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F55" w:rsidRPr="003D7612" w:rsidRDefault="00243F55" w:rsidP="00243F55">
      <w:pPr>
        <w:spacing w:line="480" w:lineRule="auto"/>
        <w:jc w:val="both"/>
        <w:rPr>
          <w:b/>
          <w:sz w:val="24"/>
          <w:szCs w:val="24"/>
        </w:rPr>
      </w:pPr>
      <w:bookmarkStart w:id="0" w:name="_GoBack"/>
      <w:bookmarkEnd w:id="0"/>
      <w:r>
        <w:rPr>
          <w:rFonts w:cstheme="minorHAnsi"/>
          <w:b/>
          <w:sz w:val="24"/>
          <w:szCs w:val="24"/>
        </w:rPr>
        <w:t>B</w:t>
      </w:r>
      <w:r w:rsidRPr="006A6AA6">
        <w:rPr>
          <w:rFonts w:cstheme="minorHAnsi"/>
          <w:b/>
          <w:sz w:val="24"/>
          <w:szCs w:val="24"/>
        </w:rPr>
        <w:t>iological impact of nanodiamond particles</w:t>
      </w:r>
      <w:r>
        <w:rPr>
          <w:rFonts w:cstheme="minorHAnsi"/>
          <w:b/>
          <w:sz w:val="24"/>
          <w:szCs w:val="24"/>
        </w:rPr>
        <w:t xml:space="preserve"> </w:t>
      </w:r>
      <w:r w:rsidRPr="006A6AA6">
        <w:rPr>
          <w:rFonts w:cstheme="minorHAnsi"/>
          <w:b/>
          <w:sz w:val="24"/>
          <w:szCs w:val="24"/>
        </w:rPr>
        <w:t>–</w:t>
      </w:r>
      <w:r>
        <w:rPr>
          <w:rFonts w:cstheme="minorHAnsi"/>
          <w:b/>
          <w:sz w:val="24"/>
          <w:szCs w:val="24"/>
        </w:rPr>
        <w:t xml:space="preserve"> label free, high-resolution methods for nanotoxicity assessment</w:t>
      </w:r>
      <w:r w:rsidRPr="003D7612">
        <w:rPr>
          <w:b/>
          <w:sz w:val="24"/>
          <w:szCs w:val="24"/>
        </w:rPr>
        <w:t>.</w:t>
      </w:r>
    </w:p>
    <w:p w:rsidR="00243F55" w:rsidRPr="000F392B" w:rsidRDefault="00243F55" w:rsidP="00243F55">
      <w:pPr>
        <w:spacing w:line="480" w:lineRule="auto"/>
        <w:outlineLvl w:val="0"/>
        <w:rPr>
          <w:color w:val="CC00CC"/>
          <w:sz w:val="24"/>
          <w:szCs w:val="24"/>
        </w:rPr>
      </w:pPr>
      <w:r w:rsidRPr="003D7612">
        <w:rPr>
          <w:sz w:val="24"/>
          <w:szCs w:val="24"/>
        </w:rPr>
        <w:t>Dipesh Khanal</w:t>
      </w:r>
      <w:r w:rsidRPr="003D7612">
        <w:rPr>
          <w:sz w:val="24"/>
          <w:szCs w:val="24"/>
          <w:vertAlign w:val="superscript"/>
        </w:rPr>
        <w:t>1</w:t>
      </w:r>
      <w:r w:rsidRPr="003D7612">
        <w:rPr>
          <w:sz w:val="24"/>
          <w:szCs w:val="24"/>
        </w:rPr>
        <w:t>, Fan Zhang</w:t>
      </w:r>
      <w:r w:rsidRPr="003D7612">
        <w:rPr>
          <w:sz w:val="24"/>
          <w:szCs w:val="24"/>
          <w:vertAlign w:val="superscript"/>
        </w:rPr>
        <w:t>2</w:t>
      </w:r>
      <w:r w:rsidRPr="003D7612">
        <w:rPr>
          <w:sz w:val="24"/>
          <w:szCs w:val="24"/>
        </w:rPr>
        <w:t>, Yang Song</w:t>
      </w:r>
      <w:r w:rsidRPr="003D7612">
        <w:rPr>
          <w:sz w:val="24"/>
          <w:szCs w:val="24"/>
          <w:vertAlign w:val="superscript"/>
        </w:rPr>
        <w:t>3</w:t>
      </w:r>
      <w:r w:rsidRPr="003D7612">
        <w:rPr>
          <w:sz w:val="24"/>
          <w:szCs w:val="24"/>
        </w:rPr>
        <w:t>, Herman Hau</w:t>
      </w:r>
      <w:r w:rsidRPr="003D7612">
        <w:rPr>
          <w:sz w:val="24"/>
          <w:szCs w:val="24"/>
          <w:vertAlign w:val="superscript"/>
        </w:rPr>
        <w:t>1</w:t>
      </w:r>
      <w:r w:rsidRPr="003D7612">
        <w:rPr>
          <w:sz w:val="24"/>
          <w:szCs w:val="24"/>
        </w:rPr>
        <w:t>, Archana Gautam</w:t>
      </w:r>
      <w:r w:rsidRPr="003D7612">
        <w:rPr>
          <w:sz w:val="24"/>
          <w:szCs w:val="24"/>
          <w:vertAlign w:val="superscript"/>
        </w:rPr>
        <w:t>4</w:t>
      </w:r>
      <w:r w:rsidRPr="003D7612">
        <w:rPr>
          <w:sz w:val="24"/>
          <w:szCs w:val="24"/>
        </w:rPr>
        <w:t>, Seiji Yamaguchi</w:t>
      </w:r>
      <w:r>
        <w:rPr>
          <w:sz w:val="24"/>
          <w:szCs w:val="24"/>
          <w:vertAlign w:val="superscript"/>
        </w:rPr>
        <w:t>5</w:t>
      </w:r>
      <w:r w:rsidRPr="003D7612">
        <w:rPr>
          <w:sz w:val="24"/>
          <w:szCs w:val="24"/>
        </w:rPr>
        <w:t>, Jamie Uertz</w:t>
      </w:r>
      <w:r>
        <w:rPr>
          <w:sz w:val="24"/>
          <w:szCs w:val="24"/>
          <w:vertAlign w:val="superscript"/>
        </w:rPr>
        <w:t>6</w:t>
      </w:r>
      <w:r w:rsidRPr="003D7612">
        <w:rPr>
          <w:sz w:val="24"/>
          <w:szCs w:val="24"/>
        </w:rPr>
        <w:t>, Stewart Mills</w:t>
      </w:r>
      <w:r>
        <w:rPr>
          <w:sz w:val="24"/>
          <w:szCs w:val="24"/>
          <w:vertAlign w:val="superscript"/>
        </w:rPr>
        <w:t>6</w:t>
      </w:r>
      <w:r w:rsidRPr="003D7612">
        <w:rPr>
          <w:sz w:val="24"/>
          <w:szCs w:val="24"/>
        </w:rPr>
        <w:t>, Alexey Kondyurin</w:t>
      </w:r>
      <w:r>
        <w:rPr>
          <w:sz w:val="24"/>
          <w:szCs w:val="24"/>
          <w:vertAlign w:val="superscript"/>
        </w:rPr>
        <w:t>7</w:t>
      </w:r>
      <w:r w:rsidRPr="003D7612">
        <w:rPr>
          <w:sz w:val="24"/>
          <w:szCs w:val="24"/>
        </w:rPr>
        <w:t>, Jonathan C. Knowles</w:t>
      </w:r>
      <w:r>
        <w:rPr>
          <w:sz w:val="24"/>
          <w:szCs w:val="24"/>
          <w:vertAlign w:val="superscript"/>
        </w:rPr>
        <w:t>8</w:t>
      </w:r>
      <w:r w:rsidRPr="003D7612">
        <w:rPr>
          <w:sz w:val="24"/>
          <w:szCs w:val="24"/>
          <w:vertAlign w:val="superscript"/>
        </w:rPr>
        <w:t>,</w:t>
      </w:r>
      <w:r>
        <w:rPr>
          <w:sz w:val="24"/>
          <w:szCs w:val="24"/>
          <w:vertAlign w:val="superscript"/>
        </w:rPr>
        <w:t>9,10</w:t>
      </w:r>
      <w:r w:rsidRPr="003D7612">
        <w:rPr>
          <w:sz w:val="24"/>
          <w:szCs w:val="24"/>
        </w:rPr>
        <w:t>, George Georgiou</w:t>
      </w:r>
      <w:r>
        <w:rPr>
          <w:sz w:val="24"/>
          <w:szCs w:val="24"/>
          <w:vertAlign w:val="superscript"/>
        </w:rPr>
        <w:t>8</w:t>
      </w:r>
      <w:r w:rsidRPr="003D7612">
        <w:rPr>
          <w:sz w:val="24"/>
          <w:szCs w:val="24"/>
        </w:rPr>
        <w:t>, Iqbal Ramzan</w:t>
      </w:r>
      <w:r w:rsidRPr="003D7612">
        <w:rPr>
          <w:sz w:val="24"/>
          <w:szCs w:val="24"/>
          <w:vertAlign w:val="superscript"/>
        </w:rPr>
        <w:t>1</w:t>
      </w:r>
      <w:r w:rsidRPr="003D7612">
        <w:rPr>
          <w:sz w:val="24"/>
          <w:szCs w:val="24"/>
        </w:rPr>
        <w:t>, Weidong Cai</w:t>
      </w:r>
      <w:r w:rsidRPr="003D7612">
        <w:rPr>
          <w:sz w:val="24"/>
          <w:szCs w:val="24"/>
          <w:vertAlign w:val="superscript"/>
        </w:rPr>
        <w:t>3</w:t>
      </w:r>
      <w:r w:rsidRPr="003D7612">
        <w:rPr>
          <w:sz w:val="24"/>
          <w:szCs w:val="24"/>
        </w:rPr>
        <w:t>, Kee Woei Ng</w:t>
      </w:r>
      <w:r w:rsidRPr="003D7612">
        <w:rPr>
          <w:sz w:val="24"/>
          <w:szCs w:val="24"/>
          <w:vertAlign w:val="superscript"/>
        </w:rPr>
        <w:t>4</w:t>
      </w:r>
      <w:r w:rsidRPr="003D7612">
        <w:rPr>
          <w:sz w:val="24"/>
          <w:szCs w:val="24"/>
        </w:rPr>
        <w:t>, Wojciech Chrzanowski</w:t>
      </w:r>
      <w:r>
        <w:rPr>
          <w:sz w:val="24"/>
          <w:szCs w:val="24"/>
          <w:vertAlign w:val="superscript"/>
        </w:rPr>
        <w:t>1</w:t>
      </w:r>
      <w:r w:rsidRPr="003D7612">
        <w:rPr>
          <w:sz w:val="24"/>
          <w:szCs w:val="24"/>
          <w:vertAlign w:val="superscript"/>
        </w:rPr>
        <w:t>*</w:t>
      </w:r>
    </w:p>
    <w:p w:rsidR="00243F55" w:rsidRPr="003D7612" w:rsidRDefault="00243F55" w:rsidP="00243F55">
      <w:pPr>
        <w:spacing w:line="480" w:lineRule="auto"/>
        <w:outlineLvl w:val="0"/>
        <w:rPr>
          <w:sz w:val="24"/>
          <w:szCs w:val="24"/>
        </w:rPr>
      </w:pPr>
      <w:r w:rsidRPr="003D7612">
        <w:rPr>
          <w:sz w:val="24"/>
          <w:szCs w:val="24"/>
        </w:rPr>
        <w:t xml:space="preserve">*Correspondence: </w:t>
      </w:r>
      <w:hyperlink r:id="rId6" w:history="1">
        <w:r w:rsidRPr="003D7612">
          <w:rPr>
            <w:rStyle w:val="Hyperlink"/>
            <w:sz w:val="24"/>
            <w:szCs w:val="24"/>
          </w:rPr>
          <w:t>wojciech.chrzanowski@sydney.edu.au</w:t>
        </w:r>
      </w:hyperlink>
    </w:p>
    <w:p w:rsidR="00FC7192" w:rsidRDefault="00FC7192">
      <w:pPr>
        <w:spacing w:after="0" w:line="240" w:lineRule="auto"/>
        <w:rPr>
          <w:rFonts w:cs="Times"/>
          <w:b/>
          <w:sz w:val="24"/>
          <w:szCs w:val="24"/>
        </w:rPr>
      </w:pPr>
    </w:p>
    <w:p w:rsidR="00FC7192" w:rsidRDefault="00FC7192">
      <w:pPr>
        <w:spacing w:after="0" w:line="240" w:lineRule="auto"/>
        <w:rPr>
          <w:rFonts w:cstheme="minorHAnsi"/>
          <w:b/>
          <w:sz w:val="24"/>
          <w:szCs w:val="24"/>
        </w:rPr>
      </w:pPr>
      <w:r w:rsidRPr="00E70220">
        <w:rPr>
          <w:rFonts w:cs="Times"/>
          <w:b/>
          <w:sz w:val="24"/>
          <w:szCs w:val="24"/>
        </w:rPr>
        <w:t>Methods</w:t>
      </w:r>
      <w:r>
        <w:rPr>
          <w:rFonts w:cstheme="minorHAnsi"/>
          <w:b/>
          <w:sz w:val="24"/>
          <w:szCs w:val="24"/>
        </w:rPr>
        <w:t xml:space="preserve"> </w:t>
      </w:r>
    </w:p>
    <w:p w:rsidR="00D63E33" w:rsidRDefault="00D63E33" w:rsidP="00FC7192">
      <w:pPr>
        <w:spacing w:line="480" w:lineRule="auto"/>
        <w:contextualSpacing/>
        <w:jc w:val="both"/>
        <w:outlineLvl w:val="0"/>
        <w:rPr>
          <w:rFonts w:cstheme="minorHAnsi"/>
          <w:b/>
          <w:i/>
          <w:sz w:val="24"/>
          <w:szCs w:val="24"/>
          <w:lang w:eastAsia="ko-KR"/>
        </w:rPr>
      </w:pPr>
    </w:p>
    <w:p w:rsidR="00FC7192" w:rsidRDefault="00FC7192" w:rsidP="00FC7192">
      <w:pPr>
        <w:spacing w:line="480" w:lineRule="auto"/>
        <w:contextualSpacing/>
        <w:jc w:val="both"/>
        <w:outlineLvl w:val="0"/>
        <w:rPr>
          <w:rFonts w:cstheme="minorHAnsi"/>
          <w:b/>
          <w:i/>
          <w:sz w:val="24"/>
          <w:szCs w:val="24"/>
          <w:lang w:eastAsia="ko-KR"/>
        </w:rPr>
      </w:pPr>
      <w:r w:rsidRPr="00E70220">
        <w:rPr>
          <w:rFonts w:cstheme="minorHAnsi"/>
          <w:b/>
          <w:i/>
          <w:sz w:val="24"/>
          <w:szCs w:val="24"/>
          <w:lang w:eastAsia="ko-KR"/>
        </w:rPr>
        <w:t>Nanoparticle tracking analysis (NTA)</w:t>
      </w:r>
    </w:p>
    <w:p w:rsidR="00FC7192" w:rsidRPr="003D7612" w:rsidRDefault="00FC7192" w:rsidP="00FC7192">
      <w:pPr>
        <w:spacing w:line="480" w:lineRule="auto"/>
        <w:jc w:val="both"/>
        <w:rPr>
          <w:rFonts w:cstheme="minorHAnsi"/>
          <w:sz w:val="24"/>
          <w:szCs w:val="24"/>
          <w:lang w:eastAsia="ko-KR"/>
        </w:rPr>
      </w:pPr>
      <w:r w:rsidRPr="003D7612">
        <w:rPr>
          <w:rFonts w:cstheme="minorHAnsi"/>
          <w:sz w:val="24"/>
          <w:szCs w:val="24"/>
          <w:lang w:eastAsia="ko-KR"/>
        </w:rPr>
        <w:t xml:space="preserve">NTA measurements were performed </w:t>
      </w:r>
      <w:r>
        <w:rPr>
          <w:rFonts w:cstheme="minorHAnsi"/>
          <w:sz w:val="24"/>
          <w:szCs w:val="24"/>
          <w:lang w:eastAsia="ko-KR"/>
        </w:rPr>
        <w:t xml:space="preserve">to measure the size distribution of ND dispersion </w:t>
      </w:r>
      <w:r w:rsidRPr="003D7612">
        <w:rPr>
          <w:rFonts w:cstheme="minorHAnsi"/>
          <w:sz w:val="24"/>
          <w:szCs w:val="24"/>
          <w:lang w:eastAsia="ko-KR"/>
        </w:rPr>
        <w:t>with a Nanosight NS300 (NanoSight, Amesbury, United Kingdom), equipped with a sample chamber with a 48</w:t>
      </w:r>
      <w:r>
        <w:rPr>
          <w:rFonts w:cstheme="minorHAnsi"/>
          <w:sz w:val="24"/>
          <w:szCs w:val="24"/>
          <w:lang w:eastAsia="ko-KR"/>
        </w:rPr>
        <w:t>8 nm laser. ND dispersion (1 mg</w:t>
      </w:r>
      <w:r w:rsidRPr="00E70220">
        <w:rPr>
          <w:rFonts w:cs="Times"/>
          <w:sz w:val="24"/>
          <w:szCs w:val="24"/>
        </w:rPr>
        <w:t>·</w:t>
      </w:r>
      <w:r w:rsidRPr="003D7612">
        <w:rPr>
          <w:rFonts w:cstheme="minorHAnsi"/>
          <w:sz w:val="24"/>
          <w:szCs w:val="24"/>
          <w:lang w:eastAsia="ko-KR"/>
        </w:rPr>
        <w:t>m</w:t>
      </w:r>
      <w:r w:rsidR="00214FC9">
        <w:rPr>
          <w:rFonts w:cstheme="minorHAnsi"/>
          <w:sz w:val="24"/>
          <w:szCs w:val="24"/>
          <w:lang w:eastAsia="ko-KR"/>
        </w:rPr>
        <w:t>L</w:t>
      </w:r>
      <w:r w:rsidRPr="003D7612">
        <w:rPr>
          <w:rFonts w:cstheme="minorHAnsi"/>
          <w:sz w:val="24"/>
          <w:szCs w:val="24"/>
          <w:vertAlign w:val="superscript"/>
          <w:lang w:eastAsia="ko-KR"/>
        </w:rPr>
        <w:t>-</w:t>
      </w:r>
      <w:r w:rsidR="0057030C" w:rsidRPr="003D7612">
        <w:rPr>
          <w:rFonts w:cstheme="minorHAnsi"/>
          <w:sz w:val="24"/>
          <w:szCs w:val="24"/>
          <w:vertAlign w:val="superscript"/>
          <w:lang w:eastAsia="ko-KR"/>
        </w:rPr>
        <w:t>1</w:t>
      </w:r>
      <w:r w:rsidR="0057030C" w:rsidRPr="0057030C">
        <w:rPr>
          <w:rFonts w:cstheme="minorHAnsi"/>
          <w:sz w:val="24"/>
          <w:szCs w:val="24"/>
          <w:lang w:eastAsia="ko-KR"/>
        </w:rPr>
        <w:t>)</w:t>
      </w:r>
      <w:r w:rsidRPr="003D7612">
        <w:rPr>
          <w:rFonts w:cstheme="minorHAnsi"/>
          <w:sz w:val="24"/>
          <w:szCs w:val="24"/>
          <w:lang w:eastAsia="ko-KR"/>
        </w:rPr>
        <w:t xml:space="preserve"> sonicated for 30 min in DI water was diluted in cell culture medium to a</w:t>
      </w:r>
      <w:r>
        <w:rPr>
          <w:rFonts w:cstheme="minorHAnsi"/>
          <w:sz w:val="24"/>
          <w:szCs w:val="24"/>
          <w:lang w:eastAsia="ko-KR"/>
        </w:rPr>
        <w:t xml:space="preserve"> </w:t>
      </w:r>
      <w:r w:rsidRPr="003D7612">
        <w:rPr>
          <w:rFonts w:cstheme="minorHAnsi"/>
          <w:sz w:val="24"/>
          <w:szCs w:val="24"/>
          <w:lang w:eastAsia="ko-KR"/>
        </w:rPr>
        <w:t>concentration of</w:t>
      </w:r>
      <w:r>
        <w:rPr>
          <w:rFonts w:cstheme="minorHAnsi"/>
          <w:sz w:val="24"/>
          <w:szCs w:val="24"/>
          <w:lang w:eastAsia="ko-KR"/>
        </w:rPr>
        <w:t xml:space="preserve"> </w:t>
      </w:r>
      <w:r w:rsidRPr="003D7612">
        <w:rPr>
          <w:rFonts w:cstheme="minorHAnsi"/>
          <w:sz w:val="24"/>
          <w:szCs w:val="24"/>
          <w:lang w:eastAsia="ko-KR"/>
        </w:rPr>
        <w:t xml:space="preserve">5 </w:t>
      </w:r>
      <w:r w:rsidRPr="003D7612">
        <w:rPr>
          <w:rFonts w:cs="Times"/>
          <w:sz w:val="24"/>
          <w:szCs w:val="24"/>
        </w:rPr>
        <w:t>μg</w:t>
      </w:r>
      <w:r w:rsidRPr="00E70220">
        <w:rPr>
          <w:rFonts w:cs="Times"/>
          <w:sz w:val="24"/>
          <w:szCs w:val="24"/>
        </w:rPr>
        <w:t>·</w:t>
      </w:r>
      <w:r w:rsidRPr="003D7612">
        <w:rPr>
          <w:rFonts w:cs="Times"/>
          <w:sz w:val="24"/>
          <w:szCs w:val="24"/>
        </w:rPr>
        <w:t>m</w:t>
      </w:r>
      <w:r w:rsidR="00214FC9">
        <w:rPr>
          <w:rFonts w:cs="Times"/>
          <w:sz w:val="24"/>
          <w:szCs w:val="24"/>
        </w:rPr>
        <w:t>L</w:t>
      </w:r>
      <w:r w:rsidRPr="003D7612">
        <w:rPr>
          <w:rFonts w:cs="Times"/>
          <w:sz w:val="24"/>
          <w:szCs w:val="24"/>
          <w:vertAlign w:val="superscript"/>
        </w:rPr>
        <w:t xml:space="preserve">-1 </w:t>
      </w:r>
      <w:r w:rsidRPr="003D7612">
        <w:rPr>
          <w:rFonts w:cs="Times"/>
          <w:sz w:val="24"/>
          <w:szCs w:val="24"/>
        </w:rPr>
        <w:t>followed</w:t>
      </w:r>
      <w:r w:rsidRPr="003D7612">
        <w:rPr>
          <w:rFonts w:cstheme="minorHAnsi"/>
          <w:sz w:val="24"/>
          <w:szCs w:val="24"/>
          <w:lang w:eastAsia="ko-KR"/>
        </w:rPr>
        <w:t xml:space="preserve"> by vortexing</w:t>
      </w:r>
      <w:r>
        <w:rPr>
          <w:rFonts w:cstheme="minorHAnsi"/>
          <w:sz w:val="24"/>
          <w:szCs w:val="24"/>
          <w:lang w:eastAsia="ko-KR"/>
        </w:rPr>
        <w:t xml:space="preserve"> </w:t>
      </w:r>
      <w:r w:rsidRPr="003D7612">
        <w:rPr>
          <w:rFonts w:cstheme="minorHAnsi"/>
          <w:sz w:val="24"/>
          <w:szCs w:val="24"/>
          <w:lang w:eastAsia="ko-KR"/>
        </w:rPr>
        <w:t xml:space="preserve">for 5 minutes prior to NTA measurements. </w:t>
      </w:r>
      <w:r>
        <w:rPr>
          <w:rFonts w:cstheme="minorHAnsi"/>
          <w:sz w:val="24"/>
          <w:szCs w:val="24"/>
          <w:lang w:eastAsia="ko-KR"/>
        </w:rPr>
        <w:t>The a</w:t>
      </w:r>
      <w:r w:rsidRPr="003D7612">
        <w:rPr>
          <w:rFonts w:cstheme="minorHAnsi"/>
          <w:sz w:val="24"/>
          <w:szCs w:val="24"/>
          <w:lang w:eastAsia="ko-KR"/>
        </w:rPr>
        <w:t xml:space="preserve">dvanced script controls options were used for the analysis which comprised </w:t>
      </w:r>
      <w:r>
        <w:rPr>
          <w:rFonts w:cstheme="minorHAnsi"/>
          <w:sz w:val="24"/>
          <w:szCs w:val="24"/>
          <w:lang w:eastAsia="ko-KR"/>
        </w:rPr>
        <w:t xml:space="preserve">of </w:t>
      </w:r>
      <w:r w:rsidRPr="003D7612">
        <w:rPr>
          <w:rFonts w:cstheme="minorHAnsi"/>
          <w:sz w:val="24"/>
          <w:szCs w:val="24"/>
          <w:lang w:eastAsia="ko-KR"/>
        </w:rPr>
        <w:t xml:space="preserve">an 80 </w:t>
      </w:r>
      <w:r w:rsidRPr="003D7612">
        <w:rPr>
          <w:rFonts w:cstheme="minorHAnsi"/>
          <w:sz w:val="24"/>
          <w:szCs w:val="24"/>
          <w:lang w:eastAsia="ko-KR"/>
        </w:rPr>
        <w:sym w:font="Symbol" w:char="F06D"/>
      </w:r>
      <w:r w:rsidRPr="003D7612">
        <w:rPr>
          <w:rFonts w:cstheme="minorHAnsi"/>
          <w:sz w:val="24"/>
          <w:szCs w:val="24"/>
          <w:lang w:eastAsia="ko-KR"/>
        </w:rPr>
        <w:t xml:space="preserve">L syringe pump driven chamber priming interval, a 30 second pause to minimize vibration artifact, three 60 second video capture periods with constant syringe pump driven sample delivery, and automated laser and pump shutdown after video acquisition. </w:t>
      </w:r>
      <w:r>
        <w:rPr>
          <w:rFonts w:cstheme="minorHAnsi"/>
          <w:sz w:val="24"/>
          <w:szCs w:val="24"/>
          <w:lang w:eastAsia="ko-KR"/>
        </w:rPr>
        <w:t>An a</w:t>
      </w:r>
      <w:r w:rsidRPr="003D7612">
        <w:rPr>
          <w:rFonts w:cstheme="minorHAnsi"/>
          <w:sz w:val="24"/>
          <w:szCs w:val="24"/>
          <w:lang w:eastAsia="ko-KR"/>
        </w:rPr>
        <w:t>verage of three measurement runs were taken for the data analysis.</w:t>
      </w:r>
    </w:p>
    <w:p w:rsidR="00FC7192" w:rsidRPr="00E70220" w:rsidRDefault="00FC7192" w:rsidP="00FC7192">
      <w:pPr>
        <w:widowControl w:val="0"/>
        <w:autoSpaceDE w:val="0"/>
        <w:autoSpaceDN w:val="0"/>
        <w:adjustRightInd w:val="0"/>
        <w:spacing w:line="480" w:lineRule="auto"/>
        <w:jc w:val="both"/>
        <w:rPr>
          <w:rFonts w:cs="Times"/>
          <w:b/>
          <w:i/>
          <w:sz w:val="24"/>
          <w:szCs w:val="24"/>
        </w:rPr>
      </w:pPr>
      <w:r w:rsidRPr="00E70220">
        <w:rPr>
          <w:rFonts w:cs="Times"/>
          <w:b/>
          <w:i/>
          <w:sz w:val="24"/>
          <w:szCs w:val="24"/>
        </w:rPr>
        <w:t xml:space="preserve">Cell viability assays </w:t>
      </w:r>
    </w:p>
    <w:p w:rsidR="00FC7192" w:rsidRPr="003D7612" w:rsidRDefault="00FC7192" w:rsidP="00FC7192">
      <w:pPr>
        <w:widowControl w:val="0"/>
        <w:autoSpaceDE w:val="0"/>
        <w:autoSpaceDN w:val="0"/>
        <w:adjustRightInd w:val="0"/>
        <w:spacing w:line="480" w:lineRule="auto"/>
        <w:contextualSpacing/>
        <w:jc w:val="both"/>
        <w:outlineLvl w:val="0"/>
        <w:rPr>
          <w:rFonts w:eastAsia="Times New Roman" w:cs="Times New Roman"/>
          <w:sz w:val="24"/>
          <w:szCs w:val="24"/>
        </w:rPr>
      </w:pPr>
      <w:r w:rsidRPr="00F870FC">
        <w:rPr>
          <w:rFonts w:cs="Times"/>
          <w:sz w:val="24"/>
          <w:szCs w:val="24"/>
        </w:rPr>
        <w:t>Fao cells were</w:t>
      </w:r>
      <w:r w:rsidRPr="003D7612">
        <w:rPr>
          <w:rFonts w:cs="Times"/>
          <w:sz w:val="24"/>
          <w:szCs w:val="24"/>
        </w:rPr>
        <w:t xml:space="preserve"> seeded at a density of 2000 cells/well on 96-well plates and were allowed to attach overnight</w:t>
      </w:r>
      <w:r w:rsidRPr="003D7612">
        <w:rPr>
          <w:rFonts w:eastAsia="Times New Roman"/>
          <w:sz w:val="24"/>
          <w:szCs w:val="24"/>
          <w:shd w:val="clear" w:color="auto" w:fill="FFFFFF"/>
        </w:rPr>
        <w:t>. Media was aspirated and replaced with particle-conditioned media containing 10</w:t>
      </w:r>
      <w:r w:rsidRPr="003D7612">
        <w:rPr>
          <w:rFonts w:cs="Times"/>
          <w:sz w:val="24"/>
          <w:szCs w:val="24"/>
        </w:rPr>
        <w:t>, 25,</w:t>
      </w:r>
      <w:r w:rsidRPr="003D7612">
        <w:rPr>
          <w:rFonts w:cs="Times"/>
          <w:sz w:val="24"/>
          <w:szCs w:val="24"/>
          <w:vertAlign w:val="superscript"/>
        </w:rPr>
        <w:t xml:space="preserve"> </w:t>
      </w:r>
      <w:r w:rsidRPr="003D7612">
        <w:rPr>
          <w:rFonts w:eastAsia="Times New Roman"/>
          <w:sz w:val="24"/>
          <w:szCs w:val="24"/>
          <w:shd w:val="clear" w:color="auto" w:fill="FFFFFF"/>
        </w:rPr>
        <w:lastRenderedPageBreak/>
        <w:t xml:space="preserve">50 and 100 </w:t>
      </w:r>
      <w:r w:rsidRPr="003D7612">
        <w:rPr>
          <w:rFonts w:cs="Times"/>
          <w:sz w:val="24"/>
          <w:szCs w:val="24"/>
        </w:rPr>
        <w:sym w:font="Symbol" w:char="F06D"/>
      </w:r>
      <w:r w:rsidRPr="003D7612">
        <w:rPr>
          <w:rFonts w:cs="Times"/>
          <w:sz w:val="24"/>
          <w:szCs w:val="24"/>
        </w:rPr>
        <w:t>g</w:t>
      </w:r>
      <w:r w:rsidRPr="00E70220">
        <w:rPr>
          <w:rFonts w:cs="Times"/>
          <w:sz w:val="24"/>
          <w:szCs w:val="24"/>
        </w:rPr>
        <w:t>·</w:t>
      </w:r>
      <w:r w:rsidR="00214FC9">
        <w:rPr>
          <w:rFonts w:cs="Times"/>
          <w:sz w:val="24"/>
          <w:szCs w:val="24"/>
        </w:rPr>
        <w:t>mL</w:t>
      </w:r>
      <w:r w:rsidRPr="003D7612">
        <w:rPr>
          <w:rFonts w:cs="Times"/>
          <w:sz w:val="24"/>
          <w:szCs w:val="24"/>
          <w:vertAlign w:val="superscript"/>
        </w:rPr>
        <w:t>-1</w:t>
      </w:r>
      <w:r w:rsidRPr="003D7612">
        <w:rPr>
          <w:rFonts w:eastAsia="Times New Roman"/>
          <w:sz w:val="24"/>
          <w:szCs w:val="24"/>
          <w:shd w:val="clear" w:color="auto" w:fill="FFFFFF"/>
        </w:rPr>
        <w:t xml:space="preserve">. At each predetermined time point (days 2, 4 and 7), cells were washed with </w:t>
      </w:r>
      <w:r>
        <w:rPr>
          <w:rFonts w:eastAsia="Times New Roman"/>
          <w:sz w:val="24"/>
          <w:szCs w:val="24"/>
          <w:shd w:val="clear" w:color="auto" w:fill="FFFFFF"/>
        </w:rPr>
        <w:t>PBS once and 100 μL</w:t>
      </w:r>
      <w:r w:rsidRPr="003D7612">
        <w:rPr>
          <w:rFonts w:eastAsia="Times New Roman"/>
          <w:sz w:val="24"/>
          <w:szCs w:val="24"/>
          <w:shd w:val="clear" w:color="auto" w:fill="FFFFFF"/>
        </w:rPr>
        <w:t xml:space="preserve"> of fresh media containing 10% CCK-8 reagent was added to each well. After three hours of incubation in the dark, the media was transferred to a new 96 well plate, and the optical density (OD) of each well was measured using a microplate reader at 450 nm (Victor x4 multilabel plate reader, Perkin Elmer, USA).</w:t>
      </w:r>
    </w:p>
    <w:p w:rsidR="00FC7192" w:rsidRPr="003D7612" w:rsidRDefault="00FC7192" w:rsidP="00FC7192">
      <w:pPr>
        <w:widowControl w:val="0"/>
        <w:autoSpaceDE w:val="0"/>
        <w:autoSpaceDN w:val="0"/>
        <w:adjustRightInd w:val="0"/>
        <w:spacing w:line="480" w:lineRule="auto"/>
        <w:jc w:val="both"/>
        <w:rPr>
          <w:rFonts w:eastAsia="Times New Roman"/>
          <w:sz w:val="24"/>
          <w:szCs w:val="24"/>
          <w:shd w:val="clear" w:color="auto" w:fill="FFFFFF"/>
        </w:rPr>
      </w:pPr>
      <w:r w:rsidRPr="003D7612">
        <w:rPr>
          <w:rFonts w:cs="Times"/>
          <w:sz w:val="24"/>
          <w:szCs w:val="24"/>
        </w:rPr>
        <w:t xml:space="preserve">For DNA quantification, media was removed at day 2, 4 and 7 and each well was washed with PBS </w:t>
      </w:r>
      <w:r w:rsidRPr="003D7612">
        <w:rPr>
          <w:rFonts w:eastAsia="Times New Roman"/>
          <w:sz w:val="24"/>
          <w:szCs w:val="24"/>
          <w:shd w:val="clear" w:color="auto" w:fill="FFFFFF"/>
        </w:rPr>
        <w:t>on</w:t>
      </w:r>
      <w:r w:rsidR="00DF1D3C">
        <w:rPr>
          <w:rFonts w:eastAsia="Times New Roman"/>
          <w:sz w:val="24"/>
          <w:szCs w:val="24"/>
          <w:shd w:val="clear" w:color="auto" w:fill="FFFFFF"/>
        </w:rPr>
        <w:t>ce followed by addition of 75 μL</w:t>
      </w:r>
      <w:r w:rsidRPr="003D7612">
        <w:rPr>
          <w:rFonts w:eastAsia="Times New Roman"/>
          <w:sz w:val="24"/>
          <w:szCs w:val="24"/>
          <w:shd w:val="clear" w:color="auto" w:fill="FFFFFF"/>
        </w:rPr>
        <w:t xml:space="preserve"> of Cyquant NF dye reaction mix. Plates were incubated in the dark for 45 min before measuring fluorescence at excitation and emission wavelengths of 485 and 535 nm respectively using microplate reader (Victor X4, multilabel plate reader, Perkin Elmer, USA).</w:t>
      </w:r>
    </w:p>
    <w:p w:rsidR="00FC7192" w:rsidRPr="00E70220" w:rsidRDefault="00FC7192" w:rsidP="00FC7192">
      <w:pPr>
        <w:spacing w:line="480" w:lineRule="auto"/>
        <w:contextualSpacing/>
        <w:jc w:val="both"/>
        <w:outlineLvl w:val="0"/>
        <w:rPr>
          <w:rFonts w:cs="Times"/>
          <w:b/>
          <w:i/>
          <w:sz w:val="24"/>
          <w:szCs w:val="24"/>
        </w:rPr>
      </w:pPr>
      <w:r w:rsidRPr="00E70220">
        <w:rPr>
          <w:rFonts w:cs="Times"/>
          <w:b/>
          <w:i/>
          <w:sz w:val="24"/>
          <w:szCs w:val="24"/>
        </w:rPr>
        <w:t>Cytotoxicity of ND in 3D mini-liver model</w:t>
      </w:r>
    </w:p>
    <w:p w:rsidR="00FC7192" w:rsidRPr="003D7612" w:rsidRDefault="00FC7192" w:rsidP="00FC7192">
      <w:pPr>
        <w:spacing w:line="480" w:lineRule="auto"/>
        <w:contextualSpacing/>
        <w:jc w:val="both"/>
        <w:rPr>
          <w:rFonts w:cs="Times"/>
          <w:sz w:val="24"/>
          <w:szCs w:val="24"/>
        </w:rPr>
      </w:pPr>
      <w:r w:rsidRPr="003D7612">
        <w:rPr>
          <w:rFonts w:cs="Times"/>
          <w:sz w:val="24"/>
          <w:szCs w:val="24"/>
        </w:rPr>
        <w:t xml:space="preserve">The effect of NDs on cell growth and function in a 3D environment was quantified using 3D ring closure and dot assays following previously published methodology </w:t>
      </w:r>
      <w:r w:rsidRPr="003D7612">
        <w:rPr>
          <w:rFonts w:eastAsia="Times New Roman" w:cs="Times New Roman"/>
          <w:sz w:val="24"/>
          <w:szCs w:val="24"/>
        </w:rPr>
        <w:fldChar w:fldCharType="begin"/>
      </w:r>
      <w:r>
        <w:rPr>
          <w:rFonts w:eastAsia="Times New Roman" w:cs="Times New Roman"/>
          <w:sz w:val="24"/>
          <w:szCs w:val="24"/>
        </w:rPr>
        <w:instrText xml:space="preserve"> ADDIN EN.CITE &lt;EndNote&gt;&lt;Cite&gt;&lt;Author&gt;Timm&lt;/Author&gt;&lt;Year&gt;2013&lt;/Year&gt;&lt;RecNum&gt;87&lt;/RecNum&gt;&lt;DisplayText&gt;(Timm, et al., 2013)&lt;/DisplayText&gt;&lt;record&gt;&lt;rec-number&gt;31&lt;/rec-number&gt;&lt;foreign-keys&gt;&lt;key app="EN" db-id="2t2arzzzzvfed1eae9dvvdtdpfwzsff2rvd5" timestamp="1551760658"&gt;31&lt;/key&gt;&lt;/foreign-keys&gt;&lt;ref-type name="Journal Article"&gt;17&lt;/ref-type&gt;&lt;contributors&gt;&lt;authors&gt;&lt;author&gt;Timm, David M&lt;/author&gt;&lt;author&gt;Chen, Jianbo&lt;/author&gt;&lt;author&gt;Sing, David&lt;/author&gt;&lt;author&gt;Gage, Jacob A&lt;/author&gt;&lt;author&gt;Haisler, William L&lt;/author&gt;&lt;author&gt;Neeley, Shane K&lt;/author&gt;&lt;author&gt;Raphael, Robert M&lt;/author&gt;&lt;author&gt;Dehghani, Mehdi&lt;/author&gt;&lt;author&gt;Rosenblatt, Kevin P&lt;/author&gt;&lt;author&gt;Killian, TC&lt;/author&gt;&lt;/authors&gt;&lt;/contributors&gt;&lt;titles&gt;&lt;title&gt;A high-throughput three-dimensional cell migration assay for toxicity screening with mobile device-based macroscopic image analysis&lt;/title&gt;&lt;secondary-title&gt;Scientific reports&lt;/secondary-title&gt;&lt;/titles&gt;&lt;periodical&gt;&lt;full-title&gt;Scientific reports&lt;/full-title&gt;&lt;/periodical&gt;&lt;pages&gt;1-8&lt;/pages&gt;&lt;volume&gt;3&lt;/volume&gt;&lt;number&gt;3000&lt;/number&gt;&lt;section&gt;1&lt;/section&gt;&lt;dates&gt;&lt;year&gt;2013&lt;/year&gt;&lt;/dates&gt;&lt;urls&gt;&lt;/urls&gt;&lt;electronic-resource-num&gt;10.1038/srep03000&lt;/electronic-resource-num&gt;&lt;/record&gt;&lt;/Cite&gt;&lt;/EndNote&gt;</w:instrText>
      </w:r>
      <w:r w:rsidRPr="003D7612">
        <w:rPr>
          <w:rFonts w:eastAsia="Times New Roman" w:cs="Times New Roman"/>
          <w:sz w:val="24"/>
          <w:szCs w:val="24"/>
        </w:rPr>
        <w:fldChar w:fldCharType="separate"/>
      </w:r>
      <w:r>
        <w:rPr>
          <w:rFonts w:eastAsia="Times New Roman" w:cs="Times New Roman"/>
          <w:noProof/>
          <w:sz w:val="24"/>
          <w:szCs w:val="24"/>
        </w:rPr>
        <w:t>(</w:t>
      </w:r>
      <w:hyperlink w:anchor="_ENREF_31" w:tooltip="Timm, 2013 #87" w:history="1">
        <w:r>
          <w:rPr>
            <w:rFonts w:eastAsia="Times New Roman" w:cs="Times New Roman"/>
            <w:noProof/>
            <w:sz w:val="24"/>
            <w:szCs w:val="24"/>
          </w:rPr>
          <w:t>Timm, et al., 2013</w:t>
        </w:r>
      </w:hyperlink>
      <w:r>
        <w:rPr>
          <w:rFonts w:eastAsia="Times New Roman" w:cs="Times New Roman"/>
          <w:noProof/>
          <w:sz w:val="24"/>
          <w:szCs w:val="24"/>
        </w:rPr>
        <w:t>)</w:t>
      </w:r>
      <w:r w:rsidRPr="003D7612">
        <w:rPr>
          <w:rFonts w:eastAsia="Times New Roman" w:cs="Times New Roman"/>
          <w:sz w:val="24"/>
          <w:szCs w:val="24"/>
        </w:rPr>
        <w:fldChar w:fldCharType="end"/>
      </w:r>
      <w:r w:rsidRPr="003D7612">
        <w:rPr>
          <w:rFonts w:eastAsia="Times New Roman" w:cs="Times New Roman"/>
          <w:sz w:val="24"/>
          <w:szCs w:val="24"/>
        </w:rPr>
        <w:t xml:space="preserve"> </w:t>
      </w:r>
      <w:r w:rsidRPr="003D7612">
        <w:rPr>
          <w:rFonts w:eastAsia="Times New Roman" w:cs="Times New Roman"/>
          <w:sz w:val="24"/>
          <w:szCs w:val="24"/>
        </w:rPr>
        <w:fldChar w:fldCharType="begin"/>
      </w:r>
      <w:r>
        <w:rPr>
          <w:rFonts w:eastAsia="Times New Roman" w:cs="Times New Roman"/>
          <w:sz w:val="24"/>
          <w:szCs w:val="24"/>
        </w:rPr>
        <w:instrText xml:space="preserve"> ADDIN EN.CITE &lt;EndNote&gt;&lt;Cite&gt;&lt;Author&gt;Tseng&lt;/Author&gt;&lt;Year&gt;2015&lt;/Year&gt;&lt;RecNum&gt;122&lt;/RecNum&gt;&lt;DisplayText&gt;(Tseng, et al., 2015)&lt;/DisplayText&gt;&lt;record&gt;&lt;rec-number&gt;32&lt;/rec-number&gt;&lt;foreign-keys&gt;&lt;key app="EN" db-id="2t2arzzzzvfed1eae9dvvdtdpfwzsff2rvd5" timestamp="1551760658"&gt;32&lt;/key&gt;&lt;/foreign-keys&gt;&lt;ref-type name="Journal Article"&gt;17&lt;/ref-type&gt;&lt;contributors&gt;&lt;authors&gt;&lt;author&gt;Tseng, Hubert&lt;/author&gt;&lt;author&gt;Gage, Jacob A&lt;/author&gt;&lt;author&gt;Shen, Tsaiwei&lt;/author&gt;&lt;author&gt;Haisler, William L&lt;/author&gt;&lt;author&gt;Neeley, Shane K&lt;/author&gt;&lt;author&gt;Shiao, Sue&lt;/author&gt;&lt;author&gt;Chen, Jianbo&lt;/author&gt;&lt;author&gt;Desai, Pujan K&lt;/author&gt;&lt;author&gt;Liao, Angela&lt;/author&gt;&lt;author&gt;Hebel, Chris&lt;/author&gt;&lt;/authors&gt;&lt;/contributors&gt;&lt;titles&gt;&lt;title&gt;A spheroid toxicity assay using magnetic 3D bioprinting and real-time mobile device-based imaging&lt;/title&gt;&lt;secondary-title&gt;Scientific reports&lt;/secondary-title&gt;&lt;/titles&gt;&lt;periodical&gt;&lt;full-title&gt;Scientific reports&lt;/full-title&gt;&lt;/periodical&gt;&lt;pages&gt;13987&lt;/pages&gt;&lt;volume&gt;5&lt;/volume&gt;&lt;dates&gt;&lt;year&gt;2015&lt;/year&gt;&lt;/dates&gt;&lt;isbn&gt;2045-2322&lt;/isbn&gt;&lt;urls&gt;&lt;/urls&gt;&lt;/record&gt;&lt;/Cite&gt;&lt;/EndNote&gt;</w:instrText>
      </w:r>
      <w:r w:rsidRPr="003D7612">
        <w:rPr>
          <w:rFonts w:eastAsia="Times New Roman" w:cs="Times New Roman"/>
          <w:sz w:val="24"/>
          <w:szCs w:val="24"/>
        </w:rPr>
        <w:fldChar w:fldCharType="separate"/>
      </w:r>
      <w:r>
        <w:rPr>
          <w:rFonts w:eastAsia="Times New Roman" w:cs="Times New Roman"/>
          <w:noProof/>
          <w:sz w:val="24"/>
          <w:szCs w:val="24"/>
        </w:rPr>
        <w:t>(</w:t>
      </w:r>
      <w:hyperlink w:anchor="_ENREF_32" w:tooltip="Tseng, 2015 #122" w:history="1">
        <w:r>
          <w:rPr>
            <w:rFonts w:eastAsia="Times New Roman" w:cs="Times New Roman"/>
            <w:noProof/>
            <w:sz w:val="24"/>
            <w:szCs w:val="24"/>
          </w:rPr>
          <w:t>Tseng, et al., 2015</w:t>
        </w:r>
      </w:hyperlink>
      <w:r>
        <w:rPr>
          <w:rFonts w:eastAsia="Times New Roman" w:cs="Times New Roman"/>
          <w:noProof/>
          <w:sz w:val="24"/>
          <w:szCs w:val="24"/>
        </w:rPr>
        <w:t>)</w:t>
      </w:r>
      <w:r w:rsidRPr="003D7612">
        <w:rPr>
          <w:rFonts w:eastAsia="Times New Roman" w:cs="Times New Roman"/>
          <w:sz w:val="24"/>
          <w:szCs w:val="24"/>
        </w:rPr>
        <w:fldChar w:fldCharType="end"/>
      </w:r>
      <w:r w:rsidRPr="003D7612">
        <w:rPr>
          <w:rFonts w:eastAsia="Times New Roman" w:cs="Times New Roman"/>
          <w:sz w:val="24"/>
          <w:szCs w:val="24"/>
        </w:rPr>
        <w:t xml:space="preserve">. In brief, </w:t>
      </w:r>
      <w:r w:rsidRPr="003D7612">
        <w:rPr>
          <w:rFonts w:cs="Times"/>
          <w:sz w:val="24"/>
          <w:szCs w:val="24"/>
        </w:rPr>
        <w:t>cells were cultured in T-75 flasks and incubated with magnetic nanoparticles (NanoShuttle−PL; n3D Bioscience, USA) at a concentration of 8 μL.cm</w:t>
      </w:r>
      <w:r w:rsidRPr="003D7612">
        <w:rPr>
          <w:rFonts w:cs="Times"/>
          <w:sz w:val="24"/>
          <w:szCs w:val="24"/>
          <w:vertAlign w:val="superscript"/>
        </w:rPr>
        <w:t>−2</w:t>
      </w:r>
      <w:r w:rsidRPr="003D7612">
        <w:rPr>
          <w:rFonts w:cs="Times"/>
          <w:sz w:val="24"/>
          <w:szCs w:val="24"/>
        </w:rPr>
        <w:t xml:space="preserve"> overnight. After trypsinization magnetized cells were levitated overnight using magnetic drives to form a ‘cluster’ of cells which were then bioprinted in the shape of rings (2 × 10</w:t>
      </w:r>
      <w:r w:rsidRPr="003D7612">
        <w:rPr>
          <w:rFonts w:cs="Times"/>
          <w:sz w:val="24"/>
          <w:szCs w:val="24"/>
          <w:vertAlign w:val="superscript"/>
        </w:rPr>
        <w:t>5</w:t>
      </w:r>
      <w:r w:rsidRPr="003D7612">
        <w:rPr>
          <w:rFonts w:cs="Times"/>
          <w:sz w:val="24"/>
          <w:szCs w:val="24"/>
        </w:rPr>
        <w:t xml:space="preserve"> cells per ring) and spheroids </w:t>
      </w:r>
      <w:r w:rsidR="00DF1D3C">
        <w:rPr>
          <w:rFonts w:cs="Times"/>
          <w:sz w:val="24"/>
          <w:szCs w:val="24"/>
        </w:rPr>
        <w:br/>
      </w:r>
      <w:r w:rsidRPr="003D7612">
        <w:rPr>
          <w:rFonts w:cs="Times"/>
          <w:sz w:val="24"/>
          <w:szCs w:val="24"/>
        </w:rPr>
        <w:t>(1 × 10</w:t>
      </w:r>
      <w:r w:rsidRPr="003D7612">
        <w:rPr>
          <w:rFonts w:cs="Times"/>
          <w:sz w:val="24"/>
          <w:szCs w:val="24"/>
          <w:vertAlign w:val="superscript"/>
        </w:rPr>
        <w:t>5</w:t>
      </w:r>
      <w:r w:rsidRPr="003D7612">
        <w:rPr>
          <w:rFonts w:cs="Times"/>
          <w:sz w:val="24"/>
          <w:szCs w:val="24"/>
        </w:rPr>
        <w:t xml:space="preserve"> cells per spheroid) using a set of magnetic drives. NDs at a concentration of 10, 25, 50 and 100 µg</w:t>
      </w:r>
      <w:r w:rsidRPr="00E70220">
        <w:rPr>
          <w:rFonts w:cs="Times"/>
          <w:sz w:val="24"/>
          <w:szCs w:val="24"/>
        </w:rPr>
        <w:t>·</w:t>
      </w:r>
      <w:r w:rsidRPr="003D7612">
        <w:rPr>
          <w:rFonts w:cs="Times"/>
          <w:sz w:val="24"/>
          <w:szCs w:val="24"/>
        </w:rPr>
        <w:t>m</w:t>
      </w:r>
      <w:r w:rsidR="00DF1D3C">
        <w:rPr>
          <w:rFonts w:cs="Times"/>
          <w:sz w:val="24"/>
          <w:szCs w:val="24"/>
        </w:rPr>
        <w:t>L</w:t>
      </w:r>
      <w:r w:rsidRPr="003D7612">
        <w:rPr>
          <w:rFonts w:cs="Times"/>
          <w:sz w:val="24"/>
          <w:szCs w:val="24"/>
          <w:vertAlign w:val="superscript"/>
        </w:rPr>
        <w:t>-1</w:t>
      </w:r>
      <w:r w:rsidRPr="003D7612">
        <w:rPr>
          <w:rFonts w:cs="Times"/>
          <w:sz w:val="24"/>
          <w:szCs w:val="24"/>
        </w:rPr>
        <w:t xml:space="preserve"> were added onto the rings and spheroids (</w:t>
      </w:r>
      <w:r>
        <w:rPr>
          <w:rFonts w:cs="Times"/>
          <w:b/>
          <w:sz w:val="24"/>
          <w:szCs w:val="24"/>
        </w:rPr>
        <w:t>Fig. S5</w:t>
      </w:r>
      <w:r w:rsidRPr="003D7612">
        <w:rPr>
          <w:rFonts w:cs="Times"/>
          <w:sz w:val="24"/>
          <w:szCs w:val="24"/>
        </w:rPr>
        <w:t xml:space="preserve">). Both internal and external diameters were monitored for 48 h. Images of rings and spheroids were recorded using a mobile device (iPod) and the rate of diameter change (shrinkage and closure of ring), which correlates with the loss of cell function/ mobility, was calculated using a custom-built software Cytox®. </w:t>
      </w:r>
    </w:p>
    <w:p w:rsidR="00FC7192" w:rsidRPr="003D7612" w:rsidRDefault="00FC7192" w:rsidP="00FC7192">
      <w:pPr>
        <w:spacing w:line="480" w:lineRule="auto"/>
        <w:jc w:val="both"/>
        <w:rPr>
          <w:rFonts w:cs="Times"/>
          <w:sz w:val="24"/>
          <w:szCs w:val="24"/>
        </w:rPr>
      </w:pPr>
      <w:r w:rsidRPr="003D7612">
        <w:rPr>
          <w:rFonts w:cs="Times"/>
          <w:sz w:val="24"/>
          <w:szCs w:val="24"/>
        </w:rPr>
        <w:lastRenderedPageBreak/>
        <w:t xml:space="preserve">The software embeds the algorithms that can automatically differentiate the foreground (cell) and background (medium) objects from the input video data and compute the diameter(s) of the cell. Briefly, the software takes an input video data, where each frame provides the cell shape at a certain time point. For each frame, the Otsu's method </w:t>
      </w:r>
      <w:r w:rsidRPr="003D7612">
        <w:rPr>
          <w:rFonts w:cs="Times"/>
          <w:sz w:val="24"/>
          <w:szCs w:val="24"/>
        </w:rPr>
        <w:fldChar w:fldCharType="begin"/>
      </w:r>
      <w:r>
        <w:rPr>
          <w:rFonts w:cs="Times"/>
          <w:sz w:val="24"/>
          <w:szCs w:val="24"/>
        </w:rPr>
        <w:instrText xml:space="preserve"> ADDIN EN.CITE &lt;EndNote&gt;&lt;Cite&gt;&lt;Author&gt;Otsu&lt;/Author&gt;&lt;Year&gt;1979&lt;/Year&gt;&lt;RecNum&gt;84&lt;/RecNum&gt;&lt;DisplayText&gt;(Otsu, 1979)&lt;/DisplayText&gt;&lt;record&gt;&lt;rec-number&gt;44&lt;/rec-number&gt;&lt;foreign-keys&gt;&lt;key app="EN" db-id="2t2arzzzzvfed1eae9dvvdtdpfwzsff2rvd5" timestamp="1551760658"&gt;44&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EndNote&gt;</w:instrText>
      </w:r>
      <w:r w:rsidRPr="003D7612">
        <w:rPr>
          <w:rFonts w:cs="Times"/>
          <w:sz w:val="24"/>
          <w:szCs w:val="24"/>
        </w:rPr>
        <w:fldChar w:fldCharType="separate"/>
      </w:r>
      <w:r>
        <w:rPr>
          <w:rFonts w:cs="Times"/>
          <w:noProof/>
          <w:sz w:val="24"/>
          <w:szCs w:val="24"/>
        </w:rPr>
        <w:t>(</w:t>
      </w:r>
      <w:hyperlink w:anchor="_ENREF_46" w:tooltip="Otsu, 1979 #84" w:history="1">
        <w:r>
          <w:rPr>
            <w:rFonts w:cs="Times"/>
            <w:noProof/>
            <w:sz w:val="24"/>
            <w:szCs w:val="24"/>
          </w:rPr>
          <w:t>Otsu, 1979</w:t>
        </w:r>
      </w:hyperlink>
      <w:r>
        <w:rPr>
          <w:rFonts w:cs="Times"/>
          <w:noProof/>
          <w:sz w:val="24"/>
          <w:szCs w:val="24"/>
        </w:rPr>
        <w:t>)</w:t>
      </w:r>
      <w:r w:rsidRPr="003D7612">
        <w:rPr>
          <w:rFonts w:cs="Times"/>
          <w:sz w:val="24"/>
          <w:szCs w:val="24"/>
        </w:rPr>
        <w:fldChar w:fldCharType="end"/>
      </w:r>
      <w:r w:rsidRPr="003D7612">
        <w:rPr>
          <w:rFonts w:cs="Times"/>
          <w:sz w:val="24"/>
          <w:szCs w:val="24"/>
        </w:rPr>
        <w:t xml:space="preserve"> is used to perform image thresholding to detect the foreground cell regions according to the image pixel information. Next, the contour(s) of the cell is/are detected with morphological processing: an inner contour and an outer contour for ring-shape cell; only an outer contour for dot-shape cell (</w:t>
      </w:r>
      <w:r w:rsidRPr="003D7612">
        <w:rPr>
          <w:rFonts w:cs="Times"/>
          <w:b/>
          <w:sz w:val="24"/>
          <w:szCs w:val="24"/>
        </w:rPr>
        <w:t>Fig. S6</w:t>
      </w:r>
      <w:r w:rsidRPr="003D7612">
        <w:rPr>
          <w:rFonts w:cs="Times"/>
          <w:sz w:val="24"/>
          <w:szCs w:val="24"/>
        </w:rPr>
        <w:t>). The diameter of a contour is then computed based on the area of the contour. Therefore, a diameter variation curve is obtained based on the consecutive frames from the input video data. The diameters obtained were used to calculate the areas of both ring and spheroids. These areas were further analyzed to determine the percentage change in area over the 48 h period to estimate IC</w:t>
      </w:r>
      <w:r w:rsidRPr="003D7612">
        <w:rPr>
          <w:rFonts w:cs="Times"/>
          <w:sz w:val="24"/>
          <w:szCs w:val="24"/>
          <w:vertAlign w:val="subscript"/>
        </w:rPr>
        <w:t>50</w:t>
      </w:r>
      <w:r w:rsidRPr="003D7612">
        <w:rPr>
          <w:rFonts w:cs="Times"/>
          <w:sz w:val="24"/>
          <w:szCs w:val="24"/>
        </w:rPr>
        <w:t xml:space="preserve"> concentrations of NDs. </w:t>
      </w:r>
    </w:p>
    <w:p w:rsidR="00FC7192" w:rsidRPr="00D70512" w:rsidRDefault="00FC7192" w:rsidP="00FC7192">
      <w:pPr>
        <w:spacing w:line="480" w:lineRule="auto"/>
        <w:contextualSpacing/>
        <w:jc w:val="both"/>
        <w:rPr>
          <w:sz w:val="24"/>
          <w:szCs w:val="24"/>
        </w:rPr>
      </w:pPr>
      <w:r w:rsidRPr="003D7612">
        <w:rPr>
          <w:b/>
          <w:sz w:val="24"/>
          <w:szCs w:val="24"/>
        </w:rPr>
        <w:t>Dark field hyperspectral imaging</w:t>
      </w:r>
    </w:p>
    <w:p w:rsidR="00FC7192" w:rsidRPr="003D7612" w:rsidRDefault="00FC7192" w:rsidP="00FC7192">
      <w:pPr>
        <w:spacing w:line="480" w:lineRule="auto"/>
        <w:jc w:val="both"/>
        <w:rPr>
          <w:rFonts w:cs="Times"/>
          <w:sz w:val="24"/>
          <w:szCs w:val="24"/>
        </w:rPr>
      </w:pPr>
      <w:r w:rsidRPr="003D7612">
        <w:rPr>
          <w:rFonts w:cs="Times"/>
          <w:sz w:val="24"/>
          <w:szCs w:val="24"/>
        </w:rPr>
        <w:t>Label-free high-resolution hyperspectral imaging was used to investigate the uptake and interaction of NDs with Fao cells which were plated on glass coverslips functionalized using plasma treatment. Each of the coverslips were transferred to a six well plate. Fao cells at a density of 2.5</w:t>
      </w:r>
      <w:r w:rsidRPr="003D7612">
        <w:rPr>
          <w:rFonts w:cs="Times"/>
          <w:sz w:val="24"/>
          <w:szCs w:val="24"/>
        </w:rPr>
        <w:sym w:font="Symbol" w:char="F0B4"/>
      </w:r>
      <w:r w:rsidRPr="003D7612">
        <w:rPr>
          <w:rFonts w:cs="Times"/>
          <w:sz w:val="24"/>
          <w:szCs w:val="24"/>
        </w:rPr>
        <w:t>10</w:t>
      </w:r>
      <w:r w:rsidRPr="003D7612">
        <w:rPr>
          <w:rFonts w:cs="Times"/>
          <w:sz w:val="24"/>
          <w:szCs w:val="24"/>
          <w:vertAlign w:val="superscript"/>
        </w:rPr>
        <w:t>4</w:t>
      </w:r>
      <w:r w:rsidRPr="003D7612">
        <w:rPr>
          <w:rFonts w:cs="Times"/>
          <w:sz w:val="24"/>
          <w:szCs w:val="24"/>
        </w:rPr>
        <w:t xml:space="preserve"> cells were plated onto the coverslips and allowed to attach overnight. Next, media was replaced with ND conditioned media at a concentration of 10 and 25 </w:t>
      </w:r>
      <w:r w:rsidR="00214FC9" w:rsidRPr="003D7612">
        <w:rPr>
          <w:rFonts w:cs="Times"/>
          <w:sz w:val="24"/>
          <w:szCs w:val="24"/>
        </w:rPr>
        <w:t>µg</w:t>
      </w:r>
      <w:r w:rsidR="00214FC9" w:rsidRPr="00E70220">
        <w:rPr>
          <w:rFonts w:cs="Times"/>
          <w:sz w:val="24"/>
          <w:szCs w:val="24"/>
        </w:rPr>
        <w:t>·</w:t>
      </w:r>
      <w:r w:rsidR="00214FC9" w:rsidRPr="003D7612">
        <w:rPr>
          <w:rFonts w:cs="Times"/>
          <w:sz w:val="24"/>
          <w:szCs w:val="24"/>
        </w:rPr>
        <w:t>m</w:t>
      </w:r>
      <w:r w:rsidR="00214FC9">
        <w:rPr>
          <w:rFonts w:cs="Times"/>
          <w:sz w:val="24"/>
          <w:szCs w:val="24"/>
        </w:rPr>
        <w:t>L</w:t>
      </w:r>
      <w:r w:rsidR="00214FC9" w:rsidRPr="003D7612">
        <w:rPr>
          <w:rFonts w:cs="Times"/>
          <w:sz w:val="24"/>
          <w:szCs w:val="24"/>
          <w:vertAlign w:val="superscript"/>
        </w:rPr>
        <w:t xml:space="preserve">-1 </w:t>
      </w:r>
      <w:r w:rsidRPr="003D7612">
        <w:rPr>
          <w:rFonts w:cs="Times"/>
          <w:sz w:val="24"/>
          <w:szCs w:val="24"/>
        </w:rPr>
        <w:t xml:space="preserve">and cells were cultured for up to 7 days. At day 2 and 7 coverslips were taken out and washed with PBS twice followed by fixing with 4% paraformaldehyde (PFA) for 15 min. Fixed cells were washed with PBS three times before mounting onto a glass slide containing fluormount mounting media. Coverslips were sealed with nail polish before dark field hyperspectral imaging using CytoViva </w:t>
      </w:r>
      <w:r w:rsidRPr="003D7612">
        <w:rPr>
          <w:rFonts w:cs="Times"/>
          <w:sz w:val="24"/>
          <w:szCs w:val="24"/>
        </w:rPr>
        <w:lastRenderedPageBreak/>
        <w:t xml:space="preserve">microscope (CytoViva, Auburn, AL, USA). </w:t>
      </w:r>
      <w:r>
        <w:rPr>
          <w:rFonts w:cs="Times"/>
          <w:sz w:val="24"/>
          <w:szCs w:val="24"/>
        </w:rPr>
        <w:t>The s</w:t>
      </w:r>
      <w:r w:rsidRPr="003D7612">
        <w:rPr>
          <w:rFonts w:cs="Times"/>
          <w:sz w:val="24"/>
          <w:szCs w:val="24"/>
        </w:rPr>
        <w:t>pectra of cells and NDs were obtained and used to identify ND localization within the cells.</w:t>
      </w:r>
    </w:p>
    <w:p w:rsidR="000051D3" w:rsidRPr="00E70220" w:rsidRDefault="000051D3" w:rsidP="000051D3">
      <w:pPr>
        <w:spacing w:line="480" w:lineRule="auto"/>
        <w:contextualSpacing/>
        <w:jc w:val="both"/>
        <w:rPr>
          <w:b/>
          <w:i/>
          <w:sz w:val="24"/>
          <w:szCs w:val="24"/>
        </w:rPr>
      </w:pPr>
      <w:r w:rsidRPr="00E70220">
        <w:rPr>
          <w:b/>
          <w:i/>
          <w:sz w:val="24"/>
          <w:szCs w:val="24"/>
        </w:rPr>
        <w:t>SEM</w:t>
      </w:r>
    </w:p>
    <w:p w:rsidR="000051D3" w:rsidRPr="003D7612" w:rsidRDefault="000051D3" w:rsidP="000051D3">
      <w:pPr>
        <w:spacing w:line="480" w:lineRule="auto"/>
        <w:jc w:val="both"/>
        <w:rPr>
          <w:rFonts w:cs="Times"/>
          <w:sz w:val="24"/>
          <w:szCs w:val="24"/>
        </w:rPr>
      </w:pPr>
      <w:r w:rsidRPr="00CC5609">
        <w:rPr>
          <w:sz w:val="24"/>
          <w:szCs w:val="24"/>
        </w:rPr>
        <w:t>Fao cells</w:t>
      </w:r>
      <w:r w:rsidRPr="003D7612">
        <w:rPr>
          <w:rFonts w:cs="Times"/>
          <w:sz w:val="24"/>
          <w:szCs w:val="24"/>
        </w:rPr>
        <w:t xml:space="preserve"> were cultured in complete media on a T75 flask until 70 to 80 % confluency. Media was replaced with media containing 25 µg</w:t>
      </w:r>
      <w:r w:rsidRPr="00E70220">
        <w:rPr>
          <w:rFonts w:cs="Times"/>
          <w:sz w:val="24"/>
          <w:szCs w:val="24"/>
        </w:rPr>
        <w:t>·</w:t>
      </w:r>
      <w:r w:rsidRPr="003D7612">
        <w:rPr>
          <w:rFonts w:cs="Times"/>
          <w:sz w:val="24"/>
          <w:szCs w:val="24"/>
        </w:rPr>
        <w:t>m</w:t>
      </w:r>
      <w:r w:rsidR="00DF1D3C">
        <w:rPr>
          <w:rFonts w:cs="Times"/>
          <w:sz w:val="24"/>
          <w:szCs w:val="24"/>
        </w:rPr>
        <w:t>L</w:t>
      </w:r>
      <w:r w:rsidRPr="003D7612">
        <w:rPr>
          <w:rFonts w:cs="Times"/>
          <w:sz w:val="24"/>
          <w:szCs w:val="24"/>
          <w:vertAlign w:val="superscript"/>
        </w:rPr>
        <w:t xml:space="preserve">-1 </w:t>
      </w:r>
      <w:r w:rsidRPr="003D7612">
        <w:rPr>
          <w:rFonts w:cs="Times"/>
          <w:sz w:val="24"/>
          <w:szCs w:val="24"/>
        </w:rPr>
        <w:t>of NDs and culture continued for 24 h to allow ND internalization. Next, cells were washed with PBS three times to remove remai</w:t>
      </w:r>
      <w:r w:rsidR="00DF1D3C">
        <w:rPr>
          <w:rFonts w:cs="Times"/>
          <w:sz w:val="24"/>
          <w:szCs w:val="24"/>
        </w:rPr>
        <w:t>ning nanoparticles and</w:t>
      </w:r>
      <w:r w:rsidRPr="004E7107">
        <w:rPr>
          <w:rFonts w:cs="Times"/>
          <w:sz w:val="24"/>
          <w:szCs w:val="24"/>
        </w:rPr>
        <w:t xml:space="preserve"> </w:t>
      </w:r>
      <w:r w:rsidRPr="003D7612">
        <w:rPr>
          <w:rFonts w:cs="Times"/>
          <w:sz w:val="24"/>
          <w:szCs w:val="24"/>
        </w:rPr>
        <w:t>trypsinised (Tryple™) to collect cells. Cells were transferred to Eppendorf tubes and were centrifuged at 1500 RPM for 5 min to yield cell pellets. Pellets were fixed with 2.5% glutaraldehyde 0.1 M phosphate buffer (pH 7.4) for 15 min followed by post-fixation in 1% osmium tetroxide (OsO</w:t>
      </w:r>
      <w:r w:rsidRPr="003D7612">
        <w:rPr>
          <w:rFonts w:cs="Times"/>
          <w:sz w:val="24"/>
          <w:szCs w:val="24"/>
          <w:vertAlign w:val="subscript"/>
        </w:rPr>
        <w:t>4</w:t>
      </w:r>
      <w:r w:rsidRPr="003D7612">
        <w:rPr>
          <w:rFonts w:cs="Times"/>
          <w:sz w:val="24"/>
          <w:szCs w:val="24"/>
        </w:rPr>
        <w:t xml:space="preserve">) in the same buffer. All the samples were further dehydrated with graded ethanol, starting with 30 % to 100 % ethanol. Dehydrated samples were embedded in Spurr’s embedding kit (ProScitech, Australia). Ultrathin (70 nm) sections of the cells were the cut on a Leica UltraCut S ultramicrotome (Leica Microsystem GmbH, Vienna, </w:t>
      </w:r>
      <w:r w:rsidRPr="00DC00A2">
        <w:rPr>
          <w:rFonts w:cs="Times"/>
          <w:sz w:val="24"/>
          <w:szCs w:val="24"/>
        </w:rPr>
        <w:t>Austria)</w:t>
      </w:r>
      <w:r w:rsidRPr="00D16ABC">
        <w:rPr>
          <w:rFonts w:cs="Times"/>
          <w:sz w:val="24"/>
          <w:szCs w:val="24"/>
        </w:rPr>
        <w:t xml:space="preserve">, </w:t>
      </w:r>
      <w:r w:rsidRPr="00DC00A2">
        <w:rPr>
          <w:rFonts w:cs="Times"/>
          <w:sz w:val="24"/>
          <w:szCs w:val="24"/>
        </w:rPr>
        <w:t xml:space="preserve">transferred </w:t>
      </w:r>
      <w:r w:rsidRPr="003D7612">
        <w:rPr>
          <w:rFonts w:cs="Times"/>
          <w:sz w:val="24"/>
          <w:szCs w:val="24"/>
        </w:rPr>
        <w:t>t</w:t>
      </w:r>
      <w:r w:rsidR="00DF1D3C">
        <w:rPr>
          <w:rFonts w:cs="Times"/>
          <w:sz w:val="24"/>
          <w:szCs w:val="24"/>
        </w:rPr>
        <w:t>o formavar coated TEM grids and</w:t>
      </w:r>
      <w:r w:rsidRPr="003D7612">
        <w:rPr>
          <w:rFonts w:cs="Times"/>
          <w:sz w:val="24"/>
          <w:szCs w:val="24"/>
        </w:rPr>
        <w:t xml:space="preserve"> stained with 2% uranyl acetate and 0.05% aqueous solution of lead citrate</w:t>
      </w:r>
      <w:r w:rsidRPr="004E7107">
        <w:rPr>
          <w:rFonts w:cs="Times"/>
          <w:color w:val="7030A0"/>
          <w:sz w:val="24"/>
          <w:szCs w:val="24"/>
        </w:rPr>
        <w:t>.</w:t>
      </w:r>
      <w:r w:rsidRPr="003D7612">
        <w:rPr>
          <w:rFonts w:cs="Times"/>
          <w:sz w:val="24"/>
          <w:szCs w:val="24"/>
        </w:rPr>
        <w:t xml:space="preserve"> </w:t>
      </w:r>
      <w:r w:rsidRPr="00D16ABC">
        <w:rPr>
          <w:rFonts w:cs="Times"/>
          <w:sz w:val="24"/>
          <w:szCs w:val="24"/>
        </w:rPr>
        <w:t>Finally, they were imaged</w:t>
      </w:r>
      <w:r w:rsidRPr="00DC00A2">
        <w:rPr>
          <w:rFonts w:cs="Times"/>
          <w:sz w:val="24"/>
          <w:szCs w:val="24"/>
        </w:rPr>
        <w:t xml:space="preserve"> in Gatan </w:t>
      </w:r>
      <w:r w:rsidRPr="003D7612">
        <w:rPr>
          <w:rFonts w:cs="Times"/>
          <w:sz w:val="24"/>
          <w:szCs w:val="24"/>
        </w:rPr>
        <w:t xml:space="preserve">back scattered mode with Sigma VP Zeiss field emission SEM maintaining a working distance of 5.1 mm with an electronic high-tension value of 1.60 kV. </w:t>
      </w:r>
    </w:p>
    <w:p w:rsidR="000051D3" w:rsidRPr="00096E08" w:rsidRDefault="000051D3" w:rsidP="000051D3">
      <w:pPr>
        <w:spacing w:line="480" w:lineRule="auto"/>
        <w:contextualSpacing/>
        <w:jc w:val="both"/>
        <w:rPr>
          <w:b/>
          <w:i/>
          <w:sz w:val="24"/>
          <w:szCs w:val="24"/>
        </w:rPr>
      </w:pPr>
      <w:r w:rsidRPr="00096E08">
        <w:rPr>
          <w:b/>
          <w:i/>
          <w:sz w:val="24"/>
          <w:szCs w:val="24"/>
        </w:rPr>
        <w:t>Effect of nanodiamond on cytoskeleton</w:t>
      </w:r>
    </w:p>
    <w:p w:rsidR="000051D3" w:rsidRDefault="000051D3" w:rsidP="000051D3">
      <w:pPr>
        <w:spacing w:line="480" w:lineRule="auto"/>
        <w:contextualSpacing/>
        <w:jc w:val="both"/>
        <w:rPr>
          <w:sz w:val="24"/>
          <w:szCs w:val="24"/>
        </w:rPr>
      </w:pPr>
      <w:r w:rsidRPr="00CC5609">
        <w:rPr>
          <w:sz w:val="24"/>
          <w:szCs w:val="24"/>
        </w:rPr>
        <w:t>The</w:t>
      </w:r>
      <w:r w:rsidRPr="003D7612">
        <w:rPr>
          <w:rFonts w:cs="Times"/>
          <w:sz w:val="24"/>
          <w:szCs w:val="24"/>
        </w:rPr>
        <w:t xml:space="preserve"> effect of NDs on cytoskeletal organization was investigated using immunostaining of f-actin. Fao cells were seeded at a density of 2.5 </w:t>
      </w:r>
      <w:r w:rsidRPr="003D7612">
        <w:rPr>
          <w:sz w:val="24"/>
          <w:szCs w:val="24"/>
        </w:rPr>
        <w:t>× 10</w:t>
      </w:r>
      <w:r w:rsidRPr="003D7612">
        <w:rPr>
          <w:sz w:val="24"/>
          <w:szCs w:val="24"/>
          <w:vertAlign w:val="superscript"/>
        </w:rPr>
        <w:t xml:space="preserve">3 </w:t>
      </w:r>
      <w:r w:rsidRPr="003D7612">
        <w:rPr>
          <w:rFonts w:cs="Times"/>
          <w:sz w:val="24"/>
          <w:szCs w:val="24"/>
        </w:rPr>
        <w:t>cells in 2 m</w:t>
      </w:r>
      <w:r w:rsidR="00DF1D3C">
        <w:rPr>
          <w:rFonts w:cs="Times"/>
          <w:sz w:val="24"/>
          <w:szCs w:val="24"/>
        </w:rPr>
        <w:t>L</w:t>
      </w:r>
      <w:r w:rsidRPr="003D7612">
        <w:rPr>
          <w:rFonts w:cs="Times"/>
          <w:sz w:val="24"/>
          <w:szCs w:val="24"/>
        </w:rPr>
        <w:t xml:space="preserve"> of complete medium in a 6 well plate (Corning, USA). Cells were exposed to NDs at concentrations of </w:t>
      </w:r>
      <w:r w:rsidRPr="003D7612">
        <w:rPr>
          <w:sz w:val="24"/>
          <w:szCs w:val="24"/>
        </w:rPr>
        <w:t xml:space="preserve">10, 25, 50 and 100 </w:t>
      </w:r>
      <w:r w:rsidRPr="003D7612">
        <w:rPr>
          <w:sz w:val="24"/>
          <w:szCs w:val="24"/>
        </w:rPr>
        <w:sym w:font="Symbol" w:char="F06D"/>
      </w:r>
      <w:r w:rsidR="00214FC9">
        <w:rPr>
          <w:sz w:val="24"/>
          <w:szCs w:val="24"/>
        </w:rPr>
        <w:t>g</w:t>
      </w:r>
      <w:r w:rsidR="00214FC9" w:rsidRPr="00E70220">
        <w:rPr>
          <w:rFonts w:cs="Times"/>
          <w:sz w:val="24"/>
          <w:szCs w:val="24"/>
        </w:rPr>
        <w:t>·</w:t>
      </w:r>
      <w:r w:rsidRPr="003D7612">
        <w:rPr>
          <w:sz w:val="24"/>
          <w:szCs w:val="24"/>
        </w:rPr>
        <w:t>mL</w:t>
      </w:r>
      <w:r w:rsidRPr="003D7612">
        <w:rPr>
          <w:sz w:val="24"/>
          <w:szCs w:val="24"/>
          <w:vertAlign w:val="superscript"/>
        </w:rPr>
        <w:t>-1</w:t>
      </w:r>
      <w:r w:rsidRPr="003D7612">
        <w:rPr>
          <w:rFonts w:cs="Times"/>
          <w:sz w:val="24"/>
          <w:szCs w:val="24"/>
        </w:rPr>
        <w:t xml:space="preserve"> for 4 days. At the end of day 4, the media was aspirated, and cells were washed twice </w:t>
      </w:r>
      <w:r w:rsidRPr="003D7612">
        <w:rPr>
          <w:sz w:val="24"/>
          <w:szCs w:val="24"/>
        </w:rPr>
        <w:t xml:space="preserve">with PBS, </w:t>
      </w:r>
      <w:r w:rsidRPr="003D7612">
        <w:rPr>
          <w:sz w:val="24"/>
          <w:szCs w:val="24"/>
        </w:rPr>
        <w:lastRenderedPageBreak/>
        <w:t xml:space="preserve">followed by fixation with paraformaldehyde (PFA) for 15 minutes. Cells were permeabilised with Triton x for 15 minutes followed by washing with PBS </w:t>
      </w:r>
      <w:r w:rsidRPr="003D7612">
        <w:rPr>
          <w:rFonts w:cs="Times"/>
          <w:sz w:val="24"/>
          <w:szCs w:val="24"/>
        </w:rPr>
        <w:t>twice</w:t>
      </w:r>
      <w:r w:rsidRPr="003D7612">
        <w:rPr>
          <w:sz w:val="24"/>
          <w:szCs w:val="24"/>
        </w:rPr>
        <w:t xml:space="preserve"> followed by staining with</w:t>
      </w:r>
      <w:r w:rsidRPr="003D7612">
        <w:rPr>
          <w:rFonts w:cs="Times"/>
          <w:sz w:val="24"/>
          <w:szCs w:val="24"/>
        </w:rPr>
        <w:t xml:space="preserve"> Phalloidin CruzFluor 514 for 30 minutes and DAPI 300 nM for 5 minutes (all reagents from Thermo Fisher Scientific).</w:t>
      </w:r>
      <w:r w:rsidRPr="003D7612">
        <w:rPr>
          <w:sz w:val="24"/>
          <w:szCs w:val="24"/>
        </w:rPr>
        <w:t xml:space="preserve"> Images were taken using the Nikon eclipse TE2000-U inverted fluorescent microscope. </w:t>
      </w:r>
    </w:p>
    <w:p w:rsidR="000051D3" w:rsidRPr="00096E08" w:rsidRDefault="000051D3" w:rsidP="000051D3">
      <w:pPr>
        <w:widowControl w:val="0"/>
        <w:autoSpaceDE w:val="0"/>
        <w:autoSpaceDN w:val="0"/>
        <w:adjustRightInd w:val="0"/>
        <w:spacing w:after="240" w:line="480" w:lineRule="auto"/>
        <w:contextualSpacing/>
        <w:jc w:val="both"/>
        <w:outlineLvl w:val="0"/>
        <w:rPr>
          <w:rFonts w:cs="Times"/>
          <w:b/>
          <w:i/>
          <w:sz w:val="24"/>
          <w:szCs w:val="24"/>
        </w:rPr>
      </w:pPr>
      <w:r w:rsidRPr="00096E08">
        <w:rPr>
          <w:rFonts w:cs="Times"/>
          <w:b/>
          <w:i/>
          <w:sz w:val="24"/>
          <w:szCs w:val="24"/>
        </w:rPr>
        <w:t>Fao cell morphology and stiffness measurements</w:t>
      </w:r>
    </w:p>
    <w:p w:rsidR="000051D3" w:rsidRPr="00EA53C4" w:rsidRDefault="000051D3" w:rsidP="000051D3">
      <w:pPr>
        <w:spacing w:line="480" w:lineRule="auto"/>
        <w:jc w:val="both"/>
        <w:rPr>
          <w:sz w:val="24"/>
          <w:szCs w:val="24"/>
        </w:rPr>
      </w:pPr>
      <w:r w:rsidRPr="003D7612">
        <w:rPr>
          <w:sz w:val="24"/>
          <w:szCs w:val="24"/>
        </w:rPr>
        <w:t>Fao cells were seeded on to plasma treated 50 × 9 mm petri dish (Bacteriological petri dish, Falcon®, Corning, USA) at a density of 5 × 10</w:t>
      </w:r>
      <w:r w:rsidRPr="003D7612">
        <w:rPr>
          <w:sz w:val="24"/>
          <w:szCs w:val="24"/>
          <w:vertAlign w:val="superscript"/>
        </w:rPr>
        <w:t>4</w:t>
      </w:r>
      <w:r w:rsidRPr="003D7612">
        <w:rPr>
          <w:sz w:val="24"/>
          <w:szCs w:val="24"/>
        </w:rPr>
        <w:t xml:space="preserve"> cells in 2 m</w:t>
      </w:r>
      <w:r w:rsidR="00DF1D3C">
        <w:rPr>
          <w:sz w:val="24"/>
          <w:szCs w:val="24"/>
        </w:rPr>
        <w:t>L</w:t>
      </w:r>
      <w:r w:rsidRPr="003D7612">
        <w:rPr>
          <w:sz w:val="24"/>
          <w:szCs w:val="24"/>
        </w:rPr>
        <w:t xml:space="preserve"> of complete medium and were allowed to grow overnight. Media was replaced the next day with the ND conditioned media at concentrations of 10, 25 and 50 </w:t>
      </w:r>
      <w:r w:rsidRPr="003D7612">
        <w:rPr>
          <w:sz w:val="24"/>
          <w:szCs w:val="24"/>
        </w:rPr>
        <w:sym w:font="Symbol" w:char="F06D"/>
      </w:r>
      <w:r w:rsidRPr="003D7612">
        <w:rPr>
          <w:sz w:val="24"/>
          <w:szCs w:val="24"/>
        </w:rPr>
        <w:t>g</w:t>
      </w:r>
      <w:r w:rsidR="00214FC9" w:rsidRPr="00E70220">
        <w:rPr>
          <w:rFonts w:cs="Times"/>
          <w:sz w:val="24"/>
          <w:szCs w:val="24"/>
        </w:rPr>
        <w:t>·</w:t>
      </w:r>
      <w:r w:rsidRPr="003D7612">
        <w:rPr>
          <w:sz w:val="24"/>
          <w:szCs w:val="24"/>
        </w:rPr>
        <w:t>m</w:t>
      </w:r>
      <w:r w:rsidR="00DF1D3C">
        <w:rPr>
          <w:sz w:val="24"/>
          <w:szCs w:val="24"/>
        </w:rPr>
        <w:t>L</w:t>
      </w:r>
      <w:r w:rsidRPr="003D7612">
        <w:rPr>
          <w:sz w:val="24"/>
          <w:szCs w:val="24"/>
          <w:vertAlign w:val="superscript"/>
        </w:rPr>
        <w:t>-1</w:t>
      </w:r>
      <w:r w:rsidRPr="003D7612">
        <w:rPr>
          <w:sz w:val="24"/>
          <w:szCs w:val="24"/>
        </w:rPr>
        <w:t>.</w:t>
      </w:r>
      <w:r w:rsidRPr="003D7612">
        <w:rPr>
          <w:sz w:val="24"/>
          <w:szCs w:val="24"/>
          <w:vertAlign w:val="superscript"/>
        </w:rPr>
        <w:t xml:space="preserve"> </w:t>
      </w:r>
      <w:r w:rsidRPr="003D7612">
        <w:rPr>
          <w:sz w:val="24"/>
          <w:szCs w:val="24"/>
        </w:rPr>
        <w:t xml:space="preserve">Cells were exposed to NDs for up to 7 days. At day 2, 4 and 7, media was aspirated and cells were washed with PBS twice </w:t>
      </w:r>
      <w:r w:rsidRPr="003D7612">
        <w:rPr>
          <w:rFonts w:cs="Times"/>
          <w:sz w:val="24"/>
          <w:szCs w:val="24"/>
        </w:rPr>
        <w:t xml:space="preserve">followed by fixing with 4% PFA for 15 minutes. Fixed cells were washed with PBS three times and fresh PBS was added to each Petri dish.  To investigate the influence of NDs on cell stiffness, cells were probed </w:t>
      </w:r>
      <w:r w:rsidRPr="003D7612">
        <w:rPr>
          <w:sz w:val="24"/>
          <w:szCs w:val="24"/>
        </w:rPr>
        <w:t>using Molecular Force Probe (MF3D-Bio, Asylum Research, USA) operating in force-volume mode. The cells were first located using a light microscope</w:t>
      </w:r>
      <w:r w:rsidRPr="003D7612">
        <w:rPr>
          <w:rFonts w:cs="Times"/>
          <w:sz w:val="24"/>
          <w:szCs w:val="24"/>
        </w:rPr>
        <w:t xml:space="preserve"> and imaged in contact mode </w:t>
      </w:r>
      <w:r w:rsidRPr="003D7612">
        <w:rPr>
          <w:sz w:val="24"/>
          <w:szCs w:val="24"/>
        </w:rPr>
        <w:t xml:space="preserve">using a silicon-nitride cantilever with reflex side gold coating (HYDRA-ALL-G-50, AppNano, CA, USA). Spring constant of each probe was determined using thermal </w:t>
      </w:r>
      <w:r>
        <w:rPr>
          <w:sz w:val="24"/>
          <w:szCs w:val="24"/>
        </w:rPr>
        <w:t>method</w:t>
      </w:r>
      <w:r w:rsidRPr="003D7612">
        <w:rPr>
          <w:sz w:val="24"/>
          <w:szCs w:val="24"/>
        </w:rPr>
        <w:t xml:space="preserve"> and were typically around ~65 pN Nm</w:t>
      </w:r>
      <w:r w:rsidRPr="003D7612">
        <w:rPr>
          <w:sz w:val="24"/>
          <w:szCs w:val="24"/>
          <w:vertAlign w:val="superscript"/>
        </w:rPr>
        <w:t>-1</w:t>
      </w:r>
      <w:r w:rsidRPr="003D7612">
        <w:rPr>
          <w:sz w:val="24"/>
          <w:szCs w:val="24"/>
        </w:rPr>
        <w:t>. Next, the probe was lowered at a speed of 400 nm s</w:t>
      </w:r>
      <w:r w:rsidRPr="003D7612">
        <w:rPr>
          <w:sz w:val="24"/>
          <w:szCs w:val="24"/>
          <w:vertAlign w:val="superscript"/>
        </w:rPr>
        <w:t>-1</w:t>
      </w:r>
      <w:r w:rsidRPr="003D7612">
        <w:rPr>
          <w:sz w:val="24"/>
          <w:szCs w:val="24"/>
        </w:rPr>
        <w:t xml:space="preserve"> onto the cells and cell was indented until the threshold cantilever deflection of 200 nm was reached. The deflection of the cantilever was plotted against the displacement in the z-direction, which gave the force-distance curves. For each sample (control and ND incubated), a minimum of five different cells were scanned and on each sample 50 </w:t>
      </w:r>
      <w:r w:rsidRPr="003D7612">
        <w:rPr>
          <w:sz w:val="24"/>
          <w:szCs w:val="24"/>
        </w:rPr>
        <w:sym w:font="Symbol" w:char="F0B4"/>
      </w:r>
      <w:r w:rsidRPr="003D7612">
        <w:rPr>
          <w:sz w:val="24"/>
          <w:szCs w:val="24"/>
        </w:rPr>
        <w:t xml:space="preserve"> 50 </w:t>
      </w:r>
      <w:r w:rsidRPr="003D7612">
        <w:rPr>
          <w:sz w:val="24"/>
          <w:szCs w:val="24"/>
        </w:rPr>
        <w:sym w:font="Symbol" w:char="F06D"/>
      </w:r>
      <w:r w:rsidRPr="003D7612">
        <w:rPr>
          <w:sz w:val="24"/>
          <w:szCs w:val="24"/>
        </w:rPr>
        <w:t xml:space="preserve">m region was selected for scanning and probing of nanomechanics. For each cell 4900 points were probed (70 × 70 points). Stiffness (apparent elastic modulus, Ea) was </w:t>
      </w:r>
      <w:r w:rsidRPr="003D7612">
        <w:rPr>
          <w:sz w:val="24"/>
          <w:szCs w:val="24"/>
        </w:rPr>
        <w:lastRenderedPageBreak/>
        <w:t xml:space="preserve">calculated using  Hertz model assuming uniform Poisson’s ratio of 0.5 </w:t>
      </w:r>
      <w:r w:rsidRPr="003D7612">
        <w:rPr>
          <w:sz w:val="24"/>
          <w:szCs w:val="24"/>
        </w:rPr>
        <w:fldChar w:fldCharType="begin"/>
      </w:r>
      <w:r>
        <w:rPr>
          <w:sz w:val="24"/>
          <w:szCs w:val="24"/>
        </w:rPr>
        <w:instrText xml:space="preserve"> ADDIN EN.CITE &lt;EndNote&gt;&lt;Cite&gt;&lt;Author&gt;Hertz&lt;/Author&gt;&lt;Year&gt;1881&lt;/Year&gt;&lt;RecNum&gt;85&lt;/RecNum&gt;&lt;DisplayText&gt;(Hertz, 1881)&lt;/DisplayText&gt;&lt;record&gt;&lt;rec-number&gt;45&lt;/rec-number&gt;&lt;foreign-keys&gt;&lt;key app="EN" db-id="2t2arzzzzvfed1eae9dvvdtdpfwzsff2rvd5" timestamp="1551760658"&gt;45&lt;/key&gt;&lt;/foreign-keys&gt;&lt;ref-type name="Journal Article"&gt;17&lt;/ref-type&gt;&lt;contributors&gt;&lt;authors&gt;&lt;author&gt;Hertz, Heinrich&lt;/author&gt;&lt;/authors&gt;&lt;/contributors&gt;&lt;titles&gt;&lt;title&gt;On the contact of elastic solids&lt;/title&gt;&lt;secondary-title&gt;J. Reine Angew Math.&lt;/secondary-title&gt;&lt;/titles&gt;&lt;periodical&gt;&lt;full-title&gt;J. Reine Angew Math.&lt;/full-title&gt;&lt;/periodical&gt;&lt;pages&gt;156-171&lt;/pages&gt;&lt;volume&gt;92&lt;/volume&gt;&lt;dates&gt;&lt;year&gt;1881&lt;/year&gt;&lt;/dates&gt;&lt;urls&gt;&lt;/urls&gt;&lt;/record&gt;&lt;/Cite&gt;&lt;/EndNote&gt;</w:instrText>
      </w:r>
      <w:r w:rsidRPr="003D7612">
        <w:rPr>
          <w:sz w:val="24"/>
          <w:szCs w:val="24"/>
        </w:rPr>
        <w:fldChar w:fldCharType="separate"/>
      </w:r>
      <w:r>
        <w:rPr>
          <w:noProof/>
          <w:sz w:val="24"/>
          <w:szCs w:val="24"/>
        </w:rPr>
        <w:t>(</w:t>
      </w:r>
      <w:hyperlink w:anchor="_ENREF_47" w:tooltip="Hertz, 1881 #85" w:history="1">
        <w:r>
          <w:rPr>
            <w:noProof/>
            <w:sz w:val="24"/>
            <w:szCs w:val="24"/>
          </w:rPr>
          <w:t>Hertz, 1881</w:t>
        </w:r>
      </w:hyperlink>
      <w:r>
        <w:rPr>
          <w:noProof/>
          <w:sz w:val="24"/>
          <w:szCs w:val="24"/>
        </w:rPr>
        <w:t>)</w:t>
      </w:r>
      <w:r w:rsidRPr="003D7612">
        <w:rPr>
          <w:sz w:val="24"/>
          <w:szCs w:val="24"/>
        </w:rPr>
        <w:fldChar w:fldCharType="end"/>
      </w:r>
      <w:r w:rsidRPr="003D7612">
        <w:rPr>
          <w:sz w:val="24"/>
          <w:szCs w:val="24"/>
        </w:rPr>
        <w:t xml:space="preserve">. </w:t>
      </w:r>
      <w:r w:rsidRPr="003D7612">
        <w:rPr>
          <w:rFonts w:cs="Times"/>
          <w:sz w:val="24"/>
          <w:szCs w:val="24"/>
        </w:rPr>
        <w:t xml:space="preserve">Stiffness values across the surface for all the samples were exported as an array and processed to generate histograms (percent stiffness values within defined bins) as shown in the inserts to stiffness maps shown in </w:t>
      </w:r>
      <w:r w:rsidRPr="003D7612">
        <w:rPr>
          <w:rFonts w:cs="Times"/>
          <w:b/>
          <w:sz w:val="24"/>
          <w:szCs w:val="24"/>
        </w:rPr>
        <w:t>Fig. S4</w:t>
      </w:r>
      <w:r w:rsidRPr="003D7612">
        <w:rPr>
          <w:rFonts w:cs="Times"/>
          <w:sz w:val="24"/>
          <w:szCs w:val="24"/>
        </w:rPr>
        <w:t xml:space="preserve">. Furthermore, the generated </w:t>
      </w:r>
      <w:r w:rsidRPr="003D7612">
        <w:rPr>
          <w:sz w:val="24"/>
          <w:szCs w:val="24"/>
        </w:rPr>
        <w:t xml:space="preserve">data were processed and presented as lognormal cumulative stiffness plots and as box whisker plots to enable statistical analysis and representation of the changes in cell nanomechanical properties. </w:t>
      </w:r>
    </w:p>
    <w:p w:rsidR="00FC7192" w:rsidRDefault="00FC7192">
      <w:pPr>
        <w:spacing w:after="0" w:line="240" w:lineRule="auto"/>
        <w:rPr>
          <w:rFonts w:cstheme="minorHAnsi"/>
          <w:b/>
          <w:sz w:val="24"/>
          <w:szCs w:val="24"/>
        </w:rPr>
      </w:pPr>
    </w:p>
    <w:p w:rsidR="00885411" w:rsidRPr="00A95667" w:rsidRDefault="00D63E33" w:rsidP="00885411">
      <w:pPr>
        <w:jc w:val="both"/>
        <w:rPr>
          <w:rFonts w:cstheme="minorHAnsi"/>
          <w:noProof/>
          <w:sz w:val="24"/>
          <w:szCs w:val="24"/>
        </w:rPr>
      </w:pPr>
      <w:r w:rsidRPr="00C6676E">
        <w:rPr>
          <w:rFonts w:cs="Times"/>
          <w:b/>
          <w:noProof/>
          <w:sz w:val="24"/>
          <w:szCs w:val="24"/>
          <w:lang w:val="en-IN" w:eastAsia="en-IN"/>
        </w:rPr>
        <mc:AlternateContent>
          <mc:Choice Requires="wps">
            <w:drawing>
              <wp:anchor distT="45720" distB="45720" distL="114300" distR="114300" simplePos="0" relativeHeight="251685888" behindDoc="0" locked="0" layoutInCell="1" allowOverlap="1" wp14:anchorId="130CF8CA" wp14:editId="30E77165">
                <wp:simplePos x="0" y="0"/>
                <wp:positionH relativeFrom="column">
                  <wp:posOffset>35199</wp:posOffset>
                </wp:positionH>
                <wp:positionV relativeFrom="paragraph">
                  <wp:posOffset>3747770</wp:posOffset>
                </wp:positionV>
                <wp:extent cx="6276340" cy="17087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1708785"/>
                        </a:xfrm>
                        <a:prstGeom prst="rect">
                          <a:avLst/>
                        </a:prstGeom>
                        <a:solidFill>
                          <a:srgbClr val="FFFFFF"/>
                        </a:solidFill>
                        <a:ln w="9525">
                          <a:noFill/>
                          <a:miter lim="800000"/>
                          <a:headEnd/>
                          <a:tailEnd/>
                        </a:ln>
                      </wps:spPr>
                      <wps:txbx>
                        <w:txbxContent>
                          <w:p w:rsidR="00A95667" w:rsidRDefault="00A95667" w:rsidP="00A95667">
                            <w:pPr>
                              <w:jc w:val="both"/>
                            </w:pPr>
                            <w:r w:rsidRPr="00B614B7">
                              <w:rPr>
                                <w:b/>
                              </w:rPr>
                              <w:t>Fig.S1:</w:t>
                            </w:r>
                            <w:r>
                              <w:t xml:space="preserve"> Spheroid shrinkage assay. (a) Phase contrast image of spheroid</w:t>
                            </w:r>
                            <w:r w:rsidR="00CA0670">
                              <w:t>s</w:t>
                            </w:r>
                            <w:r>
                              <w:t xml:space="preserve"> exposed to nanodiamond (ND)</w:t>
                            </w:r>
                            <w:r w:rsidR="00CA0670">
                              <w:t>;</w:t>
                            </w:r>
                            <w:r>
                              <w:t xml:space="preserve"> </w:t>
                            </w:r>
                            <w:r w:rsidR="00D63E33">
                              <w:t>with increased</w:t>
                            </w:r>
                            <w:r>
                              <w:t xml:space="preserve"> concentration</w:t>
                            </w:r>
                            <w:r w:rsidR="00CA0670">
                              <w:t>s</w:t>
                            </w:r>
                            <w:r>
                              <w:t xml:space="preserve"> of ND, rate of shrinkage </w:t>
                            </w:r>
                            <w:r w:rsidR="00CA0670">
                              <w:t>decreased</w:t>
                            </w:r>
                            <w:r>
                              <w:t xml:space="preserve"> significantly. (b) Corresponding images of spheroids along with their contours captured using a mobile device and analyzed by Cytox® software. (c) Graph representing rate</w:t>
                            </w:r>
                            <w:r w:rsidR="00CA0670">
                              <w:t>s</w:t>
                            </w:r>
                            <w:r>
                              <w:t xml:space="preserve"> of spheroid shrinkage compared to the initial area of the spheroids</w:t>
                            </w:r>
                            <w:r w:rsidR="00CA0670">
                              <w:t>;</w:t>
                            </w:r>
                            <w:r>
                              <w:t xml:space="preserve"> increased concentration</w:t>
                            </w:r>
                            <w:r w:rsidR="00CA0670">
                              <w:t>s</w:t>
                            </w:r>
                            <w:r>
                              <w:t xml:space="preserve"> of ND led to significant drop in spheroid shrinkage confirming </w:t>
                            </w:r>
                            <w:r w:rsidR="00CA0670">
                              <w:t>concentration-</w:t>
                            </w:r>
                            <w:r>
                              <w:t>dependent toxicity of ND. (d) Comparison of spheroid area at the end point of experiment (48 h) confirmed that spheroids exposed to ND had significantly large</w:t>
                            </w:r>
                            <w:r w:rsidR="00CA0670">
                              <w:t>r</w:t>
                            </w:r>
                            <w:r>
                              <w:t xml:space="preserve"> area than control spheroids (data presented as mean </w:t>
                            </w:r>
                            <w:r>
                              <w:sym w:font="Symbol" w:char="F0B1"/>
                            </w:r>
                            <w:r>
                              <w:t xml:space="preserve"> SD, student </w:t>
                            </w:r>
                            <w:r w:rsidR="00CA0670">
                              <w:t>t</w:t>
                            </w:r>
                            <w:r>
                              <w:t>-test was used for statistical analysis taking *p&lt;0.05 as significant difference</w:t>
                            </w:r>
                            <w:r w:rsidR="00CA0670">
                              <w:t>)</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0CF8CA" id="_x0000_t202" coordsize="21600,21600" o:spt="202" path="m,l,21600r21600,l21600,xe">
                <v:stroke joinstyle="miter"/>
                <v:path gradientshapeok="t" o:connecttype="rect"/>
              </v:shapetype>
              <v:shape id="Text Box 2" o:spid="_x0000_s1026" type="#_x0000_t202" style="position:absolute;left:0;text-align:left;margin-left:2.75pt;margin-top:295.1pt;width:494.2pt;height:134.5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wqXIAIAABwEAAAOAAAAZHJzL2Uyb0RvYy54bWysU9tu2zAMfR+wfxD0vthxc6sRp+jSZRjQ&#10;XYB2HyDLcixMEjVJid19fSk5TbPtbZgeBFEkjw4PqfXNoBU5CuclmIpOJzklwnBopNlX9Pvj7t2K&#10;Eh+YaZgCIyr6JDy92bx9s+5tKQroQDXCEQQxvuxtRbsQbJllnndCMz8BKww6W3CaBTTdPmsc6xFd&#10;q6zI80XWg2usAy68x9u70Uk3Cb9tBQ9f29aLQFRFkVtIu0t7Hfdss2bl3jHbSX6iwf6BhWbS4KNn&#10;qDsWGDk4+ReUltyBhzZMOOgM2lZykWrAaqb5H9U8dMyKVAuK4+1ZJv//YPmX4zdHZFPRK0oM09ii&#10;RzEE8h4GUkR1eutLDHqwGBYGvMYup0q9vQf+wxMD246Zvbh1DvpOsAbZTWNmdpE64vgIUvefocFn&#10;2CFAAhpap6N0KAZBdOzS07kzkQrHy0WxXFzN0MXRN13mq+Vqnt5g5Uu6dT58FKBJPFTUYesTPDve&#10;+xDpsPIlJL7mQclmJ5VKhtvXW+XIkeGY7NI6of8WpgzpK3o9L+YJ2UDMTxOkZcAxVlJXdJXHFdNZ&#10;GeX4YJp0Dkyq8YxMlDnpEyUZxQlDPWBgFK2G5gmVcjCOK34vPHTgflHS46hW1P88MCcoUZ8Mqn09&#10;nUVpQjJm82WBhrv01JceZjhCVTRQMh63If2HyNfALXallUmvVyYnrjiCScbTd4kzfmmnqNdPvXkG&#10;AAD//wMAUEsDBBQABgAIAAAAIQB0hGNP3wAAAAkBAAAPAAAAZHJzL2Rvd25yZXYueG1sTI/BTsMw&#10;EETvSPyDtZW4IOrQkrYOcSpAAnFt6Qds4m0SNV5Hsdukf4850dNoNaOZt/l2sp240OBbxxqe5wkI&#10;4sqZlmsNh5/Ppw0IH5ANdo5Jw5U8bIv7uxwz40be0WUfahFL2GeooQmhz6T0VUMW/dz1xNE7usFi&#10;iOdQSzPgGMttJxdJspIWW44LDfb00VB12p+thuP3+JiqsfwKh/XuZfWO7bp0V60fZtPbK4hAU/gP&#10;wx9+RIciMpXuzMaLTkOaxmAUlSxARF+ppQJRatikagmyyOXtB8UvAAAA//8DAFBLAQItABQABgAI&#10;AAAAIQC2gziS/gAAAOEBAAATAAAAAAAAAAAAAAAAAAAAAABbQ29udGVudF9UeXBlc10ueG1sUEsB&#10;Ai0AFAAGAAgAAAAhADj9If/WAAAAlAEAAAsAAAAAAAAAAAAAAAAALwEAAF9yZWxzLy5yZWxzUEsB&#10;Ai0AFAAGAAgAAAAhABa/CpcgAgAAHAQAAA4AAAAAAAAAAAAAAAAALgIAAGRycy9lMm9Eb2MueG1s&#10;UEsBAi0AFAAGAAgAAAAhAHSEY0/fAAAACQEAAA8AAAAAAAAAAAAAAAAAegQAAGRycy9kb3ducmV2&#10;LnhtbFBLBQYAAAAABAAEAPMAAACGBQAAAAA=&#10;" stroked="f">
                <v:textbox>
                  <w:txbxContent>
                    <w:p w:rsidR="00A95667" w:rsidRDefault="00A95667" w:rsidP="00A95667">
                      <w:pPr>
                        <w:jc w:val="both"/>
                      </w:pPr>
                      <w:r w:rsidRPr="00B614B7">
                        <w:rPr>
                          <w:b/>
                        </w:rPr>
                        <w:t>Fig.S1:</w:t>
                      </w:r>
                      <w:r>
                        <w:t xml:space="preserve"> Spheroid shrinkage assay. (a) Phase contrast image of spheroid</w:t>
                      </w:r>
                      <w:r w:rsidR="00CA0670">
                        <w:t>s</w:t>
                      </w:r>
                      <w:r>
                        <w:t xml:space="preserve"> exposed to nanodiamond (ND)</w:t>
                      </w:r>
                      <w:r w:rsidR="00CA0670">
                        <w:t>;</w:t>
                      </w:r>
                      <w:r>
                        <w:t xml:space="preserve"> </w:t>
                      </w:r>
                      <w:r w:rsidR="00D63E33">
                        <w:t>with increased</w:t>
                      </w:r>
                      <w:r>
                        <w:t xml:space="preserve"> concentration</w:t>
                      </w:r>
                      <w:r w:rsidR="00CA0670">
                        <w:t>s</w:t>
                      </w:r>
                      <w:r>
                        <w:t xml:space="preserve"> of ND, rate of shrinkage </w:t>
                      </w:r>
                      <w:r w:rsidR="00CA0670">
                        <w:t>decreased</w:t>
                      </w:r>
                      <w:r>
                        <w:t xml:space="preserve"> significantly. (b) Corresponding images of spheroids along with their contours captured using a mobile device and analyzed by Cytox® software. (c) Graph representing rate</w:t>
                      </w:r>
                      <w:r w:rsidR="00CA0670">
                        <w:t>s</w:t>
                      </w:r>
                      <w:r>
                        <w:t xml:space="preserve"> of spheroid shrinkage compared to the initial area of the spheroids</w:t>
                      </w:r>
                      <w:r w:rsidR="00CA0670">
                        <w:t>;</w:t>
                      </w:r>
                      <w:r>
                        <w:t xml:space="preserve"> increased concentration</w:t>
                      </w:r>
                      <w:r w:rsidR="00CA0670">
                        <w:t>s</w:t>
                      </w:r>
                      <w:r>
                        <w:t xml:space="preserve"> of ND led to significant drop in spheroid shrinkage confirming </w:t>
                      </w:r>
                      <w:r w:rsidR="00CA0670">
                        <w:t>concentration-</w:t>
                      </w:r>
                      <w:r>
                        <w:t>dependent toxicity of ND. (d) Comparison of spheroid area at the end point of experiment (48 h) confirmed that spheroids exposed to ND had significantly large</w:t>
                      </w:r>
                      <w:r w:rsidR="00CA0670">
                        <w:t>r</w:t>
                      </w:r>
                      <w:r>
                        <w:t xml:space="preserve"> area than control spheroids (data presented as mean </w:t>
                      </w:r>
                      <w:r>
                        <w:sym w:font="Symbol" w:char="F0B1"/>
                      </w:r>
                      <w:r>
                        <w:t xml:space="preserve"> SD, student </w:t>
                      </w:r>
                      <w:r w:rsidR="00CA0670">
                        <w:t>t</w:t>
                      </w:r>
                      <w:r>
                        <w:t>-test was used for statistical analysis taking *p&lt;0.05 as significant difference</w:t>
                      </w:r>
                      <w:r w:rsidR="00CA0670">
                        <w:t>)</w:t>
                      </w:r>
                      <w:r>
                        <w:t>.</w:t>
                      </w:r>
                    </w:p>
                  </w:txbxContent>
                </v:textbox>
                <w10:wrap type="square"/>
              </v:shape>
            </w:pict>
          </mc:Fallback>
        </mc:AlternateContent>
      </w:r>
      <w:r w:rsidR="00243F55" w:rsidRPr="009022C5">
        <w:rPr>
          <w:rFonts w:cstheme="minorHAnsi"/>
          <w:noProof/>
          <w:sz w:val="24"/>
          <w:szCs w:val="24"/>
          <w:lang w:val="en-IN" w:eastAsia="en-IN"/>
        </w:rPr>
        <w:drawing>
          <wp:anchor distT="0" distB="0" distL="114300" distR="114300" simplePos="0" relativeHeight="251684864" behindDoc="0" locked="0" layoutInCell="1" allowOverlap="1" wp14:anchorId="71C1F5C5" wp14:editId="689DB7B5">
            <wp:simplePos x="0" y="0"/>
            <wp:positionH relativeFrom="margin">
              <wp:posOffset>32042</wp:posOffset>
            </wp:positionH>
            <wp:positionV relativeFrom="paragraph">
              <wp:posOffset>332105</wp:posOffset>
            </wp:positionV>
            <wp:extent cx="5943600" cy="3344545"/>
            <wp:effectExtent l="0" t="0" r="0" b="8255"/>
            <wp:wrapTopAndBottom/>
            <wp:docPr id="14" name="Picture 14" descr="Z:\particle and fibre toxicology paper final version\Manuscript draft with all the figures\figur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particle and fibre toxicology paper final version\Manuscript draft with all the figures\figure 1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14:sizeRelH relativeFrom="page">
              <wp14:pctWidth>0</wp14:pctWidth>
            </wp14:sizeRelH>
            <wp14:sizeRelV relativeFrom="page">
              <wp14:pctHeight>0</wp14:pctHeight>
            </wp14:sizeRelV>
          </wp:anchor>
        </w:drawing>
      </w:r>
      <w:r w:rsidR="00885411">
        <w:rPr>
          <w:rFonts w:cstheme="minorHAnsi"/>
          <w:b/>
          <w:sz w:val="24"/>
          <w:szCs w:val="24"/>
        </w:rPr>
        <w:t>Supplementary Images</w:t>
      </w:r>
      <w:r w:rsidR="00A95667" w:rsidRPr="00A95667">
        <w:rPr>
          <w:rFonts w:cstheme="minorHAnsi"/>
          <w:noProof/>
          <w:sz w:val="24"/>
          <w:szCs w:val="24"/>
        </w:rPr>
        <w:t xml:space="preserve"> </w:t>
      </w:r>
    </w:p>
    <w:p w:rsidR="00885411" w:rsidRPr="00A95667" w:rsidRDefault="00885411" w:rsidP="00885411">
      <w:pPr>
        <w:jc w:val="both"/>
        <w:rPr>
          <w:rFonts w:cstheme="minorHAnsi"/>
          <w:b/>
          <w:sz w:val="24"/>
          <w:szCs w:val="24"/>
        </w:rPr>
      </w:pPr>
    </w:p>
    <w:p w:rsidR="00885411" w:rsidRDefault="00A95667" w:rsidP="00885411">
      <w:pPr>
        <w:jc w:val="both"/>
        <w:rPr>
          <w:rFonts w:cstheme="minorHAnsi"/>
          <w:b/>
          <w:sz w:val="24"/>
          <w:szCs w:val="24"/>
        </w:rPr>
      </w:pPr>
      <w:r>
        <w:rPr>
          <w:noProof/>
          <w:lang w:val="en-IN" w:eastAsia="en-IN"/>
        </w:rPr>
        <w:lastRenderedPageBreak/>
        <mc:AlternateContent>
          <mc:Choice Requires="wpg">
            <w:drawing>
              <wp:anchor distT="0" distB="0" distL="114300" distR="114300" simplePos="0" relativeHeight="251661312" behindDoc="0" locked="0" layoutInCell="1" allowOverlap="1" wp14:anchorId="71657AF5" wp14:editId="2C67EAA0">
                <wp:simplePos x="0" y="0"/>
                <wp:positionH relativeFrom="column">
                  <wp:posOffset>52100</wp:posOffset>
                </wp:positionH>
                <wp:positionV relativeFrom="paragraph">
                  <wp:posOffset>115304</wp:posOffset>
                </wp:positionV>
                <wp:extent cx="6172200" cy="3397885"/>
                <wp:effectExtent l="0" t="0" r="0" b="0"/>
                <wp:wrapNone/>
                <wp:docPr id="43" name="Group 43"/>
                <wp:cNvGraphicFramePr/>
                <a:graphic xmlns:a="http://schemas.openxmlformats.org/drawingml/2006/main">
                  <a:graphicData uri="http://schemas.microsoft.com/office/word/2010/wordprocessingGroup">
                    <wpg:wgp>
                      <wpg:cNvGrpSpPr/>
                      <wpg:grpSpPr>
                        <a:xfrm>
                          <a:off x="0" y="0"/>
                          <a:ext cx="6172200" cy="3397885"/>
                          <a:chOff x="0" y="0"/>
                          <a:chExt cx="6172200" cy="3397885"/>
                        </a:xfrm>
                      </wpg:grpSpPr>
                      <pic:pic xmlns:pic="http://schemas.openxmlformats.org/drawingml/2006/picture">
                        <pic:nvPicPr>
                          <pic:cNvPr id="11" name="Picture 11" descr="Z:\particle and fibre toxicology paper final version\Manuscript draft with all the figures\Sup.Fig3.png"/>
                          <pic:cNvPicPr>
                            <a:picLocks noChangeAspect="1"/>
                          </pic:cNvPicPr>
                        </pic:nvPicPr>
                        <pic:blipFill rotWithShape="1">
                          <a:blip r:embed="rId8">
                            <a:extLst>
                              <a:ext uri="{28A0092B-C50C-407E-A947-70E740481C1C}">
                                <a14:useLocalDpi xmlns:a14="http://schemas.microsoft.com/office/drawing/2010/main" val="0"/>
                              </a:ext>
                            </a:extLst>
                          </a:blip>
                          <a:srcRect t="5666" r="12112" b="8364"/>
                          <a:stretch/>
                        </pic:blipFill>
                        <pic:spPr bwMode="auto">
                          <a:xfrm>
                            <a:off x="0" y="0"/>
                            <a:ext cx="6172200" cy="3397885"/>
                          </a:xfrm>
                          <a:prstGeom prst="rect">
                            <a:avLst/>
                          </a:prstGeom>
                          <a:noFill/>
                          <a:ln>
                            <a:noFill/>
                          </a:ln>
                          <a:extLst>
                            <a:ext uri="{53640926-AAD7-44D8-BBD7-CCE9431645EC}">
                              <a14:shadowObscured xmlns:a14="http://schemas.microsoft.com/office/drawing/2010/main"/>
                            </a:ext>
                          </a:extLst>
                        </pic:spPr>
                      </pic:pic>
                      <wps:wsp>
                        <wps:cNvPr id="30" name="Straight Arrow Connector 30"/>
                        <wps:cNvCnPr/>
                        <wps:spPr>
                          <a:xfrm flipV="1">
                            <a:off x="733425" y="2000250"/>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V="1">
                            <a:off x="619125" y="1095375"/>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1390650" y="2571750"/>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V="1">
                            <a:off x="3952875" y="1381125"/>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V="1">
                            <a:off x="4600575" y="1438275"/>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A86CBA5" id="Group 43" o:spid="_x0000_s1026" style="position:absolute;margin-left:4.1pt;margin-top:9.1pt;width:486pt;height:267.55pt;z-index:251661312" coordsize="61722,33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gUwc0gQAABsVAAAOAAAAZHJzL2Uyb0RvYy54bWzsWNtu2zgQfV9g/4HQ&#10;u2PdLMlGnMKxk2KBdhs0ewEWeaEpSiIqkQRJxzaK/fcdUpfUiYM06WJf1g9xTIrkzJw5czjW+btd&#10;U6N7qjQTfO4FZ76HKCciZ7yce7//dj3KPKQN5jmuBadzb0+19+7i55/Ot3JGQ1GJOqcKwSFcz7Zy&#10;7lXGyNl4rElFG6zPhKQcHhZCNdjAUJXjXOEtnN7U49D3k/FWqFwqQajWMLtqH3oX7vyioMR8KgpN&#10;DarnHvhm3Kdyn2v7Ob44x7NSYVkx0rmB3+BFgxkHo8NRK2ww2ij25KiGESW0KMwZEc1YFAUj1MUA&#10;0QT+o2jeK7GRLpZyti3lABNA+winNx9Lfr2/UYjlcy+OPMRxAzlyZhGMAZytLGew5r2St/JGdRNl&#10;O7Lx7grV2P8QCdo5WPcDrHRnEIHJJEhDyJWHCDyLommaZZMWeFJBdp7sI9XVCzvHveGx9W9wRzIy&#10;g78OJ/j2BKeX+QS7zEZRrzuk+a4zGqy+bOQIUiqxYWtWM7N39ITkWaf4/Q0jN6odPEAeBD3k8Nha&#10;RXYmp5oAQ/+a3UmsDCM1RVA/qGBrWGDEjhFRi3KPJJZQOgXjeKjAu4+Yb2A3kwZBnRQGbZmpEK5r&#10;ZCoKa0swou9uN/LsmpXRmeSlTYR10XrV+ogthh8E+aIRF8sK85IutIRKgvq2q8eHy93wIMB1zeQ1&#10;A5tKmD/B/m0FntrNlij2YYctBPmIxkfS05bISpBNQ7lpa17RGmAWXFdMag+pGW3WFCisfslbI8C8&#10;D9pYc5aDrg6/htnC96fh5Wg58Zej2E+vRotpnI5S/yqN/TgLlsHyb+tiEM82mgIAuF5J1vkKs0+8&#10;PVp0nTy15exkAd1jJz4WOudQ/9+5CFMWEuurVuQzwGxFapIkCQQGoIVBEHoItCqLkritGm0UNaTq&#10;U9HD3eZRQ5mi9fajyAFyvDHCof4jZToUGxBDafOeigbZL4A3eOuOx/cQSxtfv8QGxIWlAczjWc0P&#10;JuDMduZYpiYQKWQqGS0Wq3QUx6tsdHkJ35bLq2kcBUk8uRoypSuci+2ntSbA7PzHk/VMkizlLbId&#10;+2FopRGuLN2TGUbfRxB7YR0Te1clgKY99kEiIpDNVpVvjcKsrAxaKCW2aCk4B/iFQrAEvO62LXmn&#10;0rrzt1VKVADH/uhrsBPrNIricOIhUGWQZz+cdNehrRmr22GahPa5k+0sgCWu/HvtfUIH4KXzcHCt&#10;LcZnyFFztAUb2SSdOA5pUbPc8sWVgr3/6bJWbfGsy1Z5oEa+XWUwq69AGs3e6otRDLSqpp2Tll9w&#10;PfQ4uG9mX9OWjZ9pAbceBNn66PqNB3uYEBCb3mbNYbXdVoB3w0a/9frQ0cON3Xq7lbpe5DWbhx3O&#10;suBm2NwwLtQx62bXu1y063sE2rgtBGuR7x1DHDRA3/+Kx0N38TyPu4bD0f81PE6CadDxOPCnkwgI&#10;5TTnxONDOp54/Jrm+xk9jl/WY3dNv0GPg2jqJyDCTpAnaZCeBLm/AE5EPvhZfLTzfGVjARf7S42F&#10;09E3EDmaTsIMVNgSOYgy6GBPitx1Mici/+tETl8mcvrGDjlOfN/2p47IcZSFp9bif6nI7jUTvIFz&#10;v9y7t4X2Fd+3Y9drP7zTvPgH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KVmn&#10;3gAAAAgBAAAPAAAAZHJzL2Rvd25yZXYueG1sTI9PS8NAEMXvgt9hGcGb3aQhEmM2pRT1VARbQbxt&#10;s9MkNDsbstsk/fZOT/Y0f97jzW+K1Ww7MeLgW0cK4kUEAqlypqVawff+/SkD4YMmoztHqOCCHlbl&#10;/V2hc+Mm+sJxF2rBIeRzraAJoc+l9FWDVvuF65FYO7rB6sDjUEsz6InDbSeXUfQsrW6JLzS6x02D&#10;1Wl3tgo+Jj2tk/ht3J6Om8vvPv382cao1OPDvH4FEXAO/2a44jM6lMx0cGcyXnQKsiUbeX2tLL9k&#10;ETcHBWmaJCDLQt4+UP4BAAD//wMAUEsDBAoAAAAAAAAAIQCHH0WNsTQIALE0CAAUAAAAZHJzL21l&#10;ZGlhL2ltYWdlMS5wbmeJUE5HDQoaCgAAAA1JSERSAAAFAAAAAtAIBgAAAbh67cAAAAABc1JHQgCu&#10;zhzpAAAABGdBTUEAALGPC/xhBQAAAAlwSFlzAAAOwwAADsMBx2+oZAAA/6VJREFUeF7s3QewbV1V&#10;5n20um0kCQhIEDHngDnnnEVFQQXJOeeM5JxDC/gC8hJUkiBBGwRsWpCgTalNWwVNW9UWCqV299dF&#10;URZVvT9+y/d/e7g8l31ezj3ce7hrVo2aec4xx3jmM+dae599LrHbwhbOYtgAuIWzGjYAbuGshg2A&#10;WzirYQPgFs5q2AC4hbMaNgBu4ayGDYBbOKvhnAHgJS6x7YV1eOADH7i74IILLsp9coZj9fqlL33p&#10;3c/8zM8shnzzm9+8gExemGlhDUD5F73oRRflPrnChz/84cUed7nLXS4q+eeybAB00uz2kz/5k0sZ&#10;W1Wv39d93dct6ZMePmG0w+DC2972tt2HPvShJb0vZPzzIQDdFa5whYty50/4hAFwC1s4KGwA3MJZ&#10;DYcG4Hd/93efku/8zu/cfdd3fdfue7/3e5f0t37rt56S7/iO79h9//d//+6HfuiHdt/0Td+0lH37&#10;t3/70k5f/cT6ku/7vu87JeX1r+wHf/AHl/gHfuAHlvh7vud7ljEa5973vvfuute97pJvDuM0htgY&#10;xBilyb5Af/LN3/zNu2/8xm88la68NX/Lt3zLEn/bt33bqXxls16sTe2mGL95xNrOeclMq/+Gb/iG&#10;f6EPka+sWL/1+NXVznhT6DTHOK7wcQEwAAQ+CgJGwPvRH/3R3Y/92I8taSDI6IAYcGofEAMOkEwA&#10;ygc+oo0xjPUTP/ETC/gYDPCV18YY5Id/+IdPgY8+JCDuC9blsv/1X//1u6/6qq/afc3XfM3ua7/2&#10;axfhfOWEU0vP8nXeWIEoUMy2p5N0sM7SxDilSXOJZ518czVvOoinVD/bkeMKpwA4n7IOCpw7wdIu&#10;BkJAuM51rrOATvqnf/qnd7e4xS12P/7jP744OiAynj4ByljiwCKtbuYDj7ZAC3gMQt/rX//6i1PS&#10;bY7VvPqS0tUBpmDM0wUO4LSv+Iqv2H3xF3/x7ou+6IsW+bIv+7Ldl3/5ly/lZKbVVTbT4q/8yq9c&#10;0kQ6UQfg4oNEm2tf+9q7r/7qrz6V154oszGm2CCzXF9l7C89QRxAS6vTVnqC8rjCKcQB38cCYAwl&#10;5uhijvS0ivWACzCAEPgAUaxO+1//9V9fwAK84oCjTj8AAQ7jJgFIW8ZgoOtd73q7m970pst86RVg&#10;J8jEjUmkAbF6IQAetHbzcQbwfe7nfu7uC77gCxaR/5Iv+ZJTMvPSE6yk+oBb/KVf+qX/qkysrX5i&#10;ZdYc+PRRRgIvCcCzTHqdD5xiwALQwCpOADUQ2uTHFf4FAH/kR37koty/DgAQ6Dp6OR7rcSZln/zk&#10;Jy+gMw7QKQ+MhONvdKMbLSzWkRmApkwAEu0Y7P73v//unve85zKH/kR9IAWujtxkArA6sbbCPgBy&#10;BKd//ud//iIBTBmABCIS2NZxbQNZICoOTJU1pjxgsC1QNA8JXFOAcJ02xmRKaXESs0pP0AbCjuHj&#10;CqenvFUAOuAAGIAAIk782Z/92SX+0z/9092v/dqvLQ6VdyTf+MY33t385jdfGBIAc/wNb3jDBaAA&#10;GeDEwCI2hnlIYL/VrW61+6Vf+qXdL/7iLy7jAF8bYoIsMJLmI6XFtd0XYkCAiP0AKQkkYvnAFkiU&#10;AaF0YONkebF8ZZUT4xAgYIuOSOPVhwBKfQEr0BUHJOAKUETeugKgmDQGUR5LehA5rnBoAOZsAAmA&#10;FMSAQHive91rAUUPIED3K7/yK7tf/uVfXpyujGBHYxDAigVJaWMTRrvBDW6w3PUAkWHE6rQNtPQK&#10;VOaa+QnOJBDuCwDo+AMK4FuDqbg0CXRioixg1ZaUFwciov0XfuEXLjFQOP6AjzRWYwTA0wGR/cQT&#10;VMoCJf+VLz3HDPifkDvgvhBAOD2QUA6LPe5xj9vd8pa3XMrF7nMA+Au/8AsLawHeT/3UTy2C/dQz&#10;rJ0FUMYVy3M4prrNbW6zsJ0xAhwBqPSI/SbIlNEp5qtOrLz26vYFOnICpwMgYGCmmGgCYgIt8NVe&#10;XaDhXHH9Ag6Hy2tvLnmO7+0BWxtvjjHBMkVZIJwxCXDsPFmvfo2hDCit/5xgQAABMI4HAEbBENe6&#10;1rV2F1544e6P//iPF6C58/3cz/3cwnSOYSDSpyflgKO/hWVgrHTrW996YcVHPOIRu5vd7Ga7X/3V&#10;X13qzKtP4BIb53TgCmAzJtrKB9Z9gW4cwNlAARyBjLMCUWXSwDaZDxvGiBOknFy+fgDmnqkMQNin&#10;jed0MYaxtNWHDoFmgq58QJox8HXkxogzP/sr4+NzAoAcDggThMBCWc79oz/6o4WtHMc///M/v4AR&#10;UBjOuzptXvGKV5wCgd3dDrNwCwVSjr7JTW6yzBH4Am1ADExEuiNVWr00QFY+pfbifYHhAyDHA2Ag&#10;DAClxYBBalP78urqIyZAR6zbk7Y6YInFnSjWxBZYEEDpol3jaE8ac0pgCljaAVZMyAcBMZDWziY4&#10;ZxhwPhgQjIghGOUyl7nM8pDASFjLnY0AYZdowPQaBgv69MKT7MMe9rCl/G53u9sCUqIegI2tL+MH&#10;OhLTTUCt07ULaKS0cm3k9wUbzPo4BECm44GOAFXsJga28gFv9hEDgA3IhtZoDsc9p1/96lc/9dqK&#10;rt6nZmuxtsYwh/ECDZDJB6DyJDDqVz0dxPUXkwlOYj7kcFzhYt0B1wAEOLuDooDnjuf93J3udKfl&#10;7ucYBbTHPOYxu3vc4x6L0T0Ne7BgXMZ/0pOetJQbhwDh+tidwJpxsmY6Y+snxiJiol+ifF8IgBwH&#10;gITjA0BpTga4QFhZTp9tOFM5p1snW4jpZC5s+PKXv3z3h3/4h7uHPvShy1XGmNo4ddhFu06fxgpk&#10;B0k6SGsLZNIAV0z4sT7SGJC+n5D3gPsCwGWAxPEKPCmP2Ryz3tUxHlB6CvY6BiMCR+8HPYgoZ9h2&#10;dyzryJ2A0b6YdI9b15dWT+S7OphDWln1+0IA5BDgw2jzKI7hJgATfQCHw2sTUKSNY+3WLPZy3Yad&#10;a6Ova4lTgrCJDaw/EBnXXIFLefFBZWJCj2SCbz4JGz/2Y4fjCheLARmLUXIq0HR09PQKpB4m7n73&#10;u++e//znLy+en/e85y3t9AFA/a5xjWssC1UOyPo1NuGAQJhD5KVJrKd8pqcDiTnp99SnPnUBPUZp&#10;jH2BbpzAeQCInWI+ji9NJhims08n3ftsDOKtAbs4RejNTsDGNt6lus64mijX170NSNoUAd/86UDK&#10;E/OyBbuXNgYBvIBYfM4BEDAmSwENJ1HWIhx7juCHPOQhy652/P7d3/3dcj9UBkAYE2AsbB4r+k7w&#10;kY7gAEPWACOVE+1nX/q96lWv2j32sY9dwEf/xtoXegjhkADD4RwLdNLT6WSCr3QOnwI0n/M5n7PY&#10;AcDo3nroSQAQKNkP+NyPPej1hAyUdDMW3QKTNbOzeehk/qkXf4mVp5s4QJY2j3GMd1zh0AAElCQQ&#10;Mk7HFKUp7Chh2Gc961m7V77ylYsBGMsu77iVlzaG8SbokthuXZ4EooQDAZtUH4MCio/xOBEolZN9&#10;geEBhMNysrGUW5cywFQWC4pz9nT6zGunzzWvec1l7a4qbGrDOnLdn70JAED63/GOd1w2NlGHBT0x&#10;Y0G2BJaAxr7z6tC86ps/0E39AM94xkocydZ/TgAQWBiJMJoYeCyYogzCUE94whN2j3zkI5fPVl/7&#10;2tfu7nrXuy5O9zqBUeyomM8YExDyAUz5+pitbrJFbaoXq6+s8W0W4wdWsi8wPn05BmA4cc2IYkBU&#10;T2JEMQcnEwja6SvNrvQDKvdkR7B7s6tL6/GJEpb0fpWNlQE6XbTp/SugOLKVAeacey1rvQDQRpvt&#10;5c8ZBgQ6zhQnE4CM6Zh98YtfvDxc9DEcR3O891c9VQW+xgkkDDcFWAIg0S4AFa/bksBYvjbm0Kcj&#10;bl/gRPpaY44CRgxiPUBEADAQskPOJfKTcQjw6KfcZsRqdPYGAJDYBNis18Yl2NDx+973vndZCz2A&#10;g376YD0CLOYw9nreWA1w1XW/rZ0xay/W3vjkuMLHxYBkHsEU5Vy77/d///eXCzWw3e52t1uM5UsK&#10;GMHiObOxJgBJICkOQOoCnfLaVD8BF0jlk5nXlijbF9osMYM1xToA1Fe0Yr8kEMaCnDkdC6yuKfrS&#10;wxNuetoY0h6YXBm8B/zrv/7rxbYA6EmZ/mzvyBYDMTvSDSgBiw5zfiCburQx2NL6pvBnAGUDYx5X&#10;uFh3wIAXgJQFQKzX5752MgMyFCMysIUxEEPWP+CRCapiEvACTaL9ZMLKaydW3ri14WBpZfsCBsQo&#10;HGmdsY61cKKPIWPCCb7ugxxOYhjp6j/v8z5vASEnA4/3gd4csN/97ne/Uy/zb3/72y+fi9vEjmG2&#10;tDb6tIHZkw0Bm137OC+wNf86HSCthx49dPQwoywbHFe4WAzYYovtPozGQY4JF2dPbMDoiQ0I+wKC&#10;hdpNARB4p/EAJTACx5QANcE1YxLAZp9Zvm4j3hcYngNsHM5IOIoAHiBhwo5g4BKzCRAExBlrC7z+&#10;bjobsJN3qK4tHuSe+cxnLna8853vvLvtbW+73P3crQEMKAHQ0YsF8wkmZGM6mAsxTAG+ANgmmkC1&#10;JusLhNLnFANaJIBkNGDiIAZliE/91E9dLs/PeMYzFuZzFPfxmgVrq1/sF+iMF3BirJkPlNUFotLq&#10;gTFmm20mAElAJvvCZEDOkeYMzgQA9R5CANB7zY7kADBBN9Pa+MhNzF5sBHTsRN873OEOSzkBQPdp&#10;X3fDiD2MWAs2xJzymJPYEDExUNG12PyBsLw6VyNgEyeBz5ptwOMKhwYgtuPojl55MQU5wdHmNQEj&#10;+QYMQGJDwtCOL04LgEA3ASi9zgemAEXWeUCqrHTtxBy6BqZ2yvaFGJAzOcWaMRS2wkIcqFwcuGIY&#10;5TlfORADBls5ej/zMz9zKbeJMVzfIAI+9z5vExy9PlV68IMfvJwuGLGHEbb35OzYdtIArzKvdth7&#10;DcCEnjaIciwXm5sb6GI+/rJ2deccAwY+sV1iwXaxhw7GYQzvtuR9KnKVq1xlWVSvX4wBYMYjgKGM&#10;rNMBLVDN+llHAEsc4AJkeXVzjH2B4V0xrI9jAMJn2j7r9rGjDaecM7EEW5COMnGgMwbp4UN79nvd&#10;6163jOOa8vCHP3wZ38eY/rzBvQ/4HMd+jsMxDIg9dADg3//93596N0iPmBXgY7jiCUAAtTZrpDN/&#10;SNs41gZ8QCh/TgAw8HXfACQLoLxdhxEY0XHh+HU09MdDjGFBDB7okgBB5M0R+wGMfOkJoNKzfPYT&#10;A171kwUbc18AEsZ3tHI6psJIj3rUo5aN5YrBDtpYmyNQn+65BAg5OxAALMGuHW/6OW5f+tKX7u5z&#10;n/sstmQ3ZY7cjtnnPve5yyaguxOGPhjZ5md7sbHdL4E+EJo/UU74w9wAhnXpL08nfYAvsZmOK1ws&#10;AAa+jJvSdtQ//uM/LkayG3uR6iixcxmCk3oFkwACCXgBo7g0CUiJuo8VlwbKg8o5fV+wuVwbAMo4&#10;2B0DiXv4UufY5XhlxjWHcl8zw0ocytExI0DHzm984xsXpvO5OfYDJGOwIxsCH2B54DCmtk972tOW&#10;/sZ3LAOltKuPsT/rsz5rYcEejHooUuauSpeuUm0W61NmXH6ls7Wn83GFQwMw0AALoTxWAECKApuj&#10;lxEwnwuymBEtZjJgd8AJPAYonXBQcQBax6Sjd10+wWcceaylvfy+YG0c1FGEHaxVeY4BOuuwVsdg&#10;xyPgmFt7YgPqp54dMNsLXvCCxT4Yz/HrONbHONhNG+Pa2MazDnZ0wrizZWt1AGscGwTYrna1qy1M&#10;CHTEwwnwWQvf0ZEe1iDPJ2xi0ymT9+BI73MCgCkdCOUZtp3PWADoaGIMRzFxF9RGW8606MYIXNLA&#10;oVzZlABVPMtJwK2+tkll2nFW85J9geHbONbYXUmZfI66733vu/vgBz+4jD3XqC3AWX+XfvHlL3/5&#10;pV9t2AyzARAdPWgoc8xixDazPPEQxNaYUVt1CKBXYQDL3le+8pV3n/3Zn73El73sZRc7uIr0+sZm&#10;nOuZwFTGj+rPCQAGDjEJgHYXpSlrZ7pPAKMnMwt0PDA6581FJsa0yEBBZj2ZgNKWIbUrnmArJto2&#10;B6fVt3H2BYyFAeiuj7EADHjExpJWzrHS1hew9AVAsZfDGMhxeNWrXnW5jzm6AU1ftgMc15fu0HRm&#10;R3NZA7tqgyHZFpC0w4TE1cBbCGXaSxsDEQAqtpVWTmf9nQbYlL5YXbk0vQHvnDmCGTaxQwjD5ly7&#10;kOEyZE/CFtkRDICxA4kFjEEsvvLmUpYAgXbFDFU6YJFZbpMwunEbo7b7gvXR2Ric7ggGFuMaL/2A&#10;gc6BkC04lh4EqDjS8edeBnjGBi56AKF+PmZThtmAgh2zke8zYkLjsa17ItABFdYTs7eYzQmd+QYJ&#10;eKiRxtYxKda0BnNpax5rpSu9AO+cegomlAQijsFslLe7GIuBLLKd16XdQ4pF6WM357wJsFlmHP04&#10;vDYTeKUBaQIvaUxzcRZdjMOZgZPsCwyP/dLPeByPHazRWOkHcGL19KssANIT8Ihx2E0bjrdppdmL&#10;0Jk99TH+X/7lXy6gBkx6A4/+AGdsjEfk2c6Go4c2Hc/dJ7U3jnrjAyr72Dz0BTg664s0+O2cAOBk&#10;Lg6wUxxRdqwFAKGFTSNxkqe0XrpaMOMzamI8xg+Axtbf17gYCWibV7uDgJjMMvMAsSsBpzAuZ4sJ&#10;XfaFLuTpIOYctgjc5grUAC7mPHqY1zxsYl0u9VhQnbzx2E17a7U+gAA+ojwQut9hPPUTgOzLztqr&#10;BzBgM6d+2rke0U05G9CRAF1p9XSJcfMvG5DjChfrCA4kBDsBnkVziF3M4IzSfZCDXKK1s3DGsqss&#10;LjbU13gWLlZm4YysD1GmnoOSwCbNgOW1096xY17zGJcjA0rG3xcCoP50aqz0NY45iPEdxRxvTfQO&#10;PHTEJMaT78TQ3hgdj/p5EGE3ZUDZHL3nY2P1NlFHL/aL4Tw9dwyzxzyK6RPg9Q+AxdbERuZok/Hz&#10;OcGADAeAFIsBLeYlL3nJ8oZemrMY1TFiwTGNMkbyjgoLcKaFcahxjBcjtPMYBYgZoTaBdLJh0uZg&#10;XIwQYKunByOL5Rl6X7BZ6GJd7rEAQS9zGcN41khPeWu2cTpS2xx0t27j0A8oxNkmhibqOlWI/sS4&#10;NjYwqdfO0QrIyo2hrHbGZw9jdq9sAzY38tBfP3O1edV7ad79jx2OK1ysOyBDAiAHUIySDOh45QDO&#10;slBiYdq4/wEWxwXKLuK9X+MYfRPOMjaHA7P28yGGkeiQpJu26gNYIGHsCUCxun0B8OnXC1z66GdO&#10;jrZG87ABnQCve5x5YjuMBMA2BucCkTRbBIqpp/7amEN/wNDWJjaHNsahDx2MjxW111cfYn512hnP&#10;OObR17zaG8/Y2SUAsjf/IIpzAoAWQxhfzDkcw/h2EAMACAP4rNQivNv69E//9OU+p0ydXaetj++8&#10;D/PZqI+GvDT1slRMgNocvg1iDi9XPfQAa2wp1obxOIdugW46FfgZXDqR3xfM4eiknxe7QIRNGoPz&#10;Or7YxAZrg3A6Uc+B1qMdEEwd2YIubGid7AY0ACSvXgwkHi60095VxzHNpsptem0DL2Can33pAGzy&#10;bGQMjKmPNdDDJqY3m1obW9OVDdj4uMKhAUhx0tFCMdJudv9gPEaweC9AsZnFuUAzloW5JPtq0ROf&#10;+MTl7b/005/+9OXuAqSMCXQ+gNeWM7yeMCZDmg8rYVZOcNfrbkUvzuUg85bWL9DlePl9wfoA3rs7&#10;6/FBvzLr5BzzGQfo5DnQnFiDvspiUS+h1RHlnST6iwEhRgIUIAFCgGdTYpPZpPSwfmBhd3Ppx85s&#10;xS7WTJCENcS25jYnAJrPuMryrzS/aaOf9Z5TDMjojEcpC3A5JvJ2WwwRdXvwYBj/J4RB9WFcBtEW&#10;AN/xjncsvy+IHQHV5ZpRfTPYN2oYnlEZux+oBHpG51x6MVwOZuhiuhSTAMg5+0IAxHxYGQtyuvWz&#10;gzmBznjS6qzbPPL04tRAiFXYIGcbAwvpb2NJswnd2iRdW9jRRqADAPq890pXutJyimjLFjYsQLFV&#10;DAxM5jc3+9GdXnzAjvTPp9qZ2wZT5gi2/nOGASlOUY6xoxkLOFx6HZEcxQAMxhlvectbll+6wmiM&#10;ZAx1DITZ7EIAZDjffwM+dYzNeP60UxuOiAU4kLGBlXE5PEAENOAzX/mcSZTJk33B2AHQlQEArNvd&#10;Vrn10IcYjw76iOXbGJxMRxuS7XK4/kDg2NSutVl7ugKENl5WA55N7mHOJys2hTJiPr4AYuMYw7zG&#10;AFT3aEBiG2CXpqs20tlJXpuuO+SceA3DQIGQwhS0WIt2bPbCsnsMoFmo1wqA0sIZGHsBnbYM5Nsd&#10;MRpQq8OA0r7Q6lgxD6YFQuXqHUOMSCfCseYJAIEtQJKAKL0vBEAPRI4yAASiWKWxgEoeO+V4OlRO&#10;NzrkbOXmZyOCjeSBDeOxk/6Eza01HdxHxQAljpnpxn5tUv0CvT7+C5MxPPyZ35jq6QZgdKMD4njX&#10;u961pAOgMY4rXKwjmMKU5wBK2bkt2iIIZgIsgAVEC2VkaYaNMYg2jI5B5QFZf2MCHGc4co3nB44A&#10;k2GUY8YAyNg5CwAI8HF6IAl0RJ38vmCNNhXWwzrugZze0WTTBSr10kS/ytmMPmxAV/3ZQn0bZ+qn&#10;bZtVzA5AgeWALRACHJF3L/T5Mr3YkU2Nr58y9fkNmwMhVlVHbH7ztV7t2niuDsqOK1wsAFoUZTAQ&#10;gzEWEDp+gY/BAYOxpRlDPcO205UBVP0ZSzl2C3zG6EWs+yAD6a/cJxsAbwwOMW+OBEBzGZuTA1tl&#10;xTHivsAhnOG1EMdhnf7ijIOMY14bSUwX43M2hwIAOyijhzGMZRx5/WJDa5ImQGt9hL3Y1xUgAAIe&#10;ENqARL7jmA6+uJpeNg0QKTensYjNQxcA1B8oYztl2tt49T2ucGgAxn4MyliYzV9pudjaKcozpt9i&#10;UW/B2AqQOAGIGBXQ9HOvydB2pBerAOtox4bS+veeSx8A1V8bdQBCN8Lh5uI0c9ElABbTA+il9wVr&#10;4pQc4drhfSDnc2AMyNnirgPAL7YuOtHTGAACSMbwEOE+586LvbW1tnQFhGLsCnixHwDHgMCkTJ3x&#10;ABJJmB/AMKN27GseOvKXcW0moo+4tnS1VuuT1va4wsUCIGNyCOW6t3hSZVS7BAA52O7v+NXPwuWB&#10;QhnBosbQtrE4IGABEsbT7wMf+MACQHXGAkBjKGNkBgeA5s6JU5Ql2on3BQAEPE6IITibA81LF204&#10;yvoxDrE2etNJHoP7uxgAicWACiAB0Tjd2awZs0rT0zxA4Rg1t3QsGJsBEFAGVLrYmOrM6Y5oPPYz&#10;D53orE+g1I8fiX7W3NrUH1e4WACkEPBxilcndu2zn/3sZfdYsMUAgAUyJMBKW3QXbM5Rh6UYmqOU&#10;xVzuedoZC0iUcaTPOh3TGMOYQIgZ6WIczgJwafPpL62tcWK9KfsCw1sX8AGCtHEAsaMyZ2MJ87GR&#10;tViXuWNIQOPcyWbSAAlYdDYWMYY5ON/6ag90QANwrgHi0gHTWBjWnNoaHwg9hNiwbGQN5rCRtKUH&#10;PfkR0OW7/9FD2+MKFwuAjMPQFv3Od75zYT+sxQHqGNHCORcg7Lg3vOENSxogOKUHDQwGrAAGcGKG&#10;YSSiLWZzDAMCAPqxI0eJ1zRiYMWegY3Qk+MDcLpUP8v2BfPSARtwciwIjBxm3fI2GrsEysCuDdFm&#10;PkQEFDGHA6cxjaEtxwOP+5t7ozsZcNRXHQG62C8AEvPQFYiML/8Zn/EZi42RBvvTPUYGuIAXYOX1&#10;t/5zggG7/1kEAFCS4QFQTDrqAIBYrH4Ywc5TH0txEhDEikAHkIAjre5//I//sbwnfP/737+MZ27A&#10;BEpPzmJsakyAjG0mIM1prIDXvIcBYEzEEY4lIOBoeQ40FwdZo3HNO1mf4+jr1AiAHAskAUqZ2DwY&#10;D3DUAR8bS7cBAtgaeMBM5OeYxHyYFwPSkU9s2t5tzrZEefPZCNZ5TjAgI3MoVuuIecpTnrIYG5sx&#10;OAfneM4g2nISkHA6EEmL1QFf9zlpbTi2l6pvf/vbF0NIA5j5sIw2wOd+1X2MjrFwIOwOaNziZF9g&#10;eA7I2QDhyAImOrFBx6T5jBnjEbpqQ48+yuPwABNAjMFGnK9MG4KRiLIAqB/Q2RBiehHlgTpGa3w6&#10;+xkQtmJ3mxXQ1+ADSDF70odeTjZ2Pa5wsQBo98z7DYdajHKOZ2h1GV19Dxh+KVWZdGyI/QIeUW8c&#10;dz2g5Hi/M+h/kDiegIGjtTGGMqzpSDEuwMQ+4kCojpiTVLYvYDBOwGBYj3OAEJBI1xISALU3B3ul&#10;r3bG8jAQq+V0bAPAHK69NWkTiIBktg90bCMdA8Z+RF9lsZ+nW3k2dmLxiQ3SPPqYozGBk150ovc5&#10;AUBGtQDOBkILYDBCQYDgWAYHKnRPAEG///yf//Oy+4CD84E2AGIyzlNnHga64hWvuDDs//7f/3sx&#10;irb+nsFcAG4M4wIgfQjnzzugmBhTe3MEQLIvALQxAQTIpDma0zgVKGM78xoz8JXHiO5wdMVi2Ch2&#10;62mzMTjcPIBRm0AoBiJgmeAz5gQfIJHGoKdvJLEZG/KT08RcMXL9AqNxWxsbuFYcVzg0ADEdAGVg&#10;ShUDTrtcmV08HeJhJaczBCAQ4ChtbEcEYOrzkY98ZDH0b/3Wby1G6ZgDVgJQ8sYUA6IyBqODY5he&#10;6ptDfUA0975gLAAhbTYO4ziOxS6cpBxwrFufwCQGWpvM5+H05FxAMqYj17r0bxwCDOaZoowdOm5j&#10;wcCojNQXAOnp6GXTbM3+QMifPZlrD+DGJ4BIN/7kR5vouMKhAUgRYBPnXAaVrkxeOQBwBCfEQBYj&#10;Vg9AmJRjPEy4c2BL43Q8GIMRjIFBHAv+tkSeQRkSaAEsUCnDhAxMFzFgGlPbgEj02ResobkBjO6c&#10;7CilCwcDGJ2Aj95iZYS92pTE+olxqwNA/dgpljUfACUxUwAEuACIRemkrDaBjxjTXOxizebBxgBo&#10;DQA4xwfg2DYiIccVDg1AAKM8ic04mUhXL53SjN6Dg3YA5w6inPEZAjACEBDqz9GAI9bH58G+VcMo&#10;7373u5e2xmVcffTnWIALYAxuDON3T1WmXX32BQ7AVABh7MDEaZe73OWW47TNQk/rNL4yAlwApd5Y&#10;BPjoDdiAy26BW3tlNqTNZ/wYytoDCbAR4IsRqwMm7YFPvfnY3jzWzP6OYt+jtIbupTEgAMpL04Wd&#10;zwkGjOEIYxHGDojy1XOE9kDIAGIspL3F+C9AfktGu0CrH2BwdO2M6VeisKUxjOmXm4zlYzl9lWM+&#10;fUk6ASEAioEQ2IHQ+M2xL9AdgDjSPABMr8AFKMo5ii6ABKTm52TldAVAbYEDoK0DGDGTNvo5ej3s&#10;GFtae+AKUB3BRPlkwgCoLSABn69gmcNcdMgeNmObXFnfSg+A5ooR6WJ95xQAiwONXSUtlk8CqfYW&#10;wAmcBizAE/MxDvZQ5nKsLPGezy9RuRsawzyxGmFA/TteAFAbcwBYgJYPeLUT7wsAyAkxgf6BkmOs&#10;E+DUYzRzyouBSFvg0j4Aaccmyo1nfOOwDUCKCTBiQeDSN3DNo3amzeeBRFv3U8zG5ubqIY+tbAy2&#10;Y0d5c/jpjkA4BfNbt7UeVzg0ANdsxcgBRZl89YBXewaQtwjGVubeB3QMIU18qgGEDGVM/XzZwbep&#10;AdBrGWW+HQNQAYGRARCoYkL9Ax4xprxYPp33BWCi8wRN8xnDWowJgByas7QRx1ycjJUCijo2MbZx&#10;jYXxjAOE1oUpzdv7v45iaaCMBeUDd0xoPg8Y5rJOa6ezU0DeMWwt7M+XvdsE8inmZoNzCoAUZjCx&#10;xRBphiwtrj2ZTMi4dp6P5OzG+mA77/+kgdmuVcZovpoFoP52RHvOcry0w5UxMr0AMJYMgETeuOo5&#10;Q599gZMwEZ050/EVyIxhHbEcR7VJlGEVxyBABER1xtMe2DAdoMV85jGONPCp8zrEwwaQYCXjJfPu&#10;Jw0w2ncssxPbWzux6V1nANA6xD5PNxf9jA94gT0A0u+4wqEBGIg4mSMJJ8qLSeCrvjYBlOMYn4OA&#10;i0F67WIcINKeY6vz5QOfinAYMDsWAI8B5RtXf2wU2wEaifnEAJ/+5tkX6AoUgZDenNEapdMD6Dkr&#10;JsQojkLgcFRaT2nMB2SlgZvzbSppwAE+oh6oHJHzrjYFaMSYj32ATx/6sA99gY3NxU4aGxwogRUA&#10;fVvHsQ14xDw9xJwTALQIMkFW2QQlmU5OAiHncCYGxCJAARzYhZMwniPXGJiLobQTcxggGsNYbQqx&#10;9uaQJuY3rjECoFiddtrvCwAIKJyqPXABifUYn150sQE4qs1gg3SkAQa9A5s64wG1tdDHmGJA0F+a&#10;09kJCAGyY9xHeo2bACbQGdcYYsBSbt3Go7urDp3pwM7soR29zNPYACgOxOcEADmN2O1rgCmfcXUW&#10;TqqLsRjAgh0HDAEkgIixGAUAAVIZ4DkmOIuhcrhxmkNMjE8qY2yxMbFq7ehyWACa0xEIDPSzNnqZ&#10;h3OxCGZRzlGAiGEA11HWMalPbMqp2rGB9VibMvPRL2YlsaE1AwsQdkQCCZApAzrjG0cfx6d+9Ld+&#10;9qIjIFp/azAfXQAX4GJA45oPI/PXcYWLdQTnvIBGLCrAlVZv0bW30PoxRCDkHPem7mhioHH0eu8H&#10;hMCojDH14YiAZrzmbvzS4mSWAx6R3xc4DzjM3asYzgJEjrRGOtOT0AmI2iScaJMBBkdiQQDkbDF9&#10;AEcfoOtea16in3HMr4+yGA9bAQowKlMHdIBvLtJ9kD7WzO78aC7rV24+zKi/ebQHbOu18ZRb83GF&#10;iwVABpuMc5CjD2LH+hUzhMUzOGcyAIcCo4cN/f2ip4XbqQyRkwJwAGxcMoFePh0mUMWHYUDG51Dz&#10;6s+pAAF4Ngyd6a8s1koH4OFEDu1uR7Am8GGpQBVD0ckYxtK2+cUklmOL7oJAHUNr20lhPHnjidWr&#10;Mxe7GkOe0MN82gCxsXt6V35OAJCRAw8jlycTaOonKIj2EwzaMIyFcQbnYhJGURdDPPrRj17yDBr7&#10;GdtYxaQ5iqc+xhYHOlL9vpDjOcbc2BhLAJF3llgPCLtnaeNKob2PuTBJDwbGmc62PkALNDmaDaS7&#10;e+mnvzbmxGrqjQ3c+pgPoI0F7NZMF/3Vs4m0Mms3HoDRwYOHL6t6yjZuD09AbS7znxMABABgsJBA&#10;Jg4UleWIRPm6fWJhDMvYfqbDR25+koNBGRL7MYI22jbW6aT5ZzpZAxNz7QsBkFh/4wCJDQNswAfU&#10;6rAL3TnXEYmhsKD+6mM9AOB8m5Co16956Gf9yqzdeoADKIzBXvrLd09TBoDGkNaXzeQTNi+tH/Z0&#10;hLOx94b0pRudlRnPWslxhUMDMKeKc+LpJDYqXV48xyGMxKj+RQFnvP71r1/ufBysD+NqswYzUV9M&#10;AticX1nlpcvvCxxlfs608TiCjm2edDNfnz64nznCMF+AABZp6wQoLGpM/aWbp9gcHdv6ZSOgMBaQ&#10;BGJlgdKGMIY5iDGIMmKu5k83egJe+lqjtRqz/ucEAO1urCG266XFB6W1Scqvy7FGxyODi+X9opZ6&#10;IIltpbWvX3HSmAfJ6erp8/GG9/3+BRelTh9yOudxurRYHmArSwIgiQ2VAYB890X9ayNdvbZi+cAn&#10;BkztihtXrJ4AHuZV38ZqjPodVzg0AAv3e/Zrlm8p/9qvPWL3Nx/6p4tK/3XAYi7qRDrBbFOAFiAA&#10;JaBNBpMP3Ou+a3EfO6j8dLIv5CDOOkjWjuI8wpk2j3TlxdrnVDEJLIm62qkrL04qX6cT7QNaAqDN&#10;UR9xeieBUV3tjyscGoDuYyh+irIpXp98LPEuLlAeBMzASALdbENmv/UYyQRZ4xwkWzj74WIz4Ba2&#10;cCbDBsAtnNWwAXALZzVsANzCWQ0bALdwVsMGwC2c1bABcAtnNWwA3MJZDRsAt3BWwwbALZzVsAFw&#10;C2c1bADcwlkNGwC3cFbDBsAtnNWwAXALZzVsANzCWQ0bALdwVsNZB6Cv92/h9OFFL3rRRalPzvAJ&#10;976v5hcuuOCCBYB+D1qQnvWB85MNpB/84AcvSv3z2ub6/KnDDOu1z/xd7nKXi1InN3zCPfu+973v&#10;otQWhI9nc308fc7V8Mmzki2cyLABcAtnNRwKgH4JoF8g6NcJKhP3963+npT4c0h/F1uZdL9s0K8a&#10;9OsE4v4e2B+mz99yka6+dDoY159l+mk0P27kb1fTqfGS/u54xvuCv4v1d7X9nS3pb2T7m9n5N7X9&#10;HXBi7TNOstEsM452jTvnkFZXWXqUrt1Mz7HW41UvnmX0SNfZX3yc4VAADDgzDgQUFAMdx/Z3uf5O&#10;WL52ZIIQkBKgCHTSE3DrvD9aN5ZfNvAjl0DI+cZcg9f8dDFGwPP3wNL7gnVxHBD6VQLiFwT8cTfp&#10;j721K1/76shBddLK9Z1tDxLt+hmNfWLctazrSq83FwG4g+qOMywA5NQ3vvGNS8FBAWhyPgfL+zkN&#10;u0W5J1e/3OTXo/p5XT/SqBwQ/GKBhQCOMfQhxlJPAkl5YJl5/cxrHHPd7GY3W2Jl6sjsmwQ8gO3n&#10;QSYAT3ehNw9H+P0VP+Ljx3z8GJAf7iF+S4X4bZbTSW367Wa/5zJjYnzi91rKi+fY6pQr6zdh5m/F&#10;SBPtprRp5gZag3mdr530JwyAnACApwNhAAQYwOuYk8cwnA5syvzGHxbEgIDYrxD4refnPve5yw6L&#10;CfUPkIBhnICoLgBqY17GceQCBABivsap31oC3EyLC9b+wAc+8KLc/wsxASf7IU0/BhkQ5ft1KWDs&#10;V6oqE/vBH+VEGRACkPbSxYE0UaZ9Y5sfGMQH9VGeTIAnADpBOvNAOstLKwdCNiDHGU5tf78397d/&#10;+7cHMgLAEEDgbI4HiBxK4Tve8Y67t73tbQvL9BMZ6h2RACgGVszYeIBMAqGxApx5iHpMawxHBAMB&#10;NzYFvglaop15k47gyosL1mvd69BxxKHA1A9CBqiABhSBZYKQBECiPoAZs3QgKk+MIQYKm84xDEwB&#10;cIKtdGA7KK1NwDJeQFOnbIp+zWv97HCc4eDzZxViQHECQP0444c+9KHlJ3UZBwA53L9c6H96AKMf&#10;c+R49cCqn3GAbAIuZgU89Y4Av5rqPyTd4Q53WPorswkCLQlw6zyhg3iCcF/oAs5J/c4zYExQBRgS&#10;CANJbSfQSgc4EohKN5Y85mM7eqgz3mw7JdCpm8ACpEAlH/gCW/XKxPVV3l3wOMOhARgogEXe7pD2&#10;LxRudatbLbtUG+zE4QDo2PWEyuGxojf92BCrxaqBLQEuizeHcfSRBj5z9HNuE4BJICPlZ1zdvmA+&#10;MgEIAAC2BlagEhP1QFReG6Kv8contWlsc2nH+Zg+ANauNMAEvo8l2gS6KQcBUfvy3QOPMxwKgB2X&#10;k5k8qjMYIPmPRoyG5dzR3Af7fxRACHhA506oHJAADNAaO8axaGDx497A3XFvzkCnfeALUAFPWeUT&#10;dDNWvi90BHMGMM3jdwJmgogEoqR87aYARun6m0cfG5lt6WCTqjOOWL8pgSzwBCz5mE29dEBja7E2&#10;9UvkA6D5jzMcGoAxFRDEUhYp/YQnPGH5n8Ac60lYGRYEvoAhBkhABB6LC1xir1QAE0Adtfp0H2xe&#10;/cSlA9RMixP5dRk5DABtMJuEM4CCTFabQORcMeCs64Fm9tOOk/WpvTLtzIFt2ZtNrIv+8nRRrx/R&#10;r3QgSgJR85QGwCQg1raxEm2cXucEAwYAMUAQR4Pd4ce4f/M3f3MBkP/n4SkYyPx/D8bjyI5fgAJQ&#10;BtXfsW0MaeLXUb1aMQ4HxHrzQaM0EBH5gCUdGEl9al85oO8L9KYbRwBHDxcBhpPEAW8CTVyfyYDi&#10;6gFAnTYBPCBYMz2dJmxlTTYvsGgX+LSfQtfKxUl5OgQ40jG8ThPtkMQ58xAymUgMINKMClSOYb/z&#10;7OjwLtADyu1ud7vlFYdFvOQlL1kM6fWJh5OOOP2wHpDc/OY3XwCszpzaxwJrQAFR6eomUEltAp04&#10;2Rc6/jgCYDCTGGhiLlJ+Su3YpjIACDg2nvHpJlbG2UDJdu6973jHO5a064zNQxebQpsAbrwAA1xi&#10;Y01pzikBrGM6UBZro+6cOoIDX0BUxnjA4j9aMtSf/MmfLE+sz3jGM3Y3vvGNlzL3vlvc4ha729/+&#10;9ku/7oEA7OFFnWPYQi3a+yftOCc2i+UCU2n1a2DVpr4kRuFI9cbbF1obVughZAIrAMaAnFZZorw2&#10;4pwrBkInBTvK01d7TGcTOkFsYK+IvAJiG/oDRRKg1tI8zTvrgKw20oFunQ+AbHCc4dAAjJGAAwiV&#10;2ZHRtmPzaU972lKOyRynmJER7WiA6yd6ORcgsCTgAaB+xgWWBFDWrKafeM1upcsHzHR1xNOdE8m+&#10;oL37j/V1TIrXTMjJZIIyp68BIC/W1jgc3DtN9pvrpjP92Y64U2vHD/Rgt8Zv3OI535TKJ+jKk3kv&#10;7NOQc4oBO4oZSTrmYlDKcqx7C9BhRU+yjmVHrnYMqp/FKXOx7gmXGBfIYzxSWnkgM0/1Mz3ZUFvj&#10;if3T6zvd6U7Lbq5+X7BJ6Mwp1tc9jfMDmTQQqufgyXhrAHB25doBoLxTwr/P72Rp/fRuYwGg/5+i&#10;zpqMYWPo35xtBnXp11zitQTC4ohErB4DWv85wYAMY+FTACaW4AAO84L5Na95zXKvc4wwrH9A0y5n&#10;QE7DhthTHKNm+CnKSIAi0kBX+QRdZURbemprfKC3kZTpsy/Qz9r0C4BAE9hKJxN8MQsJFIm6xlPH&#10;NgGOYDr6OR3EdLZZbWzvQ9lRP/Znv+6DxgYaRzsykNZuzi8NcNIBLp1mGZE+Z45giwWUhEOVMQ4F&#10;GV+5RfvM1AL+5m/+ZvmnM4zaP/NjLDseWPU1hrE4ADAm2CqbgFIfK0zgyYuBTT/pnGoeTOzeqaw5&#10;9oXugJwAWDFgjgqQHcsxY46ejs/ByrQBGHYCFjrTE+DoBWTef7KX9au77W1vu+jvXmgNNgUg6S/t&#10;JDG+GECtuXnTZeqzFnXWZCx5/Yxv7efEa5gAGEiIvOOTkxiUw9xjurP81V/91fI/yLDgi1/84sUo&#10;7SjpeeSQABOYKgtwlYuVqZNPOFI5Bqm9NoT+ZI6zL2BA4hgCmo4yDrGRiH/JBXjlA1hxzszRRDnA&#10;ArCxbUi2wHDeu9G/NwXW4x7tYY1tL7zwwsUuwOlqAHDW40GO/dkzv5g3vYErXdagrEyb2pFzCoAA&#10;w5EWz1iTASnIoHbtb/3Wby33P8eKu9973vOeJQ8cFkO68zVOAASK5hAHlCQwSQc2sbx0Ullt5nhE&#10;mXhfsFE4lWCVAMVJHaGTBZXVRpzk0Cn6AWyb0fhA5dpC79bqge3Od77z8ubAA5x3pFiPzenBntZq&#10;k7dG9caeR3B6BFp9JxjF6juetVeu/TnDgIGmXSbvDmJBjhOXZDuVsRiS4na3crvaIhlcH30bJ4AQ&#10;6YDCsOu0OENLTwlY5eubVFbbfYH+wCemu+OJ4+jP8f4nXAAUA+AEYc4nM4+RtNcfSOiE/YAQyLKB&#10;49adGrs97GEPW2L1Hu6sgQ50saHZRH+A6UQKROZu/tKkaxMWti66EOnWoI4cZzg0AxIKx34JBf2r&#10;T69eGMcdxrHhznKf+9xneTXTfceRps9kvgA1wbcG2To982Qy4SybbWNEm0F6X+BI+nI0ZzkSOciG&#10;EwORdYkxINGOozkwCXQBQJk+V7rSlRbwkPe+972n3vs5hm1k7OcUcRw/4AEPWD5pYlNgdV8EOAAE&#10;SuxpoyijGwCa03xr4M0yugAce8eO+mNCsTHZ4TjDoRkw0MRchAEAy/+YZaAnPvGJy4UZ8wEiAUzO&#10;0Y6BjFX/QOduOe+Xa4DJByh5Bgt03fkqly5fm6Rysi8wPgByQI7BggDJWZzoBXEgJI4+zhcHvgnE&#10;0tr696jAR3/6YDh/5+sqw24Af+tb33qx601vetPFrv6drU+WvOy3mawPGNUZ3/p8r7N5MDcwiUnA&#10;C4TKtNMG21sbv8jzl3Wzw3GGQzNgAOTkWBCgKKreg4a7ny8gODrsaEB0eXZMWUzHbyAMcElPfcQ8&#10;HKN8gkfM+OvyCbbKDsrXbl9g+JzSU6cyTsP6yjnS2vzPXY4HRnlOzdkBrxg4tbv85S+/rPHVr371&#10;sm7M5uSgGwb05A6UwOVk8R6TPbEk23Yn9MkJwJrX5+3i5jI/fYtLz3LrwoKtiX1sNj4+Z47gHhwY&#10;CnACUfcODmZU4HNkdCwwlo/gGMNCjNMYjC9NgMkYATEm44zSAbI8EIprRzqCtWHI8sWl9dkXgM36&#10;6M1RNpp1YSllvbIgHD4B151KLO84jBmxnxODs5Wzo7cGwHX/+99/96QnPWk5hrGdd6gPfehDd3e/&#10;+92X6wxgqmPHmE/saO6KFBPT5SDQ0Ucc8KzDWq2JTvRGFvLWLD7OcLEYEFhiP2XdOexWwHvQgx60&#10;OMn9xfHBcJ7QLBib6MdIAQfYAmDAC2AJIAW+RJ+Zr215feo7yxNl+wLDdwe0gbANUFiTjUU4jrOA&#10;S/ucyHE2Jqd3PBPs5L4MBE4DtnRCYDEPb+Zw3LrKePAw10Me8pDl2+DsSABOP2tgd/3b9HziWjCv&#10;AIFPmqijb8csfbvv8iVRJl/9cYaLdQecACRABVwWYBcyoqPEHcXdzxHCSBbL4Acdu4QxxYBW2QQi&#10;0MRcgShwTVmDVztjHdR+XwCmnoKxewDASMRxyeHqtTOHmOhr3ezCPpiuhwKsw7FYLAAD3X3ve9/l&#10;PR+Q+yKH8R21Ym8VAM8G7+nY+IALfPqzt/mwK7ADWSAk5pdX112WrtJ04Ft5G0fdPJaPM1ysIxiA&#10;ADAQYkBGZXzAs4MJ9mMoxrF4u8qO6piw2JgPGAJdZSQwqp8MWD4gVTbjCTZp48z+rgf7ApBwKJ2N&#10;gdU5GuNYo03lj7C0s/HYgp1sFOmYitNjFYATA5kHM3W+fBuggNDmpR9AeQDxUGI+dmNz92xjx5pi&#10;fR3f+l7taldb7qSYLiYERuLFOQDmA+ujq/UpM3aMTs+Aepzh0EdwrEfxjGHHMCRw9QoG8OxYdxXG&#10;xR4WYqEBr3ECG6ku4CTAFgDlA9KUdZ+AW13jY2l3LePtCwEGqIDMGvRrHeqUYQzH5F3vetelTD0A&#10;mZt9OFnMsYGPDsDg9QrwebJ94QtfuIzvQYL93Pc8CTtaxUAH3OoA0xzSNoSN0d/fGNsrHiA0BxAC&#10;nfeOgMX2TqMPfOADywllTrrxccQi3fF7TgCQUu2awEcYHAC9SrCYjqmOY4azAy2GYwKycQIFA5Rm&#10;gJkPSIEpQGlTuTaVT8BVXprD6qP/vsDwwCNuzXRSZjxjSGO3t7zlLaeYSRnQagMw1u4YZgdjAZsH&#10;CsDtvuw3AD1QAJZx2BIDsiO9jQuYAMauhM3VA6H2Tht9HdnqANB98ypXucruile84nI3NJfx+MKa&#10;gLXTLb09EPGDPL3PCQC2O0jOsAg7R5mFubd44mUMxzE2lLb7OUGcEwMXmenyhIPFgSYwVS8dmGpT&#10;2QQifftzAOXV7Qs2Vw8W5uMQsXWrM7axsCAgKbe+NpG20sDATle96lWX0+CzP/uzF4biXEcuULET&#10;GwIQkQYEfY1hLDoDjNiR67h1NHdME6cQ23dViCXliX7qjUtX+tM9vfmIvVqvduckAwIkZRmxu47d&#10;SNxJGMouvde97rUcAZykfQwYiMVrUJW2GzM+hwYusgbdrKtMbHyO4NTaMbr++wLQAB89CN3pYm2O&#10;MOPbZGKASX9jW7t5sos27sqORMcge9iUHKwdUNjATg9pNqWz/tYg/7rXvW6Zw33NhlIPhMALWGJg&#10;BCgCQFgRIxq3PtryBb2UYWl6Wys9jZndge+cACCFMgbgcAiFLZLxGd1udP+brxQwImd5osIa7bDE&#10;IhPjEvMwZsdD7XKutJjjApSY8Yg00U+e0Tm6cmX67AtrBuQsfcXGE9PDmDETZ7YedYBQH0euu5hN&#10;q155l3+2oicAAaLxMSo9gfXBD37w8mCnjT4A6XqDPQFGjAHZHoDNa355Y2NT7fnFGD7ia35tgXFe&#10;UfjMBvSgdU4xYOBjHDsY+BiLQSyWIYDQIlE/Yyjz/oshPawEtBjFuIkyY2Mtl2rtGSOn5rhizmfo&#10;DCddO8Z1wedUAKBjjHMYALbBOMA8+tDbmsXWCHB05GRjW4OYLjEZexkH8LwK4VhO53C20sc4gYEY&#10;r7WxCcC4OyrXznrYm50AC8OJsZ27o7S+2vGDhx3MN0GWxIDa50/24y++OGcAOBmQ0Slncf/pP/2n&#10;RVk7ERMwCsMSR5Q2ACjWDgsCVcea8aYYlyG0r41YHUNlrHV6ltGDPtL6qmPojH5YABL6GoMD2aCr&#10;hPEAzFjAaFygEHMgHdQBgTI20w+I9NWHXhOw0jaMenbUX145FtMOi6nHWu58vTNss8vr04YDOuxY&#10;HoADu/GJcrrwL5vlFzo7CY4zHPohJPBxBpA4Vu3Kl7/85Tv3G4CxGIZg3BZr4ZzR8QOEFmVxnGks&#10;4xNpbOHJkuE40nzamVu+mAQ4afrpD3jayFdOL+04MNkXzAmAmN69TX9gorcxAzWhqzXadNZvA1m3&#10;NtLW20bQhq2MZYNarzKA6FjVl0xG0sedTr1yQHZKiK1ZPV2A0Vit0zxtRmljsUcgpoO0tuzGZzYa&#10;5qPbOQFAipF2BmMCkgVYjLhFYAo7jrG9BnD3+d3f/d3FKJzjfRTAApkxCCcTixYDN6cytHZeZgME&#10;5kwPhmSodGNg7c0b8Ogjz6j0o2tl+4L5OMDcnlw9QJjD2o0dkMwpb9MpAwBxbGluNhBrqx4grK8N&#10;C2QBmH7iNjC7iZU5atXXXoztpAFTHEMa27z0AjxjKNPH+vkMeJVpT9gt+9pobG8THme42HdATgCE&#10;AMgJjGlRjMUAdi/l/8//+T+7P/7jP9694Q1vWI6nvq7FkJe73OV2V77ylRdmnN8m8b4K4/SKx52G&#10;kwDBnAyC6WJi7YzHaHSjByclDEykOYEDpPcF4LH7bRb6eXWiH53YwpptNs6VN671Ay3dOFMdABin&#10;euWOTjrRF7C0Ax5ljlCsBKxsqZzexmELY6sjbKpMG6DWTrkYoCIKa5FXTgdr4Ddjshc9rIEN9TGv&#10;MmRwTjDgBB+Fpe0uwGAEi7/MZS5zagdaiA/T+7YHB3KYXUo81b3sZS9bxnKH5BQvZx1BjOLDd4Zk&#10;JHcfQAdqDmJQTGnn936L0ehoPJJzAeagMul9AbiB3ZOgTeIjLvPoz4mcGtPakDmx8enL0cawSbyI&#10;BgJANI6+2ooxUYzkSw7amQMQjcOm7GAebOzlvw0ZKD0ha+vksSkIYBvHtYduwNec5uIrNm4NfGbN&#10;+mA/Yu3nDAMmlGVABrVbMRrgYC3HC6NYpCPLt6EZwNMow3OIejuegf2gEZD5JQUvZYHZq5u+W/gb&#10;v/Eby5hAC8CPfvSjd8973vMW4Lv/MDSn0CnnM/YEnzRAEGXF+wJndAx5iMLOgGg+Y4hjDPOIsQWn&#10;ybOVNr7R0rXCvMo4nS3YALiUWy9AAIb62Ewd2/lY0yYgvszqeuM7hQDjBABetgrMHbsARBd55XSP&#10;jdlUnfnoL8+OdLOWc4YBAx+DE47hFIABBCBieAtgSEo/9alPXQDol7M4hCEZhJHsVAymH2N4zcDA&#10;gMZIAM34AI4BOEW5sc3BaQyNDQPgBF6gY1hxoi423BfmEQx47q5AZJ3m40BzA4Dx5PVRJ89OnM6x&#10;0tpyLB3SQ2xd0gRrWR/9A6l1YjdXE6ATJ9jwCle4wjIvX7CV9nQyNxsiBpunKw3bGZs+/JjO2tOh&#10;u7kTDgD1O85wKAAyICUJg7rnECDyugAY7TTCgBZi8RbgQ3r9chTQASBDace4Png3jruROmUMBYCO&#10;d87lKGXYT8zYjmKGtDnMwbBrIJojpxOb4DAAxIAAyCHYHAiBEaMbkzONzzbG84mP9XMonfS3fvbS&#10;zvoBWLk21qgu1jOGdQGh9dTPXCQd1uLu7LNeuhpTf2PpL6YzkNKPvWJ2mzw92Q4R8Ok73/nOZY02&#10;mrWfMwBMGI9hLQBg7DyKKrcAQGFQBpcGHk7HXtIWqh6AtJHHiowlBrDeJbrfKAdCzuEsAO644vAJ&#10;QA7TLqcR/cXAJ128L1iL8TnNXRaLuMtyqLUS9cZmD+1iFLHNkH7sQD/jqGPHThXrBJaOReuyPnkg&#10;ZztA8z0/rCcNTMRdUJ5evnRgXcZgW/oDjz78ox093R3ZgG7+jPb973//kqbH4x73uGWT6CvWnhxn&#10;uFhHcEbnZLuNIV2ALUgdowOItkBjUcCW0xlWHCAZWZ10rKg9RtTXWOYhHOjOh2G7Azom2sGcZf7G&#10;b+wp6or3Bc6zVsDiQEcZthErmwA1prkBiR7mZg/lAKeMngCDydyfY0D91BMsVj9rYgt5X2RwBTA/&#10;IBkHAJ088sRxbFwA9GBmM9JNWyAyNnvZSMAlb0Mo0896tXf8snPrFh9nOBQAGYpQGvgoycnAQCjZ&#10;0cL4wMHJ0hYT2+kDPMrEnuwYjDP6Zoh0QPP3F5zBEZgWkwCp8aV7P0g3m4ETu/uYnxP0J7Fh+X3B&#10;uADGCTmC8zwEcBomDDDq6ABs1mOtAGoj0oE+GModzhhir3X01cYLZuvSLv2sX725MVxAI4EPgGJD&#10;4DQuIAE1ANPVvHxjHmXq6Ul/DzPG11/aGPLaWzugnhMA7PilOPAxFENbYFRtcY4bALBYx2mAA0R9&#10;gAuAk5iKw9TZuQwPcMqVOer9OoByX9qkA8YE0nYtRzG6PkAW+JTl0MCoDhj3BWMaH9h6B4n9OF6Z&#10;9WpDH7ZpE7CLOdhCmRg7OUKxmP4EEDEbIGijr35AbSNZl3uYuSfwMKj+dJEXE/UxtDGAyLzEr9iy&#10;v3XHxtryHV9ZG/0APZ/SnV/PCQBmTLuCUoCCrTzlcgBDacPBgCEGHscoluN8wFRGtAE6RgHEAANk&#10;8o7eAIodHM9Y1DsyBlNnfkCkl76BDzAATxkJhDEgOQwAOYkjYztrlO/YNS+WA0LjtQE501rlgYrD&#10;A2BHaGDhcMzj0h/wjBn4lKnT3lEa2GI94CwPlI1bXyAHekCnLz3ZjJ2tKR3ozI/y+hiLnwHRJjzO&#10;cGgAcgh6ZtiXvvSlu+c///kLUBiNISyQwYGG0wFPH2DVBhiwIfAAphgAOQvjGRcoGYfo75MTxgUg&#10;jnE31Lb3XR5WGMr42nTMkECoPOEAbYBwXwiAwGB9BBg5xJzGEmsHlOaLidXZEOowouPW8TgBGFgA&#10;szuhsdkQOJRrY/7Zh0wwBkBl1QORftjSHOZmP3btxOk60NM1IJoX+MxtPMBkg+MMhwIgQ9ohHEoh&#10;97X/8l/+y7IgzucAjlUPgDGaPu5q2CsQqIutYkXANFbHUHmOe/vb375sAM4GPqAHxO6DdjSDcrz+&#10;AdBcysR0AYrmF+8LwMRpNt08Bru4A4t1W2PzmYOt9LUh2cYmcwRiQU+kk61yvDkAprm0BQ518oBQ&#10;e4BZs6H8HFebgGUcDIjN6ML2bI556dOm0M4Y1mM889LJWo4zHBqAhOIcTsnnPOc5C0Nl9BzL6Dkb&#10;WAGyp7IAAHjGSRyngJUTgY3zfaPancR8Pk0BKHOJjauPd4XArzwAqifmJAFxyr5gvACY8wECc0gD&#10;nzaA2PUj9qeDNL09PAEshzsO9eVgIg0oHB3TYUOgIPO1S+2liY2gDAjFs039iHE8iLArIrBp6RYD&#10;1k6aOL6Blc78d84AkGF7oLAQTmd0rCQOdLEbsKojdqYyAhCBVRtHsbgxsdnjH//43bvf/e7lrvi/&#10;/tf/OsUo+nCU/sqMBYSOZEDQJgYMfMkEJNkXrNkcHEIwAgB1p3I3CzjaWT+HtQabwZw2mw3FoY62&#10;QEjoPNkPqEngmwxFAl/Md9Dxm+hrLnNe+tKXXmzp6uPk4CPlc+zSxgRA+thANtdxhkMBkIHdZTjb&#10;qxHMwGgMSEl1jB372WEE+IDFw0N3PnkG4BhldqQ0cAGOeqxoN/aPE2NA7TjIPAAin9BBWQwYEKWN&#10;HegD474AzOYFHA6xXnFMgUGsXzknmWtuFP0CsLkB1pUCixLMZ7xAB7zs6rgFHHMEwMBhI8d68xWM&#10;fEAyrvb6O8rN6W7nSsP+dGMv1wJ6xJbFBAvTn52t4TjDoQDIuHYPlrKzKcXoMQ7Hc6xyRiQxjQUz&#10;sBggsQOHBJKYUx0QAZ/dx8GXvexll4+RXvGKVyxjAaw+wF1ffQBaGcPSgY6YyBz6mS8AEmX7gnHo&#10;zXmcYb1AhDno5qtkAGStGA4Q6SRmF2vgQC/kbR6nB0BzOlDqo7+x9SEADYDaACFQAFL3ue54ABf7&#10;FdcmwNIR+By/9GIj9sCE7MSuHcMThMaSppd18O1xhkMBkDM5gGMpJW9R3bnkpTk2gHKe8pwOvEDA&#10;KY6BjgMgMgbjEPWcx7F2bXcSDvIfOZXX3tGtv3EDISA3pzK7Xpl0QNRnX7BOc9LF/NYFNADoXsrh&#10;2MhaA501AxndAMlmkzenemyvDaBZg37qsZ9ycygDgJgSEOexTcwLjCTAJLEfHQGK38yfTWxw91J3&#10;0j5h0c96jKe/MhsP+Oh9nOHQACTAQRgY2DhSzJikOkozpgUoYwC7LnAwCqMDRYYxjlh/Yj7MAQC+&#10;0Op9oPGUYz1OND8n62eO0uYCPKDvQSewNs++QEeAw3pEGvg5Bqtc6lKXWo5BACLWC0R0AyLrYwc6&#10;6KeMzM2pPvbUT3mvPoAIEIoDGPBNmWUAB0CAq59x6MWe1myDsgtfsZdjuLvgZEFinfQ7JwAY43Ae&#10;QInLT2FUsUVLcyLnBCwGUOerWgwQoLUFHvXKAQX7+U08X171NOxny5rHeMDrrqKtvP7S+k9jy3e0&#10;A6Z2ZF9geMDAfljYfNajDGgcfY4poDFf1xPrtVG0tXm0B0AA0d6vIOiDDWO/2tIfAI1vXoCI0cTy&#10;MZ64dEdzbbEf0PIbnayfHToJvHWgMwC6Srgr6jvF5rJZzhkABpZAMIF4kOhDAiLjW7QXzD7ZYAxO&#10;4wjs5AGHA4DDuPrJX3DBBUu9Md1ftJMHLiALuKUZmhiDsc0hBj5x9fsCEMVIQGR8OnGIOuAxn6dj&#10;6wuAAdf8QI+pgc99y4bR1rqAzDqMAaDm6apBpIEAsICKdM+bzCfGWMBoU0j3pw7GpXfrdh/tYUS5&#10;MiDsLtgcAAjUMfVxho8LgAwoBijAkCbqy9c+EHIaWgcEoOMwxnc5ZxivUgDM2PoYRx3H+LsS3yu0&#10;k2M3jMFAjBj4iHoGlxbHgtqY0/hkX+ioBBSgkrYuAAokxqFnrMfh2tFfPSdiT0c4lomxARUwrYFt&#10;9NFfGdHXvPoBVS+xA6BxkwlK9pXWR7l1E5udHWxe925pMV9oC7DAF/tJG4ce5wQAKRHICCOW5oBA&#10;V3qKvhzS8cSQfb+vXSjddwCNAzhY0hHMIG0AL7QBgJM6HowLdAHQmIEtYDZP4BTvC3SdAKSXuWO5&#10;gB145G0QaWBwDBL3MfcsDgU4rMaxNpaxYj/rM642U4CKzRypgTDmI0AoBm5s3J1VG/oaF/CA0OkT&#10;GAnb+JMKfY3N1saXTl86Hme4WA8hnAB8HGhhAKaMKKu8sjUQOYdDOa5PPzoepPW3K9XZoUAJCABo&#10;Xg4CPuMwjHJifGMEtBmnl3mMrUz7fcG8dAUO88m3maTpaxMQc2UjxyrA9clHYPG9SWzDqeYHQuPK&#10;A0p3QXM6fpWbWxwLAnPAI90BMRamJcBkvcrzF/2cJn2lDfDkbZg3vvGNy6ag87wLAjZdzhkABjiy&#10;Bpi0RQZOUh3RlxiH8yzYbsR43f/syADJOIxUnXEBh0P0n+AzpjnML98GkI/9xHSaeu8LmAkoOhIB&#10;TT/lYs4zVywTAN37AIhDMQlHYjFA5GB9OZboh0H100ZsPhstNtROmbH0754WCJUDOvDRxdz6yBvD&#10;+q2ZXuyqDdtgQjbxpsH66Gkc44vl2xzHGQ4FQAvJeWQ6kzCqGFBmGVFGGDtHcSyDuxBjpY4vQNFW&#10;OYP5m5PY0LHC+XTJ2Y0751MOiMZyDCsTM7q26bQvmAvYOcLcgGJM/W0A87CD6wN9Az9WM373KCxl&#10;49DBEQkQxu2Bw1g9TStXxunGBjx9jI3ZjDlfHhNAB25z0FMMfMapLzFekg2tRZqt9TEecAM63c8Z&#10;AFI2502giS1IXFmAkJcuX39jWTTj+mYz4HEOIOrjQQQgfdGBs+xUxu+IytHGaux0kF5LOou1qe2+&#10;YD5OBAyO5NhAR1+bgn5tHnoGHCDsJa+N1pFqHOykXj/AYwdl9ANA85lXmT7y0iQQAggg9r7PEa3O&#10;PMa2eYwBkGLj5otOBMAn1qk93ekKeG0e/Y13nOHQDJjTc+YUZZx6ULodWH9pC3ekcYgnYs7EIo5l&#10;BrJo/6KAw43F+drLtxmIsRpTnDRvc1aWHBaAOV4fOnAUgHEgALki0FcZG+ljbLr24AFA6Q9QQCcG&#10;vFhP33QOEBOE0sBB2AzgjB1IlGsDRMY0jnbGYWvjKGc7tjYnfZTrl7C7MQEc82NFYxxnOBQALcKi&#10;pvOlc26ACxS1SSYY9DOexTI2Y8hzKqO4p2A/uxurOMK046Q5dnOv84GsdOVAMvP7AocBC/AAC0fT&#10;XTnguRrQz52V0M0aOAwT9XEdcOgb8MTEWgMaG5iDyLdeNgIkZXQ2lr7zKVg787lX0w2o2MOY8sYI&#10;5NZiLGypjI6YmhgL6DCrhxBzGEu74wyHAqBFEEAJhAFJzPhEuvy6vnxit1oc5zjC/IYdg/m8l2OJ&#10;eThFO+3XY855Zz6QVScdSIHwMAxIF87iBGAxbw8e8u5N7pWxn7Q+HMeBjjGbB2j0VWetWCVGbH0B&#10;jygjQCivnbGB1dgAiAGNLw9MysylfaAj5gJ68+pvno5agLVBgNBYNjwAVic23jkBwJyecaZDOXnN&#10;OJNpJjCIMmMRxmBoYzEyBuFQx5p7FsMyAGPWZ45Dph4zXT2hz1r2hQBIP47LqcZLb5JtvMztAYEj&#10;6c75AQ6QMZXyxPgEOJoPmI3Z+MrUAYT+YqKNMSZ4gZXop4+08phP3Lh0M15MKk1H/dQRumh7nOFQ&#10;AASOAFIMJIn8QVLbmQewJLBwAPAAm7z7lTwDygPM7EemPoeR+iT7AkccFC542t133/tjd7god3DI&#10;4QFogiQ2LH860WYCE9gAZLZpfFI7MVHXGKXpUTtj1b825W00ZfwhPs5wKADO8LZ3vGP3/r/9wJJ+&#10;xWvesMTr4Omv1ytEOunOlABRAANIgFYecwFLZWQ9DqasvLLDyL6QMzltAmjKdHIMmWBJcaxEODSn&#10;Tgfn/IPkoPqDyuhBZro8XaWtY/Yx/1o/cfo1z3GGQwHQfcfF25PqjJUn3ds+lgTINTADBaDFUIGu&#10;NlNON04yxzudbOHcCBebAbewhTMZNgBu4ayGDYBbOKthA+AWzmrYALiFsxo2AG7hrIYNgFs4q2ED&#10;4BbOatgAuIWzGjYAbmELWzhvw0aAW9jCFs7bsBHgFrawhfM2bAS4hS1s4bwNGwFuYQtbOG/DRoBb&#10;2MIWztuwEeAWtrCF8zZsBLiFLWzhvA0nkgD9nol/vCd82qd92u7DH/7w7oMf/OCS/3iC/0XX/6Mr&#10;Fg4q+1jhsO228IkPf//3f79g5CMf+cjubW972/KzMUcJD3zgA0/52/98KfilEGHDzMkIJ9b6awL8&#10;0Ic+tOTf/OY3L/FB4BQqB+B123WoXPy+973vVLo4sAunG2ML50bokDyIAA/y8wwHYUXZQWESoP8D&#10;WXrGhXV+C5/4sHlgC1vYwnkbNgLcwha2cN6GM0qA/Ug38bO6/ZC433gWzx8Wn22JvJ+y9bOwfs7W&#10;j2LLK5fXxq+lKvMTs/2E7PwZ3DkemXP207/S/R61mPSD5tpUtk4n1ff71GRd55f3Z9lMp5M1+EeN&#10;dPdvHm5zm9ss/4pMmj5+Dteaaj/HMeeco1+SnfqI+3XZmT4TvwjbTxL3M7/zJ3z7KeB9oi8fSveT&#10;wPNngvO/eKbzd+1IZQeVr+vXbUjz0r1Y2eliOrdesfLyU7RVXryer7T+B81rDOlkjs1+s3ydnm1n&#10;Pj2VpZu5p37pNfOVEW0bJ6HPSQxnnABtWBt4kl7pSXrlATsDMyrHAKlyeT8yr30/8yz2W+Z+/tlG&#10;n/2kJ9CN35zphUjECAQpRCQRjHxp8SSU2S45qO0cM8kGbUA/Z+2/o/bv77w7sg4Ay0aJsYydGL/0&#10;+p8DyFfHXvLi1kuOGtpAQE9nMZm/f94P70srI9VX3jjiWUbyaVI5mWXig8aaaWMls1+x/lNP5TO/&#10;Hr+y1jOl8vqLS5dvjGSOOctmu9KVz3EqO8hm63YzH5nBo7JE3bRVUpl45utzEsO/IsDnPOc5y2b9&#10;27/924tKDh8iGqRjDFLZWrSJDIh2yhCc/0Hkt/dJGxnh9W8AtfFvDP2D1zXxIE7OMKa0OaYuYvPr&#10;F7FM0koQRW2S2paOiNb5SE+5+dxcOj3p7v8IsLP//+kfSwCStWebSG9KBCZuHnaJ1CK7CLC0Ovna&#10;KZuBfhf3ZfwEvQ3lkPKvbfwPJv82xz8Uky4v7t/d+Fc92vavcfzHk+r6lz2zTjzbk8aeZaSx5ziE&#10;fgh5lmknrlxcXeUzT5qnvPn6/1Ok8REgqW061X+OYZ45V/n+u8xhhA/WafEsn/X8lu/Eymeeb5XR&#10;Q7pyMYkAlZUmJzEciHzkZ1P499kXJ9j0k/Dm5p2bWZvISN7GRHZIzWZVp0//9KN/n+k/F/YPRpBH&#10;/+YbiVz/+tdf0sbiFONyFiBFhs1NtwhH2SS6CGzmZzzTEZFYH+sRR2LmBXw6+F+0L3nJS3b3uMc9&#10;dne9612XdQANvbSdcxJ540ZakVnxFDqs8weVNc4MEWDy2te+9qKa0wfAJzaJ9SEj/6Su//M1xT+w&#10;88/s/PM68ZTKxNohTuP453TKZqx+PUZjqxfrS4yjrHxlifwk6srE/e+zKbO/tLGVy0uLjRNpHdS3&#10;vDTSlG5ucflIFUnOsnW6drWNaKcoo1PkmqxJV5valV73ay7rI5Fh5PdJQYA2gH/VWToClD5MQCok&#10;MiA2N5HuFmTTy9uYiACRSbutAYzN9dKXvvTUhkV4PcZFePLSBEm6VdnkbljI5i53ucvSr3nbtOYg&#10;kRRdk0lAkVBkUhkdIr7aJMY0NmBYh3UCxkMf+tDd9a53vd3rX//6pa953QqzjX7W3/jGjrhm3prT&#10;Rz4yLH9QeXab/WZgn+nfw/jaAUPYEwHakIgA4fnPoP2n9UmC/mFjRBeRKRPPcnGEJp9Ub9yZF5cm&#10;+pKIJ4KcZWI6z7z60uLa1y5pLIIQIoiIQfukMRtLOlE/iU9cuXHFyWxX/9KV6yMunSAyvpqkOOPa&#10;VT/7yhtfOhKc6+V/+Bab4ySGwzHbIUMb2qayqSOFNnyiTBub02Ms8lKO2J773Ofu3vSmNy3l/lE3&#10;8moDI7pIQFuEIdYf2SE/4n2aG6NyaR8u3OIWt1j0iWTMn6Rn6YhNTMwnT/StnFgb0qcnMrjOda6z&#10;e/CDH7yQnXXc5CY3Wcj45je/+SJuhUhSv+aIrIzdWiehkcpn2bod4ssGkwRLF89gzUgL8ZHLX/7y&#10;S3n5gwLQA3w3bBvFBo/wkkgvQUYRUrF+6mzmCAyhRTbi+jWG+lmmXcRQn/KRSOVJdaXFtZ15cX2b&#10;X9r6+dHm53uE4FYVCc5+6dKcp5MILLIhlR1EUJPsamecyE0Mk6T+s26KvrUrL21sceNL87l1ftLd&#10;AI8aepyLBG1wxDJJEAF0E7M5EZV2SARJPf/5z19uhZyhnb5IDvnZ2D40uO51r7sQi8den6Te6EY3&#10;Wja3dvpqK40s9TEHovGhgzgSo2NxukZK4upLk265rQXxmtMjuUd1eojNZT30o0/rzz7NxQZJuiGp&#10;4imzbYRovg6F2ojXpDflqMHmB/gI0Maw2Sf5IYuICglEVjaofAQxSaLySWzypUl1tSXGjFzkJ+HQ&#10;rbHVr9tI16Y688gXm5NE6MoQgEMa+fEnWxAEMcchzZvoTyZ5KZcWyx8kjS09SQ9hqave3lFWurrK&#10;ZztirA4y9XO85m0+sfpIkMCCvXoSwxklQMRgYyMKoFjHkQZhOIZEDohAPeK45z3vuYAKGbi9ITKP&#10;j9LautXd+MY3XsqQzg1veMOFFBGReiKtX+8VARVhKkcc5kbA9KGzudNz6qpOO/ra9PoBtLo73elO&#10;u1vf+ta7G9zgBsv41q1N6yPIqDGzSwQbCYsjswgKaU2ZZDeJTNnsW4wQJynO9uSoAeCtFejZpI2L&#10;HJBej78Rh3IxUpjEEBFUVvvaTaKTTrSd+XU/0rgzJvQkpdXNfFIf41pTxF47BNArDraACfZwC1Sf&#10;ntqv50Ak4lmWsOUkm+J1eoryxoy4iP1Vm/LahWn5CFJavB63svRTpu2aAMlJDGeUACMNmx2JdHOS&#10;J+qAhvE7Lf1JkjxC8+7u3/ybf7P7x3/8x90DHvCAUx98IDOPsTa7jYzItO02qE4b7wMRpNitDPnd&#10;9KY3PfWOkQCouYFgkqC4vHFvdatbLe1vdrObLbc4ZHf7299+udnd+c53Xh516WON+rRe0voj1W6R&#10;ER4Sai1ILWJSVj2JANMdqRXPfkT5QXmxtpGi/FGDA4rP2vA2SKTkltRNSZnNX2yzr0X5FIRjo82+&#10;ysTEuLWb5FeeNG6bVj9l5ee8M9+cpPGQXu8dbXxkB8Mw47DN9540lMOWMdkAcaZPc69lkhexJ+Rn&#10;n9mmdO0qm3VJZUhulus7JbIrts5IT/0cW9p43RitdyPAi0KbPhIg0pUDC7F5GMzpAWxXucpVFoNf&#10;8pKXXAB2xzvecfeYxzxm9wd/8AcLkSE3MeJDcPJiBGlTIxbjRx7KkKDbmba9F9PG5jUXx5mr01C5&#10;tDJjG9ONFMiNa0yP2ne/+92XOvobzxq75VlrJBbpRXzVSU+ySufS6hJtZ1ntkggyklRW29l+tpM/&#10;amCvSYA2hg2LNNr4CQJQrj4S4/Py4vKVRULy+kqLG8eYxpbXXr649o3XWMTm7aajvTEmUXXLIz7I&#10;IdL6RAbwBCNw4RCES8TH3mGATczduOLWapy1KI9czCEdGZWubWWkstNJRLYmNPlufuVJ+dm2sSqr&#10;r9g67WH22AjwoyGSczoCQsQQGZJugTYiwzEygMj7sODe97737prXvOayuR70oAedeoRFfggJEfUh&#10;hzLE5gYIgIjTbU07zkGCdPL46wMINzvtOLINIu00o4vbpMdqY3I4cN/hDndYbpHIdBKldQT4yG0t&#10;1jSJqLLKZ510RJZEWNWXbvzZVjnb0P2g8saWP2rIDh1iNgM72uzzBjjJSxwJkNLi6hL5SCMSMUai&#10;XBy5IANjyTfm2sckPejsAEx3ZY2hnf7Wpg4Jsht8KIdLuEN+3kGzNywixjAvbTwYMiZ7INJ0J+nW&#10;nJPUSpffJwe1m2MkldMrokNm4tmuutL1Kc8ubEfYg63Y5ySGM06AEV3kIF1MIkkkqI3NxJAA4n2e&#10;PwnjlCc96UnLYzFSQ0weYxGh938IENG9+MUvXsgOCJ3I2rihiZUjCX31MY7HWWBGXur8ogdifOUr&#10;X7mQIyB3a6SffsCOQDi+x53WYl3rG522pdcklVS/JrzKZrnx1gQ225YvXVz57GMc8VFDN0DARyRt&#10;DgTUDUo64oqo5uaPjA4S7cXazfL617c5Zp10xCJt09uwMDU3LT/yHduwiw2sPGLU3gdy//RP/7Qc&#10;gtrAp3U/+tGPXuL+fBHWjPXCF75wsb8DVz0MwYAx6cBO9GKr9FyT1sxXr9/Mk9rOdUons73++YiU&#10;rlwb621McSQ4CbC8tfQO0NrgwHpPYjjjH4Ksb0aIAjgATl0xCXSMyZAcieScrACnDMh8eRh5AZ48&#10;4vIO0FhuaQDoy8WPfOQjd//+3//7hQzdAM3hFojElEUMvcfTj+M5jy4c6XYHuPqK5UnrmKTXBpoy&#10;CUd9pDOletJYpLbKGlt+jlfexipWnr3Tb7ad45jjqKF3gOzFdzZIRIf81rdAEjlN0iKVk9qRSK42&#10;s93c4JVLi5UX26BtYKLc3PqoC4PwCkv8DHPK4e12t7vdQn4OR1hhP5jIzuq8LmEHfnjZy1624IyN&#10;w5DDOoybP0zRIZ3F9KPz1L82pLrTSW0ac10fiRWzS9LcM18ccSeT/KyrPbwR4EcDEJE2oRhxRIiT&#10;/CKWNhGnZXAbzIcQ97vf/RbyetaznrW7733vu7vlLW+5vBvsUblHXo8jbou+duIEfupTn7rMD4gA&#10;GvlxMiAjQODOed1I07/b3SQ9Eukkk5ySWX5QGzoRelYmraw+M13/ma4f3eiuzMbucY192VKdsdyQ&#10;G1N81ADsHRoOGocI//WoV0wixh5lxZFjZNTtUNs2cGkyiWAtfFqczPxMG9dc6aDOGuCQLWHN4esQ&#10;ZjM+z575gFh7mEYEDlmvTpCdfur0gyk+gKPmh2/kIm7NYnWkdnRbr7t22kiLq5MuX7/KYIGUjswq&#10;l4786KVMPElPXWn+nu//OhBPYjijBBiJRBgkAoxUIhjxJEGGBUqxUxjZ+NRV29/4jd/YveIVr9g9&#10;/vGPX25+97rXvRagOZnf8pa3LOB71atetTiOQ+hhLsSiP2ACPUcZ13zacFqkl97pGsBtDAL4EWDk&#10;MwlRXjmpjMw+p2tXfpYhqnX5rDcu/SIjXx/yJfI///M/3z3vec9b6npk1741kKOGAO/w4CsHmM2B&#10;0CI+n5xGhBFcpDelm560NhFmJCBO5qYm8nxerIwe0jZs/Wd7utDJl7+V0d9a2ItN2UvM/8ThieC8&#10;VnGY5hevSaTZFebcGL0y8UTiNQp8wp/Yh2cwl34kzGev1j1tMvWX1l56lk1Rlqzz2UVcnXxSXv2s&#10;i/hmGT2QH7EOeCAnMRzLDRCBRCJiIIlcxMrmTdBGcqpwDOMiJ+ACPOT1O7/zO8ujLQL0tRlAA0ZE&#10;+JSnPGUBqfcufrX3wgsvXMa0+cWcZx46cJIy+alrOonTVUwim8ijsnU8ySmJvLrtGacy69NGWTfA&#10;NtdMk/V4c256u7X4xNx7U3aydjdma2Vz7fRLj6OGAG/j853bAL/ZmDZwmzpR3uZBcvMWpr3Ypo8E&#10;1OlD2tz62oRkbuCZL05mOTE2YnZT9kFb/W1kTxBsmi/mrQ+JeZfsacN7QE8R7AgnbK2tVzOeKoyD&#10;BB3OcKpOO4eEuSMi7eCb7dK39WuDmOnFvvYDX9JFGulEStY17VRZY5KDbJce63R5/lRGqi9WZ792&#10;AMKBQ+QkhmP7ECRCmaQSAYq1jaQYjyFtDuAEmoc//OFL2iewd7vb3ZYTGyC8d/mrv/qr5TFYnbF/&#10;8zd/cyFDP48PWAiRI43NOQBD5CM+ekxd01EcuSTA3mZIlCOv6slM10Y64pkS8ZXXvtgGrE7aOOWb&#10;Mz3oLFbOnuqAVNx6at94Rw2RH+G3HoPZ3GaM5GxmZd0WpJEdQQY2fO0mCXYTFLex14TYRi4+SOon&#10;Np45EDIsSdvIbjhwhLTYJ+Lrk11Y8orFDc/NTlskqFz7vjLlwzdPLL61gPjcGJGitsYzlkdraXhj&#10;Q3Obr/3Ah3xnbPbiT6JOP2n2RkTZQLo1tm5jFFeuTfWzbeViftSHXgibTCLUznxEHR3bW9ZzEsOx&#10;fAgSqdiAcxMqi4C062SzkRgzkAYojw6A40vRNgyA+GqMMu8A3Q5/7/d+bzmZ1ZnL6cyZxuPQTidz&#10;pRvApZ84/SIXAnCktLrKSldnI8x4XZZMwpNW31jKipGUW4f8egztxY3VOEk6ia2v8jnGUUM2Bfo2&#10;gA1hk/BhG8ZG0YYvpBHavBnydbfBiDApz5fGbMMTZZFjG5mUn7G2tW9cIo9oEJ+bGDvChQPU7Q2B&#10;wRc8idkzAvQahh/0hx/E54vyDmEHtL7GFXuvyP4ObDaiF3Lt4HCLMoc54d2TDHxPjNkvc59E3MTB&#10;Y1z+oEtPU7URZ4vswh7S6sXa5zMS8TUG383+RB/604de5CSGY7kBFpfu5leeIKRugDYJQACmzc/Q&#10;AAQQ+vh0TTlwvfzlL19O2Sc84QkLoN0OgQdgECHndkrZmBwT+ZmXHsVTAI0YRxxxTLFJajfLIyVC&#10;z9LalSbaHpTWp37m6P0RqU3l5Wf51Gem1evT+JUdNdhknfrZ2GbhN3Zvc9pI2rSRbJxJgMTBNsnQ&#10;GDYhPyI+0oYVl55iXH3E5Wc9sjO2eTxViI1LN+SDAKfflcMs23UQybM1LMGP9h55+44pTLrx+SqM&#10;D++M+bjHPW6xD8L0CG18tkMa5oB/2GMnYyNSYys3J1LLtuwnto5sYl3Wul6vvPrqpiAu49LPHNbT&#10;AZUNpelkzkhxjmcMop/12bvikxjO+IcgCGuSiliZNOcm3RYRIFAw+tWvfvUFSNo7PTnIyQlYTl8n&#10;sa/CeNfVp8NOXl9pQYKcABQcF8iM383PvGJgTrf0TADbvIhCfDqpXjwF0QBz7Wba+LWLNNftla3T&#10;s199JqGR9J6i3Nji2faowaZsc7Ixu9sYNqbYZuFPtmffNop12MAeQb3LjYwiwHkjNBZfiuXb8HPj&#10;S5M2PVmna+OwNM+1rnWtZUxi48IRXMEGQvNIixTZi03ZuW8ZIDHfRJD3mIv8vH91E0QoHnEdyMq1&#10;6zZpvL6Dao+4OemH6MzRwebmB5vmpmcHiDbWnER0ibVGVK09OV15trFX2IEvtYtoCb/RYZJjbdTp&#10;12G4EeBHwyS4iC+CkZ6ClIDBRmJEzrjGNa6xnJbIDpiAE9CACYD8zBQyVG5MgAEcAHv2s5+9ANw4&#10;Tidj2oBAFgGSdAEq6QToiqccVDbLrS/yiWBmu3W5DVW+McrPutNJhEbWfZvvoHLp1nzUAOw2ZmLz&#10;2BSkTWKDJPzQI5MNxUdIMEF8EeGaDHts1WctkcHc0MWzjDQ24vWbl1e72tUW4nrEIx6x4Am5IUBP&#10;HQ7fv/iLv1hs7bccvY++//3vf+oR16ELn9p7JYPofCHaD2TAq++jIkFf5dLGeN4Fwh1bsBnS5ZMe&#10;w+0Z7RAgW7Elf2mfPSJAa2uNbJ3Ir2VdPu1VnTTC4x97Mr+mR2SHCOW7/SnTbiPAiwKy4cgIx2ab&#10;pBgJEfnAYFMAuschIAIIwPC+xXf7nJYebwOaExiAiJPX12AAGIFyKscg1vQBqjk30oqYIyFgi8wS&#10;dRFHUttJKgelJ1ElB930KqtNJFj/Oc5Mp1vt1+Q5+6sTE3MdNSC8boH857CxkWwKviQ2kw2jDB6U&#10;aaPMBrLpbGo3HaRUHAHOGDaITY8A3N4itmSSnXnE2oq7/SFbn/7CidgaYMXmd+iGNThzK+uTX3Zz&#10;MCMxNzq3RO/x5B3I6u5zn/ssj7C+tK8/AoVfTyfwaYzwBb9i5foaSx/jwj4bifmNreyL1h+BkYgP&#10;KelTeXXi2k/bJI0nZgO2iPDyY+XtU75EdtqQyI8tT2I4thvgJJpZnjAkAmQ8mwXYI7W3v/3tu7e+&#10;9a0LgBBif7WhzskLHIEFSJ20xgN4gOlaHgFOXQgSiPjEEVdlSXVTkMpsU991+Voippme+XU74O/R&#10;6KC60lO0ifDKi+WnHDUEepsCCdoIbTYbxmYk/OqVBj9EmtpW322GuOUhqYiKRH5z4xe3wdfSRic9&#10;6kaAiO8zP/Mzd1e84hV3n/VZn7V7wQtesPtv/+2/LUIv/oYzpARnBL7e8573LF8zUud9H5L0ZXpP&#10;JW6HiA9GfRfTjbBYfbc/B7XblfGQnVsnMQefIEF49lRDZ3sDphE13de3YGuNACO/g2xTnT72BhJD&#10;ctrwVTc6vmlOhMce4nymnfb2lrS26vi2PXwSw7EQYDctNy+EA1ji8uoYGiAYj2E5GVj8FL6Xx0BI&#10;nMo2EaC4/QGKxwzE6PGC+IsQv2TMyRzRxjR++phbOsKaoiyyExPEMctLz/al51izLBIitZ8y6ydh&#10;NTcpXx2CK7Zxyle/7jP101Z81GATsLENwKbyDjD2V863fIYI/IkicvCpvq8reaeL2LXhd5uPz2xS&#10;+TY1sfG6ZUprq023NhsRiSKHCFS8Jj5k6v2yXx0yjrn9RZGx+QWePNYiJmkY8wQCY16/eOx1yDqY&#10;H/WoRy23vV/7tV9bHnO1sTbrVI4YH/awhy3vqfXR1y0SaSI8OOQ3aQc8XGsfUcqzqX1BP4/qHQbW&#10;huQiOpKtIjqybsNG5flIWzZnC9KBJq08n7IzvLARW6uT1g6+xAhVrO1JDGecACOablsRoHJEpI4A&#10;YY/AjNvXXICol8xA5tEEIJEfUd5jB/FI4rTVn2M5w7iT/BI6kMglUhKTyiMMMtuVX9eLIxwySak2&#10;5Wec1D6ZusgfNOYsL1+bOd7UV97YRw02B2HnboA2qA2GmJCJmxIC5E+PhUjCRkcIfIggEQESJcgt&#10;0rMZIz3jE21gJmLIz5Gn/ghv3h6JD1rgAgHoDxP6w4cx3GCyNXwhrfSjN0Jyw0NsyO9pT3va8i4a&#10;McIeDCI4ZKavdtbonfQzn/nMpT+SNKb+yF97X+1iG3+9Y4+YDwH3oQm88pVbq/X0aTlij9DWsiY8&#10;bRGeGHmyj3o2Y0ekZW42kOZT+dLsM4my2yO7s2kHUvUnMZxRAgSwiGaSnzjyAUAGB0CG5AjGdIMA&#10;zAsvvHD5dBcYnIrekwCERwfiJTWwAKu8zWZjczTncJxxzBHZ0il9ptAtsknPNkN5xCE/Y6J+XUaQ&#10;j40tHQnVrj6VT6n8IPKa5XOsyslBc4hnWuwwOWqIANmZjaRtGv53s+E7tyO+sfnFbumIxCMeErBh&#10;/M8Xm4reyuEBRqwHEdBZmfGVs6s59G1j6m9Tm98mhyM4QKbqbFCxzaodvMEK/BnDEwRdvV55yEMe&#10;suiLnNzoYNGnugiN3RzMMEc3GERqyMwhjfC9lnFzNBZ9tUOAYRRZ8g9cW6/YhyuIEzkaB97ZT8xO&#10;1uRDG4/C3pNaHzJEaklkF/EhOvluwESaDQh7sgMd6cN2dHDosLfDRp021suWxrOn3FL5XZtsuxHg&#10;RSGyYTwbQyyvPHKUZmQAZEjG75T63d/93YXgGBnYCAARJKg8AHo07mQFeODmXE4zbqd9OtBnSmQx&#10;RRmglrcBtZUWl59EE7GIlc/8rJ9l675rqW5KdZHdWpQ3f/rVVr/eOak7agB2fsvW8jaDModZvrbJ&#10;xcSm43Mbhh7SdOR7G8uGQkT8y9+Rq3Jp6/AeDcHwKd8ag5g/klSuPd2U27yIwa0NwTk4/SURYnvG&#10;M56x2AO2EJ4/tfQFe08ebnpurXTVp3fOHmWRHVJDWPrSF2GleyRPB3+SSHe3SQeANfKLth3ycO2R&#10;3JhwbSxtzWN+Hw5d+cpXXt5buhH29SGkRpCiuANAHZJ0c7T2bs+EbYwpthb/qpUN6MuW9ia7sSP/&#10;EHY1hjqSbR0g/NlhdBLDGb8BRjwBX5oETqINYztxkBaHAglwczxSAwQnqRPayQloQAg4PQoTIAGQ&#10;ebXnpKmDuUkOJTZX5EYijeLSSfn6VVaa/qT0bCNGQm4wk8TUieWVS6/jxpvlpL6NLZ0+YhvLS3ik&#10;oV672h41ADs7tymQTwRnYylDhsroVbk8n/OFMfhezHcIyReI+ZPQNRvS2Rjsh1zE1dPBrYc+xje3&#10;cmPTgeiLDErDBqLzGOt1ineUbkBuqV6nXHDBBcsPcLCfG5452RH2tNe2Dzhg0e0QOSqDW2nrRnAI&#10;kf5EWjmcS7tFRoTwDefSHqeRIjtII2R9rCki9E7TDRr2rU0sr/wKV7jCsqfgoAODrh2S7ICQw4o9&#10;Yk+qc2CwJWEnfdTTn+4OOHoh/3n7IycxHMsjcKSTgRlSXrk0aUM4oWwKfYGMwxkYILxPSZycTkaA&#10;BB7AUebG6BbBGRzbjQHQmy9dxPLpRaQ5nmjPybWtvjbrtHppfZLGmuVtgNlOXpvGOKh+9pv5pL5T&#10;T6c7sJev74yPGoA9O0v3Hsh87GvzSPfIOoWv6cE/dO+xy1jawwQ/pLvbofVpT/ilTZ2/xJ4C3IKQ&#10;ATy4BSFW+CLIAXEgBuMgGOOwF7382hDcdWtlQzcyOERwdFaG4BCdcnh1i6qe/m5SYsSIUM1hfGt1&#10;gHuq0V5/ggThmj4EnpGLseminzm6YSJXdeawZo/HCM+n29ZtbyAt6woL+pnTeOZUrsw6J8G5cLA7&#10;HejMTsr5R57PxREk+4aBjQA/GoCfMQmARjjyxQDdrcGJ5kRhZE4V944PCIhT2skIAJwLAJzJgcoJ&#10;gM8bYATIWc1N0onYVJM4pG2m0rOu9uVbS3XFwGoMEjGRysWlldc2mf3LswmRN4+4ceXpYa1AbVMo&#10;q92UxhAfNfBdwt5iOohtMiTA9uZTTtduZubnJ217T2vzKOsmrJwP2dT6Wpe8elgxdraHCX2NA09u&#10;hD0KIoXencn3yGZ+czs0jW/zIwdp+DK+w5YgLeSlnE+6udEDwVmfsaxbmXb0RIJ0U0c/9cQ82kSA&#10;nmTE5kKwiFBd5eYyv/GMY86ehrwOilSRXYQn7pZpbfpYmzJtXR7MZxy6Wpfbp7XIayvNf/qqjwj5&#10;nN3YUNlGgBeFCIcAZwCOMMTaOPUZzHu/AMcZnM6hnMepYs4DohyuHDECiXeATkfAdnVHqJxi8xBz&#10;mZPQpXQ6lo54Ig9l6V++DQwQ3VgbF1CSwCQmjdsc2kgXK0vqL11/gG88sbG0My+iYD9gDvj006Z2&#10;c47GOWpg4ynsYUOwuby5+UzMdnS0mdkLQfBlG8k66IY49Smtrf5iGzBfGItNjGN91otU4ASO9Hcg&#10;IjzE50YIZ4iPD4n+DgxjGt8YhG083iINWDSuR3OHrFcznk7U0RMZ0cE6ehXAB/5axM2RPoTNtTOf&#10;dVsLonGwd7h3wLMRX3bjK9YfcbFLflRGD+Uey81Fdx/gPPnJT17G1N5+Mk5PS26vcGLc1inPrsZj&#10;G3Y2Hvuajw/FbMTP2vCztdjHEeJJDMfyDnASCIAps1kZEFAYCygBDCgCEwByCIcBM7JDdJzFITmd&#10;w4g6Tgc4jzZO/t5LcEpElU6l6TQlXdtwZLYHcAAylxfjyFr7SbL1F0c8U5QRawSmZN1GvK7Tx9iE&#10;XmxJALAbs7QybRpHPzLTwHvU0K2vjc+vbGFeetDdhlduY/FzZTYlfSIrooze+vIzPRvHmOpqpxwG&#10;9Dd2m7M1a8sn8OWDADdAOtIVHrKRfvRKZ+TDNuauHImoM48+kYQPDtic32EZ4UrzhXF8j1UciZL6&#10;ShtXPSL02C0Py0QZ0oIxcyBV+PYaSD4bWL/xuhiYy5/gGY8e7Ii0jaeNtekXHuTF9GY/+vGPMYky&#10;F43Zjh3h2ysP/u/mx7YbAX40MNKaYAAtMrFJgNBNTRmjcxSD+qoBB3EwwnOydatBkJwDPEiRUzmH&#10;owClTeNFcGRlLk4R24gJPaaOpelT2SzXh+PpTBfkDKDmNjYyUN8Yba5EnthQbWZxm3aKulm+zpvH&#10;IQDQAZ8+1dNBH7ZYi3GSo4YIMJE3rvltFuu2UcTK2TLy0YY+9LShS1sLu8KATaevNaW7ddvkxiew&#10;wAfmaYNL25AOQjGfmdNY+d1c4saAHf3cjMxtLmXqun0ZH1bpi7giHLZHNh5b4dM80trBbz5qjIil&#10;cfRFfmKYVa9OGuZh3XhITcw+xrFH6GwN9Kav/WBf2DPIsjXQ25zWVp6UVzcl+7C9dl06+EEZX8M9&#10;LLLxxMBJDMdyAwTyKYCBSBgu0mBU4PR1A38h4EuzPuJHaBwJOBzA6ZwLbEChH6dwIJDJAwWHA5V3&#10;gYDDKTYCEiTdVpI1Ia71phtJb+MBnpOXjub0uKHtHNM41gtI4gR4KhMngS7Rbor25mAP6wXaNvsc&#10;22aoT+MSwCVsGZkcNXSbigjZybx8obxNxl7ZsHVIK+tmoY229EpH+ufv1q29NvpEWtqVNy/b83/+&#10;oBud1Bt3koBy7fU3Ln9GgOqMr585tO/VC4JCdkS5/sa2Nm08JXi0RZ7K3epgWHuk2Zo8ThPp8GTN&#10;xk/UGRMBaosY2YuOdGcT45qL7vqTMGJ+OspbR/umenY1vjHkq7Mm658YM1Z7ogMv4mt/ncRwxm+A&#10;a2E8zkqQiZfQjCsv7R0G0DgJOYljlHNEhCNWzvCdQJyqHFCdetoHYvP6lMxjECLsS5sRYs6zcdrQ&#10;ETSRT7SljxuFPkAINECqbfVi+TZ56yczbe0RlXJx5BXojNUjUX2sr3b6WCdgKi9NSouT6shRA9tb&#10;J1v40IGNvW+70pWutLx78z6WjfiX7m0oa2UbPpKmiw1anXbsNh/vxDBhg9qsrcf64cGNR3tzIb/e&#10;95kXgRAEIo4wEFFjIjXrSQ9jIwH9lbE1gkEs5tdPfTgzHj3pbj2wqA29EZZybZVpq4956R0xiq2B&#10;XvTkc3n4Mqd1Is70p5e52FJsbH21TS9SWr+I03q0M3a3WLoaU31j5xN2lTaWcewHN79eNcEpgYWT&#10;GM44AQJOkgEZXRy5MJxNw8kcmyA6zuQIoBRzEEf5PqAvs+rDIb7ycKlLXWr3H//jf1xOXU703S3A&#10;8tUA5MHJHhHMeclLXvJf/F2ljeL9kE1jE/fXA9LFlWujbZ8qejEOEEBlXmk6Wqf2CDZyNbe1E5sb&#10;aNkl21QuRrBOeh/u2ODZUboNxiYTqMrXZcW1n/2kjxoiQMB3sLAPf/qqib+39XfZfGytfGUN1kj4&#10;GWHwI1/ZjPJslx2QCNvCgjYwwAbmJW1Odjeettalju+mLfinsaSbWxwZwgo99DF2hGFsYyElh7M+&#10;kYU4UiPa64cc1cEk/NFJWX2b19h83SOzPKKjj/nMQaTpoDzdzGsNkT1fTLvmazbVJ8JmXzpoazxr&#10;7saobf3Cnr78wY9wppy/rYnv+RjOtdlugB8NEaC4TcuwGY8wptsSxwE3Z/SI6+TjGMQBvBzKSdo5&#10;TZWp84GHL6wiJKRBEI9v+nPG6173ugUkCBPYgMgYb3zjG3ePfexjl2/9q/Pe0Qtmj9/+1MjL7P7s&#10;6DKXuczuspe97PLF0m6BYs6nByK1DvoCDRC6aSJNaUClH2IwrnJr7iYKPMrZxpdSvQsyHv0Bj0R+&#10;hB2zaRtV2tz0IaWL9ZlxdUcNbGCNQG8d1mYzsgl7saEbIf35ly9ggi+U2YT8wUbIjqSnejbQ3hrN&#10;ZeMqt976w4a1sEmHGJ3Exu2A0l5bacJ29SPm4EP4Q4Td4MTVe7rgn9aCZOggjkzFxkcmvcMznjEi&#10;C2vKf0jPmA5oYn431d47ymvjUgC/8sq95vHEZC7j+W4j3FkzPYxPN/VsSn92DRPWZb3IlsjTWT3R&#10;nhjbXoV5efuQX4j1tA+0kd8I8KOB0QjQiQNZoGY0grA4q0/COL3HDJvEu0C3KGU2CsdzQiTj1BT7&#10;+0n/MQ6BclRfAbjwwguXcfXl4E5oQLAxjOtG6Y/RkZFPyzyGEO0B0x/uP/3pT1/Ez/D//u///gIu&#10;/QkQ0QPQAVSf9DUfQJrD5jEuop0vvv1zd0BWR3dAYqeE3cwXeBN5os4csw4gk1k2Y32PGviQL5z+&#10;NjZSdyNH+IjPTdtNEMHbGPxj09M3TMAHTNCLvcKNzRiO1Bufj+gNM21W67fx0kFcugPWuNoZJxLN&#10;tuaN0Izb3NKwwo9uaHyFhOivnuijDaKBhQgHCcIAPMGvg5od/PUGYZueJNySHbT6mAfZwQc8sJcy&#10;GFOPIOGZvtZEB2uAGfvAfjJfWEa87RnrsnZtjQXfYvV0N17+YFe2ktaHn/W3Nutnb36fNpY2Nwyf&#10;xHCsBJgx5aUZlLHcFhieozkWwHoHCCic6u8aOcvJw/GcbiwO9qhlY/nJIWPIczCwGwuIgZLTpI0B&#10;YICh3smnPvDbOG6Pb3rTmxY9gb6TDfkBrXJEBwzIjD5+2snYgEpX4LcGaeCKhBE7MgQ8AKeHx2jv&#10;y8xhrmwHtJFEZJdEZKUjghnXpnSij3I2OWqwCfgywnHrQnYRIH84xOStj9ggrZG96MSmERN7WkNj&#10;d+DZaNrqx07sFgHznT6woL16Im8+NrRedjdHtmUL8xqXT2GBH+Wzo37wUVpM9EXkRDmpr3Hgy3qt&#10;323YNxMIuyC8RJ2DAhH6Kw56WQ98wA28wo7x5M1jTvvGfmAPNjOXw6dXEfaOcr6mPyxat/bsrc4Y&#10;xmKr7C3Ofq2Nf42hvXo2jPwmAdJB25MYzigBMjBh7Egw8mNAhmI472k4pqs/4NgUQOtRllE5FJAj&#10;QOBAPp1cXrj729FeunvU7DQjgMyJ5jF2wAIocxpXG2P6nTfliC+dAMV7HLFxgPFFL3rRspmU+VtS&#10;evTexm3QZvJ3pdYTiMTaK7MGa6EL0LJFwMtOdJcW21RzPcVtxEmEifo1AdJDXPlRQwQjjgBtPITX&#10;Zpd2iKlP9GEPm8Va2K8NSTek1MbT1yM1W+gDS+xmM7NTNxTrrUxMtFcf5qT1J2ymj7Q+2pobDqSz&#10;WcRIN/4V0zVc078x6Uz4Fim4+SFAB4E1wCZ7rEUdMtS2v/GlL13g05zEuG6H5rc+c1tHxMX2yBSR&#10;mtOBbU8QNjemvrBrPOuyDmMZwxrYxPq1VQ6r8urp5/9NO+SM58Zpf4r5VR9YOInh2D4EkQYwm5sR&#10;uy24/QFXV3VXfTcnTgaKrtOMqj0gaG+zGDOAGpOTAAD4zAkYwMzZ2nN2eW0JQpRXro2xkJi8v930&#10;/kY/ZWJgRJx07MbqtihNN6QpRpBuhtLmsTZtAbXT3Nd9bCb6ApO1WkcESP8ECIGSrnSs/CDSo3tp&#10;Y8vrO9soL33UMAnQGvgJmTu8EDvyQoQ2fu/nbBZtzM+P+lobXFi7dSEP/RED7BD+1Z6N9JHXPgLM&#10;fvrzpwMyW5q7Q4Y9jROGxNroq59Dj92ynTGke1ykq3LkEa7poB3/aocUuulFcv0JHmEX6yOVEYSp&#10;n1uhGyFbGde8dKWf+elLJ8TkoGV7frVG+8pcxhAbAwGyqZgt6GdfkWymr/H5SJnxxexqDDduPw7h&#10;1RI/509p9cbnQ3ISwxklwIAnBrBAysjSNj+HulkhCO/BtEU2QKodp0gTffUBMMRijEAAjJzvVhCR&#10;mVOdcgKsgIPIkJI00UYf9YCL5PQXey9nM5jXS2nEhTSRMB3oZCyE3UltDP1tUJu3Nm6VgEkX88o3&#10;lk0ARIgE4NjBxrKG7Nda9bVe6USeraTNPaWy2q7rjhqsk9hIHWwEAdrkc2OLbRqbsM1HrJU+/Fx/&#10;/me3cJNt5LORWB9jhDVlbAxTDiZkhxzcjNyGbFTjG1PbyNC4YuOxJ32QSzdB7Zo3PGmrnA9ra1wH&#10;Gp9260OC8+bHLhEgTCTy2Yy99HUb1JfO/GV8drZmeDOntcsjO+tkX2tmQ6QEm/LK6SZGXOqVI0N5&#10;dd3e5fUl3fDMwQ/6sYP1SxuPv7Ux3kaAHw2d2kAVUBkGWLzji4g4EaD8U3OEQHIWY+vH6QzuFAQ8&#10;pEQCYpvbzUx/JAQYkRwAmK9HZm0Qrbk70fXXTlqddvTT1rjzcRkJa6/euOr8x7DIl050S199tI0k&#10;ldmg5nEz9FgBcOxjveyV7Yi09bcmc5qrdUeA5o4opdvIhD7i2Uf+qIFvIsCIy0awadpwNqbN7GZj&#10;Y/OvPsjQmuUrM541Nx5bEFhQh3DY1XojvNYYSaprfcjDTajHS4+WRNpGR3zwIjae8dmWXxx88nxC&#10;J2NqI84/dFamv7T1uPF6DDWndMRHJvlFeJP8Sk+b0V8Zm5qbPt4vhwN26gMV/fiALeikDf0iSeMh&#10;ZvPQ15j6shPfRNT8Rh/jadvBFVlGkIgvghTTxTwnMZxRAmwTJ5zGIUiAEzkEGQCaT1e9w/MjqMiB&#10;4xkx8gvYAK2/cbRBBsYyTgQQOdnwYptFH4JwCGA3t7SbI3Izt/H0RVhufNojOIDzWKs9UjSemCjT&#10;BxhtJmPLeyRWbx2RbJvV34ga0xxukDZKp6z21js3JfIzvnEiM2WNF/Gtb4LS2on1S2pz1MA3Nj3g&#10;E5siEpS3BhvH5rLxIgaEx8bWbq0RV75mA2uXTxAOf+RT7eEDvorZwaaX9hUcguxsfJhJ2JsgF7cs&#10;75Gtg23oBBvGgKcITz1/0sFBTk/rMHdrRxRIw3zrW5844puCgBAOkUc42svrk57GVYa42ADO6KA9&#10;u1onsR72V8/P7MxW7Ke9ddDZOMbsdk7/DiI+M5Z585u0udwSjQP32vJ3Pq//SQxnlAABnzA0MNvY&#10;DMTZ8k4LRgMsgPWF3z/5kz9ZgASgjKwPp9kIHMihxMZVpj8w6s/wflJcOjKw8eURB1AnxtAv8rKZ&#10;tAMqMSKcsf7a2wzaAxS9bRabozZixOZTXp8Yu+UZG2mJ9QMOepnLJkO+xibWzjbGRnrGttZIr/ms&#10;jz3EtZGehCdNtKtN9WJtyFFD/rUu+hO+4Os2BF/3vqjbgpuDNdJPHJHyuTiJ2NSLCXu0xtYHD+rC&#10;CiKxYQnCRUiRUYKgYA0B2OzaKbf56W0t6WMOutCDvsqtWUxanziyI5GZGNkok6+Mnmvyk4Z/bepD&#10;z9Li7IaItI/YkZV19J1AmGEn+IRB9oEB+8pa7Ec657fWY83q6YOA2ac56KCP/Z3vtedXffU7ieFY&#10;CJCDGKnTEZD8ze+f/dmf7d71rnctL1Z9iuqk9s6GgzjFBuEQ/Tmaw4znhtXGB0iEBgyc8vznP3/p&#10;z+E5ntO7tRGkRpBgBGhMaaQk3U2wm4bNZtPVDtEhLLcA89ArMLZe42tvHKAAxojQhz7qkJ+xex9o&#10;jcAk1g9QIzRr7DAwVxufWCeJGCuv/0xnF6L8qMFaAd4aI0Ak1yOS9fCjfERio0Qe1qNeW+O0qcIO&#10;PeX1VWaNHTbswVeIT52x2Ni48OTWghC6/XUjQyCTpIh67fTrVhYJGnuuEe6UWRPyQRKwXXtljWsu&#10;4yXKSk8ijAyLzb/WkVgDQkLabEjM0Rq72Vq7L++zIazN/cB2MKWO3j2qN4Y4W1kT2yvTrsMkIqSv&#10;vZrv2WgjwI8GIOnEZEQxB7iluR355MrH+f/9v//35XTxFxhuRADOiIwK+MDdxiZtXA40vvdzHjU5&#10;lSCt2iEKbTv91IsjIqAgiEGZG5rybmTGssHECAqQmsNtUFub0KfFdEXon/Ipn7IQmu8RGtu4Nvwf&#10;/uEfLvN47FVvrUjSnIgQ+SNzY0cMdE/kpx1KW+eMZ9p85eliHPk2g/xRg3VHUDZAB13v/7rF2NQO&#10;AaTBHm7vcGED86M1G0PeONZnzfS0UfmS7ZXBjjWwv3awYK1ISWx+XwOZj7895k1SmUSovk3u9kR/&#10;Os6NLYZLfSIBxBEpWJ821kWH5pxiTqRhjIgv0lMmnkSoT3GkJCbKuykqj7zo5Obr16HpDVNwCL/s&#10;aT+wE1+wkfb6kuage/OwIb2RcnVi83ZZ6VCzz+HhJIYz/g4QsBkDSQApB9jwT3ziE5dPfRn19a9/&#10;/fJ9O4ADbs5BKDaDfpHY3NDlIwblr371q0/d3GwOG0OsjrRRxEBgM5kLMMTaIr0ecZGTG143Pn2a&#10;qxuYf6Qj9ud0r33taxfQ2jze6yE1Y1g/UDzlKU9Z5kd8PgTyVyF95Ue59qS5Eb+xzcmW8tmDWIe1&#10;th4in42IMrE25dUXa3/UQLcI0GZz+7Mp27Q2lQ1jk5FIh62QJZJhH5tH/9LW3VoJP1gHkmvdrZNt&#10;tJGmhzH91YX3eutHYPMTGzvyqZyuNjvijqARmrZ0ti51k/ykSYRhLKRAskEEJTZP5GasxpRPtJlp&#10;0hjpSson5m8N1u5rNOwJ3w7ssA7jMG1uN8VJgOvxxNaH5Dq8Ogz4T56dwjnfbQT40cAYBAnabF3D&#10;kZSTG4j9+ZofFfXhglscQogkgVpfmx6wtZ9xm9uYypDIJDhz2ww2RsQV4Wknpoe25jMv3ZAgUgIQ&#10;sY3XnHQyLoLyt8PqL33pS+/e8pa3LOvwp3jvec97dpe4xCUWwCIHY7c5bSppAInYzANQdHIzNKa2&#10;NnqHCGmTz0MhvYgya1dWPOsjvAgwEjxqCPhsbVO4+UQYZJIfIvJI2rs5G1+fbn1JZGhN+c4azMUm&#10;bGON0srNzy5syYfqjaMNougDgklYc6MniKnHOeuJAG1yxI7UxNo21iQP6+52RKyvdBLpqmMfY4rL&#10;I71ImSgrLj3JlkR8hE7W6/YHm+yD8LyPhkV4ZiPCxh0OB9klQjQ+/fIrnZEhgWn45LOIUP4khjNK&#10;gAxh0yIZNyI3nz5NRURADbSdLIDFgAAfSQJyBEg6wdQBu03cjcAPIihDTmKk+u53v3u5eRmvzY9o&#10;jIU4pcVAkXQLFCPFiKQbibRyG+q3f/u3l41ifQgQyHxJ1KboJtJ3xIBN3nroTxdj0cVGJcZXB6h0&#10;cGoDFrHZ9SURQ/2yT2ljR3Di6iK+WXfUAOyTBPkRabgd8CffumnYSMgo4kCAbmnKuglGOAR22kzh&#10;yLrZQayNNDtYXweGx2Nts6ex3cqRgjkRcKRl84sRDuJuQ7O3uVtHeePLT1K3FmMoE5eOTCaBiUm3&#10;O4JMkAuZ5Qfd8EjkN+czVx9+eKS94hWvuPyABxvYCw5VewCu7B/YtpfsvWwz10HmnMrpQ6/Im73y&#10;dRiYchLDGSVAoLXJvH9geA5o06mzYQBrxqSNznmII+MG9inqgZ0zjYtQ9FOn7M///M8XYGgnL6aD&#10;DaM9cOiPBKWJMbQzxiQQaQSJxK3lqU996vKDC76+48vcHl/f+ta3ntq4YmNEnjZWj8T6m4tt0tec&#10;3VBJ722U008/trDRG9sGj9wS+cpai3FaC5FWR44a6ESQnw3lVUZEQmexTWLD2EgRB7/YrDagTYb8&#10;jAELvSOM8KyZnxwi8tYXTsKHtD7aeJIwp3Xra24b2KHVZjcnYkZAdDYnvSNu/dmZHY2pLN2sg/7G&#10;IRFqJFJ63tISRDiJTh6pzLKk9vW1hojPnNL0aF2+/vLpn/7pSxqWuiyI+R2m5jcZlOmjvXFah7m6&#10;VUq3JunWhQTZrRtzfuILchLDGSVAwLFxGRk4GYcwVMZqI6svJsqJNpFD/QM8UNow0m16YlOb2+Zx&#10;0ikDXOWcDwxiJGBs9caPcJTL69v3AB/96EcvoOmG2HoAwYc6+vTvCH2w40vRAAMkxgdmp7MNau1u&#10;kAjQeHTVn150ZC/zE/aL4EknuDHpYI2RINFfn4AvbZzGjPjks9NRAzs4uKzNZuhWQNTRT6zO5nEL&#10;Q3w2Xb+OwjZsxTbG4lf9kQ2SChP8ZR7SpiPaIyht/JxYZdasXB4G9InMxHTVR9xjbuQX2cm3qdlf&#10;HmlGfHQXT/LrFkUiLxKZRXiRobwxxUhO+elugMY3V8Q3b3z0CJvwxc9wzQ7tCU9inkp6vaNvt0D9&#10;W8u8ZRY3d+QodmiwNb+Zl63Z9CSGM0qAEVrALS3mDGWEU+TXoq722nDmLCeRIVBywhzTZgcCeTcv&#10;pGMMdco4Sh6x+BoOACI3gOFIcyEJxKJ9BANMYuOItXXj8GOsNg6AGNMjucfv17zmNYueQO0//ttY&#10;gVS52JjdCpEW3c0nJpFX5KZddZGkWLlxrEHcmOqt1ZjFre+ooXVYOwJBdN0AIzJko40bA9JzUJAe&#10;+5Cgza8Pfxoz4Vuxm1nj8VP+V2Yz24Ds7ocorC0iDXfsoy8xpjbG1a6x1EmrQ37dBsUTZ/J0R0gI&#10;sNsTiSgmaaxJzJqTSFAcAcrPuH4RTwRo7gjJOvhW3B5gj7DB17DDVmJ7wpf/zevwRoIINUJvDZF4&#10;aVI93dyuzcmWkZ/0SQxnlAABL+IAKCJfGZGedeLqOLA2kVZ1gbqY4ado30bXRuzWhxCAAZiVATQg&#10;AIq8OSIVgCHS9DLm1NW86vVFau985zuXzR8BqKMLwNhY8nQyDlAaB1BsPHqIEZ06Y5pX+4iOtCZj&#10;aKsdMBdHjtbptuKEl+92O+3bmEcNkYg1IkBrl46s2MbatGEDa0V0Ng/iQ4RuhTaS9m7aCDOfS+fD&#10;iNQYxLcJIiSxNvyiDdsbT16dA07/boJsydbZ1Vz6hIHWoE/ra030R5A9MiOIiGlNEtLiSIxYexIB&#10;kuoQ2mxPIj/jIqneoUqzO0y3btjgF+tqnfzPtmGEuBT4+hW9L3e5yy2fHLtRRoLp3jroIG6d9HIQ&#10;hF+2Nq/4JIYzSoBrwhArm+U2BNBKtzGrL66+MmMl8hGtmPEBISBzPjBoBwTm4xxtON+jgPGr017b&#10;5jFnBEgipjaOOeUB5N/9u3+3iO///dt/+2+XsYDNJ90BUX9j6yNtHG2MDUR0M676RJ5u1mGMNiyh&#10;e2XaamcssXxgF89xzS2v/1ED4Hc7Qg7FiCPdHTKtkW+sExFFLhGTuDHYvw1dHd3Zz5q1kVYfQUn3&#10;GO62iUzcbMQepZFsN1NjG8PYEZt1GEtfZcjNWHQvLybmMZ4YuSKyNWEhCthYE1r5CJBII0G3wNkW&#10;0YqNhZiIx1WCsIwVVuGfTx18fUk/DPRhnHZu0Gwnra3+2kWsSNANM/0jQHqYb+bpzF7smG83Avxo&#10;QA4MzCFJeTEB5HVZAF+XiTmqcYk26pSTjK+NGMhtHCDlIBvfez3fO/ShRYTG+cbyAYdyp6I08c7E&#10;Y4N+NnTvVCI/RIrIbKxXvepVi142hs1EB1+LcSOT9sjhh1PNN0lIbB2RE8Cmmzr2SJRVTkqL6VVf&#10;Qq/S9ZtjmfuowTpJ5BX5sIcNYV1shDTyCX3oqc6mRSzSbKoff4mNp06sv7b8bC5EhcA6uPglMupW&#10;1nst5KKcHhEnPBgvjDSHevqJjWct6rT33U1t5Oln3daLXPtAJSJEEuaetyVCF3Ht1re/4sq0m+P2&#10;uG1MaW3pYh38mZ9hjE2sma1hOlKUhxW4aS9Jswvym4/EkwTNJR8Jlu72zp58LD6J4YwSIENETIRz&#10;GBpgS7cJGV88pTLtKstZs2y2mfOZ34YinfZA1Y3El62dftIeFyOP+ZUdZCj2HUUkOOdHLtr7FNij&#10;kJMayGx676EAFDgADrDENm1rBho62VD0S7TVRns6SbPFJDFSWbLOk9nWhkiMmR5HDXRGDh00kUkE&#10;wf5skk/aIObXV54t6ck39JMn9K6NOYwrbywxG3oMtGltSLenNidy6GsvDiA+6pGV3flVbFxj8Q2/&#10;8qOyhO7qpLW3LoL4jIUg9VFGP0SIrMxLJoFEaOIk0qsORiuT7j2puPeO2kkb3/z040t4YRt2tGZl&#10;HYIefxEgzPcozL7a+uAuPFiLNWS/+SjMttKkddGHLmzRIbcR4EdDRGRDRxptZobO4KXVS0+CrKz6&#10;2aZ880iba84pzSEATtqkAIX4+vI1YCBBm7B+9GyO9BEbm/SJMrJ0yordLB//+McvG9J/5u9rMer0&#10;RQg2YTcYOtlgETXRnqRDJ3VkZs41yYmz7ewjrl82FMurlz5q6AZo8yMFwsbWYp3qEId8NmA/utHH&#10;LUUewWgjtnZp9eLS2cE4Htd8gumW57bSZrVJbU7pSIi/6UcP+kmbkw8I8qKrjWsT0wEREPXai9Up&#10;s9k79MStuRgxI4YeWUkHYgQWyUmXp6cyErk0D5Lppsl2ypGfPL3ZCJb4FB5gEkaJJw8Y70BHgOwp&#10;Lq2/cdjWet062Y7ufTgS+XWzTdcOATbaCPCiwKCAzKCEkRN5JMZZs36mZ/2MJ/nVZ+aJeatLD7HN&#10;B8RAw1m3vOUtl1ubU9GJaTMCRDcSQEM4wKNdxKE9gHW6qvNeRXmg629+ES09zAlYNhfio0+6pV8x&#10;ob/1mi+yMk52SD8xocdsm9CfaCOfXRAAWx41sCdBLja+zYAIlNkM5rQec0ZuhP3bqOptXhtHuXVF&#10;rPLq2Cyb6OeQQXw2YxvS5kQkboI9NrKHf2rlZu8Xxwk/2LB0RGb0oit70KFbnznVdVOsvfUhTGnj&#10;RADKxYS/6YOYe5Sct6bkIOJL1EV81mRcepiHWJ85Ks+/fMvffdUFpuGQwKy1sku4d/jr4321Hykx&#10;l7WZv1t0+pNsrp4O/O4QYTP2Y7eTGI6FAAN/wkHK1xu8jVkc0dVP29LqSs820sYu32ZLOH6CmgMB&#10;gDgdEV2PXkCBEKuPYNRri/BsKo/BAAZsAQ4BKtPeHABqvjYVoUv6Ap80kVbWelq3NFvqN9sT7bXL&#10;nnSaetc/uzSm+KiBLREKchATG4Ie7GcOc9OZ0Im+NopNSlcEbW3y7Kef/vWhqxgxNRZ72qhuJjYj&#10;IkAgblnKkYa824/fmbShCR/RMZKmv3JpY6rrhq6OH8XzhqjOGiJmsX6IsJugsboJEnoiErpGcHTu&#10;xhqxiBGmemuAHeP1iG0O49ID+RhbXjt6wCV7deCFpfYjgSHCFzCvjr2Nb2/RXX02jgjpZx10E9OV&#10;/s2fjehxEsOxvANkfPEkLTI3JOGsNuZB9fUXz00x20mv87MdRyeAy2GcJ+0xFXjcSMQRiA0KHOa1&#10;DhvUJkKQ3p14jKa3PsqQo1j73o2YByiIMSYYSfrNMtJ6Skcm1qQsOwA7ad3mrr18fbLhTB81RHw2&#10;i3USm1IekZnberWTZwPYMLc8obty7eR7LytNT5uqG6F1d6u1/jYkMiA2pM3IrxFGPohQvKoQIyvk&#10;FrkQWBBHiOLWSA9l0uGbDvobzzweTcXa0t38cMAmiIS+CA6hRCKRn3KP9EiH/vQ1HxvSS5m8260Y&#10;MUqb2/jy5qUb30fU9HCr7lBRrg0s5x/lkVfrLrYGOpkjwqa7vNsrse7sR05iOOMEyLAE2Nus4jbk&#10;eoOWr6zy0uU5shOu9mRu8EiDNKeydKIfZwMD4HBg/wXOxrMB0x149HUbUGc84PEjrn7N+s1vfvOp&#10;dggTcAKrTQsQzZte2qdfoq5y8UxXN8sT+qjPxrN+2pvdxOx2pgjQGgHfJkQE1ihvTjGSUe7m7HBh&#10;P4eGPKKjkzRd0km5w4cP1NHXOmxQZewsbfyIBAkimEiY3fOFTUwPxGQ+dXRCft30vAs2pr7WoI98&#10;bUgEoczcJPIUm4sd4MlcyqW7tdEPgSC2yCtydBskEUrkpy/8GI9YB4FXY9Inko3QCVvSWV++6HWD&#10;fWN97KgufIr1a1+0PvawJnPQn50RtdssvYl1qNfeGMY6ieFYboCEwduQJKDPjUiqL70uN9a6zUxH&#10;ANIRRjokdCHSHJ3zOY8TbZBueW5zdOxW6IdMbQxl/jXg+9///t3f/M3fLBKorGeSnzmyRfpOWZdP&#10;wkpOly+mz7rNvrLiowYbZG4Wm9TabThrsXbkYBPZoNqxMZtqgxBtSvqwRYdIB43+bUr5CEyZG593&#10;gW4kbcRsbx6EJU0iqogaARFj8Z0yvm0dysxHJ+XatVab3NjKSGRnjMaWF6vzSkQfdW5S9IxM6G0d&#10;3bCUa8dW+lt3do2Q1VtTeiprDYgT8bGj8WpH1LOb+sbML6XZzz4QK9fOWoxrvMjPTRWZ01udNsTY&#10;bHISwxklQI4jHEMAiUgDe1J5dbWNCEoHximzDeFc+cZovDlu8dxYSDBAOH3/8i//cgG9Hzvwaa5/&#10;fcnZgj8292du6hAeUkGW4oALdJ2E3Rqaj6x1k28d8tKto/rigyQ7FEdwcyztShNEjUyOGqw18BM2&#10;INbOhmyb/9iILcyL5BwqfWjUbTAyzDe115dNidsP8kB+boA2JuE/m5cPWqe0MfSrTjuxTU4/c7GV&#10;zSttHZFhIh8RaleZtPWyA5lEr9xc4l6HqNOOvt1c0994fBeBNkZjiuFU/27G6tmWjSJ842Qrfldm&#10;bnlxWEfE5oBtxMaePln3O4LSvfNDePR30HTTpq+4m2f2MIf4JIYzSoBtfNJGPkgihDZycfXSgFyb&#10;wEoqm+WNUbr8bEOkSXoCMscBFIcCV+8BPfr6qSunntMaSJ2wbina2bT6A64xbBIby9jN0bwk/dZl&#10;ifzUvc2cRHC1Ies2+lVee3FSu6MGm6vNSmwutrAR2MH6kS3CYzMb1fy1mXaybnmijl2RlE1J/Nmc&#10;T35tThu2Dz56HCRIYhKd24n6CERanJ/pbC4Y4Dv6V6+cKNcuP+YX+erMpY/xrS2xFvrQQ6wN4pGH&#10;JQRC726G2hDjaGsMuJKOuKSzu3ppOqsTy2uTDeT5guijDb3rp5256dLNlPRITj/96EEvurcGuio3&#10;ljGz10kMZ5QAgQTQ5yPuFJuvOnFphFLZOibqZ0y6IUhrm1S/LhM3D6ELfW1CgG0Ty3tMs3GBx4kI&#10;9PpW7iT2Ql4fbSL8NZGRSGfqkRgzm5DardvWpvyUbCBO1vW1SY4arDsSEMvbDOzHHsrayGwQwbFP&#10;pNPmbvMQxObGMW8bEcZ687UBI4AIQmws9fST14aUJ5M85NUdJPWLGCufNrDOuRbjmV9MJ2IeultD&#10;5Fy9OfQX6yedGF+77KpsxlMverSWxpI2R+OI9a0fvZBd9o0w1WkPz556tKNzY5m7+UufxHBGCdB7&#10;tCmffolP2f3ida+7++KPgvjWt77V8shDPD56FFq33yeMjYTW4tZwunKCtGYaeU5BEEgG+ZUu7xaD&#10;NLRDepGUOpt7kow26/k+lmiXnlPf8mS2OajdlIPmPajsqMEGujjhe+/5nN23fcPX7578Kz+8e9qf&#10;/n+7x77lHy6quXghgk3WZDA3dpuyvPbdMqurX6Qwy5PyEZm8MegiXredBFHZnLN6dY3ROOo7ICqr&#10;XlltxI1TfJDMushW/6Txpl07rIi8uqlnusx0chLDGSVA7xX6ZItc9TMvt5zin331q+6+4suvvfvS&#10;a3the9Fjytf4T1r//M+Z1/1OJxESIhJPWZeVFx8kbnGRTKSCLCYpIr5uUt3CIrrIjsxxDprrY0l9&#10;ulXKl07Hta5T0mGtx8eSLWxhC/8czigBbmELW9jCSQobAW5hC1s4b8NGgFvYwhbO27AR4Ba2sIXz&#10;NmwEuIUtbOG8DRsBbmELWzhvw0aAW9jCFs7bsBHgFrawhfM2bAS4hS1s4bwNGwFuYQtbOG/DRoBb&#10;2MIWztuwEeAWtrCF8zZsBLiFLWzhvA0bAW5hC1s4b8NGgFvYwhbO27AR4Ba2sIXzNmwEuIUtbOG8&#10;DRsBbmELWzhvw0aAW9jCFs7bsBHgFrawhfM2bAS4hS1s4bwNGwFuYQtbOG/DRoBb2MIWztuwEeAW&#10;trCF8zZsBLiFLWzhvA0bAW5hC1s4b8N5T4AXXHDBRamPGuMS23mwhf1h4mTDzMkOJ857b37zm3ef&#10;8zmfs6R/8id/comPAsIIcD2GeYQPf/jDuwc+8IFL+mOF973vfYdqt4VPfODb/Ft86Utfeok/nmAM&#10;uOHvu9zlLheV/r+xw+e+EH63cPbCx88cZzEEsDWohdI/8zM/c6qdtLAmO/H6BlhdBCh82qd92kWp&#10;3QJ6bRDjhz70oYtK/6UOWzj3Qv5ZxwKf5m/lH/nIR5a0sG6f/wvSL3rRi06lBf3f9ra3LemJuTUx&#10;znG2cHbCifTAx7oBlkZ6V7jCFZZ0YR8BzjBvgABeHxvAbW/O6RbwwQ9+8KLcFs7FMH0ufN3Xfd0S&#10;C7DSTW76VVj3WxPgDJXPgzd8weLsB18bZs5+ONiTJzhMkJU+HWCPEuatcAsnOyC1Qn6dBHkmwrwV&#10;buHcCZ90BLiFLWxhC4cNGwFuYQtbOG/DRoBb2MIWztuwEeAWtrCF8zacMQL89m//9t13fMd37L77&#10;u797973f+7277/qu7zqVFs/8d37ndy75RF7/b/u2b1ukPCn9Qz/0Q0v/b/mWb9l90zd90yLf+q3f&#10;urSv3Rzze77ne5b2RNq8a1H+fd/3fYtUVnqWz/rW8AM/8ANL+fd///cv+caqrnKy7k/nH/3RH130&#10;vNvd7ra72c1utvvlX/7l3a/+6q/ufuqnfmr3VV/1VafsoE1zGqc5iXmSH/zBH/xXMZuJyQ//8A+f&#10;Kj9q+MZv/MZF8sM3f/M3L3lx+eqmHFSujE/5MgzAkfQ6VpfPiw8S7ddl2s++5mze8ulUeq5LrPww&#10;8ezXmHOeYro0z4wbp77SMz/L9Ulm+bpdZdoZvz7pM3Vb61l7cWPJz3G/4Ru+4SJ0nKxwxgiQM21W&#10;m9aGXRNSRHZQnXKydkKg197mtYkRQc5j+Nprq11jm4dIRzwkIik2bvEkGYJkZpxoSyYRVWcM0nhT&#10;j3SjN3L6uZ/7ud1973vf3S/90i/trne96y3rsx5rbj2TpJt76iMfyZWeZVMqP2oAeoAngX9uhiQ/&#10;TV+t89PfUyovZpN1W+PUJqksG4prP9NEe2X1odNcg7L01XbWz7J90hik/EFx6dYx87Nd9eUT+YN8&#10;MHWeMsdprdml+srnGHNccVg4ieGMEaDNOjd7NzAkIB8BKIsIxAAYMBmTVPb1X//1i5G7yYhLG1f/&#10;HMEpxqhvtwbzmHPeAiMtsbEQSaSiXJsIJlE/+89xZpt1++bNLnSk26/8yq8stz7yC7/wC4seAJfO&#10;iX7mSF+xtkQaac6b3qxP1vVHDdlbTCJA/spnM70myOKED0trW74+U2af6Xv9qqusNtJt6llf+iD9&#10;1unazDiR97WZ07Vlh9nWuFO3+tWHKK9dbWb/4uSgcmn9xev2s414rU95dlu3J7Ncnm4nMZzRR2CE&#10;FMlFgG3iSI9IdzoHTGl1Hg0nsdi8P/IjP7KUi3/sx35sSdv4kc086YuRTCQ49SD1k460IrSZRhjy&#10;lVdHyqdnUp/aEXP3WCbtC9xI74Y3vOHu53/+55c2k/zYjjROY2cXcWk22UeASX2OGibwIzoE8DVf&#10;8zXL4/vXfu3XnhJ1xaeTOY6NFJnMNrO+WDvp4spr08YU03eWVV6/o4j1TR34OR32yUE6rPVN1jrP&#10;8uqyXXnjlC4/ZZat2+i3Lo8kxY0rLT6J4V8RoI13r3vd66Lc4YMNrq8NbNNKi5GMdCQkvSbASZqI&#10;AckhhjasPPnpn/7p3Y//+I8v4pFxkhmR5wxifGLs9JHWLt2MPwmmskkyiEP72pDaTFKpbePU1ppb&#10;J2K2jjvf+c6nbn50Vk83bbOf8RpDvvnkpSM9cWmHgri2yksbQ0xm+Hi+JM6+1mMD2IiI7yu/8it3&#10;X/EVX7GIdHmxeumv/uqvXtLFa7n2ta99Kp5tpMs3DqJtfOnaNMZ6nHW6drMPIptxbWs35yGtrTFI&#10;RHjQGGLlpLakskT/SahnQvhqEiEpP0kuAtUnEpzlRPkUZdqdxPAv0G8zvPGNb9xd8pKXvNgbI7KJ&#10;lMRtZATS5o6YkAHRLvLwTsyfD7nVIMDrXve6Sz7Sk7/BDW6wxNrb8OQnfuInls0ubQ4OafwIBRFE&#10;KOZLN3GkUjuizpjiyoh505fMusYj1sUedABqa6b7z/7szy7xLW5xi8Uu3QrTU1k2mWM333rOdV31&#10;kaK09ZUWz/DxEGAbwyaxsRHBl33Zl+2+5Eu+ZPeFX/iFS/ylX/qlS5m4NEFaxV/+5V++xGupXFy/&#10;+hhr1temdMSLrEqLZ7p2U2Y7EsEmtTmdaB8Zzr5zzCTdtNVHvnT5CLWy6tfxmlzLl45k14QqH9kW&#10;r6U+fL1u4xCcJPhJQYAFJHhxN4YboE0cCXbLIjZd6TY7aZN6pP3FX/zFJU18EorMjOGm5NakHnko&#10;l5e+znWus4yhnT5IUsxBbigcyDHIJ53E6TKJmkRg2kUukWYkKa7vupwYz9rYo5MTQd/1rnfdPelJ&#10;T1o+9KA3nZBfdmvMiK9xCZvMdG2kZ5/azZiwWXnpGfjZgSM+rM8DPzvbiJHPF3zBF5ySz//8z1/I&#10;kHzxF3/xQlxf9EVftKQjSHnkFUFOoqwNmX1KJ/LaN4c0XZDPTKcjaY7y1UdQs/1MN74y7eTpoI4d&#10;2AP5qJ/9ksqT5tO3uHQkWay9tPHF5dUp0y8iLEZa0uWnzPZEepLmrNO2saStc94GP6lugI94xCNO&#10;pS9O6BEuQrExxcoiw+qrs3GRAeJS1mbuEcuGRYBugd6bTUEq+tnQ8trayAjlwQ9+8O7pT3/60sYN&#10;zHj0S8epB4nwjIFYxfJ0qY08aW0zL1YW+ZkTIIBencd167j5zW++e+tb37q0sb6pS+M2pzg9Evk5&#10;90GiX2ntpyjTf4YIsPSd7nSnJf2xwiRAGwQRIDOkd61rXWuJJxGqi/xIpEi0mWSWTLKc7atTNtvM&#10;MSI4+QgrEqqufKQ2pXZiY2gT2RFzV29s5NBhO8sbT1p/5UmkNkVZ5ev0LEsiwHVeTCaBRXily1cv&#10;1kdZ7eSLSxN+7+Y3SfAkhn9FgMJ8BBaX/lihm4zNPG9a0sRth6HE1XnkdbNDYPJAhNCQ1/3vf/+l&#10;XbdBN70+CBETj8LqiVuhzX39619/+XDBY2a3UYRkbqTT+7b01Kc4ocskkklKEZM26lqj8azf+AAE&#10;+G55SO/JT37yQvQPe9jDlnX0aK5PejQH0aa5I69uy7N8HSfsVVx7kv4zTN8e1teB30awMawVGSEz&#10;v4TyuZ/7uacIMNJYExhRHolFXPIRav2kjVVbcQSY1NYY0pNslK3zkZr0rC9d+SQu484ya0cc7AC7&#10;DobK12OIlUV2a0FcM61txJbU3/jytS1fnMAhYqJfxBa5ibUvH9GJI0Nj1FZZbY2H7MOBdX9SEOD8&#10;qZ/LX/7yS+z2cphbQcQyN3bkoFxs49fOBrUZkZ+bnDJziV/96lfvbnOb2+z+4A/+YMnbyIivGPm1&#10;6XvsrR5RmFce6fiOnTmQETEeibAivCmRkXSkVNq8pcXWZRxjAwGgID230N/+7d9ebHfTm970FIFH&#10;wg4MOjSOcaXN3dommc0y6SSbVL7Ok8iTqJ+Bv/3kV+kb3ehGS/pjBaCfG8tGRA5I6vM+7/P+BflF&#10;WpNwIiuxsohrkkZtJsmVnzGZ486YzDFJJFP5vvokfaQRgzbWTiJAgjjUzb6NR6QjqNpOaezaTNF+&#10;EpNYW2X5Af4ireIptW0MafFBfZo3Mb7ySB8GSHg4iWH/cX/IEKkkSAE52Nzy6uftq82OpNzeEMht&#10;b3vbpe69733v7o53vOPuGte4ximS6nHXJrbBjWtj98mwMcTITtq4iBEZ9YmycSIcuiXmTFeSbrUn&#10;6sUIpXbK6Nf7Pnmf7D7oQQ9aXiXc7na3Wx6pH/3oRy/r0d8hkA2ai5gv0hJbW+Qlbu4kQpv5NdEZ&#10;s/7ypWfo1pcUZnodrCECtKFsbIS0JsAICnkkkUiEOGVdLm9caX0n+VXWmOt+ZJJO6fKzTWmibt2+&#10;duaVtuZ83usaNyL2IPqnR2M0pzgyScqLJ0FNUU5Kz/LSEZeybmzlxZPcaiNWPtO1r1352rXOyK/1&#10;n8RwxggQgdnUic09Y5seaLr52KTICpkhLj9R/n//7/9dSAQRegxWN2978j3iuqkgtz4YifhqZ7OL&#10;lSNJf27mRy8jiPQi5kzXyEh6LRFeYs1InfPp+fCHP3y57d397ndf6n3ZmW7e/2mHOLqFGivyigTT&#10;jVSXzDJri+yMX5l07aTL1678UcN8B2hj2LwRYOIRFTlNoiJIYC0RV2RZOhKpfhKfejLrifyauNYx&#10;fWsz88WzXWOaq3d/yiMA2IWNDoTGrN8cU5ogq9JTIjLpyAfpKCsmyosnQSXVzTFI9Uis/CTKSYLN&#10;2fhzzAiwx2B4OO8JELF1s0lsanG3JJvfacFoNqJNG3Ex4E1ucpPds571rN01r3nNZRMhjW4xyMwG&#10;RoD+ZhapIBiEYwzjiX1ggoyMqS+AIkB5+iCeCEe9PIngxBFg7aTJJD+6WQ/d3Pro5BHerZNOYnlz&#10;IyTr1m99AyZ018Yc4sR6Z55EfNJibZSVF0+ym/Vi+aOG3vlEgDY4gpgkKB+ZRXzlIwPxlIjNeNLG&#10;E9e/G5gxGqd4piOcmZ5Eo6w4KV8/YykrnR615St+ZItugdkjWzRW49YXmUQo8kn5CIeUT+pH1NWO&#10;RFh0iODmp7fi+kqvZY6xbk/Mp9yjfiTYLZCcxHDGCHCSQ4RhkyMVQOkGCCwMBzBtUB9mOH2e+9zn&#10;7j71Uz91uSkhBnWIq1uc9vNDDoJ8PO4iPaJfN8fIDykiJP3pw1nIS5q+9Iuoy4vpX1kETjdkDRDG&#10;pYv3jB6zzWtM69OODvpEntKNH7kiJhL50V9M16R25UuLI7opyuZYtYk8jxra9NbJbza2DR8BuilF&#10;gsijOEJIIrZktok0tIkIi+sXMUnbnKXrH+FUVrry5ihf2exD6G895leHBGDA+vkUCRBlSEOf1tJ4&#10;M08mccHSzBN9JvHUZpaVn+WEflPotM4ns7ybIWmO5klqFwluBHhRsLF7tIv0OiUngfTIyLBtbCTF&#10;qA95yEMWwos0fEKM5HxajExsXkSjDBGK3QTdvpCdNsaSRppITzvj+DACAXAc8qUHfdObnhGiPElf&#10;7TlaXycq0vUhh0dwutFZPVJAfMR6I7rskE0iJ2kxibwIwoq0tCXVRWKNUd3p2lSuTFp81MAeEaBN&#10;xJc2eJ/MiiO9tSABRFV6kgXRT4wk1u3FRJvS2onrU0zoNfOzjfHa3PLSpH7i5ozYzasOBmCYz+FE&#10;zN/sgSD000fc3M3bPMkkmohnElnkVro+ERIxdunZl2+kxZGbNnDYIV674sZovJmvPWED60V81k9O&#10;YjhjBBhptMlJmx+xRCjIgbEYFCBsYvVPecpTlu/tEc4Su1G5ZSEx7/rk3fYIEkJsCNCjJhKqP+JD&#10;hMjJDU1f89CNkzkNsQEtwkvoSkf1AGKTAxd9kaubqsdun1D7c0Fz3v72t1+IpbWLI1HrTzoUZlmE&#10;pX9ktiavKcoRozbd8tb167SYsF35owY+ZKM2vE3Jl93+SASlXFwb9pSOFKbUVow8iiMigoRIBFOZ&#10;uDHE6znkk9oUz3Rx81lT5AezMAEn8AMXcCINNw4G+OogiACbd6Yjl9LIZaarn+STVKf9zCfK6EH4&#10;aLbh//yWqC+u/+wz5zGm/WmMCLD9chLDGX0HCAiRSURoo1cWCQIRI/rEUPppT3va7rGPfezy39eQ&#10;yj/8wz8sYyExpIN8bF7kFhEhPrdB5IcM1HXzI9I+KPHhB6dHOOYF1G5pdBLTi+jrkRbJWoNx3fSQ&#10;3i1vecvdHe5wh4UEAcGaOD/Ss16iXzaI7JRbA6Kb5EcqL53MfG3n7bD6yHOOW58ItT5n6gZo3QiA&#10;PW1sm93G7y9AIiWEkmgjjlxK22CRz1oQySS90sQ82hgjMkyX9TiRT/NETtURG1zeOI3vO43WpMwm&#10;hxFPAg5Z/iXsyt9wpE5fpDn1MHeSLiRiKS2exCOOqMrXbo5TeRJRTZJLGn+SHjHOLJMWyzePMmuM&#10;XGEAFuzjkxjOGAECRpueuPF061FOEAViQz6Mx4FXutKVFgAhl7/4i79YiObWt771spnd/BAZUnQT&#10;NIZ8xIiIlGurDjm6GaonNrsboD4RBAdyGD0SukfOSNWtDsCVIUSPz8SPlyrnbOXGmWuOAM1DzHlQ&#10;WWLdM69e2Vpqm8xb4rpeXfXiNWGSo4ZugAjBRrAxkBPC6MYUiUQwk2ginzVB1KZysTEmwSXKzVld&#10;9fVtrMT4bWx1+murrrlKtxYHtLTy/toDRmDGwQh7+TacqzcH0py6p0dzaEMiloSOibbwqry24tah&#10;vn4H1ZcmxuGrpDIy68uTOWZSHzaw7g5C8UkMZ/xDkEl8YiQySZDh2jyMiwCVI6+rXe1qu9/5nd/Z&#10;3ec+99n93d/93QIUj6/qCHJCPDY0ggNCtx/9xd2uPO4hR3954bt4HoWRhBO66zsSI/SxoQGXIwHa&#10;+OZFFtagzM3P13PMSX/tzXsQ8ZF0mRLJpav86cirtrUhs88ktUl4kZ5Yu9roW5ujhm6AkwBtdMQX&#10;CcpHgMRmjZwigfLFs64xG2MSXvEUY4gbpzFIBCSNyGzk9XhEGeIi/TWLPjAjZrvwAo/dAqWVsze7&#10;IAhz6t88U59JXMkkG/XlJxGVL618tp/tpCOymY/AyJoMxdZK1mPN8fi9d4D2THvpJIYzSoDAsCYE&#10;5dLVyQMLgzEigNg0vvf34he/eCEe/0z6oQ996EJYwKUM8dnAbnPKpJGrNve85z2X0xhAjf9Hf/RH&#10;y63RTRIRIkv9O6k43WnOkenBmUiNrkjPJvezVcjE11qQKD0iv4hd2wgucittQxRHRnScceWT0A7q&#10;V1q5vqXnGImxJgmWr+1RA9uwG5tFgDa4DU8iFr5FBBGcjUpKr0lrEln9Zl4cWUkbX6xvczUWSS9z&#10;aUdsbpu4NrA3b64JEuxxtk3eUwUCdMiyp9cs4g41ae1hij6N11rSKXIh9KNTJFN5xLOW2TeZ/con&#10;+kR68sV8FxFqIyZsVNpY6hqncr6fBGgvncRwRt8BIp8kIuw2GPlph0B6DAaGS13qUst3AJUBtw9E&#10;nK7e8yEepOfmpV45MgNAgOt9nTr/eNqnsxyEALXzQYnH6toFhDYGoNrQ2nt8NicdjX/jG994+bBD&#10;uU+cEXf6T/KLgMRtBOlEXZtkXT7rK5/kmMivSbO6ypFceXJQHX2PGtga6IGfrW2MSMZmj5iSNn9t&#10;xNm/WL00mX0msZUntRPbpHCzHqe65tHe5m7jSqvTpnoxfMCFTa8N+5lTP++c2RQuPZGwq8MQXmCC&#10;fdkEeUaCyBTJti5zJs2dnuKPJWwdIVU2xyltDbWLvOoTiVVHtJ/5RD995ljaWh97ID62dDE4ieGM&#10;3gABQdztLwKMFNUjDwJEYob1xWfgedSjHrX7sz/7swU4j3/84xfSsmkRV48cDO22F6F5T+iGZj5z&#10;eDfoy9Ty6vuLEX/nLE0fgHa7M7Z3e26bYoSpDBkiQie+tj5IUWfjmyOgT9FPW1J6lpWPkJI1Uc2+&#10;xp1tEagym65+lVdW3+KkMchRA/LrMZivbDqbr5sTMrLhI6y58Yu1T6qXrk91xpKvPpKSL228OcYU&#10;ZTZspOQQg0N2YEsY7KnA5nbARQaXvexll7HZ1btkNn7Tm960HIoOZViDI0QIa2xhPOQIK+YyJwLJ&#10;Dq3FuMpPJ5N41nVTjNNY6zHLz7FIJCYtbr1Tqqt9ZexknaSDhP3O+xvgJLlIIiIsj3wiQeAgDMc5&#10;V73qVZcbF6J585vfvBAScPUhhhgB9rWWxzzmMcvNDgiBT5lHXr+3Jza2sZzY8v4WV386IDh/toZE&#10;n/nMZ+7ud7/7LWOo71S3ERCtNALkZGWtpfVNYpnEU6x/+QhqypqcktpGbLOdfHKYW2VjFR81dAOM&#10;OGw0ZIOsptjsRNrmJ9oWT6KaeQQxySxyKzbezOtbHpbqp9zGbbPCmpje3d7ZA5mr61aj/ipXucqy&#10;Vn/T7SkCLuDAd1VhDK7gFW7U+QDPYeyQNY4x2d5YbpGEbqS1licRDJnlZJbVxhhJayWzHzGu8kis&#10;efhNXF4cGdJV/qA2yrSxxsgvLJzEcMYIEKkhhUl+EUVlYrImwIyJ9IDJ7Qtp+ZtatzMEpc7f8t7q&#10;Vrda2tiEwPbEJz5xIS7vAR/wgAfs7n3vey+gNqYNj0B6lEZ88sjShxrPeMYzFtByIH05kT50oaNb&#10;J1GPuFsPYNs84inrsm5ms2zKJCVxZWtpo5aO9OSNL09/sh5/nSdHDTY3YSebwUZDQG6Abn6RH0Ky&#10;OeXbqJURfUqrj9iS2kpHorM+aYwp2tLPhqVfG1us3GHm1Qb7RXr8zJbqbXi+hp1f//VfX259yM+P&#10;2vqWwGte85rlV70d1l7PGMsY+hrHwcwf0srMAbPaZLMp5lunDyK0ZF1nzTM/ZRJYaUIP9lGmXWXr&#10;dtUp054dHSr2ivVYFzmJ4YzfAIHGJuV8p6x8sXpEQgIDYCArhrd5AM6nrd7lITiEJ3ZTA0Cn8Rve&#10;8IaFGM0DaAjRdwmdzNoCNXL1XsYtEEEiADp5XPbJsNujcsChiw0t1q/3fAl9I5hJcvIHkcxMly89&#10;ZbaLCOWbY7adYpNGgoQe7Cue5NiYRBm7kKMGdmpj2wyRV5+gRoRISDkbR4hJhPixSIxop2/tifby&#10;6342ammbFa7a3JWbW1kbN3vysfXY1A5IuHLo+uoTTMIYPOkDx2zrEPWaRJ2DUmwsY8KRdg5dY9KX&#10;rewFZJI+hH7qxWuJiMprV166fsaRbjyiXSJvrMYT23PViZFat75uerWtjXJi30b27Z2TGM7oDZDD&#10;I7tJhBFjIg8gjMeQGRZgbVC3spe97GULmbnRuQ0qQ4CveMUrlpshYHoEMYdHEx9S+CAF4BAYcpP2&#10;+Cymh18rdnrrx3l0Nic9pAMtHa1jrkd/c0U+ibIIZpLNOj0JLikfMdWncnE3w9rJz7L0oKtNaLO1&#10;jvo3d+mjhggQifS4ZOMhvmR9E+wGl0R8kVhp7cT6VS5ep9v4lU1iaLOXF2vTe0ltER7sITs2sR5+&#10;lvfqA2bYDC7c8LRh7/AsrczNzztmvmEX/RAmMuEH+GAjNqGDOdNVnNBT3FoqI8q0r0/l0nP9lRFl&#10;tcsOkV6ifNqpskgu384+pyNA6ZMYzviHIJGcTQkskwDF3a6Aoxsgw3IYY9vATlWPu4973OMWMPla&#10;CyLz3u45z3nO8re/SAzp9e4uIJrX2MDrxFYHqMqARV9futYOYJUTutOPRHriSJwAvXGVRT7y4urM&#10;JSbKKicR2LpuEuBB9et0MR3ZEwCtAbEgQfYFZPVs0LzpedQQAfKdjW4u/psESOiDyObtr3QEVzri&#10;a0MX25jiNrj0zJt7bn7xWtLPXOahWxubL/mebdgO+bGZMnbmd3aU1oa9rV8b+NXO+2Vft+omyN5w&#10;xw/aOmTNiVDowW70skY6iek+Za5z2qW82BjKWmd9k8qtv9i6I71idigf0dG1dO0Qn7z1RIBsAH/i&#10;kxjOGAECApk3wIgPiABNXYDSto3EoBzJ0IwKaMCE1KQ9jvjww+nqkdg/GPII6xao7pWvfOXuwgsv&#10;XE5v/Y1rvoilEwr4Eap685kbcQBq+qf71JtMAiymG5FGMOaqPVGepAuRN0ZiM4kbS3rdP1EnVs+e&#10;1mVNyjyS+Q6l8ayJaD9JmRw1sF+HF9/ZXJFLBEMQm7iNTtg9wqtMWhvlbfTiZG5odTbkeqOvRZvS&#10;2hk/ncQ2OXvAgQPWgcrv7AoLfJ5vDhJkCOPeBSJAr1eUe8WSf2AScVgje02d0mfKXHdpurOTuLrG&#10;mTaobfkpkRiRjuxmrE66dvrV3hqkxX2oBHtsBw/22EkMZ/wROABFdhGevFibyAb5MKBbH2MHEmN5&#10;d+dxFZC8aPYhhzSg+tmsy13ucssvLfvfIR6BfVBiHH3NFTlJd0sBWE7jLE4LwAfpXWxOoDaWvA0j&#10;r3zWTYJRto6RkDiZ7cnp6pVHYLPe3HS2FgfFS1/60t3v/d7vLbaxIa2NjSep1u+oIQJkS/6yaWw6&#10;GzjyiwgjOpuZtNEjP+naRADEeG122GhTrzf3Qfm5gSszpjk8Bvf3vQgQ/tjJYy6yg4V8z24OXYes&#10;pxLYU6+d9g4zfdnDqxqHsw/b1HtlE77cKiOWyEefaa/emaYnnVsbG0RUrSnCivSyU+utb3FSv3RR&#10;VlpsDiRXeXWkOj6PAOHAWshJDGf0BjhJxEYDokhEXQIUwEFsYMTFwEAgjxjdAAHQn7P5kQQ3vKc+&#10;9alLGcLjcP++8x3veMfSHqgB2iOu+ZCGuYzJSebkpMhPH2VEu6kriSzEEQgyqX62i2QmUZVPKqt+&#10;tplx5euxiXRl6sVuYA4K63IT9Aim3PrY15rq1/hHDdlxEqCNMjd0Eqm1KSO8JOLjz8ivtPbSZL2R&#10;k8ZN6KG8DT3bpV8/uGszO2gdIGyXbcXsi8jkkR27aisv1gbO4UfslY2nEl+PQXjaGVO9ediKHkiz&#10;ywLfpRNbRILawTL92db+gGFknb21yTatrziRJ5GYdHYRl85OM1Znntm+mD70SK/wcBLDGX0HSGw4&#10;MVIBjEkuJAIkNinjAQfDcqZ64AJK/b2ve8ELXrB8Kgwkyjn39a9//XLbMc7Vr3715ZNhBGkO4+rr&#10;j9k5Cei0MxfwIet0TKdEPnKb0uaQbpNUJo6kpiifj72VrdPqbTZpRChfXNvq9CHmpS8gesx63ete&#10;t3wK7mZzj3vcY1mHtYq11b/5jhrYcd4AbVYbx+aN+GxmsQ1u49QGsVW3JkISAUaK6w0908Zdl5NI&#10;oXKxcY3PPv5znfkRkE3u1uadXYQ3iU3eDRCZee/cez62VM++0l7HOIjgE0HyHf+4CTaPuenCFubk&#10;T2tQZr2tPXIRIz0HmbHMh2h67UBaa+tci321LmvOKREcoStB3JXXjyinA/8TOtHzJIYzfgOMWHIY&#10;gIgRR/XE5iTdJBjaxmBI9fr56os+V77ylRcHACnS+8AHPrB79rOfvYzpMdg/8DG/91+Xucxllg0K&#10;bABkLMA2T+Q3ZeoYmUV6U5STyGSWrSWi0lY68iHSU6qfEvHRu7Eqb5z0oDsw2jxeE/ggyAdD0/6k&#10;sfU9amBffiI2qlcM/GcTd6OJBNvQhA+RULed2ifKIkIbWqw/idyMMTd7m7PyWVdfafYxB1x0A4QJ&#10;fuwHddmJ3foUmPABUvOled9K0LYbYH7Q3ndQvQPU1te4IkFE50A2T6SPXNiDzfhOzIb5MZKBT+QH&#10;t2xOX+2sMTJqzWuxZuNmiynZrHblxfqYO59WnkSMESD/t4dPYjjjH4JEcDbfJBfACmC1nQToVARO&#10;ebc+fbxYRnqf8RmfsdzyEOF/+A//Yfdf/+t/XU5iJ/Pzn//85VHYY4qvuQCWsW1OwDOetBiY6EaH&#10;SRCRnPTMT5CXRiLremUR0sxL2wQRWvW1IWsClNc+4pttpddz09dc1sgeAGuN2rSW9ThHDd0AI0C+&#10;m7dARGMj22A2C5+IlSG5bn38Lda+svKIqzHmpp75WX6QqIsEjRkxe12i3iZ3m0NsbAg37MT2CJEf&#10;EKCvVyE3j7jaeh+oXL1+yNEnwX1dy2MwAmR79jauPrBsfHYjbGIc7YzDTvaE/QC70nwJ28aAYXZu&#10;zRHXWiZhrctPZy919DF+cSSoT2PVjq6ErtayEeBHHRSpFE+JdAinah9BMR5DO5ltLuDzlRdl/lrj&#10;wgsvXMjPiewF/0c+8pHltgN4AMQpXkC7+QA0x3GOzWmjTjBNfSK8yCogzrJiEglNMpLWRryuj8TE&#10;pPLZpn5TakvaaNKNVZ18BIfcpa3V2ipP0tV4Rw1sOoWt+QBhzVsb/6nnD5sn0kNCkZ440kyMo055&#10;40Vm8pPY1pt45mc7/SJAJOwGAx8whbDYCC4crERZ7wW9YkCCvomAAOEsguR7bf3JHIKTVudJxW3R&#10;2o3rE2bYdoOK4CJcfjEHDNMpH2rPr3wur3wSYOsrb+y1TabUbvZpDGn2MwadI8L6aqOeT5XTk9/D&#10;wHlPgBEM4SxOt+kimeoIx0eAhAEZHjhztEcKp6h/0A4AxvKJL5A9+clPXk5Fp7INDaidpByFVAM4&#10;EBmPfsZOP5J+YjLJr7w4EgmsyqWri5Cqm3mbhFjDuu0cM4nwJumtJRLUhg6znXy6N6b2jUeOGtjT&#10;qd/tugPMZkJeNor0vOnI8+/8v8ER4iQ/gqyMw5dEOjFOm1bcXG3U6meZtj1yi4k1wBCbIR9+Zxsk&#10;5zEWybnNwVv2Q2gOYKSZPxGeR15YhFlpfZAZjFk/X7gdOuC9skFq2c4YxkawZJKrOri1V2qPdJCT&#10;/cLm0uxvTO3gniivXXbIFtmH7SK1yiM40hz6TZsa1xzdAAndTmI44x+CdMOyCcURoDRAiDlKWyBE&#10;UG0gf4Cunz9zc7uT9uswbnX6PvKRj1zA4TT1t5huiZzxrne969RGt6GUdQM0fvOl29QnwgC2iK10&#10;Utmsi0xKtyFOJwCtTf0QXfnml2+c0o0tbqzqiHH1T9fGIvK1m+McNdiMCfuKbcBuejZTm6YNyL8R&#10;3yTACCmCQnJiY0R60kkbVzzz5phSfW2M2bzm6tbCTkiHbZCNQxch9tUX2GNHmNEO+WVfr2j8uRxS&#10;dDOEJ6TqBgmnyA6hwh770IGu2S4dms+7RESirfnopA0y6iYcKRlnrm+ms4F90NOQtH6JcepDIkIx&#10;0b4yYzZHtp0ESGd77SSGM06AJKKLbOSJOmSU2DydaowNmNojQn/z6y9B/NiBF/svfOELlz+F85NZ&#10;vnJgPO8KP+VTPmX5O2CntvE5jJM4BHiQbPOlR2IuQs9IpDgCCeyIIxKaZDTrkVHtgHfdhnSy1650&#10;5KS+cdZxYxYrE6fnJL/GmVKfowagZ1u+s5HZus3D9tLa2Hzq2nzIx3vaSUSRoLx0YyCLboKRoFid&#10;dBu9TbkW9dqLjWUOh6NPgN1C6c+O7MImyI4dIyeYcEhlYzgRd6DCp69jufm5GfYdwL/+679eyvvx&#10;DmX84rBGbOzCJuYwDiKBRcSJgBGucvOzL9shK8I22cW6skHpWTbJqlh/6554oUc3vvaOucqLp+2V&#10;8avycCAmJzGcMQKMaCKXgwiHRJLqOZwDGJRTr3jFKy6nrF+GdiL6gVN9gIg4KfWVRngeUf7n//yf&#10;y6fCTtqcnnOAlV6AN8k4wosAk8oCB5FObIYps262Oag8mfVzrDZiRJjMtus6Uj+iHXBLT5KcG13Z&#10;UUMHC/8RB1ibz4aVJzY3fbQnfIwAEVCPwkgpIrS5bbT/n707gdq/q+r6T5MiiEKUUA5lg9mgpmna&#10;ZPM8z3Oa2oxpZJlRPAiZDcITKYMKEg8miEwRhaIslJlCQdNMKwxtrVaay2H9wdaq1vXn9fV5/9qc&#10;9b1/D3Tdz+/3u9f9PWvtdaZ9ztlnn70/Z3+/13VfN77qzhQFhjmjvDWdeZQN1Be/uazp3y5YV519&#10;OGPRGgDyOMsu02Of9tIdUvZkwkb9tYevGxnj79Nd0CJCdV+HoWt26mfbPBKbXxs90It12SHbpEPr&#10;Oif2qQys8CE+AnjSxwqAkX3utUfpg26Bq/3wJ2elf4IemtFmY+PrjAPBax8BOjQEQBxiAIJqi/BR&#10;PCeiQMpzqN6RuIkZmMcBRuY3ARmWuvZ77rlnexcIAL1z8edfviwNABl4hhMAJpf1rC2fckXqjL6+&#10;WWcoqHZlxowCnAAmR5k88c15Zl/UmDm2McoTACfAyffmnPyzfm7ikHQrz6E5J+fgXHJteJyDC46M&#10;cuAjCuuvMdQjcwR8OTvHYxsBWQCQQ0+KP8ITv/msYU19yhPYAIIP1jy+FrXRFxAEeto9iXj94snD&#10;uz62B9zUtat7FPbTWT4V9r1B40WJzh8BPRc5m1dmm3JymIuNkoXMwJGP4KUXe5n7Vmbv8knaorUP&#10;GWt+ufOzjotrAqA1Jwii1qy/JwBzoKuYLvVDkAAmoKseADro2lARICdxWMoeJxiMRwi3KeADiuXe&#10;wbixvXfB9/mf//lbDiwdkANzM3WwDGzKQ4YAT84o5YAhIEETXAI55doDk+qVA8Jo1vUHXJO04ZPv&#10;lfHIPZL1IYk+c07Z5hrK+OKVa0PnpgwfwClzCIDiDD32OU9nAPACyJyIEwM/l9V8HObg8sAvAIyK&#10;bpTlszwdW1vlyFgOD/w++IM/+PQhH/Ih21qeMuzD+bMrv0AE/DzOAjG2qN0l7B91sTP9ojm/SOTS&#10;dTkDPX+fbowPO3yYoR0vG3ZGbLfL2BnI2b9H3myuKFFEDJD4CBvuUlj3GKXb2TbJGH4x26bunA9Z&#10;kHVRZwjoJpiax7nqd7by6CqmS40AJ/gFfA424Ksdb6E/xTk8h+7TXEbF8BiQOgMCdsiPHrglAaB5&#10;AoXXvva12zrmMJeD45zmxxe1Psro0B7AaZ+ggrRV32ufVF/1QGntj2ftj9Z5ArXZrx5fsmhrzsaX&#10;n5sCv6JA+s45OEpnwFHw5EhFGcBHFFgECBDlSFsOD7QCL3kR4HReeTQdG8XbXOb2fVL/iRAI+usi&#10;0RigAnT9xuTznve8LeLzlOGDN3/l4XEXwLlojRENAnvA51WMiJC9sl2Xt6gQcM4PONijiM65OAs5&#10;YGSPzkVZu8uBrQZI9GIP7b/oLV3bNwqkohUU6V4+9YeUAzS+2aWFOjNnKK8cvwsQabuK6dI/BAF6&#10;Dk8eVdcfCBXeUyLH4QSBnx828Jh79913b7euG5YxMlSGWUQIDD0Wu43NxcDN5XA4nnUcaFFfsjDy&#10;SQBw5pMCFXkAUl45AAqcUH2M/KI6CqSmU9SnXnlSa9Q/56tPubUmLzo3zQiQrhk//QM8ZWcqRxyI&#10;I3Gcco7MqYsCnf0EQTRBUD4BMQcO4CJtkXqgOQHQO0BfrZIDKvoAUuwJCAIrH3B89Vd/9fZhRlEg&#10;m2OPQK/HYAAH/ER9Hn97BAaO5nGJu6B9Gow/22dnLnHRn3lFfuzYZa+fDTs7eib3BEA0gQ4voLsI&#10;DOWROr3Ek57k8ZiPnJ0fn8lHkfOsz9lHZL2K6dIAEKBNgJNH6rMPBYCUR7EiAiDHiPC5URlRP3nF&#10;KOUMBnm3UtmYIoceuwLA1gWCgMyBVkaMETis9UmTZ7ZznovyQCcQkiNtk+YY/T3izjbrK1dvrHLt&#10;k+Z6qHrjzk2MnX6RyC6HCuS0OwfE0Z2HPo7mrANBoAcAvftFAHECoNy5iuwnAEwnzoFnPsv4jTeX&#10;tRAAJCO90C1n9iktwAJegIi+Aj+2BthcxvbD5gAfXm1sVGTIDtmwv1MXGQJG7dbIBuUucbak36Uu&#10;cpwflFgbKLtk7Jvs9hJoIWWABZACL1Q7moDYOPpXT0/pylqdGX1UNgcfVbaWqDQe7c6/C+8qpvvl&#10;ERjIBCgcrshLvgeADstfenjZ7KZksBzATet9ipuaASozHrf1NEQvmx/xiEdsh+lwctDkaW15RhjY&#10;oeQNaOTkTn71tX/2yVEAlBHPerTyzbb1HV/zttbKj6+2SfXL8cSXTOcmBs9hUBcYJ+IEHMYZaNdf&#10;m9yZyxFnmiAHAD2e9gHJBEM0gW+WZ74SviJI83n/1yOwfhcq0BHZOUegwwbn+zvgh8+F7NNdNokP&#10;OHrywOv9IMDzmgYY6mOnojp/Psc+6d2cdMB+lXtXaE3A6bzYIv0AXjm92P+Mfu03sAvkArYJgvU1&#10;pnpgqIxcSM4DBWYuMmeojVzGaiM/O+Jf/AwPAoRXMV1qBIj2Iq5ACAHK3gFykF6yMkzGxYie/exn&#10;b+MYDuBjeACPITIeRtljg36/xeaRJiecABi4tb66A0UBGZpApozwTp4ABI96vHLt9U3SNsfKJ8DV&#10;1lj5pDlPhH/Oh8yJr3yOCViVtZ+birCdn7zoLueScxb7dkYuOufirDmy884JUUAI+IBh4KcMvHLg&#10;KCdf2wBEIGGdyFwiP98v9WMZwMIHHeT6n//zf2787JFNsb8AygUL5Pyt+dOe9rQN2LSL+hBQ9N1U&#10;7wl9EwGvKFCbeXxAx6bZCN3LPckAN2s4C8BnHbl2ctAJ2chJFwICbeREyulAeepgts26cc7AWQGz&#10;CXrOxXnxWWV8+RGqjgK73t8HlNquYrrUCDAApMgirQBQPXDE1wthynMgIkCPAZTMELwPdEOibkjO&#10;BPzUGTAj9B6GsbkpzWM8xzS/dayfPAEZYowT3Bhjee3xoLVfjgKVqL4Jatoqy6PqjSnXNkFtpdkf&#10;ADbnnC9ehFeu7dzkzAAfHXMQjgp4OBz9Owd6F904P+djbWdPDs7HqTmn8RwUGWce7dOB5dYwTnRZ&#10;Xj/n7hFZGeipB6zW8qGHyA/IcnoApJ2tiOjIyL56L8fegJov4/vBDY+7ojsfkPi6jIhP5Ogn2Nig&#10;99bagKKoz1OLMcpsmd7py9nQgcv8cY973PbojS8AdFHZn0vGHgA3OdtfYEZXKB1MfUXpFT+iQ3V9&#10;dGAdFLg5I4GGMv0ifM4I0KmTS1vBC94A9Cqm++0RGODIK2tHeBBw4kSUx2A9+jAMuT9/c9u6TUV/&#10;bt0eKeSMlaExPAbmlmXoDjjnBK5kmvIgBsjIGKRyQCdfAa42hhHf2j+BJb7K8j1a+2bdfHJraI9m&#10;v7q88qR1XNSe0bmpR2A6RpyLk3JIOgciInOA4UMDn6DKv+iLvmj7YCEnc/bOLGdUzolzNqAhz0k5&#10;WgDImQEDCiQCCvYQuRxdsHK24cJgS+QQ9bEhF6onDkRXbE5E5z2dR2Hg9nVf93Wbrfmn/Z46jPP4&#10;6wO7fg3GKxz/OpPtIhGf+YBqF5UymxQ5+rEPFz+yJjC2X3wAnD/Yg3JAZt/0FNHXCobRBMDG0Tc9&#10;0mdnWaTHXzpb52M/eM2vn9x8rKhPW/lVTJcGgEAtwEETAOsL/JQZdgDooDzCiuw4iANiUMCPobqt&#10;GQ3jYKgMjVPJvQN0iIyeY5jP3NZJluQADgFUgKZ9ts16QFcbo1QPVJQzauX6Jk/UXPUZF9ipz75y&#10;/fEFdnP8rF9Ec1z7PTcxfjrnNAj4cFQARt9e/DsbkZIoB3g4Lz/Yqg9wiOSN5ZjlOWXz5ljI3PoR&#10;+0DOHDCs7wsj7UBP9IfXWOfITtigyMxlW/THzhA78yX73v3Zhz+3lPtE16MtMBf1ieDs8Yu/+Is3&#10;ILQ3tgvQACdQo/OiP+fAlp2JqO/f//t/v60DKH0YApTxI4DlvWWPwfaqLSBbgW4CXjma0SMeunWG&#10;dAjsnCUSlCD67ixcNHhcaulfu7H6Oh9ndRXT/RIBMrLAJCAsCpTjK3pwEA7pkY985GYEHms9NjE0&#10;EZ62DNPtCxQ9MogQ5W5s4GkOhu0gzZss1m7d6snHIKPaGGigMturz77qCCCpBziTN574ygOxeIw1&#10;rrp88sz2lZrP+Mp4UbLI6eHcxNg5kQvM+fWejaNweCCHgIPHSIDgF3yAIrBxaYmKetHPMYv41DlZ&#10;ANhFaW45muAICJy7OXp/6LFRDpQBBx46svcuR/MhOiELBwdE7ImM6uR2KQM++/HIK2rzjo/tsUcR&#10;kkd99hjw+z6h6NFPZN11110bGLoEgCPQA5TmoB826aw82RgvB5D2SA8AsK8I0TMK4AK5gA8pa4uA&#10;n5we9LtI6IDu5NZ3htajF2XUOciLuJXl6uaRa4uuYrp0AERAZhIla588QIoxU6hDAmI94iKPJozF&#10;LS3vhmRw2hhd0aBPgBmGucyZkVs30EMT4GpTXsGPU8Q/Kd4JPI1RBmDK5bXLzdmYwKl6NKO1uebK&#10;N+eVB3DmVW+eSF+k79zE2IEHp+EsogFgwyFEPc6FM3sEdD4uM8DhvRhwASpk5ujOiy2oczjnLgpy&#10;bgDR/M4T4QVM9FK/R7MAOCfn8PLA0bwclrxAUF2kk7ObzwXrV8bJWSQHtD26kxkY2heAZ4v25WmF&#10;rcrZrnZ1fC5v+/YqgN2LJMlP/x6bRY/suqjPOHrpE2T2Z5wPB/skGMDba9GcfQZ46kifupxfGYeU&#10;7dPZ2TPdBbJ02ftyZ1EfXj4VECrTI53jCxi7uK5iujQApEQHJkeUydjkSJs6RU+D5jwOxy1n/Itf&#10;/OLtxmSQIgWknOGpcxyGAwg5GsNg7A7DwZnbOkDQmnKHnxxyYJBsnE+/XF25uhyvsnzWa5sEhLSv&#10;4DP5AyrlyaM8wbM21Jg5T32TH805Zj9Ho7tzUw4EBJ0ZvWuzhjMSGTkX78lET4BQHTgiZ+LcnZVI&#10;ztlq40TmAHL2YG5tcnvGk2MGXpyeIzp/dqBubqTd/ByYrMrAQTs7MKfHV2BHbvYEtPqrD6AH6Ngc&#10;YGZzgM4TSpcwwHIpZ6fkJqdoMsD3uG9f+uhffx+8AE/vAYGupx/zAFBzARqg7hG+d4ETBIsGV9Le&#10;B0D45emF7pxdlw7d2hfd5B/6Olf2A2SNEykD9uYwX5E4uorpUiNARIErOfDKwAgfkGKUlOiRxYH6&#10;Uze3o8N3O3IWt6EDYhgMhmHp8wiizhAdeIfEQRxgABjItX4AV3vEQAO+2qpHk2e2TQqc9ij+Fbgq&#10;ywO6tZ/zTGBrHbkxtStPPmS8x80c9NwEeNKzs+xMWwdYAAdAKPJxXh4tOb9z4dR4/dSZcQDKXM6P&#10;05nP/ByuR2Vn58K0H05oL+Rw7i7Q3hHm5MZzUm1yYOzRFGAFHuTqn+6LyDyWBtwveclLtnWAEp3i&#10;YXtdumyPTbJNdip3cduXPVrf/MCcneMHiHTjvxwaiwCg/QFiPPTkcZnu2KDAwKfXnpB61wnc7LkP&#10;RtpPeaAncgSceOg3ndIPfbo0yMc/kX1qz97sg+z5kzW7+JwFnTsv86GrmO6Xd4ABTQBUmzoCfpRK&#10;mZQIABkuh2AAlA/4GJCcYXXjMhq5RxM3tNvb7eYwM3yHRZ6AF/Akxwpss+7gAcpsU98rrwBTjgIx&#10;fLXpt6/Kkx9NEIsnkGu9eGuXR9WTT7k5GTkdqus7N7n1A0HOIKJyBur66J8OyUBe5+CsnQ/A8n5M&#10;P+cpeuRQgAUY4CWn+bSzF/sAQJ2pNfRZ37zWzba0Z1va1f2OpDpA/rZv+7YbH2iYh82psym25c/g&#10;rAPYejztlQxgEhUCK/0iuQBQv2iv8wM2T33qUzf7FiUCNsDdV4PMy67JVqTce+2iSvsDYj7F7ovi&#10;wC1ymQBCeXW5NeVFwfkgXdkzf3n729++7Y+uAzrEd1Bj6qNfufkCvx6P0VVMlw6ADJvSGFDGqq12&#10;PHgDQA7hoLQ7fAbqkYhhzZzxe/xgZIyNEeFlaG49B5qxc4IpS2XyOGzlQML42aauXLu88qzP9rUt&#10;oNJXOTCqHm9gWR0Vwa3tsx64oHUfCJBwMA4JAOvHf26iZwS4OBOgKvKKnC0eUYmz5ihk0KZunD7n&#10;Y7wzdq7A0XszZ2V+e3Ge6kCIHdgDGwroOGhgqW6cNaxn/+zGusYBJSDmf3b4cjP78nUdUZ8PJdiU&#10;9je+8Y3bOVjTGLloDTAhZe/syC2yNWcfjFiHrsmsDOTwAhvnYg/AzaWknU0DVeAr4jSPunEI0Pgw&#10;xBe5gSBwC+BWApDx8Al6YWN0Qx6/nm6/2umWHvXTD93RmTORqxtnL6I/4/EBVX5Lz/PMr2K6NABk&#10;0IFgRJG1TfDrls5BvOugbIbv9mMIjArIcQhGxljkblA3LiPEa5w53EgOwcGSxXrIoTno8kACaCiv&#10;ub5I2+SNaqudsSDGPnm1qdc3qfbZt1fHt/bXHq8ySjaAx3E4WsCrrzHnJoaP6J6+ERByps5XHycJ&#10;AJwzAMyB8Dsz4zkpmb2D88gJQIBC59X+yc9+tAE1ufV6BDNvDmn/6ubX7xEwAGYboi9fW6Ej7/s8&#10;RRR1AUE/cOqHTNmjtQCgsfr7MIS89AtAe2Xj8doY/GTWTxa2DEwDQHMaE+gDPXs2VplcomG64AMi&#10;Q/bt0dbjsG9MeC/YIy4CkB6TRYoPf/jDTwDK2dObnAzWdj4Aln75B2CvTF9dJsaQE3/kUsFnL/Tv&#10;jAM/dBXT/fIhCOVMSsEI+FFkxitkz3EcdrcqI2VwvvbCIEQzjMXNqcxgGQsHctgMnNGbqwjDnJym&#10;9ckSMO2VA5Gcr355tI6T79EErPhnX04dKOXos3+lxjdGW3M3F+fjeIxX21wj3nNT4JLhKztXOuc4&#10;OZGcs+RQzkjuLJy9sypa937Mezjv3shOZvp1lsbLyW+sfZsbD1mAg0uULQA7ZfPLgQYA8XUcdXM4&#10;XzpSZkOAx6XrHbRHUbbn3aB20SPgQEAJALI/gGIMIOwpBcC5nMnVIy4yVru5AKLcGH1d6NYyPx9g&#10;7+wcDxAkq/XIbV8iwaJBYKjs19T9mZ9vRNCzdeje/HSmnu3Yt/n5h3bnQMfpprNU1o/yI/qmR/zq&#10;1joA8F2JwiiJshHlRAy5NjyMmQE7TO8vchwH7xZ1OAAO+HkkYUyAkaEUBfbpm/kAoLk4Yk6VPK2P&#10;qiOHjbTPfK+d0aDmqj0QkqPayuuPZr05Wy9+pH3y0k31WUbKyaNOd0AwWc0VLz75uYkTFAVyALp3&#10;pkUJ1uEgyeE89DkbZ9R5q+tvzxy96KK95Yh42wNAqV0dALKBvi+H1D2Wez2iDhgAhUc5wEJ28wAj&#10;f972rGc9a2u3tnayiOq0ATYEnIAUG/REAqjZZBEiUtbuyaVLKHtgt9qAZuAJ+NixdeR8wJzWA5Dk&#10;0CbqFK1ZFxjSoz0W8YkC6dxa2YiAwVzIWPviR3I8ZKN345rbOWk3vzLSz3fo07zOkw0cEeBIFERZ&#10;gM4hMM7AULv+eBgzA+wdhXYHwigYndzNBwARw9DOgBgNA3CoogbOx8h7B+XgOCEHsba5yYPUM0hU&#10;OSCabfJJ7WXtV2YUOWyAoz2HRfoapxzN/ggIyI2fREfNaa6IruUMGI9y45tTmWzK56bAL6L3AIre&#10;lTkZRwEIzjzQU9dPFvp0/uwAv30FasYgc9pPejXeXC5Q49WdMRkAgqgI+cTU5SoCFCV5RAQSRYna&#10;RZzetZHLezFgCNxcruQBVh4XrVE0B7B6lBUZ4bE+mdTJiU9kyV7VnaeLqdc4bLlosYsdWJmb3Rvf&#10;pW8cfgFB0Sj/wAMY+YOxZMZjLnOYS785kLWBLFnJRM/0qU7O6nxLm7qcL7EZY9onXfM75zhB8Cqm&#10;+y0CzDG11Z4jUByFeQ9EsQyMIWUIDtPN59brkUCfQ3RY8ozHIzQAdBBuJY5hfs7X2uSwvrVyMvJN&#10;IFGe9Unxz/2oT/6AJqpPmWGpK5MhmvXG4Y20z3J8rZks+jkf+VDj5pytj85N9OyiQQCMrquLJLIB&#10;4GhtsjpvORvATx6yOytOtoKJNsBkP2QO2J1/UaK5msdanBLAifjkfSI6o0I8bKUoxvzWA0yAw9za&#10;AB8QAhrsEwjpwwd02CCZ7df49kxWIAKg9BnT+RmjD/jpC5xQAJbtFyEicyWDvWor0pcDRj5CNv5D&#10;j+awFv8BmoG4OejNXvUbSzZytie6tg9rpWNtzspe6brXGYHftQdAiooYAgNlSBlGyqTAHn89ulA8&#10;g2AkDqMbT9khOjQ5HgfscB1yL6490vQhiIMxN+OeAEgWNGWJkhU56FmecjfevNVRe5xjAxpl7Uh9&#10;lifVlqPMtsBsjtOmTg7y0AXdKJOl8c1Fx3LzoHMT4IgAFaJ3TsYpuoRamx44jHbr40k+9pBsxpM/&#10;eekWj7NnFxw5PrmzAST68VsT8PlKToDnclRnH5yUHMbSHWcnOyBgY9YAsC7ePowATtqtY1ygYU1z&#10;JKO9eX/4mte8ZgNP4/AaJye7sjUBjTlFaWwY0MqNMRZo1Z7NW685rFs7/zDOB0hyc5MPSAJRAA5U&#10;nYG17dO6+RS9OQ97sBc25CJztvSrPR+tPN/74TsA8F2J4SKKpkjKU649IGFwFMxQ8VGsQ3VoDpNh&#10;OFwgCOj0Z6D6lR2uQ/R+0ByM3YvZDiQQ5FzWtX4yJU/EEckZqePDj/CQ2VyBt7nxxNccDIRBTdKW&#10;s3OgeFbetY4XzTbztBa5cgTRMGflEPrJtMrTXPJzUw7iwlEWBcrpiVzksJb1yaHuPPEoa4sXD706&#10;1xxSm33oT2fKgE8/p+bMzkGfr6SwD33sCth5H+gxNwAMrMmQ7prXOPIVWfVVrObV3tMIGZF9WN88&#10;5nQG/p2r7xKaAxiZ39zsGz9wBWLmBXRFfPiLAI2TJw9qHPChF+uaT5lMeMnpddEznvGMbQ7tPVE1&#10;r1dJ1kL6zGv+oj4XiHXYTxcX/eCzF/7lrJ2XV07WVWcHBwC+S1HTOQMPIMFIkINjhJTFMBk0Y3J4&#10;DsBBUKrDZeRuM4bYgXES7QGld4DGd9s7FIbeYxWyLjmiWSdrMkeTh+xk5oTW9219BjOdHQU4UXPK&#10;J+XcObV6FE9AhSrPOcybXPTmlqcjeiH3lKOxcy75uSngkyMOwXHIZN2AhRORkX6sy5E8epHfWTpv&#10;Mut31s6djIg9aGvfxqRv81sPf7p3IXZBiVA8FQA+bXJ8AUjnG+DOPrpkl86ZnfXdP/sgD379ytZl&#10;B74203cJRW3AzYWe7rNp+3VOosuiRHYF/Mivbh2XWY+o5CGL9oBKO/s3r3n0+6UdoEdWn3hr82Rg&#10;TnxyMtgnmejPfOYC0M7GvuTkdl72h4fuAz5lZ56v0fUBgO9KjIpyEINiYMraEedAHMcNDaQon6E4&#10;HMbIsBmdw3bwjMINxskdWDdvNxfjxOMlt0dhUWBOaR3rJQdygLOu7JArk3uVnZza3K7d3Na3hvmb&#10;yzzNYR8BXGX9DEs5MJr9kybfbEtWxkh3nI0eOFF7QOY1tnUqcx4OcG6i2wgA0BGyBmdqX3RhPcSR&#10;nGHONcGOzM4dH4BgE2StT7u9y9kAXnPpt4ays5LTA7l8CMImugw7r84IgMgRG3Om6YhugQY5tDt3&#10;ctubv9r49m//9m1ec3F8H7Y4E9GfT5PZirFAEqikE3vWDtwCPWcHuKxRmzr7J4M288ntm3zZA1sk&#10;K/8QDHgEx2scENVvfmMieiSLObJb7YFrQE12+saDjAF49iynY+BnvDq6iunSAZCCytEEQIbIUAAg&#10;JTMu5BAZL+IADg/pYwgOI/ALHBkE4MQP+HzKx+AZI+NA1kuuSdqSL8rZJgFMcntfyWHcqD41tCYD&#10;yPFzLMZQjshgXpRM1TNieW2IE07e2W9ue6I7EYdIgjMBQkZPfwEN4nyMmGHn3PR4buqCQQBAHZCQ&#10;Nb3R89wDHZGlPTpzdWWOpOy8yR+PuZTtg+zq5McHVLRZx16NF/1xRPblUZhcIhXn3dmQ03xsiR01&#10;hzYyWRegsLlAp0sZ2Yu1rGl/5usSmLbrYnIm5iUzeY0zB8DtvR+www/45OzMuQIu9i2iA474yUFu&#10;e7EnuiIzshZe65HbHMqIDiPyk8e+zaONXHJ7Sed48FrD3vDQp706L7rmy/St/QDAe4GGAssncQCK&#10;pCwKdJAUzDA4DENgQA7T4TNCB17o7iDl2vQzCIfUTanf1xsYkjl80ueQHFgOScYoGZXlOQjSh4wz&#10;nswcwzqMy5pktx8Hj6c5GNHMA7PIODkjW/smNRa/MrIewy26oKMMPB5j1Fcif+VzE30APzmiK3Km&#10;43RnrfRCR9rl6snEwcjM8Z0vYGmssnntkZ0AvsbipePmweO8AR87AHzWJicbIlfykIEeAzGXiC9L&#10;qwMucwEpa7O3ZAMq9I6fDfZuDQ9ecqibA9Cx5y5vNpm9Gic6M0/gZw3zWEPZGZMBqCH+QQbzkI/8&#10;QCl59OUXADOQQ/jpuXGzjU4mdX7tpzXl+ukYD1vsEkTXHgApDU0gUK6d0aU0Bs5APDJ4P+NLo898&#10;5jM3w9DOABiKAwA6jMpBa+MEjEM7PvzaGJ0D8gfuDMa8bijrBYSTAHKyRavMKLkdMBmQ9cnGEMgh&#10;D2SbIxBLFzmu9voqazefMsOL6m9eDsJZyMB4tZPN+tY0B8OWG9+8UU5zbgoAi/7SGT3TDSAhE5np&#10;LznlyaYPQJCXTM5Ymzq56dWZ2mv7pzOOmOOaRx8e8tCVr744K/zOuDOyhpytGKcub31ApM/cgQT5&#10;yMCerKEfH6DRD5Ttld0axz7x6zd3tgJAGm8cMEMBKKAzLyDzhOGMyaoOKPElH2Ajc7o0rzmtid9a&#10;9kMesunDZ4y29IfoEG86yF7oLp0j+8RDl/blvPMjemcDxzvAAQKIkrQpM8QUxknUHbDD8jeXDvfL&#10;vuzLbhymQ3Z4HJ5ROVx9GZF+ZTzdTnjxufkBH0dQdjAOiQNav5xsOUhyVq4vfgfMqazLwBkkgwHg&#10;9mm95lJHDKcy4pwBYhTA7VE85mSAgF5uXXJlpHMu6zBiZYaM8OcEGfi5iU4CQDk5nIE8Z+Io5HLe&#10;7EKZjsitTCZOiJ9cjdNun87SBcdOgIgxztqZI2Os117piTxeV9APuZyVuciCh36UszGy5eDphhzm&#10;d97W7tIVmTkD4+zVHIEJ2dgjG/RBCMAks3mNVzaXseYAcCI1dh9AaicvMDQGMJrfEwd7A4TGW4/c&#10;ZKUvPPlSgQLZ7AcvHuXWUQ6cyavNXOZJT/ZDt87NXHQkZ+f07FNyZURP0VVMlwqAAYA8AKDIFUy8&#10;oHbgz3/+80/f//3fv/2/hXe84x3bOzzKRwEBg3DADshhMQKHyFAdCmN1mPrNaU2PvyJAj0LeB/VJ&#10;VYdGjohciIzIoZfXbwznUraO9UQHDFFbAIu6BAIoRKb2pazP3tQDiur60h2ZgQBH4Uzpt/GNaTx9&#10;mC9nLtemv7Zzk32nE/qV+xTepUM+6+V8OZLc+mQnAz570oaX87efHh0BAWID2hoLkPBVNhfdOHeP&#10;wOajO7bCZvAAEGeXvWgLcI0DuORRtxYCKNqU9QMMdqfN2kiZ3AEzGwRYzg1voGQf5MJjPz32ksne&#10;zW2stfAaQzfqeMlrLXN05vRKBnOQ2zh7ygaU6SY/IY92c1qPX1nTePPSFz48xiG+YC19ynTl7Nk8&#10;0JMjbVcx3S+PwJWrOyg5I6UsjsIwAca//tf/evs1XEbDwB0GZRpL6QzIITkYRqCdAxrr0Byi2w2v&#10;+bUxHL+W4dcxfCjCKUSDgJCzmp+DdHCBV/NG+rThNd6HLYzIWoyNITWXeRtPjsAKBWhRBozshwMF&#10;hPqN1eb2Z/TxxFd5kj132zN4ubZyfXJ0brJPurNnXzfxfTt/ftY/p3fe9JTzkEHd3siWHGSimxzW&#10;vvFPZ6dnZYTHHHJ71odX2Vg/AcVB6QsPJwcyHjetBWisb4x12ZU8gAhQlK3jnPH4dDWwCCjwkcm8&#10;+K1vHmvo9yiL397YNFmMsW/85NKGn/3itR9ldqVOZ8ZqM6Z1Ebnp13zmAZjkUddvLFnpRll7ZwGA&#10;jQHq9qWf7JG56ZA+lJvDZe/Mnb1IOwDMB65iunQARIyhMkOiRMqkQIoS6TnYbl03nBf6Dt4hiybw&#10;q+Nx+D0aULZDNI+/7fQdQIfjm/D68DNw8zEcfyzOQTkqIARigRlncZAONRCTO9hyBDjxinYAN5kZ&#10;l7L9mcuezAsciiDTg7wyXTDEKB0hPNb1Lsd3DhmX9ngDCnPIV+KMaLblEJPOTc7RPumrvfvisR8b&#10;cOnQDxnJa337sg9nq4/enK0+doCU01tgUGSUoxpLX+ZFnFUbMofLzv7wujzoQjmgZEOiaWenz1wu&#10;WGXy1W7ucjIbG1CxtdbUZ4yzsa4x5LA365ABP3AKwNTxKSN7CwyNlVtHXjt92WtRIbmtaTwZk0m/&#10;sj58ysDLvORzJuYOaJF96TOX3DzGxu9Cb63OXVv+wF7Zqfwqpkt9BJ7OrNxByRl3AAjgHIoDZqCU&#10;yygo3OEAK+MckH4O4ZMt33FyMB5vgZ+fAHLTeo/o4KzhZ4wydmMBoejEL2Z49AaYqL8QAIoBIyJb&#10;bRE+/JxcpMroMzpyM1KGJPphGPYIjBkKmehGjugiXck5fDwMT7TiQyFj0yMjtm/9yvJZ5hz1T9Iu&#10;X/vOTWRDASDduGSAnzOhQ2fpDOXIPp0zJ3Wuzoh8cm3phkMHFvTaJUk/nI8NKTuDQM5ZGOeyyln1&#10;s6VAzRpsyP7ZE53gC3SsSZ/pTM4+zWccW5qXn7FkN067NerT7hyNISvZlPHqa2/eK7LP/IC82vGQ&#10;y760mZu8cmPpjz7ZsT1bVzt+PGTOZtqnXJv5kDWsKY8P2Ts+tufc6FuZ/gCdc2ffyNp4tOm7iul+&#10;AcDynECZgTs0igJwGYPDZwQMnSFRNKdyCIzAbeqlsu/gqXM6UZs5/s//+T/bGP/A5if9pJ+0/aS+&#10;X/r1rXj/W4ShA0KGxkgcLhB74AMfuDmq7w76UUkOy4H1eYwClHJ1/fhEFyJBZTKQz3z+WTaZkfYA&#10;s0duhmLPDCmih8qcGmhyGI7GWfTTnTXUp3FW1h7wrX3K+jgDCiDqOzcFgBxAFAD4vdbw2qH/X+HM&#10;6dy6yta1H/I4F+T8k00/G2EvbMNZ4536Mp5e9CNgg7TRPTKHOREw0W9O58NW0pt2awIHNoZfWR+5&#10;lI0BFoGTvtY1NxnNaSxZ9ZvTZYiPTecXjWXv3ke6zM0h2u8JCLDRi/HWx49Hbn5t1nOOZGCfvXel&#10;I/1IPz76aj/2TU77sIY925czwt85KRtHZrI7Z/qzL3Ys2vdlcLZtTTZA7+z4KqZLA8Bu8IhRUmYK&#10;DQhFRsCLcTkAB4EctOjKowPwcMAODjESBuLGNw8w/MAP/MDtfyz4J9XmB4L33HPP5ijAxL837JDl&#10;DM+/OfQF4oDVWgzFQQM6RuavSjjx+7zP+5we8pCHbLJ6TALK7YEhcHbgRhZtjMA7MAZBBvxAlcEA&#10;WEAxH7nV9QNof2dqv1OHrSW3v8oMEVWmX0aeA6bzSY2p/9zEKeyRHuwJAIpGeu/qtYM+zkUu8gfo&#10;5KB7jmgPQAJP4JTdZEOBrTNSx8uBlelMn/VdPDmifQICfOYsQgr86DKdqrMxTxLsBkjoYy/OI/Bz&#10;ieIFUgCJDZlXH1vWZw/K7JS9smd6IJfcvpIf6bemtdg4UCQLAKQXn7ayD2XymzN5yMCu6J2ugFFz&#10;2yfd2EfnT9f5k/XI6hzI27nQR2ROZ0zP9kr+Ir+ATx8g1HftATCDladEikUOpEOiLI9MGRAAyWB6&#10;P8OpHDBDiBiB8Q4QQD74wQ/ejJGRABU/VGmcQ+MsjASJqhiX/+QPLP1nMB+6aCOvT5+Bn6+0kMcf&#10;kz/72c/eosiv//qv3wyO/H5CXTtDMpbxAEblHmWsx1AzPoZmDUZadAP0yE0uwCe6tW6RQnq0JmKY&#10;jHjWzaOsvb4MXTmdqzcecVL1cxPQcZE5S2ch4rVHEYnXDQAQKHF8snDMZHE+bKM92Ku9048yogO8&#10;crokt/XMwxayJbk59FkrWZStQc/tXd06AWn6kKsrO2vzAwVn5zydr3Nmr3gDU/bJFpW1BYzOlS2Q&#10;y+XpVU0/Ye8posdWvOYHgt5fAySRIQAzpzXJ4OsyfEQ7m9NHPmuze08r9m1OstM3ECcrHcvpjR4F&#10;GdaZ4K2fbuhAnv3Rr3NWNh7Aqc+Lj57TP7qK6VIBMAXKkQNIuQyP8twgnMNhOgzA5rAdstuQEzlU&#10;/QwAOVBEyUBSpPXOd77z9H3f932bw3kste7LXvay7bDcmozQQQdIHEqfeRma8ote9KLti9MAuH9Z&#10;+IpXvGIL8QGhvw54+ctfvhnom9/85q0vY+IsZCM/Ipd9cARrMlhz42HkHMP+zEk+33v06MN4GRf5&#10;Mz5GjBhn+aS9tgAGzXby1lZ+bgJWZOYInBDocHbgzuF9GOJMOIk16cW69MaxAiG2QT5nq97e8QIk&#10;tsLp5Oqc3hycztgAWI6nxzGyaGNf1reeda1lbmMBUKBC7+bEC1zUnZEnjKIvMhpPDjIYz76UtakD&#10;GLYFWDya0oGnCfoAgvTj8tfuAiejyNPc7MNaLlNt5mFL5CMnO7IGWdoDfzCfvZuLzdun9clKl/js&#10;R9nezEluc5mbzrM9PM7WHHw1PeOT60/HIj+5uvWvPQAyshQZUVqkn3Ipy6ExFkbmsB2c2wuo9MMG&#10;HRajUGYk5mDwoibzf8/3fM/pa7/2azcnASb+EJ0Rm0cO0DiNA0cZL2AGRt4XPvGJTzz90A/90ObE&#10;okj8X/mVX3l60pOetP2DHPJ98zd/8wbKHqsBHeNEb3nLWzbjIKNIwbr2xEiV8TM0xkgWe2bIZPW4&#10;Qw8Mh17sZ14YjBwFCKgbnWHWFtVmj2jtp4/o3MQ5ACDZAaBHMWfGwb07dYYuJmcV0KGivGwhO7FH&#10;RDb99qLduZrfes5PG0fHa23zAA56weu1grYibvpOn8j41jeHfufdGdGTdbQDT2cmZ39Tl2yRjvWz&#10;J22Bk6iejEV+6cKrARe3XJsP5bxiASTWtI6Lgv0AMPaDzO+C1kZWa1oLvz3wJ0BEB4CLffIbhD99&#10;6jcWaTfe3J0JPeEp0rMXcjkTc3WG5rKesw0EnYUxVzFdagSIGJecssq1MWJKojhGHWBQrkN38wFB&#10;oCBCdLMwPODiIDpgxvR+7/d+G2A5wAc84AFbmUEGRvgZtNwcblDGxTj0O1wGwBCs4+eMRCvf+I3f&#10;uPUzYnIBVEApomCE1iezr6gAbY5ABm36AXNGa33yWAcvoDY3GUSE9GDNHDn90RfDDtDk6jnf7Kse&#10;sGmnB2vXFl91feemAJDz2QcApCOXBMePvActOnF+9kdGerNPjscByaWvuj5UZEFmOnLpOE/t5nGO&#10;RaL0YLw82diYecxvfWVrp2dnHMhpT6/Ome0od6Ho6xwCQOuRJ52zJxcmPQA5j7304BUL6hWBCFAu&#10;MvQumx2Yn532JAGEzU1GdkROa7hAk1POfgE+v3EW9Mf+AKY5jLMfvkcH5kz/zpFeAz1tCI8x2oEt&#10;fdGxPvMDvvzY+vrQVUyXCoAr+KkjSssoOQXlOmwG6kDlQEIUod8LbSDoIAIRc1I8I/Bprw80KN1Y&#10;wIPPwWakiOEzSmsAWZEXoAK0DlY7PnOqP/nJT94AD08vvQNDj7OiDfMwUI/FDM0a5CwCMDfj67bV&#10;ZjxgtGdGybkABn0wQvqwvxx4UnupnvEjZeuTUx7Zz+SZY9C5icyAif45r7Pq/RaH5/jOETCKEDgK&#10;O+As1m+vHFKdfpwdHdIPfbAf+mE71rMnlL7ai7nUA1j1QJRelI2zXmu2vvNxJs6MDPQUDznYjn5n&#10;qM981qTj9GqOwEpOH/YP4OR9q6BXO0XJfbsACD70oQ/d9GU+euAL7MWc2VLnnC/YE357ftjDHrZF&#10;l/Tv0RuY0Z3zMcYcdEtPgV1RmzY6QtmPtenBueGznrwP8pD5+WPgp34V06U+AiPKciiROuVSPAfg&#10;LA4R+AASygZgjJBhUC6FMgg8bkSGyPlzAt/7w3fXXXfdOBwfcHiPiI8BO0hAw7BFXoCr+Rg1Gcjn&#10;PY8PUsznnSBQA4LG4GH85iQfozCf/yULJPVbwz4AsEdofIyuKNB4Rm0cYowBRwBIb+krB0SBXqQv&#10;x2f8le218qQMevYrn5tyIvvgJIBOBNI7QOfIGUXmOZu9Wts+KpOnM1W3f2WgaR460s5J6dpY8znz&#10;CXrZHdLG2bWTU5390TP96UuXzsn5sS+5tZAzc54AaF7CrdcZkcGaAAoP2V1sRXyIHlaiJ4BYRAgo&#10;gaB90wkbYjNsBRgi4Ere1rZnZaDk8vG1LmAqiKB3ZyJKS9dsnpz2an98kez2Y15t9KRdzlatQ98u&#10;e+Os1ZPLjADRtQfAjAE5mMoUTKEU5IAdvsMEGoGgKE501lcZUiijZQQOh2F06zIO6wFPn+o+9rGP&#10;3doZhcPWnwE5+ADQWoyJMesnm4MGns997nO3tfHhAYx4jDGeAVgPP/kZfPKLEtUZrtyagJbzWIvh&#10;kYWTmcstzZjaY041nQvZE2ctR4FY5QiP9vrVGbZypA2dmzgFIr+z4mxFgBFH5CB4OIt9AqTkNo6u&#10;7NlZZjN4ACgnDris5WxbFwWqeIxF5nbxyPVx1IAKP156KHK3dpeUM8Wrnj7J57yBprO0hjmSmUzq&#10;9OyMRUQAELCt+nDmaLbNaFAEB8TorLNkV+yRHORKR9ZUpxv7tCYg/YAP+IDtE3jBg3nKjbF//GyU&#10;LeebzWEv6vjsv7JvQ3zrt37rZscuPD7SxYfyVflVTJf+CEyxKTcDyVk4vcMCMKI+hwssgAjj4yiU&#10;iyiUshkm43L45mPc5ndI2tUZsPHKQIvBRvgYvAN08NoYF351xsaYzA1IGRvwwmecOjlFhYxnvqMx&#10;HqDZQ2CJX5/3fNYxN6Akh5sU2DN6xsPZGaC1yYPsU94eOZd9Rdrk5Fa2BlrL0awbp35u6jxzCHvh&#10;/ICQkxfhKLvUutjYhH3Zr33mlPbCTgCWscZpw6cf2KAcVZnujCcDfdEzsj882skz17M+PZg7MMHv&#10;YnKGU+fKXb4zmk/WZHLuxtIt0HO29j5BboLe2mav+IGgT4y9O7Rn8pmTTbFFMtkHGcirX5t99rrB&#10;I7V5+JHzoHdlfudC0UZviOzO0bkAd3tKN9r5nyj86U9/+unLv/zLN7t3PtYJ/FCA6GyuYrrUR2BG&#10;w8gCP0qm2MCP4h0cQOhj/t7J6Z8HhBwGXnwOhxHmxIyAgervhmQQDJKRAEc54GPAAaN2cyFt1uBA&#10;Xl57hLUusAN65i+SA9ragJ759PluIQO1ThGe+UWKnIKcwJCM6vaBh2ExHnoJAAOHHFNuvLXNnXGW&#10;pwfUftBsq7zSuSngIX8XFWcDAL0DlHN0rzw46HSUHIx9BHDshJP2yXhrZEfqcnqR6zNPbXTrXPA7&#10;Q+tZPyelL3zWo9+IPtiIcWTIVujYWak7U3zWYGPKxuLRJnexe8fXhxwTBLsU6CfCrz1AxE9vPh3W&#10;Tj/24YIlA/smV/7EV/DQF9ClY3PRobnt2Tr2BbTsxVe96Izu2Did+uqYD/v4n7n98IN1+IJ1nZ81&#10;9Nuz+TvPdEse+VVM9wsAllMoJbuFgBTFOlCg8LrXvW5zbAAIVBwWRTJoh+TwOTHgAR7TCbQDLcDi&#10;IAEQAw8Uuq0jh58B6ZcDQ33KDpoha/M+0HrWJSdw1k5ue5IDb3MyfDIUXRrLATiafZnbPgIxY5Gb&#10;ngEHBnSX3tIdss9kDtDkaO63fOVZ28irfG6ypwCK4dsLZ+BoOT2nBgjONYexJ3z0Yw5nmTPn0HRN&#10;J9rpgm7wKbMnc1gXkDk389iTMhuzT22iFUDAga2JP8Cc8xV10yEboSN95gksza8Pr7HWYjuAEY+1&#10;XACASwQGkOw9XXgdgPSTSRmoyOknPuPYD/swH3nZTpcMGenH+trszUVD72RwJvjsgfz03lp46NgT&#10;CP3VZ33j6MicgA5vUaRz0G7f9KQNj/F4jMODrmK6NABkTJTEQDNaB0hJDjEABCwAQ5+Iyn/nByYO&#10;QRtiVOZgdCIs/YzQ4RbxMUCHqZxj5+zWsQYDDeDwu72VzYuPMTEqRq4f4Jmz9yTkBobAS/k7vuM7&#10;brSZP/AGnurm8s19OiCn9le96lXbWqJC+zDWbc+IGJb90h3jIgeqzOGKOAJw8tsnsl7lqQPUuPpq&#10;R+cmDhQA2kOPWZyCs6EcWs7pcxSO6mydsfOUa3cWbKNLE9GBfQdUCD+Aa7/KARj9sDsyARvyBC4A&#10;2bl05uaie2useiSf9c1tPWQtRP/OnFzOk2z2Z6++4ydH1mttBGwm8AU+U19A01iPwcbTK5npxTtq&#10;Z8pOyUzf5sAPsPABJ2diP/aAJzkCSXuidwCrDVk/YHZO5jAX3sr04WnIWPOai57V8RwA+C5DoHTE&#10;CBkNxTgsigMulAgA3JLdOOoMlxHnECgwBXAAyKGaj+FlsABuEgMNKNSVARZDZbTmknMCvPiQvyNW&#10;B1h9Kg2ce0zXR05zchBt/gesseYEfuZEeDiJdRmrsn6A2GO1dre3/eZk6c+eI/tsP8bI1XNU/emi&#10;Nrk2zqJMdjTL56Ycg9HbAwcpCkIcieMBek4d2AMk547fOHt2zuZrTu1k14fYT+cUOLU/fXSnzf7o&#10;3jw+CLC2aAoBFKTM0c0FABsXqDkzfZ1HF5Cys8U7ZSUPEPVYaG4AKCIDSkWAgBjQBXpIfY0EEX5y&#10;m8OHIvrIRl9s2F8RkYfOrBm40W0+Y098KR/EZy7ysCn6BXo92pojAC7XRr7OM8AzrzpgNo82srED&#10;+riK6VIfgQMtZcoHeIwSqDhIzhtgePfgHZpoiyFxDoo0LgNE3Xj+FvfVr371NjbDNLfc3Aw3Bw80&#10;tDPqHj2BEFnI4NEZGOGxhj4gTRZRJ9DGx/DlfcCBikIDPmsxUAQc3djWNV8RonUBoFy790QMieHY&#10;L53Zb0ZMjxzO/MnYvrTTASAI9CbRyQS9maNzE6cnN8cDaByBkyCOIedMnBkoeLeljr+oA4g4b/t1&#10;vpVzXP1y8jpnuX2lKzphX4Eh56QLQOTrIHI6Rr2XVAaO+gGAfdCLNZ2dVxjmo2tnZE11sgSu1tRP&#10;//Zjv+bqvWcgJkc94gZ89BAZN0GwMQCU/AGRfdlfoCy3l4AdASI2iQ9P+7JHZ0TOwMp65iezs+i8&#10;rNV8nRl5etx15tY2pzMPCOnkAMB7AZCCOC9DzcA4PkUxVMCA18tWfJ/1WZ+1HZiDcDjGNFY7ADCH&#10;AwE4QIAxMkKGESDkCEh/fAwZ6AAhwAWQ5L52E4AZL8dDVoYkB5qBlvU4HUcxp31YQx2/9bV5hDaX&#10;ceS2Rzx4fTJsbeswGLczo+RY9Gbf+Cf4tf/I/qxFN3J8kf5yZE1kzOQ5NwVezpRzcQQOoezcEIcG&#10;CDkaR7K2y4FM9os4LHvgRPatbrw+6zgjRP/OGlhOW1NnByJ0UQ7nBboBn7Yi0YBQv6+caDfe/L7k&#10;Tj8uRTZiDfJYE7EBspHTmVnf/kVEgKJ1ArFJRYH4AhpUma6AYWBpHrIi/fRLBj5DVnqe+1T2VEUP&#10;bJ49ysk7fcl++Jk18AM2+0HOT7s5re/cRI7AmAzks6755HRQBMiWndVVTJcGgBSTE5dTDAUxEofB&#10;sICHMgcCDF/6pV+6GaHDLwpgfMY7NMRxjGGgAMEBAxFt+hgHMABQyjlLfEVhKPACCubijIyFYZnf&#10;nMYhUV9jyEoWdePV5cb5iS3fJVTWhvweoX3QgXnxmwcw9tjP8Bm3SIKR2jNd4CcXHnl1e7VPxNgD&#10;wNkeaZuEL95zE2O3L3IHfhzLOSsDBs7FwZ0rANDPcfTRo3PmePbs3O0n8NRHD/rowPl0Zs6HXvFx&#10;aLx0I+ewiPNy3B7DOXZlxPk5umgwgDFX86UvdqTNXslHbvZMXpRtF8lZBynbu7K9zzY5si6abXjl&#10;+MkJVNXNn76crXXtAfgB9CJbstAXe++izG/o0z5a03nQLx570+fM0o855XRJDvz6s2lnj8gSiF7F&#10;dGkA6IAYCwUhTkJBlMZYGI+DdDgULxLw7s3fQlKeQxeKZ9j45YDIASHzAjnO4ED9eRqnAmQO3kH3&#10;uAiojAU6ym7wAFi/+dQ5lzFyc+AL2ICWR+He28WrH6/59feTXkDPnMrksi49MBIGmRx9n5B+6KZI&#10;yJ7JhZcTytW1B2woMEPpZtbX/kCwOc9NzsiZkR2goYBQXjlwoQtny3GcKT3Si/HacqjK9KHOTpTJ&#10;TOfpwZ6cP52Zz9mIpjnqGv2xq0naUCDIwYG09eyDTIit0Zd92m8A0pmxa3sEOoFWxM4DM3Mj5eoA&#10;aFKghOZcgTeQsyZ57Nm62oE8CqhEtfTKRumInunLGLZsH86CDGxS2X7scebmpr/Az+VBLuvSi7Hk&#10;mePNfRXTpX4IAgSL/iiFohi+HOC96U1v2kDgJ/7En7hFTH5NmQEbR8GcJWPL0YGFA8QjekIOwV+A&#10;OByfjgGr+BkJEAJOnAZ46S8PGDgVA4kHoDEa0UR9IkCPwQCWkykX5cn92gs+e/Joax7jv/ALv3CL&#10;8u6+++5NVmR+j1l46MJ85mVIdJD81sZrHm2cnj5QAKkd1T733v5WwmOs8rnJ+QIDsjtb5waAIkDC&#10;EZ2ZvejnKMbYqz52YrycrWijJ+dPRu3K5nD+dGwu4+lBu73LnQGn7bEQIACGnFffJMDSI2YRowjH&#10;3GQgqz1WJre6fQV81g0A2K61mj/AC/yqT8DTJgeWkT7tU07yA0B5tmLdwK+9AH17IR8bYp9dePKi&#10;ZHtwZuY3ztz2b31nYJ/Oa86N1/7w0JPzya/NRz/O8Cqm+w0AHVaG4gOHt771rZsRe+T1pWPRH6Vy&#10;TIYWADoEhu2gc3pg4VYzr9w8Iig/Z+VHC4ANJ3HYDho/oAGCPapqkwMx4zkNI9Ev51wO1vzKwAk/&#10;PvObS47fOuYjew5tvYDSnu2FTHgAsjX0WRuoI/wMCn/gRgZ7kBufwwdgAaD+8kmB4ATDysYqn5sA&#10;kz1zfg6AnDVS7uydVwBCH8Zpsyc8HFnu/LWzHfOSUzt+belbnR7VtZuHDuiewwJAzsypA4/AZAVC&#10;EGs3zwAA//RJREFUdWOKcsgNPDiycqDc/qxlL84LEAD6olptzdsj76QVBKsHiNoDRePlczz57Ml6&#10;bIWctQfkQN/+ldkwO+386Y798id7ID8+OkL0YLy1yeEsmpt+AkOEhxzmccb2T0/oKqZLfQRGlIcY&#10;DUUxbop65jOfuf2oqO/J+fkpUZI+zs2YHYobhZEztihgMzfH8HgJ9ByyDzI4ESDBwxnMpw94+UAC&#10;aAGdHm3VGQSQk3Mo41HgZh25cfiBFSAMTMnrT4REfa9//eu3uRiCTxGtbf9+dZrTm4PM/eBl7wEB&#10;uBzYMR7AFNAx2sCP0UazPyA0bg/sytuPurXk5yb7c0727Jztk1MW0QAEZ6898HO2xlnfuWcfHMn+&#10;8QGdwND82Uf7UHYO6vrYBL04F44KAERCOSsCFIGSfAIhJw841YGa+egeAJMtuT3q6p+gaa/2Zi+A&#10;bAXZKFALAPdyFDDW3nhrtRfrsXl82sgDqIoAfcLtvD1lAD12TWdy+jIH+Y1tXnIr6zMXsLVfbfUF&#10;knjoocuuc5NfxXSpESDKeBmQOpDyvzoAA9AAFh6FAYlfc8mYKZTBGcMAEWdxmDk0BzC37+n1JWSH&#10;G5AZAxSsoV3OORx+oEaOHCrDEEEYj9dc2uQAVJuxgCsw0SeC5cC+D+jXnRmsL3Vbkxz2w+Cs0c9o&#10;mYNR4iG/dQAkp6MDsgdqAd4kfelDXa6NXLPP+PYoR/rwKJ+bnDGDDyQAHuIYHDOHBxCInnIYunGG&#10;aD5CmUcf0Cc/O6Ar8pLb6wh6p1P6Q3SAHw8Qmx+AcOQAqXwPAPF5bNaePGQDNGQiNzCIHwgAiMAg&#10;EDc2nuaPrBvAuSSUywPAgE+OtMubI8CiZ2O1BUwTAP00Ft24tKdt8Df76pHXmMCvNZQnkdt61oiP&#10;jNqAMF0VqV/7R+CAT44YqoiD4j/v8z5v+1KxKFCbr4MwaADAeBlyYXS3ukPTjl8dr7oyEAMsnIuz&#10;OHAAZi71HJ3DqBuHx1wMQptyAFSkJ0qUAwv85uFgQDAAM94jvH9d6dc3fvRHf/T00pe+9PSEJzxh&#10;cxqGgPCRCUjbq2jRrex1gHX80ofc2njIa09kCxDRBMIAPjBLR3PPleXq6561nZsyeMbPEQK/ADCH&#10;4kBFhUAErz04ZwDHgYAHAKRne0lGdfu0Dj1kW+ZIN+nB/oBBANgj8ASjQFleG8eOyBgYyxFwsye8&#10;5jNvoKOuHVDZv7O3xzl/BDQCO/qYoJe+jJttynMuAGTd+CNtwNi+fRLsz+jYXU86fAWxQb41PySa&#10;OjJ/dXPaExkAe5eAOj2pO4fOznkeAHgv8DHsojgHwKkZ6w/8wA9shwcIfVrFeDkQA/b7fgzfOA6v&#10;L+PmDHL9gYBcu5+ul+PVzskBF9KOAgRt5OEscnWy9a6wD0563LUeg7EWoOSQPnixF5GrOfwuoB9R&#10;9emvsT4NJotHdHUgZywDFAn3PUAyqQPUHs0ZkT0Yby26tBZ9tGdkL3jad3W5eZUjbfHpSyfnJucE&#10;kBh/AMgxck6OhDgmR9PO8YEJYDHG+Bk92G/7Q/bsDPTTB7nV7UVbuqFrOVBhVxwcUBWxRAFMlJzk&#10;w8vByUYmsmojN5njmwQoAg9z46MD5YBLbo4o4MOH1CcYrvJFgdNsi7QDLADo8RcIst/edfe9VHZG&#10;xyJl+rGHvTmtZT5l8hfddjnQj4thAp95DwB8lxIYJqUoAxoHwOGVGTSF+2T0u77ru7a/BPE1Fgbt&#10;xmLQKKcNuJTlAUBOwujx1+/xOkfBY14OA+isHwACGzmjAHqInIAQ+AWIxja33ByB1OMf//jNAHyK&#10;TQa3K2fvMZoBAglyAAfjyGsufeYHftY1FtEZmc2nDHztx7jyuX+knIzIePWIDgO+ywZAe6IDjlGU&#10;lNNwIMTR+qqJOj7vCu2HPjmN8YFiQE9G50VmDmfv9JGO9NOTNnUXS1EoAODkzmN18ECmshyIcWj7&#10;IYd5RXOAyfgADWDYgzZj1Fdgsr5x5g785NYEqkXDqLI80EsmOVqBsLXKi9bstcdfMmXPbBHRNdtk&#10;I31K3j6m/CgAjOzHmSFg6DwAIl93/nLnQn9XMV0aAE5FMCKKBzYOApiIghi+qMk/BOL0AIcxAwWA&#10;xLGMzQmmw6sz9hyAcxTF6XcYbj1tHKN+YIdfmSGQI4MIABFZPDYAJwZknUDWoyt+X3jmtIDPo68I&#10;z361Mw6PBuSwNl2QPUfVrtz7MPNbx3o+EGFU9k9H5jTe+kABpQM5Si9ycynL1eOboKdPHZ2b7Md5&#10;Fw1wEo4OhDhRYMHRPG4BQMS5OL2xwMZY+6Y7beZNVudUBEgP9qPf/kRrdIXPuWozh37t1g10OXhA&#10;Rcbp7OQmTyAcCCJnBNDIKDceTSAsLxKcIKZsPWSdSfom8Ck3jqzJF5nDOrMNX7K4aID+gx70oE03&#10;bJVf8L2edujTpWsc/Ri7zokCRf210ZFzcr6AkH74AZumM2d07SNAhkcRnDyA4dxFXA6B83FwfBQH&#10;eIrG5Aw4p+YI+I1rrDZ9ytYwXp926/qwwb/KdFj6ORB+ZA3jkLUANPnkydqNab4ZdXm/9wVf8AVb&#10;lOlHTT1OeLRgcED3W77lW268ExE9GBfIMQx185HHvrWpk9m6HofN0yXAsACg/mSQFyFNoq/IeulI&#10;Humb9XNT50dOAJFjyBGHDXQ4UoAkSuFQ9EQHHAmImifbIXt7pUNnWZ3O7MUY+tHmvLQHXHitJ9Kx&#10;dmTdCYBAxxw5NBmaI9LmPACAOVEAAXgmwCo396QAMLBTDvBmO1rHVbZGa8rJMIEK+Hn898/82bfL&#10;nI27YKeds4/Oo7nmmpPIJieXM3XOdOJM6B+xAfqhR/lVTJcGgCmDgwEmtw/ytRfKdzCMm+FTppsK&#10;aFCe2wlQGpvDM3Qg1u0FpNSLhkRlAMU4febyj5J8wsxw8eIDKg7e+uaRMwjGQU6yuRndmPIiD06F&#10;8HNOa/hnTBxSRMAA3Lz9KCqn1oePbGSgE2MBpr2lg5xZGx5ykKf1M64AMDLOePuxt/QU8JlfOapf&#10;e/3yc5OLyrnZmz1P0OAgzhdocKDAQSTIURHnwmuf5fbGfpB9t8cuC/unE2Qf6vqN9SGbf2FA94Fw&#10;P4iAOHyAHFCRD58LyxzWM3f7aC3nCIwCjAlC8rUcgFgvEAv0kHXV5eoApsddeWOKCJF50+MKfvZn&#10;ry5jc+QPbFw5e+aL7MHF0CsC87WeOeXtzzmqm5OcbJ6+6MaZdznQEVuQX8V0qY/AFAKwKJ5Ti2r8&#10;g3F1Rk1xOQzAYHgUaSzH7JaaIJEDmw9P0aCDVa/NOI73Iz/yIxsYxq9dDhCBId4AkFH06MtorIWs&#10;nYORpT9b8/jOgPwVi/ct/iXnN33TN23vMu0F2bNHfH8lElDYByMkBz2QnSzmdlPr01Y0jIfjBwb4&#10;pk4CxGSM0gf9oECkfci1n5vIZV/Ojl44izOld3JrUw4EOVXOKgrkzDPyAkLK9mOP9kx3iGM5J+3q&#10;dJxO7cd65rCeVxH4Oap1OLpLKnAih7UDP/ZCdnOsdskmA0CA1QcH5ggkEOCoTXlGbsoABJkjClSA&#10;XMA4AW8SeeXrWgCsr774h0q+kUAffC3wY0/s2uXOxvmAX5z2nrT9BHytg1qnOgoEOyt6YQf0hOjw&#10;KqZLBUBGGQACM85M6RxRP8OiqKjbg8EbGyjo007B0+lzYAeao0+wUvfz3tZ08GTIqcjAIFAARE7y&#10;4jefOYARXv3GMyb8gNJXDBg13q/4iq/YotgXvvCFGyiS2/rG58DWtp55i+6sl0ytbS19yBza7J/O&#10;zGP/6QAFhoEaeQL69KCMlGdd/7mJTOQDFoAE9ZKcYwSGdDUdNgCU012RhHHG0BsZ0589sgU5W6AD&#10;OqED/cabh3OTp0sMsLE1Du5sEKcGPPiTGfiRE7/1jaH7nNva1gBO9hCYtqdZLkKbQIICRGubBwDK&#10;A8FAMd74o9aQI3tKlwAe+L3v+77vpg8XBZtiT+yOLrWxYUQ/9A8AgWeyB9xkR60z95vsnTN956P8&#10;GF3FdKnvACmco3f7OAhGm7JSWMTQEYOOzxyMnELxVE7pnCFHLnf4z3ve8zZgZLCMGDGGIkGkDVDg&#10;VzeX8WQtCutRGJEfH8Px6bUvYJPVP09iIObHbw5/4uefx+i3BqeU+7kvc9NJsgNW4EUO/OrmyngD&#10;Yfz2TAfpKiDUFwDiDXztMcCT1y+Pzk3kAQ6iAYDCKYro9KEAkBNxVhQYuUg4GsAJAIvAAlC6ce72&#10;qy/KFpTJ4GtVfiiUvkXq9kzX9KY/YAI45u0RnewBoPZJc37rAUtAAHicewBhfwFIeQA4wUw+AVA5&#10;4Av85Pobg8zV3FH6BGSeQt7//d9/0zfbdc6IPWVr7B8I0oncvPRvDiBoL9YoT97WU9aOyFe0b838&#10;U07fVzFdGgAyVMp3EJSvzmEpBgV42qcTy+Mtd3DaOYFxjBBxGKTNWgCgHBnTV0rM7dAZg4OXaw8Q&#10;gAXwChTV8Xk09qVnhuPWBErarM/Zvc/zoQWH5yCcCSAyKo7IWQAqY/GoRSayWYsMRSmAzrtCe1UP&#10;sIsEyWMeYzg1XdBPug38GodXbpw5UeWpI3Ruon9A1SNkwAFUtNszx6ADgCdSKa/M0fA7T2BjnLI2&#10;AGQOtpDd0Lc58fkgynravPd1Nur0lnM668DN/HLz4tVurLWmDPEYi6992iMwAj5AA/ghAAEYAkU8&#10;AWAAVpkuAF/gp16bOqCZ4BeZ3zrAt8deERzwQ/bifLNrdsXWlOmQvfmrIzaszGZ9YOIcgGBAR/6I&#10;3BP4Zj8fSMeBX+d0FdOlAWAAlkKq57iRQ0GV177KnF49EMyoA0JlzhyARN7B+UsNzg8Q8HAMEZ3v&#10;JAI14AZYevfHiMxvTIYDaIALwLO+NTmDMiexlnHa5ICPcTBqBqjOuPXhBVB0wkDtDQ/ZlO2hnMzI&#10;2oEgUg7A8E3gi+ypCBLhm3Pbm/K5ie7tG2gAB2ASoGi3Tzqkg95TcTiOq8y5OBl90WVzRc5czg6s&#10;RXZlZ2IN56nfHs2hbP94sj2OLiJMnmwGjzPkxEg7GZStYy5ldpZcnS8ACIwCBQBRrm0FsIgtsA1g&#10;FxAGgJNvDwQBbOBbNG0tMtGJfWWvzhexDfsRBLBxfsE+8Hls7lVE+7CO8grg+pA9y8lPJ/RLl84K&#10;8Z+rmC41AkQMn8FVRpVzYGWH4zCqR9UDNGXjzRkQUj6jbV58xjl4Rg9cAjrtHN9YczAMNyIn0sYo&#10;HCA+8phLbu5ysjIuPOZQ9uu8D37wgzcHMo+/Df5P/+k/bTftv/yX/3JziACBo5rXWKRMDjJYP3Br&#10;nQDMfvAANfwZNx7tgV6R7gRDfNYxZ/ppjXOTM7BvwCAKRJzRuQBEOZ0AEY4E+ETIIj9Oz5lzYHPk&#10;TJ0vhzZ/0Zp2epWr06n94vWXOM7X+OSi4y7OIjxz0Ykz1a+OX64e8CFlY6xjPfojayBRNKbsnAEU&#10;sIgCkMiei/ACP0BSJFj7OjYAso41AKB19QF+eiK7/dsXX2AbPWWwIU8ZbIX+BAGA0AcmzsN8nYV1&#10;yCGfctRnfbQCoDXT91VMlwqAlBGpO5Qcb6WcUl45/oCnPvVuGsp28JG14uH4HBwgOHBAqM2cDB0Z&#10;g8dfDwQq+hkRMlflHKZDZlg5Gsd4yUtess3H6f3cl/9Zwsn9OIL+b/iGb9giI3MAMfIby3jNQ7YJ&#10;bK0ZCOoLCJXthzEHfj3uTBAE+uQ0h322F/XmPzfRI4Cwb85gPwjY2KM24EE39AAkOJqva3hnJQLh&#10;XIFMQJSsxulD5FbH5xyso928nDAbcT4ADx85XIDN0XjlojuUrC5T8wWqzgafdv32aU5nCRyAAvAA&#10;CAHEHvBFRXrlAWBteIDPnMOc5dYBfEV/2rtk5PburNlxxObsp6+L0ZEnHnZjLY/PRYHtBbWmM6ts&#10;jxGZ6SM9BX5kuYrp0h+BOwDGOg9EfW1DDmatT95Zb40Ujhi3drwOmsMwXAftwIGEOTgOJ9TOKLQF&#10;bsbN8RmT/knWBkTG+OqLX3/xaGducgA/7yDJZX7ECM1lLFnkjIdjBWZAKaCrTA45QGgubeZA+siC&#10;7CnwC/QRfrIaa0/Rucn+AiF7l4sCgQrg0OeMIm0iKFEHx6Mn70eNc1bmM5Zs9GgMPanXD3xcWvaH&#10;17qBmDHOBxgEcGSgY/XAjB66VOjLWGOsI5/AHTAaS05Oj6wLBIADkAgsAsbaA5AI0AWAAGiW9ZdH&#10;AY8c+AGpXiNYi3z0guzdHtiZM2dD7Mo7bVFf9qHte77ne7bLwUXkPICgua0TtY/IXpKFnPRAv/zO&#10;+s5KfhXTpUaADsIhIMY285VmfwBXX4BTHVE2HusgdUDCcOV4HDwDV2YQ5mDQPqFFvsfHgYCK8dZG&#10;gUxtjCUgDIjMbV0g4+sL//bf/tvty7cveMELtsfuV77ylRsgkgfAisj+83/+z5vzmNcaZDO3eTm0&#10;PrJaI8NtD/IpX3vCV+SHR598RoIMXp3BN29z4j83AYiiKc4AzAADp0xH1gIw9B8AiaIQfoBpjkAr&#10;oCYffdkv/ZhPWR8eZ2qMebVbw9zOyDiRFcAgj3ay9EEJXvMjNmOOAI8McmOsSz77sT9l7c5MmfwT&#10;HCZwoBnJFeFVBnp97w8Fhiuv+cwjL/rzHT6Xh3ayIvqg654A7M25s5U++OiSZRP0JLcX8/VqwhpT&#10;/kC8OjnUyUi3zoA+6RwdAPguQ3UYDJVhZrTlUQZYPd45pnbzBY6TrIUoniEzbgdgHEdnGAzCYZuH&#10;MSCGYG1lfcChNcxlzmRrHB4Go6wPuPj5q5/wE37C9g7QBy7G+4CFofgk2JegOZ6x1lQmjzKDJGMO&#10;Zy2yBFDK1lKeZC7t9VU33vpy8xf9AcnWb26E79wUeNgDAmo5RGvZL9AoGpM3zlkZp24cwJFr1x+o&#10;ORPy4pXjMVf7BVDGAikRJsfkqBwaEPrirnnmWuooGaxlvLMwH4DDa21ztz/7AhrWMC8gc94TrIAF&#10;kKh9JeBhXDQBD5kHIJIh8PHUAvzsKbAil7OnB3IDPk877NSZO3tt+rsM2R379ffr2uwHkJuvKDAQ&#10;9Cg896NONnVy0zVdWTsQVL6K6VIfgSk8WgEt2mvfqwOmvRxIzXWsy5iRPg7ESPUxBuG+X2qWewGc&#10;QehjFB4TGA+Q8mVnQIbPWhwZICHGo43hefenzBD86R3Qs57HX+2MwXrzPaR672AYqLkDVnVAFbih&#10;6ihZEP2QJbkQY57lWW9cZfOdm4AZPQcuAEIOnDhE+9LGUcgMVHIW50QP9oWHQ5tTmYx47JEegZay&#10;efTrs056US7aAyLAIkc1r3HGO29jzUF2Z0UedfI5A0AYGOoL2JPROsi5IyAbeAGMQGt9nEVrW2Co&#10;HGCqN3/tyJ68P0WAijzsjU7pgS5dOPQRANqfsrMAhohdqLND9mCfHqsB63wXOPdSGQD2jtC+XQbG&#10;0ykiy1VMlwqARVOBmLIcaUMOLOOd/RcRnnWe2hBnAn4dBEdirA6JATh07478Vl+gYp5AyY8a+N6f&#10;HAE/pM14hhNw2J9x3qtYw+8AWs8aHms4I1BlxPiN9TUacxnHEQMkMpgvPv0TsLQjc6vrqy0+OWLw&#10;+FBts94469PfuYmxI/sFEiIiDsExOwtn03nYJ3JW2vAAIWVtwMs8yJzmkjeWo8m1GQOUcmiOL5Ih&#10;AwcFEpzV+Vujy5E8wNB6RYLkNWeyWt/aAEjZ+njx4MUjOkPWs651gFsgATTkgCIK4NYI0Fh5j8Hx&#10;kUF740Vm5lcGVOkBSM+zpQs2zZYCOrahzJa1szu6YwdsyJzzAxERZ5GgfZBJ3t7w2zcZ2UByXHsA&#10;ZESUy8AYaw4e8CFtSHk65B7N8ZXlrSOflHM5DEabkQIAgOUvMnoMZRByBiHic1sGgsoMRzsDwTNl&#10;AI6+8uJ/fvg6jfkZA6OSOFZgZo5HPepRN4DIPEUy+BgNufWTRx5o45/Ap4zqj8c4VF/8+hl/80x9&#10;n5vIDRwAjP24DOyJ7gMuZ4IPeMnxWrs9I7LRqTbzIGOdo3nMp07uQMwcOSXQAB7WNladIwNCF5Jz&#10;CTzN5QytK8rD7wzMaX66UrdeRIaAsn0itgUgAaV1gFURk7Xl6oFWgIcCQXKXB6IBoTlnhNkYZY+s&#10;Llg6sh/n6vzpkl2rr0CI2IO92pd+deM8AZHTxWFu8gNA+m0PyJ5Qctu/M6VXsjjDq5gu9R0gRVAy&#10;cjiMdY+mM0bq2pXXserRnLu1IutHQJADMJ4eCQCSCM3jrsNnIEWBPriYYChyMyfHAyDWJJ9I0qE7&#10;cHVz+3l8c3mEAJ7Pf/7zt/0gj8FkZXgcLyczvkcI8zDgwKryBLryQG3lqR8INgeZkLZ0Lj83BRBA&#10;ARjQNZDgEOyA3joffICE09k7MKq/vZNRzhn10bU5AynzGgd86NgnoRw1wNDOYTmwKEbd2VsXWJDN&#10;JahuruS3lnOwhjPNqdW110eO9hr4IfNaR0RElsCPLEVzk8gK1AI0eXvQry/S7wIHhvqsGx87Ii+d&#10;OWvn6ry76NiCC5k+1V3a9q+Mj02yI2fFNsxHDrpDAZ7cenJ7ChTJBqDphH84R/lVTJcaATLSwKkc&#10;BQbV9dVfuzzHqH/OUVmeE6EcziFUV2a8OQACen4vELABwW5LBmBOdQDoPaBHZsbDkKyVoZmDYXn0&#10;ZVDIOM7AERiauRmYv0021hyMhQycK8fq5iQvsn+yBFbJhgI3OcOVa9eGKstzgnSq3Rh92vSdm4AH&#10;YAAAnAfgKHMCZD06xSe3P2DvfFw8Lgl60p4u9MdPf8he9JtTzil7ZwXsclCAoQ3oFJE5DzoPvKxB&#10;RvM4L+sFds4B4DonZ6bMdvDgbQ57VZcDJLk1ACA5PD6igFDbBELlQAyRcwVKe+nRur1YExiSH1Al&#10;p7OUu0DYK52yT7pjyy51utaH2ACbcOmzIf/awZ8VajMn2SbQBeblKwCSh14RnV3FdKkRIGLkjDiw&#10;ckgULK890oaUGXvt+CbVvtdnvaj1GW4GznAZE8P3N7xA0NdWGETAwIiaW54syWdebSJDRgX0GBqw&#10;fPSjH73NyTA87ur3uG198zFcAMGhcvYVrJPbWgGYPIAL9CaY6Y+3Op7a8dJ7+8HTvOcmQGU/AQGw&#10;4aT0bd9FWvYEvOjB2vZufReJOejd3rW3fzmdkDe9G28tkZ9HNY+5AJBj9r5KjgCQOr0DN7JwWHMh&#10;a3LcAE4dH3nswxlxZmemTR74IftEAEC7fiDIxqYc7CGaALcCXvX4gJ55zQ8I7YNcZAF+gW56oS9l&#10;NgkA5wd5LmhPN9pE4PjZMNsAmvRMB/RiXuuLAEXZAXl7mABIRjLRWwBIvquYLh0AGZRDCVRyOs6Y&#10;Q6LKtTuctb059NWOzNnhq08+ZXI4WMbM0B1Wj7f9VzbUowD5MqiiLGuYM2NhRIzJPAzNPIDU/zd2&#10;owJXjkEm8xjP8QI/BkKmwA+RsxxZjxycfxIZyidpSx+oNvJziMa0N7z0eG4qQppgYJ/mnsBnz61r&#10;387DxdHjMH3g40DOjax0ra0z5cTmtQbH7MvAyoEH8BG90Le1XUTKHLULKGBjCwGaHA852w9wcRZF&#10;N9rw9vhbuXZ8gSB5Ao8JGCvokW3WEV4Al8zJZi25SM6axtKFfTpzepWTmV0CPrYtZ7P0J+rWZz/a&#10;2C5d2ze+N7zhDZv8ANzlQsf2kUxyfQCRrOQhg7N2VmS49gCYI2fwe+Sg9srGRLNNPoFv0gQ9a885&#10;ksXhMHxGigCBDy4YgwiQI3ZzMgjzAQ1OyEj0G0NW4AnoRC9AUK5em9x3Ajm48W5vBruC3wTASeS2&#10;jvUi9Ug9MJMjYD156Ep7L8XrpytrpLtzE8O3L04KUDgPEKBj61lLbk9k0E4H6Zde6aPzSyfaEKDi&#10;rNrsV781OCdwEaWIsgIPfUCjsgvAvzHwYdXjHve4bW1zkhfwOpeA2j7oR85W8OrDz37syx6NsQ85&#10;ULIOAER45GQAFH2YEHAU3V1EAHKCi3l6FA54rZtNmc+a6Yge7cG+Xeq9nmHjgLPLla2zC/aJ7OE7&#10;vuM7ti/wtyfy0jH9zj3IyeeiISNeOnNe5Lj2AJgRO4hAKydA6tprq64sb0x55VlvXOWodcsrO5gc&#10;ygEzBEYBsIAe0GI0iKMVGTIUBsR4tHNiwAkE1Y0DdIGfW5XhMa4MrkcEToXoRzu55FNfcmRf5g9E&#10;UOO06Zcnk/VmlFcZpbepX2T8uYk+7U3OIQMHdbKSDYiIEtQDO2Wg4gIhl73p06ZfXZlO9OtTNo4O&#10;gYLoBAByyCIrwCAyEq3I9SH8wJYs5GUDnJas5jP33As+zq2O6B8/SlZEHoBXJGk+ZH7yAMBAJFmQ&#10;vpXqw69uL+YFcOYLWM1Pn/ZoXoBDJrabDyB2ycbZpNwe+QHeLka27Yysw6YDP+dordYQBcqL/uR0&#10;TkaykIkc5qfPq5guHQBRjieflPPKc+go/hx3rz+ei8rVcxqykMvhMGiH5tBFd4zDI23RH0dBDEoO&#10;BMmqj+EARmMAnfcoAFE9sCQvoyM/A8k4ODQiD1nIRi55sk/523e6RO0FtT985AsM3eiMXxkQ6m/u&#10;gK8x56bAgk45DbBXT+72EyBb1x7kdELOeOnbGeTIdISPzMoIv3HAgBNGHBXRN+Kc3seKaKzLma3D&#10;wdkAUCEn+RFbcE724Iz0WZt+leX4rE1+pE4mbQFUl535rClC6xPVAAT1OFw+9wI07YUsQFhOZvOZ&#10;Xw6kml8ZGDv3ztWe6U2ZrORH6VE/fnZL99qAe7IjPiLKA37kD/jKgTUe69MdGemOXq5iulQARA4g&#10;J5VnzBGDRLOcw8x2bcr1ydfyJM7m4K3r8LVltA6IwXIAxpUhiN4AGNDggMpIv7nIrqwPWDIcbRwS&#10;SBYBeo8iqjGWYTNeDsQ4GCm9ZJAMT94+0lN1+dxj/Y0nF0AmP9n05QDk0rbOFcV3bmL4HIfRA4GA&#10;SJme6Yt88mwCWVu0QMZ0QIf0ishftKK/yELZnunOOkWAoj3EYQGD8wWmAAMgOgdRoHmK4sgu0sLT&#10;+dCt3Jnp15cc2ozNluxBrt/8ANC+jaNf4GBNawA1sgYcqMfKygElHnvowjSn/VhbjsxNNuUiNvLR&#10;I/3SEx3xBW10hrQj7ezVvvDhsRdzmDMgtA47LoIlZ6SdvvHgd97511VMl/ohCKWm2A6lMuOoPNum&#10;o+bM1c3VHPFG8eOZ7a3vwNUzXAYeCHIikQKn62sCHJYDBiwM3RxykR3DAZRPetKTNpnwau9dCz5G&#10;2c0IHHKuqZspr7I16p/t1dvHLBdZWdNeyaNdvuoUaYvUz02c0h4DqBxCnUzJQ04gqN1+iqxF0ZwO&#10;H52qdwb6mzfQ4mB0CdwAg8dgeu4xMgB0vkUy5AsogIDzAJb68MWrXVmubl1lzj1B0/r2kDzAhyz4&#10;lPHiod9AkJ0BDAAnopog0iNmAAiwXc4AtbUDGG0BoLXw2Yu9x2vd7IjeexJwDmRGzoa9siN7kNtv&#10;+rBPOmgt8gNmESe5gaE1yU8GfMY5L+d5FdOlfghCyTkp43YoOUPlcpRDVl4dt3p5zlXb7J+Agaey&#10;doaR4TLubmxRXYbCSYr+5MkD5KzLkc0r0vNf4Riir7xwXmCIh1HkYNayprXJMYnM5FJuP5PaV/uo&#10;Xhmlu8mP0oOy8Qgvqnxu4nQMng45J+KEnIZjcirr00Nr0wUdTn3RM/2rAzcA6KIJNAGK3PnkaM7O&#10;hyE55TxPDulcgCEAkiejcyE3HTgTc2nDj/Ah+jOnsvWV26vx5Y0ll33jCai0i9SARRFUH94g4Ket&#10;d2yAhrzpUtk8dGpvAbK1zWv+HvvJEWizOfuzB+QM6DTboHPnkC/gIT/SZ35rmss69OdysQf6ljtf&#10;8upLNnoyx1VM90sEyAE593RMpH5fbZXLAwxO5JDke/2tiyonzzx0h8WYHKSI5NM//dNvRH/ADxBy&#10;QOO8IDaPduv6qsvrX//67bD7JBjpZyjmZYw5bjohXzInU7LWtu4j/jl28q5zoHVM4LPSuSln5Ij0&#10;Sh90a21OyTHUi5rp05fL6buo0FmSkcPio3+AiMcYctIjHeLXZs+cb76cBxRdOs7OOHVASz6yOgsA&#10;pVzu/1WbzzhOjMdc+s0RGND1BKBJ5kfK+oGXckBGF6KlCRg9HiPyy0WpRX8BnDUBq3nJZSw+9tXc&#10;1iIjah/6nQObdKnQMx07Jzk+RK/m9j6bnttT+7SG9YEefQPwIkC+Yz+BtDXp7SqmSwNABsSgEMPO&#10;oSkdrU4665Mmz3RybQyz+myXO1C5MdZeywyAjA7bYTEyB8y5AB1AYzA+7OBs2vyzI8ag3Z/A+feD&#10;j3nMYzZDYGCcjNOZj+EynhUAA8FAS65t5vWRU1mO7K16+4x/5dsjet/Lz032WQTECeyVPPZuH3RB&#10;J8p0AfSsKwd0dC5H2Qde+mgOAKrsLICiunU5oChKRKIMGDghh8UDBMhFPm3KgKMyUiZfzm69Lkky&#10;sLP0m4MDDeWAAhkfONUWcMgDNTwuSDKReRIgoS9jyGkN89mHMnnoEE86aU7ydhbayKiMx3j7YKN0&#10;bw5t2T8yv/F0QnZj5YGpNclYtO3SUe+VB17zxH8V06V+CMKQMmTGo0z5jEnuQJByzojwznrzVI8a&#10;H/90fuWo8ZH1yURGBuDAHByDK0LxbsSHGT7d5Zj9xYi5/a0v3te97nXbD6uKGM2JTznjNq/5Gepc&#10;e83NWZ7Ms4xPfaX4EJ74Z/vKV6QV0d+5Kadj9IEIp7Mufdq/Ns4txwfEXCSoCLDzdJbaAKR9OStE&#10;XheNvHWAnwuoDw2cC8DI8Y1ztniN4cSBnhxw4KP/ZJMH4p2LOdoHoHC20360B0TWDgTJYy/2lGyi&#10;NcAxIyi5yFDZHHhFh9YnN4ChT7Jakwzm0Vcb2a2NrNk4c00d4Lc/9cBOjugQNY4seJXJ2LtKAIjY&#10;OjkCQHKZH13FdGkAmNNnvBmTNpRhyXNaFJ++2io3tnlnfc5TPZ7mjKc+BuxwHRYDYTgOWp827/sy&#10;Xo7nl4Rf9apXbQctMvQnbn4I9YlPfOJmKByWATDyaZjJUZ4Mk/TJ9acXVLl2Y+WzHB/wqB5/oKI8&#10;eSadm+x1OlN7pwskKvZYS7/66MRF4ZIRadOzOrInejQmPdmL+ZyFujnomDP6l44cEZiIsAI452Ft&#10;ObJPecCXvEDD3Oy1PrZgLGCzFrkDnQASj3HqbEh/vGRgR8qA3j4BvfkBhXnk8z0a8nhs3+bp/bH2&#10;gM5a5DPexcIurUVOvPRkH+x6BWiyWp9uzRGgmd84svizQheKn8OiV4+5QDlgd8kAPx86+US7R/b0&#10;Kk8vZLyK6dIAkOIdBuLcEQOWM26k7KAcQjwZ/swRnsbH1zjt9cv1aZ/zRtaLMt4OjWH406neCd1z&#10;zz3br+Yyvu/7vu87PetZz9oeh43zw6cM01q+vsG4ehfD6FAGieba5t6Trfa5t9rL65tk3+mqHAVy&#10;1WcbUBd5nZvowJ4RHcrpy97JpgzcOKx1tQMz7/gAQ5+cAws8gbT9OpvOFK/5jQcQnJUzAkAOrK3I&#10;xXkah59zOi9y6QcWQEC7sr50i79oyfnJAx99CK9x2gPL9h64yJ1z0SjZ2EZrBkA9RiLRlP2LwIy3&#10;B/M3B9npwxz6PKHEQ3ZnS05yJ1d7mHtKB3IykaUoGggCPx8sqdMxIn+ArR1Y9z6z/aYDa5HjKqZL&#10;BUCHEwAwmpx/DwDimWX9GX/1WY5v8k9qHX3Rug7jJyfDcHhuMYfNAQGa//Px+Mc/fpvH//sAjk95&#10;ylM2Y+trMzmyQ3cj5zDm7CKwXjJNOZJ1ylndGvZfe/U5Bq3ztO94jYuqywEgsDk3MfwoMJS3d3oA&#10;btajU7rRr9wHHSIfpI18ziX58ZgDEHC2nE8UEvgVRXFqfJ2rtZB2Z2u8fgRI5ORMZ8nPiY2fewIa&#10;ZCKf3N6M1Re1b+vL8VqbbD1e4rEu8PCYy97kKHBiR2Qgb1FterP2BD52ay942hNZ1PWhxiJy6zev&#10;NclhTNEdfQI5+kU9qhsDMJ2FuY0jb3pqLf3WuYrpUh+BMwQOmsNHewCAHG40+2e9OaLaMuI9iq8y&#10;XkQ+eY7KqBipQxUdfc7nfM62Dz9n5VPfhzzkIVs0wyk5q0cROV7GyhDMYYw5m3/KOuvI3rSXr2XE&#10;kXI8OYBWrl4ZrWPwznxtOzfZ8yTORgf0af/002sEj8LW1E7HiJ4QedKb8fjsx6OYqAT5mSvRiaik&#10;6ClgQRxTDgjIAvQ4OgpMApTAYp7X3If29sKxzUWebNqeOLq+xgRExqk7a4AGOJLL+tbVBoDkCBCS&#10;EaggMpmfHs2VLAGOnExy8yFzk8c4fZE2MmsnX/OpW6uLQRQK/JDLxUWjD5kDz9R3febTb87mvYrp&#10;0gBwOvh05BxzOuDaH8/NqHHl2uQBQHzq9UXakmvKyeAYWEbjUVeEJMpzwG95y1s24BOpaOfYcvMz&#10;UoaegebUK/ih5NG2ypf86Sf+lab+auvRcW1XTs61D52bGHsOoCzPGeh0OjI5AAjd0BN9BTDqyJ6B&#10;C2cDeL2b4pA5J+ATVXE+Tu+8ArQALkfXhpRR4Dd5yFBffIhczrV6QGkPyvEgZXLYp/0isgQw5g7c&#10;8FZGwMQ65AxU6K+16YOM5E7fSBs+epPXbtzka//a2yM5zactOQFxj+PptzXZa3tyRum5c06GdHkV&#10;06UBIEfmaCs5yMo5Y2V9HCRHRsq1X5QjEZh6bcYqz7z2WQ4EHChi3IEZ8NIW0IlEHHTriWhEgCLC&#10;6fCBnrEBWuugKUMyq8tnf231o7VfffbHv45Tbs/1qaNzU85PZ8qcJF3UR6cBnHZE1/jikes3nuOJ&#10;8EQgHNLjFqcUJaGij0DP2ubgkNqUgVEyVdYeqWu3njHGakPami/AaIzcfnJ0vNbQ1x7sC+knX3Mb&#10;g8d65NenDEyaWxu7UjZH45oTpTtEFmRe1BrGJ7s10osxrYWP/MgcAbLIFH8RLF489qatPTUf0mft&#10;ZLmK6dIAkIMBiUmApMfFypMceu+J1nyPmmeusbZN3pUCgIAhsHLAHXRADmh88uvlPX517/30Abv4&#10;lfUFVBNoJs31V7nq22tf97I3x6zvzbPOcW4CUu9p+ozPffzpv/zo/z697FWvurfl/y15T8X5JnG+&#10;gItDzr4AQe6MnRfenHslfebb6wOalee8AYAyMkfABxTwzTn1TRBprHprBH7JE6kj/AEgqj9Qird5&#10;0SxH8Spbm1y1NVfA1hrxx5csyta8iunSANC7nkk+MPA448/F5P1wgC9m6qv+npJxAPO+CGDJi9YQ&#10;AAhYJxAggAG4OAlSRoDQo69ffHb7ivrMER8qGpugM9eSI+2VV5qyrn17dF98c921rfzc9N4A4P9+&#10;x3feW5L+v9Ppx37gdNenftzpUz/pE06f/DHv+Z9PiQA5G9DJQXPESJ1Tosq158yVtccbaQto9srx&#10;NHbyoBk5zTVXPlT7nNOYtU0ZrWPLLwJ07VOedZ7K1qRTRN6i9Uh/RJ65p+bUZ52rmC4NAPfSW1/8&#10;jNPrXvSirfz0pz3l9IM/+IOnJ3zap5xe8VWPP73p5S/d2t/T9L3f+73b+zgAB4yi6vLAD3BVvi8C&#10;CBMIyxFwkwM6vECxSE8e8K2gs66ByCRf5ap9ra/t7ynN9S+S5dyU85SjnC4HvC+ajp5z5YRyzid3&#10;+eSMlafDVjZHee1zXuXJUx8ZcupIX7KVo8bgr7z2Nb62mxGeuXbt2vTRqzyiN3zpvHFTr/XXN8uR&#10;uVqHPspvRslQ2TztQdnaVzFdGgCKCjymRN7hfPzHexfx419S/bh3hdgf+7HvegT4yI84ffRH+R+y&#10;P/61gHXcReQ9xQS+94QCxZWASwATaAGxorgJiMoB3oz2Ar0VXMx70Zo3ay9vjqi2PUr2ymv/RXSk&#10;Ix3px9OlAaDvdqG9x1fvzmY93j3qb0TPJdGi/GbAOMsTIAKWFRQn4ESNnzTnXdsn7fFcRHPNKHne&#10;WzrSkY704+l+fQQ+0pGOdKQ7OR0AeKQjHenapgMAj3SkI13bdADgkY50pGubDgA80pGOdG3TAYBH&#10;OtKRrm06APBIRzrStU0HAB7pSEe6tukAwCMd6UjXNh0AeKQjHenapgMAj3SkI13bdADgkY50pGub&#10;DgA80pGOdG3TAYBHOtKRrm06APBIRzrStU0HAB7pSEe6tukAwCMd6UjXNh0AeKQjHenapgMAj3Sk&#10;I13bdADgkY50pCMd6UhHOtI1S0cAeKQjHelIRzrSkY50zdIRAB7pSEc60pGOdKQjXbN0BIBHOtKR&#10;jnSkIx3pSNcsHQHgkY50pCMd6UhHOtI1S0cAeKQjHelIRzrSkY50zdIRAB7pSEc60pGOdKQjXbN0&#10;BIBHOtKRjnSkIx3pSNcsHQHgkY50pCMd6UhHOtI1S0cAeKQjHelIRzrSkY50zdIRAB7pSEc60pGO&#10;dKQjXbN0BIBHOtKRjnSkIx3pSNcsHQHgkY50pCMd6UhHOtI1S0cAeKQjHelIRzrSkY50zdIRAB7p&#10;SEc60pGOdKQjXbN0BIBHOtKRjnSkIx3pSNcsHQHgLUof9mEfdnrAAx5wevCDH3xvy48nbdHad6vS&#10;M5/5zG39vbTX/prXvObd5EYf93Efd2/v/3ta53zHO95xb8+RjnSk+0o/9mM/dsN3vv/7v//e1tPp&#10;0Y9+9Lv51ey7lcnad9111721/5vI99znPvfe2v9NU+boXEwIhyfdLn0c6Ui3Ox0B4C1MwGcGeQ97&#10;2MPeLXACRisQFmyVlH/f7/t9W3kvEJsAKbB7n/d5n3fr/xN/4k/cKLf2/2sAONPcW/NHAHZdQ3nv&#10;MpDe9ra3bf17l8KRjnSki1NBYEFNvhQuFAyuafrjHuZMWh/2tP2yX/bLbvTDgcqotZXf2wAwrJPm&#10;3sKTaGLPio976X/9r/+19V2EQUc60nVI+95xpPslrQEgALrMAPBNb3rT1l66WdA1571ZALiX9oD1&#10;ZgFga+IRkN5sPTz6jrd/RzrSe5/WADBfvawAkP+u6b7G1jfL70nC/54GgGjywEL5RQ+R+i7jU4sj&#10;Hekqp/1b+EiXmgLFSUAssIr2AGkd662hHJCuH+2gme7vAHDSGshOmqBfWxdUadUF2rtsjnSkI+2n&#10;1X96IOuhKtp7uJr9H/mRH3mjvPahNajStocr0uyb5fck4V9pDWQnlZJhPmzPpO/AliMd6V2+cG9+&#10;pDs0rYA6U8AXXYUnWnK+N5fAkY50pPs/XeSXew97d/rb+Yvech7pSEd693R4yZGOdKQjHelIRzrS&#10;NUtHAHikIx3pSEc60pGOdM3SEQAe6UhHOtKRjnSkI12zdEcGgL/qV/2q06/5Nb9mI+VP/uRP3ujX&#10;/tpfu5H2X/frft3p1//6X7/Vy2fbb/gNv2HL5zjlxirjLa+tdWeZDJH2X/2rf/XpV/7KX3lDTnWk&#10;7zf+xt94+q2/9beeftNv+k1b3yd90idt9Ct+xa/YxkTqxiu3ziRzIXK3J/X2GM1+ffKIDibvJH2T&#10;yLvHN9fD13rVG1sZ1Ve7nF6Q8m/+zb/5Rpv+2o0zf33yOd86r3rU3mtPf2jqlb5/+S//5dt5/fE/&#10;/sdPv+f3/J6NlP/sn/2zpz/35/7c6VM/9VNPf+pP/anTH/tjf+z0Z/7Mn9n6/uAf/IMb3yd+4iee&#10;fukv/aXbHOaa60TpP3kvornPKJ3UT1eTtLEvpP5bfstvudG+xx/f7U5+JuROoI//+I+/kaNP+IRP&#10;2Mh5OluknN8ibbMe5ct7fReNWak1K69tky5qT976o7mnvTqae1dOL3cqdV6TyF8+9zpJ/95859JF&#10;8+7Z3V77ZdBctzXWtnSVnmYdxZO+soepz9riq2+l5phrV96jdS/yI92adEcGgAVULtF5qcpd9C46&#10;F2QX7eyXrwHUHtUfWS9AF5gJ0NagDeGrXW4sfgBcvQvaZU5e/Rwix8EXf3PhKSBs/+1j1m+2jxn4&#10;WLegaAZJqABjkvaCD7yCBrk2pBxvbZHziGfm8Tdn5fjXcdE6Lt45x+TTXp/cntt7+qC/LktnYz7B&#10;k+Du677u605/6A/9odOnfMqnnP7IH/kjp9//+3//6U//6T+95b/zd/7Oba3OrHOYNlY5eVDylVsv&#10;qh21P6SvwC3etR2Rn+zaCwCR8qT60e1OXQLzMlBGXRr5R3k8ytG8ZGbe2daP5tzlkyf/UzZ+9cnK&#10;kbMvz2fl+az65K9v0uyPRz7HkqP2vbHK8U+ZtZEj+Wb7ylt5tq319KRNnj7R1GX9U7do1b/63lyo&#10;9knGzbmV5XO+cvJqn2vEpz7Xq33SbFvH7/U3n/b6ZhnhqY0tT/n1rYSn/mi24Zl56yjPuWf77Eum&#10;zrZz1l950tquXtten3zKM9vWvelrH5PSw5FuTbojA8B5wQKvLtou+S52dbn6HKM+L//6aiufQB6A&#10;r2BZHqBOYI0YrnEu3N/+23/7jbcu5Si5W8f65jL/dADOkkwo2VH19hW1X/ooyFMmj3VXqr3gonpy&#10;IuPNOflrL59lc8UTTZ69ejRlqNx8+NXXcc1Vuzw9TL3QF50DFvrDJ7Dzps+PYnvDJ9j7o3/0j25v&#10;+ZD+1uyM5lk0d3lBdbJEU7/17QV0s65/9hWsVq+s/bf9tt+2BXf11T7r+rXd7jRtPHIm7N0Tv3qX&#10;R32VJ8Uz+2cbWi8bbfPCmevMMh712vJNeX3y1f/3qDHWNK68uaPZNvvW9klzjYvKKN6b8a1zI2vq&#10;S1/JkB73gpL6q8+x0do2661bubnQWo/ir3xR22xvnb22vfrcq/b6VhuL1vWiPf6Vb45d56k+2/ZI&#10;f2dH1s64vPb4lffq+PfsZdbxr31TPvPsyYtPPvuUI7o60q1Jd/QbQDQDngKbghzkAtaG4jNmBgK1&#10;reRS3wvouvRnHf9c15zWcKm7lH/H7/gdp9/1u37XjYtZ3uUsFxji88Om+pLZHK0znaC2iKzygsP2&#10;QA56Sp65X/VVTzNAQdoKSqrLte2RfrxRbfZp3GxrzvLaK69zaK+vNnlz1GY/8ao3du69s+0ctQns&#10;fLz7h//wH97e+PUxL9Ln/IxP/+laW7qUR8mRjMm2yr1Swdksz0Bu8l00pnbj5Nlba8Yf7+1OK9B3&#10;OSCAL58fBflJI/SxH/ux70aT52ZkTmSO6q3RunNNZTxkVJ/yrrLX1pyoNZovqk9ef22R9vrI25zN&#10;X27N+KvLu8CV45996zzlaF1vjp082pNX25S7en3GG9M89UWNW9vvi8yX3ez1Ny8+VBv+5JLHF835&#10;4on0z3Ezj+aY1lWOrzb5HKu8zrVHeDpHczRfdTzNH2nLLtIZqm/mk3+ugRqrXF/yxDPnQ/VP+eSN&#10;kTdvfXNubUe6NemOfgPoku3y7aKf1KUrn7xdzrOujFzoBQcCJxd9RipYqB3vvMBd6L4D9rt/9+/e&#10;gjkfDfYRoToSBKojvH/gD/yBLeATcPTRoj6XtfnIRf4Cm2ScRFZyRTMwqZy+osYWsJi7vLapO5QM&#10;UQHMHhVUVE9H2htfW4TPnNWV8dNF9bmmttaJtE8Zo846fdEJ3SjTh8DOmz3n4K2ft33K2pyPc3Pm&#10;QDQbmHqkr6kzlJyzLp97jArSZt2+7W8tyyO8M0eTHylHteFPjnguSn/xL/7F7TfTHvjAB97bcv+k&#10;fKwLYII9vSPfrUQf8zEfc/qoj/qo00d/9Eeffskv+SWnX/yLf/GW11YeNQbVVh01b3zlBZXVBS3q&#10;5ZF6hLe8cZPqV042lFxTtsZPvtZc6+lHbv50Vt9sm3V6nu2oOfHM+StXX2nKM8k89cnbk1xbe0Xr&#10;/tNJ/Wgd0/oFDuwmvniTYZI2vHMPaK/tHFrX2dP5tPOVjEXxNJf6LCNr5Tv1obUNb21zPIqvsrx5&#10;ZtssN2bSbE8G1FhUm3ODrZVrj/DWbq4j3Zp0YQD4hV/4he/245+TXLj3Z+rNXxdvQUvl6i7c+yp3&#10;gcvNW/Akj9S77I21tqDAHwUI3Lw1Ejh4U+TNkWBPgCeY06YuuBNMIEGift8p+72/9/dugaC3gi7l&#10;AkbzzMsaCVT0ubBd9IKKglROxjkKbKb85CU3KhCxZzqoXXn21V5bvOpkUU4upH0GFurkn/XGxtd8&#10;0VrHt86JJ2r+vbHJ29mmEzoKnIx1js5CoPOX//JfPn3Jl3zJ9r0/AaB2uiuwRgV+zWsNa1W2tr7k&#10;SPaoM13r8srOdraZQ669AG/laZxyAR+qvvJWjueiZG/59f2ZAvYuhc5IW4FDwUBB3y/6Rb/o9At/&#10;4S/c/jMFUkb6yiO88jVgrF/9ZoQ3fnlt9c854rVm5fqi+GeOkrMxtSvvzTNJv2AnPSnPtplXTq/G&#10;K9c+x626n3U059XXPNWTW91eGpfcqH2u+1VuvDxa15jry/GU66s++RsTzbbmiXfms2+O3WtHBaEI&#10;3xoQF6gifZX1oRlAKkdzjL5zKX+7qB7lqxfV3xtqjfy9eyyqf/YpH+nWpPcK9ee/6/rO7/zOe1sv&#10;P3UJd+nOy78LufK8lOuTqyNzFVAKEpA6Mn8X+LxQkYBNoCCAENwJ2PAK4NQFEMr6BXyCN3VBBcKj&#10;HR8yviDSvH/yT/7J7U2U4FCQiPDp02YuMggIrUt+/XKgwEnknGYGselk6mC2Tf3I0+sayNQeacMz&#10;y5O3vtrjk9On9jm+PKq/uv7kS955ngXGnhrpAkgCX/sTeAven/rUp256//RP//TtPOjfWz9nZQ2B&#10;H72ZM3uzRrm1VznspXaUvEhf+Uor70r68a3tgr50U1CI4k1nc43WnPZ8UdoLAP1HCA+Al5kC9s4L&#10;AX7n5hJ0doIjJNj7iI/4iNPP+3k/b6Of+3N/7o2ydvQLfsEvOP38n//zt1wwWHuB4gwaZ/CIWqe6&#10;IGStx1c5auweJcskbYgM9eMlazxTvnUu5XKyXER7QdZ9UWPWfF1rzq0crX2T2g9q7+2l/UzCIy+g&#10;E0xlH0i7/ovW26N4ja2+Uv2zPIks+uTxldc+g79sWb3xk/THv0cwXR7f5K9PPvvpJx51ZC36qz8/&#10;M1Y7Um7OOTZeef2V55jmn3M0jzxefPn8DABrq1yf/Ei3Jt00AHzoQx9643JY6VWvetW9XJefCs66&#10;9Cu7rFDtLuQCmi4/ubYu9MbKXfRob5xAThDWR4IuTTwuWDxdwAUfytoFeY961KNOn/EZn7EFaIIL&#10;ZC65IK63fr356+NIbxetZ54CUGv3pqcL3xr9wYKLGRlHPg7GeWYwk34QnrVem3Ujulj1gpKh+gw4&#10;kHJt6cr4tU0+y/WZo3ptKFnI2TkW/NmrPds7sBFUkFOQ95znPOf0rGc9a9Ol8XT+N//m39zOwHlo&#10;x28Oc029pAP1yuRtr+1Njsi76qE9RQVh8c4x8dfWuatPPuU59+xb652XvPnQRcm+9/x70mUk+gbu&#10;awDoonBZuXxd8AIjAd97S4LBAkJ588zAUd/sr20GKbXhqa121Nh4akNrgFo5mmNrU57rJMvsq20G&#10;T5Un4Vn71FF9rVF75TkGr/OYfKg5ovjNOdvwtZ/2MPkr11dbAVXBR0GKdvJkI8mG5vj6Kq9tM0dz&#10;3lmuHq08MwBUnn21t47++CvHV3n227+yHGnjI9pqz2fiVUfx1i+nP7qMv346LlCbFE/9k2b/5NdX&#10;u3zOIS8IRIK7gj15mFAQWH6kW5MuRPfAf30TUPsMAH/oh35o4/OG8DJSH2t26XdJRy7hGdhFxkW1&#10;FTQ0rgu8S1LA5WIVIAiqehvn4makBXt/42/8jdM//If/8PSt3/qtm9Oa19iCOsGHunl6eycXvJlL&#10;HZmrtYwRlDTOG0FvD9W72I3xxwqf+7mfe/qsz/qs0z/6R//o9OIXv3j7f5ftkyzehnEe5LJdPyqe&#10;b7rS4wz20k+6iQo66kPK2qvfjPBO2murfS/gIzeypwIGgKaN7p2VQNpf9fprXmdBl294wxu2N4Dm&#10;ax90Yp50MfUxddHepmzIPM7Peaaf+Kujgr4ZgM1+VNva31yzrflWMn9r4JvrrTwXpRkArql2l+y5&#10;KZCPCgC7PFxkLvKCKMHbz/pZP2vLf/bP/tkbffiHf/jp5/ycn3Mj6IuMEUzoK7BCAi5tBV54Z18B&#10;iHL1yvHttUUFl2jOXd9aT/bmi0dunXjJJKcP7XvBTv21ayvX1t5mW7xybbWvY+OrDu/WMprl+OWt&#10;Pdu1rTIh/lxgwC74qHJtbCPeAqbmS9YpL1KXT/kibRdR/QVbk2aQdhEPaq613Pja5dZb2/ChNYia&#10;4/VpT0d8Sxkuxi83Rhk1pnniQflfa8orV4+/vLbkbd7W1K/eGETGqPMu6IPLPZgfAeCtSxcGgA6i&#10;C2CPZgA42y8jdTm7mGdA4DKWu7RQF3Nt8hk0KDM0exEECeYaZy4BhGDB2zWXpOBLjsdTC6f8W3/r&#10;b51e8IIXnF7xildsHyv+tb/2105f+ZVfeXriE5+4fVTW5euSFrgV6Kmby/zWqV4goU3w523gDBwj&#10;/OZRFkTam7ZAssCErNqReo6UM+FF9p5+5OnV+DmXMtor40GzLGCJasM/+yujxhbczDWSqTMkNzAA&#10;bADE3vXT4xd/8RefXvva124f7z72sY/dzvAZz3jGdobm/St/5a9sujW3vdPHDPyiubd1H9pr65yt&#10;neyVC7Qq119Z3jwrzxyH0s3krx9vfHMMygbwxFcZ70XJ/i/y3doFX+em7DHQLwDssuBrBQeCo4I7&#10;awucBIMFgfVNKniaZUFCeXPX1jqzXiA226sj9ZlPvtobs8c7y63V/HKBS2NnYFPZhUpPAoe5H3X9&#10;M6+MjEHVa5v8rVNb/XMe5TlXfZNPX7I155xbWS5QKIjoLdUMEOqz50h9rim/qCxH6QzN8lpf+4yV&#10;F9ysdfzlqIBn8tSvrf6Vp3J9yFraGiOPP70oyxGfcr8VMGtrjLw2wZg2eYFZfWhdq7p8tlVe21qr&#10;ObU1tzOdZzxxQLk7q/Yj3Zp0ORHbJacu6hm0oAJCVMDgksaD1OPlEAIIc5kHxe9idTG6MAViArDq&#10;iCP5juPTn/7001d8xVdsl45AUEAGrP/bf/tvW/D3V//qX71xYbtw9TeXsjb96spd6GSXF+D10XPB&#10;XoFkZYFigaFyF77vE3prKBfsGEMP9oisg9JhekpX8VZPP3v5DIqi2ibVPnnWtmjKISej8xIoOAOA&#10;oUx/grynPe1p23ck/9Jf+kunz/u8z9s+6hWY+wMPb/s+8zM/8/Q5n/M5mz7++l//65v+2EEA2Tp0&#10;kgzk6vyUJ2lHndvkXcl5yBtT+83KK+/abr3am3+PD00+pG3mFyW6KNBDdMr2Z9t8sz/b35s0wT3Q&#10;dxG4HFwYLkIXXwFRgd3eGz+ER19v0YxDAowZyKnPfqReUIKU64u/sfE1h7xxc158xsy2yvaljOZ8&#10;k7QZL8fTnNULQOSzrH8SXn3V41duzJwnnsl/Uf+ao5XX+vZjL1Hyo4IK/i0IyQaUtaGCBYEh3gKX&#10;PblmfW1DxkyyfnlkjdrrK7CprF0erfV4m6tx5drXvDKig71x2qvjT1eo+uRpTP3a6pfPOWa9Mr51&#10;3uauX3lSbXLzKtN947V1nn0cXDAYFiBnH04c6dakOzIAFKwVuM0AAbm05S7HLvJ4kIs+XnM0trzL&#10;3WVZAOajWEGDP74QbHjbIPASTPzIj/zI9p8ifAR7zz33nF7ykpdsb5+Me81rXrPNSwbzFVgWwCl3&#10;IfvOn7dU/vjDR7oCGW+rjJMX7AkGlQV6gkK5frlgFTWvy72gsDHmKAi2XzqyhjH4yWj/+tJdeizH&#10;M+vpLGqetW+du3bllfB0ZgXoAnYAADCM66dz/PWuj+B9/P2Yxzzm9Nmf/dnbeWgTDNKrgFCbv9i+&#10;++67N6BhCwBGPnVifXuzj2SsPHWkjOhvrzzbbtZO95Uj5yef/NZtXHYTNU7/HDvb68s+Wld+UWJj&#10;gjl681WOGeDpW1PfC6a/9yb19g85Y2DvbJz1vDRc4gIIQdxFgV8B3gz+CqIi9S70GUxFe20rzf5k&#10;M272yVEyKJNxluOda5qvejTn1j/71O1Fv1w9mSrjo8fZhne2yZsDGVO5MfGt5cY1R/3IPOmgPB2g&#10;+F38zr8AQI7gAPvt0wrYnb2wj2Q1T3pLpmRQbi9zP7ONLmYdzQBGXjn+aPI2drYLkKxXWV/89jDb&#10;ZjBVu7ygafLlH1F85VG8s30tz/7y1pm8K9/kldtzdTJVxidPN403X2de4Bd1zjCh/Ei3Jt2xASAq&#10;QHBpu5BnAFFwMut4XfLGyl38qMBCjs9F64IUXLj4+ohWEAWEvFnwEe8P//APn975zndufG9/+9s3&#10;Q/67f/fvbm8FP+iDPmhbxwUr2EPmaK4uYcGb4FLgJ1Cxnu+q+UtVZR8ra8fXHII4ecFdVACI5pr6&#10;rOct4JOe9KTt7Ze3k8ieCgQK2tJduXb9BUPaZxAnn6R/5a0ezywX7OFdzwjQO6Pa7UUQbC8vfOEL&#10;T1/zNV+zfffRd/ycA335gxvf9bM3fIgekDXM3dm3VmSd5NsLoFCBWKSfDme9fG/8Xp1ss632OX6O&#10;m+1oT6bZP4msnbm6/HYnwM4HI3UXgUC9C6VL3AUvuBM8zeCvoLAgsEDLmGgGUTP4KJ/lcmvXV3uy&#10;lFtHWV8BSPzV6yObcgGQNuX45LPNvPLWad7WRsmoDaUvZM6pv/i0o9nuUm6cMY2Lb7bjrz8yvvmj&#10;1pe3r86mun5jBQJd9PyRnea3tXtYKDDAb1zzp5+5r9ZXTuYpo/oe1bfyzAAG5ssn1S+f5clb2dz6&#10;svHGtC/lxug3rmCq4Km2yo2ddf3xyGubb1HV53qtMeVpjpXmmo2N1NNXbXNsPp6/r0Ggc56BoPKR&#10;bk26Yz8CBg4ubxe2AAJAFGxUdynKCzTwrgGGoE8gwKgCGGO6KAuo1AUe3s65ZF73utdt33P88i//&#10;8u2jR+PMiU9OhoIb5JIFZM2ZbL1dFAD6K14BjNw6Ar+CQjne5DGXQFCQM4NLQWGgWXtvMb2xKVDQ&#10;Z//JqJxeC4KSPR2jVcezPOuzXZ7eK89ziLr8c3ZyJ6s3ovS06kNAmA68obWeeX307ft/8vSYDcx9&#10;4k2u+uWooDWdKa9BlT6kvTyeyescKtc3+9d6bc5y5VnbkfrN2q1f3lzNoXy7k0t9Bn/IJeCtgMuh&#10;S8TFLWgo2FtpBn6RAKDLv/GzXd1FLFdXnvy11S83NjJXbZO3OsJTjsjYfLWpr/3Nj2/OP3Ptsyzf&#10;45MjekyX1Wc5Uk/ve33rWGR9bXJja0tGuX05q/aoHa9zhsEwma8V6PFVfp1dZCt4BQwoOcxfnkxo&#10;yri3h5UEKeVki/DL9ZUX1EzeygKcvf7GT77qjZn1eIybQdheQCYYq6+yedTjrz4Dv2Sa/VO2Oa+8&#10;sr7mQOqTZltzxWtc8+XvBYDOt5wdOPM+KTjSrUl3ZADowu7ylru8u6y7vLvAC0DUu+jlQEUgAGwQ&#10;o2JoGbk2F6MAwxjBn7dwgihzenv2t//23z49/vGP3wKQ5hGUeOPkDZSgxAWrbp7IPH0MrCxI8cav&#10;t4CCP0FObwO1C3585CnI6w0gUp4BYSR4Mj95BZRyHzOT6+/9vb+3le1JEEDugi5l+6XXGSClx3Qp&#10;15be0239c+ykVecF3sCAs+unQ3+k4bt7yP4RXdCBgB1QJHNBgzqAIEM6KHhD5Gof7S952we+mbOB&#10;xjdXbTfLC7hqa87ZNuuTrBN/AVy8M7+obKw9zb1Pnr0xtzsV/EXOkj30hgK5fAsmBEUFfAUTBX+C&#10;ihkIuvwLCgqqCjzqK0AodxnOfmPkjY9PefLVX18yKNdXOVnV8ZC5eeJpHlQf2WpDLlTtySE3tj0g&#10;5ckT1RffbK++8sx6+Tom2fTbW+czA/XOhu8737B3fQvER/k8u4AViL8XLBhnnXSavs2dDqO5D+WL&#10;qIClQCX707bHp4yvvPZJa/s6fva17jomObQbo65cAKZeeQZsSL1yPOZA9Akb5fEZ2/wzb065sdoR&#10;+dpHbbNvpeZqPusi59v5ZwPkivQf6dakO/Yj4AKKgg3EgLvgZ3m9+I0zhyCkjwJ7smBwDJaTCUa6&#10;KAVZvUXynTM/+eKifdzjHnf65//8n29gJBDEJ0eCNsGcQEQAI+gSiOFxOcerXT9ewaCyvACwH4YW&#10;vAksjJsk2DGPdZR72+eNmDmMN592MunDR357LJiig3RCR+m1t2Ur0afx6bDAbhKdmhtZB7jLAwF6&#10;EEz/hb/wF7b9/52/83dO3/Vd37V9rJvMBTJ0T67WI1e2QI7OFxkjuJ5Bjv3iiU/OLrQjY1BB0l6g&#10;VHsyVa9/tl1U32t3rrO9t3OTpmzxoWQ3poBRXXu8qL4ZnEa3O+V/che9MjtBLgcXC5/sYnfJo/4I&#10;REBR0FcQUACAlKMZnDQnW6xPrn0ds7YXXOiTR5Nfjo88yVJbVDCE9JFfPscqN19r1taaeGe93D6R&#10;cqRvpfguKk+ytrz513X0J3s0/2DHnpu7YEQg4HIPd2FGfq3MLrJ1berwGqY4P+t19umivZYno/JF&#10;9XIylZtfOdxCs19eOZo89lZb7ZXROnf1dZ5Zn8FT86P8pf4ZCMbXOtrgNDzle/RMp/HG07zNV1tz&#10;Jducu3a59nVPUfPKuyMK/tgDmQr8uqOPdGvSHRkAMtYCjxmozEtdjgQNa5sxkXnWYIURMtYP/dAP&#10;3QzTmzRloPWiF73o9PVf//XbR8D+yMD4l770pac//+f//PbbcoIYawkW+2i3wM3bKx/xCmqU8QnG&#10;BCrIG7mCwcYXEJrXOIEe3gK+xqp7u2g+8xgv8COXIFJfAUS6EDxyKg5t3wCATgOEgit6TV+V01tj&#10;yGJPgk5r0CXy3Tyy2D85yOmNpADv0z7t07a/nvb20/cStduvN6b2YQ1yG0s+63TGe7T22WfBHWIL&#10;PQxUrs+FM3kLsMoj9YKr2VdQpW2vvb7KSECmH7Gxys2BpjzI2vI5j7baV9KfDLOtALOg8Han7A8F&#10;9l3u7LMLpMBHEOGy55PK/cWvcgFTgYALXb3ApMu+AMG8M1BAxsa3UjzrnMrmUtZm7ckTFeAlnzye&#10;2qLqja0sb83Wq+5SldeHyJVssw3P2j5pb1zzzr7WSzY0zyfSH5+xzpYfwgl+yefZsjJ/L+cf/Bux&#10;kR7gwy9zWZO+pl6TU04vraseqeuTr9S4+uVrAFPfGuQoF0Q1Rj7Hx9f42TZ5KqO5RrzWUZbPNdEa&#10;wM1+5R6yVh7l2ud8BYBIO95kkk/Z1/Lsp9vmNEe+3oNfAWD3MurTgSPdmnTHfgcwMBCMdJnPy39e&#10;7vU1Zo4t2OnyYVw5hN8Ve/jDH75doK985StP//E//sfTF3zBF5x+xs/4Gdtv/TFkwPXBH/zBW1Do&#10;L04ZMgDrrZwLVqAloBHMqAuWBDn+YhWvfm2CP0GSt3aCPgEgKiBqn8aYS6An781fQaF2waKy9QSI&#10;xiOXvTmsad/2y/FyNPpAdKxfXvAHdGebsvkFbYI3AZ03eQJBa+KhU7pUpx9v+NAXfdEXbfv3l9Te&#10;pto3sAcKZLJvufGdd+eKZhCnjOb5T142sPYVVGUjEd0WFN0XGY+/8qTmaM45pjIq6CtIm9Rca/lm&#10;fdZb+SpfRNa+3amHCQAvn0FgFw1/Yx8u9xn0CTQKMFz6AoyCLLwzOCk3j7LcvLOvcv3m0CZXb2zU&#10;fK21zkEm8ijjmXzNHc8sxzupMaj5tU25VvnSW33qk7qMzRPP3pwIv3pyVE5m+Xwr2+8yKuNFMJK/&#10;OmeUnxfw83V1tjn9nG3DgnyeXxmLzEk+62QTZCFb+0JzH2iWJ9FJgc9suyifZeMqk6t5Cnb0zbnl&#10;9ddGrnXc5ImSf7bPerk2suRLqDrCh5I3mv1y/XOe+ltrUuu0R22Vy1FzRGvgJ+9TgfIj3Zp0RwaA&#10;AAIQdJkXHCDAMIMF9dpQgYxcXbmnyS4hRudJhHMBk4c97GGb4akLAJ/whCfc+E8SPr70NstPwzBa&#10;waDvBgKnvmPXWyzr9DGwNkGYvHKBmwDKW0OBlcApIASA7SlANK+xBRHmEjxZQ91bQB9Zt4Y28wkO&#10;5fTACTl1zkYH6SOibyToo1u5dvskswDQWsrm1C4g9eTujzHat3+7RmfeCpKLPr3dNDdecpqfDNag&#10;M+dkv51vZP9R+rBupG2WZ7/AqLozmkFfukxX+ib/Ol/9yntrFITNOZQntfYsr23y5m4O7VPO9jHl&#10;r56cSL3x6HanaWsT+D2M8UU2yv8KPFzuBRYFf/PinwEScuEUCOirX3t9zd8ajdVejrq8Kjcvanwy&#10;TCIbnsp44mvMrMur45fPcuu19iSyTZ5kr4/8LuTe5tiHvmRoXbw3ky2a5wALfWLiAVq7/uSwrjOF&#10;p/kwvw5LtLFT/s/HPNj29k8fHmV4YawyEjQUYCSHQDRdkSFdpQu85VF6gYeV5eqTJ5pBzayvvJXT&#10;/eyX1946yaVt5Z9U++wnA3K2ye+MlTtrubW0yStX159tyOtv3fgE7Mr5KP7WiH/Kh2qTt9Yk5+4u&#10;dJ+yFVgQsRv5kW5NuqPfAAKOAECZ4dQGLNY2eW2NKyA0JxAqAESMEWAAMr9vBmS+5Eu+5PSP//E/&#10;Pr3xjW88/df/+l83evOb37wFOAIvb8H8NxBvwgRxcoEcEHPRAjeBGOqNXblLGcDhVZejgJGc5JO7&#10;vAsm7CfAtCe/h+dj6Ze//OXbmzaBFocSgBnHqTgfZ0L2bm/a59MX0l+e8yHBGf4ubeuSRwBnHf/6&#10;jx6s01kIBOnEW1O/yScQ9Ece9mNN8ys7kwJ04+ZZovYtjwpskD5UffJN3oIfNNuaW115j2fSGmzh&#10;mes0R/U5t7y+Ob7+Ajp5a8Q76/XXVn3Ou44pR7c7sd/8L5tD7LGPhlyKyIXuYkcz8HDhF5C47AtU&#10;+HDUHLOt9sbstdWurYtsHTPzZJCTU04W8uIpMMEjv4jw4W/8nLu6/tatLicfmvXGyNW7xJE94dVO&#10;zqlba1YmU+WLyFlYw3zmhRV82zrmV+fXsAeW8HdnzxZhH7xS5vfGIVjIruUCw3DCPGwFhmQn5J0y&#10;I/Joa4+Rem2dbec722BZwUv9s332VZYLhGqfbeuY+Gpf+9e+6slhvPNUluurTT7XrA8VeNWm3Jj6&#10;Wl9bazSP/njlqL7JV7n+cvOh1srn2Ug4EMEG53ykW5Pu2DeABQScX30GCfW7aNWV9SNt6niABwCa&#10;5BIq0GGEDBRwfMiHfMjpfd/3fTfw+eqv/urTO97xjtPLXvay7b9++P+/fvzZbwAK7ACYwM/32rzN&#10;E/AIfLzNA2xy7b2RU4+AHpArOJCT1cfA3/3d3719h5DcgkZv2ziJeV796ldv6/heoro+PL6Tp268&#10;j5UFaN7U+cjVvDm6/XKsnNG8wHQSvQBrRFfkEESQ28e7ZLN3YO0Hsf0eonrr2jtZfOfPXMbLu/jJ&#10;s56dfJbTy9oWqc/AprbGzfbK+OlcPsfejCbvRePWNS7iqY8M8dZfX6StQA8l9+Sf80QFfheNu92p&#10;Bwl2wBbZBcBnh/yQTbpAXNRd5PNyL2ApsMKHR7mgCK2BUZfnbEOtVbCkLMejDZl/9sejTblgI2oM&#10;HqRcPX5l+2jeAkBEptqbS3vj64u/PcGwWVdubXPy7Rlow4P0HX9ykWcGhuleP9JvjLmcJ5m0OUe4&#10;wN7hMMzw0AyflOEhYpfhgHafLMA1Y+EFOWFIWMJ2jfGQzWb0I4EEOewxeckx5V31VLl90xta67VF&#10;1Wf/RW10G9U257qIWn9tk2uvf5UTxYPWIC28x6NNv3o+h+KrvzmMqb3xkXptlaMpS+uxO2t2fsh9&#10;NLGgAFDbkW5NuiMDQEAQFcyVCwpm0FcwUQCoblwg0zwARlDTWBcRA2SInApoPPKRj9wM2AXKgAEG&#10;gPqyL/uy09//+39/C7gAHj7/dgxwCcSAlcu2J1sE/DzFAj3BERkKBuT6lAVu3ub9g3/wD07/5J/8&#10;k209ZLw/8OA8QJAD2Q9ewEkWchrvraQAzUetPnL1RrDv6gFPAZ15OKP9AUd77kLicObzts5bPT/R&#10;0vcTAa8+jknP5rQmGXw07q2fgNN61i04oV80g8nOj/6jztPcqIAFzbp57Ve5wIv+or06fmVjZ1+0&#10;jkGtsfbvzT/ryMODvHXxTEo3aI6blKzmiOrbk00eX21zXP23OxUAIraE+F9BCftkm/yr4GcGIH3v&#10;jL3qi4ePKpfP/trYurI+dWQtbVHt99U/6+Zt7rXPWsrJop5sqHJ8qLkmrW2tac5kIGsEt2aZXvl3&#10;fggH+RXfdBbaYaAATt45NN4Fb7zcORmj3Vl82Id92EbO0HnyYzYHL2AeHHOpO2eymt/DoodTGKnc&#10;d6Hl2pINluMvQNBunTCbHOYukKEbawgC6VWO0r08Hnujt/bXftvzLCPjKtc/89k+2yYfWs9qnmc0&#10;+yeZp/7mJ3u5djldyGdfbfE4x4I85fwPaW9cY1eqPZ7kSTZ5a6ECQWeFnF/kfDvjgkBne6Rbk+7Y&#10;ALBAbg0WZhBY0Bfpm/w9VQZ+cgRMBBH4tTNKBuui8X1APD2ZeuPmL4L/2T/7Zzf+gEOwI1gSAOED&#10;eN4ACgYf/ehHbwGRi5eMgjNr9ZMtvhsnqBJE4RNQGWsuchhjPqBoDkHgU57ylO1tpI9+rSF4xCcI&#10;M5ZcAkC8vp/oe3gAlZw+rsVb8GtucuDzRk+wJ/B8/vOfv/2LNf9lw3jzWp989OVpXIAn4PNHHsbh&#10;0V5Apk8QTEZt6X2eS2dFFvOuZJ5oDXQqtx5SXtuixpl3ztE6FwWGqPF4ZlA2x8w54kfa1MmUXGt7&#10;bXOcMp6Ct7lW/fHU1l5mv/Kqj9udgHoE7AN+gUeXDh90yRUc8ceoQLAAKupiRwVT2qJ4Jp81qiuX&#10;R+TQVuAwqTmUkzOqvbGNrz0epJwcqPK6ZvzpRrk8OdW7iOnSxdrbFRdqFyxfZAt8r5wvOhNBV3jY&#10;W1nzGau/QI58gnHrfcu3fMvpG77hG7Y/mIMJfB9uyZEgkHzf9m3fttnAW9/61u0hCfbAMJgIB3s4&#10;hlWCQL9j6l87qsMQsvk9VljL3tXJCd/tq4CQzIKZGYykz85j1aEc76TammcGObXt0X31o/rn2vLk&#10;mbyT9Bs7ZZuUjPJZXvuR4K18BoPmrm9S/Ug5mnNGq2zq8RdsrsEf2yoAlKMj3Zp0Jd4ATgIAgCvS&#10;JgdeMwiUR+bpDSAqEIwYHoNk/Jzwp/7Un7oFPgV8AiXzPPe5z90+Hvb9NwGXi1ogKNAS2AExAIdf&#10;MATcAJo5BF69YRNs+fgY0BrjzZ31ACKQ8xGqwAr1hlEw6q2g/XM8exQAWsM4AZ9g05tJgaCAUoAJ&#10;RO0dcTbBAR7f0QPQwNhPtQgCyWcNerQP89NtF4c5tJuHbECcDgSCAkJ71EenAXTnYc7OTh4VoKA1&#10;iIkEPGtAM/lmXrkgaeUzj/JK9zX/2nYR7fFcNK62+qcMq26qT56Vf845g0RttzsV/BVMILbi0u4y&#10;6aLjgwKkvvMn+Jt1F7k8mpd8F2ttzSevLp99yvHMtknma0798cfb2ybyxKM816u9MbO+tk9ZEN1U&#10;1k6WLle6lMOvLtsu2d7s5ZfZEZ/ML/k5LAgbnZExygI5PgtD5XzaWz+Y8T/+x//Yfh1BwAbj4IeH&#10;VP+O0sMk34dL1oRT8FQOL/w6gIdND8Nf+7Vfuz3k2pd1/BoDjGTf5IateAUGglA87cMa5LXP3g4q&#10;CzQKCBHdTB0qT7J25QKXKNucNPmjddxKjekMq8s782STN9/KO9dRRgVj5fqUkz2+2pWzmeqVI/2T&#10;Lz1O0he/ubVVlqd/5DycT+fUQ4q8wE9wj450a9IdGQACGU5e8ICADwJYFxF+FJ9xtSHzFgQCDQbH&#10;AANIhpjRc0hAJdATRCl7uhVU+cOLf/Ev/sXpS7/0S0+vec1rtu8HCuz0Pfaxj92+G+enT3ysCwh9&#10;LOsj5Be84AVbAAn87r777i2AIiMQFAQCUX1Pf/rTt/9FbFxv/QSA5Ehm+gGQBWKAWgCGAHpv5uhC&#10;Xbs5BJgCVnvxlK0MMO1Xbl7Anz5cLhyS7roc6E9bjkwmfdrTNf3PM5MDbTngTraAfKWCFyTIXNuV&#10;zVF57V8DQLyTz7q1NSb+WV+p8ZVn31xztiPr1Vf/5CcLPaUj5fQW/5S3t4SNl5uvcjxI0H67E7vJ&#10;fthO9sXmumBcGi4+tiig8sZP0NdbwMoFhIKgPvJrTEGafM7VpWt8PEh7fNX1451ztAZqvvjlXdKz&#10;POeItFVuvDZ7r09788Q7+5Tpiw7pb17Ak+Z4lC+HH3yavcEgZ4P4snMxn3a44syMkcMS9mSc8QI8&#10;2Cew8+AZpvQA/JznPGcL3uCNB1t/YAeH8MnNCwt90sK+YRks9IBKxkc96lEbdnkIZtvWlmc/6nDH&#10;3sJGuoHhsIn/IPsWhKTLqRu89CXf02OkL97IPLNcfZbnmrNtlaV8nv3M9+xFTiblVbbqc08FaO0F&#10;pS/57K++Uv66tjVf6zWnvoJH9upcou6YiI05xyPdmnRHBoCAaA0AZ7nLcbYXdMQTaUfmK7jJyApi&#10;GKWnk4w+A2e0gF/gJbgDat6sfdM3fdPpLW95ywZuQMzTcx+5CtbuuuuuLRBEgEwg6O0cAnTaBZQA&#10;M0D15s1cPkK2nr6AENj2dg1IdqnjszaQ7im+oMKYHJlsAkLBH77e8umjD0A+HRAB1S6JvbNY9Vo9&#10;wEVkANZyRPYClpXqm/3V98bUtvJM3pVnthUsFUiltxlYxTvHtafZNwOzyviaI4p/UnpKt8ralOV0&#10;m87VjcGDZsA352w9/QWBtztlV/keW+4S52vIhdFFx+8EWoI+eUGfXF0ZCbBQbQV4s60grPbmb63a&#10;64vqL+9ynmV9ytXltbkE49eGtMUfb+2V1znqR7BJPvWl3uUbvzXtHxU0mw/W0Tu/dg7sCmaxm/BD&#10;mc2wuz7K9T/RveHzFs8DK6zyZs6nD9kaTMqPsmEU5pbDltYzfw/Y5rbuM5/5zNO/+3f/bgsaBZFk&#10;hV/m1W+O5tWO1OE5vdins5Tbo/Xk6SuafOlx9k9+fZNmm3Jz1F5dHlWvv7FRPM27zlOufZ73Xpke&#10;wn91+WzLfqLazVFf5cZVnn3reDTreAoA5ewvG4ycTXePM5Qf6dakO/YNYAFFwV7UBasMZMorzzFA&#10;Qb1ABgENgIAYG8NjhAw04+Vo01gZsXEFaa94xSu2N3++F+g3A7UJ6l7/+tefnvGMZ2zAJdjyZAs4&#10;vckz1nfoBHWCScGiNmDq51K8/QOgAM/HwQjg4iW//ZHZvoCsJ2X8SFAHBIFjwUSOST5P0U9+8pO3&#10;oNJ8+jkZcgHndAF0ukp3nUVkPJp6Lu8sOiekPOuAfJark722xtRX3jzldNGlgyo3ZvbN9srNsbbN&#10;+tq+7qX+2tVXuaLaZqBHp/SX/gNFtscm2Sab7GEBf3NYz7lH1a2jHN3ulL2xNXsL/PMvZI9dcgUv&#10;ApdJBXUFduUFPPUhbbNs3i58bY1X1x+PvDlddNqSK74p68wnaYtmm7x55dHkWfv5cuVJs33O21ht&#10;vT0ltwfdzqBLOZ8XkPF3tsWGBHeww5s7GAeT4Ay768EEL3tky2yTrU3bU2bbYW68xpqDzwgAfdIC&#10;B2Eisg5+QaGHX+PCb0GjOhnJzobM542SPbMTe04XdFCwko7Sc/ZAN/HOM97TZ/X4a9/rK7+I5pxz&#10;HuV13tomdf7yqHr32ewvMKuO0o125ZlnI42LVxtKjvibZ84r7z7de/PHFic+yI90a9IdGQBy7gCi&#10;MprggZTrl680xyHzIcDSZTuDQAbK2VwkGTLD1W8MQPPUC6j8JAxwM15Qhb7xG79x+7/B1mT0Pvrw&#10;3TgfAwv+AKfAT5CHv4+YBYHIxxzmc9Fbw5O5QI8TWovT2DPQBLxAEmjjD2iBJHnJ76+VgTKZvQUU&#10;UFoTj7nsnx6saX/a5XSkjKYOK5MhOToPa9dWYLKS9oj8tTWmfdU3aa+t9j3qEppt61hUsLTyVdZX&#10;oD15Jplj5pH9NFfr1W6/6ZXOXbYuOuft0nNebMh/pXEOdKtNHzt19mRL9inDlD+63SmARwG/i8Be&#10;+Bgbd5HwP5cvH3SJ9/aqfAaB9RfgFdBVl882ZWPlCI+LNR559fJ4UBcx0j7ryqgLsb7K5ZX55+yf&#10;PPqUoy7ftX3WG4+SiYzpsTepyYqPztkfW4QB7BE+sCFBH0zyMJutwYV8Xc5W2VoYwE7zYe34zF2/&#10;tbTDKzkbcPmb11oelH16ItCEj+wdvvE9AajAUB1+Wgd2hVnkY0+du/2pC3iV6cp61enA+dKJMZ25&#10;dpQO453tlTvD2uNVvshulPFF5miuudY8W2Rs+dpfuRxuVEfdY3Jj9WdPKH6Eb45pHJ6CQaSOqs+1&#10;mr+xdK7M15Wdi/vWefSwy/4iGHGkW5Pu6O8AzgAEmBRkTNInBzRdqpMCLeCDzFnwNy+jAkAGy8lc&#10;NByCwepD5gJuAjVv0wRWLmRv74CmJ1PzayMr8BQEFuj5+NhfywkCrQ2UfSxsjNz3/rxV9CYRoJE7&#10;h5h7WC94dXsCigI7eyB7TkgOT9nmaC/mNKbAz97MLU+3U9/6qqfr+irLC24QuboQpqzJry9+9TWY&#10;iT8+5eYtR42rvpYRnrWtem3WxTfn2+OtHd+UdeXba2svyHnQvTNzJuzKfC7D//Af/sP2NtmX7N/2&#10;trdtb2L8VqU5AKazQ80/82RqPfntTuwtgCf/9DkXAnJxdJHMgG0GfnJ9BX8zIMSvrQsdKWvj03K8&#10;cvz1tY4cn9xFOS/x+ibhmeWV+OAsTzJm5ns8EX3oTzdrX+VkiewRwRl6kvvR+94Gwgd+zY4Fc9ki&#10;O2SDMIMtTTtCfB0WCMyMEyDii7K9ytl7/uJBR47HPGyCPVjfnB6G4KFPS8yNjzyCQDhKPjKwH/PD&#10;MHLzB/ZEF3Ab2WOBCh3K8Wqjo2yKHcid86TsBK/x6Vaberm2zqCz6i6JOq+Lzsy4qL455+Rp/Jyr&#10;uVcixyxHBWqzb85TH52h9Nj4+uT5bvksN7bgDzmD7t7woLtO/Ui3Jt2RAWDBH3BwSRZoVNZekKE8&#10;KR551HjzNjcCHEAjAGKUnnIYN5D0L4+6oPAY4wkUMAIkY7yl8xdrz3ve87aPe5EvRfsDkb6/RwZl&#10;b/Ue8YhHbMDC0F3o5vzpP/2nb+2ejP0Eizd1gIVsOZ2yPQTE5m1PypwGmHFge8AHHPUX9CF89mLv&#10;6cMlQEZ55fSWTmvXVp4MM7eunIxrOdlRl0RjKtcfz7xQ5JWrGysvaKt/liddxLdH69g9nmj27/FO&#10;3SB6Td/O1hh69a8G/eGPwM93TX1074+O/AERu2ObzsyYzsR81khXKJnT7e1O7B0F+Cib5F/8jK0j&#10;NsxHXMqRy3mPCui6rF2SXdjygiBlvMrxqq/j44mM09d4eZfwvJjJ3MVcm8tP/T0l4xrTnGv/2jap&#10;fmPnftIVPBMAyq0D77qgnQFbEdAJwvgz+4JPyuw1e2Jzytkc+xPUCdY8BHtDh2BlAVzf9cPX23Tj&#10;zGVutiH3m6s+XfF9aw/Sgj1kLl+r8TCtTCZzkoc/+N6gftiGCjjgHGJfKDzDQ1edK/2wAzpLd/qy&#10;A7pVT9f8MJ3Pc+6+KMgsWNKHL17jpv1E6tGsN/+sz3WVrSOf/PHIV8rXlI1Vr7082ZXZiXLrNK6x&#10;9a25cch50Av95PvwYAZ/cvUj3Zp0xwaAwEeew3bZqSP18trlgZV8tuObVPCX0WWQXUSMlyMx4PjM&#10;A7h6ggVgwMwl7cL2W33+2tdf8frunUBQwAG0zCFY9GRrnDV9zPHsZz97+x0tY/U/6EEPOj3gAQ84&#10;fc3XfM0WMPp5Fj8r017sy3jzmgNokZPc1sBnb122cu2ooM/+y1HzyiP1ApbWLC+oqF+5en1oBiPx&#10;RnOOyW9fszzniL+22leem5Wrt+7st16kfQ0+5dr25NprQ+rWar32T5fIubAhPwvkjQdbcfk5Tx+J&#10;+bkNH32xOblLzvjO2fkpT52iWUa3O7HDfE3w5yLgb10I9uvBxaXi4nMJF/i5gAtiJrm4u7zxGMdv&#10;u5yUu8yjLnnUeOWVbwYBygV+8i7rLujySbOfHBfRzfrbAwyqXB7N8a2JyIzSVT/a7KHTwy0eFzK9&#10;sw/2K2jzVRV5QZo+Np8dwYZwmc1pK+9NoAdZD8gCOJ8+CCoFa+bUzzbZfpgmR2zDx7/s36ckxrN7&#10;OOmtoPl9LGw97f0RirJ52BXMY1fOzh7tSxAbHuIjB3nIYk06pFdj6IqNsIvenCrT7wxmCmjYLB1a&#10;M6zNJ+WtG293S2dHxnmGytFsm/kkck87mbZSf3l90ayv5TkWabtofIEinez1I3tPV/y9IJBuwgSk&#10;jI50a9IdGwAGClGAo9zlGQUi+tFsizhj8xYIcdZ5Mc0AEBh4UmbEBVB95wXABY7PetazNiDxBs+T&#10;qZ9/8cbGUysj/6f/9J9uH+sCEvMDMOsBlxe96EU3wNGT7wMf+MAt4PPbfE972tNOj3nMY04/+Sf/&#10;5NMHfMAHbHsyjuwuzQ//8A8/cUxyATmBA5nsL0fCr99ejdOnvOo3fcnTX7oE1pUn2XtBBn659hkA&#10;VV7HImPrl0eNXQOYm9E6Fs356ccZxTdJe8Eb3rU+80n49uacvOtc9j3npHtyuqDSv4+5vAHxJthf&#10;j7v8/MyQn83wVQMXq/MzN5tuzuaa68/y7U752PS1LoAuhC4Qdl0Qww8LBPeogK5Lxjz8o3kKhFzi&#10;8XbBR9qi+Cu7dAv6yrXPOh456sLUFtW2177271F7Wdui2pKBXO1LTk+Cvw/90A/dMA320BU9FRSx&#10;Pd9V7iNWtpNd6RM0CcCQsj5l2AX3PLyyTfjm+4NsFfkKjKBOkGYcf2CzYQab1Wcugaev1viqjK88&#10;+P5081jDLyiYH6+12LUx/ABOO3uBFl3QQTbSOerDw+6sbxysLCjrLCunX3MjfAUy5nFXsGUYy4fl&#10;5kT2yU/NT8/TttEsr7YgX2nyR9rle/PK1/YZkM3+cv2TvzLZ7V0epY94m7s5lPWro8alt/yU/U2C&#10;D/Ij3Zp0x/4RyAxU1IFUxHnXHAUs+BtXGR8nbV4BEWJwXUoMsgCQcwFQYMkgzQN8/OgpIPOxrV+n&#10;/+Ef/uGTHz711u6n/JSfcnrwgx+89XkyJY+2V77ylafv/d7vPb397W8/velNb9o+HvZ2zxeeOYv1&#10;gNQP/uAPnp761KduQAc4fQ/Mz8I85CEP2YCWDOQCToAF4MgRGcnfftrfqkdEF+rphZwXUboF1GuO&#10;8ABi5S6Ngo+1jBoz2+KRR80/+/fKgLZLqWArWses/Y2pPX7rTj4Un7Xine2VCwprn/2NQemALjsb&#10;50Qmwbw8kMTLds2TfPLKCM/UqzUKUo273Yl/zQDQvthtgaC9oi4XftHllx8K3JAyKhDD06VsTrnx&#10;+pDxqGCgwFFwJK+O9OOtvzrK91BrCzRmezJHs61yeXuUR7M+efbaUXPNYFSZfO3H/uir7/+pu6Dp&#10;DN6xPW+Xe6PG9tgNbEDZlAdfH+P2No+NCcwEcAIygZq3dt5Se5DpY9w+uhVYssUepK0hZ9uwSjD3&#10;uMc9bsNVX4MhixwJDM1vjDMmh0CTzbN/62f39iJnV3RCTzC2ABCxvwKUGcCxT/pQZ4vGNweiM/OS&#10;t/vEGGPJwp+zcYTXup1ZeQGWemsoV588c9yk2R81x5x/zrlH8c7cGLop4KUrRHf5WmV8xjR+zqGc&#10;P+Ol0xkA0o+7S95dRn9HujXpjgwAC14KWDjZzNEMaDjdpPpRdWR8cwQ6OX2XUUYKRL1lA5b4zMOo&#10;jQeK+B760IduYOUtoCdW85rHfxIBUMDPG0DpDW94wxb0ffM3f/P2MzJ+EFXgCBDxmCfw85QOPHz0&#10;66MQAAs0ycSZ5pMSJ8KrbG1lfVN/6SqdpIOpswKI2TbbgWvl+GZ7QcgMRpQBMZ5I/aK2xtZf+6yv&#10;7RfROjdyecy6/gKkLqPZj+qLyNi+1Fce5eaZ8+2Vy+05fZrbRcs+2SPqcorH5WvsOk+0V7/dKZtF&#10;2Wtkj10oLgc27vJg70ggNql2PC5X1KXSZau/oK5xfBkpC4QEdcoFeLPemOoFgslTeb24q7vwaq+v&#10;9i7IeGqb5WhepJF6bfK5LkpWcrbnCB/scg6wg23BFljj41rBHRsMK9gPm/PgA4cEaQIspNynIYI7&#10;X29BBX6CQA+y/UGH8dmt+fhKD1R8By8M9DG0gA+mGustuCCSfNZjM2SyB+PhsfHm5xtkEzzaF6yz&#10;jr3gt9/GwkBj7dl4cwsq5eYyhl3BVeOM6W5qLhS2WgfxU+34jGWXBUFR55oNdX7zHKPOeY6/Ga02&#10;M+epbh3lPRs2HpG5wE+dbym7H2tvX/qbu3VqkxsT0am5CgLDAbpC8OBItybdkQEgZypIKVDRhpQ5&#10;bZdhVJ9yeWOiHLV5c1LOnOFl5EDUJcEhXFhAwkcZPib5/M///A0ofFxScOZLyN7ceWMHGBHA8jMe&#10;AJdMnsAZvadmgMZZgNXDH/7wrSxo7ML2tCsYNDdwIgvH4TBdduQlN/mQICGAao/t2fqI7tLH1F96&#10;C6DVXQTKyaRfm77aVtInL0iqjtT3xsXXerXNfG3HTy/qCPDKtc32aB0/87U/Ms9eu3qyzrXWddf9&#10;kDGe2tJn59N5Oadp552b/nlOk8yXzOmjNW93YqdsVx7Y8zs2vAaBLgx+53Lih8ouDn7UhSNXNw+s&#10;yHeN5UsCoDX4KXCbbQWJlflZQSNe5YIpssjJlWzWQvMilVfWHg8ie33Ks716F+fsn2Nm++xPJjJG&#10;635hG1tidz3MZjPeAKo7Fzm7g2OwCJb18yzl2vq4OP+FV/oEbsYVBAowBWVwtDeBxsi1edDFK3CE&#10;o/DV/GSClwI7HzPDSLgLb++5557tqzP49DkrmE4+uT+o8tE3vLSngjY4yc5qJ0M+5E2l4BPZg7eP&#10;+ukjss/ujfA2X6bT+rJtds9+13OtHE2bNkc2Hb/+gqj4UTYw55ptcvaxlpPNetadY8ybLylrw8N+&#10;yskhrzz3h9QnJTvqDuseI0tEniPdmnTHfgTMUbsIZ8DSRdnFifBowyNXNwdn7NKsbl55jgoM5ltA&#10;DsHACwCBJl7gZU2BFjDyXT/A5nsq/sIXAPmI2B9+GI/fd/w8DQMRoAfUvAUkH0D0xyKCPLJ52vVv&#10;4MjSU21AA8g4ITBIvspkJhM+RNb2m/5WSodR4F05MNSWnuWBXP3q8VVfSfsE2OZUbq3Ztjd+tlfG&#10;Lze3C0w+67XJGxtpR82NWj9a+bsk1ed69Vef68752mv88WqzdjqOr/raJ29M8zUXqj77lG93YqOB&#10;e0CvDfjLtbsM2DX7Ztv6XCQCmy4Vl1cXmIsHvwvFGG38RD//nYEPmoHe2s7XBUwzFzwVECoXCDa/&#10;unKBV7LNS7b+2iZPFG/U5TvbJjWfvLmUk5G85Jx7RNrwpXf2JKDyECvI8jGq4E0ZFrAdwVXBn+AI&#10;qc8AUNDXmzy4A2N7YIaJyNxwEyaxXbZqXfPAx/53uaDLw7E67PSAzF/kAkO8sBXOmec5z3nO9n1Z&#10;5fZCDnbhTOT2a21yhZnszx7ZjTJd2Ju55daB13RB1vnGMlytDLPTKSq4dI7OpgApO83G41OPR3mS&#10;fpStz8ApHnMZW6BmTfm0s2wmmaY9Rdmc+bLB5FYnQ2spa4vPuGnHlVsLT3PMfaQz5+Icqh/p1qQ7&#10;9o9ACmQ4WkFcjlfgol7fRe0rCZIAwQz+OG/Gx8AZKxD9oA/6oK3NBQpYBHR+okOQ99a3vnULGo31&#10;+33WZcT4rM0BAJk3ggI7v/8n+AMwwPBf/at/dXrJS16y/W9gf+npY2MA44nXXAJKAOOv9jgR+VDA&#10;kcOQwR7sZ+6T/shBL1M3kb7KwA/FB0xri2qnizkm0i5vbIFH7bVF9RW0FBTJ6zPX5G3s2rb2m7P5&#10;6tPWWi6DyTNpnau2ysY2X+PTSzyoeaLa2t/Km46aC81y/dUnNU97rM1a5FW+3Skf6/LNbrWz3R7A&#10;uhCz9S6hLpZ5KXURdiEh/agA0Nc4ohkMFfTJC47KBVHGK8/LsoAL6VfvYq2svTHxovii2ivjb1y0&#10;1muLHzVPcxWk2ov9+dRBOX3oD0PgIJuCMwKdPtJVhyFhaHzsSF+5wE+gx8bUpx8IDHtzFx7pgx3s&#10;UrAmyPLwDCP7ow9vAZFAEFaan1z64aagzNtCc3sAf+ELX3gDy8hIfm8e2ZU/emELBS7si50VBNoX&#10;+bSxQfsht/WsT2bzkNve7ANGwnjjjDGvc8hmnHOBtrXZM/t0PnjQPK/sRnvnWbt8Ume+126P1uI3&#10;7iz7Q2TsPlW2Z37n/Od88tYuUCN/Ad4M3uxHHRlXf3uZ+2vuOVeykiFZ5eGD8pFuTbpjA0DOFgit&#10;VKDSpahc++Sbc8inI6jnDF1ODJJxMljAiYAZQPg3/+bfbCBk7Jvf/OZtTUYuIPyqr/qq7SMD8wjg&#10;BIR4gRWQ8pEF8PLWz0cW2gNQDuH/Xvr5GD8FA7x6YgYuQJvjdMlxHA6CrNdFal/2057bNzmjVVfp&#10;q/bJB/DSLwKCgbu8MfVpV55BizZ1+aTZjxoz15k85bM883XdWUbxrWUXUUHcpJUXT8FV/Morb7TH&#10;H+8sN3c6qs1+0GxDjTVv9Tl/ffVPntud2CqbZasFe9qQcv6H2HoXCduvvbEFh1142a16ZFyBkO/U&#10;ovlHEJMEgQWCkbEFgF1cyi551EVeHXXpJXsXoPIk+NKFG8XbOrMtmuNmuT5la5OtfbT39ifHT0d0&#10;DyfyO5gEd3xfr6+jwBU6xwtfwo7wSyDE3vA6A7aM2Jw5zW0NZYGTub3J+8zP/Mwt4BPMqWsX8HnT&#10;5+2fh2wPznDUT2WRCy8+Y5EgsABUP5l7wCYDecjP7rKh9mQP4YR9sUF5pE+eH+rv7sgGI7osqEbZ&#10;XwEfYh8zOJrnNqnzV5bv8UR49/JJrcWnyEpfzobOCtqdjz57IHdzdRci4+1LmzJehK8xrTdlbh5j&#10;08+kfH/mAvQj3Zp0x34EzNkKYiYVuCAOXrl+bY2TR80nz5G7UIAb42OQGb2nx5/5M3/mjafifo/N&#10;EyIn4jwCOz/Voc9Hwj6yAGo+QgBGPiLxnUFv+fBqN5d233URHAoGgQxn8tbPXvSRCVgDDU60vjbP&#10;WewB2c+eztJNekpncuuiWQYIcsBYufrMVx450hbNOhDda6+uP+ryqDwDmmjyT0qOSY2Zdbzmbpw1&#10;qpc3blL8yVV9Urx41jnrr7xSMio3T/zlzWV9QK5cO+pSnmve7sRm2et8cEFsVx2xbZeHwKsgq8uk&#10;IEzeZeuCtkfzsHv+YR7t2owt6CkAjAqQJs0gsI+A5wWOkq0LXZ+8y7326tG8HNtT7dWjyTPra3tz&#10;a5NbO1nlc2/6YYhx9kBXMIOd0B3bCiO0eVj1c0Q+xtUHI8rZJ/zL9pQFY30cLNBThnM++fB/0mGj&#10;h2ME8wRqPhHxsAsr/UHcf//v/337UX0/f+WPQbR7G2isoFBbf6zS2uSD0db1EbK1wyM5+yq48XAt&#10;cISTbCRcxMeO7A3ZD5y2J33hozHplS2yNfM3F9tmn/TPljqH9Zzmuc66OVH1i2jawB41R3xy9kie&#10;yuQkb37YJ0rsgq4EefmcMiqQw4e/QNAa8eJpX5P0IzbId7vLzDPvs8pHujXpjgwAZzCzEkfLUSPO&#10;iTiz/nj1zXrlgsAuCgbHGBEjZbB+ysUlAMiAQ98J8QTqCRMI+e4JkARmgjvgI0gESkDLWIDlIw4f&#10;KQjsyOh7f37nzxOuOf3rN0+5/hoYn6Ax0M65OMx0lAk+9IXa/9RR9ShAmzyAfS/wUJenX7yVkT78&#10;s96YxlVGc+7qteFtrslXefKuctZXm3yVffLOwKh2bV0q8a1BVLz1r7TXZ7x50GxH63x742uf/SvP&#10;bFvLrX+7E9tls9ku4nu1IXbO3gu+XFQuFbZqP11M5mL7yB67RPiIObrMXEZ8iC+Z08fA/iigYHB+&#10;LNwbvy54/F3gaF7qyLzJGMUvdwnKtefH8kldxnL9kbp9yyP1eCc1l77Wbk/IHn2H2AOtvdu3fdAV&#10;PdE/3GD7gih+AyNhGxKkwTa4VuCGBEm+4iKggokefAVicFGgBcf6Ywr85hfsGeNjX2/zPADrE+TB&#10;VAGcAFGw11s+waNcv/lhrBy+kquHanZAdkEj/LUe22cH2Zn92Wu2g9987Rm+uRfYm+BPX3eHceyJ&#10;Ptkgew134Qv7c0Z0np2s5zzbOufO3Nioen2Tmq+8dvzqc45J+ho3qbHkz48Eab1wKOgr2FPvrtQe&#10;6W9deb6cPHPcXAt1/8rVlY90a9Id+wYQFaTII3XOWPsMSmY7yqnlM6AUNAGAgGEaImMFpIDSWAAl&#10;iANqAAug+R0/dYAIsICeXICHFw8wA0SAs6flQMmcQBN4AZqCRv9OzpzmcBnloJyJ83GMLjeyB0AF&#10;tO0PTX2lo+py9dkHBJH6DCCQ/pmv/cqzbyX9k19AMvvKC1bUlbUVOFWPn6yVZ1551htb+x7hkbee&#10;HGmfssTbfPKVpszNE02+xu+ti7Sva1TX3/zV4298/Oh2JzZb8CfP97Qjdt3bBBcVW1dny/zBebtE&#10;+KcLRz8flufD2vG4jKIuIP7k8u4NYMGQNsHeDJoiF3aBoUsdLlQvsEPV8ReEoXjK5yXcPldqTuXJ&#10;M8drR9qau7ULPtqDYNcvEfg+M1K39/7QwkMq3YcfdOry96nGa1/72i3wEgh5iH3jG9+4/YciP2Hl&#10;x+o9qMI9D8dyP1buoVbdf7bx8S2c8x9t8JrLpxx9NxrWCQoFi4JA8ggk/QxM3wuUG+c3U/36Amz1&#10;aYogEJ/5wzGfzMBReKtuT/CRrcEn/iC3T/YEj+WCRv5iDGzkL+aHzep42Kxzpnc6sg/zWIP9OQP6&#10;xjPPZZ4dO5znh7JPpA7rC57KGzv59khfa/GD2ueaynjib758i89NW7C3grwCQzx8lu9VR/zNPLVN&#10;P1TXbgxdzjtXXpscz5FuTboy3wFUFuChHE9ZX3n867hZN04AWBCIMkKGynE5sTeAArpIkOepFTB4&#10;MvZxBNACSILB3hC6rBCABKKCPSCLAClwAlQABPBoAzTGeDI2J6cD1AAlZ+YUOUjBnz20v3QGxNIT&#10;qi4HfuWV9VUHdCignLyT8BRYNAavvP7J17gCkhmYrKRvUsGWHF00ZvZPvtmH1uAoGdWjeAva8avr&#10;w1+5NarXNvOVmnutW2OuNfkmz9q+trVubbXf7sRu+Zk8G+Z7yl0yLogukS6NLhBtXS7m0SdwUc8v&#10;zMNPzDUvpC5Sfs2nBH78S/A3qeCw4Cn+gr9yBCcEWnjkaxm5aLuQ0QwK5oW8UuPqb4zxKw+yVnIp&#10;F9Daizd/j3zkI08/7af9tO13S9///d9/47n77ru3j2dhDxxi17DI2zT4RMfKgjNBlmDM28Dv/u7v&#10;3j6ihXkecmGeH8cX/AnI4CCs1Od7fPoEhd7iwTcBH0zEF1kDPgrsBIF9JxAmys1HNusKAvEJIvVZ&#10;n/zmhTHe8pkLzsK2sB7xDfO4B+AVv7BHfmfP+GGoujnNgw+/4Mj5siU8zcnmnBN9zzfXnUVnhzrP&#10;zj6agdhe+9o/29i3OWd/681gMjkmX7YzZcTPb+Tq/IhP2Seyd3cPH8NTfw9wBX/mb6382Ri8Eb9l&#10;Z+GC3BrmOtKtSVfuO4BRwYkyx5Zz4Prn2NrNGTHiLiCGyCAZKofwhIwEfsAGyBTQ+f0pT7fAThDn&#10;6RS4AUSAJQ+0gEsfUQQoBYIARxnYqANMT8mAlmwuKBcOB+I8OUyXJx77AELttX3OenqS05M+5Una&#10;JxWwzeCovsr66keNmTzRWkfG7rXP+WddHgl6aivAibRP/nUs/trkZFaee4niX9eIJs/aVjtZkXr5&#10;LM+21p1tk/RNOWffRfNVvt0JuLNfAF+wVjmbdnmw94K3aff68DSPdheFcv5QQNj4+daiubr4XOYu&#10;bH7eW7HKqLeDayA43xaq65PDDeUCMUHAJJfpegnXp31ewvFOwj/7Zm5t81g/WclpD/bku8weaP1H&#10;oQ/8wA/c5qIvtkI3giZ1WCVgg3sCMQ+8AjSYBANhnjds8MyDsKDLGDhY7lMSY7wRFAAi7XCmYNO8&#10;HnStAzNhrDZkLfiq33rIx72Cxle/+tWnb//2b98CRmvDXuvoMxb2atMPV8N8ORnsM99RhtPIfhA8&#10;hsP20kfX+OjJmbFTe0Da2SKbS9fpftpAZxTRfWcpgDKvvHIU383qM2+8ea3Z2vrn3M0TX/KV68tf&#10;ooI81MNVfqbOBxF9uHPoqZcrqHnyxebKlyel0yPdmnRlAkCG5bIGJHL12lyK9WmLv/HlgiXzTuNk&#10;rAyvJxqOCzA5CxAANJ6Wfez7oAc9aHuiNq5AryfR3gQCLGDpY10gCTABizJAATTAAxACknjM4Qkb&#10;ePmoxuXDicnEaTjFvCwLAAO4VV8RvUTpTjsQpLeV8CD9eGuf5eqzrblnf3MIQGYbKkCZdTyV698r&#10;7wVkcx55PGswNcfqq27MXF+uv7x55nz6ollXNm/UmMkXj74pQ+X6y9f2eNGUrfLkR7c7ZbszAORH&#10;8i4Cdt6F1gXjonB5aOcDXR6oNwrmiM9YPtMlJ+8NhNyc9RXIoRn8FQz2VrA2F/0MACcVAKL5VmXm&#10;1pXXhvi49qj2WW/MJOOQtfBYt8CDPGSHVUid3P6nuDp+uixwEzTBNucAhwRt2mGbYM7Hsh5otXlY&#10;9XZNWbAEzzzM8h12Zk7jYJrAzdwCPfwFVM2rX+AGO63hDaG3kt4Y9jCsTB5vBdkLu4etAtS+OgNv&#10;YS/MN3/3ADwkF9wnN1nIq40sfapjvDIsTif2yJfszTzZZJhKDjbrDLIBuu/stcs7PznqXAvGstlJ&#10;s19eANfYqLbm7W1gaxqnDV+kb47DN+crqEP2i/hWvpdPxkN+ZC2kH+FH1je3cr7ffO4xOgwDzHcE&#10;gLc23bF/BMLpJt0soMnhC/5QYwqS1CsDEmt0ATFCRsdQPc0/4hGP2J4sARBA9IPNb3vb207vfOc7&#10;t7/69Zt9wMLTKxADPp5avSX00bCPKTzBai/QA0ACQQAV1WYOZD257+wAEw7KuTgMGXMWcrenqRtE&#10;FxF9pKO1Lx0CbTlQDMSBm7aZR+pzfGTs5DNPQYh6c+Nd+fQ1h3pj0GyfY2Z97V95Ku/V55poji84&#10;K6iqTT4DrMY0rj3O/jnHbF8Dtdrlc0xtU6fNO2mOK8d3uxPbBe7stwcYdtwlwMbZe2+z+CLbdwF1&#10;Yam7XLS5LHoYQvpcNi4hc2nLTvF3ORljPXPysS7qgreCpQKo/puEckHifDuIehOY7Obr0rdOdXuo&#10;fbatpL88nTRGbg1tM+ib8he0kh2W+U9D7/d+77fx2bvfFtVmD+TzP8qlJz/5yRveCX4ES4IkJCAS&#10;JIV1BXkCNvy+E+hnrPzE1f/P3r3G6r9VhX4nXhA2d0UTfWGa9MVJm745np62p0nf9kWTJudV055X&#10;bU0aG+PxgDFyi1vZbLbclMve3DZskf/mJoLc5LK5yU1AbooGRBtDJKCgYiuxRIld5fOTLxln5lkb&#10;8BzXWmTNmYz/vI055phjjtvv9zzP+t92222HH7QersSur9DwmWrjPjXx/T4Jn4fmfCh8IDFTS/68&#10;IYSvxo+HZCA5M443yShbxhufan8JYm/srIPPfiSBnQt4W9gaYAyv1sGXQJK3GKHPrtCic71lnbqQ&#10;XnV/804BmafT61iJ1NoO5poJ5tIPa9gCvcfjqbWNNW5N9sZOrM/W2IyzsyvA9tgV36KfXYlJ5iYN&#10;fbZOp8Q8smObxq2lj9rol/wZ3+ViypX9DiDojd1McHqym0lIic7EUc8EKZqUcSZ/KR3lZwgMmHOk&#10;sIycg+MQnv70px+J4I0bNw7H4Ak1hyjZ47A4Jc6F8+BgOCP1/PiXo/LUyhGqOSkOzBMxR8hofGen&#10;IMiQGAg+GRnAe7JZE8DOTh4rcJCAzKrXNpAwhM/Imzc28QLz1mjDb6y2Of3o6Adz7axByYsxUF89&#10;aYdTe+LNGqwJVHyCaMRTPGubz/lHI4hWayYvE1c7mH00QfhA21hrgTH1ukfrJ8x14LJLDr4kkA4D&#10;/RJANigQ0fsC5gyCBSW06D47ZFPsKzsjG/Zd8LKOLUmO0CxRKvmKtjlgXLDnB0rs5ls/Y9ZlnzPQ&#10;A2MFVn308Q2cr8BoHu6EAviaSGoH5uJRfyaAJX8SkpK/hz3sYccDqzm88Bu/+Zu/eXbHHXcciaA3&#10;ax48fTzMd/EnHkzJMj+lTyfN98mGTyvuuuuu4y8aeCi+/fbbz5761KceyZ8HY/fCd/KNkjgfDdtL&#10;m6/0Zg8uv+rvpqIBVxIoqfOGT4LJJ/KrxvhIfhceej6V4ZslmPaSWPB9bINu8ZXafDmefZpDZyR8&#10;bMQ4H+5cfD1wbjThOTcfjsbUQXTpGPmTIZmTLz3pPkD3t97zBDSjXX+tZzsdm2DM3NQH/XQufQP2&#10;ooPG08cSNjYIxBs2KZY4J7lmo83XXvUaRL82sLe6OJUvyP4Bu67e5WLKlf4RiJqyrEnOTGpAODMR&#10;tDY6gOObyR+lFogYM4WmrIyJg+c4OQNOgBPkoBi3p2qOkIPwhrDkz0cYPeXCBxxJT9HocFDwODSO&#10;zNOsGvS0a0zyx6EwZsbKOEsAe3uCf+dILp2584MSBMFfu0TAWHMlEuGr1zH91ky6c1yNdmvn/IQ5&#10;Fj+Tr3W8MevAineqHbin6Ewowarf+tkPGjuP1qlEa8I8b7hq9OrPdnvOvYNTY/c2Hs9ow7nskpPv&#10;ISZ9LhEUTARLdgbof7oPT7sAz6bYniREYiBp8CMEP85iT5ID39dlbxIUSQMabDybEjTVAlNBrUAa&#10;XlCg1S6QCnDWF+zU+mgJYAVJZ1ZPnPxNtJxb0OZ71JI7CZ1av6Q1MA5KTFvLP3lT6RME3/nzIGve&#10;niUtfJIfU8Qb3eDLyIj/Mc9/SZb4MAmQBAnwY8Aa8vVH8L3xI3sgaZNUSdjuvvvusze+8Y2H7+Tf&#10;0FN76ycJ9F1Dn5bwh9b6cy8SPr/2lQxKECWM/syWO+Yf7eVPZfWRLXDX9MDePnlxFgke8MaJP8on&#10;6Zfc4VEy6w2kv+EKnJUfz4dLYo2JBXxt917SQu4lgORP1oDuuh/3SqeCmbClT+r0oHZ1eI1NmHTt&#10;p24/9dw7GvabOkgH0llQAlafzrA5Z2ejxcvOn07zcyWJ9qDb5tCDL25YYzzapyC6OwG8uHIlE0DJ&#10;WklcSY5aglMdUC5QIhR+uMGpZJBSU1AKxxAYCQfLoDkANBi0t3bPetazjjYnIunjdIAgwxH1BqKP&#10;dTmZnqI5lZnolQRGQ5tTY0ie2DkWvDAihsooGFiA794AAnyqO3eQbAAHyBGWSKnrq+HkKI0FxieO&#10;tvX64eu3R+tqV4erDmeuL2FpTWOTjjE1MNf8hGhOaP0EtCYv0Z51bfuEM6G5mcyBFQ+E23yJ4Nwr&#10;vNkGc+/ohDfrU+CM7uayCx3OwdNhbTrMHvXpuaDJxiQyApiAwS7Nk5eHKEmKZEWyACQKaskCu1JL&#10;CAMJggRCwO8NPZsvGNlTkLQ/P1CQ1NfOL2SPBTg4BS648IwVFBtvDhQY1YKywF3SMKFEsH4JXsBH&#10;lfwB/qqPqz28SkqM44OvIGN+y7n5BYGcTpn70Ic+dPy5F7IlHz7K2zL4fBrd4s+AO+irKuQombrl&#10;lluOpI1fkxSSP5+GjruRbHozaFzCFz5cPtWP6vyZGG215NCcO1aj6/4k9z5qlqi5Z3j8Ll7xgX/J&#10;Gn/L7+I7n+is7IBPVgNJnWRR0tjfPHQ+NNFyTufvraA5ekju5EiP3Ytk2xvX3gKCknTzYCZja2J2&#10;CsJbx2a7frglger6AA7dpXN0Ed/pLRsEzlNyl52mv+Ik+ZFlOMbZARz47FibblubbWlb716sdSd0&#10;0Xq4cNiFeoVdLqZc2R+BlPTNumBWcmOsuqRHu77aWm11wPEBBk2hc/KMlTF7eubgOAEf+77rXe86&#10;nKO+jzc8rfphCCfnibknRY6CQ9L2dOl7MhK73vzB58w4UIFMcJL8eZvhSdR3cuzPeUyjxSN+GRNj&#10;K/lLLqBEkDyCZEJukgF4jLn5mSRMMAYv3MZWaHxdex4+B7DOGQMlNcEpvMZB/dbXD6d2iVY42sbm&#10;mrWuPWEdX/lrbuKc6oP1rBPwBrTXdSCcOTblAfTdnXb3d9lFciUgFGDYHqDX2aDkpu/WCaIlS/Re&#10;UBb0++iQvQjaEgvt7Mq8N0rG4UsOPYCxQfbGHksEyMa+BTMJU8mZIMqmSuriGwhm8V5QtH4Gs2gZ&#10;Y8PAODnUty87t1cJJh9UUifZIJMSi8Bcb/v8YE3CV0LId9iDj8AzPvkAZ8E7PaF/+pI8b+ycwRsz&#10;yQ+fJYHj5zz4etiVKJnTJ8fm+6Uw6G68vfNfY/pOoL43dpJAiVtvCyWCErzuTC3Rc2feELpX9yYB&#10;dLclgz0087GSSntJ0vCVH+QT8Sv558OdS81Ho4kG34uGfd7znvec3XPPPcfdeEsJD03+3hn5dHKC&#10;z57IljzJzf1JAMnffcykHJSEuZM1cZuATm26AD/cucYcaKx24+3FdkpC6RX69LE44qx0k76RmXOR&#10;G11Jv+E6Zz6EPhkD9Co9p8dT7/km8/YD5ttLW51NWRdO64NdLqZcyQQwYwaUj3JSxmpjapAjr986&#10;uJyctnFtIJiAEkAKn5IyIobsSZoSU2bBgoPLAao5QUkeR8HZAE+hkkGJn3FPooKWoMPJSQAFop5Y&#10;BSJ0JX8cEgcq8WS4+Cgg4IPRFXA6h/MljykHMNuAEQfmmi/J059168K1LtwcQuPRqT9xQYlJa0EJ&#10;2RybcF4S1Bho7aQz6zmurT6VCKobD0fdusaDZNR5J73arZn9YO4bjhrN+J7jQetXODXXGB7dj/5l&#10;l4KGumSw5K+EhQ1KeNigREhwEMAlB2xIwsFW2I5ALpGQUHijpAZ9J00twLNVwZztWcdGBW9yYYds&#10;aCZlIB7xqy8gauOZ77A2v6JfwAzQ7C712St/kG+yPp8kCArugnVv95xdkqdPJvaGk4+SXEg2ShT4&#10;ioKqYI82HbMPGaudmc7Rie4Bb/k/bXjOgy9+Cs+9jfPwixa/J0n72Mc+diRZ/Fd3oZYwqiVbb3/7&#10;24+HZ3dmvQTLHQCy7+sz9jIn+eQz7Stp40v5Vn2+1x26V7pgb0mmj5L5WPS8rbM3ffjlX/7lIwF1&#10;XmdCw8fJ+PS9Q5/U4EldAooPIOkDJYx4ojd4cq98sTsmQ/clXgAJeW8C3Z17VJeYlajNBG7tq0sG&#10;g8bRmbigPdIbbXvBNU9n0ufsrrhhnN25d2eCSx/Ji444a+ekH9arzRsD9C59QjtbCdAr2VPbo7rk&#10;D8CNR+1dLqZc2TeAIIcJ6lNWNQVWF+Tqh6sfbgkTxQUcWTWlpZwcJwPqLRx8zsd/08aZckYcAIdX&#10;ssdpcUqck77aHCciUSxpbM64NrqcHVocoERQoONEcuoMhGFkVPE83/5NmZyCKR+gPWGOz3ntEo85&#10;ziEY064Owi8BmfhAe9KaiUr44RoL9AUu8gFzbgL60Y5OtCZN7fjSn4lbayaUsAF9ePaYNMKNHtxo&#10;du5w1nOGO9dM+Ebzk1bt+uTl7YUgd9lFgODcCybpNNDn9Ok9+yv5of/OUOLQR5TeAoHeOtWWrKi9&#10;oZcssjM2JtCzPbKwn70EIfajLRCxM3P4sic7c1fWJFu1u2RX2SIagidcY9brB+6fvarDhVfAtP8a&#10;8AXzgjyfpJ9fMF8QBXgvuNYvkNsLj6DA7A4kN/yZ89JXNf6BPnl9+MMfPvviF794/DJYwkWuPqKV&#10;WEmwJGIveMELvt6WdEvIJGN8Ivp8HpA0llwBd+lO4dorX6jOn/YgjVf6S/89jPf213pv6PhP82SL&#10;f3eHFhruDqQH3u7xyXjAk7Z9tOGUwGqb6y2g5LEkFl37iS9kDXoTy3+vHwe7PyAh6y5L3krSqt3v&#10;TPImuPfwAH1Ai520V0mgBwI65r5BNgdmoqYW9+A4m8TY/dIbc3QhnXZeY8AYnSEnusFO6VsJnPXp&#10;NV7gkpO94Omb1w70S/7ALhdTrmwCuCY5oKTOmLp+7fAmoBNQ3JSXkuYUOc4cL4Ni0BTdW7tPf/rT&#10;Z5/85CcP59D3QXJoHAMj4BRKCLWN63MijYXXR8naao6VE+OkGS9jZyg5cUZRwIx/0JmSUXIIcugg&#10;2WgLREB74s3kYcVb54Lmwdx3pasfveisbc6m/gSOX918wXiuX2HuhQftNUEKjAM48dtae9pfPdc3&#10;X20OXvsE4dc2TxaNBaf2gRt9c+E1fwoEv9rWeGChp97+XHahx4JPwYj9AbaYHtdORs7P5pxh2pFg&#10;LHnw5sbbKW+kJHyCkYAtSZRIkAFbof/2FITYO9qSF4GLTAtcBSG2xl7yDfDwQr5sGt/4TLeM9zUQ&#10;CYf1zsKm1QVfD4fOgZ94Yef5Hm/1JMB9lFjgL9HAizUAT2o+Al6BFB0JiLv3kSo/hq/8CPkLynjk&#10;iyRwr3vd6w75SaAlc+TJf/mYVQLoe3r4lkSR940bN84+8pGPHEmfdZIm85KpPkLtIZm81CVr7g1+&#10;b2VL0Ev89K3hQ927ZIv+AvdG5vSDnL21ox/uw12TEfpwJJl4IxOJI77cNd7wCeiRj6W9KcYj/fGW&#10;0A9XtOmXhwu80Sl84s3Z7MdPS/jEjP6rPR8H9yZwfiRccgYkb7NdUncKJH0g3BK/aNsHD+1jTQ8D&#10;6RddpYvun77yIWRGh+g5/aUX5AaHzOgHOc+1xRE6ZS3bEhfJGr4x+2mbQ5O8vJlHR+xEE1/uKt1O&#10;lyfscjHlyn8HkNKBkhzjamOn6tmGG1hPCVPoHDPHyFg4UcZEgXvS8acSfITB4CWDHEmJH2XOwQEf&#10;E+S4ODHOlzPyVMuxwTVnrCQQcDQcY8au5qAzingpYOLdGZwncF5nrE5WycJYfcDQAw5h9r/ROFhp&#10;gBKP+q1vTH/iND/HZ3Jj3D711/lTbXV7AjTWfea6cI1xgpx6c82bm2tqq6M59wQlanNtNdzkpx9/&#10;rQ2vuca0gXb4k7Y5+wLBTgLQ2ytjl13ocgkgSJ8BfabjcOi9AMQ22ag+nCkPQZ8tsUsB3VndH7mg&#10;5bz03jp0BRp2UyAzrq0WNNm/QCSgZ4Pw2BH5qeODv8CDO8zWqu0Jnx7xFcbwAz+8xtEHzlzyhgf9&#10;CWRVclo/WRnXxxu/JRHhs1784hcfb+skfs4iQL/lLW85e8c73nH2vve975jzJ1T8AAJvfJskCF/8&#10;U29U4Xnb1i93+SljwEewEiR+z5ns5V7onGRNX5LF7/GBEgUJmaRNm4805w75VDUwBtwrPUabPN1t&#10;8nR3ZO3P0HjrKEm1h+TZd7Pztd4W8rHm8CLZk1BKVtFvX4mvM+OPLPhna7Qlify3vrOiZ8ycPfAh&#10;GZP4+QGOr/F4GygJBPO7gZI4d9SLhuqSweCfLQmiGi4a8NWSPrTFLDpLD9JtQD/ZC7kZZ0vkV2JG&#10;d/zf8xL+/IQ1ATlHR20tPG0JnnPTQ/JE0x7G1fQR6Kef8Qe06Xp6n25P2OViypVMAClfcMrJAnM5&#10;hObmGlA/YAQTKDBD4DwZGYOimBTamwZO0ZOfNqfF4LXnU64xT4jG65cQavf2wnxPuBwI58mpcogC&#10;FoPuiV8gwgfeMir8lvyBZMFAp2y0jdUOZwKnUDsnAcJVG58w6RSMW1f7VD3b1mmjoW68fjjVAee0&#10;9uHPsfaZY60zd978pK0t2LiPOVe7Ppi0Ju2Ju0L487zG1cbtG87Ks7o18CQ8ILranLEgrB2t1l92&#10;4dQ5fsDuBBI1/VZni/AkZAKDByH2wC7YaMGBbTi3xI/esw/6WVKHjrbAA1+NJhvSzo7sLVGxFl9w&#10;0ZMM+K6YHy+w5R7WyNY6e8OzF18RLW3jdAhvvbVih92X+4NvT7h0AV/OgAaap2Rj3rha3xnQds/W&#10;k4lxSUhv4pxZ0Ja8SJTgavNB9vW2y5ms48PM8UkSPgmeREhC+KIXvejs4x//+LGnM/mDzxIgc/xa&#10;D778H3rOLnHLX6LD98Hv7S3/aL8SeOvypd4WkndvBeGgh76aHMnPecioe2/OG8YSPHvjT9tda9cn&#10;I7U97Gcd2dlX0uwhnn+2rzVoSRLxb94aPOOfrMUPSZ8/vyMRdBfzo2GJG5hvBkvoJpTsrYB+SR8c&#10;yT37sDedJwO6piYTsmFH2n3KZI7c3/SmNx1vc9Git+kuvYCTjhknazpGd9E3rm0ue7QXHGPa+BPH&#10;rKXv2S77W5M+/Ww12OViypX+DmAKSemAtrGcZ/UEeLNP+UBKTkkpOCVlNJTXExSjVFtjjnNh6AyH&#10;Y2DwnOJznvOcw2lwMBwKh+k7RxwE56FuzltCuOF7MkVPgOFM0PUG0J4M2/4lgAyiBJAx4ts54M4z&#10;1laTB0hWoMShRKCkYo7Vbq6xFT+a0TUHZ0J4sx/uxK/dfIlMde3WTtzasw6sAe5v0gz08RfNOdf8&#10;rNHRnriTn3mmYL5JbA3Qn3sD7eYmHkA/WbtXtSBHzwTQAr3g2Z7oxZcaoHnZhVOnzxIttURGnQ3T&#10;2YLHDAba9eGzA/bgzMa0C0BoaguWaKHprZC3KNErueyNGXx0+64SeQn67L0kRsIk2EtMyNmdCILA&#10;HuSuZp8Fzu5TAtYbLTxLoIzDwy+e8IKvkmO1uWRkDG204OMfDt7shU/f3/LASlb8m/OTKx9EV+wp&#10;OfLRNx/Gl0nOnNPDrYROcsM3mSMDCbAfQkgUX/KSlxwfFfvxxyc+8YkDh48jj/TZ2fBoH7pJZr35&#10;k/jxdx6o+UAylYjwl/ONX/xKyvK75tFMnu5IXzudxwf5kgU6HobYbvaLLp7ap2RSHw/44e+1zeHB&#10;gzvAr7uXGHYm/ht440qeL3vZyw550EOxRGIlEeyjYUlgvxbuzSAcNfz6dLdxtTW9XXz4wx9+JJTG&#10;S/zohfPTv3weIAsyotPeCJNnCTYexRhzgA2igVZ6DYd90E36R6cAPPTp4Iyp9ncfZGqtpNidoEWH&#10;rUUL32zNevuxpR6+JuxyMeXKvgEswZnJjXr2KY+2GjTGQWgH1lBEdQpLSSkmRfT2j+FRdHOUlfEw&#10;dsAJgZ5Ue2LkNDgGjorDzMHAK/njUNTm5hOutZwLJ8IweqJj1IJSTr5ggG9ySTZrDcgiIAPGqk4+&#10;jc0++ZzCS67aE4wlV31rg+aDOT5rwImoOWfj6iAn1nh4tc2F13j98+ZWiI/oFSgmDTownWoBpf4p&#10;OMXfOm9snZ9jyc75k5l96ZDAJCAKYvhr3ZQh/PapvuzCqafPgK2xv8Zz/GyPvtNrNsses1trJh0y&#10;EawFe2e0tmDUmHXZvnHzxsiZ/Mha0sTe4LFrf7LEnwfx1szfyfNxKftmy2gGbAA9NX7t7x4EPrX9&#10;4NWHpw3XvvrO5Cz2x8cpmQjWJYmC51wDn++SvPA7xnys58cxEgvAn9iPTPgeCR2fJWADY72Na8wb&#10;IkmNX9kCiSB/JYH80pe+dLT5MP7MvpI/uqZ2L2hKlMgN8HPkR4cB/1iiVZ+fRAuY08cXWpIrd9ac&#10;RIMs7WVffXyTt3OiB+BbBxc9a42jp29NyZFxPHa2vvdHtiV8EmS44kF+HE7Js/3cNV1yR2KLBK63&#10;gpJByZw/H1NSCCR2xtQAHnxJ30Mf+tDjf3Nxl+4Xfby6L+fSdg7nJv90nSzoOPmId/SenOidMXqU&#10;70nf6Ka1AJ4xOk7/4JhP5tma9eKi/fFhzDq6KVmlv8bJ25t1uucc9Jmt94A3YZeLKVcyAaSolDhl&#10;XJMbQDnXMU4ONN86xlgwAYwhB0o5Gal2c9YxJM7H05+aExB4QU/NHJuPcr3F4yyMmeNkAOfAWXAw&#10;HI6xnAt61vsejv1KAPGREeCRkRbYyKPamsCZ1c6szUGA5LH2Abk0DhgxWHEbC3/SCHfCHJ9tDgNo&#10;o2lu7tf+OSS4c35CONrwZh9oB82pJ4SvnnupJ/7snzev5ohB8yC6waQ3+/GdfGafAxdU6E+O3ppk&#10;O/dAz9hsA+3LLvRZQKDTgOOvnR16O0Df6Xh2q7bWmLOyT6DPT2iTUUkjG7DOXmr01Na2p2AlgTZX&#10;gqhtH8mS2vfKvvCFL5y98pWvPIK7tWwseXZvxthnPgs/2gCOMXtbo3aeeMQ3Gs6CXwHRx9195wt4&#10;CyPwC8D8gzE4eOxhUVJorB+Q+LhRm1zRtQ4f3vh5E0d3+LGSFf5JIveqV73q+EPN/nafJNF36JyN&#10;D+O3JGveFPJzJWd8mgRO4kSmzskO7MV32k8tSYJrXW/h1Pa2vqRNgkIu055KbvAhCZN4oYdndgEn&#10;nSFbvhs/PSjpA7S7e+D89kQXzf5skD7+S175akmL/dDVtx5fJYpk4nzmrTVPFvZ072Qu0XG3Ej3g&#10;f32S6EkOgf8E4IEPfODx/zbfdNNNZw95yEMOfOvoJzr2RJfMyMCdlMiSFxx7kyGZOaNxuN7aljSy&#10;AzzRQ236KrEzpq2mM9pokis8+sDOAJnSHzpGP90BO0n/3Qde51o49NVbeTSMOV92F+xyMeXKfwQM&#10;KGNA4cAco2jw1M3VByks5UtJKSQHyTlynuZbk9NhzBwUYEBqDkOSJ+kLPPn10Ya6p12G2ZOpdQyT&#10;ATJauJwKx8pY8CMAMqTeBADj+M144CaX+J1nTR5qhqetTi6zzjFpz/EJc81so7mOteYUzjoPCqL4&#10;APXVgb61zQPtFS8wHpya55DAef3WnVof3qznejUnOsdXiFY8dpbuaZ6N3vR2JMdPFt0v3PNkAbc9&#10;tC+70OP0WTCj0/qcfXUPP3Tc+cgju22tcUELCEACnTE47MDZ1WiwP/IxD48Mzavdk/Vkoy1xwxcb&#10;NW5vdMyzR3SMWY8eyK8ka237znHBVtKhBs1Hx958RHtK6siBTxIoJQCSBMmCpMFHg974Ge8HK5I+&#10;Cd980+SNkTdH3jJJGiXYndlZnU2CIEnii+iYhO+1r33t8eMAY+QngYBH58gc384jyeHjAnhk14MK&#10;X8m38ZtAomQOLfIHzm2P7glPZGAvbZBdkBU6ElC/KrWm/cyRv/Oh44zxw9/aU40f51WXrEnqnKU3&#10;6/jUNi7BhauGg0YJb28l7as21pnFAEkinXNG8sA73vCEdzI0RxfwT+/5eGd2Djzjw97oxnd9a813&#10;D/bXhlebHNIxfLo7dLXx4g7wRlZwzONZ21nRwCs9ho+/9ABdNqdtDg567oqO07HeXDtT9sWO1daj&#10;ZdzZ2Vj2D3a5mHLlPwKmJAGloWA5iWB1GjngCZSVAhd4Sv44U/PR4aQZCQOVyOUEJH2AsXlC5CD7&#10;MwE9FUvorOEkGBBjZ4xqRsbYzPUE682CLxr3kS+nLwlkDIwAn2vyVwBZ5YN38gkay9jVgXk1g599&#10;dWu0rVPPtjkw54D9WhegNelNHq1faQbG8capqGe/9SDHNNcE+ivAb83Es752dTxOWjnJxqMV3YAO&#10;zRruPFvtzkEu6am2fegLHWzt5OcUtM9sq4PLLiV+6gnGAn36TeeBM7NFupVsnMu44NbZ2JfaOFuR&#10;RKEluAhQ5MlW2BBaJWPm2ZhA5Y2E2nr2jb6AVvJmb2vRcR/TBu1tXvDsDrprcwXGuQav+ukDPPQL&#10;lOy/N4J8lDeBEjwJnWRPIqg2V3Jo3seLfcRoThLJpxSMgcQRP2RjX0GevjmzxIJvKyEyXvLMl5EH&#10;PEkPHLLKx4VjffT4O35TMuEuS4jCjx5ZuPuSCndmPhmSqT35X77VPMCbs5AnOVpjHh/2c3fW4bNk&#10;B5TgxFu1M+PZmt74OSefbR06kruSWvOtcSaylKCZx4O7plPNGbfGufFjzJz9xBFrkyua5sUg/MHH&#10;I8B/sispNOb85EUeZJ2+wTOeTMyTd7aAV/TxkTyNG8MPHt0FWu6HntJX7WKTc1pjH/32dregZI/N&#10;mXdfxop/JX9gl4spVzYBBJQnp6sOKGhj8Bpf8dUUDZQAcq4UkCOUAAo0FJEzyUAYFmVnUJI/BstA&#10;tBl7DkafQUv8GGiGaj1aDBAuY9bmQBiqdTlZY57mOXhBiMPvLSBDKBgyFPznIKeMgDa5JAsGDOqH&#10;V7v5iVebPApic67+bMObNI031z11R+0fjSCHE1iPLhmC2a7fHuEWSBvXD29CeObmOnQbX3Hm3qcg&#10;pwdaN3kAK+3kMe+RrtAhztY9J9MgGvY5r65tn7n/ZZfeapfozeSPbrNRej1t1fnTjQKNcUAWxp2N&#10;3OAFcAEcd1OCkWzQZe9w4dhTG4515uGV0HVf1guw+oBNkzF889oFZftGw5h10cN3926dcckGPHT1&#10;8UdegmP+gKz4Asmc5I6v6CGWD+E/gDXOI6jazxrJJH+CR/vyO/jQJ081vePL+Cj8CP6N82t8noRE&#10;AuKjXQlQn3aUrDiDJIIfdQ6yMIYGv8cXapOPM6rxES94w293gxd/nPj2228/HpjtLVFyF+RvPTzn&#10;tJex7tk+wLjzlnABZwH4xn8P5WpnNZZ/d05j+uRjrDeEzo9H+3bHamd2PrrZnePV+cmnlwv4woPa&#10;nvGAR3TsgwZ54l8tBgH7ugdjZAAffTpFd+yLLzxZiz56cEpa0W4eD2i4B7w6g/XZhfM4R3Eou3VX&#10;8IG18ODgo7Nbz+ZL9Oij9el1iV+wy8WUK/sRMKVTUx6KRMGBPqB0wNyE1lK4akpKIQs+HCrnqc1Z&#10;UPQMlgEyDN8H4SAYGWPJcBkMYKAMBhi3Rh0wNmsY1qST0+TM7GW+5M9HNX0MzFAYB2dYkMzwOpN2&#10;cgqmLMhnHQNzLHkC8mXAc6zx5D1lbq7+yoM57e5g8moOjrW11aB77q7jKeBQmtef8+ZA7bWu7c6B&#10;tcbUBY36tcOd7bWPZnvUn3xpg3lusiihoXecvuDmoYCucNQcM9klh1mD9gwmX+0dzmWXmfAJTvp0&#10;W5tu65OFWgBwbmclL4HFGZzF2chPDdCAyx7JSzCES77JIrmjY21BTmKQjCQKcK0pcUBv6mh3B88a&#10;uqzv/qzT1+ZL4sVeBVO2nq+Jx/jKjziHc0eTvPiqPu7lJ7z56xejgP/obZ91ZEiuZJP/aB+80zvj&#10;tfGtba2kxKcZzs+H8V0+5fBVFwmQPrn5EyJ+HGKOzprn3+DQ5d5i9QMQZ+v8ZIIf943P7h2f7h4d&#10;/tH/0ettm338IMU4+UhK+Ft194B/dMncmHlgP+e2P98LeoOHHj7ZGh7ZH9vTNg4km/pkAZyPjKKT&#10;X8cLueChpEtb7W7x6Kx4ET/wS3fwi89iQcmZ7+v1S21jcIo9klG42nhBAx/2h5fembPenTlL8oBH&#10;HnjDj7vGc/aS7WRbJWpijnl7o6l2X2IWfOfxcGI9uu5Y233Y0/nRAXhEv36JXzqwy8WUK5sAUpoc&#10;bgFPfzpjABdoU7b6lJXyghweBezNH0Xl8Ch+TilDM4YGJTXG8BmYcQ6IgTIAuAwJMEa4nAkc8yWI&#10;2sYZo7XaPj4G3gTaB08+1uHoOXJPSBkGvksAgfM4H3Dmzr3WwdoPpkxnglHgJfspY7COoz3lTKbO&#10;7Kw5fneJ184AN57QWQEfkxfrORg1mGPreGC8mtOq3fjEmzDHrZtz7VltHtS3buWjswBymzIzRqeA&#10;gOK7QwIBudEZtMht0pi0zcfDBHfAAasbu+xS4ge0QcmeNvvUV6cD5JS+q53HvL7zszmyS/7W0Lfs&#10;Nz01zyYFLHjGyBVNONHTLoADQcue1gTR1YZrHXruUz33xY9x+0fXOoHXWGeMHv7YjTMYB/bnBwRZ&#10;D4USQH9GxA89JIH9yhc4R3IuoWJzgNyc197A+eHTE0BH8GTM/vg1NhONEiW+0DhfJsEraaK7fGX+&#10;UVtyQY58rLPo8w/2wgP54AuvZOn7fWh50+bPl/T/8bIP/jXbwB+5AXJ0BncM2qNkh9wlbhK2kj+1&#10;pEjbuZyPPyd/bXvhQbszoWHeOkmYMWBP+9tPu73Jj6zdbbZoDn/Ogy9ysJd90DKOH3FBGw/Petaz&#10;jl+keykRb3iVnOJJbe2MQ3iGgx909PEOtN0ffO1kpsZTbbyKTXDzJ+jjmdzpZzYB4OjToebdr75a&#10;313TZ/pKT8U9PqCHluLdLhdTrmwCyIFSompjDD2DN57DXYGicS45uRxMjlSCxdnklCk5pWcM+sYp&#10;M+Pl3BgZpwOHMRjPuI3B4RAYK1xGgiZgRAzSWMYJ4Pr+H0NnlBw0p86h9zFwSSCDADlz53GuHKjz&#10;Jo8pk+RWO3lOOarJQjtorPHz5GzveNDnbJ2Nk3K+vh/JoZEtHPfQ3bSuPYP66gIlXrQncDbuQQ2M&#10;rXidI7yJ35pZmw8nWvWjOfEnwJ+8ancWMnRP7k+bjpEVvaIX9IhDJpOAbKyNLpqTdrwaW3kB5kpg&#10;LrvQX06+JI8ezL7zJiu6oZ2udmb2xD7ZnT5gp6C1ydrZBUCBkX3CJX81XbQGHtrJKDnmA+xjrvkS&#10;mcZbYy+09IE90NDuDgCa+Rw00LMeX2qAPh8DR9+5AH7R9aaPjwA+MfDASF6SQz4heeHHniUi5Es2&#10;8YYPbXsJuuaMe3unTW72TA7o0VHj5Ep39emvBxd+TDKFZvejRp/9S5pe85rXHMkc+vhxbr6MbuAR&#10;DR/18oclOP4Ez0tf+tKv/68eZEYP2Eq+GJ/dt/lk6/zGJTMlfPMjXomRcfMlR3DwS2d6K29f/WJB&#10;+2ez1vB58OHqZ9Pkn66QCVkZT3bo8ZX2xA8ZOIfE2i+xyQse+aMJH0/Wl9ipfRSsjZ++j04O9uVH&#10;0i/6ET9AX91dp5/iVvdIhvYjU+P2oAfWub/8GshvGaOX1qjF3ZK7WYMZ50oEd7mYcqW/AwgoU5Az&#10;5EDUxhhG87Wt4wzX5M9bP08c1lJ4ygwoM6PiGPQzCIbAGIH5jBNeBqvOoZizhuGgUxLIeDiZEkDO&#10;Iqfoow618X7Jl2OXqJYIemJSO4vzqZ0vR5oMJszxZJPsgLEJ5ucc3NY2r46umnHjo4Bewteff5AE&#10;ckhkxGFzPvEO0HCG9mh/e0+n1Zza/TQOwmts9gNrWlebY1NzcmAdPwXrntpzLWgu+XVGbUFEEOht&#10;BPmQl/sH9Mb+5IR29HLE9LKgV4BbwVw1BywIXXYp6ZsgYBgvEAA6lN2qycAZ2FDyVCcX884Kly6i&#10;hy55kQ8ZFLBLttmodWjBi4710W0tWRcYC6iAHuIjXkB7dm/6ID8zfQJbcC504VjjjHwRPHIwhj5Z&#10;8V/sn0/oI2G+QZ9fc274yS+a9A4NfDmvM/I39iULPOCVjpK5vnFr4fBrxsgYb8YkOiWqZAQHDXLT&#10;J2tn4A/pOLkbw0PyUtsD4MsZnUebfLwJ5Cc9JPubhj5i5m/xbn+02Qu/ak+03Sv+9IE+sDdcayVo&#10;3iKiAdijvsSKHUqc7GMOPij5y88D+NEDJcFooVOSVjxwrnRGjf/0AZ622jn9UW//uQC6+j4pwpMz&#10;2JdvJRv4aJN7+qYG5BGQsfsjG/jpMV6sMdeaSaO22l3j0b2TLVp0iz6h5x6ci+6p6VJfs4KnXyym&#10;q9oSPXptLNvX3gngxZUr/yMQQFEzoMYmTHw1JQQpHYWjaBwMZWSUFJnxUV4GYG1BwpxxRsooOEDj&#10;jJoT5BwYo3lgbNLKQNBhNIyHgcDlSKznRIxxKtYzZgYv0fNRsO/19Es/H/s4A94ZiKd9tbM5p/GM&#10;EUyZGJ/yAeSZTNc5wKGQNchhJfvwA/TxIOiSMT7JinN0NglOTtU5ydI6/K9niPf2K0DE74Tm8MpB&#10;5az0A/PNNb86tjkWLXdYP5j92tZNHmZb7QzOmvOlI+7f0727JhPOXNJMJ+hJujkd+OQ1Z72C8fDp&#10;nzFt4+CyS/fNydMR7Zn4ATpAhnh33s5EJuRnzN3Doydwp62ZN5cuuYP0GS26B6+70NdGA118mc8H&#10;JMNwkmv6x97RMAbg5TfQ0KYD8O3nfvkNeK1BHw386TsDnUHfGdgH2UjyBFRJoLcp2r1F6eM050Qj&#10;ntJBdNAjR3yYS2741LYvvrXtH6102JzEEJ/8oHOgl0/j59R8mnFrjZnXB3wenTdWwqSNJ+vgW9c9&#10;GMefdeylpLB9kinQJm/7OH9Avmjg2d7o8E2SNH30+KXm2SGetPFoL36MncJJZnDQkPDBg6Mt4VXb&#10;Izy+3bncAXlqoxPv2vjuTM6LL7UziUvol5SWTKc76eUE68yb0zam33j6dm9Ab9mPmj6orXUePOND&#10;G7g7eiIOOBN9QsM++Xh6mA/oxyD6dNcY0N4J4MWVK5sAlmyoA8aTQ005J442yHEGKR0lZAAMi8Iy&#10;Nr8w8z0ThsrBUWBKaw0cIIFh/AweDmPMCDJMc+gCc4yAQXMgxtAHnI2nOHT0GTS8nJhxZ5T4CWTO&#10;Ccc6ThEu55/x4DdwvgwtSB61g2S59oPkzWmBZDwBzbkfHiSBAhSHxkGAZJuT5kTgo5HjK3DjJfrx&#10;0l03pp8zrR0UuHJA65zxcNSzncNSB/BB49FqLLpAO171nVXAKRAImiX75qyH68zk2Bk7Z7Rz5PAn&#10;f/EGZ443N+vLLiV+QY6fHjdHDs6BZ+cnB21nd8ZkS1bGycfZjKc/6NItbbjVgH6SOz10J8lsBkmQ&#10;zoKCZTZiPlxzfAB69aOBN/2SGvzjuWCv7m7QF8j5AHvCxbf9yKaETxLoIVbCpyY/OPaHjy807VtQ&#10;bl9ttbPNAG2cX4FfgsSfkRc8c/wfvvStUbPn/Fh9MsULyB+WEGmzczhw0csXkgfbmOvzHRIh49bD&#10;Jbdkhl7r0NRHFz3yRAeuPj/c+Tqjc+ET4CV+0ETH/vAkqtbCK+FqP/PowQE+7SipTDfIEEz90HYH&#10;eIND/vZ0H8ac157VxQm46EZL7d5Ldqvbh5z0rYEXvjOEQ0fAxA/wmC1mT9MW4ONX25nJBY/0H4gH&#10;xQjr2CCbD/ID9BzU3uViypX/CBhQPApXAABzLqBkKZta8iewUDpt4wyBkjICjsmr9ne/+91nN27c&#10;OAzXPu94xzsOfMYEj0OwBqTkDJVRcgAcIEfHyeR0OaUSQY6kNkeAB3ho5xTDaQ9t3/fh/OGjjw94&#10;3g4KBtNoGJKzlvQmBwarTiagseSnn2Grp0wz/uajCSZdMsYDfvDBwZCfczq3c5J3DpHTQJcMyCve&#10;onmKD8Cp0IP62vVzOuipOa/GwqsfwAnfvHb9dWziqeMBf3jW5jTdkbsCdIpjpxvtlSzn+eKvfcJV&#10;167P6eZ8q1cwPucuu9ANOkI36IjAUBDQJz9z5FrAdFZjzk1+dMeZkgd5W0d+6TUZGofTvWi7F2vQ&#10;Tz5sTdt90ceCJ3uDB9+4fnNsld27U211yQKbtae7tR6+Ohr63XN82l+bvWjnq7TZtY94JXxkhBa5&#10;JT9noGP8BRuzfzKKXuciz3wRXuxtXzyBzoeGRMdaa6rZb3LHBxrZdb4RXuO9DSMrD8/xhy82bz+4&#10;6OO3ezXWOH6sR8tbNvTUzoAOevSC/PHRPZCJOfeDFlxt5+KvoyWxMo4/gJZzWA/Xw31JWPcMD08l&#10;itajJZksucSvGi/Oav/8nnbJofPh2x3lJ+3RnQI07AEnWgEa0Ux+yZD81MA6e8FRG7Mfmq2fOO4m&#10;mtFV05f0W02HrKcPxtAlPzrC7vLnrUGXLtPdEj1+YYIxsMvFlCv9BpCCqQOKluNsLFx1SUmKV1JB&#10;sXx0QulyiOb9v5YcgoQKno9c0fnMZz5zGAR68Ck/RTfGsKxnQIyacwDTiTBg+OGAjCoaGSljySDh&#10;cQJqhoQ3vPufAJzbF7+18dsbgf5cjLMFGVbJYAnhCmQQlJQA8q3duLHa4U869hCs7YsHgYxD4bw4&#10;sZy0vvMlpwKedWDlLz7sD+hA9b21VyBnwJnNvrvtHoC5HF796rkO2A9vcHPcdEHtjOg4Hxzygu8e&#10;0bHGvLHAXPPtBS8eQf3GyJheNTfbrQGXXegGSE/SUXXj+GQHbIfM6BH9Jjty6SzazpkO0pPuAxhH&#10;u4QzXwGnIGc9mLaJtjYcAN9e4dNj+O66AK1dApQvmMkSsNa5QHdsL3S7J7SdG5/2dv6+8+ch0Lng&#10;mINDP/CClj6+7aXNZ6WHaMaL/a0z3t6SGbZYMmCMH3MuvkpfbU7tLHgrWbGu9frGvQWzhyQJX9bx&#10;ccm7vfFlvrF8Y/dApmSJPr8xPwYtcYLjIcte5GOdvYHzGsOT9fAkZ2hI2jonGiV88Nwr+qB7lVCi&#10;pW9eH304JYVA4qdvfCZa7gU4p/Nl4/glWzyi3154LJ4YR4P8Wp9Mtd3t1Gu46Gqbb9yaZOHcZKTW&#10;x2d3jG60swU0gLunc/RRm53FAxtOL9mkOThstK9f0Wd6zS6LVfkCgAa73eViypVMAClPwT/DmUD5&#10;aocDn4IVFABlAhSL0knwGAaDetzjHnf835cM7oUvfOFh1L5wS4F/8Rd/8TCOX/iFXziUnWFQarQp&#10;sjFGZlyds82ZMCZGnJPI+DJeNecHn6Ghgy84aGe80bC3dX7A4vuAQALoj7+qGZVA6YzeqEzDmglW&#10;8gDGp4xAwXTWwRwHk06B1n4FbUmpGt9klFMBnJCaPNGozhFM3tpz3v0K6YC2+yPDnFRj1YCzqm1c&#10;/xSEM/dW48me7rbAwfm7N+PA/nOP2pN2gXm2q9OV8I3rpz/VEw9OY0Fjl13ILF1Uu2e6Sn/Taz9+&#10;8tbb/2zhvzLz35rp9wZMIGIj7KXgRnfcSTqT7J0ZTucviKUX2u6LHsJJR+lm9OGFK6AXLPkPd5+d&#10;Gwd8gL55NLr3eAEFVDYN7AfMTT0mGz/08JAnAeR32DdgD63FM92TAPE9zoFH+wP7OzPeJD1+dAbP&#10;nBq/5vObyUmdHMgJXecif23yUDffufGEbmtAa/CsNmedcaDtLp3bXRjDA0Av38rP2kNtDzzjszH3&#10;gS982yf+4aBJLpJA9kpe1qBvnAztoy8WSLwkYN2p/fBgXl8NjFuffsB3zs5vf3zgwdnyAWryhufs&#10;1uHf3mp96+2VLKxDx513pu5XbcyaKb/2wxPazqzGK77to21+8tm9GkNv+hv0aucP8aDWb65YAYpJ&#10;7B6e+FCsEjuAuWCXiylXMgHkCChSDjGnuNbnQWspnsBQUiLAUC5GwngpeYrLALzuv/vuu7/uEBhi&#10;zpwxRIfjAQyD4XMqOaecKsOyjgHiA0/WrMEaL2hYa188ZIx+HIAePGsyREFAUHzQgx50vBH098AE&#10;0AKGYKGGVyKWwQUZZHXGyRAFafUM2NNA9RtTG0MHXfsAe9sX3ZyJszqX83VmMkEn2Rbk0Ii3EkGQ&#10;Q5m6McE4mnPeHdALNchhTl3RJ+NwmgfpEl7cxTOe8YzjLQdHCq/9wke/unuOtnq2CwpB88A6MOca&#10;owcTGj81r3/ZxR1OXSJL+uKuJTj0V7JHl/05pP7bM8mgvocdZ6E/5NDdkl/3qZ/stZ2bnQtwBXC2&#10;WYAU7NCkmwViuoomXtsD7YI9GvRWHd0CaXvxBfpo2gu/+Iq37sdZ2AG7sK+9Oh95dG66ZQzv/FIJ&#10;BzuyJz+VXXUuOB5OjJtH3z7GJT+SILzD4b+M60sunDe91XYOZ66dnNDWRjcazp1MAP6SN9pA39p4&#10;QtO8frKBo2/OWa1zfrTxz0+ijc/uFL6zq9srX6ruHGgAbTTwLOHTNr7eMTBPjvjFT3jWhmNN5ysZ&#10;S15Tnu6SDbhXa9KF7spaviWezVubfzE/z2RO2372hg/s1Z3h2X04B9rxb1zfWnIDaEVHbb097dMZ&#10;srtsRN9a53EfcPhFPpzNs3f1GoeKGWvs2eViypVNAHPis6ZwjCalK+hOPGMlCRKGgo3kwpsGQOkp&#10;P8WnsIyY4TEKBvKIRzzicGgUmfLnxCRV6NmLEWf41jAu+BwrfIZiHF4JJiX3k/7Pfe5zB11vIO+4&#10;447jBx/44NzReNrTnnb2/Oc//+zXf/3XjzF/dT/DQhvYN+cjUN7vfvc7e9jDHna85fRRsY+JJbwC&#10;CJAcetvSG0NnKVmcCeN800BmEs369wbREMz72Mr++CBXDoYMOEjy08Z7T+7WkxW5cBrW4xUPnATn&#10;URIBSgZn8pVeGKsNZvAFtacDC8LRdtd4IXcf7fSxjH2Nw8Ez4PByvIBDXJ0mvAKBujb8tbY2WtrT&#10;sU+AP/eZdCZcdimB7x5LAOkXfXHX6Qsd/qEf+qEj+QP02v9vC58c3DdZajsb2RrrPtMJdk63yIPN&#10;sKFpO9kS/aR31sOd+tFeBXP4bB2NarTocX4AnrvFH97QQgM9MlDjWxC3Hk32YNx3ybTJR2AkF7jo&#10;oeEtnqTNHoA92X/qAF6dwxjAg/XoSp7sy/ep6TYcdPCPFjxz0TCnjm/82oM8zRlzVvLGm3G8wTEP&#10;yNhdBOaSqb20JRCdAb+txY95su389sqv4BO+Nv7Rbw6tEkK1MbyqyYA9Sya1yUY/n9Q5ySi54Ne4&#10;M9rDuL5x9PHVGQC5dU+N0SkJvtr909fuyLxzJn9rjZs3Zyw6xrqTzqROHua0i3f4VwfOCcy3T7S1&#10;66MRrebTa2dg084A3/7Oas44EPfYbi8K+HS6rc7n8qnm4e8E8OLKt8V3AOuv7ebVnCOl1C8xmEGH&#10;snGmAgwFZbiMgBGrGV3GkFFrw2WMjNt6tO1lnMFxGK3lQHzHxK/BOKlHPepRBw58CQ6n7u9aPfvZ&#10;zz574xvfePb+97//4J3C+yGKPw9iT29CJID++Kn/Bun3fu/3DgflI2q0Jaf+NlZvA8z1BWSOS/Lk&#10;47Pv+q7vOrvpppuO/zng4Q9/+JFogv4XAe3+qGxAPhJGwVjSCPR7w6gG4UwwhkZ7AGvMuZecHHly&#10;Ingl+5tvvvl4o0ZW5O5MHGwBkOxKTDkSwJGQpzrHAbpzSYa7Cla9oEeB8RJLtNX48AaWvMm5gGkP&#10;tAL3xzk6m3t2PvV0lvqBfnMTTz3XgGg1TwfDA4LLqXH45iatyy5kTs7dTQ9m5F0SmK7Qf7ojCZT4&#10;+Tj4B3/wB48HDPjuAC2yF3Cczz2i7U7yEeTnHgU+QZx+abtLOkZG1rtX9qxP3vEZoGNdvkAbXTbP&#10;V6BFl/Fjb/oQj5MfYL191Nap8YU/d5c/APTfmelWAR4v1gPr3b21eNNWw9VmW50Zf5JLa/JvxvN3&#10;zmJO3x54mbyiR87om1PDRZcP9cMKD7eTTjKfPEXXXHzFuz58yQgc/RIr/Nqn7wD2BpPts+ns0Brz&#10;5ubZ1XwKH41Gv9iVUNIHflwCnDz47xkbzMFxDtAdwIdHZvHpjHDiv7PA76x0no7zpem18WQPF430&#10;IjtO/nDnGHBe69AgD7rs7Gg4Q3rvTGTRvcNBMx8W3fZFj2wBHTau1s9/atszvsUqfbbOhrSt4cfz&#10;32jbz7x7BPRevcvFlCuZAOYsp+MMKCllS1nVgDLVNg6HY6CclJAzFWAYG4NlzGqGwCgYCWAcIOPI&#10;kdmbsVJkBsCorTXP6D1FSsAkDd4gMnhthukcDN53CiWiEjJ/Fd9/dQRP8bHi29/+9rPPf/7zx1+A&#10;56QEP//9D+CA/GjFPhKmF73oRceYM+ATHc4ND77f6C2iN4wSTgkjXsgFL4Kss0gOvTm8z33uc8D9&#10;73//o/+QhzzkSOQkkZyU4At8LIcnHztLKM3D9VH0Ax/4wGNe4GPgzmkPb1x74ygxlcSp4bkXzoVs&#10;9fHm3oy5xxJUa4FkUJIpQXCX+miXHNrT3kBywZFwNCWJgX48qukJx8Xpk5O/+UUH6AyHVLKBN5De&#10;VaeP+G4sfTQG9O2RUwXaQTg5dv2Jr9ZvbdD4ir/CZRd3XTBw1+RK9u7C3blHuuJO3bm3gB5SvN2m&#10;e3ROQkh3yJvNCXjk1d2QvT45zDcnxgQ5d8pm2AubZpvsxlxyRwsdOkEv0U22ARnnW9Iz4FzWl5DY&#10;O13gL/CLB3uhKVCqgX16E6oGzkpH7eM8AZ75HX4Lj+iwfbTx5zzAeOeKb3ulE3g0NpMCskFLW8Jg&#10;vTOUJNg7OtpkaM53C/kZa9yNcfvHr7OHi3d1CZc5ffPJJ1mjoYYXffiSPIC+c5BD9wXfuLXJyRpr&#10;7Wkd/yoBlBRrS2DN9xCvTRbkYI14Afro2bgkpxhiP2fQB3DQ6VxwtNMDtsAP02137Z7zQ8nZHZEF&#10;et0lWtXm6Wr3ayxdIhN49Ny+5DrvGX9inDFte4J0I4g+umiW8AH89pBER5yNvPECn22IH+yajYtN&#10;1k0fXbt+fmKXiynfFm8AJzRWoAWUTb86HMpGOQUbBubtlnFKz8CrGTVj52B6u6amsIyPoQhKFJQx&#10;MBRGY30AT825WIcXBiHxe/zjH392yy23HMbhzR5niU9JjY93e8skqXvDG95wGNAnPvGJs0c+8pFH&#10;UJGI5NTw6U0hp8Ux5ajwy7j9oMUbRk/jEkH7Sjxf97rXHYnpH/3RHx17cgzW4VP9nOc85+wv//Iv&#10;j4+nb9y48XUj5oicq//0ndM0pi1h6k7IhiNT5xjJjSzwjd5v/MZvHH9zkew4JTIgI47K3UjkSvDc&#10;F0dpzh3D5di0c07kx4laKzmQNEgajem7M0moZNF435UkU7TID3/eApCf89gvB+dcgXOmb3iJh4Jh&#10;fRBOvOZY0099+5BJtIzpg/DDra1ewXxgLbqtUde/7JJjD9gkWBPA7t99uc/5cfD3f//3Hw9PcCVc&#10;ZOLM9IRsO7cxeqW93h9dtE7w4mf04Vpv3r1bpw2SqzUFVvPw+RZ0zAFzaJYAwsNbviGe4hMOWQh+&#10;ZMDOnU0SSDbGtAG5oI0n69wru9VHC4/OUsIUT50jfSYH54iPdBcOmnwUf9gPm9i6Mf6CvfA77NpZ&#10;kiUcfqi3aKCkwjp+CY41+DNGJnAkI+jzB/pwJTJw0FdLytgm+vwPvqxDi87QF3oB6AtZkRnfC3q4&#10;xA8e2DoazoG2Gn13ZG9n4Sv5PEmceXypyQUN+5O/dWg4j7t2lvCNOxOa1qjxDM8d8HESJH7JOdw/&#10;fShGoe/O8G1Nd+aetNN5/cAY2vbCI/mhRb54A3gC+ISDhn3cpbX0B31jayzOBtJ9MPWH3iZvbfKz&#10;Llt3Zn6e74bvjNab3wngxZcrnQCmeCnfHMuxBdPhhVcCKFhwBByFtYyC4TIKxsEhcHocFwOntJyN&#10;5IAhW+97SNYzMMZu3ps5dKzh4Bg3w2NAzkDhJSEMzds7yZ2+vTgyxsdhMSJGKDnkDCQwnBAHIimU&#10;0EmcOJGMlvEw4hypc6jxi+/A20Tn8VGyv6Tfk67k8NZbbz377d/+7bM777zzcDDWSk7JhWE6q0TS&#10;20ln+sAHPnAkmOTlfLfddtvRhi/JffKTn3y81ZRACto/93M/d9AmhxxRTsg5BJOA7M1LxnLKjTlX&#10;DlRQUHuzSf765AHf0zzHDt9bPOtzyuRN7mQhAXZn9sW/eXrDAdEZ9zF1MKeXrunXpnMF0XRwQuNz&#10;PnyARnPG6cHst6ax9mwMWBOcGgOXXTh1cmWP2oIEu5L8sM0Sn/kxMFthHwK7BNDbZ7U3zfCsc2fo&#10;FFjpIp2gL3S2PUF3m3zyLcAa92oeXvdvDn5zxtyBeuJ0HmMFYnpJl/GFF3prHA6wpkRPYNS3N5pq&#10;dlOwpN9w4OPDHtFDW20NwI8aXjxOHXYe8qH3zs13dcZw0IdjPH/AdxhjR/Z2NvY5faV11oD8IVlH&#10;z358gT2tIyNjAB58wIbt69xsmd3yDcZ68OMr+3SCbgR8jyTQG9SSDm1fJaA/xsgMH3yAB1ZnAnwj&#10;4Eecz34AT3jFAzngnfz4X35HHDBOHujimzycy7npQHpBzuRD93uApfsSwN6E0VefRpCrOyRL692N&#10;O2L/6JjLL6SbzmZv/MUjHvDlLGQPjHf3aHb/0Um3QTprLBuB373aM4BPl9GA6yxsg9ydL9AHaJkP&#10;dgJ4ceXKfgScsqWQQX3KR8FmbTxFpVQFGkrGkXr7U0LA8Bkrx1afITN6Rt4TIgXnNAQjQUngYTjm&#10;1AAdhsQQGBOjxxM+OCKJypOe9KTDiUmQvGGk6K997WvPnvvc5x4Oyps6RsFg4OHH+l/6pV86HIO3&#10;hJyOxIVx259Bc0r2zoFmhGShLjA6I7p9hxBdCZ0kTWLqByf4RN+8c/gOonP4OBn/5ONt4rve9a4D&#10;F2j7w9neMPqP2/FhT0/P9kLfGF5yRpwgXiVoOSJnchfkb/+SP86Y0yJbuAAdCaCk1l1x3NaTj/Xo&#10;aAeccw4dX86jDy+HS084KvLP6U1d0yYLzhb/MwHTrz3BOGjdqXlyAPqzTV71ted8OOsadUFGOxrq&#10;yy7kmz2qe+In/94ACoKn3gJKAGegL8AXQJwxe9RO1mTh7viC/EF+RTufYQ5u8kq2BV3jcPXpQbQA&#10;24wPZ4JH30ts4BuzL92KnwJdvJFFdEDBMP3kI/I/xvApSeq+0Q7SXXrnfGo4eFBbw3ewGTT4B7W5&#10;zm2NtrPnP8iYzUhKnG8mE2jpZ//A+uRpT3NowVOX6FlrH3j5CvN4zGf5NMS8pN/d9wtxOqEGJYC+&#10;LlAbHj3qEwBjHuZ9dUUtLjgLf5C/4Of4QT4If3xxfefnb/gSMsEj32Q8HHrYHB9Gbug4G3m4E+CO&#10;0n13rO+O3Du+9MnRXnwtn2dvtLr3dDi9VpOTO7F/d6sNyJ7c86numf6hA6bupLPm1T1IGXdH1rNn&#10;+6U79tCGl/7Bmfa+gnEAB8Df5WLKlU0AKeGszwPzFDI8bUBpOdiUjuNkaIyhZIBh5tQYrmTDU5yE&#10;gZPzpkgAAgUniSADynkydOu1GRWDLWDgiTOQqODpvve975H8+VGHOcb5gAc84EicBLkSEA6Ao2Dk&#10;r371q4+kJQfMsI0D6/Xtax/8w6vufOHgS3DUZ7xkhC8OFj+eOD/72c8eT8SclUSMHHry5oCiIfAl&#10;Zw7Z+DOf+cxDNtZxfGSEFnlyqt5GehMn8UTLeHJzJxyoMXfD6Xryt3dOFd/4wjtH6H9xyamhw5Gb&#10;k7gat45Dj5b7xI82GdOHAjddcZ6pVwFHBmpzcDk8YGw6wdrGyQq0pjacgqOxua72BPJ159qtW6Fx&#10;NbCmdZddSpjoOAcPsk3JjUDoLQ0b86A2E0Afk3nrJ/ET8PXNW+fOnM99oq3t7O7KPbJDMikxKphp&#10;k013Xr/EJV+CZ7Txay1dUaNrHA/eSDmHdfTfvVsHx33GizHrtdluCRE5oKV2BvPwtO2FHvqSnwIy&#10;naHb2bG9jNkLH/bFf35I3VnRIyf2wk75ClBSh6b1cNKf9JJ88h/GgTHnsDYdNK62N76io043zWfP&#10;5KZvrjE8SQD5JfTphSROUpcu1O4jYEBn0pfmq4FkUZLojaAkENA9vNrfefDDj3YuPp6s+Cl+hV81&#10;n38lO/yag6tt3tp0ghzcVXJxxyVAan1+S59fMka3yMJ6frGEMvr4m/eLPh3pHOZBMiZbtbtAk45Z&#10;Z00QPW36op3+ogusgYcP53J+50JPH219NNw1O3EedaAfOG+JItjlYsq3zY9AKFv1bKeI+jlMiprj&#10;plyeprxmN9/TWcmBBMfHnAxbUiEBkcDAo5CciUQBcBIlkhk3xYfLMCUhGRm+7G3cGnQEOcbgBxcM&#10;m+OB43t5PurNWeCNEXEsgCHnaBkVGkCfYefIrcN7SY+ECnAc+MUfwB8jtpcn65zWX//1Xx9vJSVq&#10;ZHL77bd/PTnmhCVxzmoPdIx99KMfPd4K4sseEjx8/cqv/MrZm9/85iPhyrFIwPyRbWfBkzUlgcD5&#10;JY3J0l72nzjOmxPTBhwcOakls095ylMOHjhKssD/jRs3Dj7RdBd0gqN1x9MJpm+AE8txz3odKzjO&#10;saDx2SZ77aD+rAE5zXbg7sONNh7A3GvCZZdsEpA5yD4lNiWAHrQEevYq2IMCusRP2xg8+GzRWoAW&#10;ugUvfsEeZEV31IJL8iLHgltJFfmac4/5F3hkaA4+GnQHeBDSR8OcPaxV01G+xjg6zg7PHF1V2xfP&#10;aJmHa6/4p5vt6XwlnebpNxpowu1c3Xnnst6cfrjOwt7YA5tT45UvwXc6hh7eq9GSpJAnO4yOsc7U&#10;GdimdcCexvJhxvBkn+zeeextPt/Hnxhz5+5f0lciV7I3vy8KPKSnO81pzyTR+t4SPvShDz3eCEoI&#10;6ZP7cA684otc+CH+j+8TK0p4+KrkAZIBuaRLzmEN/6htHI6zk4F7dTb744vu+2iYfmcX9CA9tFZt&#10;LXp4wKM23YNLl/JrzkMPtOmNcfpkTNtYOq0Opzuzn720p07B0UfXPH1wFmCtOXFOckdns1GwJoFw&#10;ehgHu1xM+bb5CJjCgfrq2uGn0DnUFE+wkIRRZEbKECV+EgMJAmDo8zU/4xd0KDDF7ftGHD4nwSmV&#10;VFnPIXBknB4eGGJOHDz96U//+ndZnIPBcgTmOChv+vwKGB17oA+mo+BMGGFgL/vjHd+AoykJBPqS&#10;rTlmDWchyfOGzfcB3/rWtx4/BMGP83u7Zq7k0llLxMgOjnE8Orfz2At9Hye/8pWvPPbgNI1xDtb5&#10;6BkdDorj5PStRw+fkvAcmreE1mjb13y8J59kYIzz1RbMCmhkgx4e3AldcH9k7D7pCl7ojvtK77TT&#10;LevcWXdQbXy9E/1wrJnz7hKEE37j4TTeuvpohnMKmpvrCuSXXQpIaiCRKQFkXxJyd5OtCoLe8hXU&#10;BUhvcQR3OOasRcMdRs8eAoh7JH92TPfclbFsSts6+HQeTgmNeWPkh4Yx+kP+1uC3xNNZ4NI/6+yT&#10;PwKdO93STn/QLyGix8bhtb+96SWa+trOiM/6JY7W4gE9+6SzIFvRjq5552J72U1JmDae0IQHtNFm&#10;V3D4A3alD9+YdolgMm9PgC81nXROQA7ostVokEW+Aa5kyP2X+NEDfdBHu9W1058JJYOt5d+BpFIt&#10;MexjY2+i8UsOAC/8VucDyYJuaJMxmarhORP5AvIgi3wKPGdLPyR59vVSwF9XwAee8O0TFnFMLILH&#10;VsjOWvcP0GxP90GHyHb6Ee14SH+cUW3OHacfeLNGm853X8B6+NZOHvBGP+OVnaJXwsde+F04alAC&#10;aD27NSdu73Ix5Ur/CITyVAf6E+BSSkoMGBMlokwUidJxBhQsh8VoJUuSC2+MfCyrXcIDRxACU0mD&#10;nlLszbhzhgyf82I0nBojjH9j1mYInvbe9773Hf/vMGP52Mc+dvaVr3zl+PMqaGaszpYDZpAME20O&#10;hLG3N5BEAWdzRnMlheFxDvhEAz19tL11QVvCJhks0Pn4WfLI+UnAOLuf//mfP34Yok9untKdG9+C&#10;CBmibz+Oz94cJp7NoWetMWcQuIzDK7FU69sXfmvUOWHnyNnaOx7cH5rOVmBRu0/O1LncBT2hLzlC&#10;4K4KekGBUJ2jPAXkOes5PmEdpyfBqTFAduu8+zLe3ITwwr3swv4EC5CjN5ZNCGoCSHdUwBaoBW3t&#10;ArmEAEjC0GMj7NS9oqXtLt0VnaBPfAGddr/kRUfoKt0xRgfciTl9esH+2K82upKC3jwJbugVbAuM&#10;6uzfOjSbQxfgLRmYg+Mu6Zg568MFaGWv9rSO3LTxDV+NFkCnfbTzGdpwo5+esFF2xHbYFZkYSx7W&#10;kSUcsiQ7AB/AJwc1u1OXIMQH/rTxYs/kQUbJAI/256/QtY5vBCVvEjx1PxDST1fSD3MlgKcSwZJE&#10;oF0y2FtBbwT9WSu4+ft0xvnx75x8oXF+ia9SNw+St3MCZyYH485Md53bHnSfD8aThFQSKBkUD+ib&#10;M/VWkO7RfXLxYoJuo8vXk6G2u+2+SuzNswc8uwd41tNtPMF1rubTfTjm8ZpO00F7sAm4/uatv237&#10;6U9/+ogZJalsURtYq98bf/s6u7H8gZpe73Ix5UomgBQTUCBOgCJOB1of5FwoF8hBUiaKRUEZcl/c&#10;lWj0UW9vndQlSX0PjXMpUWBg6uhqq+3HYDIybY6TYeDDXsA4h8BQ4Ek04enj3/6cpr5xxuaczs+R&#10;GmOUgIFX57TRlODkmBm78zB4gIecM1pokh369uEU7Cn4cir+zIw/Q/ORj3zk+PVy36EjN2207MMB&#10;4t14CZu9BQOO3Hm0yYdMtckBz/hQ47tzWIsumTifOXSdAU5JIvmh5zx4N4ee2hr82QcPaJIPevSg&#10;pL6EoKSEDp3Ste6idsAJ2sNdF0iNrfjGmyN3dXjNBeZB+EA7+sHsa6cbs6/denDZJec+k79sCbA1&#10;UMAHbNd9AcFPYlhyaEwgFETgaqvdrT3otvslT/KgH/RBQDae/LMBNUhe9AFfaNqLP5AoGEM/H6WN&#10;nja9UaNjnF5lZ/kpuMnB+fW13RU+4OOxu6O37jS9QiO+JAPa1sBVW2e/+LDGeudnj/pwSgTxZS3b&#10;YZ9sjA1ag17+xtrA+h62qq2FV4IR3XyNPnk4L76M4QXAA+gAe8JJB9x3yZr2hHW85I+eqMGqOxOs&#10;Bdb1ZlACBiSCEjDr8OuM5AicEfBPPtXxYMrX8D34d54pX+PJngzc20wA6X5nBZK+/taqP3+ER7rt&#10;zuHyX/TI2hIoSRZ7AMbU+TmQvLsL8UubrNGUVNJ169Bzl84cTnpPb/FBLl4A+AGjvw7x0pe+9Pik&#10;i3/GSzbuHgPj2bp98D8h37DLxZRvix+BpLS165unmDP5K1nLoIC2xMXbPm+4ODnGKoExzoglfiUx&#10;lNwadNCjkJR/Om5zagaCVokeBxnfBXy8anMIxjlXjk6ywllwKNZyEq1Rc/pqOBw0YJQ5XQFNG71J&#10;xxhacKzhqOCgiwd0c+bmOCjrnF0NB21JljF/E+vGjRvHR8bG0UZPYiXR7AnYfpI95yJbtTl0JIlk&#10;xFHij6xLKOFNOVpjr/gxDkci6G2je7Sv85KnGh3zcFsjkOHH3drTUz4HVwLoLtMdd67u7pITqE1+&#10;1WSW3LsXY8lVG8z77E71GwsPLTDX1W6+dWCdm+1JCx3tyy5sh30KPOQOCmLZk3thd94QsFsBRoDv&#10;DU0f0+lLyAR3b00EI/gFR+vRtFdBxf22N/m5I3PpDxm5ZzV8dNCzhz3tA78zwAH0pWBqj/YB6ZQ2&#10;P4V+/gof1mu31jy+2BHb0mZv7hGf9iIz5yMbvEl8rXXe9k9vrbEW3XQjPshAm28ybk92Y19gfbTo&#10;N17g0Xc1vwHfHPnR/3yNPjy8g+zBOmdA1975HrYvkeAn4Duje5eU9bGvu3fv7qKEbSZygEyMq3tL&#10;3Dhwh+GSXe2gZLBkXxIo+fJpDXw6Qc58kT/NhVcyAOTH1pzV+audz1mtI3f+q/uiS+6e3kuO7AH0&#10;JUr4cB7nIA86XtLUww9dQEPbmDnfu6Zb6aW99N05v4gftTWSPvL23W8P/D6VKtbiCQ1/ycGPI53H&#10;uHvkf9H1PXC/UBZX8c2/kpO12WPJnzYcPANte+M5XwDIZZeLKVf2I+AJnEaQkwsoOIWhOBkO55qi&#10;UnqGysFwNJIBBiL5kDBwdpKRjJiRZuwUM2cO7FMAsAf66ElYJBvoqRk9h8jIOEIGZyyHbs64/TgT&#10;eJwngIdntOHPBCOHC2qjZ8/GckqSNGOtV6MJGLJEy/7G7ckZaxuXvDFwfxNQsuWMDJ3MzDmvp14J&#10;GnzjeCBLfDpTHyeQOV5mMmdfY/oCTDjxJhC84hWvOBLPe+6559iPLDhYtJ0Rv2rj1hrHhzZe8GUv&#10;gL79OXNBgPPhcHLC9Chdozd0oAC6Ah00B8itO3AWbfwYPwX4d7dzrDuZ/bVGEzRWe8VdgYyau+wy&#10;7ShHT/4FJ7bGftldbyIEPgGwgDyTP3WBvKTevWa37FMNCirut/26z/igD9b35mIGqoJ0dq8Pn11P&#10;H1R/1Sl3bi/jAH24xuGBkjK6yo7YIlsqsYBvHR6cKfk4v0Bu3rj98APPmH684IHeapujy2p705P0&#10;E5hDhz3Sa3P0yJzaeLqOV/qvjQ78zqAP2tv54OW3+F7744lsyN/ZSnAlYSWAJX9AQjSTN/hqMpkJ&#10;n75av7lZTxoBnevBw579z0e+oyepcQ/0gIzJJdmRB/+jzfbcHXk5N1l2N+4JjZIkewB744sM3Ck5&#10;SPrYAzy6SlbuEw3849McXAmgNkAHL+mbtWiSKd991113HWPO6AeI/K22vdBxNrzbqyQNLffoI17+&#10;FG/OYM44maBp/+KjOhxz7Agd49rAHMBnsMvFlCufAFIszkidI+O0cnIUiYJy/BSWgynJoICMQAJh&#10;TFLA6Xh68yQmSeHIJIcSCGvREWDU9qCsoLY9AZ44aGtKihiF/fAZb9aBHGYOlMO0rzWSLXxxGs6Z&#10;Q1ED+AV9NefpfCVZHK21HC/Al/3gG89BG2scnnZJQuP4ABw43iS1wGt9iTM5StCs780pKPm1NxnY&#10;z393R67odC/JC762fdxLZ7QOT/5otR/F+EXv3XfffeCbh2fe3vby9wnf+973HjSMR5NMjZGT/Tyh&#10;SgA52RwsvelO3VkBM31L9zhdMMfcY3c070d7jiX/eLfG2rm+tfpwQPO1zc8x/faZ9aTROLjswhYE&#10;ADWYzr4AINlyL6CgJ8gIbgLXDNLzLZD58NUzoBRkADt0j+4PwMmetekFPLoAlx6THZmGE11noCvo&#10;uZfWpEfGmkvHrCODHh7oRb4C0C1j1tDdbBLYC47zSWhAbz2BoC3oazsD/uxvL/yjqW0PtX1B/jQ9&#10;D5/eAvPWWI8PdbxMfxigZTxaamOAnvMFyZT9apObtXh3l84m4ZP8lRyV9KvXBHAmcr0xoy9qUAIY&#10;GKuGZ946Y9EB9mhffzpGEqjf2zd3iX9yoRdihodQD8v8GDnlm+GpySRds799AR7S4XwTerXtlY/j&#10;Z+lS8nKGzl3C2MMMwAcaxtA0X7JIV+wBLzk1B8/4fHuXjqvpmLrzwEer+zdHX9KJeFLXRhNv2ZZz&#10;OtsuF1Ou9I9AKE5twBHpp1CA8lAiBiYp8BEjI5R4MBaGWGLGgCQulJOyN/fEJz7x+CVsjkmiQpFT&#10;yPYCHFWKDVfCISGSjEk69P2oxD74RBPP+JGYcII5YzzZv8QJLodR8qoPfzoRQcE5gL5k0F5w0HCm&#10;kqjGrdGeCZ+1eC3IWJvjIh/7Oo8/E0OmklUfs/pTLvi1Fu9kru0saE+aaJGVc5snoxJIMsC75NE+&#10;aMEzl0yiSc7eRqLt3Gr8Ws+R0AFjzmitPciwOwf45Fg8xXM87pcDc6d4LBimaxPoHaitJiNncM55&#10;R86ujRdgLEju7t5abWdTn9cPrG0vdTTX+dmuD++yC1mzHfIuEXJv0/kLMgWpApC6JLAALjj3Jqhg&#10;PQMXWu7BXdnPXu6XPRaw7AFfHT/G3Y37DR/f5tIR0P2jT77uzBj9IXP33z26L+e2Dg3j3Qt85zdu&#10;LzjuvXtFxz7G8eicEhHnnm+m/HCh4E9O2pIXOPyc/dHDb3qFB23ntV86iT9t9gSH39LHQz4wmwFo&#10;o4tP+LXVaDg/OzDnTtgleeZHyTf5uw9nlHB569evfWfy51xr8lfyU39tl1SmQ9qBPpx0a64H9iJv&#10;++NHUkre9kzX+Bl+i2/sUxIPy3wmmZIHObhv57YOSKzax57GyAM+PHJOb9wBfQDokCXa5iSA/YAF&#10;rRJK9JMvPgF9a2+1M1sDn/yTBRqATmUrPXCwywB90F3aA8+Nic32Ksks4YSXvU/e8Ap2uZhyZX8E&#10;Qsk5xRyjPqBUKRuFUXNgkgvGJwHgZDggRiSRkABoSzS+8IUvHH94GUhQJB3WSigA5aewJRbT+bf3&#10;5M8ajo4TYOSMSWLiLWOK7fsTHGvOHx5Dtg5/jFnbGJ7wz0kz8BIKZ7RXiRzQh19yZR3n45y9kfTm&#10;rATMWmvQay3ZaOMpIDu45qxFKzyJFDmXyGlbo28u/uO5vZKPc5WkO3NvX+HgHY3Ohg4cNOE7I2is&#10;BItcrbFHySpn7Oz4cgb86+fwelrlbGZQS8+AoF5gn/2CnH2dx7m6J3yDeAPuHMBtzdoOTuHVj86k&#10;N2GOV0fnsksBDbApUGAqKABBoVrAUNd2Z4JQAbo3NL0lEqgLXoJ9Ad+61gtg6BVw+I98THetj1+Q&#10;r8EvnPif84LzalvdgTXRozPpCbCf8fZVd8/W038+wDn6RagkRBLYR6MlSrNurv8RA743auTK3+AV&#10;L3i3j32TAX1lL9748x9sE0/w6b22MTScG6/WA204zuY8aKOZ7MjcPNBP/tZqO2eJFsCz+3Wv7rTa&#10;3a8gCcq2S+L0JTbolvDRn+oJxuBbVzva7Q3wRb7AHFz6my44F3B2vorc3CHZkAlZ2KME3nm1nZNu&#10;uqN0En56AcgbvcCcPdG0Fk9khk/xyziZm5PA0X/8shvnoBtwxTvnBSXZzpZctOFnZ50bTbSnnQI8&#10;WWvO/o3PRHDauLuHh99gl4spV/ojYIY024ByAUZS0OaMBP8SA+OCC0csoWB8fqX0q7/6q8eXXSVI&#10;OUIKOAM6g6S4lBKdDDtj0wcMNKfHqXPWEj+/gvqpn/qpQ4nf9ra3HYmIN2dw0VBzDvYqQcrpoqWP&#10;njYcoI1XALcEA16JDWcj2VFz0M6nXRJEDsAvfL3V890+iR06EhhOyt7tQZ5o+OjUx7Hw0REU0O1N&#10;Gxy8t181vtAhE3juBa34s94YsBc8PFjnzN2ls1ov2ezcvpRsPX6TH1mgoU2+vucyk0Y00Nbm5Diw&#10;HFLOZ3Xi6Z+xdKA7xCO54QdMXqonuEN8OSPQ5tBnH011eLWB9ejYM3rRbH7COn7ZJVsqmQICJ9n3&#10;1q8gAeqbB9Zaw14F+xmMBTIg6XG3ApS12Q6ZWcsnsGv2Tr7uV11C4o7xCQcunTJmPnuHhxc1XOPu&#10;nw7T13TQWDqNhnOr40cbRJMuuK9p2/iQfDijZGEmeQJ9iUNAJvyXuvaUkSTSDxqMkyHdtw854Rkv&#10;av7Rw9h80GI/PUgZIxO2QBZ4x7ezwoVDHuglN7jazqqdDhT83blEzd05Gx47U0nfTP56CKjtPOqA&#10;fZcA6vcwoAYSlJKe5uC2zhp1e0iKAL7IvUQrPHrpHM7H75AfWbpTcnF2shJbrJ1JfPfjKyoAP/Qv&#10;390dkTF62iWAyZV+ATwYcz/6arScF6/2sje9cC5J3HwL504kinCdD266153EM3Annd/ZAP7FCzzi&#10;l37ghb3bDy6YNo7HdALscjHlSr8BBDmPanMcJ+eb0htnJIylpzHGkiMW9HO2j3/84481+n62/s53&#10;vvP43ywkJxSWglPoggVa04lZZwxw5pS7QEPZQbjGOUs8m8eLRBGfgoB5zsFcT9r66pKI6FoLjAHB&#10;pYBT8qnP+UrCOG9O2FyJjzbIqbdG236SKlBC1lq8SR4ljOrmrY2mdZJLuPozgVO7H3M+8sWL/exr&#10;Lp7J1h+RljCjFw17oYOG/0nEOjKJBpm5B+0Seev0OVG0BC+ANzLN6Qs8OUB3PpN+9+bu079ol4TZ&#10;H+DFOP5qd29qYAyfxvAaz/pB60B60PjEA9HHy4TWr/3LLtkM28vJlwBKROYbAfdRQDHGDlsHT4By&#10;fzM4C1baApL51rg7dX37uVd3qQ4nf4KnglG+Bt8CafdP7vTCnD69ZhM9CNHbeUfW2cN9q0E03TPd&#10;0jfONuits/QnQATgkoXewhSMS0ycv4TJWnUJi3FrrAeSDTS9USQvMnZuNoN3fMcr3pyz85CJcW1z&#10;8KzTJ0M6RxbG9cmRPMkdGLfOfu6Z/fV2yp1KwPAvoet8M/Fjs0FjJSG1S8rWGm17SIbW2nw4teu3&#10;Tw8e+JLEqe1nfW/D6Kfzkplz8pf+ZyX3aw7Nknh1d1nfvUjSndsa+pWPoRcSSz6MTzRHh/JRZOt+&#10;JpCz809ZJe/sz1p7oNd9uRtnd0a6lw4G6ZMEUQ3P+dltdwqyazTxSi72ZY/2ANrG7B3scjHlyr4B&#10;pCgpNsjxGGcYlCQnUrCgeOYYC0dkPecrWOsL0NZwfBReAugHBhwYw7CWMTKUnKJ9MuYATY4boCM5&#10;kcQwUGAMDj7wzGgFCYkfh4APvDG46EhU8NiYtfhGO7rRtp6jFizQBPr2cBa86APOwp54KCmKb3TQ&#10;17aXfnvgAz8cjaAW7/iUxHkjh7a51sHBU/sIiProaM+PkqONRwmaX/yi7X//MOYpmuxK/ACZcCLw&#10;/I8i+NQvYLu/7lkQsreaXOLXGbzhgNNTKCeV40Ej54k2p0oWAhwZgdrOqLanMfzBtYaM6UC6Yk49&#10;wVhgfWPa7QvCMT/7oL41kw91bXDZhVwDiYE74/gFoOxY7T4EpwKqsca7r+x9Bt6Sh4IbnIKxe2S3&#10;9pbkpS/s2v740I+v8MzpGwdsFq361tAT49kQWdPf7sCYu8yXWU8nrMNTvJmnT9bimw8qMejtJpgJ&#10;YMmf4FuAX8EckLhYI3EpmUQXkBn5kaNzOX/2oE8WnRngla6xJ/bZePjd8zyrNUCbTN23u+y+u098&#10;SJIkW+tZJDKBu1aHV8LWm8D6YOKjP8G8ur3hgZLC1q28JHtxw55q+PRuJmJkRw7unh7DdR+Svfmm&#10;U+1ejbsfyb/kiqzYODnzq/wtvUrf+IT0h6+jd/Dbu/jYebIZOpb+w3VP1k37UIupZDB1aE1gO0cP&#10;HfZwpwD97t5+k3a2DRqnP3jY5WLKlUwAKUpKAyhoCpRiUxiOmwPhPCg0nJwRg/P3iSg7JaWcgv+7&#10;3/3us2c+85nHHzj2f8O+/OUvPxQwQ2XIDL4gYg/00C75Y+AAvkRCQiLZwB+DZKAcIB44dYmOtRmb&#10;ZMgfVobrf9XwAweGC9faArnaWsYeHbWEBnAGtUu+JFjq5kvG0EAP3+iU+OFB0NEH5kBOxvmMW6uN&#10;Fsdvv/72noSqt2tw8SCp8zGAMX00yQ4dOORprXXGJXwSS+tK3MidjPGMRz+usUbfr39v3Lhx8GE9&#10;0CZPe6Gbw8RfSTDQJh9npz8cTzpnP+P2KIh3F8kQNMZpwgXWph/RMK89+82joY1OdfvBm/trWxO9&#10;OV+7vnrOqy+7kC8ouSLzAgG7AO5CwCnBA/qNsVNrZuKoRpdO0RdjfIHx7NZ8PgSU4MAJF09qUPJS&#10;YLVWHx14xo1FsxoOfXeParJ3V8aBPrB+0lcbtwYtAVeSUTJQ8tdbp5KGNSk5BQJyCUpBHKA1AX3j&#10;kqDkDciCTrun7sqYc4FkSdbuJVnAaw0Z86fuV0Ki78wlgfZz184tSQHzDPhvHMAreQMz4YNfe87N&#10;5E8fjfZrrCQQmLOmvSc/AZmWBJKt+yJDdMiM/yej5OG8aHUH3WMJvTHtknMvKvStRU/Cx6dl6/xd&#10;CSGdI1P78dPGrClGdrbutYQbOKsab+LljId4p/d4gOe8eE1v8EwWUx/JzR1nv2hnlxPIA3/m6Ik9&#10;6RGd2uViypV9A5iDBfXVORwKSZE5lhyI795JNiQpf/d3f3d87+/OO+88e8c73nH2hCc84XCm1jAk&#10;/23NH/7hH569+c1vPmihT+EZPIDHcEoAzef0GFYBVlIg2ZCg2JfBmBOQqv0ooR87MKbnP//5R/LU&#10;+e64444j6bEe/QJFhg1KvHqjpbZnSZ+2Gg6noF/ypwbGrIMDVzIFjDtDH7vi2brOKDmxvgTQvH3h&#10;lmyaR9ve6GjDiydJmZq8tJ3TPHl0ZuckW+PADzrwBT+n5l7w1f7eKnJ8eOztnnE8kbE3f3jwS29t&#10;3w2UBJYc0ycOyD2gQwe655morWCuIN662nN9+ORoDO8g2rVz6vqtb61262sDc/Bnf63Dv+xCzu46&#10;++XswUwsBIVsGZQsqOG4I2sLGGgVXFsbbglJtut+QDSsYd/qAo/aPD+DrnY8kzPdJUtj5gN4+HX3&#10;cIA77Y2gmg4XpK2PJ/oOxxxdx4dgylcFJX+SgZK4kg9Q4J3Ah5033rqSD/Tbyzz+yJFsqsmUPPGP&#10;RzIxRpbq5pNjd2I9H92dsl943Rc8NIxLMOIbf844eZdYqE8lZNaVsKkBvAnNl+wE9Uv+wo3GpL3u&#10;G+C3pI5M4TtnSSB5OT/6nY38W9d9WA9KAv1vJOjTs+yaf+vtX/rDPwJ6Rv/4TzpmXzLGC7BPelTS&#10;WW0clNjh1T1Zb3867S7RiE9Jb7qZnjqbOXVytQ4d95xOoc2WtdMl+kP/drmYcmW/A7gCBcwZUxbK&#10;kwNnBBSfgjOWv/qrvzp7zGMec3yc6Dt/97nPfY6ky2t1az/+8Y8fCYG3SD/zMz9zGE5GmiPinFJO&#10;SokHDpsRFEwYd0GfceJBoNA3n9FIQCQsEhRzxuF549UPFfzfuubRMe9M0cZb9AUJyY01kh91SZak&#10;y1OheWMlY+FYL+kpiVNzFmrrORbtGbjgWYcfPDsPXkBJpbXxYr1xe+sLbPiKhrPhxZizkKvzMX7y&#10;Bzk5a/AgEYxnf14BXT8EIT98JG84EtrkgYZkL5kAtHpziY7z0yVBy30WuPGND/T14c3x9KA7CpwR&#10;mCevnLQaGANo1F/n7NnewJ61JzQe7qn11Zdd2C47CnL47CsQGNg0GyxhEDi8lcjWgXaQb2D77HUm&#10;LO7TvLb52qDAhod0Dx11gUhfrV/bvPUlce1PN+gcoCvuPJ3oTtIX+Nbpm3NHdJ2+2ksw9Z2r+UMB&#10;AbXAXACfCcgEyYda8F2TqGBNONC2p+8cSnTI3T2QEdmRazJkK+RQope8S6D13YX7cYclVCVQ2pKu&#10;7jU/606Mr7yeB+iqO6+a724/iUdjtdHXb2zimAPG8DppAWP3lgSW1JGne4Lb2chOTGk/sCaB2sD9&#10;lpD7PqCavtETvlWcyDemP3wB4Nf4O77VnHtyB+j3Rrk7B/FgPt3CTzzpl9SRhTtGz3knnWipO0dt&#10;487rvkF6lQ2iOe2Qne1yMeVKJ4A5WUoRUJJpVJSFc9XmTDhRv8R9/etff+A+5znPOZKFxz72scdf&#10;PC8x8SZIG50cdE6eoVJS+1BO4wX2GfS1BXrBm9NHQ50xSkiMSfL8yKT/PcO+AD3JpzMy6MAYo55J&#10;AYhmeGiUyDg3sFaiZH2JSzS1zQHtEpqSPLRLtDiaxuBar82x6KPfWezf2z/zarxIuKwzJxFrrxs3&#10;bhy/juZsvYX95Cc/eby583cIb7755gPHdwI7JxlKMCVuPi53rz7GRx/tfmktIUTH21ayluxxhskF&#10;X30EDA9N651r3q37nndb3Z3oTx1obTpivtq9WdNdouE8jdUP5nz7qWtHD+1J33ztSQuQ+2WX7Jl9&#10;BSVjbJCtsTlQ4iBYCJgCT0HbmLmgxCS/YK3AAvTtQ1/JgGxKVODbNzCOTnW8qt0z3+OO6Ya282iT&#10;M7l39+1lHI6x9J4OGjfWXaUn5v06314CrkSsL9jrF4gL1AVowbUERJBd2/eWsMxA31tAe5oj52To&#10;HCV3yac7U9cHBfkSnGj3pgiUFLhXd+jOSty1rTfferDyHnQ+dcma+hSUfGmX3Fk3E71w66Ndu720&#10;Af7CiUc1mTqjvrM4k7M5q72MAzjhlyx1z+7CG8CHPOQhRxJI/myZr+LT+Fy+VpsPyz/zdXSQbtFd&#10;d2gv9NxBe9pv3n/81Fcbq63GGxrO7AGhu+o88PCOduuSkXM7fw8W7psdrf7AmLPucjHlyn4HcAKl&#10;SFly9p7uOWTKL9g/61nPOn4hKrBLGj73uc+d/cEf/MGRDOhzsr/2a792KKiPgzlgRsRQOF19NNHO&#10;oRUIOPre9hV0c/zWq2cA1i6BsA4NcxIWSYg6h1qQwIukC121oIFO9NtPDUrMSvLqF3z0GxNcSvYC&#10;DiOn0Rs7b856cyhJ4ly08YZndPTV5B6faHjzobY3nuFowyNH53Q/T3va047vZn7P93zP2Xd8x3cc&#10;ibkfdLirN73pTWd//ud/fsiDs5DQlWShZ4+SUv8dkXvBjz3wi0+1j3r97UW6IOGTqDpX53Uu487E&#10;YaKBrrO4f3fj3tyfM1hHfu4jfqrh4Ve7YA5mmzyCdCWYc/rJr/n2DczXxu861/xs2/OyS4kTG07G&#10;2ZpEQqDqbZ9AXbs3NgXaCQIzXHj0Ba7aA1xB137uQp3NsUf7ZufhgRLEZOqek6d7sRYNMs2ujNMD&#10;dLSdU5tOWNu+aJEDfrJD+Ok2mvgXrH1aIQGQPJUEzuRJgA2SBxmtCd9MZOYcGmjNpEPgFuDJtIdg&#10;cnQ/gLyczbmcyZhATv7uq/1LBPAWfbSBNjCOj5kYoGVftb2Nx+8Ee6zndJ7OqgbpjfNoT10KR3vt&#10;w6ndePtpl9SoVz6ca96NeftHz5oSKqBfwjTlQwc8BEgA6QJ593aZPytW5HfpUv6NX1PTtfQpPeoe&#10;8Bkfp84xAT7czgbfuDO5e/fFft2d/ZJzclTDS5/gsw+2xgeU+LE/NdjlYsq3RQLIeVIKNaUuiHKc&#10;DIGyG6NInJL/5o3RefPnD5pSOj9IoGwcLqOhjCV1DIkB9fTEwXF29oajD69gPoN6vBQgAH6MAbit&#10;N9eYt5TeSHo7KIg4i3HBAc0MHD6eaqNRUgCvcbW+OfigJM+ccXwVtJrXd27giRJwIEBSpJYwSaBa&#10;C+K189gj2eWU4PsYXrJF9s7qo3l/esd9+tjbvvaQwKPr/vw5Gbj2dAdk5/udEj1nvP32289+53d+&#10;53CK9iUrayVyvk/pragkUO08JbDm7ScB9XZQsoi3km/08U4X7BM4X4CX9DDd6H5rT/x0YraD7lBd&#10;e51zvsbiJ/zwArhBY86ivuxCXtlzTr9aMCj4CyCCRYFDPQORACQQaQtaM3AJsOwejRKYAk01ncGL&#10;YEPX1Hgyjh9z3TH9Bu7OODmSv3vvrqyPJtA2zxboZA8W1tpHoETfvJpe+uESXYWHR2cT9PtItkSw&#10;NzjJYZ59yilZlMCoyXLOC+glABIO9NE2Z40zk0d3VLIsUTPvjoISHGvn/aAbr0Fz7TVB4gDs4f7A&#10;TJ7gqM9LVuCFm+6ghwao3bhaf+LXj060tRsHc98JzliCtOIn84nbGJkE7qIE0N9u9D1A9iGW9YDO&#10;Z/FX/Jux/DL/Zo7/pYtswVtdulSSD7oLe5eUxtcKcGefjHr7h34PCXTEneFVny/Uzh7pPpwSveyx&#10;pA+wEfO7XEy5sh8BFyxSCjUHm+MVqDMAQZzic7IcKoWGIxn4xCc+cfae97znUDxO1htB3yPzdqj/&#10;oUPAZDzoPfe5zz0+iqSc9uWkC94z+BZkzQGBAg7I4deHC8d6jt/5brvttq8nVPAZLINBxxMeHsyj&#10;U7IGL9rxrR0f0Q9K8AQhNRnZx5wxfWc2p865lPT1Vi0nA4fc4wuv9gTOga62eXzClYy3z1ve8pbj&#10;7N78uZMvfvGLRzJIzg9+8IOPNX6V7eNdzs5HtGj5ePdVr3rV8RGZoA6v4IwPMnaunIg+XozhCx/O&#10;hI42un6FTRecEaRH1hfE0Xcn2gCfM/kr6YuX9KA2PrTJRFttvHvTrw7WcTX81k+8UzBph2ftZRdy&#10;LdmqTc4lFwKGICGoCM4FXAGnWuAvaKp7WzKhYGVNyYTAIxDZ132Qh3trb3yoJTj4ULtneNkVuard&#10;ffaVzI2lB2pnU9MPe6rDRQ+kY/aj44COooVnZ/DRn0TQr0H7CK83gfNtDtzODEqMtUs+1M2FD8gL&#10;DckAHHfg/DNJJxt21xp4ZFtS6c60SyRmkgfsMe8tsLYEJNr4K1mLbucJZ4Jx6zs73qwP9NFATx9O&#10;vAetUQfRA/ZpzF7teYon51V3pnm2YMrDvDZ5uVd37G4lbO5+fgeQP+e/+Cv+lH8zJq7RHW2+VpuP&#10;pF/uEz2Adg8R4BRvE+bdxLN17CwccqHDdBaPdIe+SAq1s3f2B4zR/WxfXUI4/cMuF1OuZAJIAVKE&#10;2eaUOVFBncNkDAxBkiKhYRCcNoBPoQR2iQOD4Fz9rxbeQkko/DDE2yBzjAft6px2jrxgKhAEOfP2&#10;DBqfc9aq0VEXiPTtaR80nVHyA4xLyMzhvYTDOrStFYjIQk0GZFMyRh7ebJk3hwfjxsgu4DQkeMbJ&#10;kkNJrqDEkCytB50fD3hyHmAtGZOp7/P5UzvOBG7cuHH21re+9Xgb+/d///fH3AMf+MDDyXF4Phb+&#10;1Kc+dSSG7sx6fOBdzUmTQwE2B0c/kqF93D0ZGedwPIFyPtZZI/mW/OHVmZ3P2fTRCw/E+9RFYK77&#10;CPTJYN57elM/mdUHUzeagzfXTbyJ7x70gXuvP2tw2SX7JbtssyAgQZNgFIQFFoFHgJ19QVLwUQtk&#10;2iVEBU5gXKAS6N2/WlByR+lP+6onLwWwaW/k2N3QMzahbU6CJADCJef0Jt1xVmvcDd2wl3XWs0tz&#10;dJCtsquSLXxYi7azdDbgvM5YQkU+p5IRYyUw5wGcEiTy6PwzOE+54I2NuCsJmntxRxIANNYkD++N&#10;ac854yuUcOCL3ZYEnuJ7Jmn6eDqV2DU+581Zp63WPw/Mn9pXe/KEd2eYY8E8W3jJoeQPSPa8sevt&#10;3/3ud7+DB/rUQwKdoSv66Q7/Rcf4Sf7MGL11X+hnF6fkb/7e+A6swTv8ea/wyNH90w3JH6Av9Dd9&#10;1qZP9Lq3yzMBDIztcjHlyiaAYFUMCk35JS3e1nhTJjkokWEMkpkca4kKh+vXvoK+N08MJKeNZjSs&#10;lehYy1mbnzADu3WBPTj0+pKfGYxXfHN4bB5+fNpX7bwcjDkOgIEJKPaB29nU+Neu3xywPvrGOQhy&#10;sr+zdm7jwBj5BIKdMXug03nwQR6AbBj4U5/61APPvfhI15/hufXWW48xzpwj8FGuX2VzbP6un/+e&#10;z1tAPwb5yEc+cji4ZMBBSBgEIH+30dtEP+qhF2SIH3uTFdlow9dGQ91Z7ev8Ajv87sscXeJA7a1t&#10;vIQgetbYtz7+7Ddrcol37eSzAhw1nAmnxibgawXnWOdO4V52IffkCMhXgAAFeiBICyTaakD3C7YC&#10;kKBTEFKflwgCONYKSO6PTtHVAtJsm3Pn3fO06e6mvjvGu3M4m3XOx87cLxz4PSigVbDT94CHJnxz&#10;wDr7FjjxBZcNajtnbwKB8zp/wdxZSzJWmMmKNvkWrD0c2Q/YO5kExtmuBDG+esOjj2+yKwHER3eD&#10;t8lfScMcVzcXjzPpiucSL2esDUrU6Im6pA8/jc/kr/n6AH31pAva257J0HjtoLPAC3fehbnO15mB&#10;OyUn4G6B5M8nIt/93d99PBjTLX7aAypd4Pv0+Sx9PkzbGJD88bnw3Kc96Yq95n5T3niZ/AL9zjTH&#10;6ULnT75kTSf6+D5d0aZf5uj/BDoD8gl0Pz+7y8WUK/sdwBSCc+VEBXuJWUmaYE3ZS6RKCEp09HPG&#10;gCOdNAEHbQ1jQUeykBGh0TqOugDAUaNrHbAPvibAy7GjYa03jeYKIHB6Q2c/yZc+PhgtB+2Xw/6n&#10;kltuueX4kzUMzX5o2pss8Gmf+Iu3eIEf3+jbyzr7kiFZaqsBh+IjBu14mnyTRyDgAXt7Y+e/POKk&#10;rPFjD2/6vN37rd/6rbP3vve9R4InqfRki8+f/dmfPYI05yGxe/GLX3x8LM+5cAKCLAdBHuTiznIy&#10;7rJ7jA8f6zsnfcEr2Tij+0WrgGUN/tXw8SRp7U/ZOH/feySvgn3OaupQsoCj7r7JfLaB9grNAbzg&#10;u3G1seYah9N4c62dc7N/2WXeExkC8nQfgoU77X70BY4SFAHHPJtgAwJPSUMgsKkFOjrle3OCqVqy&#10;JGhLNAVTwcd9auNB3d7mpm7FK3l23/RLm47SdTKmz+mse1KTe3s4N31Av3tEI3x0nZVuta5zq/HG&#10;TkoSnLGEt6Q3WZBNwXpNVARsdNC1H5mW3JEJOahr40N7fnxHHvisrcYfGdt7Jhj6JRd4awwvJRj6&#10;s14TjhWcKbDnTP6qa0v0OrO+NY1bO/GBebU5MPc1PvsT8DzPgU7nbAyQQfLRp7fdn3v1sa8ffvg0&#10;RJuu5ZP4Y36QT+Kf8uOAj+bvzMHn8+iRu506A+JDjbf4n+dpzDnSq3DJcuKRITAO2BmgX9kv/aBH&#10;ajoFnI0eZWOBsV0uplzJBJAjpQg5Yc6VgpcoUXwGAAR9CZI3PH41SvlLetDg2ADn1ZOuvnZPJjk6&#10;e5U8MbSSDs6Zkw7Qro03+5V0Mjw8SDyMlUAxRoA+eiWd5uGVhKHBeO66667jo8q3ve1tx5syyRXj&#10;Mm+NvdGb+xeIGuss2oDsgMSGDPHoybG3XwDvjZVgAjTRd3b8A7IpyQD2cCdqDkdSJaG7733ve5zB&#10;W9jf/d3fPRJDeAIj59cbQR8Hc7LuX1DhMARO39fzgxF/0BsNsiAveO4PHmeCZt8HFWzxaj08/OKR&#10;7JyF7PTJqPHuqzrn6p7Qsg++0OOkSgSSRzohqK9gfRBvgf2rp5y7y+YaD5zBfnMsnHSjdZddcu7Z&#10;thqwPTYJZsJhLh0IRzvbnckgmMG1oFrg85GacQFd4lMyMwH9/IO7da90R+3+tAG5CsZ0LDw6iFf6&#10;EC4bNuauo0VHwklv9N3XT/zETxx/zggP7JCd+gEVPXTWEhZnKbkFJYBBicUM2vqgYI0eX1LyV6Bm&#10;j+kQvdInG3dSDbpD4IyA3NZ7APERX/iRVKibi7/mSwwBmvW76wAdMlE3ViI3k7gSlNq9AQTr3FwH&#10;5n6nAF8lSSWBoLZ59ZSBujdx7qw7lfB58yf5k9zTdfcgLniw5pP5OLpHL9TG6Ip4Yizd5IPdI31a&#10;f0zUw9Lkp3tY5dy88fim22QVjvODZJt+eYBjb+x21SF6D+jSTAK16dMuF1Ou9I9AOEgOiWKX/AFt&#10;Ch9Qdk5TMOegKRLnRfFSvgmUzjxFU+uniBwzkDjZt8SKshYECvgceUGfo9cH2gVmQRh/JRUAn+ZA&#10;6wHejcFluH60IPF53etedzwV4tXZJSSSuOjaM3oF/pK/kllymmtLAtVkZw5vOX/nUztLcq1ONu0P&#10;0M85+RXvBz/4wePP8/gfWbxZk7j53p9fP3MKH/rQh86e8pSnHB8VS9w5Jm8RH/e4xx3OQ2Byd3jw&#10;i100rfVRMAeEP/Jw19ruLNnhq/PTF+PuTY0eHOPw8N0ZQHfe+dABxsjVfnSI7qQv6cOE9CBdqD31&#10;Y86TO9lqz3ssiUuP4if86rlGe45rX3aZtkWG7E3SIMjRB3faW6mSEvcP31q47lsQMQdXsBF4BKcC&#10;WIFNAAWCK6BfxgV1AQq9AtIMUMaBMfu6LzIlSz5AzTbzG9Zp0y/3kh7SAfP6JVfAnPFkoKZL9nNP&#10;aAj21ukDc+TDLgRZ5xDMC+iSCGcVnEFykIQAZy4wA/Sclez7iM5YcjeXLPDmjAE8Z9VuzrnQsldJ&#10;ghpf8RPMJKm7MuYOJ4Q3k5GZcJgHJWklfebUJXPq2VaThZosSvSam23022/uPyE+Os+sna1+Z+2O&#10;JO/uruSs7/tJ/pyfznmYBZI6fpo/44fU9ISP4s89tPO7fBo8CaMHV76Nf6En9gH2tPfkCY9T9vHs&#10;XGrnD8eY2rpTcjGfDMmXftErQKfoD52hQ+wLsAH9fIOxXS6mXNmPgHsypvCUHFBwSp1yMwCGwClz&#10;1KCAkXNNyRqbihdYY7+CdzTUBWe0c9bRRUt7OkP9HH98qdFYa0ZecHFWxuqc+vhAs//xgpPFizkJ&#10;W2/aGDtarTePZs4BkJcxOO1Nbsa04wU98lajBb+ko6RI7R7wADifEnI0tAUw/8WeP8Xymte85uxB&#10;D3rQ8ZbPmz9/889bQQ7Wr33R98OQzsVhcCx+Bc3JkGM8qfGSU7SXdcbJ3DmcFZ/myN4YuTXvTPrW&#10;JCvOU5JqrXHrk19nhhc+B0w+dGDqGF7ToSC9BNYEJXrq7nXeRe3GnbuxIDw4oPtd++rLLmQD2Iy7&#10;YCuCQcmcBMfdFzAkJZKKkhHr2IB2a+hJwaiErzdhoGAnAAqyAqBARvfsXRxpY/4AAP/0SURBVBKY&#10;XaNf8oc/4A7JUI3v7J4+ZvvGrEdL0EMnH2Au/tHAu7OhCcdZ0aBn7MZd+RuXj3rUow6bcr/2gU9P&#10;8FaihqZA29tA4HwCsTNKGMm1PcjT+ewfH2rj2iV8ydmaVR6Bc015qSVW9u8+JDolGkHJhXurr60u&#10;kVKXaDiLsRIMd25uTT6cd03iZjIXNNb4bON/zpfMzH2CeIj3CY2RgzOSQ0k6neyNH32U+Pnk46ab&#10;bjrW8A38DWDz+V81e9fmf/JHdIT/yifyWfMBn17RC28X51vA7see3Q2Ycu+c+lPendH5zDfefdYn&#10;Q/ZAx+gIHaPL02fS4dr5CO1dLqZcyQSw5I+SU3DB3FsgSs0QOEXOkLH0Zm4qFCihUwf6c05QPoUH&#10;oqmmlAXtaDQfpNhgOkpO0ry1zgTwP2uGrO289jZmT/xJ9CRGzs64GT98NeMuMZCUkZNxffx2vvY2&#10;3j5qa6ejycmoJUNq8tdGV7Ip4TOGF+vwYA6OccFG8PJjG+t9r89eHI+PgQUbT7nebMLhIAQbzsTb&#10;QPzCIUfn1jaGT3s4J8em7YzadMNZ7acPBFP84s84HsmQ7NDCf98ZTJ59dD8TP2snOHNyix8yI2M8&#10;pxt4pisT8Ai6D3XtaKPbvt1Ld6LfHXaPwPpTMPe57JJtSHpKlgQE+tLbLcmfRKI3gWwHsCNntw4I&#10;JnAFmYJryZ56gmAr8PlTKqAgZz90AJp4i3a8qYPG4WTz7tk4HqNVcqQumKFNV+my86rNuRcPOvfc&#10;c8/xPVl/D5Dumacv3oj7aNha+1pDfgAvM3kroSNLMsz/rEm1tto6eKC1aFqj1td2Nnur7dt9wGnM&#10;PH03JmEqOZBkzCRIu8SoxKN2fWtLJLTd1UwywJoEqkvUtEv2SuTWMfVM9BorAZxJ32yvgG7JkXqe&#10;SV3b2dNF0J93kfj5yNccOfKf+W/g3tkv3efb+QXzbJ4fCY8fgsPn0Z/8VzHBndN9CWdvw3tImneR&#10;3AH56jtb53VGdXcDyIeukGFz7l2tb5490zf6kf2wnXyiNt3Od2rvcjHlSiaAlCLFzxA4S+McDSVJ&#10;ifQDClUdNGftHNefEG51YymkMXxIFgRjfXNwUt6cfTWjzomqgbH2dzb0ZrDWN97+gDFLBH0f0Pfq&#10;OAHOwjhjLymS8GhLdLRLJuCFb21j5Avs60zWeoq0l3lnFDiA84WTE0JH3Tmcm5ELKtoFRA6IjMih&#10;j3dzmnCt0eaAH/CABxz4EkNz+PMDEX/P8TOf+cwR5Dmnj33sYwd9jgc9TkYfz9aQC8cIyALPJVPG&#10;ZuKEd/J3DjjqCcacFU01+sbQ5GDJeyboyST6c5+gebggeiXX5A/aO77UjcXLqf2mPqkvu7h/NgFK&#10;IEpe3LO7S3fcJR2QzHSnnYU9sEO47l6QEtB6A1YSqBbsBD0JoLagJOCla/SGTtoj3QXZLTCHJ3wa&#10;z66TMTvVd77qfANc6+Hi2ZtvZwbGnQ8f8KzpbNk+ekDQbF9tPOKHHtOX9rTGHNqT/0nPfAkf6Hzo&#10;1k4Wk9domcsnooeuNQAuuxX0ydrdlASWCKlLNNxDNSjZq10ScR6UnPEl2kAblNiBmfCVBPJDjbVW&#10;eyY83wrg2bnUzgk6v0SL/vVRr6/zaMPBR76HTMlTe0L3zNfke+Z8/l9s6FMZPlzfdwTRta89swX2&#10;0VvAajIvIewugHOonc1Za3d35icY7/zkSc/Zc3qGH3pEf7QBnUqv6PouF1Ou7BtAhgC0QYoy++Y5&#10;t/raHGjQfKDP2ASSnHd4QX11awL9AqugGx1z8ZAiU/CcZc5bsMlBm4vPaKqnYaPrqe6P//iPj8SM&#10;I2DcMwnjEEoC0NDmLDgEdfMlHcZyFBKMztaZ4BifcnGGZBi/6IH4tkeJFbCmAEE2zksOwA92fAdQ&#10;ABY0BBey4YQ5J2cVuNEVrDgSeM7E+Xkr4u0dWXqriHaOxTy+9OPbmTofuUmwejuYXJwLjnb45pxr&#10;Jlwz6TKOHjolbSWBaOAfRMsa661rLXxAdiu4q9mee6MH0J705xweGrvskk24/x6I3J8kxB2X8BUs&#10;0g349Mcad5ndCyY9KAhgfczbm46Crb6AVJCnX/RJuzcTYPJXkgVm4gPotHlr8KWPF3y5T2Nkjx5w&#10;PmdCyxnoSL4CXXS86WPX3Zs7zlaAPdAy7k6dn07EBzmgD7d97UEv3H32SueMdT5ryd46eOiir1+w&#10;VicL+AA/cPDvfM3DRc95JVqShZI/0Meg6hIEUDJRQiHB0JY8VJdk6Zd0nQK4oPsGJXl4KgGs3Xzt&#10;6Oij09rozr1ASRK+nKVkqgcR+qYuwUJD7c7olruh192de3MH+Vm+wb1pG9eedq0v2ZPoTd+m76GU&#10;n6Qr9ve2kU2sbwLx3F10ByV29Tu7MXX30Nm7G/P20p5r6QR9yvbTT3YwwTg57HIx5comgIBhcEqn&#10;6qA+gymIMxbtiZehqQG8cFfI+MKP1tzL+FwfTrwDAYMyFzxmAGEI5qyJF8BRZ9wCvjGOv2SAcQsW&#10;vvPhu4GM3zzeQAZmL05Zn2EVyAQ9QcjTJMih2DcecjTOVdDRh4PfZAA3XgEHZMy6+NWHjwfn5ug4&#10;CcHCR8DomxfA77zzzrOPf/zjx0fB/myMJFHgsBdendk5PDWj5UckfgGONlnal8zg4tkdGLcnuet3&#10;hpyo/ZN5spiQTJqH3zr9tU0G5FsyiB/Q2JwDM8nTx7t29zOhJHDyBeqr8aDtTHP8sos76h7oofsv&#10;yZM09BZXYFQLGDNBo8vWA/eYDpqzViASdAW4/vcEySH98ZGbcf+llsAHlw5FNzuhU9Nm7WWP2adj&#10;8Ep4nIus3R3Z93DmnGRvDf7Qh9+Z3Ce6aHkY028vdlyQtN7erbcWXW08mIOLDoBHvsYA2XY+uABv&#10;2Yxx+mEfbTV86+xRgo62c5bwwQUzAQxX7R7doeRJIrAmRiWB7oc/qK4tuSgJcV/6KzRe8lZfuwQv&#10;aGzOSUzqa0v2om28pKf6FDibGq8zCXIGZwzMwbMXWRUH3IH76k7oQPW0Yz4m32OOH+Bz+H8PzPQO&#10;fv7IGnP+S01zaEr82EBvA7uLErbuQxvEc1A/eeg7a+PWWB/ouxNyZYt0N72kZ/QbX8UufUAWu1xM&#10;uZIJYAoRzARLXTswXx0wBhB+47MdDmBotZtTMyR1e2tPGq0LhwJP3uNxOnNGH+SIWxcPwD6M2Rwa&#10;9pIceIMHBA1vxdTmMnzt6eTtaaxAkyMxBvBuHadizr7AnHEQbXwZVzcHoqO2Np7t11nU+ILXx72C&#10;iDH8aHNC3/md33n8aCR8yaFfAL/+9a8/HI6nW3vC5UztSS7oOkN8oEmmeOFsSzTsk6zhC94ldyA5&#10;dKbO2HxOVm08WaIHtHsaL+HTBznu2ubUkrsJnt57i+tsc87aKfOg/SdP1Zdd6KK7JPsSBvdRAidh&#10;AJIHY5KPAmN313r6rDZfMimoaEvsJBuCnB8f9QV7bW8D6Yyg1Fu5Ein80Vd7oKXvntxNSRM+Ogd5&#10;0yHrgTH9eALevvjhkzk02H8JkzYcbXeUberbRx1Yz47zH/TZnuRkvqDauuTRnDXOkS9Ajz3i15nh&#10;4yVbiYa58OmV9e0x966PRom8+yJjgZ+tS3zYLpAQlSRVlzBMMKeWYIDzEsGZrGnDU5fcgdkGvdmb&#10;b/9moqdfXXuCPeDHH15LoNR0UILFd3noMG4dmZAZWaVP7sLdatOrHia13UE2PQGOxI7e0DM+gf7w&#10;G+ajpe9TErW79XBUAggkhe4Dv70JPHUXyT8ZaXcfnb+6Nc2TsXPTCbri3HQKj8U+QP+Mae9yMeXK&#10;J4AMIKDQAaNZxwIGkOHMoBiEZ3xtrzQbn7jhRLfgb3zC5F87RU/xCwqMIecOD20OgNOWaDhr7cC+&#10;JX5o6fuOkYTiec973tlnP/vZ45etvjfH4RiHM/lEtzNxKCC6xkogQMEwHHPzDtA1Fr36eEXP/3zg&#10;adQTp/+L2Zs+P97gwJzf/w/sv+jjMO1HFpJczouj85Qr8XNWIJDah2PJeeLL21HrtfGKj85ZMBOk&#10;BDh0jOOx83fGzqw2Rn76cI11B9rtt8qg80e3JBCUdAboGwMSPskfpw2c39iEkktr7Q3sF98gXrUv&#10;u6Tz7qqkocQB9NbPvZTclZi4N3rWWZ1d33nZy0xKrKEb7rjvowlKgjEQ7I2btwY+oCP69sMr+mp7&#10;q90n26U/5uzrHPrppLM5Bzpw3bkfebhD9PGLHlw1mu4HHlr4MA60jTmLpFYSpSYjIFlORubSY2P2&#10;JxN8os3GyC4fhM/wopE8zRsPx12gFZ4gjqeC+YSSQnighL4EH/8zmZIgSDZKGvQlESUboOSjunXR&#10;mOBuzbXHTPIkLiV/gTnjav3WRCu6K8TnTHaAvmSKnkn6+DJvn/vxkX3IpYcYekDu6Zo6fcinZMfA&#10;uAdA+s+H8Ic+FZlf98mP+OqQMXT5C3fLj7hfvPVxMP7Wj4TxCpyxZDDZz/NPmehPOQDt5tNd+kGv&#10;6Zfz4w/ga9a7XEy5sgkgY+A0SzICjq5xAVdffQoo/al5YxMaby9j0ddXT1rN1w8XxHtgLserrp2i&#10;MwRQEmgMTrQ5AB/7tjYjLwnAF7CPhMr/n4sGo7OeE+BMOAxr4ZUU5FTaa/IL0ClQlWAAa1qLD7Th&#10;qNEND001xwOfM2H0ij/94g88+1Mw/vbf4x//+OMjXX870B969qcwJISebn3Ufccddxz/c4gAK6AK&#10;4s9+9rOPpJIs0cUP2XTWzmn/eHO+ApiAZV3nCz/Qn4AmvGhrt66+uvO3Jnz84SOwh7nwgbGcePfs&#10;DkFt4xPQ6uzdDYg/cNmFLqXjkokSkJIFd2JMLeEQJNR0KPmRCRl4oHAmNAXTksgSEWvdq/3ap73Q&#10;tKZ249Gxhj6hP+3U/nhHG4611ekfWuxG35y7FJzhWKtmY86hbV/2RRfTR/vQR0kT3iVObJnteLMk&#10;YZHwCabwO4v99K1BG+C1PfDiHMCcdebxbA08bWOdh+yNoRt/yST8xkv07OUM5krq4dSXWJVkAYmD&#10;hALMBKLkYSaI+vBauwLa5DPfUpXgzToetKPXmqDx9iXz5uK5RKe7KfnrO6gSv/78ijWSIHrAByXj&#10;2u6FXkvq+Cttfj9bzv7ZuLakPn9Cx/Iv0YBrL3J/7GMfe7yJ7gHavboL/PYWEEhY+0g4uau7l+Qx&#10;2861QjjpK1yypwv0BE90EC/OrU4GwS4XU650AqjmDLXVFHeCsRXW8XA59MYE2uYmTvNzbm3jRT8a&#10;cz4+qwsGYLbXfkrPYDlQYJ5ziA6ajAZOyUJ8MH7t3hTlRCRKnIj51hRM0Y0G+vrmOJGJX4Khzsng&#10;xVzJipp8tQU3bbzDcz4Oy/9q4Ht9kjpOhVPgmOBJ+vyh6C996UsHvxyEYMJZ4A9wLMadyRkBXLTj&#10;FeA1x2lOm1PElzm8CXJkae/WGXc2YK2+89auXz3byTRc8gDG0Ma/cW047dN8dXy4i2gAuHgHc+0K&#10;xuc6e6GJ3mUXehuQv6SjBCSYwUGdrtMrZxPo3DsZSWB6i4eWBIgep8toN4aGNmBb5umm+9dHS6KF&#10;VrohKME3JoGJF+PTDuujZwxv9ixBQl8bnjZc+1vL5tkHvJKo3po5U4lSiYVaYBVMzXkIiu9ooA86&#10;10zs1Prm7I/n/E53QqbWw42P6OenQDKzp7Y18EsIJRja6MWnBCiYSeAECUMJnySrGpRglJzNNWsf&#10;kJNkr7d5xmqbmxCNWceHcziPM8S3cfM+NnUvfBqo3xtASRCwhozpHP1wB+SYD2Lb+av+S8rsnB2z&#10;59rsgI+HD+Dx99kHWu7EmDk+E541aPCFwLnwW8JKx3oLCEoESwKdl1y6B+Bcs99dwQXJktzdOznS&#10;JfyRAbuYesUejO1yMeXK/giEkTAOwFFxmgKp2ph6bTOkAm2Jg35jlD+85vXVjdWP5grmztt/HQs3&#10;MOYsQedM+acxGM9R5LxzQIwHrZICAdKbMl/69RbwEY94xNf/u7USiBIP5zSWw+AcfLza95Ws4Xw4&#10;Cx/BckbGAn/c2ZpoAk6ndvJ2vpISPAoynBAaPp4QMDzFvuIVrzh+1fujP/qjx/997BeR1hSEBCzn&#10;8wek8WJvcoUD/G8p3haayyE6Gwdnnb4apAMATzlCc2hpqztHuME8n76aLNFKzmqwrrV3a8MN7C9J&#10;jc/uVG0+Xme/fU7tNfkkK3DZhR7TAUkV/QUzKSlhAPolHmwCZDvO5jzOaSwbyY7QRBsu2bA79OzN&#10;3qztASL8Arw3FGoJjL3N4Zcu4gcdtPXV2aY59O1lj+aNhWcvffdKP9XOZe8+khYgSwS9cRJQBd8S&#10;iQJqwbTkDw/2LHh27vbPz5AXPpyJfFob5JPUzoo3fOEJ5J/QNAfX2Ywba67zw7EXGuTqnOpAnz9z&#10;npmEObeEo6SjdgkGnPOgZANe9PRBc+05x4PoWO8O5hh549kYfltvruRPAiX5K2EvoYJDHu42OXUP&#10;fIP7otuAjWfb/Fd+ic7QW36bv1ObU/MJ5uhW6+BbV2wzPmnDpRPk6m2lH4h4YzkTQefqDtT63UN3&#10;Apyvewpam/zIqocBukd30h8yoU9qsMvFlCubAOa0ckjaakBpGYw2xdYHtdUpvSDYWCB4GA8HzPap&#10;NUH7tuc3gsm7vvVzLoAzz6idMeRgBZqergUrczmGEjkJlu8CaucgGDo8DkIfvvOW+EnqOBSJGfC9&#10;En3JpLaEUDKInsTQHsbRIUu0QXIlJ2coQEj0ODZ7a0vaSuTsI/gUOG699dYjEfSL4Ec/+tEH7/e/&#10;//2PxPDlL3/5wR/ZoeWtoh+HkAsZ2dt4jk4fH2rzBTL7cb4lBTlf5wGcqRoN4znMCZ1VHY72eWA+&#10;mtGYcmuvcEGJnnXqyctKK15WMA4uu9AD91tC1Z2rJRsCo8AgWRAc4AH31n3Rd2chBzrQfHTRc5f6&#10;xuGQIVuiI3C6a29a2IA2utbGg+Sq79VZiz96k760X/eFJ+ejz/Y1B+BZk21rd25955SMWMOe5xsS&#10;CYbAKpnwXS3BWOJREgUfHt5KQOl6PKCvrcabM8IN31nJWt+8tc5DPngEEpa5jzE0m6d//ug7es4E&#10;x5oSPDzhhezQyHcBeM4iKXBWclCXSEgeZiKhnsnGKSiJK0EzppasqBtvDth/Jov4mHPhA316gW93&#10;ZV24E+DCQauPVtEnM3JyF+Scb+KzqslUm97qs3N6ysb5TMCP88n8MX8K17iHSLV17tLd28s+xuHT&#10;V/Tso0b/iU984sE3XZMA9r1AfEsGe/iYdwLfXXQvjZMJ3JLG7iv5kVs2nn3gEa9sS9vYLhdTruxH&#10;wJRBzVDUlFibA+KY1YE+o1EHlDuYuPpw51p0QWvn3IRvBqe56vie9drurJ3bWP2Ak2YY6pwtB8Ox&#10;WMOwPfVJ1CRYvjeXw5BEAY6BE2D0oLdlEkGJVTVABzQu6ZMs1uaEnDF5Tlnrdx/G7KHtXP5rO28o&#10;OShfkO/Nn2ROwvm0pz3tCJ5+BSzoSQLf//73H3P4cc6SHnicnreIEtP2U5MRR9NTtyBV4F6BfN0H&#10;ntEvscIjaBw0BuDMcXiNVwMOWh/enGsf9ak2iH7gfNa7v+iC5O/s3YEaGL/sQm/J2r2UQAgC7kcN&#10;zLkrut1duTdz2pIJ65wRuDNjggawh7VwsyvjcPtIjf6TDd1PZmQpISRf9KxrjvysRzs+C+Rw9fFo&#10;zL7w7G0v642zUcHUGxa/whRoBdMSBoERjlq/tyuCqODrbUyBtYAKl6wkVc6MH3xo4x/gpYCq3QMg&#10;PsmX3vMPan3rAVroou+MzgPQQAvAsRcdtbZ+9qZdQm8MXX3tAF7JbMmgszkj+Xij5vwlIDPJgEdm&#10;tSUYyc649gTj6JeIzHH4rZ9rw+dngeTFGF4lgs3DNVdiqHY+OO695F2fPPM1+RV1Y3RNzbbpUH4D&#10;uDu+lO7mu+l1+lqSB6wz7n74SHh8uXX5EfPunj7gF9/4pG8r9DbQXXQ/Ux9L9oxNaB6QYbLJjuxN&#10;R+NFvRPAiytX9g0gh1OSlMOvXVAD9Ruj3LUzMpDSq+d4Dl5dv7H2nDjVaIXbeDD78wzajRsL9Ck/&#10;0M8QGguMcSAMhOEwIg6WE+JMOQxOgqF7Q6fm9DkET4rafR8u3GoORyCEx1n0lk/iJemTVPqunsTS&#10;uGTMWmfFmzNwNskjWXJSfsl748aN4zt/P/mTP3nwIenzAw445MIZSPb+5E/+5HBkAggazidgCjKc&#10;iT0EEufnzPRB7YJLbx0EngJUwQsIZoBM0zdnoB/A2Sa0j7a9GlPnrOvP9WQLyFbt7NpBa63htKMx&#10;aU+ZBpMXNEEyME8/A2svu3Dy3YO7K8kQ/CUB7tt9wXEvJR7kQj/cGT0z5r7gdF/Oh7715smMDMzT&#10;JTjhkhN6cPStQxd9OOkDyO7QJEeyRY8NRdM56K712q2lg4Ik3ZUEeKPiYzYgoLLZEgnBUSJC19UF&#10;T0EXCLrw2bOvSzhviZOgSo7pOznijYyN0X9tctVOrukIOeLdGToHXLSst9a4dWRRQgnHuDPDxbu9&#10;S/6ywxJA/LJb88Ca+DV+Kgl0bkkgmAkFGVWXXAQlZKBkzpg22iVtM9HTnv0JrSPnkj6AV2fqDiV+&#10;AG3gXGRkDB1rnJE80xH6lB9wHz3MGc9naNNVffbdWz5+mA/24MLHGvMQrM93w7eWjtIX6+i+2l50&#10;IFuBi5/s0Xmcu+SbHpf8SfS0S/iC9HYmgtogWZZEk5k7zzfTLXo1YZeLKVc6AcwBU+La9Sk1oMy1&#10;ObT6nGDjK344BccAXvPmwFw72/XXsXW89ilwxmrnWs9cnzwYSUkLKIhyohwq42Js5jgOf3aFk5C0&#10;CRxAcleCx5nA43Dw6azx0/7kwLkAjoOzAObItyAYrwJr42hLFHM69lFzNhJSbXh49B0+SaZfBfsF&#10;8Ktf/erjY+l3vvOdZx/96EePN4UcBhp+Cezj4AK4vZ2Z4yrAcCxkw7kIVgG8AlnA2UwZq9EkE+e3&#10;p9pe6YaxkjTj+trGnHvWzgu04QbRirb10agd3XVdvLmzxuDlzFs7cS+7dAfdi+RBkBR0ShZKGOi0&#10;e4ELxzr3Mu0gvese6V53qSYb+ORAfwuU9BFONNBWsyftamvptBpta5IlGQu2dNi8/Yy3xpkERIlL&#10;X66XAJYESgolgYIkPHYrqNbubYugOZMcbcG1IEo2dJ0s03Wy00522vhSl3SV6CVjc/mT8PMr9jQG&#10;yJ5cyS4ZTrrAnt1jyV797ljipDZnnN2W0DoXX+a8ZFACXDJY8pFcSj5OJXAles2p4a4J4Apo1oaL&#10;L/w6WwlSSWE1vuGQqTPNNeRdkmicPpFl+qWmP+yXX6anfKSkjq/ms0vw+Elfm5H8VffAD0/fGn4E&#10;bb6Azufr0c1HqOm+O9WmS85RYpss6Cm5V9ee4+6keo6t8kSXfAB9oT9khlc6RS7GdrmYcmU/AgYM&#10;g4KqGY32CiUvs2ZMQDu85sJrbXUwceecNj60m588rfj1G4MbfnOda55Vv3F1AIehgIIgJ85pczCc&#10;KefC8PQZvO8C+tjW2ztOImfSR7glGxzP5Nn5SjjimTyNVxvrDDNp0eZMOCTOypgkT9venBsnJ0EV&#10;lH0c3Pf7/KkX53QGQdP+r3rVqw5Hgbe5t7azc6zO7fwFQ+PkA8gqueVsJxiDM+vuoz05zuQB9OeY&#10;tnOqV1kA8m2+unVqewSTftCa2YebHqrd07wfdXeqfdlFgsGxdz8Co0RJ7d7csURALXCWjFkD3KU7&#10;0YbvPumwwOjs8OmFdvecDNTkKmGzNygBmrbk3tEwrm0dWZOnPph4avfB1tCA576dqzdXEkDgLaDk&#10;T1vyJ6ERGAuSkgPJSW9cjEt+7IdH57jtttu+budkZE0PPWrjZOPs+MCjs5I5OtlDb2IEYXNkXjtb&#10;Yb/OV2IYHXWBGy33px/gq8QHX2pgTGJhH7yqzZOVdT0ImCsBJI/egpYU8w3JRxuOtrokY4XeysGR&#10;+GmfwgNwANoll/Dx1dnIWE3e5iQ12nyRs9JLOObg5ZvIzh3Q0alDdFObrvEVAA362neu+W/JHT9a&#10;XdLHrxvrkx50tNU+wenrDfDQBXTV/blf/PHDvk/tjp1HYkuuHlZ6YHEH/DK91jYPyK37SG766pn8&#10;0bkSfXJK3/DBZvPBeNrlYsqVTAAzEMCZMQ5gXM0ZVoMCXtAYWPGb159zoLnG9NGor64/8YLJH1j3&#10;Cox1rtboz7F4b0xdcqLmSBgKx55T5my0vT0rEfmxH/ux4//e5TA4AgETaHMIJYOSNmBdiQanoQ/g&#10;mp9jEjlnLAgagwOXc/KEKuFT69uzNyfO44zWOS9a+PcRF8fACXp7aR3+0OkpFj4nwplwXgWm5FGg&#10;K5BPSM5AP+ez4pG5swFntu/sNzbbgT5ZqN1B8pprJp36E8imuWiQA1lK6Dn87qN96VX6FKSLl13c&#10;iTuSOKSv6WzJgDaQDLhHZ3E/2gKovjvtbCWDztd9k4d2OqCfnpGXu7aOrsAB+gWf6u7HnvQB7daZ&#10;B+bcDX1Gv3sT6PqoF0j+gEAqgAqeBcb5JkrC0AONviAKV0D2NQrflyWr1pMZ/ukGvsnVPN4K5CUr&#10;JV9oC+7OAz8ZBMasyZZK0Iy3xpw2fIF83iUoWVIDe4P6zQfW4gt/8UiG5EEGEo4SEMlfUAJYwgGS&#10;5TeCU28Ao4NutNAnL/wA/CZDd4V38po897aP7NwBcPd4hkeG2W1+iN5o0ym1OT6xpI5P5Tu12T6/&#10;rQ2M0226mJ5br6abaHgI95Wb+bBPn/0N1g984APHJy0f/vCHD7vCI3CO5E9v02f95J2sJpy6o6nb&#10;7p/c6Cgdyu6yPfq1y8WUK5kAMgDKoAYzkIH6HO6sG1fnjPULAvVXenDnWG345qxXT5rVjc/5lRaj&#10;Nh69xhsD4TcH5vk5Ce0SFO0CUUkgEBQYGmfG8CVRkj81ZwB6C6cu+ZMUFshyIs3NmsPxNIpeSSF8&#10;QUjbfB87C1j2tg/IeZWA4o/zkrByUL4fKMHhqHrKhQvPHpyaAOF8nIjgw/kWmEv+gABFh5LXlF9y&#10;JevaOd7aZG7e3Qfd8bwnuBN/Qus4ZutqlxA6j354wDr6oG2+cevhmmvfuf/cNx7jF1x2SUfdF8df&#10;4iBI9vZHXXIQfvZBBmTmzNruCQ56ztq90kHyMAffnDXpIFrpBXz2ozZmHZnDp0No0Cvz9Cl87Wyv&#10;cXdjPRtCi54KhjNwCoje8BU0ZxKiLTiqvQErWKqNSSjs5esST33qU49z+WoEm/I/63jTY1/yKJkm&#10;Y/yXpJBvfsI4/tEhT2uzndaxK233pa/denOdH/0SOePkQRbqZAk3vpwLLiAnY+b07QHXmMSpxCw5&#10;qqcMyVTdWzsAHyTbU0CmrQPaK014Ehf8rh/3SmjTY7KNdzLubPCci+zoNVrGphzzDeSUrpMd3XUv&#10;fC695S/5RPV8I+j+4ViXnwP6cPlP69mF5E8fPtr4sL8/qP+Wt7zl0Cc4ztV5nJ0cyEYCnvx7Uz3f&#10;WKunDEuorSc7Z0ePLMiJ3KYeBeSyy8WUK/0RMGAYORRtUHCj5LXVoHmQQdWeY9FqfPbnWLQbq228&#10;udoTwmlN9GubV3cu9XrGHKgakMdaMxgGVLBiPAyXY+VwODrGLpkCEilOQJsj0QYcBOB4ptPpCVKy&#10;Z7wkUgLJeXAYanS1BSIJnITODz3Q4aTIoo8zeoL1Jiu68Er67KuOH/wLCAXJnCzn4bzOXpAhj3Qn&#10;uSWr5DznknvtavJ3R/bGu8Sge42GoBnt6tr2ghudee/oBCWB1WTozOqctn5ysD7AR7oy60Af2Oey&#10;i3sSWIC2u6Ov7nUGTbrrLrXdJVnqk7X7nQFs3pd+d28MCL7kYK019I+MjZEJmZJjtECJkBqtdAu9&#10;9e6M4UntrtoXffxLEuiswOmtSQGyJKVkBMCTXKgle4IlHH2BskTQG30yDM+Z8UVu5Fhg1QdwZ995&#10;9PHtDswLyGQFzDu3u3Hu+s5LJmhkc+RlfzTmHcE3niyB8ejBx6d9wUwC0Z+6QA6SBzKSTEg4vE0j&#10;05mIJNcSD1Bip7Y+mZekhKfdWvSiTcb2jke+B5/J05lKVDtLbzqdv8QRHftIYPlkZydDukKG9JA/&#10;TecaJ3P6qk5ng/xROmtdMra3Nr3mq/kQdsOPRx+97gLQq2TurKC7qJ8c1eRFRvS6Nvkly6D7sK4E&#10;kIzQI0dyoGt4jm987XIx5cq+AaSoa0ADBbWccQEOUHg1vObRag0wF079OR9Yr554wcRbAW31ebjG&#10;oh3P4WaYrVvHGbtxsmk8WeV8GQ+DYlwcDWPjxMxJxGbSJ/mSaAmOAliJnLYaNAefI8EvhwVXOzAG&#10;z9s8+/juISi544i83ROEOTtz/WmXEj99NOLR/mTlDBxpTmk6jgJMQSZnmKMD5JactJNrMgXJtLGJ&#10;s94FmO11LFzrAjJy36Bkr7GJY865k1mJNjyymLxpr/u1R/i1L7sUaAQU96ftLoGgQEfdb7oLz526&#10;Z+BendF5nZOMVh1MDvR0np+c7KNdIg3Q0u9N9AT6B19QgldNTwpW+GNv6Zp93Rf+7OmMdFfwEwgF&#10;y/nxmUDq3L3tg1vyJ4kw54+ze+P3whe+8PhOrz+TZG/48NiFs9x+++3HWcgtOUvw8FhiQq5spDl9&#10;cikhaR3Ak/ECdWclE/vhIX9jLRx14yA5dWfq/BR69sGXJArg0554QguOpNA58UOOEii1N1G9FZR8&#10;zIRjJiAleNUlhfVBiZ+65A+eu8BTPOAt+eAbn85EZ+GRFZzkCc89dSbnNq7vPM5nLT320Eun07l0&#10;GX3ryJxumTdGv8iUjptTw2+MTtIHa9DlV8xb1xo45I6nfCkd0Pe3AdkFXp0fv2Si7mGGrHq4URtr&#10;PBxA1mRJn9Nv+6JLRvZOZ+gT2OViypV9A0gZKHpGQLFBhlHbHIVO8RkImO3m1PUZwOyHr41u+M3N&#10;fcOZbYbVuonbXO1vNIcvMHlRB1MmarICHOt0roAhzyAET2Lh4wOJluRMoDPGUaiNNyegCYbGORH9&#10;nBSnFW9q5+YwQEklkMxJ9qxD1z4SRD8CUXN89lADAQ8efDQ5fE6Hc+UsnIfD4CScsfMmg+QxgayC&#10;7mnKFMx7aEx7lXf1BGsbn/u1V/JyJjJRl4hMPYsefAAv3JJAeNVz3Zxb2+CyC12UJBRggDt0f8bp&#10;qIAtSJTsCxCAHDtHd+qukzHI7sgJTTj0KDmYo3v00zr41rkDeu1e6PnUyd6ewM0f2Rffq63ZAz7d&#10;Rwdt+AK/8xQkqwVFwC7Nl+QIkM4scbAWGCcXYwJnSVN4BWl2Qb766OGTzZSAkIHzSjB6A0v2ZGWu&#10;O8K7OThoGEfHHmp7Z3PkCyderet+jOuX0JBH911SWuKkHdgjeVqDf+PkUALYWygJxvyIHUjqmisR&#10;hG9d8+GC7kRCqQ0fLhnaF7/5nhJiMjDvvvDnrObdR7qr3f2ou+eSfvfv/CXqzpxeJiuyI2Pj7i5d&#10;16brdJqOdof4QEvNb5iDYx5NOGhUG493tT3V7i3dMee8zkAeZANmIl2d3MmxxFwfvnO7PzIgI7Tp&#10;lr3w7KzxvsvFlCuZAFKEVWEZwVTeCRmIGmRIYOIEjcMDc2ziTThFZ/KlXvfTR79+c8DazuKckxaw&#10;Vt94xt06+IG5gNMFGRLDms674Nr37NQFPE5CEFSXnHAwJS4ciYDqSRJf8YYnjrovKQuw3uihZa39&#10;OBAfCf+7f/fvDmeHhj3hCZbV1tqbzPDOqXA6nE8OuMDlfJ0XJIMpF/WUWTIEc64x7c7V+LyT2V7p&#10;TZg0J1ifzpEvaBzMO2+vanCKp7mX9Wimd7O+7OLugHsUQLXpqfuko2q6IlAUaECJTucWoNTG0XE+&#10;OksO5uiCsZJmethDDv2lx3DpILnQE/pNhwFc9CagAZK7AEX/nAXv9kUzu3EWY/Y35lwSFB9dFiTV&#10;gqQ5wDbJJHt19vRdvwAMBFB4Eq7kA5f9+FNKJVhkYa5Ai1a+oTcxEhF4nQcd49bpw1M7O7oCNzpk&#10;YIwcp58B+EKHDLpjfePRwLc+PwBHH8/2xQv7im68wEkO5FUiUpIhidMuoSPzku41ISlpDOC5E/T6&#10;6Nc+nQXP+nhzBvyRgXF3hdd007w5csf31GOyMN89OjOcZIq+2p3QNbLRpl/0Olu3P10zl+9XW4sP&#10;bXeTT89fRc+8frStIWuAB/yA9EVtDXnEu2SOrLqH5KcuIUyeakn4fKAnH7KYZ+/8u1xMudIfAVNO&#10;7Rwv0Oa41QHDmH0QTmuCiZtBaa8057p4OAWn9tE2jj4jnXincIE9Ore6McZZO9xgrmldcgOMWp1R&#10;MTbOiDEKiBJAb+gEDk6iN069dQoETSCgCaLOZa8SOTTM2888kNQ94xnPOP50hT/z8vnPf/7sCU94&#10;wtmTnvSkwxmiK9iWKKrt61ycAwesLqjknKaj6Jzz/AE6yZcMV1k33th5cApn0iKLqQMTrG395GXS&#10;jJfzYNLVrl97Al6A9tQ3OnjZhZMXSLtPgaTARwbu1V2WmNGRgit9DRcNeM5FDu6d7tEdtTdw9Joc&#10;6DT97MGFjtE77WQVpMuSQLahLvnTD5I9HvAs8LtPOtxZCsx01DkFvRINiYjACHpT4qzOpxZo2al1&#10;6pI3c9r2RF8yYZw8sgv4xluLHzapJgN8wyUrfbJL7p0HLhx8BOjZJ7vrnGShRqeHsvjpnuMpvpwB&#10;aDtTY+66ZCgaeCJbtOHRBXhoSUAkzpKKko3eCkpazcHVloC4A3N91FtC2F2g0TogSbFfibJaH394&#10;SlZ4NYYnNVznUcPHN/7JwfkkT8btYY3aHOguknt3R8bpr3ujw2RO5wB+4BvL5uHT30kLfbV+9xh/&#10;2mp74WXeYedzLryXACZb9kl+5BqQNbmaAyXVJdbJCe32xpOaTHe5mHJl3wDmlCgkKGjWrh9QeoFD&#10;ewa/CeeNCwDm1DNh01/3mNBeQevQiFa08T3p1J7niC7c2TY36ykLRt8c0Adkp87YGT+jZvAcEWdp&#10;zls7H9H65a63gUBCWODkREoCORu1xM3bvH6FCNARWDiem2+++fi+EiN3Bs6A0XNgvsNELhyRdf15&#10;AvvA5VQ4X8GhQMAp4N85QGdz7lMySD+mbKfMGrPfxDkFcLrb+ivOOq49ofHJV/uGox+umt6o2zsw&#10;n05NPQv0J0Trsot7LKjQQaBd8gMKPPilS85DBwSIAqb7o4N00zzdNOZrDXSJHhco6aSHE7SShzXW&#10;A2sb1y4xosN0nYzJe+pMbTpHL/NVaFhDr40bo6vOJPnoI8aCo6BY0uJczpl+o1FSULAUeHsggmsN&#10;O73llluOMXsmx5JFNVuHb7zkSRvf9slHlGgkD3P64TizM+VPjAF2qYaHbkkF3uOnQH8K8JQuuHvr&#10;rTWGV2cIyADwEc5VMmKtMyYn88bhlPyViKxgHlhrDWj/9NWZ0SJjcjBvv85oHD4ZlPwZB/gxH67z&#10;GkOP3KxDi2yTA2iP2ukGnvKzHkhq02f3hlc8GkfT3vgyZq12CRf66zngtW97xyPafD8+8E9WZCj5&#10;AxLqmWDTc/qdrNmwNc4P3Kk98GXveNXf5WLKlUwAKW4wHe4aQAPzBUhGUNtcDi1n3typNcZqF3ir&#10;G2/PGRTCM2ZOv7nWBfqtCW/ONxat2s6v3d7xYWziqMlNW82gAKOdhs+59vQpKApe3noImH7I0Ue6&#10;QGAVYP1IwzyQsN16661nH/zgB4+/UcYheOuHNr7U9v3Upz51dvfddx/1/e9//7PnPe95x69/nZOT&#10;Eqzty4GhwXkWpKZjyAF2NudMHlMG1afmg1NjwXoXK7jn7jDdaHzirfc+6c/9m5s0g4kT/bmPe5tj&#10;K1/xoL7s4i4LKsAd05H0sbY7xn96LDHzVo+eChrWCqL6raNn+YfkYV1n1+4NngSvoGkO0H2yTNaN&#10;2z8bqs6u4lUfTfhsAt/G8ZUOC4ICozeA2r110u5NE1xn6lyCrj3smb4ImCV25rXNaZMJKFkC7CmA&#10;k/3bq6QsPoG5aUPZmbMZE/zVyZkc5r2iZQ84kgX0zANzc6/Zjhd1SV9zaDhXckIfnkTC2yRjZNZ6&#10;yV8Jifne7s2Er2Rktq1DS5sPAuSGHzLABxna17g96Zn7cf9kZd7d47/zkZ311jUmaSYf4/CTEXk2&#10;D+xhHV7IoDu0zt727aFcjYcelNV4njqFdn2ySu76eLZXuuPc9jPfWjUgp+RPhvRYsgckf+Tdg04J&#10;IFx3OOWKpvN0fm1gj10uplzpBDBnO2vKz8FwQLVXMDeDgdo4/CADbDz8ScPa+pMOgN/6FeCtcB4e&#10;OkB/0tMOmm+8vWuTC5jtZAiclaPKsTA2Rs8QOT5GF32BEMAXeL0JBIzSGwcJm+Cpbz+GzgEZ99+4&#10;SRQf85jHHG8IJXvvfe97z97whjec/dmf/dnxR5794VFP5ORpjb3wxPFyLDl/9PGVM8OPc6QHE5JF&#10;4BxTRo2pybw1cKZMJyQP0P1Fq/l0Ipj4sz9h4odTje46PkEwme1oTn4n/qR32cV9utcV6KG6gKTv&#10;3vFMvu7b3audLz2AW7AS6NJzQbGPcemt2h8T9yBj3LyEsLd89I8seyM4vw5hHA/uHP32KLjC6c0L&#10;3sx1HrYl6PkD0A972MOOt3/eAgqOBUUBsbdZBXq2ab2azJKbc5Z42FMNyME425EkwBW44RfQ4bEj&#10;0Dmss2a9F7jGnBFoF5jb09mNq0HBu5oc0svmgbVzj9pq/OBfYkAO8eMMzmfeXXr4xL85e8ElR3j2&#10;cnZyLykpATTmvM2RP7Aff4AengAa9kM7+ZmHa9z56Irz6VsfHQ+3anpljfs1R9/okTl7oOkc7RVt&#10;QFZwydAZjcFzRngAX8bhJU+4eLKezPCffOD3gGAOkAXgjwFZ0VMPK42BzoAH+1iLJjn21q/vXPY1&#10;B2PolfzB7Q5KZvFPRvjH89SnXS6mXMkEkKPK0TMYhqLOgCbMMe36DKH2HBdYGBZoLmfVeP11fXP1&#10;QXhz3Jr60TU29wvCae2KCyY90BnCDwedScsY2ZElKHAxMMDwGDYnwagFyf7IrHWCHzxvA/1vIoJj&#10;TgtI7p75zGcef/CZczaHhoD74z/+48cbQ+OSRA7CfbpbAVNwFmj1OYSc7XTEBaH0oQA2z1a7M085&#10;TdnUXuVT2/yKM/tkEm7rmp9r591MOsBcMMdmMrfOBSWbc01zE/c8WpddBCc6437BDACAntVOR+mA&#10;OydvbWfz1QLg4cEcuvDVcErivI32MNLXE7TVQW+dBerut7Z91PkgeqbufvEjoNvHuP3TWWcSqAVO&#10;Ot//BdzHv70ZERh76GF7JTrsoGBrX2dE0xg70bZPNmi8+dolLPBL8tBJlvTB2fDdnZBf6071tQEa&#10;zpwPQQd9ONGCZ6x7hGNftX7z3TG+S0zwmwzgGeus7kfSjZakxFnNOyf8eDUm2fB2SvIHeuOa3EsA&#10;nYec8WZv91Bibpz/qW9e3x54tH88OItan5701pmOJDNnTUbOkI4lJ+uMw6WD7sA8QMN6beu6D2vN&#10;kUF655xBbznxhXd45CFRo5Pq/pea7/3e7z178IMffOisPpDMldDRW3KIBv2mz+bR6u8zpuf2Jbtk&#10;jj/grp2FHJwbOCv+nEd7l4spVzIBpASUAVDugHHkjNU5lQxnQmOMJdwVTx8IruuYtrXrWNBcYD7e&#10;5nhgfKUBjM195tjKu/aExsyvc8mIfNTkl0xzOIyQE2HQDJsD82dYJGf25rx++qd/+uzRj370kehp&#10;v+hFLzrmGHi/Jr7pppsOXgTWJz/5ycd3Cq3x0e/73//+I3kUOAVdb104RjLHI0fKsXJQnGNOLR3o&#10;7nOEnau6s+vXTl7qFRpf5/UFRu2SJuCscw0oCagfdGen2qdwgslD7ZI3uGp9UCIIzIUX7sSXpEiy&#10;Bc7LLvStAL3COlcwcO/myEPfnPPRIbrkfJI4tfF8hLM7syBMJ+mbhxhJoTdIkkfregMI0OitH12y&#10;XzKli2ibA/DdFRw6C1/NhkouJBy9Hen7UGymJESCIjgKiGzAOTujvTpP+xhnG2wAP/pshu2yH7Zb&#10;EmhsJlX6aKGjxi/6gL2gq54+odo+E9wNvHDRSxfxqkY/vAI9yMa1jcPpLHgF+HZGdOGYb46sOiPZ&#10;Obd2Z0S/+e5BouJe1JKhEiRzwLr4sC5Zqo13JjzCxX9nmvzOcX26RM+6r/yTO5h3DTpD9JzDuP2T&#10;JdrdIUALnjvSV1tPlwB6zu28+nh3JjLoY1tz9FPiJun7gR/4gaNtbCZ3axJIlmihiQY5qsnAvZR0&#10;AvvAxStoXfIKnME5gbPscjHlyr4BnMCIAKWfAV4baAPjK8y5cFs3cZqf/dauMNeBU7RW3AmtmXxM&#10;3Oa1J23AIcyxibcCmamtSYY5EU6J4TE2xsh5cBgcj3nBs7cpEjp/Kb6AyhHbUwIoiHIWHA4okHKa&#10;8LULxoJndK3PqavxgR98ATyAqQOdaz2v/ikZNA66D4C3OQfmmnkXExqftAB6koV1HDReUjYTtjkH&#10;VtrhTvrhgklv4s/x4LKLuy3gBQU6IChy/u6+gKdNJs6S/QN6JKkTYEvKJMbpNijgOrs5ejlxjdNd&#10;/VP2oQ7fWrjGBLCSufn/+/b//QJz3qwURPsojH0JxuoJBUU1W5iywIs224LDXkAJAxmWQABtYC6a&#10;oICLZrZEr5xpvQ/7q+Gat84YGzXWvD3wN/WyNhmj3znm/eOlNpqzHb47UaMfbTjOmAxLbJy3O3QG&#10;8ikBARKWVf691Uv+0UXLem3jzoNm/gnv9oSvr9bvTNZ3nsasJTO0tMmt+0G7M0xZBPCiQxbOSCfd&#10;H1kZt7617QXg1rdP55Uc10YbHfSSE32l4725To9LJiV4ZGO/9NG4hxoQbWA8/pzRfviptjc5Ohtw&#10;5+jucjHlSiaAOSjAsNVrcORc1vHa5iYYnzBxptOade0VZnC1Hh6a7RPd5tRz/bpHeKD14a40wgt3&#10;pbPSmu1kFXDsIIfOQDkbDk0bvu8AepPn7Ynv9fkuHyOVFDL6l770pWdvfetbjydD360y3venCprV&#10;xgQFyaA75QDsx9gLMDkBfFXThfShc6ywnrd+Y+Tkzhpf5ZncVhpzLji1boXGw1UD42C210RNP5xg&#10;7YO57tSaCXi47OKO6ZX7Pg8KCECbbqYDdKeHB7pBh9Tu39mdEY47LHlovX2nTtW2Bj762nMNuZEr&#10;vr3F8PGY7/KB7/u+7/v33pj08Rc7EESDEpCCYsES0H1BtISB3ZWImAMzOZhrjGnPZMO6aBiHY702&#10;gE8O5Nr5532UZKxAHt1J67Xb2zz5kyO6ydO9kJ8+GcK1Vj33nfzpk7v7swZPUx7Jzhlr1weSut4M&#10;zvkSFrT0S05KAs3ZO/lFE794KIFx7hIXfDpjvJpz/ilH/drWJDt9d5M+Jh91MurunFtbrY+X9kCL&#10;rK3BHxzz7aO21rkkYlOW6eN8W9fbPQmg2lwf3SYn+6AD7JEe4a09QHLsDPgC+Ma/s3beeFUbQ2+X&#10;iylXMgFkXBwHpwz0J8yx83AKkOoJvQFQNy8p0T+Fqz5FT3sdn2MT71R9b+1vdSwwFySTU7IiW86L&#10;8wAFBEaYgYbTHEfvYzOys8bYS17ykuPPbviunyTPHlNmgrXx3gAC8zkmhl7AjRcw+awNOsNMdmpX&#10;h3dvsMrt3sB5T42DaIUzdejUPnP/2T4P597AXnO/8yBdv+zirkHBDtTP6QPj+ukcfVDTmea1Cxh0&#10;BwjEgX763Vo04dNtdIzZw1h06I711ghifTwmwdMG87tkJXlqYzPpK7kQFDsvnbe/QCgwFhxBwR0U&#10;4KsnwMWbuaBkoUShvjlnDc96/fZrjfFJS3/e0wrdA3w0ki0ZkimYsocLZ9KcbXT05z1Zj455e5BL&#10;SYXzO4N1yUxfXQICj+xL9BpDI/k5h/2iMenalywmX8Z7gDWWPnVOfXNqY2hoWwuMORPcwDicxjtv&#10;csFDYAzgsTuEY31nMdaddE/2zU6MmbfeHLpkkr56ywckf+QHF2/Wtr894wHPcNBR67M9bbj4gK+P&#10;T3TMo6mfHIJ43uViypVNANcgWCBTz4AblMSt/XV8wimcuU9jwSlakzdw3n73xsep86yQHE61w0En&#10;WhOSZXIFvTUBEq0CZ46IcRqHCwd9b/PQNwYfDd+ryrnYwzw8c/qdu4+C0eIU7GEvjp5DsFcAp4Qu&#10;XqNtrnHQmUHymJBc1MHEnevPww/u7Q5XWHGjvcIpmo2tfMwznUfvPLjs0p0XkAs48yOjGbAL4IKy&#10;ANU8KGDD8YbiX35NX4+3FV/FpUP/9b/8h++2CkzWoCFgaVtnTlBqnwANiZ43fH0Zvl829tGvGkgG&#10;g/qSQPugry4wqgvoAhx+9QuqxsMxR15zPDww6dTPlgT7gv+kHxhfaa70ArglDOvcKWhfcGoewEkX&#10;nBNoB9aqO39jJRzkutLEf3vrOwue6Q7oLlZ5WFOitoL1nXvyBb/9yNx4Z8gP5kNBd1m/MTVaYLZB&#10;fAH0OtfKX+eBr0ZH3f12p84fbjwAYwFceCXJcI07C371V8DX5BMf1kxZhRcYh9cZGwuMG9vlYsqV&#10;TAApQEYyjQkY5+i8WZpfAO8Nk6AJh3KlZMDa2hnpxGveWHurp7JOGoGx5qsFILzgrY9AQX1z9dX1&#10;J079YMWRJIDZvjeQBMx+CU8gmSoZ7Om7JM94iZd1avP+PqCPfRuzFm08+XMI/lB0+6BjnuzRB/ol&#10;ewANAN86UAIzeb83SH7r2Hnz57Xn2JT7KZzg3uZOQfRaN/fQXvG/FYhGNC+7sBNvFv6pyv/7ydef&#10;/dZnv3T23/6LfwgeT/2f/fDlS2dPef8Xvzr5+bNb3vXnZ0//8R85/leah//QDx71v/o3jz5w/2MX&#10;SW0BTwB09tWf1GcP0+dMCA+NuQ7d+oDPyV57ax/N6UurrSkw1w7i2/jEnRBPgn3tUxCd9WzRnvug&#10;NfdUn6LZvLUTV30Kf8J6rklHjU98xAsoqW4tgD9paFsLGpuyDh+NycOkufKo3ZwxfXyFM/Eam/WE&#10;ORavxa74DNDsLHCqgzlHNtrRsTYa8d1YeMDa2q2ba63b5WLKlUwAv5Vyn/v8J1/992/Pfvzn7zr6&#10;/+K//5/O/uhTf3D25S9/+exv//Zvz37/93//7Ctfbd9xxx1nr3nNm8/uuefNZ3f9yq8duP9U5TOf&#10;+czxJkCCCrz9qn0KJHfq8/CMw5lgfB0DBf3zoAQjkCyUZJV0ScJK/CRj5koUgXmBxlrf+UPHrzJL&#10;3HwfEOB7JnXRBTPBm4nLKZ7vDdYz35sMppy+EXyrayZuaxub9TcLE/+bpXseDrjswrl7G3PnnXf+&#10;R4f/9If/s7O7XvD8s+c///ln/+e//lfH2H/xn/+XX62fdfav//d/e3bnc55x9r/97DPP/s3/8CPH&#10;3P/41SCj/m/++X911N8MvOAFL/imwduUAqbEDNSuFviCidPD6QqTVsF0XR9eUJAN5pi2tY1Fcw3G&#10;4a/9tQ0mXzP4A317lZyGN3EmwFc3P/Fqz/NMmkFz4VkX3c4fjrnZn9B+zUdHPaGx9lhhTcbCnWOn&#10;oMQPPjrtBxoH7bueK2hsAlxzapBcuqv0UR+kf7Wn3s0aTnPtY24+nOhPXjoD2OViyrdtAvj5/+s3&#10;z/6X//Unj/bf/elHzu75rY8d7Yf8s//u7AW3P/3sL//8i2d//f/832c///hnnD333/4fZ3///52d&#10;ffL3P3r2it/84tnZlz569qrX3XPg/1OUP/3TPz2+ByQ5Khm6N5AoneqrJ8yxU/MTBP/zksQVZtIA&#10;SsZmclaSGJTYBSWMQQlfSeO6Prrr3qf4A+edcc7P/hxvrvY3CyutU7DifbMyD77Ruf9DYMr1sotA&#10;xckXpGZAyvGrJ4QLCoaBoGh+Hb83QFNtHRCE9AUiYL7A1Zi2oOVtRwEReNvW26HmCnjmjM+x6AT6&#10;c4/a65x+7egEja1z+gXYzhNEP7zAuPPXn7Kfwbq6NjrmQeNTjtr1qycdY/ZSt97cxK89cbTDm+ui&#10;G1/q8PXNd7botrb5cMOZeEHzYMpKG6CTzjVXItcbxvDrt3a24cOb+wXwJsRruNHpTEDbXGPa8PXJ&#10;KrnpNzbbrQXwml/xQHTso6+Ot/YF8QG0nXmXiylXMgHs7VBJwpqACGj+BITg6+2TWl/CpfYnIryR&#10;qt9c/dro9tYKlKiUtJyCcM8D6wXfe9u7RG/FmeO1V3DWb3ZswqmxCTNxKWmY/VNvDee9rHekP2HS&#10;iPbcA+ABnOLvKsHKY3zPs/xjYJX5bN8bhHdvsMsuu+yyyy6zfNt/BLzLLrvssssuu+yyy7dWdgK4&#10;yy677LLLLrvscs3KTgB32WWXXXbZZZddrlnZCeAuu+yyyy677LLLNSs7Adxll1122WWXXXa5ZmUn&#10;gLvssssuu+yyyy7XrOwEcJdddtlll1122eWalZ0A7rLLLrvssssuu1yzshPAXXbZZZdddtlll2tW&#10;dgK4yy677LLLLrvscs3KTgB32WWXXXbZZZddrlnZCeAuu+yyyy677LLLNSs7Adxll1122WWXXXa5&#10;ZmUngLvssssuu+yyyy7XrOwEcJdddtlll1122eWalZ0A7rLLLrvssssuu1yzshPAXXbZZZdddtll&#10;l2tWdgK4yy677LLLLrvscs3KTgB32WWXXXbZZZddrlnZCeAuu+yyyy677LLLNSs7Adxll1122WWX&#10;XXa5ZmUngLvssssuu+yyyy7XrOwEcJdddtlll1122eWalZ0A7rLLLrvssssuu1yzshPAXXbZZZdd&#10;dtlll2tWdgK4yy677LLLLrvscs3KTgB32WWXXXbZZZddrlnZCeAuu+yyyy677LLLNSs7Adxll112&#10;2WWXXXa5ZmUngLvssssuu+yyyy7XrOwEcJdddtlll1122eWalZ0A7rLLLrvssssuu1yzshPAXXbZ&#10;ZZdddtlll2tWdgK4yy677LLLLrvscs3KTgB32WWXXXbZZZddrlnZCeAuu+yyyy677LLLNSs7Adxl&#10;l1122WWXXXa5ZmUngLvssssuu+yyyy7XrOwEcJdddtlll1122eWalZ0A7rLLLrvssssuu1yzshPA&#10;XXbZZZdddtlll2tWdgK4yy677LLLLrvscs3KTgB32WWXXXbZZZddrlnZCeAuu+yyyy677LLLNSs7&#10;Adxll1122WWXXXa5ZmUngLvssssuu+yyyy7XrOwEcJdddtlll1122eWalZ0A7rLLLrvssssuu1yz&#10;shPAXXbZZZdddtlll2tWdgK4yy677LLLLrvscs3KTgB32WWXXXbZZZddrlnZCeAuu+yyyy677LLL&#10;NSs7Adzl7D73uc/ZzTff/LXeP5QXvvCFx/jLXvayr43ssssuu/zjSv5kLcZOje+yyy7/9GVb3gWU&#10;L3/5y193dF/4whe+Nnp29shHPvLr4+vcRRZ7rwmggr9TCeDkOfibv/mbr83+48oqix/5kR/52swu&#10;u+zyzZQf/uEfPmznAQ94wNdG/qFMu1rnLqqclwAqp8bf8573/Ht8g/9QnzD9cHBZ8thll6tQdgJ4&#10;AYWj+Yu/+IujLsn7yle+cvQ/+MEPHn3O+7Kc0f/P3n/A2v9sdf0/MUSpAtIFEazYNdh779grFooF&#10;GwooCAIKcqV3KdIucC9Nem+XjtQgzVAVEJUIlmgQQjDq+fvY4fn9vxj3+d5LO5+TH/udvLJm1qxZ&#10;U94za177/d77HP1AAAvSkcGnI4B/5I/8kR/M/f8Pnh+r6yVe4iV+TP3drtv1//ULYUKQzjjy6q/+&#10;6nc/+Sf/5Es6AvQkPmguASR3f1/b6xHArvp+7YPqj+Qq/t7ecNyun8jX7ZR9oOsMvt/2bd92yffk&#10;rCdg57VB7wyK0ovzEzLdq73aqz1V7mAoDbUt/cN9ArgEcMdWoA8dRlvnHMd53Qjg7bpdP7LrJID2&#10;0sYF++rc09fiyrlXF/u0335HMLf8NV7jNZ5K1/aP9AngXju2/IeNPV3S9xFGxHhtb9ft+ol43XbA&#10;A10nATwD3A+XAObP1afZ86IrkD9dcNx0VwESzgODbgng+TSza9vc8Qnk973OaYz3Be7bdbtu1/3X&#10;SQDPvXptb52xaOvwV1pMWF+ua3Elmy077VzFjbDXNQK4TzP3YrexTLwqPt731RRl51hu1+36iXb9&#10;0B12u37crvsI4I/VE8DnFhiv1d2geR4KT3ex3+D5dE8AYW2QRPLak8Vs7iOHt+t23a6nv64RwB/L&#10;J4BP9yHPJX0t5lwjgE93nX1yPd0TwNpkIxY+XXuV3UcOb9ft+olyPe878nb9qK6TAF77DuA14sOm&#10;YLwksVfIT3cpfwgCqO/59sqpsjMI92p3dXvR7+F1u27X7frhXScBvPYdwJP4PB0BtGevfVjreigC&#10;WN/15Yx90rVZGWyM2kvZLc7crtv1f/fCD8rb9eN4FZBCwSfiFK59It3yV33VV30qfZbBGajpfrwI&#10;4InzSeaiqz5cC77nXMD5tOF23a7bdf1qby182Iw4hWsfMs+6fVATE55uP7t+vAng4nySudj4la4P&#10;23vl9xZbbtft+r975Qfl7Xqk1xncugTUfe17ftn7MV73fVfwdt2u2/XkriVq57X79fzh2mO97vuu&#10;4O26Xbfrh143AvjIr/sI4LVPyI89MN/3Pcfbdbtu15O7nhsBXDz2D5ku/bwWM2/X7bpdP/S6nca3&#10;63bdrtt1u27X7bpdP8GuGwG8Xbfrdt2u23W7btft+gl23Qjg7bpdt+t23a7bdbtu10+w60YAb9ft&#10;ul2363bdrtt1u36CXTcCeLtu1+26Xbfrdt2u2/UT7LoRwNt1u27X7bpdt+t23a6fYNeNAN6u23W7&#10;btftul2363b9BLseHQH8Db/hN9z9pt/0my74jb/xN17yv/k3/+a73/JbfssF0sp++2//7Zf8b/tt&#10;v+0if+tv/a1P5aXTVye5viDb/MKm4df/+l//Q/olTVdaP6X5+d2/+3ff/Z7f83suvpX92l/7a+9+&#10;3a/7dReos8hP/cp/edC/xgbaaGyV1f/s5NObp+zJdEH+d/7O33n3O37H7/gh9qXVU55ukQ91q7c6&#10;UBfoVuZzdfVRurrrUzq/q4Pq0pkL+eaweW3eX+3VXu3yb6L+xJ/4E3d/6A/9obs//If/8N1rvdZr&#10;3b3O67zO3V/6S3/p7jVf8zXv/syf+TN3r/Ear3H3F//iX7z703/6T19s3Ndf9st+2aW++3neK9Bu&#10;fak/yU0b244zZEP/u37X77qAvrT19Xt/7+99Kr11s9FPeeXpnuRlvp4kfuWv/JVPYfPSv+pX/aqn&#10;8r/6V//qu1/za37NBfYtbHrR3iXvs3lesO2d8sQ1/VkfjCOcurM8HTQPjxX11z3rvpHpdiyLa/V+&#10;tDjXUVibxdr8aPG8+G6c59h3DkpXnu3OmbSy5CKb7E6szfYX6ueph9v1cNejJYBIVYc3uURnD3dp&#10;h2bpyvYQrt59B3Zl2l4scatfWy4PEVXSwesAdoDzW2A+N8pJCPPduO9D49qxlicjGtqna97kpU+S&#10;GOHY9H3Y8tNW/sSWZ4OMmKMlPmtff8/62aq3ZaVJ5emDsZpbfpv7P/Wn/tSFHP3SX/pL717v9V7v&#10;7q/9tb92IX3k677u69798T/+x+/+7J/9sxdS+Mf+2B+7+/2///dfApM/guu+df+7HyBd30F/wo4z&#10;Ccay83ASuEV22WQH0luWLgIo/ySvDowOpj0UkvTlV9feOeXzgvVfuvbXjz3aXj/R/mxvttc3f6Ly&#10;rb9Yfe3Uh9MmqRwqr6x2Qvpr6fL5qs3NB/PTXD0vefJ5yat3LS8N0veV0y2Uwep2PI29fLrS7LfN&#10;2pDmd/PZbr62r/WNDlrHcPY1u2vrszqbrw5U57nZ7RxtujG0JuiTyk7svEmfSF872Z7tbf+2742F&#10;/nY93PXoCGABlIz0BAdtB+d5uFdORsyklXVIlz5tSRtBuxsoz/QZ2KXVl7fQ9VnfHLgOX31U3iYA&#10;afZtmNrINx/qJPWtdrbfYcez8xAiJOUjH6HyzZMIBRlJWZt0EEGpbG02v36rlw9lpU/7ta1s08A2&#10;7P1ujsydORZg5CNI0h/7sR979/Zv//aXp4Ge9iF8nv79+T//5+/+4B/8g3e/7/f9voud+8bH3h9t&#10;dF+0W18aS6DfMZA7Z9Ih4lY+2y2rfG3PevLpnjQBjPgV6DvsQoH/mm7LOkRWtreuyepKl1eHlLf/&#10;rsF93nT57j/IJ0/btT/113Ty+nOtXPq+PFnckNYf6fvqVcYuXXEoyDevzRm5up37a+WB3c7/ps/6&#10;lZVfXemQLn2+KktXXhr4zj952qevDrnl5JZbx+kX+S5dndJrkwzn3ghrJ52/+rf5JHRf2bjnqzth&#10;LEGe/ak7ba/ptCVPpktfX5Olwdjlb9fDXY+OADpQIzwd4pvu0D0P+g7iIMhlX3n26dJnv8HUgt0N&#10;sAsdCqZJcPg7dB3Anhp5VecA194uejKfSfXzC/q1aCznGEpfIz+RElC+6c0v9J3MJrvIy9qsrTSb&#10;7JPZLJFJ11xVvm3Alm0/smvcZGM37hPm05yb40gRoudJ4Du+4zve/ck/+Sfv/tyf+3OXV73SXv0i&#10;hHyr6565T9LWCew9YVf/yPq96WQ49c0FuUhHbnptTt1p96QJ4B5q5z7oYDvlYsvg9HEtvX7cu62z&#10;+7l0+vLtxzNPWgflw9Yl+Vv9orKz/PQD1/oRyitb3dqSId+LLd9+Se98kema08Xel7A+Tl33R776&#10;5cPeQ+nypWFtyXxkV/102qrOmV+c9a7lS/NBai9/2azurHvalT6xZT5MrZ6PJF350kn3VLq+0oXN&#10;S2crL61OawL4T9/Y1m9psr6lJ5WBsvq68nY93PUoCWDYg9YB70BdciMN2dOvDeRH+tQXyE/y1+Le&#10;4EqnfPPZWbh8I30O24BodBDrV+00LvXbDKF26ldjWzTuxgT8N0cIxTVClV5/KpemT1df81l5oCeV&#10;BXl1S4dr+dXxHepP+my3/epWpi/ZngRQuvkqAEl7oofo+a6fp3xe/Xrdi/h59Yv4seGPH/Xck3zl&#10;+5z7UF8bU3L1sGStfPaV7fpJV96HC2ts9dmDMnatxSd5RQA3yJcGc8xm7a7ZnrpTH9qT9KWTsIcQ&#10;uL90bBbpyNLtWTI76UX62imdD7rKNp1Ndkk+Ky9PbnpluGYD/JDr82x/57S5TsdeOh+rK89H6XCt&#10;PL/h/LCwZZGf1Z2+tm7psHXKr/7Mb1/K8xu2jFz91j2x65y8r079KJ1+668e8rWSDRnWvvuWvjXi&#10;/Omca+2QC3WSJ9bnKbfMPS1d2e16uOtREkCHK9kB24Hbob+HPUm/hzPcR/pKK4+QtdgjeBvYLEh5&#10;ZUHeJvwVv+JXXKS6+oAAOnR77UY6qNOV139kgB+LfzcGSR/q28I4QF8aT3NCQoSktqSXmCAJ8ktO&#10;sgnKIF8hn0E+P/xvGfv8wJbXl+pCNqs/bc7+hO5999z93bnkA9F77dd+7bu/8lf+yoX4/YW/8Bcu&#10;pA8QwFd/9Ve/zGv3wXqIiDfXu6ZA2/ql39v38vch0tZ6WRKXXvoalPFRXZDX7rW6T/Lag80avwY2&#10;Kx0M0r0+3nTl9/nLR2nY9pP2XXZ01csWsinNZnWn3PT6X5z1stu+0pFgDaarnnQ2Zzob9UA+XTbb&#10;TuXbPqQ3192PyiovvfeG3dpnR1fba1v6GvKbT36kQ2Unql96+5GPytNt+VnnLNt6q8+u+3HaVr62&#10;qwf21Tnrb3rvNUhvu5WvrB50P5TxSypvvWWbv/LSofW1frIL8vlc2/Kly9+uh7se5XcAFx2ykRqH&#10;7x72qw/sHdjK5CNMHeSlkaklCNfAhi1fHfa1AQ5+pM5Toz/wB/7A5eDt6UyHcHnyj/7RP/oUYSKR&#10;DW3YIG1CqO1kdiQYg/Z3jk7opzaah4iKtiNSkZX79BCxUJZduoUy+rOdlZWxC3RbJ3tzV1/Y0WV7&#10;ovsD5qf7a16l1fXUr9e7JPi+n1fBfg3sfqkjQJn3/OxcJmuzsWw/6KB+G8emgzwsWUtXOv2Jyqpr&#10;fTV36wPonuTVwQ3mtkPCOm/Ns7mGX/7Lf/nlgxZcK78GPv1gJ7/y5Nle6fQdVquvXv0NawOVJ7fd&#10;bPVJGthVRi+9+eqw27bZlK5828g3mW35rbN5kN865Svfds+6295ZL/3imu55QffnWhlU1nzWfu3V&#10;L3b1L1QGW3fz+Vhbafp8kov1IZ1d+eqQofbCfYSp9KK62xbsvktfevWVVd7YTpw+l+CtXfesMUQY&#10;z3LI5+16uOvRvgLu0O1Qly7fYZ9ukf2W52+JX4TKgmwRSke4QF2HZwSuwx46bB3AiJ9yJDCo44mg&#10;tKdK4DCm72COKCAO+lWf9CHUF1AOxmEO1FmCcg18JyMlpPqQ/pTspFcPxi6/Y2DbnGRfncpPf9Bc&#10;7nxWVlpZ7VzznU9j7B43V5E4vtwj98Cff9k/79KTP/dPPWtg53rXkvlqLrev16DfycYnTxpP4+qD&#10;AblzWr3skksWN63+2mpn80/yKuCfB55914FFOrgRPb/ORvzAn92B8pFBkK9edaG8sucF2epHfUme&#10;+sZAwmn7vKJ+lr+vv/S1te2UX135LSvPj3T3Ib/VPbFlT2f3w8E1P3R7z+CcG9Bv+7m1Q3faPC+o&#10;D2Q4be7D2jaP6Xa+s9U/eVJenZBddZ7OX/bVtW+yq05lsPmz7PRz6vN3rV3p2pYvTb/16bd++dpb&#10;+5AfNrfr4a5HRwA7xJfURFQ6fB2QSVB+HtSbLx056IAnW5QQYci+A1QbPeEDxM7fhfMr0X7sQUI2&#10;iEZ/a84Tpp4y8ePg1v+gne1nqL/6dpJT/ZRHAJuv6uTLPDR3sPmdQ+1nk34JjvLSSzC2nJ5ufYa1&#10;g8hJpCeblekXyurnYueueTFHzUHf7fPK1489vAaW9zTWPdRWQag5zR/wr53aJ7cv0tmcfQb3u7S2&#10;jBvoobyyYI7I6oS127rS6dXRp7W573q+53u+Cz7iIz7iBzU/9pd5BXMsyHfAkQtEz+GPAMIv/sW/&#10;+Cn8ol/0i+5+yS/5Jf8PsoUli2S6iGN6ckHnkAZ22ZZenX6WVy9Uvj63/dWH+k2f5Kd622aSLuJj&#10;Tuu3/DWwOXWNU3r9bfoa1u7Ejq10snKQbnzZ5CPbU69N4yhW1/9s5Ju/xbWx5O8anm7sT4fW9ua3&#10;/D5deogUrV35LV99bdbvbEFeeXtu66+u+tLVLX1Nqru6M10+HfslgGQ+zr5lc7se7npaAviN3/iN&#10;l7+NFnF427d92x8s+fG7HOCRmA52+frQQVv5onLo4Ab2HeYO9wgUGbHadrND6ByeyJtDFdHz1Mgv&#10;SKU7aB2yiB37JGIRSWSLFCKASIjXjuougVg4/I1FP/TNRoGIjb42jsgKP+rsWNNv2bajD0vk0lUn&#10;++wQiuyV0Vcmr43s87N+2VUGS1Yqo5OvLN+LfEL3K+LnfjZXytwLT/4Qvg/+4A++e5M3eZPLjz/c&#10;RwSQj9aAudy1l+/StVm/yi/o9b25anwkWCtL1jYdmVuoo4yP7GDrZVN688DPfVcE8B/9o3/0g5of&#10;+0uw7/BOBgeQQ9mhj9CRS/rgF/7CX/hUmp5d5eWlkYAlhcr4C0s8IhDpKyMjEGtbOhsym7Vdn/VF&#10;P8qfutVX75Tr/xq2H6H6W75o/GTj2/pBWX2A9VEb6U+Z38YMxn2OPT9Bfn2BdQLSa1/6Wp0zX5pt&#10;465MGhHafOWlQ335sYL9sfJa2X35p9Of5ArSJ6sXCUwHZxrs2S1LXz5dpFSapN99n33+0sHterjr&#10;XgLYwXANP56XAxg6eMmI3cqwJKeDetOBzyV+i9rkLxKApIEnRggDEiiP1PU0EKkg6Xrih+QhHGw9&#10;aUIWkUBkwKHNXjnZYe1wjzgiix3c+q2/bY7z9aS0/ur3EqOdn/Qrg3wEi+3mySUwpcuT+kgqy3d2&#10;ZG1UVhrWX+lstv3s05VufN07cxH5E6TlI+Lu4Ru8wRvcvfVbv/Xd3//7f//yCth9Qoya0yWArb2d&#10;Q3ltl69fjQGaD/f51JVWFs6yyleeNvSRwy3f9NZlJ3/f1Z7+8SaA7kvrmKTrYOjQdTBH9OAX/IJf&#10;cMGrvuqrXiCNDKZfW4hclEYu2JPpYfOly+sDXT6yIVdH5rv82p22qzv98yMdlG8e2CEwi8jPplc2&#10;FiifLptN1/bqwL2Rh9Jkfref1SXTsWn8jTtSX/3aqp3S9nI6afptI7v0ZDp+K1tZesdyjjE/6RGa&#10;yrOB7R8b+YikdHaVnagsEkbSS1eH7scC9t7T5UN7M9SvHwmq275fnB8Ge0J4ux7ueq4E8H3e533u&#10;Pu/zPu/y5CSdYPzjdSE2HcJkB3EHv3w6+Q5jeXp5dasfOXC4d9D3pEhb6oGD02GJNCAayFuvcEmv&#10;ER2oZK8QkTtEItJHRgg9XUI8/PAAGUQg1XUYa0NbtdlhrS6pnJ1y49FfG8Rmsjn1u3E0huZBnchJ&#10;cxZxIuXZr01lm64e6BO/2UjrX0SDni6bUycP1U238vQB7OsvdN/d28haxK9gY074NPfuAXjq+nf/&#10;7t+9PPWT/pt/829e/C6Jbr2QzWfQbvodw4nG3rzQkbBlZ71sSifXT/WyrUx/yOav8tPHfVd7+qEI&#10;YOjwcQA6PCMMEbyf//N//lP4eT/v59393J/7cy8S0mcXOQT1T9xXpt4Sk/uQ/bX02m0bpdNnn45s&#10;DNWvfG0qA/OzoDNv18pXt2Xpm29YH1u2MiivXsiu+ttvevnmY8e7tsl8Il8RpIgbm+1DPhb02598&#10;pas8HZn/0ptns+ntz0JfN9+6bgyrU//UsbNPyOqE8mdZfrZcDHw6wrZl2pNf32v73FCd6vF16qD9&#10;Hnb/J4sLt1fAD3v9sB7ndVjAj9flUHbYQmTPIeygW0JQmpTv0C5fXYf6kgX+yyvvwETEImXyCB2C&#10;RyJ8kUNPlJA5ZC3Cx2aBdJCIo7qInzr96pRERJBIZBHYICjs1Y0keiJoLkiHeUGiDReRNSbj2Xlq&#10;DpqznScyW2OOoJSuDOTD2pNrU9nWkc+++1NZc7/1ktnuOMxD9zMyL2iYC3NiPtwzf+Ll9V//9e/+&#10;zt/5O5d5Nt/m2vy6Z+6h+sAf7Hprzmo/1G/6+grN26YbW3n1TtvNr3517rm2SmcTKts5re6u5/uu&#10;kwB+/Md//CX9pV/6pZf8j8UlyAvsPaGVt45bww4yB7MDPjL3c37Oz7n72T/7Zz8FBBAihOxOQgiR&#10;jMhVSE+WLo8o3Ge3totr+rXXP30ggb50ZWf97MpL17f0kRoynPlryBdEhEqvvGaD+Jy68qVDfW0s&#10;QdnKa1DGZ8TG2rBGWh+18bygvvJbOh+bB+OD0qvTdjjtELcldGT5ykDZytL53bqLsx6ZrXi3uurA&#10;EjBl5ZWZU1g95GPzUL+qs/XD+mG7ZerrR0SvNBQLIn4k3K6Hu55nJucp4Mu93Ms9GAFEUDrwQf7p&#10;DucOvvQk8HGCjw7QDmYEC+lCFLzyRRTUV8bfEkSva7XnQEY4Xud1XudCKhA39ZG9nhCyZYco0iEj&#10;9JER7QLf7NTVD1A3vY3T2HuiYoOVNm+hOdnxypPNYwQw27Dz1xytvTwJ5mDrLTkqr0ydM608X/R0&#10;2YD2SG2HxhP5MycFI+XmzCteT63f4z3e4+4DPuADLvm/9/f+3uUemW9ziYio3wcCPq0xPmq/fm0/&#10;63c6MAeB73SkvPQSscBXMl/pFpWdus1DbVW2bcN9V/sZYS4dXuAFXuAHrX50lzXa6x1rlaQDB4YD&#10;1cHssEYgkCPEbglgiBj+rJ/1s54igKGnhOovWeTzfIKIoEhHyNhkqx/ZVLb9IkP5ldfS+d8+bj3t&#10;JLW/bW8fpM1VeYg8NX+rT27Z6qu39aXdk/SLdJUvqquPxrn9N7bqknSV1xc+wX62ryMMrY9FvvJT&#10;Puw4zvry2x5d+fxUhsAAwkcfAVxfEUPINlReHbI0263fXjD+8iEyVbo5Sp9EwspDZG5JGqxfKF0Z&#10;yX++pLOpbrimS59P99F+t/elNxYUD+RvTwAf9rqXyX3QB33Q/3MgLH68rn06twc/6eAlIzERhQ7k&#10;CER1Qvn8qlO9Dl1P4XpqJw/5JeXZRhgcsPKIhdeL/qxIT5eAn4gcIHnaQAIX/OizQzrCx28HOOmp&#10;oCdZr/d6r3f30R/90ZcnXPwhMm0chGbnTh+bp0XzE7lZ2ZxIQ/PQHOhXcxHRoIOdfyifLh/ptzyf&#10;aw97/4yrJ3/GKyAVWNwTc/7mb/7md5/92Z99mS8w732H09yz4Uf97mPzVJutDen6U9+yOefgnId0&#10;7mX3MT1J1/hJYJvNiWyh/JaVXh1/m7/vura3F9bZj/Yq2AvufdJ337qHDj0Hr0MbcUDuTuL3Kq/y&#10;Kv+PDiKCCIa8dDhJIpugHe3RRyCWtKxtWF8ROYR09SF7dmzkpRfZ5F+7ta88ciN/AoE4y+SNAzad&#10;/9UFfqovf6YrJ1e3tie0Vf9JuvqaLJ0vQHqshyUMCAgbsE7Uyx4aUz63LN9kZfk6ESmLkJHhtDnL&#10;Tz2Z/aLy9VUZwmSsbBrz6qofsaoM5PMB2YVIGNvy+YD0i9otr376dLB+2JfftHvZfu+8KibIiwm9&#10;HYDb9XDXVSb31V/91U8dADaYp3+uV37lV35K/+N1OaA7mDv89+AN6dhEerJxgFcXIjZbl3Q4IgXI&#10;gYMOAXRYZtOhjEggZ4JIRMRhTIeYea3b62L+eoVbHjGU1k5pBNFTwUgfe7YRBv3Rhrbo/8bf+BuX&#10;J1rv9m7vdnlNFwmMEAESuMQmND87J80BWZ6kM+bG50klGZEI2WULdKe+Nmpvy0E+u/L1BRqDcRUk&#10;BCMBEtiYv37Z637QCSzm7J3e6Z3u/uk//aeXOWyuyHNOyPp59jWZvr4Hc5PeWNI1Z1tH+pzLtV0Z&#10;tv7qWytQmfZXV3/uu9rP8N/+23/7Qe0P1f9oL8E+8le6Q8EB0WGIDCFxSENpMQeRIyHiFyJZgGiR&#10;7POxBIsuuenKgb2YB6s7EfGrfO2k61t2kUD6iGk21an/0tqXrh/1CRCZCE268mT51Z826TZPhsrc&#10;l2Rl6bY+pAN9bmznHEP2fAFigSBEFEj73NrILqlu7eQHzvS2selspKH1d4J+y0rXp3xcq09nTFsH&#10;KQLpa8j+ml69ZDrzE8miI+XZSLNJ0pvX7OnSr83WBWmg3z4kq5OsTvXzr697byOCYWPE7Xq462p0&#10;R06uBf/7COCnf/qnP0USf7RXBIt0KJNL6BzCmydBnfO1HrvSbKvfoYhA9aQEOTPuiBo7C5MPT/ne&#10;8R3f8e5jPuZjLq8WzQNShMCB17rqSSNyJN/8RO7ktaMeW98TRAazle+pFRv9A+WeMPo+2z/8h//w&#10;7uM+7uPu3u/93u/iuzmKHPWpSto8BOWQvXkwLjDO5gbRWLLRPEHkJygrfZYtlIVTVzp9/dBH0N/6&#10;bmyCiKDiPrNzvwD58y/dwJg+8AM/8O4TP/ETLz/A4Vf/+TI35qP1BbVXn+4bV/PQepGmz14+4sUm&#10;u2yTYfWlm++1XZKXvvS2cY0MpmN339V+Pn8E4kPNtb3+I7kK7isdAtBB4jB1SEcYkCP7zJM/kI4I&#10;Kgvs6ZGn1S35gGukcG3Ui5xUHhCNiFw+yNqUJ9f/5tc2e7iPCEZs5E+iI51NcwZrk9x0dpsun69r&#10;fq/ZkwjH6gHRIesLGLt80AYfkSKEAEGwFuxre1TaXlcWoeKLvXS+agM2z/+J/IR8hWs2YG2GrSMd&#10;WsOnvnqrv2az+nzBprMD8xWRMl9gviDyJR35Ium0wU+EjC7UHuRjZensVgc7lmxIbdeX9nx9Dp1b&#10;pW/Xw11Xo/t+H6jLH4pNt/r9dbDvXv1oL4dzh39E4CQrm688vXoCSZ8mIkEd9mwc2IgDouU7d4iX&#10;J3jIVj75EEwsSAezg/TLv/zL7571rGfd/a2/9bcupCTC5+kSdPCDw7dy7dAhekC/TwPleyoYWdQP&#10;PuT/8l/+yxe87uu+7uX7bPrcWEh9MUbj3Q0V+TMWku2iOVwZ4Qmrl94yRCPSAnTyS4rKR0qqm00+&#10;ydrSN/fAWmhcAocA5kCRV0aax7/+1//65enoG77hG16I9D/+x//47gu/8Asvc2ru+W0OWgcntKtP&#10;1/oIEarGeo6t8bHp/sunX7l+0m1+7bcOv/La3HbO+puvf/dd7d2TANrLlf1oL5/2e3rrni0B7JDv&#10;4F6yFPmTpjvJHyBJ6iAWZGBPR0as6CNa4dQhEiT71cPaKj99SkPELtKZjb7Un9WHCFLl0kt26pt5&#10;WrJD3xymC6euvDrpNs0POMjZSVd2zdf2rbR+Z3uOof4jBxEERCJCA3TWCp1+sK9fZ9tnP7ItXf4E&#10;v5vPLv2Wr+5MR3rWrrGVzvZEdbKNSKXLJjK1/tL1JK29RBcxY9f8XgNbYBvS14f8VJ7/6pbXzpYv&#10;lCGB3d/2f+cUWVp8uF0Pd12N7t///d//VPBfvPiLv/hT6a7Xeq3Xekr3Y/GHoiN9+3QGHNCwaQcz&#10;2QGuLNIT8bGgSMgOIUAMHJaeHiF/SFdP/thazGzf4R3e4fJ005M/9T/jMz7j7p3f+Z3v3vu93/up&#10;J4bICH98kA7lJXsO6j28pRE77dU2AsmWVJYNHX/82iAOUuPki1zf5sx420iN25ywVU6CsYA5NObm&#10;svmkg+YL9L109bQrvVCfLWS3daWRksqqU99O4udeCG7dwzd6oze6++Zv/ua7N3uzN7t7y7d8y7vX&#10;fu3XvnvXd33XCxE0Vwgysqxv+m/O1G38/JfePm2foT6mX7LFd3lSHirPprT6Wxbywba2ay+b2qqd&#10;6q1/a2D7UZpUft/V3j0J4H6w+9Fegrt7CQV699Xh5XBwaDjcHNqID5IUwYsELhlc9PQv0iQdeToJ&#10;FiAK9GRkS7p89dYmu2vQXuVrVz/Sb9nZr20Htm8RnEiOPJluy8xh9pteXLMhSwf5bE5Uv3KSTh/q&#10;27U+5jtCETmIGIQIg3JrIzKy7deHTW9+UT3ga/Nnebqg3fpQP+g3T+rz5vnJ5hxHctPszYl8dSuH&#10;ypozkDZfxXwxsnlVt/QJ+i0rz2fpyuuHPuWzsvpXeb6S9ReW4EtHXJcEdm7droe77o3uSOASPk8E&#10;6PwS2KHaFVn8sfrFIOK2BzTsYY0AXCMoZHbSDvxehfLXEzAHa4ekwxaJi7ghXHQtWH84+KVe6qXu&#10;/vbf/tt37/me73n3YR/2YXdv/MZvfCEd//Jf/su7t3/7t7/4z6dDmB8ynyS/kboObHWUR/wQSU8E&#10;q8NWneo7yI1TXXl1fN8NgUV4/BkZPo27J136RkI68xPZah7J5rF8aTAnERNSH8izLPvqn7b3gT3U&#10;V2OILAhKgoZXkojeu7/7u1/m6jVf8zXvPuqjPuryXUhzwI8ffLgP5sd9pTMHEAHceTDm+lY/yRPp&#10;r5Gu0JqiL71YfWmSz3zk/7RXZh3A9mFl9fO1erjvan+bi73s58p+tNcGeBD8wR7r0HF4R4CuEUC6&#10;kwDSRaKkIyBLqviNzElnD5Gt6iiXdsDXl/qVnXR1g3w+IAJZOpsgvzb54UN72qeX3j4lQ/YO3+ot&#10;0jmI2UhvG5s+ddd8bl56+7P1d7zS9LXPLiIRkZG2x62RCAKIwxEMaXUXfJ5jKF17pZuD5DUoW7uz&#10;TrqID9/pVl+6/OrBeNPxe9pWTkLzwLZXt3RbTqoj3ZyS8oEP88rP6isj1ZM+fZP1Ufpav7deZWyh&#10;+0pCBJCMwBYnbtfDXT/66P5jfEVakDaHNHRgR1oiGKSDa8tIdR34+erQr94ejAhXpA3U96dDvuVb&#10;vuXuwz/8wy+kzHfLfP8OIfYjjG/4hm+4fL/Md/+038HrgEbMHL7y2kGMpOmCOnSICv/ISk//ID8R&#10;Q3ZJ5Xyq0x+Y1g91tKf/zU1y52+hH2yk2VWHXrpy6ZPEyUeMSmeT3PTqgM/ti7z75J4JBB0AxmQe&#10;3v/93//yPUhE1w87zMEP/MAPXP6os3vzNm/zNpdX854C+jHIP/gH/+DiV3CJ/NXO9mPvyzmW1ZHa&#10;1J/QPQ5sVt6nK3+WpTtxtnPaprMOWwfSQf6+K5IHPjD5Ich+BcQHvq59KujfRD6vV+SP/4J9h4B7&#10;7ODoAEcYIoARPk/5lvgt2C7JWlKVBL7LqxNZQCDoa186UlG9fAH/W0/Ztp/N5hfVVR6BzVbZwiGr&#10;X/WHLE0fylfv1G8+mHOyNkL+YdtauXXk9b+6xmH8pZWx0R5EBhZIzb4ihPZ/QCrOfoTy2pQO+rmo&#10;DyAfaSm/8j5snUjO6qsv39qWrj39Io1H2dYtfQ3KInYn1ka++ZKXVm+Jo/T6ogM+tj7kd9u4T8de&#10;unraAPcSznssLoCYAOLDjQA+7PXoCOD5pCqigIxETOQdytLpq9PTw578SOfHgc92D0fkCanyOtZB&#10;2dMn3wv0WswvSd/lXd7l7r/+1/9691f/6l+9/CkWT5o8IRHo8o0c6FNP5xzEDm5tdEgro8ueDgHU&#10;duSPjbpk6cqRQGkkSJm0p1/9jTv9Q1bNQSTGmOtbc7VoTkC/khEk9dQvnc/SykJ18ktn7FuvuqR2&#10;3DNwn5p7gUIwMFfInD+x47W7/+XrF72f+7mfe3kN7Mcxxm5e6P3fanpPCn01gT/YNQXn+CJS9feU&#10;IWJFlt48G/5K/0hk4HfJXGspsK+tJYhrK5/f+64I3T7tX/zH//gff9Dy7nJf0/szUc/rJai7n0sA&#10;6RwCDgiHRYd4BOIa2QsRJ3YrIxyBPgISQVhiElGQp9+6QLf10rFPv/bb/9XLp6uv0sn8qK8/Z3vp&#10;FwgFqQzks7um2zrAb7alw9pJO9TJ9Mn6Jr/93THuGOxrMVl8sgZ8ALAO2vfSPRlmG2FAKGpz+5uk&#10;qx/bPxK2/yeezm6JjfymkSTlQRlUL11yfZSvHLY9Unmg016kLcImv2n1pLOpvnnMtrL1Jb2+0ucP&#10;6jcor6/l16ZyMt/dS+i+WwNQTAAx4nY93PXoCGDkzaEdQSAXHd7SDqVs1K1eTxClk2w78DskET0/&#10;HPA0DaHi42Ve5mUu+S/+4i+++97v/d67t3qrt7o8/fAK+Cu/8isvhOSZz3zmhXDwzRff/HqaGNHr&#10;YEbO+EPWEE4E0t8AVM5+n+5Jk/03EVB/SSFiAupHHNkhnsYkoDbuJQZkc6e/wG7nk19zpIyu+SJL&#10;Q3XSV0ZX3cpLB+X6Filzr9xz/e5A6L4gcl7Be+3+pm/6ppe0V/O+O+meIIBIIpKujqe2ET5+BJXW&#10;AjTuyJ3+LdFrbvUznXkrvflTH+iDeV/dWb792Pqtn9bQWS/dontsrSx5JO+7InQuT5XLw/5ZGNf+&#10;eagfzlWQX/LnEHAYdNA4AB3iiAM83VO/bBBBBKMnepGNCAefS0A2vXZnPhnJKL1lSUB40knXr0Bf&#10;+rQlF5WBNrcPwbgq235Jb9naSpvnbE4f9+lKq78yGFM66e5N96mx8KV9990aiAwge/ap9W+fWiP2&#10;Z3vXWqkf+Vq/9UMfFurUr9bXifQk4rL5xZKbrQtnPl1pdU4CpZxEkEh2kajqBHrIZ3llkbZk9psu&#10;j4CRi8rU5zsd0JG1I1379TFZPfmwdsojoRHA4P5C8eFGAB/2erRPAJGRCMISCvqCReSF7ICvDpmv&#10;CEAHp0MVkXLgIRl0CJTDUtDxWtH1X/7Lf7mQDd/7Q7K8hkQ0EA994NtBq14HdQcuIGSIHxLjyRyy&#10;4rtrXh+D768hk3yrp0/IHqluTxJLRwjY0kvTI5F8IJe+F+iVqNeh2l5iADtf5rU53DlWVto4S/Ml&#10;v7psYH0A34HPJLgn7k9BvyDABpHza+dnPOMZlzF5JQ+ecBq3OfOraCRauTpIoNfh/HVw8B9aF2z1&#10;DfHS5yVQ8hHAdM1bWF02i2v67Lt/5VeXnXTrKdvKyPSL+9rZsid5nUHe/YkAOhQ6TDrkESM4iV9Q&#10;hgSQESz5CBaZvrTyiEHk4RrqQ0RC3U2H7CvbfDI7sv6FSIz01o/M5KM8GYyBbsurWz02a//c0k8H&#10;Pq/Z0tWP0Dh3vPXHfYbIn8O+r9+QPgQWC1ofyEPt5ItsnEF/kuzD5q2xLbuGbCIvq4voNI71V5o+&#10;8lN+7asvTfKZzD+pvDK6fFYeKTvr0Zff9JZBbSqTXoK4Y60f2VVGv30MdKXVAe0GhD8S6D4XC0q7&#10;/7fr4a5HRwAjB+CwDpEOJEO6gzx0uKvnsBdMQq+elDncHbACDlLmSZI0IIEO0Jd92Ze9+5qv+ZrL&#10;d8ye85znXF53+fGBNr71W7/1Uk9gkUfWkBIomAE/dP1xYk/91EMAQdqrSkBkInh85E9/erpXHytv&#10;DNLqIo5++epVqO/KeXXtiSM7QAKaw+auudynUHSBTXUWdEGebYRqy6W11b0hIVKOmLk/dPL6aaxe&#10;cfdDG0QQIUf6zKP5kjZu987ceXJrLoyBr+57BLO2lDWuxhyxug+Vk4vVSa8/kK9s70G67E49mLu1&#10;k68M1Fn7bYu0jrIB5U/yKrhHApcAOngcEg6WDndP0BC5a08BIxbKI4LqRQgiB4stt29Xd5anO/WR&#10;j/Kgbf6W7EgDu9JLVNcuHR/85as+pq9NeQcsWVlpaA5Lr83pR3ltrH3pzW+5+vkI+TWe7knjy16/&#10;3Wf33DpoTxb3pK0J+9b6QBTkIyTaad6Az3M8i+3fWXaCDcJSPiJDTwJ9YziJzpmvjnT2pdOvzalD&#10;lNhGrkigzzYdtIcCXRLYb11y7aHy2ga2a7M681FeveanfHYkn/oI7n+wDpb4FRtu18Ndj/IVcAf3&#10;PrUBh3cybDmc5AL56/CRZu9wdCgKPpEHpMBTpVd4hVe4EA56JMRrYCTOYcSvw0lg4FtePQEMIUEG&#10;I4QOXmQGCfNECwH0JBCBQWQQQGX0frjABtnrEJcG/SD5jOxFMEHfe5KpLrJgHMiRtDkhjZeEJWmw&#10;c6oMNg3qbx7Whzw/JFvzHLqPZPfE/WHnXhiDcZoX5NiTS/OB3BmztDH2RNDc9TTVuJXVB/4Fkm2T&#10;3DHW5+YkImU+yZ2ryhbslmBdswlneT6r6162frI9CV529N17+nTyi8pW9ySvJX6hQ6ADp8PXgY5E&#10;2GdwEsAlGBGrJQPy6Uh7dYlCtmsvXRnoxxKYCAe5dQO7+lWeDV2SLn9n/e3X6heVZXvK0qH5hGzK&#10;lz7tN72gqw3Yvpxlzdu+Bs8PMuDVrn1tj9mTSJ49Kh4gfcVqQBisD/Xy3XzKn3MC2kkX6CIpEZPS&#10;WxbkV7c+1Flfp27ztRMJW6zdWa5e5CkZqYPSSfNWPl/mrTzUt60HtZGOrL2Q7abZVDfJf6gc6gvZ&#10;E8Alge65dUCKE7fr4a5H+woYuerg7vCWhwgIyDtUsyXVL6ggBGCBgQC0hyrC1tMjvxz1/T//9cN/&#10;kvj8z//8S9qrWoHMYZt//dFefXCA88EfO+X89ytdpCUCGPGjJ70OjgDqS0AgI3x8StfXCCEge8Am&#10;UhXZqX/NR31P35w1nqRyMt01fWX5J9enexgZh0iAIBBB0VcEDvkDc4PYGQ9S2FNQ9uz4ozNniK75&#10;IPnSl9rTn1BfG6cxWDOk+TKfIM2PtPKIYOXKKifXPnmf7ZYFYyeVn+mzDt3qaztd5aeP8CSvDvUl&#10;gfIRQIeEA6qD3AF/Er/IHyACEQ32EYMOfvkOf/rSyiMl0tkn2W5Z+aQ+1lZ+6kc6+XRnfm2lk+mu&#10;9ae+rL65Wrll6elO23TlF+kru2Zzgr9z7MG9YsMPUoDQuff2oD1qDRQjQN6Hw9ZKT4zUrx3+mped&#10;n/v6nf7pcBKX9KVPQgMIzZYvIkXVY3ONKMlnlz6/J/E6QW/vLLIP+TnL6nM2K2H9b/92LuormGf5&#10;yqAyPkgx3/10Bi/5g2JC8eF2Pdz1KJ8AnmSiQ7uDWx6klS8pUadDH/Hry8QWnkUIytRFnhAIpA0x&#10;8+pRXcHJL4A/5EM+5LIoX+mVXuki6fnvUO6JH4KClJRGXDqEPT1E8pAaEhH0CpOMBCJ/JIKnT/zU&#10;t0hebdXfyKG0p2CgPcRA++o0Z/rda3BpME5z2DxLN4fNY+h+0O+90VZpUGbOI2GR7za7uS946J8n&#10;fcibeTAn8ggz8mdc7lHtuX8FJ+2aZ3Ps/rJhWz+0X3/Ixtb6WXQvAxv+pfkvXf7EEi3+tu59yF92&#10;keHTpnTlZPW0tXb6sX7ql3L6J3kV5N0raxA6CDqcHC5LJs6nfwhFErGIcCwRSC6hCvJg7a0etA1b&#10;JwJRvS2D1dcXsrblw5arm8wPWXvQXCS3H9KVlZdeuenqJ9cmnPUW6q2Pxfapse5re2XsIgXm3v12&#10;/1sT9qrYZG1YE8VqumK2uvzwf7Zbn+nP/strszRZfkEXVnfKsxwaF6kN0nqufLFl67t+5osNyIfq&#10;Rawqj2AtlJGVVa+9Rla29TcN2758faivoP9r11gW9QcBjNTfRwLhdj3c9SifAHaQO8D34I7QLCqv&#10;TvUiOh06FpZgYjEKLOo4GBERBKHv4SFWfPYnYEgLlR92SAqyhWTJkwgLQlJ94FseqfRUa5/6eRKI&#10;EJI9BeTXEy7EJ9KXj/qpLMgjgxFIxEm7fijhFXYkyjjbYOYhctQ8lV4CWJo079k212S6fJB8R7qh&#10;DS2wCA76YSzIr9fefqhiDnolTprHPimCOvtUgF8+2JH6h+yQ9bsx7Rj0GxlC0IAuMnUNkafSS+xO&#10;spVd5Zs+86S2a38JZOWbP3XVPfuvf9lew5O8unetQZLOvnKv7ckOQge7gz4SERDCfQKYdPBHCpaA&#10;hcpDbZCwZfm4lia1d5K32lv96qojv6Df/PpcCfppfuhIyGbHcV8aqpO++V6srnY2r/7Zv8YH7pO8&#10;e9Mr4MjCkoolAMUV68KaKGaAcjG7fvBdm9oPO67tb/Ia9GOlfq4MkRh21+QJdSorDdIRqHxDsTGb&#10;0wep3qK5VL5ErvJ8Nn7lxULzufXJ2sqPfPrAb/1ZXenK6nuoT3CSv73X7r14bx3croe7HuWPQCIW&#10;BQeH95IRkFbWwi4dEYmMBAvLorMILVI6ByYioT6ihVRZiBarH1L45ekbvMEbXDYN+/rgsEXY1EFa&#10;PL1CwBDD/ZMtSAIihvx5wois9UQQeipYWhmfS/KQOn2U36d/iKe2ECd1tK8df5pGn9jpJxIcoWou&#10;6HaOm9PSzek1spcNyU8+zW9ETVvmugBApz/66v/0etXeK9y+64f8IioRBL56MsB/pBIiQPphjPrZ&#10;GmkdlKZnS7Jd0GszSUcuKSvvXoYlgNJsQnUqy09Qtn1IR+arfmw9ZeuvusB2faw+3ZO83P/u5wZ8&#10;a6QPZQ6QDvLIBHiiFPGTVxYBoJNXD0pHAtiUpl/CwLby6pdfm8Vpk139SbKVrt+RocrIyqSDOvWl&#10;9rd/0tUvD+JZeelAR6bP/rQL7sG1dKgfsONpjPvUtrGopz2xALlwz9vP1oA9KpbY93TiNlkMsT70&#10;hQ8+d/zkjmfHpfwcw7X809ksidH37CE9Wb1Nw6YrXwlbt/zpMzKmvZD96pe8rY34Lx6aZ3Muz6b6&#10;2VWvurB+sk8qO32sbWCnb9p1P93XoD8gJhT7b9fDXY+aAFq0EZIOdfkO+z3ks1EOERNw8FhcLf42&#10;l4Pf4cgPEqYM6fOdP3/uxSH7KZ/yKRcbhynShYwhYMiep23yCAxy15PASALSowxZjOiV7kkgsiaN&#10;vPGL5EX0IpKRQHqkr1e+SF+vThEoeSSyum14wTRSZT4igDvXzVswlyeRFpibT+mCeG0U4G14c8xW&#10;/zztQ4ARQN+r/IRP+IQL8Yuomn9ERbv6ttA3Uj+2b+YjcuPeuFeth+zkI4BwEivp6pZfffnVbT5Z&#10;HxZrA9ls+oR+KNu69b16JLDdfsOWh9p6klfrzx4syFsz1oo913qBiFBEIkSYQmTAoR8pCfkoTbIl&#10;s09GIqRDdVZfegkISOdbv+TrWzLIb7/ZZr/+yco3TUJzVZ2QLln509XZsiA2Xqu/ebIxdT/cp4gg&#10;HT/qRSLca7GjPWwdWMP2t7S9br0qE1siCepqc+ewuak/QXt0O5ZsGkNlldfPa+n7oE/ZLelZUkSy&#10;kV77s97apIeI35I1snyEjQx81QcS4TLfnYH2YvVC/Slf+baxfdv+7lg2ny4fEAHsnABxoH4VI27X&#10;w12PjgAiDZGSDnOywx0ciHuwp6djr+75BDCiYvFZpP7NlAWHSAg2SJt6X/RFX3T5bx9v93ZvdyEo&#10;yEtB2iKNkHnqhtwhbogZiQBGztjRI43slJGRNBLxA4TQkzu2PQEkkT2Q1mZ5ZI+t/iFV4FWzdtk6&#10;+M2LwNpmM1ZoPiJXzRe5UJ8ezI+N2RxCm7WNz8Zm1xf3Sj885fNrXQRVGglEmv1pF/NunJ60GpP7&#10;555pT9/qx/at/vDfvXeAlO6DQGtFftfJItJkrpL0kapFT/ugetVhX37TZ92VIduzTjjL69upX3sH&#10;KN8RP2n1nuRlvVgrrSNrx16yLnvCAx3o9tt+lwyZICMZiACb9mVkIN1JBiIAsG1kk57c+tmFrbs6&#10;fSDrl/5K50/6Gjms7+WloTZqD7Zv5bfv0mFt1jY7+XRg7stvnfUrvX1rTOeTP5DPn/hjD1qH9rB7&#10;b3/vh3JrgN7eFpuKBdZH8VqbfGuzuQz1b/ur/fqwaK3B6pLVibxI01VGBjaRpuwhv+nIkE2gy37r&#10;SJPaTFdbtQeIlfkrv31RVvxsvyFh5jQ76WT9OduQruwcFxmyzy595C/oR1jiF27Xw12PkgAKEBAh&#10;iAAIDOcBvzK7iAIf/Dl4NuBYoILUK77iK16IkwX4M3/mz7yQMf9mzFOqL//yL7/Y+Z7ae7zHe1xe&#10;XX7ap33aJQipE5lD/BywSFlP4zzdEvA8hetVLainPOKnfk8GkbkleCfpk6en66mi9hCrCGcExlwk&#10;jcFGM0bzEAGE5umEeWcL6iES+qC/2lfXRtaef8embePRL+P1itfrXeTOf+5Abr1KN0Y+QN+QFv60&#10;6b6Qe59PnGWRubDrASKK5sIY1jbCtOQpqZzc8tMOIlrStVFZ5ScqY6tO/am9+rZ2Z39Kl+f3zGdX&#10;+kle9p39B+5z0rrsMOrgdaAjQyexWN2SJ2RA3chARCAoC2dZqG1AbNKvv+onl7Clk65v8pGkJXhk&#10;+VOfv+3DQpk+1l8yKE/n0N2yxfo7fVROViav3ZX6B92bhfJ8iD3utQ+/IB7b4/Zme53OnrUX5K0V&#10;8Yde7LFGEAg+zdHe/+0z6HNSXxvHfYighPT6rS6dNJy2sCQpmzOd7am7ZqftfNY/6SVglZPB/LSP&#10;gC3JTpyOILLJTh265DWf5PYPmqNryCZ/5YG/+lmflgCSYsKNAD7s9egI4D4FAkGhg7+g0QHfIR8h&#10;VMYmO0SFjyUzFp2FLVD4m39tgDd8wze8PPnzXzS8/hWw3vM93/Pyb6++7Mu+7NK3b/mWb7kEdE+v&#10;Imqe5skjez2Z0x+EzRNAekDSkEVPyJAl9RBFkO+VJkKkrjzwR9Knk+7PyXhCiVjRRRQEUzB+G9OY&#10;ba6IX2ieSPMeKi848w/aBITPfGqzvvsj1F6dI3tInx+i0JnT13/917/oEV0HAp/qG5uNL11fwPzd&#10;d38X9MYckaqONJhPZTsnkaQQgaMP7CovveXqhMqkSflTL20NnAQwefaNTL+6lSfqjzZCtvRP8nKP&#10;BXb3mYQIoMPA/rNO7UkHtz2GTHTYl4fIEbsO+T3slZ2gZ1N6SQNUP/32pXqh9lavj5tWps+RP1JZ&#10;xOkksUAv3/jI7RNsvjrp05XONqQ7bcigbPOQTe3pu/Hoa/fIh2fpxmT+3Ffx1r22T60Bh741LW6Q&#10;9nxxqLVurcoXtyOAfNZm7UP9U969LX0NWx5ZQUoiKunJSEz211C9kK/KVrbOs13dWV5eOgmROLpI&#10;WuQK2CSv1Y/g0cG2t/UW9GT12VYvrJ8k1B4f+l3b1kekLzgbbgTwYa9HRwBt/MgA6eCPCEiDdIc9&#10;pIfqguAiiIDFFQG0EAUCBPDlX/7lL7/2/Tf/5t9c8NIv/dJ37/M+73MhNX6Y4QB9szd7s8t/pRBo&#10;LGQESHmHOiKD4CEdET/fJfSETkBjjxwiUXTQ0zAEqid4xiUQ8skeydRO7ZE9EURQ9U1aQPV0Ubvq&#10;05sXY9bfXrF0CC/BM19BPvQp3NiQVnPhqZ5Xutrin42NbPMqe6M3eqPLuP3txH/yT/7JJf/O7/zO&#10;F2KI8OqHeVefb/3RD37cL/eve9o9Trf3OCzpk0+qGwk84X6Yn2tYciUNzWf5EMHic+tWJr2E7Fq7&#10;WyesfsvO9Gl3n652n+RlfbQPrUOgiwA6FDo0rI896E+JiCwxjLSol3w6XaCDSBSwgerVRvlss8tn&#10;aeX1CdTfskAPm68v1Vu/0tfy9esE/R7CzWv2Sb5O/fpfW30yNnPvXoCv0SB/Xtc3Fm052MUTe7v7&#10;Tec+S1sH9pW9Y79ao/LsSbFBLCPZt0b0Q/v7w6Brc7Lj3rFLmxfYfORmy8i1l468SIctJ/Mlv22c&#10;5UE+n9mFytauPqSPDG752kfe6KWrz6b86jddWfaVlzc+6Wt93T7kB9zLzoxdG53PcLse7nq0BDBE&#10;DBzqm4YOfaiMhOrzF9mxyCw8C9DCFEBe7MVe7CKV+zdqXvV6WuXfv337t3/73TOf+cwLYfuMz/iM&#10;S11tOWSRNiQM4fPqE6mhI5G1gplyxA1JU47YIVSRQE8A+0TMd+NCGtTtCSCyqT222qNjrz2vg9my&#10;EVT1jz9+BAjjtclsLv1qPiKD0hE+MG/0dPqLpOqvp6SInOCsHfOpTX3xxO8t3uItnvrzOV750umb&#10;sWjL2JBB9pHR7vHeQ2BLB9radGOE9Fu+duYBqrMkKR8n2JPX6iyyP9Mh8kVvDk4baTbpr5XDfQSS&#10;vrTyfK19Pp7kZd9YK+C+W4dkr4E6MMBhHtGIdEQ46OTTd/hHABxIEYHNJ0/bs356B9qWS6+PbKUj&#10;PpE3+tKkvP5uvr5XL1S3tqTzCfTZgbJsK9d38+jQJR26EQrlkUv59VP9U1e6ee+7mRGx0mxAm91n&#10;sce9tq/FEjFI2voUr6xL+daofc/O3hcXxAfxSCzqw6O2tKkvzWuo/83DyiCvj2TYfGnyGiI15bO9&#10;T19a2dpWBt2r54bqRcLuQwQOlnglK+dLGpZI1p/Tjg00jubzHGvpUB/4Ur8zzNoQG0Kx4XY93PXo&#10;CKCAUMAQEKQjBYHOIS9QRJgg0qcum9ICSejgsRgtYP/3F9hZ5F/7tV97ITv/7t/9u7s3eZM3uTzN&#10;8kkXefMHoR1Yngiyt5B7Kqd9xAahY1uQoyOB3sJn4+kf8hZpW/JiTNIOceWAlOQDCaPTvh9VeDqn&#10;vQ5+QNL40V+bkNyDWFAlC7JL/gq+yvUfAQTt8q28cRmPV9H65fWwH3j0dw49AfQk0KY2Lv1FSrQd&#10;weTL3CnvPpY3Bzs34KAovUQtmwgffTIyFHae5MnqQX7I7PJHt2lSnh9pqB36UL6y2l5d9enWj/6W&#10;rj+r695Lr7/Syp7kdY0A0iEEDoQOHId3pMchj3Tsj0Ec+CQbsH+r08GvbuV0HVDS2shmCQOUZ8M+&#10;u2zyV135SIi0vipnXz7JJh+gfuXVzxe7Tddm6fqzcsF2D+Gd27PvJD2Zrn5tHroHr/zKr3x56icW&#10;Srs/9UO74mr32forPpPtUdLet47FT5KNWKCOMmBLWitiNv99CNCXcw71I9Sf5kW6/i2xeTqwUUe6&#10;+iey23qh8qfLnzj1m9dOKI9YdY/lGxuki4Cp035bZHeCrbLagG0P6mM+VifPNl/quo8eClgD0u6t&#10;eGDNkDcC+LDXoyWAC4sFBBH5Ako47SFyEdnoALLgkCELUtAQSF7kRV7kUiaY+f7a8z//89+93Mu9&#10;3CXAeerlNaYncX4E8s/+2T+79FMfkKy+99eTMBDU6BA8pIcdRBZ7vUvXoR8RMp4IQNIhzlYbnhr6&#10;Lp3v/vluHWKGTCJgfDrsC6YFYpvR5jNuG4wOkDxzEzmO9CGCyh3Q5lH7xuEeREKNTd54tSWIk55S&#10;IoFIodfBXhkL5Kf/7pO+Qve3AwKMXR6ap/KnzTXbdOYxGEs6MqLEtnR25Y1t5dnWtTq1X1ngA9iV&#10;XlS/cmn39JrNNZ/X8FgIoLVmXcnvPnRIODQc1JEPB72DPeIh3eEvHTkh1YskSS8BOElBsvSCjy1L&#10;6k/+y2e/oK9PZ53Vb7/JIK+OdLI+2MN05WtffkFv3GBee/KjPpx9lAbp+rH6nriBD8JiIikf+YO9&#10;jw5891tsED+Kv/aDOCZOiSPioLWpzF4S38QA8aG1K6YgCsbQGtHH7Rupz83JzkF1SONPt+nVnfp0&#10;sAQnpFs0D4st33qVnXan/izXRtLc8JfPyoCue8MOpLOXj5zRV0ZHlq9+9eqLua2dpDJ6dfgJ9rvy&#10;9n7nkftP53wQH27Xw12P9kcgkQPBIGLkwI/cyKdfIpGOpGcrAPGzB1CvgQUPTwAFFfb+DAwS+H3f&#10;93133/Ed33H33d/93ZfXmuw+7MM+7BKM3uEd3uESyJAbT7oEOsFL/xAlh3GvfQW6iJmA5sCmAzr1&#10;BD9t10d9Z8sfe2U2igCqnl8pP/vZz777uI/7uAtBFUgjm2yNSz8jeaQNSIfUGX9EkNy0cn3o05m0&#10;e8KvMemvp47mwjjZ66enml7v6sPbvM3bXH4BjKQii/za7MbnfnR/oXva/T2J1bV0NnSbTwcdIKVX&#10;sqve2oV0YIzdO1K5uvUpGcrnOz0/ZLptm1+IxGW/dcz72pRWLk1X2TU8ycs6EuSh/deasH4cLA6N&#10;DvA93KWTwWEPHfwd+pGAkE+H0YJu60gH5Q4ydctvvewjSsnSyrJJv+XZG8fWXfv6VzqpD/Sweenq&#10;ND/SxtC+N8fZa5ddT1elm+/kNZxlfPFpvuxtsSYS4F7b09oufhXXxARr1h6gy1acFAPEONJeEn/E&#10;CzbFbGPVl7M/zV/9gtZAkKc/dYH/xtQ6SE9e06+OvGabLv219OpOm20nRMgiafLpKt8yMvv0q7NW&#10;SLbqazvb9Gxrf/vXXJ/9JenUBffQvo8Qwp5HcLse7np0BNBmP0lBko5MB3SrL68sotGnUBBIOnws&#10;TgFA8HjJl3zJSx2kxR8qfvb/JVjPetaz7t7//d//Eqz8ORi/avUdQd9v84RPgEJ4BC5BzdMvREwA&#10;Q5YEO+SQbfYd/NrSt/rksbjvzLFT34GfnbzvDSKk/Pe9PHW06ZVrn6YRU/UE5A5YbdhkNqCAHJSB&#10;MrLDwiY0Z/T86ANZ0PYqGAHUR/b67Ikf4mwe+sUwW/W0T4Ixuy/ds7137ENzBUhOpElfIlkgHYw7&#10;PchDBAlOkpSP8mzZbJ3sst0+yZdeu5BtfvNHv+1mX371ZPXzIV8dqM9h68OTvKwtaxxBaK2RHQTQ&#10;IeLwticd7oiJvblkJRIVkYkcVW/RQV/ZmT/1Diq6BX1taK98RIOMUFWH7sxnX/8XyvKbTTrQv+ZG&#10;H9NXVr3SUPti3H7vq7Eqa46b353zp4P+daDXV/dSO+KBPS3+WXfikbUpnrQWfW1E3GTzpm/6pk/F&#10;/I0D9oa9Lu+Nh3p8a0e7xnASwPp/zh3ZvJGRE+kzf0r1s0tPR2Zzlm/ZNZvFltfW2WbIr/6e+dLm&#10;pnt9kjfytCOBLlt1t9z+PO2zVe9a38jS+QD3L7ifzmKxAJw74sTterjrUT4BXBJH9qSIhMoWdGyq&#10;K6jAkg/YQ8gCttkEDD8GEQT9GRhP/77zO7/zQgLJD//wD7889esHGwif16/+Bh6ig5whQfSAjMkj&#10;SMhbBLFDW0CMGESI3vVd3/Xucz7ncy4bI7KI3AloSOhbvdVb3b35m7/5Uz8EIbWDYPKPDCKH2qk/&#10;fAn0Np7N1UEgb/ORNmmb01yZH1KfzKs+840A822O/Ujme7/3ey/tgFfQ+mBcbPXPXGuTL5uav54k&#10;8ssPmAeQNmZYXfNEvxK5UVad9GtT3UjTSYrW5sTan/X4l6+dyk6bykl9yOasu6Az5+xbL9ew9iT7&#10;6shvXW09yavAbm2R8vaf9dlTnQ4S+/EkIUtM7FVrGvagT1ce+ErHf/psK9t6CI18xGbbO8FGHTbV&#10;O/1nQ+YzkrJl1a1+ukBvPJWXT7dp86W+dsxtc23vN9fBnNce+3Pum/PATj33kD/l2rXP7WtrzZ4S&#10;A8Qj5A0J9AGRTjnbPuT6moh9Lj7wKW6IM8qsZ/YIo7SYZSzWjD7o9/a3cdfX5iOkU1e+8ZPpwzlP&#10;6dipszjrLk7bcPrZvHpnPl1pqCy5+4h0fyJrm19d5Ezd9KXPOeD31KUvnV+62iO7d9ZhiPghgUH+&#10;dj3c9SgJYERPUCgNEb8lgKs7EemI/OXTIWQxWpQWqsDgz8EggZ7uea3rByDKvNZ80Rd90csTN69b&#10;1fUE7C3f8i0vTwQRLcRQsBOkBDkBTFpbSwqRNeW9SnU4S/tbeTahYCm4aevt3/7t7z7v8z7vEjzf&#10;6Z3e6TIOfbZJ+OfHId+raD9c8d07PvrBhjYE2zaozSvwyRdg2pw2pLEJxsaEYPIJ+m48+mhMCIY/&#10;+6JMAO+PPJsH5JBthz3oAywBBAdFMiLGt7TAD3TlkxGba9A2edrxC6s7kU12fG2dLQ+V6dtZVl9O&#10;myVn2Ubc0sl3CGYT8itNyld//YB5cE+f5CWo73qwhh321pw1bV2C9Ri56UDfAz4CQtdhLq8OyHfY&#10;d8DTQeXJbLeedHXTJbUHbGq//gS2dGufP2l1a4NUR7r92fjXtjzfwCaf5YN8furP7m9z3YdfeYfz&#10;zlF1pbW7/aRTVwwQo6D7Y2+31tg1bu2II70REbPkxSZvLejtieKhdVp8FK/5Ey/Enwhn49EPaf29&#10;b52A/utTYykPzduiOXhucpFufdJdsz1R305d6ft8pK+dzZ/69lfzVzpylg7O+pVLt16u2ZJbLxtj&#10;qS1568ba2/VYPLgRwIe/Hh0BtPGRDIjIRf5IQSLCV5osT6rLFvLFLwLisHQYWWwFQUHBr9pe8AVf&#10;8PKfNVq0ApS8H374HqAvPyOKypAt5FCwYhe5Q54QNIEOORPstB/RcTgLdsrU82Tvkz/5ky/+oad3&#10;CBafNowAq89v/dZvffeRH/mRlzEilQ57ZNWr417B+v4dHSJWULXRBBlBU1C0QTtkbFr+kEiE1lNG&#10;9T3VQyaROvNo7oyVX+Pwqly7+otw+s6fcbNh66DXZ33vHnRPtLfQRz4FfLLDJBIDxnrqIzsRnmvp&#10;CNTa3gc2S67gvvQJc119ebYnzjrXUD9JPqXV3b7lK1md0tnKJ5/kZa9ZC62Hgr79Z313sFiL1qS1&#10;6SB3qDvce/2bzhom2VrXEaTqQgd+6dVpp3SoPMinJ9OtXWn9ke4wl458kPR02/fqkPkL9al2gQ+o&#10;7+nkQ3OYbQduH4A3FroX0u5DhzJZXf75c6/EO77YSuu3+yJmSiNk9rH1KGZZt+KCvW4/s+XfWvTG&#10;hE0k0AdHBM+HSevU+hAP2Ae+ta0dUmzpA4T+1Oed4+bXHCbZ7Pw0Xzt3m1753Gw3vbpQm+XNL8l2&#10;y9ZmQb/+3Q/ppHkIdCHiRS+dLK3MuZBOnv98hfUhvaBXp/7RJZXxD+5faw2cS+5n5I+E2/Vw16Mk&#10;gEsUECdpQQHklwCGJRbVL9gtBKTqWGwWqMXq122+B2gRI2ZeeXq69exnP/tCABE1fySaRNSQP2SI&#10;H4QNofP6EwlSXxAU5BAWi12QQ9oQJL4RNnYC7Bu/8RtffliBNAqACJQAzTcS5nXzZ3/2Z9+913u9&#10;1+Vv7CnjR1sCKLKoPkLmySQbxBV5E1TNg3nR3vu93/td5kAb+qO+v3+onj/ZgkSqz9ZTTT4izvqn&#10;P/ouwBuTceuLvDmha26NpfvZvYwI34cITuRmcZafdvelI0H3Qfn6kj8JaGWlK8/Hmc6mPtNHzM72&#10;yNNuZTjrnPWCenSNW/5JXpG/PhQI9mBfOBg6SBxyHdjI3hI/6GAP7PdwJxd0gV3ESZn8lldGz3f5&#10;dIhFba0deaa3D9meqI3aTuZHOijLV/nViV/iVoezgxbMb3NvH4oD9p81YW0WFyLlDmQHdIe5+vZ+&#10;cZL/SKL74cdzSKB7aN/z63VtbyD49YH0a77may5/V1VcEFOsx/4Ivn8bqQ69mKlP6uq/9aIP4kfr&#10;nU9rh9Tfxnqun+Z451P5SvPW3IV06Um+pZPpT/trUIfU5url0236Wv6Esu3L9mPzJLts6Trv0gd6&#10;KE1Wp3T+SiurnKzcOpFvzYA1Yu0sAbTm+jAY+YPb9XDXo/0O4BK6yEMSBJPFkgySH4iElCYFP3UE&#10;G4vPAhUoBLOXeZmXuRAZZA4Zevd3f/e7T/3UT70QP4vWEzKfXPdXrogUctQrUZ9w+VYmsGlXGeKE&#10;QLGNvJHIkzoCHkIV8dJHxMx/JvE/itkKnPSCJT/66VM18odY+mPMyGBP5gRb86GOACq4+uK119me&#10;+hnXB3/wB19IrnrGbFyCeU8zpfVLPaTX00/+tR8R0l9PENnSG79xd8gs9AVxOZEvkp+C/pnODjZ9&#10;DZVXj9RWREz+9J/MJkTIpNmkz8eWwfat8ms6kM/f4rTZPF/Gkn7LpQM/T/IS1K3tJYACv/3kQOgA&#10;cbBFnBzaSFfkDxmUj4jZr+zkqwMO9sCGTJ/U1tYBumxAG+TWK13f6sPaJGu7MZ22lS+2v9Xb8s3X&#10;302bR/OJEDXHHa7mXeyz96wHEsTN7os0UuW+OLz5ikACvad5P+Nn/IxLPPOH8sWmj/iIj7jseXFL&#10;zODfulPH10O+53u+5wIfdMUqcY+NmCGu6Jd4Jl75MCuG+dCr7/omNr73e7/3JXawpavfrS39Fsdb&#10;S+ajtQLmMwnKS7N/bojwLPFZXNOnq4212fT2o36lzwbONtwjOmBLnmQMzjRUl0TOspFPws7p+sim&#10;dOX1rb7T8R8R7IMJ2fpsjZLWzO16uOvREcAIQ4ROfnVLAOmkHYJbJ708qC9wWFxISTp5C89CtFBt&#10;Pk/5BCdESfDyJExb0h/yIR9y5/8EC34IF6KEECFlkaWIl7yg2JM4n3IRReTy4z/+4y+ESzlbr47V&#10;JX2SZgv+CDX//qCywIg86htCK2Cy1U8+BFZBUz/ZIpsRHmOVVhdJE7QRWH31oxd98YTRuLTBr77q&#10;E3vER3t82Lj63ascMP9eG2tLuXk1383/3o/SHUAnaSm9iDSdedA341r79JuH5mNBf+rS8wulK1si&#10;2NxkW91k6fzA9lm+fkmv3VkvbF2Qzhbyv3PwJK8IRmjPdRB0kDgw7EFEyOGN+CEcSVC26ICHzSNL&#10;Czq+IZ10bTqw1r7yZPXlpau3ttls39ZP6e3nltGXJ2HnhV4/pdXt0HfAdsiaU3MLkbl05r14SVoX&#10;1h4SZm+KjepsPXCPHM70/gi0et/6rd9693/+z/+5+8Zv/MZLTBM7xAtrDsETD6xNMcb3mX19xYdV&#10;bYspvvfMTgxQX7xU9oxnPOPyR/j5EwPtLTFQPEJIxRXxTz390O/WUmSj9dRckWAeVza3QT7cl1/7&#10;1a3dfVBeXwJ991o6XZCvPJsT2/ZK8wHNB0grrywoi6SdZdf8JUP+6UuX59N9aS2R1pL7tgQQxIfb&#10;9XDXoyOANvRJ+iJ1EHGA1S/BgPUDgkYQ6EiLzeFkIVqgFuwrvuIrXgKxp3zIkECG5Hg69jEf8zGX&#10;T7teWyBrXpUKZmwFN+0igz0ZRKQEOX6UI2dv+7ZvewmIghu/AmYEEZnjS1owROwEZ8FQO9KCoL46&#10;4BEx7fCN8HkCqE/g6R4/Arzx9mmZL/3wC2Z99Wkb0RSgkTpBlW/j0576gq6xKTNn5lOf5QVubQn0&#10;Nre2QJ1IoLrG456RIfISkQl0EIHRn9M+m81XP/JTHuT52HpBef6fG7I/fdTeqYf76qYP5prUl9Jn&#10;2epPG+C3eVs8ycu6s/4igvId2tZzB0qHHHIT8es1MEnXk7fAdtORp0hVPq/pt9xBu2WRMzJUvjbS&#10;a7P+8pmuNFl/156+Az9Z+iwvveQHxIYIHNnBK20/WgvWlz3cmhen7M3iIlv3pX3UPpZ3D9T1lxH8&#10;hQSxTLwRO7yteI/3eI/LD+jEDxAb2Is7YoQP1OJU/1bSn9X6V//qX11iIaLgjQu/feAEdcU6a8d4&#10;iyP6zrf+NmYQh/S/WEkiMdB8locz7xzY/OI+26erA+pVd23Tkd3vLbtPV72QzwhYMiizz8xx5Uve&#10;Kl99UKaeNFm6fP62TelswT0J7pH76J4tAXR/4XY93PXofwTyvBJA+WsEMAlL/ILF12K0oG0uT+0i&#10;ckiYABkJlPYnYTzFQ5B8YvVpVgD0+lRaIPTdF59cBUDwxFD9iBVyhrQhYoKh1yd8C6DqeUKHaHrl&#10;LGAKgvprc5GCsSAJgqpgqg/IIFIIgqd+G2OfzrWpH578ea3SK1/lNqdgj0w7rJubDhk6c5hOfxFA&#10;8115c949IPWjg0fQvkZwlG+eTeTlLDvLI19h68FZVtuVL2Eqfc3P04H92Wft0AU2O2422172HXDk&#10;2p510m154CtbeJLXEkCw11pTDmgHhEMGqQn7BDASiDT1FLDXe9L2bGXqLiHLXzZLuiD70g5WKK2d&#10;bOVrr3z1SGX5O+U1+82HLTcnIJ1eHXDA2p/mMLsO8g7xJLDrg5m1Jb55qoaU2aftaeXquUfWnzhj&#10;LdG7jx34yo1XDBA7xLCP/diPvbxN8KFZHPjyL//yy4dmsY/u7d7u7S5/0cCftdKumCXeeZXsb68W&#10;Q8QM7bRu6PXNeMUbbeqTNtg2DyfEydYbEtj8PB3us7lP715c09+H7Lunpa+Vk7W793318gv65zXP&#10;n/wi39m2jkrfVxbyWRm4l/Z56xDck+IAFBvgdj3c9SifAAo2bW75XhkKXNKgjG4lW9g8P5ES5A8E&#10;Qgttn0SQCJAFK2BbtMgcwiTgeIqHtAlmfWfuOc95zuUPInuK5rVrvxh+5jOfeSGBvl/ne3M+JSNb&#10;/nPHB3zAB1z+lzASpg+epPHvNQgIkM9+9rMvdb1uRhDp+dfvApsAKDgjk36EgegJ6AgmQqjMPCCI&#10;yhFZRFQfEUXj0Q/koINFf8yVeWlzSndwkNom6dvIdOaVjXk2992zcBKadMZxjbgE/TMWZexJ+upJ&#10;V3frqVNZtvkmt35213ykq252p/32c+1KX6tfH5XtXMGu+dPHNdQ2lNcn9/9JE0DryhoJ8u27DgYH&#10;D9h7gMwtEEBkDOTJCJ20NSydLhIlTbIpraw1Xz16oNt8fcpfdcufddNLpwf6ykM26ctLp6++dHPk&#10;gLXvEJ8IWQdxNtmr24HM3r4Fe9Ret8b2Q3E+xUJxxHpyn9SxJpE90j5XLh6KUWKP7/iJmeKVD7Tv&#10;9m7vdnm74C0I+JGZr6kgi77WYm2y9a82i7H648OveOaDqSd/fFvT+qJN/dQncUi+WA76HdEwPn0l&#10;5ZuX5lh65/Wc49LN4eo2Xz359VFZuk3vPZVeZJc/qCw/ye1H6fQRMFBOmpvKqpdNezEbeaiedVF5&#10;oKt+frcv8mwQcPeGdC+ssz1joDhxux7uepTfAVxEKCIQoQNS+eaXCFZ/fQl2FpoF2CK0IMECbRM4&#10;ZCxKxMkn1b6Dh7gJUBauT7F+9IFQCWqCIYkgInCgviD2xV/8xZdPwAIkEtbhLLghmb0q9olYPb/M&#10;RQaRRz4E3jaOMZgP5C/Cxw84+BGFIHD61bL+61tPJRFP82Cc/CJvHcxkm1GQ1R6Yv80Huki7e6Bv&#10;oby+RE6k6Zew3JfePD9k44JIVHalF6evZP4qA/4iT6A822t9TpY+9cnaWh/p2dAHa3jz2e0c6tu2&#10;sVib8CQv+8gasZ5aYxHADhWHRQcdUoWwIX0Rv54ALhFktyRwJeSrw3N1S7iugV822ZZXJ5m/8uDw&#10;Sxfymc3mk+pt+TVdB6sY1dx14FaWLWhbH/VdmfimnnthjUm3Z8VPa6w42X1yYLf2xTsxytdUekvh&#10;DQUS582Dp4qkmGTNWa988BlpJMU7bx4ihtaHWKgNNkii2KdesUKsI/WHD/1DEj0RFIMixMZvzOaD&#10;jj8wdnPQ3DZPpZvDTZ/557XstEt32tQ+uTbdu/KgPLsTxgWtBftJ+iRjC2tHGRv57NVNH/nbMvWq&#10;X35tqpt9ki/3LgLo3lwjgHC7Hu56lK+AweaPzK0UBFa2wQUF+cXW5S+yYpFZcAKGxSg4tFBb2C1a&#10;eYFP0BLcPu3TPu3uMz/zM+++7Mu+7ELUBCAETBAk6Xxfz3f9SJ+APSF0IPv1rE++Pil7Kue1iHEI&#10;ZEikT7xe9WpLMBVg6ZQbB5IlEAqWdAItyVevliMBbAV+n6w9udTPXmezMwfGbm6k24jS5sh8Rep2&#10;HpNBeTbdgw4MwVs6ICbXsGUngVndaVM6nOXPi4xAamvzC7ZhySdEyvLXmKuXXTaLDjf25s38SdNJ&#10;N7/Neb6rW1/lz/Yg8if9JK/IHxTsI4D2XoeKwyPSgsj1vb9eAUuDdU0u2SutvnLpJDg8061tBy1d&#10;NkBH6hN9h3Ioz2515cnq5SMd2Xilt42tJ115aXMl36FdWf6q29ibM+NT3j7vXlhD4oF1Io5YK3St&#10;JTFNzPLBtDgIPlCKK8rZikn8tD6t4davdorr2rW2tQWeFIphfItR8LVf+7WXr9mIhfzxwZZfe4GP&#10;4o322chbT8bY2JGN2rXOzNPOsTlrvtKvzYLfE6tXZ8uCtUDWhvTWk669bKQX2W1a37vnsHlnV3pr&#10;pDNNmk3nW/nktXS+sncmKisPtXPWr133QXoJoLPXuiCtSdJ9vRHAh70eHQF0WNiwkYoOwA5BskNT&#10;AJCufNEBSsrnryBkoVl0PoX06bCF3uJmZ0N66ucpnqDnla8nfH404cvOflErCLF9z/d8z8uTNQGy&#10;H1p89Ed/9OWLzb4r6MkfX0idT9I+/QqiAhuypx4bn7AFRd/981RPcNZX/fckUBkIutruKSA7vhA3&#10;Y7DBBG/BVVDnr7kQ3M11B3EbsIAZugd7H5rT0t2DiAvZPYLS+gbIC5RWVj7o3yLd2pwECPbwWn11&#10;wuqqR5pD6YjT6W/rhGygdH6Ud1+kjbN6jb35gtZtc+feuC/QPSDvaw+kN6+tJ3n1ocIYpK3LJYDW&#10;avvPfnOAR/pO0CMz0icJDA5dPiICbJbgRdZWOlSVqbP67NPJgzR0MJdPd63MGFdHGjOsvvxp08Ha&#10;XFVny9M1R/oqba7scWvM/Jt7sc868cG29em+2PekuNIbEDbiCMLG1toVf6zX4ol8a6712fq2pq1d&#10;+a2P8Il7Yp4Pp+KsNpQjlMVHsZeumG0d8RsBpBOzWzvNCcJivNZYuua1+9qcheaSLJ88dXu/0m/d&#10;vYfJa+nqbBkZ+HEvK1s7qD5pHkJ5ZZ1rdGtX3T6I0UlH9uTV7YEIWbqy9nC62gM6xM9et+7A+gL3&#10;0/1xP4tzt+vhrkf5CliwKGBEMsBGF2gKKgvl2cuX5gchIi2uiI0DycKzAPcQsqla1BZln1h8AkXa&#10;POHzh039UeZnPetZl6d8AuOzn/3su0//9E+/vNpA0rzC9cqXRAYFMk8JEcS+FC2weh2LmHniJ5gJ&#10;tIKgoOh1sSC8h7+xC5z6I3hH/ugiFDaWP9fg1S/fvo/o13aCrKBqPvg0dra7+cxN86XN834koftS&#10;mjT3+iBod69AOh1ZOsjr/7X0aUPCEpzQ4ZN95dXJbtP32Zy60vXh6ezcG+nt47aza1baeoQIkntj&#10;HVp7gr+8w7K1zUf9cO+B77Od8k/y0vfWGNm6MzYHib3WoRHp6iAnI3ubJ4M6EcFN50eeXF1pWCLQ&#10;QStfmryG6uh3+S2nz2eSLn11V7f5Dubk6tOddbYPyhqrOZPv0I0wmX/rqQ8N1ldrVrzyqhcJ9Etf&#10;68+aKhZZf61H9sr4IEvb+2JGcYWtdV9MEcfET29HxMS+86e+WCUOakd9balT/6StJ2XGYx0Zq7XS&#10;vWl+kJDznrBt/TRfZHm2nQnVyyZ7esi+sk1vnfVT3c2vPLHroDWQbmV7qbR5ATr59GBe2n/0ga4y&#10;oCtf/erpmzJpbVQH2t9k5M+9AusQlgCSt+vhrkf5I5ATEQ0BQGAgCzxQmm1BYiHwCFodstCi6yBq&#10;MQsKFrQ0IIBs+RcIfY/O9/48WfOEzxM7gREp9DTQq1y2vtjsS89+8eZ7fEihIKe+T7MguIFAicgh&#10;iYigQIisaU8AZcuvMRh/B77gKVhGAJU58G1Gh6UyhNITR08eEUoE1JjNQRtQ2hyRgmlzGflrfkn9&#10;kd48WTroy0IQp19iUt74lUsv2CkT7Fe3SLdyoS4f4T67tTnb23on1u4+VL52zekebA4ea879ebmX&#10;e7nL/DsQlVn/1ql7K5jS8dNagPoJzW14klfBHewlaN/ZX8bUAeKQtAeX7PU0a+GQVx7BKd+hTvIV&#10;+QvZdcizA/nSoXLxQLl6dNfQIV2adBiu3sGZpKu8OvKheqs7cV85f/qtz8a786aOeSbFPHveOnRP&#10;irHWkj3gA6q4JS6JNfRsd+3Zt3TFJrDe6KWtw2Kvtd66tCZ88CbZIYE+TGtTDLTutelNh9ikDkIo&#10;Tlrn1pL+KpPm33pyj4w90tFYlWnP3Juj1gDbva9s936UP0F/lsnzqR4JW54/svSJtT3rSZPVB+Mj&#10;jWtBvxI649aGrnTIbqW5tFeX0KlXPGquldElw7UngEsCoRhxux7uepQEUEApqJRfPdj8pZWdSE/m&#10;h4zotNiWBFqoggHswhe4wCsKn4R7rWrR9trCl6F9PxAptNC16+kbwucpn9e9CJ1P1PogsPmOC3/q&#10;C7QCnH4ia4ihVyFLyKQ3yAqQAiIpsLIxJn0W+ElkEunjU4BlZ7wRP/YkmJ/G2lzt/EqDQyJCF5Eh&#10;Qd8K/ovsQVr/pZWll6avTulTnqA/4ZA4y67VW9K0dunJk1wtlmBGHKX5MKbsam8PRvNmjtm7j9aS&#10;tA8K1of/O20dsnGP3cPWrPz2U9uhNhdP8kIuWmPtt91z1qm95kDpUIYlLoicNR3ap3A+4Qv0JPt0&#10;/GfrQE1PVxl9eT46yMkOaun0Z1kHduXpFtmeZeVXb15OO+uCvny+oP40L83hjl8d+7w46l5EsLzp&#10;EI/EDjHIGmMnJrAVC6xjenLLrDXrEuRb56XV8cFUrLAG9EEdcfBd3/Vdn4qTYiPiydZeELvqi76p&#10;Z1+Q/OpH8ds4IxzNkTzC0Vyah+69edq5654lT1y7p3Tk2qyf0luvOpWlz27rbLkxLNJZE6XXrnrm&#10;h01nW+nKpdmzk29PgnRQni97V3l18wPZsjkJ4BI/8aG4Brfr4a5H+Qo4CDSCS0GqYLKEpDJSUGED&#10;0mxIZdXJd+QHLELBwUK10QQR0uLtcTV7REAwEoikSYtasBI8vf71CdYrXoe1p29+0eZVCjLo9bGn&#10;hMp6EoicIYgf+ZEfeffP//k/v0hlgq9gZ7MIlDaGgBfJctDrA0gr10cBUZ9sQH/Umr7XN/wUHI15&#10;6xRMm/e9B+Z353jRfJ+I6EAkZPMkOzLb9KQxGf/63DprR1a3egu67LMrnzxt81u6Otqnrzy5yGfp&#10;8qSx8mHuzGf3C/nz5MO/2XL/fcfUq3t/eNzflFRmjWlPwHTv9Je/sw/X8k/yqr9QwO8gMHbrscNj&#10;D+UlgGH1iF1ph6V9Cx3ubOnJQJ8dnLrqSNPzBXSbDun2oIYO1UX6s3zrlD5tmh+yNJz2+iSt783B&#10;zldjZCuuWYN9j869sc/7ior45oOGGKCcrThRTOgDqDVmPZPtkdal+NS6t35bw+rzE4Hrw7WYqW0x&#10;EdFTz4dmb1K8FakN/SDVoxPHjd0Yjb/1VUwXD405UuOedd/Nx8rua/d/73VpPkk29+W7P/KrC/qx&#10;dkF+fWZfGVS3tUCG8tlGyICeNA/J6mVTHTpnIJvss82+D2/s1gdEEsnuRffF2uuDoHXXWQy36+Gu&#10;R0cAIyEFGoFFsIhwSHeASm9+daB+wSqfYJH1NMLiAweRhWpTCQTQgrVIHVoCDfiU6tWvQIX8eYIn&#10;EOq7sr7D4rWtg1tgE0wRP6+FfbLlW3BEEF/hFV7h8gdTHfhf8iVfcvm+Xn3WtyVmgrAAyj8pQLI1&#10;LuPn16aziY2Hrid/6hvPEr/13Vw1l0v4lJHN9X1Sv0C+dPMmrb/S5GljPEhN9luHbfW2rjpre01e&#10;w9qs3dl+yO60vdb+tTTUdzC35tS66j75MOC++JGRX5r7AdF3fMd3XNIOH/fWfY5MmQO+zvY2n3yS&#10;1xJAaWu6D1YdCEigg8SB18F8krzNsynPtjodwKQ5s4+lO9yh9JavD/oO++QinVgR7Dc6svyZhg7P&#10;8tVZqJP/bDtcyXyuH32ir25jhubO94K9Wl+SZH0gZdaSeyMvZolXiKF8sI6sUzGCPQLY109ad625&#10;3cts1ZNnrz021q71bD3UF+3aB+IqKVYjguKqv1sqtoq19GIX3+oXo5d0iOnmiGyerbnyrYXWUWuh&#10;+y8N5koZe/VCds1586/NoM1syb1n+akuXT7o5NmfumxPnO2CuQibZ5NMH9FLl432KgNzW7mYRFf9&#10;6rBZe3bgPrtX5N63yB/croe7HiUBdDAKDBESh+VCMCkQlZcO8vTSfOSHRHYiPtChZCE6hCxem1Wg&#10;lLZoBQ2LlU/By9M0T2g87ROAvDL53M/93Lsv+IIvuJA33/nzfTu2AheC6Mcg/ii04COoIJCf93mf&#10;d/c5n/M5Fzufur1afvazn30JhNqub/oewdNeQVbamARF5QKZIKEN9djt+GwuBCO58xLkoflrLptn&#10;bZaXDoK5PtWv1dXfs2zrVEayX6xNumxPe4fM2mtjy8PWK92BtaSu8vxUtgccea1O9Tbd+M2f+S74&#10;qe/Q8+eDPumTPunu/d7v/e6+/uu//vLHw/1hcT868rSjers/6luy9rb9J3kZn3VI2kfGXPCPBDok&#10;HB4OG/vPYRtxWTioF/YpfYSnA1x9YEPXYV+aLJ29/EkCrqHDmNy0smuH9KbLX8PaQIdp6RP0tXfq&#10;9MWYmh9AAEHawVycKBZaS2KRNdQ+ao1Zd+TuXcQvEmhtImzImrckET31xI3eVKTnH4rH1oE46fvV&#10;PhR7O+IDtjo+SCN9QUy1fvSTX+2Jp/onXjdnydYWad9oS978NDfQfLUWWh9J89q93vvF1+oiO+lb&#10;M2u7fsorY1OZdDKc+dWpnw9o/FsG9Mns0kXiKt8y8xe2PHuorfRkJNA+D/a+e1g82Bhxux7uetSv&#10;gAsekRAbvLRAJF1wKr225dN1cBZ0IkMRJATQQrVhBUoLmK4Fyo9Px30KVfYhH/Ihdx/1UR91eXXr&#10;NYV/34YcOrB9j0+7AqPXv/x4LautDgt9eLEXe7FLwPD6QwBsM+grO5tE35f0RCIaYwFfn9Vr3PzY&#10;cJFYfdBm8wAFeTI0Z2Rl+UzfPShd/yId6WB1jWHzHSpbFsHa/JaD8sjX2pNb97RdXfJENqBvdOpn&#10;X3uLrXPCWHfezKl16F6o20HwGZ/xGZc/HO4rAX7A84mf+ImX9eM+dFh33/jhW7+2b9sm+SSv9pi1&#10;uIHfukRCyD24zYO1jIwhcOQe1CGyxqaD2vy1tzq4q5+NfPoO/MryteBr/UL3irymhw7fxhX2oCTV&#10;OctWt/n7ytOBts+xG+cSQPHA3It3DmgxIUJnf1vvxYdijHWlzHpSHsGzD9QDJM4bDkQQ2csWQaRj&#10;077Jt3Wsff+e0n8/8kG4V9Ag3pI+IOmjD+DtR3tHzPUnuIqbxhXB5ZvO+tJGY1LmvjU/oTlLgjll&#10;u3Nu3sjuB2jTmWA9k5V1/+XT7XqRP+Wp037p/OTrxLX2grzykD1URhpL5dJQ/UAXGQzrL7CB5qYP&#10;fqS4IBa4R+4f3K6Hux4lAbRpBYYCjyAT6Thx6tXJHvLDJ/AfAWrBWYAWY4GjAGrzW6hs1AFBzPdT&#10;BCWfPP2pFQTQYY34IYG+5+dPwHhlwbcnhIIWKXDxIUj+r//1v+6++qu/+nLYa5/egS0QCXba9gdY&#10;9VXflUWCGo/AwN7GU9ac6KvNFRprBCKf0ByB+tqRjqikK19QTy8vGId0bEpX/1o6u/URUYvUQGWb&#10;7zDJnl46PfBfnRNsq6tO6fIku/J85a9xZL+2UHm26jWfwT0WGH1NwL8J9K8ErRlr0Xf//NFw98v9&#10;daC6X90/a3l91eaOQdvafZJXa0+QDxFB4+/A7MCxph3AyNgezifsz4iOOh2o0B6uPFRn65ZWhx9p&#10;snT62gi1tW3qvzR5Ddmeui3bcodqB+nqOmzhLNNPYzK25uqVXumVLt8vfeVXfuVLHiFyKFtHyJUP&#10;tD6wetqGpLWOrR3xRD6dfPsmnb3BB4IG8uJj5X1ozrd1WgxK+nDtA7CvrHgjoi/ipB+FWPt8qI94&#10;+lCNJEqra/0Yk3VlXO6FPSQOar82tK3/1p25Mtetjf0g0dzRmc/m1lw3d9J02tbWxlv9aI33AWfv&#10;VWtJ+9fWUui+3qdf7Do49RG6xpB+7bZMuvwJ+vyFCGLlq5c3P+YgEgjugTkyXzcC+GSuR0sAYYkb&#10;OOQidUn61S3oQv74Fwwcoi24NqxFaWPbYBatIEDPRiDRvgAksAkqFrNf/X7WZ33W3Wd/9mdf/nq9&#10;//nrT8B4hdeve0FQFKy83njpl37pSzD80A/90Lv3fd/3vXz/z6defXu+53u+S3vIgACHTAq0HfaR&#10;CuOxoQR6/RBoGmNjgojrkj6+mufmim91+ZaO6NTmtk0vkGYjXVAvDeYIsqv+2m39JS6hQ2btK5Nf&#10;23wkV39i2w3qVH/JYOXS67ey1ZdfeY5funl3T/qVuIPYD4YES2sMAUQMpfXHerCOuofu6d6z2lqp&#10;D9JP8or0WZfWaeiQbN9Bh1EHckQvIhM80VLeEzx7NgJm75LyDvPIUAf75qU7+CNOlafrsE5GCmEP&#10;5fqw+cajT/ULKlu7lfkpX/31ERy01Qn6uHOF/EUAjddcW2fui7WFYPmA6tVr8c36sd5KQ3HDuktn&#10;HVv//LBH5JA2fynBB186/ttb6lqvgT9rQ1n/DSnyh+iJo2Ad2yf6422JMpAX46wpe8JcgPjHpz2m&#10;TBt88Jve2mvumrPWSGnl5hmZMW/iLRmhMY/IDH+gL8ZoXNKtb/epe5bP7pe1dZZ1X68hO+uBzHbb&#10;OJHNrqPSoDx99qUrT7d1Gpv5WWIoHVmWXvK3caB7E27Xw12PjgB2uJEFmoJEeQEnffkOQZAv3UZM&#10;Rn6gBdcTCQvTQm2DCQJ8KScFDcFR0BFIBDWkDoHzpO7DP/zDLz/y8PTPwe3HHeykEUcbwOsKpO7r&#10;vu7rLge8p4aCDL8v/uIvfveFX/iFlx8BIJTPfvazL/60rZ/6LMAIeIKG/gk+yoyVDzaCjj6TAmJo&#10;/M0HNG/aSFeafuf1TIM5IY1Turw+rk3l5dd28ws+4Myf6PABeW1VtvWUL1Grn+k6wPIT8p3+bG9x&#10;tlc7jT9pDs2xeyTv+6T+/MtXfdVXXb735/ui/WcZB5FDy3qxjtRzz93HvR/bZodtfXmSl4O4vQYC&#10;fh+6HJzQgdoB1PqOxIRIYXBos+tA6tDJTySOrTR7kh/1pBeVk+olr5G/+gliRqBfXNPXv/SbX/sz&#10;v21t/XSgj9BcIX0RQGRQmVinzQ5w68da8yHEGrNO7QVrKFh34o91J2/dVeYVL+JnHSNwPqyQSKW1&#10;u6RSfFGXr9LiE1t7wB/O9xcV+OBP3Z5S+jDtSaC+GoO0GLxEy/iMu7mKlFh7iCV/6shHVMzh3u9d&#10;A8r4tU61EcRe67j4qg/GA+aTrrWubv3gD/ZeSrfGymcnX/qEexiulW0atL9pZemu1anP0vZV+VPm&#10;Lwn5kTZ/7XFz174XA5oj98O5dbse7nq03wEUbBY2VIfdonJpNtmlIwWshcCjjQ4ksAALIBaxAPIq&#10;r/IqT306ERAFDQeroGOTez3ny8cCre/WvNu7vdvlCaB/6ybQWeBf8RVfcfFtEws8Pskigvx4YvhC&#10;L/RClx+I2AgOb4TQjwCQSO16Iqi/9dN4Cu4CkH4IsMio8RZ0TgIY8YPmbKFuaB7BODaf7tRHbAry&#10;m167EDHJbvOQv0X1Tv19ddPdR9YgfXWv2Z36pyOAQVl28nzsmFqbxuTe0LnPvlLg8CP9atwHBn9j&#10;sj/NwY4/9736IJ/v+rD5J3m1h6xJ0n6Qpu+Dl7XsMOnQ6AC+RgIXyjssO6D5ku9Q7UBfwldaG6T9&#10;lFRGH+xdkr/FHti1J71oPA7BU1c6Ke5A5U+H05YP7Te2xmOO+u6f18DIoH6LQea+2OCJmj8/hGj1&#10;4cF6tU6lxb6IEyhDyMQdQNQ8nUPi/LkWRAs8URQv1W0v7Fqly0//EcQHZj+i8ypYbMsnvSeKbEmk&#10;E0l133u6FPkwfmM3B82XcmPuDBAf1Y2smL/m1HxKKyOtTeQFasv65YO/4qyxGSOdsta3+vzkP2in&#10;+786dqe+stL5Wll5uvovnb45Wn1l13T63vidj9XPx7V69YONOvmwN7sP5t4cigfyYsKNAD7s9egI&#10;YBsKTtJic0kLSuk6SJVJgwORLvCTjPy1YVt0EUCL3GLuYJFnJyiysWD5EjA/6IM+6O6lXuqlLoHu&#10;J/2kn3QJrAKthW8cyN6nfMqnXH7t+93f/d133/Vd33Uhdv/+3//7u7d4i7e4vAoWIH3x+af8lJ9y&#10;+YRuw3j6Q+9vwCGIxqoPDk8bSBC3mfTHeARBwVCbxsKu8Rlr87jp8sayc9f8QYRl9XSQzakrsEN6&#10;iJRI80WubWXZbdnakLWTvXsDla8M8tlt2VkvZF9eOlJXep8Wsl9kV1njre87V+4hOLCsOffRa2HE&#10;zxfjPVnx5KPXXXy5Z3x0X5L1l99sySd5Ce4RQLCHQgdke8+6tv8QrshbZO8aImj2hQOFvwggKEcG&#10;InaRotJJdiAdlNWHhfbcpwVdkK/9kM15UC6UJ890+erXxpbXlx2HsSJ+EcDmzNyLD9aJNdLXD8QR&#10;hIzeGhMjlNMjXcifJ4TWFFKHjNkD4iF49dt/OBIXrWPrNr/2RGu1tvmyl5A86926V9ff/1PXk0R7&#10;wJNBEqFUBznUnvaLa/pmL5kbcdKHeGnrCnED6wMpIc0DGUGhb02Kxeaqee/hQOvZPtWu9qQ7H+jK&#10;56f7R/JxrgP3Ld15T6/VTRfWX2vjLFsbWB/5XX3zsYgEKjMuYEtWf8uCes1/+z0CGMwpebse7nq0&#10;TwDb0JE4wSiiUjp0AFbGPpKTTXmwYQU/m9Sia+FZkBFAm0AAIdlrw9/p8wedBQBt+DMdX/mVX3n3&#10;gi/4gpcndS/wAi9w9yIv8iKXw8an2Zd4iZe4vML1t9y+/du//e7bvu3bLt8XfMYznnF5eqhfNgvi&#10;56nh//7f//sS1JQ/5znPufjXX3PBVv/0ScCiq98FGrLxnOSvOWk+obkxtmRzuXMKAjVkU/BeeUKQ&#10;htLrI31la3/N39qvzoHiUIqc5eM+28ojcHSQjbarn8xGHchnenaVS5/1Tn/QnJp3aWvM/XFQ+uAg&#10;7T5bo+4VG76qXz/NZXPavNHXn9p/kpf12AeTPmwllwB2EDswOvgcwPYTGXFLZsN+DxX5DjKEre8L&#10;qkMiRusTInwRp02zW/LHdzp96MCtP9KV1Y/06U59uFZnbZTvQb02oLx+g7EhQZEheX1ziDuM3Qfr&#10;w9M1JLAneq1N0hqyV3wIQfpAnZ4KApLWq1+kD5A4TwXFQuu6fapusG6LRb4f7b+BeAroqR8f/RhE&#10;3NU/+0Js8+bFPpH29BHxs/aRVHb0zUlEpjXSWjOP0vYeWJ/ipf6Iq+bVfTanfAB7vqFzxBzql/bz&#10;A9Z37ey9K999o9/7B5Vlt6j++oH77MNpf58O2ofmjY1zEZo7a6ezkm1+Gkt5EvgJfPRhzTwnO79u&#10;18Ndj/5HIFAeHIQdmh2MgkiBpHKoPsjnQxs2rsPV5u0wsjDBwrXxfYfP4rapBcF3fMd3vLyWsGBt&#10;AkSN3qdWixyR80nbU0ELWX1/0sP3/Xy3yx/0FdAEK5+2BUBBjl7Q+9f/+l9f2tO3F37hF76UC67G&#10;pI6yyiOvNk7SGEhlbBqr8Us3L6XP+WketRfSRTLSRTakScim/GLLrtmchwJ76bOMvrbTRXZOAra+&#10;ydqVz/ZanU3DaUtmp+1Nw9bXZqjfQX7nWZ7sUPbExFpDVujcp3xV57wfoO7Znyd5tUbbZyQdFPwd&#10;CA4H6zsC14GCjEXIyA5l5erYi+1d/jpII0DVixStvy3n11xHFtNlK813ZHAJ4JkP56G8eemzPKjb&#10;IXofqsu2OdFP/TeuJAIsLkX+1OlAdz8QKHHJh8/WNlhv1ldrVSyyJhE5hJC0vsiIn68tIGcgVnpC&#10;58ke32KYeq1N/tS1fkmvoP0YzpM/ZBBx9MTP00RpftSTJ+mQPf3UbzEPefWE0Ji01TiUte6QF+vG&#10;WuGHTbGRrf6JkdahOUIqzZM1CuKrM4E/dfjmw/jOtqxJa3rv17X04r77HpkqTbrnlZ8+k6W3/jWb&#10;8u1BkG5fgvkoT0YCt19B/dJss2+/FgM6t9wP6dv1cNejI4A2D9hgEZggDzYZlO4QDdlJZwf5ILUR&#10;iQKLz6JsQQv6XpnI82OBSgsu7H2a/uk//afffdEXfdElePrOik/IXtm+zMu8zOWP9woC//N//s+7&#10;7/3e7718sR9R/M7v/M6L9KdffIIVIL1K9ucPPvADP/ASYDxNlBb8BFWBRfs2u3JpfSjdIao92Plb&#10;mIvmQODaObuPWITISbhWLgiuTiClO7F66fJLYiDCdZ996ROn7XODdrata2XgsDAuvtd+bWp3+3Bf&#10;X+ib1+YzP+6v9dgTBfeMjT5U95rfa3r5J3kJ6sYAHYytWbK952BwSNh/DqNIV2QsIhbZYucw70Cx&#10;Hxw66lQPCUKApBGgiFFlS/7yn55t5dsuW9J+7OCUdwCuDspXRnZQln463daH0y9ZGvRjx7owLjGs&#10;w1ecsK6QJWRNbEPEihfWZmsI8UOE+qGI2OWpnjLrFSnzodZXV5A/TwP5RAw9wWPPH7CPQFqb1rXY&#10;ifz501mInu/BInh8eYro9bKngmK2GNaHchDX9ItPfdI/Y+pDrTaN1TqUZ28dKm9s6mpHzEVMEUnr&#10;0poyF9oFfug7P/iSNg7jqS1l2lDfnO89hdZ46D7C2lW++V0n0tfWzSL/pfNXestI/iJvkcEIHCz5&#10;W5J3+khC9mT7lYz8mSvpGwF82OtREkAbzsYC6T6ZlRYwVnaABrqwvpYA2qDnoWRRWtwWrmCJ4Mmz&#10;0S+ByXf4vNa1mP3JAk8FQdrrYE//lAmGFr4F7dfB//2///e7b/mWb7n8vUCHlgPFF/wFDZ+aBUVt&#10;CIT+lqA//NsrFOPTX34FHxun4ERqoz4KjM1h8wXGn0zPb3MncEkLZKXp5UFenWzTS5ePbJSuTF2S&#10;Lhu68ktqpKuf7sRZB+TNYVIZWXl9hOqtn2uobH2ql54OHB50Ibtsk1ve3DSf9c8cu4f07pX72rql&#10;g+7T2Z/aCvL6Rz7Jqw8q1ml7rWDfOrb3oAPFoRQxQ2o6qPaAtA/MDx/gcFFXHYj48IMESkfwIoUk&#10;XURP2dqRfFUeAdQfuvoESwrT6Wdyx9FBSYJ+N677kC2c/utX/W4cCzrtmLcOX+sN2UG2yNaW9UaK&#10;RwgVgoWERcYQPqSutRY57EkgIogEipmketYhIFzqtH7l+dQHxM9/w6GTF0drVz/48jUaX6HRBqJn&#10;TfHLH/ImboqrzZMYbqzGLI4W6+t7/SARSGPwyhn55Nvass6Kse3R4i3ky7zZt3Ta1I512T0mz/vZ&#10;/UsXwdry6ty3TqoP2W/dlfS7VrcdUhvtwyVu9as0G/a1tfLsZ3XdA+df+739756A/O16uOvRvgIm&#10;baQlLh2AERHBCuShfDbS+QB+A/82cESwQ8RCtWAFe5B3wHsKh6j5HqAvKQs8/uWbcn/zzysLf7vP&#10;QS5QCXyCh4DsEOZTANauwMauT5meGApg8tX3RFGAEwjbjDZKmyfypw39Nw7jKSg1zsbe3G2++WrO&#10;SEEsMiJfcKRbm/SLrXeWgTpbb/Nb57RbPakd6UgZmL8IWYdB9uS1fmdzTcdPuvSb5+9sq3Q2zUfl&#10;2dOrT9ecktZs96w1TQ+r37la/9u+dHntPsmrdSrAr6SXjgha1+0/BwlC46DqIAJl8uwcJta69d9B&#10;q9xBZu9eI0ARQelIXUhPKlvoS/1JagdWp9/pt5ysjOygTJ5pYLv5yvOZn/yTO6bGHYytNWUNiRXW&#10;h/XoyRcSZz6LD2IPwuXJGxIG4h5II0sIl/XWWqeL9CFQCBzwgZTxKZbWrrWJ3PkAjXiJeUggnT7x&#10;J/4CMopkisH+A5MP1tJ07r17wAYxlX7Zl33ZyzxYa60TsN6QGuM3Tr7bJ8irvhiDeK8PxUywD81h&#10;sVbcpVdfmXa0p40IjXVqvS4p2nudno24ro986KPYD8rbA+0R9aqbDazv1kho/dkv575TBtuf2oD6&#10;Ux9I+dLVO8FGGZslgEv8dr5u18Ndj/IJIJIUEezgW3QodnAmS1cnHyv5t0lt3GDDWXhgkVusHQQW&#10;rUBlQwpG/jabH2xII3ICrkPFL3Zf7uVe7rKQBQgB5E3e5E0ur4dtOIHFJ1uvevkStLwm9jcBBSt/&#10;PkZwFEgc3PqpDa9lvG62aQomYPMULBpDQanxNl/S5mbnzzzp5+aDQE5GVEJBPlzTy6+N8ZD5KvBn&#10;V/nKIF/dLUsfoVqyA/TZpQtrd/Y1+02zd0DwGeiu2ZbefGOG+rX5nTu6lZXx0ZyFtYNr4188ycu6&#10;Lchb+4GeDqxlh4J17sCwZxCaiI49uYecPdDhAep1YNlP7V8/fiDt00gQuYRPOuKk7uaXUEnrDxtS&#10;PyJeHZ6rXxgDPSnfOOTTrX5R3dLhzOdDH+pv4xOjpMU3awUZQ/isFYQMcRJrrC3xAnwQ9RUVQITA&#10;d/nUkxbDkC15H16LI8rExkgUAsiXMuvYftIHeW0rF1N99w9pJL0B8b3ofgQiNvKBSCJo2hK/+JIW&#10;/5SLuUip8YqbiKQP58XHYmbSWRApNQ4kVL/1CRk1dm0Yn7lqP9pT0s0VdK5Yz6157UR6nCVgnVrL&#10;9O5HxMie4KOYXT+Vs2uN5+PcE7sWyietC+uWVKdzTpk8n8rk6dXLv7ITjQGktw+lF2zAOJsP+705&#10;MmfS5u12Pdz16AhgGwCJscFPkiLfYVi5MjbZtYEiQiHyR99mtcl201qUFqxg6YvTFruAIkCqz0aA&#10;8GdcBCpP6vw3EAHEawnSQvenXZA7toImKcD4Uwba899C/N1AwUXgffd3f/dLACuw6J+gYxMK4Pph&#10;4+ifzUvqi6DRGBpb4975WWnupEPzWTpSceZP1NfSJ1Yvvb5qUzoJZ93Vlc+PgOwgifBIgzntkIGt&#10;vzo+1t/ivjpk7ZZfG2Xaplvf5NqXrj1zbR7WflHZgl1+mgPI56af5GWdFuCT1q10YNPh0IFgnTtQ&#10;9lDqgOlAaT8o78By0CF3JyJCiJF8pGjLF3SRSXn1OkjlI4KRrs13mMqvDhpHY1kYQ/pNb3n+lJG1&#10;UR9JY2tcIE9vfs29WGZ9iE0kMufJnrz1In4gdz2Jo2cDvZJVjkha79afevxam2IZf54EIoNiqDXM&#10;L1uxzQdcRMsvkL1yRfR67StOaoMdX0gfIID6aw2Jt54CapdP8RWsHXMlZiIaYrL4aNwRv2K++dRn&#10;9bRjrD6si+vGeu5p0hiMRZ6ffOuT9agNa7P7pR/WKJj/Yjmwl2efXp+hOF99Or7paoeu+rtWdr2B&#10;tanc/qhfyUX9iNhpV5qutuiUVac2+Q/pQraNrfEbw8YHuF0Pdz06AmhzRWIiMAJK6UgJmS7il05+&#10;9RFCkObbphcIYDevhW3D+PT4ki/5kpeFKRAgeb6g7I82C2p9Qv2SL/mSy6949Ung8mmST3/Lz3f8&#10;BCfBTJATMH3R+Zu+6Zsuvwz2afOn/bSfdvHv+4P/+B//40tQ6dOmPva3AW28DRo2DjSGSF/z19xc&#10;m5/mpHTzKaiBPm8a9Itkex+y3Xqhcn5C+VMfqiudz/yQa5OdeQOB+yRbG8zJyqp/rY+g3urzf9oE&#10;+fVHbnvS60/a+NjBpis7/UH1a9e4ah+0U7tP8uqDSoFe2pq150qX9yHGuu9w7mCxJ0lEp0OMdBh1&#10;AHbQsI342Mc9BQQkCKELEaVI3ZIoErSpHDbf4RoBq4/pF3swJlev3ysrJ6uTfmXIl/4tqQV5/dVH&#10;saN4536IA60vhA0RonMPxARrqqeDEUBkEHkT6+jVtcb4KdaIYT0d5GPXrzWprqeDiJZXvp70efoH&#10;CBg/6vGPwAFCiEiqK57+i3/xL+4+//M//xITrQP+9cEaav5aG8oRNWMmW3vmQ7zUX23pMyLqByz2&#10;EjvjAXPCt3aUiZ/K+UBqrEdttm7cD23Xh9ZofWvNdO+6j4vzPrfmg3a135nQXLDTHqkeP/Ls2yPa&#10;r83aUVYd6UXkr7HS8Umyr536Xh6yzUdnmfthDu33cLse7nrUBFAQABtNvo0IEZtwTb+EL78dMNDB&#10;U0C0iSxsi9fTPz8Csdl9yhVwvvRLv/TyWsA/7PdDEAvck0CvHaQFEAGIb/48IfTK1+sNryEQRIHM&#10;j0YELz74ZO/1sQAssGhP2gZ1eNkwNor+SZNtmj6BGlcEsHTzsvOz81Ran8tLF0gXygTvUw/ZJzsQ&#10;9mBQJp2+smDckRdl7NfurLPlWxbpKU/yGxEiT6KUbX0vv+WQj7OvZ53S18q23Wy0e84fNGfpd8yV&#10;SefLuEpDcwFP8rJWrd/22ZI+6dZwe7CDoUNrDxGyQ4Rte4JOWfs38hMBJNP1NKw8ghRxKg1I03mo&#10;QQc3CZGr1W0dPq7J6tRG/YfysOXS1U8nDfoBO87G13jNoTkzv/a0dRRZQ/QQNvqNmeKH9WTtil/W&#10;HClOBeViCBmZaj2qb/1Kk0icJ31ioqd44qMngEiXp3wIoB+Z6Is6Yq8nc+IpEugpIPhBnrco4qC1&#10;pE/stG2cxhvpMGY2SJL4KF//pEnjQG577W1NGn9jMB/GjoAaB1/uVWuge2m+SW1by+7R2rRGuv+V&#10;qSPdPS6d3a6B8pGvxmgu7KnmpDMvdDZF3NpTtcmvMW05yCN+zefWTTYOPkCaPpv1o6/6UTzQX2ny&#10;dj3c9Wh/BBLaeEnBSVqwkY+40C2qv/4sfpuArkMHLLoIlgVq8QqYFroNr8zf9Hv5l3/5y5NAgckT&#10;Pq9CPAX0BNAvd/kRkBA8gc0fNaVHELX5vu/7vhfC6DASVAQ8Qcgfj/ZlZp+CfbIWxLQhkOhPB4IN&#10;ZPPoT5vHJi9QNd7S5qV5Aunm6xrMm8AWjP2Ui3TGsvqIUjZb97SF0w95EqVAHyFKV53SC/ZQPru1&#10;V67P0vU9RKACXX2Tr86Wk+7rtlfZon6dcwSNsfL01a097ZQOyk/7J3k5KO2NDfKbtoalHZYRuQ61&#10;PYyk7VHYQ6SnCezZqm/vIADInw9z5PlaNGKUvjQoEwc6tEj5JYehAw8cgtqX3kN1D/bKThttQOMH&#10;6UX6E+rXt8ZnzCf5RZbNuf2O8CEzCJl1Y80hQdZU+0tMcH9A/JTPrvXWWqMXX1p3bIux4o+8tjxh&#10;Q/h8IEa0PAH0wRoJ7amgtyPetHzDN3zD3Sd/8idffninr+z9m0QQK8VCpFG81Gex1lNEbVkbyq0/&#10;a6V1py9IB3t5c1IeedUXTzqNuXlxbiiXNg99cLHurI+w69U92XWya6B7ufd17+9Zfi2fLmhzbdov&#10;xtjcFx+MwxowDvNjDs5x5Idfe6sPWu1LZWzlpbXdGKsLypc8tnfdm+Be6Qd5ux7uetQE0KJdRGAi&#10;MTZkxIVubau/MnIUbGSbfDeBxS6I+huAFqZ6z372s+++8Au/8BJAfa/vEz/xE+9e7MVe7EIAP+Zj&#10;PubO9/0EJ4HPd/s89ROUBDPBCLETuPoH/4KM4GWz+Af/X/3VX30hjH5I4tOrT8c2qD4IHDaMDSfY&#10;tHH0ucDcWPR1x9s8BfOVrvna8qBtYB8K6mQ6tumzSUI+lIfKNk+yrSx0uGS7SE+ebZaGbEpvvmAY&#10;ImTZJLM77SvPdnURs9VveX2W3/6Ha+OAyOeZLq9d6a1H/ySvAry16jBq3VrDoLxD2h50gFj39mJr&#10;nrReOyTsCVJ9a5k/Nh1kDl9EbgngEqGA6EUWychdUh86yPQrPf97wNvLkbA9BOk6GKuTL1jd6sOp&#10;K09WV55/0H7jMWYxZMfNRl3zWEy0Rqw3hFCc8gHU0zT7e2NkMca6QibYWOPQWuPHemttFmPYImk+&#10;9Hri148+fCXGk0CxFKmkRwDFUARRfPRVGmnEzJNBcVRfxVBteGon/uo3vf5ovydera3WCrS/kDh5&#10;65KtOvLFUv6bA3n21p01qw7fSA3/wTrsfrRWWifuVfcN3IslW93PQLdr8HlB66H2QJ/ch/3AaI6M&#10;1ZiMR11t1V79Iu0pe85YQ7bZ1W7jyl/z016G9ry5JM1l+/l2Pdz16AigxdjmgzZjpIYE+i27hnwE&#10;wY4sMGjLxrbwLEoL1SIWQL2SdZjw41WtP9zsk6sNhKR91Ed91OV7fH0XRvDqFYIg5NOsDcY/3wKg&#10;4CeICYQ+YZIIof8N/BVf8RV3X/M1X3N5xeEViD4J2PpjE9mA+tPm4ReMAQrOjZu04ZsL6dDcrQ4J&#10;IQVG6VAZvWAoaK5u9ScKssoXa3Pq8nci2+xAH07dYn3Jn+kOqbCBsTK2p12ojZ2DyrZ+OunF2i3W&#10;pjk87c881H+ovLpP8rJmrecN8tLWpXUrzcYB49BwgDhUHCakfemQsP7JDiL7wNo3Tnr7wZrgy37p&#10;yR4ChAj1RCwyFCJNngBKl3eA0nWYZiOdnbz+ZkPuQShNnunKQwfmNagHpcUDddKDfP1aAviKr/iK&#10;l7H3n0BA2+bIujBfrRVxTSwTl7xilbbXI0XWFXtxTllrTRkf1mK+1EMSxbPeaPiRBYLpP374wOu7&#10;0cVLr3O/9mu/9hIH/Vmtvi5jjXgFjCyKn3xDPpFDb2EQSP1vP4jT+mBNWBvWizyfET2+SbCOnA/S&#10;JDtjYRNxJK0988+nOURqpK1Fazvy516A+7L3Wnrv5d5jks2pI6/VuQZ9I9lJk3y2Tu0LYzS2xmfs&#10;xtKHp6S9Jx3owBhJc8qm86n2alO+/ig3d9pZNG/FB/nb9XDXoyOAbcjIWmQGIi5BMCIrz2brlc5f&#10;m7xPdWDh2cQWtgUtiL70S7/05fAVCDzN88pBWrCycZBBAUwA8trX0z5Bql/9CkY+rXoF7DuDiKKA&#10;pb7gqr6ng/L6o2/5V08fBGubyUazAds0bRYBKfJnXI1x56I0CIB0JJg/2LQxJ890+dWZi/IFlRMF&#10;7Wtl4ZqNYO6A2YNl5ZIf+fpQP1d3prfutpOeTTKs/dZff2u7dlu+snS4No9rn084nzI2BnL18CQv&#10;Qd16hfYbae2WZ2OdR6KWTHXwOEw6lNhb0/YM2UFsL/HJxiFkDyGCPQW8RgABaYo4lSf14yR90vWv&#10;w12eLA8dhOk7HMMe3IvnVganf/3Sz/pK6n8k2NyZI3bqmStrSjxozYkD5tKH036YIR6JKWysI+XW&#10;mLcY9ph1Zh2KbZFCafFOjBP/vO7te3vg+81iH5KHuLH9gi/4grtv/MZvvMRaX51BFMVT5b52gzAi&#10;eoif/rXevS1BSNn3RFBf9c3YrDHjFjP50VfrwziATWTROM1DsZp/ejb88mMu3UtxWNwt9tbOuUbM&#10;dWti14B8hKl7e+bDqTvX2DU7af5AvvWqjnzniP3iHJG2Jk6yF+xNaJ8hc/T2I/BZW7VP1h5bftXv&#10;HJO297VtP4P07Xq469ERwDZUpMgGbBOWBhs8nGWRILI0n0uUOigsfgsvAmjB2uQv8RIvcQksAkHB&#10;RvABh45Ptr5v0usKpE0wEpwEEE8ABS9/sPQTPuETLq86BD3Bxvf9vNqgEyRJ/x7Or4zV990XB5Yn&#10;FzaPDWbDtflsEn0H42hc18Zdfudr5wpWv3aCYWlBtcBKXxnZAbLI/tSbyxPpr5Wbd9jyZPpAD41j&#10;bcn6m331HWjp1n5ty8O2m6720p19k4+cZQNrk5/02YR02V/rR/nGlO5JXtZsJK89F/mDDgAHjEMK&#10;OjwcJB0iHSTs+bOu7f32rkOFX/tTuX0TCUL8PAnrleg+EVtEnCJTHeZ7qC/09czrb+PQf2hMq5Nv&#10;fB3+0jvexVmPzF5e+/oZ6QPjjhRqQ1ofxA1P6KwT8Qp5s/bcD+vFXyQQh3yYFcvEPaSvfQ3WnxiJ&#10;JCpH7vpTKuJh3+ej62/rhf7TBlsxESkEMZM/b0HEV0//fB8Qeeu7guqqx4bsazP8aqu+iYnWh/Vi&#10;bbA3bmukMrBHzIN6+qIun8YmftKzMbfWDSJjDfNlnRVjzS8bc9y9NNfdz+5V6b2foP6SqNWfuvQQ&#10;AQu1LZ3cdvTJepA2L50p5kTa+CJ8fJNL4LKByvnXF3b8bp/Z0PcEUH2ysxcioXC7Hu56lN8BDBGZ&#10;xTXiAvJLeCKFq0vmXyBoEVqQFrQFK4C+6Iu+6OUgYe/Vg0+YyJogh6T5pPqMZzzjEsQECoFI4BLE&#10;kEMBT32ByysP5RFKTwT7V2/+rIzvF/ovInQCnEDbgWLz6Jf+2RxtliV/xtGYG6+xl1dWvrlqfiIO&#10;BfXy6cjqrFzb8uDwOPNskmHz2cI1GzKsfstOO30I/JLZncSJpIPT70kOK1ubpyvL7/oJp/19PtIv&#10;nps+2Vif5CXgW7fWb2s3GQFkY633mrXD0YHjUFZfOdlTA/fU+u9AcRDZK2zoHEJ8IUJIXySQ7Ilg&#10;RKkngEue1E0vHcFyqDpEQ3mSTfkOYijduFYfxB71yLUpH1YnXT+0XZ8bsx+veQ3sz0n1oZKt+et+&#10;WCM98TKn9vg7vdM7Xd5uiGHFPBIhpEMeETJEz5M6JA35IsU1Uowk+RX/kDvf8et7gGKlmCnPrzyf&#10;CB4pvoqffKjPP1/aRE4jnva3eKZPxoGwiqHiY+tMvKcTK60ZOvb8KTPmzgj7hh/rrtjJT+vEWlOH&#10;D21LW6fmPlgnuwa6R3sfu4fWaXKxtsA+vXQorx17ZG2h9NqzJcG+aU/ZN8aCrNlLSX7ZGbtyKE0P&#10;2972QVnkTzv2J8hrT7u1D7fr4a5HSQBtXDIyU9omb5NeIzerI7fO6qT5jAC2+CxSC90h4N8I9UlT&#10;gBPUBB3ETlBC8gSgXheAICn4FJgEGJ+s5ekFV3ae+PEhoPHrFbJXzOUFoIKFzRcBtFk6AAWxnvyZ&#10;rw1gZHPRHBTYySCvrQhS+cVZJk8iFUtCVp9u82sfGRJ8twyUVVeazTXyFJ6uvD5Vvr6BbtPZ8Amr&#10;uyazg/xUj01PE6A0/banj+fcVQbb1qnPd1hd9fL3JC9r1v4i7bcOZZBW5iBxYPQERdp+tL981cIY&#10;9mDqMOoA2YOoA6unEQ5uexoB6vtwyB8yFNkLkSfoEK9PCJb8pjvcl/ilT9dhu+mQTj/htClduQO1&#10;sm2ndvW1MRgj8udfTfpOcySQffHI3PVEzByLF37I9p3f+Z2Xp29iGjtxz9M8cYpUJq5FuuR7k+HV&#10;sZjpQ3NP9Nj5AKysH3VEEPn2tNATOsTPGxW/+vWvNpFDerHXh21+9amv2Yiz0vzbR9qwZowjAmhs&#10;YqU92IfmYqf9gRjaM50hCC4f7OXZmHdryLybM3VBO/L0rR/3oHtPX7p7SFc6RJ6sW/Ja+X31SlfO&#10;R7qF8iBfm/LtKfvIHLnn9mtnT2Xy9GDvKauu/UY2Bvmg7p5hSTB/ncHk7Xq469ERwMgaIB2RGChP&#10;2pikhQrls40MlbZZkwJe5M+iaxFayDaqjeyTs0AnUAo8nswJRL6f4vVtZFAAQga9gvAJWWATtAQi&#10;AVBgElgFFUFGUGGnjgAm+LATWP03EAFTH9uoNlKbzwbST3B4CmI2645vx92cBPmdtyRERKQFvAW7&#10;JSoQuQjVPfXyq5M+SVBp85MuMlO+tHZWhnxsOyEytOVrXxmwrW2o7tmX9bHYtvIRKnu6ttmVvuZ/&#10;kd/y99nTP8lLsBfYN9jbe/Zggd/adlDYfx0Y6iEX9qC8veBwobf27Qt1+eqQUo4kSpd32NnTET9E&#10;aF8Fwz75g57iRPbSRbTsTXqQTy6MJQnt6aBf6bf8WnptO8zltz39vUYAfZh9qZd6qcufsTJm9fw5&#10;KuRL3BBL7N1io/JP+7RPu3uv93qvy94Xw/zHjS//8i+/vL3wK1wETX2xUSz0RA/5E/8QdmRQTETm&#10;6MVKpAoZVI7IKe9VMXhTQiKJ6vsALk2KudpQV3va9iFa38Q0cZVv6yWiZyzGply8oDdGYxKf6SJ7&#10;0vTiJx8+jNs76to/5tz9t7bMldjN1jqka43s/V50P7t/IRJmzZeOQFW+8hqqd+bPtmD7UDtQ2j4z&#10;PnNnbJ07zkYwVmjP2mMRwFCeT9LYqisGuCcn+Ss+kLfr4a5HRwARl5PMLKnZtIW6SL9gbxOT/IKF&#10;DZFAC8/itCkEUEHTZhaEBJvInmDVqwpBw9M65A18cmUjYAmKn/Ipn3IJloKSIONJoACkHw53aQFG&#10;4EECfefGL+C0sYePzWoTdSDaIDZQG5S/RWMGAa2g1nxo75y3INAFdpuHyATb0qtfqP90PqB211Z5&#10;WPutd+qDPEKUzZKuxX39CpGqs+y+dPl0S8qk60d9ueYnO8gXnPPCB5uts35K75zCk7wcFAV8+y1Y&#10;x2BNW9vWeQeVdAeVg6kDix1/HUwOEHuBb7oOKAeOfAdrxCjChwhFlJA/2FfC6cnsOuRLQ6SrPALQ&#10;IRsZkD5l5aWN75ot/abJLQd+6ouYUR+NE+mDSKA/bs+PD7f+/ziJ8CBSnqwhNj6cIoj+PEvxjv7r&#10;v/7rLx+Azas6Yp2/YuCrK77X7Mkef77L7Pt7frSB0PHTGxMfmBE6BFDMYyeO0msHKUT0fNgGH7x9&#10;oPYr4d7EIJm1I172epoPsdge2Sd91hrZkz77QfyVNi6x3L4pdvrA4YM4G/HT+WE+za21al85R7Rh&#10;3Zl/5dZLa6F7f94rafO/iIRJW+OQvvSJ6sDps/zWrQ+1kwT60vaTPdZ+bZzGbR4jfe2xyF1QDvSg&#10;D+y3LN8QASwNt+vhrkf5BLCnWpGW0istTGkbdO0ie+myo6tenw4jgBadBW2x2rwCpY2MyPmkKXgJ&#10;PAKSYCNwIXw9FezVhGBEJ0D55Ou1COIHPe1DBqUFGVK+T8U+AQs6nlA4dPTFptQ3G0c/9Tfy1zwZ&#10;U2Pe+Sh4gTSyRQqAlZECWgQw4pD9iWxI2LL8hGz4iphcw/qLxGRfOgKV3Wlb2doI8NWD8pEmfSRr&#10;Pz/gPnRIZM+OzP+2U/0kH5tOrm1tpa+91bNdG/XWV2XANt/ZlH6SV0E+smcNB3nl1reDokOjAwXZ&#10;IOnA4WQ/RPbU4yMSGJHkhwSHXYc0IH/IXogUQjYL+5BcogcRLlgSRp4EoEO5dAdw5adc0PG3+dK1&#10;qw/ajqwao6ecCJ9XwP6tpe81exUsPvnTVmKaJ13WnbUiJlkr4pG5RKbYimlIkh+zfeqnfurFVmxD&#10;2JC7ns4he2IhcqgeguZ1MqKIDIqZCKUP1OrLi699x1De00UEERHki15/tIVsakN/irX6r5/iqHH0&#10;RM/eLjaKleKhMn0v7smLze1J9iSdftKrZ312P60vdsVf67B1Yv6he9J9O+9fZAta10vMQuVnncqr&#10;Z62fNvL6VpuhsiToH9DZa2R++TDmzh3zab8pY2sPtu/al/UrH9lGAIG9esAfnbS5vl0Pdz3K7wDa&#10;YMFGBRvRpl5isiRHevPqyidLt3EtZgeShd2hYeELpC/+4i9+Wcye6Pn0iQAKdF45CJq+myKwCWqC&#10;EPLHTplgJFgJRgKXACWY9EkzKKMDn1z58qlWgLIZBW9BxCZq8+xB2jxFApujxc7DzltQTkYc0rOF&#10;iFH5bLMLEb/8LCIg19Jrs2SFTl4AXnRQbT1SWfbp9Kd89bPbdsiIl3T+K1+/If/k2q7NNfCVP8i/&#10;srNvYds++7H2pbdPQb0neVm3u3Yjf6WVSVvjlXVQwBK98g4aaXtD2uEhH+mD3df2lMO5p3oIEvQ0&#10;EBFMZgMRKhIifPYmfxGvhcOePA9+6UUHb+Udxvpbnysvn012ZL70aftqbN5mIH3+5/gLvuALXoig&#10;MXrChWjZu+AJoFgkLX6JK+KU2MUWYfOnWD73cz/38nRQvELSxDsfgtVli7DZT2Ihwuj1r+/6sRNP&#10;xUuxste58vwjguIfsqgtNj4QS0csfU1GrO0JYDGKDz+m8wSSvXLjac0Vo+wL/ST10QdyZBWQvmJG&#10;MV2MFjutL/c5X4ijc0RefG69mP/WRfeoe5cM6pVuvUYGA5tr9aqrDLmSzz47Zfkpv2Xldy2m40d/&#10;8mePmWv7yVy098C+FXvMhflm255rXKBudYBtBDCwob9dD3c9yieANh2CQ9pw5KJPcKdURuYjpAuC&#10;mw1s8bb4WrQ2sv/yoUxQEnwElbd927e9/Is3n3YFP0FSgBTclAuGAqFPt4Id4rdEjxRk6AQe6T61&#10;CkCCDoJJZ0MK0qRN2AFnczgckVeI/DVe80CWN24whyHSVxkscYBsy1e+dlsuuF6zP9OB/TU90K+v&#10;dGGJjmC95dfqbDr7RX25r80lXau/z2ZBv2UnwZN/OuJ2okPstNPG+gpr9ySv9ljr194KdA4Pwd9a&#10;d6AheOQeFvaAPatMnl49sA/SsXPo9aGpA0madMhFlOwxH7QW6ZYEwpkHB30HPiAJ9ixdxKzD9Uzr&#10;R4duEH/Sn1i76pPqKK/9CCsggJ4Aev2LAL7AC7zAxcYc+Q6ceyHOigHmFikTz5Af5BAJ6zt49H0F&#10;RvzyoRjEOaRPDBMT2YuDYifyp462rM0IJRskrfgqnxRbe0WsfUTPB2TfOfQH8/06GZGk8+RQm9rw&#10;9FBa/NUv8a/4KKZ6ummf2BP6Ih6L2aS+I4zS/PKnP/ptrNaWtWP/0bGXpjf3PjiY7z4MRAT33pHu&#10;VbDWQyStPPvsTmKXTXm2ET36XVvS+n2tzvZp0+0d+0xd+zDiZw8FZezoI270zhd73d429+zyKV19&#10;dYoJpH1c/nY93PUoCaCg1OaN1EQI6RzW6dPB5ksv6PmJQHUAWYwWp40ggCKAygUy3wMUPGx8gRK5&#10;KyhJI20Cl0AoAAkqynyqXRIoaIB8hJAUYPhHIsFm8aldUNGfDsI2VQTwJH/XYI70+ZSClzkMSyqU&#10;n2Xsl3xUP3JR2dopv6YP6m0eBGYy3+lrByI62a9u0+XzsX5Wx+4sD8p6OijdAVJZsvRZFso3n9kt&#10;OQzprvVHX9Z3/YJNq5tkZ+6f5GXtFuQjgK1jOnvQgWO9O6g6XEh66z87OnuifYG4GGsHCv0edvId&#10;Znxqw+GM0NljgPD1Chjk6ZdMlSbDlnX4k/w7fB2qQbuhwzZ9Nnt4n9KYpJN0SzRrW3+QWP0XRxqb&#10;7wF6s+HANvfWBilOmDf9MZdv/dZvfSFhCJr4hmR5mteTQGtYHKNH4CJWwMYHWWV9NYatdVsMJNXj&#10;E6mMWKqHMHrqhwCKsZ44IqXiqKeF3/Ed33H5V5zqIGhIHz2iaI2LpfvgQLwjEUBt9IMReXWQTGMU&#10;k0GfjcFYxHDrSow2P+aNTXFcO9ake2G+zbv5B7ruv/tFth5BeWnrkozEWa/Z7DoOdOnXj7rltRfO&#10;OlvOfiUb47QvyYigtL2WbG+S2ZgLe5Bs35o355N1pm71QRmoE9Ldroe7Hu13AJfwtaGDTdzmXsJC&#10;xxaklyDlV5CzwMFB1OKzaG0EB8MLv/ALX4KEgIDQfdzHfdxlQfsuDTvBs0+wPnGyEZDoBBa6Pk0K&#10;GgIYCByCkKd/kUB6QUh9r1YEbr9AFtD1R3ttGAdgB6dxmKPGuGNt7KTA2BztXBkDGTmDtSnPLp10&#10;9bI5fa8/YE9WJx8BQUmyi9wsKoclOddsSOhQWlvp7KWVl6/e2p5+wlln89Vd2/vqrA3d2t2XXtSv&#10;zYftFzzJy/6ydh0OkT+ydB/COqSs+Q4g0qFI117tEIF0ytV3EO5Bp271s7GvkKcInD3vEO/XwUsG&#10;I1PS2Z+wV3vyQ3b4a6fDNVJYPuhndvVtderkb9PKaouMgNYn/TUWaQRV7EIA2ZgjcULc8fROuSeF&#10;7oUYJG55ioaUIWM+2MqLVz0VUxf5E99a04gef5FDNn0o7tWwGNh3AMXLYiYih/B50ocEInfa9l1q&#10;H7KRz+KJuvqI1EU69akP6cVA9mK+Omz1lY09oz4SKu7qrzhM11saNmAvWV/mWbwVd43D2rU2ezLc&#10;h4C9z3uvWpOtcbL1al1G/Fq/p5102DIy/2fe/uHvWn029XX17TPnnfrSxmmPLoGrnL267bEIofOK&#10;nXbUs7Yiiflo/9NH/rRzux7uepTfAQwRNzKCsWRjSUW6SKB86fzkdwlgi88CtlkF+xd6oRe6BBwB&#10;TwD4oA/6oEtQev7nf/4LObTQvYYQ2PqkLJD4swn9+QLBRWARoIAvpA8BDPQFsj4RO4Sgjaktm+Ua&#10;AdyxlS4AljYn5QuKdElzR7LNPn0BN5tNs1V+zSYdiXyUzve1OquvjrkvvVjSI78yRIJg+3HNPn19&#10;oBPk+QBpuvpzX7/qfz4Wp22+T7sT18ZaugNKfvubjXT1n+Rl/dpn1q491947g7/DAhxakTqHCelw&#10;omNXHZJveuXAXp5/+0I6X3Ts2dlfDm1wgDvII33tQU/QfBiLTJEIIRnRQqg6/Hv6c42sgf1ceXl9&#10;kU4GdZPsYevnX/sRwPqkj/qN1IEftb3Ii7zIpd/szB2i482FdeQ7zV/5lV95edomL05YO2KgGCZG&#10;SSNzSJ+4JWb5kNx6E9/6Gosna2IZYocIIo/FQeSNTxLZE/fEUT/+8IFbPT48PdS/fhTCXpv60JPE&#10;SCo7xFV/xFUkjx1SaC/a1whoMVfdYq7+GZ8Yzh/f0vaTenxZU+Y48oggiqfumXXizDDvSwD3vofu&#10;N3QvI2gRv81nW1r5+lA/fW1Y52e6eunh9EeHqBlre45sf5Fw6vTNfjYn9lekU33l9qi5Mm89gHGO&#10;KVOPbP/DjQA+7PXoCOC1J1sRGFiiUhoqW9sIX3743qeAFqwFZ+FZuDaBQG9TF3R8MvzWb/3Wu3/7&#10;b//t3Q/8wA9cgqvDQrkgJWiBX7z5dTAIbIKcQCIoCbYgAMmDACMQCUjIo2AkEDt0tNEmteFsNv20&#10;mfR552jHK3Cf83HmzVsQ7E+5yE6Aly+YLrKrTrYRDwdEdSs7bdfXaXNNLw3KIl1rU/lzyy9Ry0fl&#10;+h2B2nRl1QvVqz/S7DedbVCWXjpboL9WZ+2l68v2L7u1fZJX63fXcGSQVO7wcRg5QFv7DpEOMR/Q&#10;7AWyJxPq2s8OEfbVsZ+N2ZrXBp1DSfvy6kectAcRKId5MSC5BJC0PyNbYkEEjHTw83cSgGuHsLx+&#10;nfqQjwhfc1OfoTaR0J5G6ScCCJ78/dSf+lMv/9qyp0x0SKH5QrZc3/d933chRQheH0rFJnELQUO0&#10;+mGEcrERYUTy/CDOn5R5l3d5l0sM681JT/fYA3/iog/PXjMjd/29QP48BfTkL/LoQzedvHiLoPEj&#10;zxdSR6+vPlyLfz2VRACLuXRs7Qf53sbwoZ54TIfkslW3OC3GWF/mWX15c2AduSfnerAOun+R9O6j&#10;+W4dtF7dk5C+NVE621AZn/mrTWiPtF+qE9LxvbAHofrS9pmx2lPmIcJmHsy3PBv70N5Wp32bvZho&#10;fp15ziz21YPaCbfr4a5H+QQwwmZRRXKW7CzRka58QXcSSf7olvyBRWcD2KiCp2AqUIHF+9mf/dl3&#10;H/3RH333WZ/1WZc/nyAQCFiCjyCHCApkPk1a5H1CFWBIQaanf0nBSVASdARXgU7A84VtgcRG1qcI&#10;oM0V9L+52bloUzYvQBciJ9LJ9JsObMLms9VOZenk05un6jwd1neE5XmBehGefER+0tNtvvJ8rH51&#10;1Ssf0aKTXhJYva0LbJLVXVn6mj5f1lM26z+7wE47Scgf+yd5dRAs6WsPkvag8vZg6LCyFzqwHCwO&#10;DHXtI3vP+OR9MIpQSjuo+OiwtJfk878Ho3SErsNcLAAHfLKnPSES2UGfLyi/bYC+bB7WTjks6Yvo&#10;0Ulvu9L1R//1E/l76Zd+6ctrX3/+hU475uYd3uEdnvpbfd/zPd9z9z/+x/+4/MKWf/dCjLRuxC+k&#10;S6wTpxArOukIlH33mZ/5mXff8A3fcPfJn/zJl6/LIIZIlLgmJiJVXvv2tM49QybFPIQRCfUL3v7A&#10;tO8hioV0vhfYn4fp+4l94NYvMZTf1r2ndOKQ2CjG6ivSGNGjMw628sanf/LFZOX89QTRenPfzY34&#10;62yxtpC9XQ/dk+6f+Szd/V5ZOlyzOcsXdPZE+dq0ZyJV9ot85eqkQ/JI+6IPVZ01zhfjlI+stY+h&#10;PWufpdMmX7B28sqsq92n0D5lpw3p2/Vw16MkgBE1sAgDQrOkJxICla/Mlswf3w4dsNAtOIvTRhJM&#10;PYHzqV+AEzg8xfMnYAQ5f2pAMKKL+AlGPq0KRgKJQOPTjiAiD3wJJoJLn2IFSHkk09M/X3oWLH06&#10;R0Bt1japPtosNkmbpjnaudl081LaXAlmyU0n2ZV3qJIRiNNHkL8GdcjsNi994lpZdSGfUJ82rRzK&#10;kyHbJVi1d9ptO+tTXYeEdLI6W6/+Si8B23pkZdLl2WWz9QMdbB/zcRK/s+6TvOyvDk+IBErTg8PC&#10;wdRhBh1uHXTgMLF3zYG9Zp8lzYH1br+op117OiIFCFIHcwdj7XaAOsh7rdvhHvhiC9LnIQ8d1vxD&#10;B25QZix7qPOzZK80PehLNspB+/TbV0+kkL/+8LNXv/LaFdve933f9/K/x60J98AHWr7MSx9Mi2HI&#10;kw+w9NaaWJbOX0MQD33w9cMMfyEBQUPU2COHSB8ih+whfsgdKVZK+8sKnh76V5jsEEHxFYFE9MRd&#10;tmKttyTq+tAtTvo1sO8Muu+eCNpzrQtxsVhpP+iPp4xirnHbG+zEXvFbXf1FHo3b+NQTt+n4NfcR&#10;GTHW2jVn5ntfAUP36FwX1+C+tLbPsnTWya6VMw/a0S7IW3PQOqud9NBTvpO0SfeAwdjtJ6hcPZI/&#10;aTh9Sp/lCJ75b8+376E24HY93PVovwMYwbEIl/RFak7YlOwiQNWLFLWgI4AOIbAILcwCM/InYAqC&#10;IBD49GxRC2iCkWDSd1dIBFAwEWCQQ4EDOpx80kT6BBvBCgQ2n1wFOxDc2AjcAnqb1mbUvw5OfTeG&#10;5sdYBbDGvaCPuAWB79Q1r2uz6SUe6U6bLWN71q3+5kFAeLqy9MnnRorSrQ1U77RZfdh8fpdYSZc/&#10;7a9h2yl9gp7Pta1ufs4xlr7mK2T3JC/rFxzI7Ttr11ruILC/rPmITevf4aBuh4k5MC57y6tE+87e&#10;QRwc4vYb33yaT+RDu3w6JCNtHZoOHIdThzV0qO4hm766+rO28qX1u77zbWzy0vZz5af/CF0HeaAn&#10;zc2WLzEFhKTXv/3pF98B5NscICoIjb3uV8HGLk2aU/HMfIlxYhkyxL5Y6EMsab79Zw4EzBM6TxQ/&#10;+IM/+PJfQtwTr2T58B9CnvWsZ9293/u934Xc+ZAr1qnj3156wocAvsd7vMflaaTv8fVksle//CCV&#10;8ogfXa+JI3biqA/T0mKtNbLngfXfByT9F4cRTl/XQVr5Mjax27itI37YiuNimfhrnqxdc+Y+9mT4&#10;vA/ds+6bNdO6ge773n/phXtWOhug33XXuuG/9lqL6lpnrdXWYLCf6MiIWISw8wDpt0/tQXtKWXb5&#10;I+UrD5E/c6YOXb7Ym0/64oM8ebse7nq0BLDNuyTOojyB6LABaTq2+QiemtGRFqSACC1Mm8UG6hOd&#10;hS/ACGKCo0CKmHmCJ0AUePp0KnD0ZK9PkfIFEXaIouApyEqvFIT47Qmg/thcbZQ9PBuLce6Yd146&#10;KE/SUB5scNh69GRl2Z66/KxN5dvGQpl+hAhPfYMzf81fNtmtfVjfge4kSIvTR/prvp4b1N+5125+&#10;yPpyjbCd+VO3uFZeO/lX/iQve8wadoj21K/1HAm0B617B2hPTzp07IHqISSRPoTCUyK/FEVGwFN5&#10;ZMGTKTYIhadW/DsIQ4cX3/rSIdmhuQevNLBpXzrY+JQmgU6f91CT1obyYg279S/uRO4CHUhHiiN+&#10;2Zqv5mzJnxjiDz6LWfps3sQMMB/ik775EIno9BUWH3CLbQhVT//ELwTJ00Hrig3yhPh5dWzekTSk&#10;XPxD8D7/8z//QgjpzX8feN0bT/+e8YxnXJ7yASLIj3vpv30gguqBMrGTnSeN+u/+i8/iJp8IIZ/I&#10;pfWB7EX4xMX2RGMRl/UJ0eTXU1Hkki/9N3ZzJHYbk7rWn3l2L82ne+mcMOfna+DuX8QvLHGD8q2v&#10;1l9Y21Ad8kRtLFrv/EX2WovXYGzWRnu1s9NerYxsHdu/5li5udGWdvhqj1tndOpE+uDshzK4XQ93&#10;PWoCCBbXEh04yQ6SsERIOhsyP2Qk0MK1QFuQNpXNK5AKqn2SFYwcot///d9/+eQoSAhAXkUgb4IW&#10;W0FDYBQwBBjBU5CS98lSvZ5U9ClWwJIWHH1C1m9/tV+Qt2E7UGxEG6kDs2C+89NcSDd+8+LwJwuI&#10;EQY4SRx5phcCaXXvKyvP9xI3upXKqhdJWf+nv9VXtvYnzrLqPbe6q5fWt+btHEP+FulJUHfL5Rdb&#10;Vp3NN0fpn64c6u9Z50leBXcHhzVs34H163CQRqTsvw5R6z+SYq1b0wgIkoL49ZQI+bOP7B860lOl&#10;D/3QD70QEbb2IAJjXrQf8ePfgRVB66BUDuWDGEGy1WfjsR/5bHx8naTQ+KXTOwwd1vzZ6xE5sScC&#10;EZRHEBfKIh0REYTPkz3kz+tePs2d+GH+vK1AoMypdQLWjzjX95nNl3glxhXvfOg1f8iie0CPnCFg&#10;/aADgUKqEEn/A/2bv/mbL9/vQ+DcM/fEh2nET8zTltgZcXfvSHHRfQV90gafyKYfmXhlTa9dpA95&#10;1T/3WN/EXXFYvBMPxRnjRAyRP2l7Qr/0WXz31xv4Qfr4MA59Lobz5X679+pat+6jhwX9WGiJuPvj&#10;vi35c6/DrqfW2FleWvk1fYj0WSPy5EK59WbtRcwWEboIH3QmgrVtHo2ZXrn1o8xatxbMU3X0UVvV&#10;Ne/tC3NvHvNNt2k+4HY93PVoCSACExGM5IDFKJjdJ7OrXr4s2vIRQAvU4rQAbQ4bxga26QQHn6Qt&#10;eMFHkBFUBR+LvicMAiXyJ1AIHj419snRxlDea2LBrKAm0IKAp1xAEzQE8t20NqhNA/qr32A8xtKY&#10;jbf0zokADxGuiEIELX1Qlv3WL11defKar1NfvWu2AioIDunLp9u6ZHWgsvuw9U/99jVf65fswNiy&#10;1SEV8slsKl+55aW1nw62HelrY97yE1ve+NyrJ3nZX/YZWMPWsjVszVrD9IiSvRfkHWgOWnYOZ/vE&#10;/kH6APEo3V5CcNggG/acp/P0nmrZw+6TfRVRs+ft98iaAyyyVtpeBHZsOuDsTQdWvgIb9YCdfNgD&#10;H1Ew1ojcNSB6S/pKr42YgYj48IgAyiMF2ja/rXVzLp7J66dXr1/3dV93IWWefJkr8+TQ9rQMrFNS&#10;PBPXzC3yhgyaf9/9EwvNcfPPj/uBmPueIJKlDaTR9/6QPU/8PuzDPuxyn/TDK2GEMBLP1gdjefdR&#10;fU8U3Wvl+omk6Zu+i9dIqrS+WfPFfFBmLMUtfSX9ehnh1V9xHPi21sTzYrq95f6ZV/fd/CF+oaeA&#10;iGDEHdyrSKC67nsSrIXNB/allYdrZfK1V1ntBf2NpIG0cbQfW8shQmbd2H+dlWzNQ+V9wLCu+W3N&#10;Kzfv5rxzC5Gmb3/tHlncroe7Hh0BtNg6GKANHKGRJoMFmn7rnX7AYhUULMYWfovdAnYY9EgfyRMI&#10;1HvLt3zLy59RQNIEij61+tS4xK9PjIKNdEFVIEMWffIV5AQ3wVEZ+MTJb58kbV4HTpvDxtPn+t+4&#10;GnNzYi4WgtamIwPypZu700462/WtPL+lIV+rz490hOUkLj2tItOtj8gMrK+w+epsf/Vh7SNeyfv8&#10;5Ss9X2T1wuaXDMrnIz9bdtpIpy+/+tVt3crLL5oD8/EkL2vYPrOOV/ZBTLn95wBdAmgPsHOgIx3I&#10;h71kDyECnuKAJ32+00WPlHh6ZH8hF/adeqQPXvaa9a4P9r3DUjvy9tsesB1IUKwIDsygXH+THZAd&#10;dvTSbB182uO/Q7unf75TtsQu0re6wD7y4bVvT6KURTC1Vxysn9LWhPjnu3lf9VVfdXlSh0whPUgy&#10;su0pmrkCMQ3EO0/yxCzxLoJGb34RQU/TkCr3BDlkz78Yigj22tg98v07ej8oAXYf8iEfcqkjvrJ3&#10;H9377ru0Nyza1Ed9Rlitf+OyniJ+G4/YiNPWkjKx/aM+6qPu/tN/+k93H/uxH3uJ18bKpw/t1op5&#10;YG/syAui4346i6wB54S5J7t37ktE3TrqKRwZWSPdn2to7V3TR+aks+O3dRT0g1TGRh3rrzPPOoiw&#10;tf/ak4Fdc6iesYOy1rh65kOaP+ed+2OtaY/v9oLziqyuevJ8BPX4v10Pdz3KJ4AWHkRuyDYzeY0M&#10;lq4um+oH+SWAYOEJyjaUjeNTtEAqCAhAn/iJn3j59Ckweh1igXsVgbAhhF4rCBARwF4Ds/epFJEU&#10;vHyKFSTVk48YCkSkeoK4jasvNpR+2RT66bCEiKyx7PyQzcXOSXOWDIhRJKFySEemlz6x5K66qwvl&#10;rxGU9CehydfalD79KzvLq0uf79InQTtluGZTunFueVi7a/kIY/rKyGt9O1H9sH6g+WkeSPfxSV4C&#10;fQeLQ8ThYk23D+kdVPZfh6lDog9BDm4fnpA8exJ58PrPkyAEEAlB8pQjgJ5CsSftWfuUtBcdUubQ&#10;3Giff/vMAYg4STs4xQX97KBSTkcag7rKIfIY2CcbO2kvR8SMT3ugPe3a8whERII8QW+OxApvJBAQ&#10;H1ojHuZRjOtAlxYL5cUNcUoMETPEKfOgL+YGARLfzJX419z14wgyQgbmHBEjEXIE8MM//MMvT+rc&#10;H4TOdwW9tvWjETrEsPsVOeczAtk99CHZvXYPET/3Wkz15E6bSCYp9orBrSXjc+/BunevPSWMQNIj&#10;jfbOp33ap919y7d8y0VvTjz9Mydich/M1S2+mz/3jk5sdT/cA+eFe9I9iwBGyCJskbZrOMsie+Uj&#10;kFumDn0StK0f2mVjfUX22nvuNz/WRHGiNQPWKDt6sFbap8BXsM5LuwdsrXV7t/UvzWd7mrTeSWhP&#10;gPZv18Ndj/47gDZx5KbDzKIkI4ILtvRkPqTLRwALGBachWdD2LQCqg1kkyNrgpHNLxj6lOyTodcV&#10;ApEgKCgVhHxijBAKmNk7sBBAQZYOMQQ+2Ql+Dm2BxCbWFxvE5rI59BMEIP03P43JWEP5nQdYMtAc&#10;ktpsLs9y+RC5iHB0gFZWvWzgvrpQWXUWp92Soi0L6dluesug/Emgrumy1a50/ha1t3VLn7bhLDvb&#10;vc9X+XRkPuoHGapjflsDT/Kyv6xjh4f95iBqTUvTOQjsO0/DgD1Y8/aOvejwtp+QBk/3PEnaJ4AR&#10;RK8UeyVpb9mnDnUHuv3paQ6Yq4iZveaglHdo1mdSH6X108FY3+Tblx2upLz9tzrxpvHzKa1Nbdnv&#10;IO+AdHgv2SORPMRYWlm/QFWOADjs1dWWdatd919ftE2Kf/pbP+jEEvOgTvus+BVxRpjEK/OIjCNK&#10;CBqdOEkideYf0fL0zpNAxM9/UXKfPOFD4txL3zkMiFYkk9SG9iKI/LnvfIq7nlpq+wM/8AOf8oFc&#10;eusi/qqnL8incdEZD5Jnbfgwr0w7njZaR+aQnTjvg7jxIZfWWq+FrRtzY37NmThszn3vsnvTU0CI&#10;ALo3yUgbuenuf2Susmv6yiJ82oHNR0DVdY5YF9aD++3et36th84L68K6hNa5OJJePaictF7tl+rZ&#10;w2TET9tQvfIRQDZ8VD/croe7Hh0BjNhEYMhIXIdZBCfiIb969oGejFgu+bPIbQQL0sayaXyigw5S&#10;BM/hIdAIDgKigOdpn6DVp2NlXk0INoIJPTtBzOElqLFTjy9kUIBxKHkVYpMKJDaxvsjbDG1GfW4M&#10;cG1Omotk6QiC8Ww5nTREJsoHusWpqx6prDxod9sODpp02VQm3UG0OqSHXj7/lZdeqc7a5I+E2ohU&#10;XcNZj7/mZf1GyM56oTa0KV1+/dbX6lQe0j23tsqT3Sv5J3kJ9B081jO0DyHS5OCM8NiT6ngSZQ8h&#10;c/YRwmDveFqEWDjsSR/UPG1ywCMedMgAUsHeHubLPjUvXgk68O2tDixtkh1w0vqsb0l7z9zaP0iA&#10;+voP6tHx716zF2ekvUo0VnX5sGeNzz53UHeQO7zNAxIsrx8OS0SRLTIRUZYWKxDXyCPZGtM3cUK6&#10;tacPxqWfxgT60QdL5eYFkC9kC1kS0/QZAXzOc55z9+mf/umXORXXED9P6sQydcy7v+3nhyDuCR1b&#10;8Q8BFCN9EPbB2P1QT0ykEze11StZQMDcO/ca4bcGtPfMZz7z4s891i919UXbftlrro2bRD4RQK+X&#10;SfdL+wgsX9oEbfHFL1/WTn3iy31X11yYd6SvV/D7JLb75x4FsX2J3CKiVxpKq7PgN7IXtEeXpLNm&#10;3OsImHttPRoDaX1aH/LsjKe1bO2IG9Z0a6T1bY20dtov1ZPXFliLET2wv6zRSKDyGwF8stej/Q4g&#10;2GSlLVIQXEsrB2lkKLCPJC0s3oJyBNCCsyBtGpvXRvYX9B0QPgUKfj79CV6CkWAgmPenBJA8Urng&#10;UUDrwEEYBSy+8iEtsPhkK+h5gmHjar+grk/6pp82XIdP4zrHf6J5IpcM0Jmj8mQoHxkJ6dZ3tpWD&#10;MnkyH5WdBKX0NShzWK294HutDl1Ip+3Vr69r9U4or71T33hK52t9duikD5WvvvQ5R/W5fpB01/wk&#10;z/tWmbX8JK89QBwSpDUtTV+Zg7PvsknTe1JnD9kriGBPhpBBrx2lHe6+b+bJjqdBCKBD3iGunr3m&#10;g5y9x5+9ZF4c/sWC4oG95V7Ye9o35+zUI81xMUSfjc1YxJZAp8xedQ+QKa8Wi021VexxUNvz9n4H&#10;OhLosI8MSItRZE8N1QWHageqsg5V86tN+7EDe/vevNPTWWPIj3jnQynyZr690hWzPDEzr+bZkzjS&#10;61vkG8RK9uZdXPTUTZxEnsy/2Oi+iYP07o2YKd+HYnpAAIup5l3eV2883eXD/dY//RJn3TNz7x5b&#10;F8Zgrj0ZtP59YOgVM0kvluuX+KxviKm2i9tis34hudoxDvNjDs2d9jws8BTQuu2pbE8BrWGIoJHu&#10;c8RuCV5rwD1O0kuTe//J/DozoLQ1xJf7rn/WQdBnUv/dd2jNWI/GbZ6l2ZhTdUj+kDh5a6V1zx/i&#10;KN8TdDp56xKMUZl2tFm9PnAB++reroe7HiUBjOQUMEsHpIeMkMDawqmLPEWmyBbyEkCwkQUNQUbQ&#10;YxepEzAECXkbRoAQqApqgoRgIriwCcoEM/XVESAFlr7TUuCwwW0Ym8NmE8S1r7/6b1OTjc0426Bk&#10;8xExTEeG1TugznKgd9hVJh2xqixb6cgGuT7Kr68dNsdnAAD/9ElEQVT0i9Xzs3AwOYAjQ9dwn1/I&#10;pny2+cum8kDHZu2ah3zQV4YswPaTHZRe39fsF8qupRf5ym9gbw07PBGQJ3l1cIADwJqOiDhs6K13&#10;h5h9AA4Oa96hbL/0ahDhc4gjAUgHwoFoeDpEOvylPRVygKtnLyIE9oT29Ed71qNDSV5f9M3cub/a&#10;7t6r17xK23/6T6onbV/y3V41Rve7OCXNRlm2xq196JAUhxzi0hFC5KG4sE9QkkFePYc638UMbemP&#10;cRqbOGR96IcxKZeXFr88QfvP//k/333pl37phaQh2J6Wea3ryZq59zoWAfQjDq9REW/Eyj2KbJv3&#10;yBy/QC+OinmRLPdKPfbK1EGYxVFr1963xtn5VbE+sY3cG2N7jH8+1UfyEDb1+Izk6Y85EL/1iQ4J&#10;9EZGv+qjtaNMP4252K8/5tjZIWb75fV+FzACGAl0D8MSuU0jevchu9ZG64J/awNqSxkS1X6Thtab&#10;PlsL1kbrx/r0ZNWvso2ZXWu2tLWirvUtbR+47+aeD2tLeWuNznqlU2bdWpvKQZ8qg/Lk7Xq461G+&#10;Ao6wlSYtuKQFCZsuv6h+wTriFyxmiy4CaPM4fGwu/gQOXxR+//d//8vhIjg4UAUSQUIAiegVVAoy&#10;0srYKJcXjAQQgUQZfx1aPkFq16ZxINhANoMNaMPor41nDMYUjFFfpZsPG7d0cyFdGZReQkOuXWWV&#10;p1u5dh2epc/8felrBAYcvg6msPbQobXIr37l97Q/9eVDefaRgK1TPxb5qa/Zh52rbMP6h/xvO/Wl&#10;PGwdafbVcUj1NId8kpc9VnCHDgF70tq0tq13YKfMerbX9N/+sV8c7A5qH5qQQETPEyj7p1d2SIFy&#10;ezcCwYf5s3+00cFpb0VIkeVIIuiH/tkL6ppXexmpMLf6x5+6bKXZ2o98uR/qK9eOcWtbe+yTDkWH&#10;vANSnhSH+jAqrRzhYCs2SPMlbknzrR1EQXwgO1TzR6cf9Vn7yBMSjVSbP/HI2BA7ZAgJ8jQVOUD0&#10;2CJq/sYikmiuEcM+xJpvb0eKc+4bHbh3kUN+3Z8+CMsr0wd9Ej/dC+RMf6RJ96UPNO47H9rwIUB8&#10;VeY+aVtd98j90r4+uT/itLz15HuF1pA++ddyxuS7ihFMZIgt3/pnjGz1xxo1p9aR2I0E9oOcJYER&#10;te5l92LTgS1dpLAzSdoakGeD6EX6oO8eaoOtdeL+t5/Ave++mxdzIU6ISdaJPehHOtYvO3Mt3Zmj&#10;XntDmj9+zLU1pj19a43bA9YCn9J0+sGfNRtap6CcvF0Pdz3aH4GABWYRLugswoJtsgW7YAvr02JG&#10;/MAiLpC28XqUz9+nfMqnXP5MgNchPgUKHgKJACUwCAYOBQEiUtdrC/rK6UoLKgIf9IVpQbDN2xMB&#10;/bIZ9FGw0d8IbHOzc2QeFhGO5iedTV+aXJIB8vQFh+pUlm7ToE64ZrPtbFrZEqYlNUuMlvxs/QVf&#10;p4T1vf7LQ3XyTafN+gDVyzac/V+kI5vv0yZkW7/L14edg2uoXBsOPuvVYUn/JK/WMTgIwHq2rq3n&#10;3aOtH2Nw6Ou//YQkOOwdxA5oewb5AMQPCaBXDuoUB7SjDx04nlz43pd0BE2f5PXLIaUv8uood4/t&#10;b31jIz50z/RRTDDf9iif7VW28sZjDOy0VV862CN8vQlwyPdkkO2SPfVIB6bDng0//PorBuwcvGKU&#10;OdS2MehPH3b1VfxB5voltTrQU1Ovef3YwldUelJn3r7pm77p7jM+4zMuT8UgItbTNE/f5HszIu4h&#10;lMg7gsc/f+YDqRJbxUf3FNTRd36Quki3OQf3Qt/1Udr9MifsI589sctev9wr/QK2/Qka/dKuPvpP&#10;JP3AxRNNY9M/a0uab32yZiNgiJ+vDXkV3PcBI2VL1NxTiOy5DxDJqyxsOUT+yHz2xFw6P9aG86O1&#10;aw9Yg9aiWGBOrANl5pa+c6W1Zf2yI4GNtW8vseFPXQ8w7Fl5Pq1JNrXp7z7aHxH5+mbd1ke6xe16&#10;uOtREkAbGgrgIbITLDyLVDoZ5LMnwULm32KHgr6Fa6N6hC/o2kgI2nd913fdfe3Xfu0lgNj8FrDg&#10;JAhAQU4wFeRAPYHHoSTQKXcYCTiCnk+5AgpEAAUUQcNmF8j1Qb9sJn2MAOpzY2hMxmkedi4af7JD&#10;dZGOFBhLOyyu2ZXeeumvgR9+A/vaCenCti0fGSqdnXT5U1+6elu2SPfcytz7s7yyUJ5kL8hCddf2&#10;nJfy7Nd3ej4q377QXQM768mBJ/BW50legnoki+wwCu13kDcOfbZ2SU8S7DHjsp/sK/sRgXBoI3/I&#10;ANJgT9qDxm8u2uv2lsPRXvddsv/wH/7DZV9aJxEyTzIcStrXJp28cnvNvtM//Xd/esqhHQecvD4b&#10;hz1rr6qnXP8QKXvevmSjPeTNYehQF3fk9bH+kB3KUEwgoXLt+P+/5st345AYr26RMm15KsVen6SN&#10;y1MvfwjaIS2emTd1ER9z7OsvbMylOGWe/ZePT/qkT7rEMcQJgUO4xUZrzT0C98u9cJ+QKU8ZI+5I&#10;oFhpTsRKUr4PzuppE5lDMopprRFza5zIqDGac/P3/2PvXn+mv6qCj6NGQahQKmqM/n9G4wsVBUQo&#10;FltLgdJKgRZ6EHpXWlqKBSnSUgKhUHugAgK2kapA0aRvDEYTEk0c8/kl32a5M9ed53kzMy9mkpV9&#10;Wnvtdd5rfjNzXfhWwNqD/3Qt9yr6FbM9qURbDsaL88UK8MSzvC2Hk9MTTvokLx7tcQZfdmcovhSA&#10;/nGAAlwRWAEYuF8q3LTZW1veb6ytAGwOKP6ih/788Yl1vsM32RjQE//kl+bxK+eKB34D+CZ/t56e&#10;xYR5e7svy0f2s+/M//zS/uzDt/BKps5xtjW0+GHF3/Tt4Pw63OtkPwLOGRsL8oqZ+o3hNM8hW5u0&#10;tBwwh5bIJVIOKAH3KB8e54T33e9+d/tVoURRkqigk1glKgkMuIys6UsU3hlJJF1Iko4WLUlIYnR5&#10;+fhKshTEAr4LYF8BWPEHpl6mTswDekg34QQCueA1FtyN1zn9ubbOwSs5TLrNt1bb2sRrb2AuPveB&#10;5A9mv/HE0XbWitO55iQ7sNJovfm1BehMGcK/CBcv6W/OrbiBuYmjNe6MudYF3JMTRUl4x3yV2Ply&#10;hSB/zqcBfzfP9+HyeeCSIGNAd+JPrClaKhTYT1xY1492F4z5Yko8oO2seUnpAzFYDAG04t8ZdC32&#10;9OWUYs4ZdK04YItw0cCLC1Vf/qGH9IIPOadxgF984tnYHhctPkBzeFcAOPOBBx7YfrShGLLmPE/y&#10;Hnvssd2TTz65PfFTDJlT3FhX9NCh/YoeRZW2j389ZVVMyVUKQsWgdXlM7rKXz5GP7HxPfmQjeVPB&#10;5ImcQgodY3kRyIsBe9qjjy5QvKRDuk7vzierj23lVHpxtqJQDlas4tMafvTJwXfwhDYe5Wpy4c26&#10;IlUux6f8jVf0+voBnhWDWkWvu8OTP1ARqN93AtdCEFTIsVnjirzAXDCfIuq7K9B2X1nnP/lEhRxf&#10;FC/0VeGf7/Ercvkbt3TD7sWPPXCKS3P8nw2KG3Zozl5+Zux8Z80YNs6P8QbXuJjL1yecX4d7nVwB&#10;WJAHHHlfETOLHf25B5jnvFo0c+iKv5yREwpiH78IKM6pUHvqqae2IFGk9e60pDQTliSiLwG6jCQL&#10;xV3vcCW0+t79SjCSke+woC3RSDiCuo9/gUDAn6DCL77JEyR/7dTN1JGgrwUCvP7lwEUmwAP0WjOO&#10;jvlJM7z21E6caJqrP8+DU+HS/Nru21tbP4A710BzzdeX0Na52e/ceX6w8gQk1satAbiBMZk7e66Z&#10;rw3gwDUfXW2Xr9bFaa49x3yV2PlyPu1CABVDCiBPvMSimIRjjych4lnsFtfkJp/x1BFa9ol3Fw9A&#10;D22XNlvYI374pPPEmj3oywn20J8CwqXvTZ+Ytxee/fTaWWQon8Qbe9ijQDC2RwyCmYe6SNGRd8jr&#10;fHP4Kxd2hhYuPDrCv8vWXsWBfOQPJPs4V4GkSFC0eGL3wx/+cPepT31qyzm+y3fvvfdufecp4Pro&#10;XG7yRBDQATqKKD/++MQnPrHlRPiKJfKxQwUfsEZ/5FckyX19vAr6KFU+LKeWQ+lb7pVDzZGH/tGj&#10;czbQltfR9eMTMtIzW/vhnjPZW25F0xshdPAu1zo/+r1x94TSjyDI5c07ueGjQS/weorpPMUz3vme&#10;Ikz+9gTW/2GuCATuFHZwv1TEzWJOOws+4/pg3aegdJZ5+71hKbbyQbD6jnzB78QCXfn7jC+99NIm&#10;O/3SLT3xO7SmjxqjgS7do0tu/mzM3/NNrT1a63gC+XaFH8jna4Pz63Cvk/4OYM7M4Uqi61wAn9Pq&#10;56gTOOVMvhy0AtAl4GMRj9vNoyHQBbwE0pM8iUWRJ/C1klYFn2QmofQOE1QQSmr2Cza00PWOuC8y&#10;C0pnC2a8SOwCAX+CR/DhOTm1XShTJ/UFcXP6EyoI9CWCOZ5gLTBGO9wKlvbVD7f1iaffee2Z484C&#10;cCdI+nM8cVrrjBWsX26tFkiCXTIXwb796IPGE3/OaZM5GWon7j48fXqSyCVqUMGodQkDT2Gatzc4&#10;5qvE7gKYBWD+zbetwelpGPAkDuj3lMNlIZYVHuQUG2Kafrqo0DTXueLJnDOKb2fbQ1/2wYuu74YB&#10;cSqGFVTiGW3+QZ/odzb+9cWmtYogNhI3bJFditPiWJsO0AB4rMUbXoExGeDjPTA3P+KWY+gNb33i&#10;oDD08aQ/owJHkaO4gaM4Ukwpajz9Iy8a9ikIv/KVr2wfreLRd+b8OzfFnNwmrwG5T0FYwSZHVvwB&#10;RVTFk3xobH9Pq4Eiy1qfkJQ36VOuRZd9igf6oydxQa/0jKZz4ToDDXvlZbYsj+NTEWjemOzOlaPx&#10;y/Z0pAi0H46CmM706QceGvioOPMUMOjjYAWgom0WcvuggnA+8Qsq/HqiqGjsrhAT9IAPwKb8Sssn&#10;6Jg9jMXSfffdtz0Jpi/r5vk+vwR8zVw0o0fn+umbPyi681E4fBQ/CtRoWisWgTt37c+58+twr5Ms&#10;ADmdtiJmBU4FJ0fUTrAebkGRI+fYkijHFBCCQFBJmvZzYIlewAt0raCX5CQjiQRIHqCCsOJP3xyo&#10;SKwolIAkEYlVwpNgBLKgl8T1JeguS7yCgjC97JO1/tTPCvPicFnN4qK2vvVw172NK1iC5ubedV3i&#10;qT/pmK8fb83X1m+9OVDxVgE09wfNzfnw7defaxO3tcsBvCnPSqe11mc7ZYYH0g+7WseDi5ZfSez8&#10;EbhAk3/ut8fcMV8ldv4cVKzl0/wbTm9+gNisMDQPx0XBv10+wDw8lw1c4BJSKKDb04WKqfC6PNEy&#10;j0Zx5eNAH32KW0WEj0IVL/RMx2iQQQ6xxxgv8cUWCgz5QCGjGGETtkMfTkVffbqYffzq4y25AB1o&#10;u1zRVLzg2RkuZH4h/uUbPJgjr+Lvjjvu2P5Itu/DeRNa8SPHKf6A3ERmxZ7vLSr2FAw+cn3iiSd2&#10;H/3oRzd6dKyw5Y/0UoEm//WRKb56YoaOfFfx5Gx+LE+WV/Frb0VgMvDhnlCxq/PoiM7sU4ixVfvl&#10;avrAE30AxZ38q8Uz3IpMuViLT0UzWuiYxwe+8U9P8W6veS270LMHCQo/TwIrAueTwP+fYhAt+D5O&#10;VkiipW/dnSUW+AIdiHW+oI8X/mHOdzZffPHF3aOPPrr5BN/in2yPhrnyGh3bL2byMfN0rs/Xw6vo&#10;0/LDwIMM88VS9PAq3vgNPaFvLx8v3oPz63Cvky0AAYfiSGD2wVzX1869wBhwXkHBGUHJlbNxSE4r&#10;qIzhWpNUJH3JSjKQBCQ+c5KWdcnJl6bN9fRPcrEm4ZSYKhAlDQlEgpFo0JYcBSIetIJDAYgXgRSv&#10;+E+uZJ5jIOBqgQSgFbQVA0C/8b4+fOP2lQRar29+BWvtXelPvElfv8Kltv56DtzoNp7r7XdBzLnm&#10;4aeTOT/7jSeN5rSTp/X8kimYNLXJOnkPZ+K1lp61fN08f1KY5GcKDZdu+5KtvZ1xzFeJnT9PcBnh&#10;k88a47fLAn7FW3NdOsnXvMsELa03UWKIHex1YcKzz7pLyNjHa2LOHBpizvkKEU9/6NdF6XIXrxWA&#10;zpZTyj3xD/AAsi+9s5G8wE4KGAWJHAMv/r3xnBfq2gf22kcmxSqbyyvygu+w+d6fYgy9cpjzFTHO&#10;lEfkGv+rVwGoyKMjsgL5yPcG+76fj0AVgcbwv/GNb2xFox/PPPLII5tc9MG/0AF4BHKfIkl+U2gA&#10;ZyugKgIrohRd8im/VpTxbTqXb+1nB+v0ibaYpF+2IR/9O9s8ftCoIDUPh/xoZAe8w9GXtxV5bIwn&#10;58Ez1scDnuV690D8K1A9IfRRur9N6O8iulvcJwo3xd9VV121fSwMKgKBp3g9yasYnB/1VijCVfj5&#10;EzM+VkYHfncFv6AX+uCP9JMPk5t8bIs/fs6OdCE+8lX3B1wtv9GiRQ5PGZ1BLv7I7+3nc8bdqVp8&#10;9MZDn2+KCf6KHp8Ve3xdix/r+fSE8+twr5P+CJgzaTmKPijZBhN3rje2xsnCWwtAzugycHEICM6s&#10;5cCSn0AHEqmkIFkIMElKcpBIBZnEJbFINJJT7zjR0ZdoJDw07JNsJBL0BH8f4QhOweJyECT4jK9k&#10;6vIJjCdIAoEEWdGhP+frg3C0AnjuC8yh31rJB+iv+BPiax9OeyWi6OqD1jsrvuEFjee+ircuJ2A8&#10;90UXfpdFMGmFN3Gam7TWteZq8Tl51bYHTJ6SFbCxs/kVH3Khujj5m6TfGfEyzwiO+SqxuzQAn9b2&#10;BKcih59rxau+9S4ZfWtiQmyYJyM701E00FXMkTna5QE8iDFFEnroiLWKRnEpVvu7d8YKP5e/vqKr&#10;GEMfXTxkv2JRnw3gsA88xZn9cOzR4oE8xbz+1BPeyWDOfvjlBjqEXwFMH/KI4iBdpQOy8x2FnSeA&#10;ij0/luBD3pDKYZ7U6ctJcpTcZ+xPYPmhxeOPP779IM6/gKMjPign8kFykRPgE1QAojsLQHnTuQo+&#10;uRItbQWZfEnfci4+tHIn2uShO/TlVmA/fStMrAP5GR2+Yc1e8peLnSdf6+MFyMMATTFGR/p4ICc+&#10;FIBaPmHePnpytu9IkoFd2ZOfKdYqAtfvBfYjkT7WBT3pm2Dv61//+t2VV1657VUg8g16IKe8kE86&#10;X/FqLtn5Hv8x5+87kgkuPsUNPPaDF5jX9iBCLPI3vuZc+9FjB7gVjvrW+ZsWPj3QJf2zA52Zd++S&#10;A/0Vzq/DvU62AJwOyVkn5PDTkRt3cbZm/ywAJUoJkkNLpN7peNzOIbt07JEcJEzvRIGEweElEQmh&#10;d7ESggQnOViTxAQisKdEJzCN7YHbu020JQLvjPpFYpdBl0AF4NTLRTpKDyVLuigwKwyMZ4HRWmMw&#10;ddk6MD/XOwfMPdp5VjS0Jeq5t7Gk1QXafK35Fa/xnIO/b31CfIYX7uyXROeaxBeNudZ439nNrePm&#10;Zgusg3i0xq8kTz7El/hi+1a9Gmvn3DFfkvr0Z7GnDUr81vl6RYs2vzcfDbhi2sXlsnaxiAHxDLdC&#10;hD/ar4Vf7KcX+yuiXHb0q6DxMedf/dVf7e6+++6t4PGEzaVfsZlO47OC1bjL11lw8GLMJvkOXvFU&#10;oUYe5ydfMuKLTAoK4/KDPXDkCXkDD3KVQlZu8dEtGT2JcgHjha/wG0+B5ByFGX7Ja6ww42N49X0/&#10;Hxn6m3gKYYWfItEl/uMf/3j74/hyV76oAEKfrHQq5ymQvDHGlwKAneyRCwEc+lbs4UHuBM6wpq/w&#10;w5u96FoL11nFSmvxQA40tPyA3hVLeLVXbrZeO3kiE13gmQyKWLleAasgViTiW2sdLjkV1M6jC/YA&#10;7NPTQB8J+wi3QrCnexPMe9oHeoKo+AP2uqfyb3KQrTPJRwf8E/BJY37G3/gWPdEFncHhf2j0how/&#10;uEPshaPla/D4oHX7nK9vPr/GBx6M82u+iWexwfbA00i+XnGJjnbC+XW418kVgBU0gLPPwibnDpoL&#10;p3l7jbVdIIAjgt49l0C9c+Z4cDkkJ+bQAruCTaBLPhKEy0CCkNy8q/VxiUQhmXFyiQsoFM1JPJKL&#10;tYpH+9EUyIJEolaMlvQBXgWTFm/Jok0/U0/0seoCkAcIam1zxl1mzbdmTn+uRRuYCy+cfTBpArgl&#10;oPZOqKiZ/XUuME6GKUv9dV8tmDxM3rQTVxu0d85P3GDSCKK/4uNjXUtf7ZO4+RCf4kcSsHmw4gbR&#10;rT3mq8TuUpjg0hGLrfN1/iwG+bILyJhs5rqo+L81Y3EK116xo+9CgoMm2V2Q8IEYQ9NavqwvD/hI&#10;zyX28MMPb38iw3feXnjhha1YUizgA3320EcnPvAlTvEJxKSz0YeHJ8UVfDTY0Jo9cpE3oPh30boc&#10;tebwpbDTylfm4FcYWsPLjTfeuH1kh65fwuKRXHwKPoBnniwKHnP8SYFFbrlMfvMLYIWvp1pym18N&#10;y4Pw6MX3yuQyYz7pzTIdO5uMcl6Fn6KJ/tCVP52tVUShqcVD8/xcX2FSvrWOd3POxCd+7ZU/4VUI&#10;lWeNyWgOT/CN4doTOAv/znUW3nvyi++KQIVoTwKj6xyFoHl9dICzxR07s4FPmDzdU9C94Q1v+D//&#10;NUS/j4mtKRThveY1r9m9+tWv3p782cu2/IgO2BA4w3lkqLAjJ7/if+bZBB/W4KQv83wRHT4iHsUM&#10;v+K/zrKvu8a6sb45Z5S/6NxdxkZoWuP76PBpsWG/vXTDZ/lyPNDRhPPrcK+TKwA5V4UNRwKzH7j4&#10;5jznNAdyVPPaaHLIWQBKtJzRxyYlbheJQBE8Ar/H/gJdspMkJAUJToHo6Z+EJNnBkwgkE4mqgtBY&#10;4OkLFHThu3B870ZSx4PLSQAIQvx1QVYACpZkSTaypoPkF3ygfvMT7LMmaCdMnEkn/OZn2745v/bh&#10;zFbimDiSSTDxVrAvHNCe6NkXmK8NGk98/fZM/PrNhzfX55jfNBdvjVdoT3yA2acX9LyL5zsuHcnT&#10;3MSZ9FY54NQ/5qvEzpf5dsVfhQm/7+mW+OPngH8Xk/zPnL45MdB8a+nEOeLEOfoKADFUDnABihe8&#10;wEcHXkWXeP7617++e+6557bvwdGtdedMHRsXl+jVd1axCZxhX/3iFV1jfMpF6UHB4E1hfwZEqwBU&#10;BACXZ2Cfdf0+WoRjHx2bJ5e81ZM+PqV4wmOFkO+w+Y6zp36KPr/07amavXKXnNVH4vKhvAZ6YxI+&#10;eooi+ZEuPT2Dw4etKVq05tCVa/m24qVCEtCZlv3YrNwJKh7hsysgD7vAxaPz0EQj2trAuXDJ10fh&#10;+LHXm/Te4JM5GXpTrxAjgzX3AbBujS7EqfOKV7zJ8T7tUfR52tfHu4Fi71WvetXula985e6KK67Y&#10;ikR25x98ih7Qoyu2dN84s0KP7PiqSEx24KN8csItDvCFttjEnz3W8ltzzmXXYoR/F2v44fP8Vhyj&#10;CR+ueb4AzDnHvLPIZI8zzIv7cgQ4vw73OsmPgDkY5ytRBiVPLefhhAVXyVU791gDaOagHJnDSvYS&#10;raTrXE4riASMJCX4JZoe9VfMSYSSm6RRKxEISPgCrQKwJCnwJAYBK7mgDV8Cwo+kLVG7lARB75oE&#10;DZ7xDshRsktHUx/pKNnn2tRZuPVn8RFNc3PeXDDH+uHVTpxJpz3GdC1BaNd+e2a/ffDmurHEWD86&#10;sz+hvSCem1/x9+0PnDnPuhwPE8zPs9LV1I++hNxlxh/DzdfhmOuc2QLrnXnMF3/my0Dc8Xf9En6F&#10;TMUh/xOLWj4PH7hw+L818UQ+fX6uFRfAHm3xA4/OyiviWx9NLV06y57031OcLrmpc/vptD1agHax&#10;qg8XsIViAD14aNmX35mjl/TgTakCru+GKRzkKd//Uuy5POH1xtGnB9b6WFFh4UmSYtA8vdIXUBTR&#10;OZ9yttxkrND1A5H7779/+5hYHnPx82n8wbUXDcWQ3CWf8Uvz5KMrPqswkv8qGL1JlhOdZQ1doN8T&#10;QEWL/c6ZgJ5WMQMHXR9LOxM+W6RTumYjc8mLPzTscw4+nCkPA/NklZPJhEfr+vK+gs9DgPgkJ37E&#10;JX6cYQ99uiPsU5zxn3io2ISPP/ZgP7bpF8OKP0/+fPTL5vyBj3WePrnyI/J3v5ABP3iE4zx4bGcN&#10;jnn6tkZP/K/cQH/5cXjh8md6QsN695GYQAcv/N1csSau+JSxdbThwzPPbxWB1o1XOL8O9zrJj4A5&#10;jBZwupLy7IMCfsWVDJoD6AFOCnr6oOCSUAVkeCUeAexdrqKvj4AFmMDr+yD+jp8WmAOSnqQhYASR&#10;5CMJoWdsv2QjMaIvUPE0PwIWBPjDJxAogqeLhZzpSD/okgrMwdFPV7UCc44D48B4JtaJO8+ae/5f&#10;cbr8gLF2zjXf3nW+OQlMa2/zQWtBCa/52Q/QWfmYMPFdQNEIKgpXmDQA/uKZjGw1ZUBHUucvErGz&#10;rKdTONGZdOdZrZk75os/82MXQ29stCX8+hWA+Oa3ZFWgWbfG/8luDk5FA91ZI6s9Lhsyizv4+vCy&#10;jdZel50xvTofTXHb5QZPPKIJzMEvrioendtYLBdz6It/MPmMJ621npzhQWEgL3lTChR1/QJUQac4&#10;kLNa11dI+DgRno8RtT1VUkjCo3tnkYMu+ZaCRitnyXN+JOAXvgosY34H7CObvfr0KhfCkesUN2Sl&#10;uwqiPhpF2xM758iBZIWrhcu/9ekCfboDdC3Haa3hQ0HmExMfzaLh/IqqfJ4e8eg8fJZ78aRgAs6M&#10;R6BIAuhVEDYv7yvo4MvfWvPm2DTas5iU250rt+NPvndmOkLHGrnplW3ke75DFnj4TIdoaxunYzjO&#10;RFthC/S7p/g1SDfOzAfiHQ8gHGfjmS6caw0+OhV03UPihE/TOXrAGpnErDtNPJPJuDhGA0245DZX&#10;LgDn1+FeJ1sAAs4VcKJazjPXQIlj9qPFITkbB+aQnE5i904bWA+/S0ICEWyCSdu7QIEloSn6JCIg&#10;4CsABanAkVxLcECwlYwqAH3EYA4v3hFJ1D0JAQKmpxj4B4JuFn9aOlmBjoC+JFoiBQK9ueYFpX5r&#10;7VvbfTBxQGeD5tFvHcy91kpAdF8/XpoH0ZnrQXPzrLm+0gbmk33femCNb+jHb/jaFcznS/ogWeMn&#10;HvPh5uyRePmKZDzlidY8Z/Ybo6Vfe8xXiV3c9camdl4McFyC4jFZyGwO8H0XFPnMw0s+a/lccQKP&#10;7ujQfjpmExeVPWLHvAtY3Ik1ereu4EBbX7yhZ4z+zE/4cEbxGD/5iPP0o+Gs9gP08GefOKcLesCP&#10;3OSJXj8M6O/A+WFBTwYVf/3JEIWfdU+RFIyKv54Wyi19jExmH/XKXZ5YyUX5qtzmRy9ynUKFPhQb&#10;cllPBfNNec3Tvd7oypkVXnAUJ/KmfBetiiKABrrOpQv2pKPycH5Pj/aiowjEh/MUPMUHO9njHIUR&#10;HtjQuOIIb853Jvkq8GrlbYVPRZ95YzLoWzcvb8OxFlSQ0SeIN3bFLxrW4TrfOh7wYw7tir5ouEPI&#10;TWb7rcUX3HiPBzTRSQ9o80m6pUc6s5Z/iiXr9F+xb0380CfesxOb8F0+ykZshSYwztf5c/FpD3yt&#10;p9vlAWPr4q27rjVwfh3udXIFIOfjIIBzcqgSbX1t64ExR6+dfQ6KbgUgJ+vjEy08NIHA4cgCSeAJ&#10;OoGmuKsAFHSSp+/w+QhYAvVOF77A7J11rcCSkPTRgAf8csxZAqB39JI1/ros8dzlR4aKVXIld7oR&#10;sPrAWmPBqd9YKwGUYJvTRqe1uac2MJ579s2DidMYfePa+gC/oAt8zkUbvvX2tg7Cb29j+HMd7Nsf&#10;fRAP5i/Xr2VPrQSqbQ0t+LNNL9kRmO+SQgNu/MyzgLU5Djp3wjFf+TK/ruAThxPM5ecuGq3LxyVF&#10;R/w93YEuMjpyQcExFj9oOU+82AdHH126MBZHxr35Umy5pFy4YtXZFSwzv7BF49rsWXE67YBPYG80&#10;gL1w8KHFP6Aj+pATFG9970+Bp9ADCsA+3jWv2FMomlMEKhQViPahEfTRmzaenS2n6fM5hYQiUJ6S&#10;v9Kv4sGaMb3Ij3DkRjkzPAWKHGgs33nzrACCY58zKs4aO5seym/0YI3e6Ike6bYirDWtNTYB+mj3&#10;hts6vu0x76zON4c3NGsr6uw1rkhTfMHHM1noJznhO4+sZES7BwbOLqat2WsNLt7MdUcobtFUSMLr&#10;SaFWMdgYjvOSzRy+rTubv7ItfbEBneKBP9MZ2dhcfGV/56dXOoQPF31nkdN+tkBPaz889gLuKX6d&#10;zOa08Jwh1npzow83fz8XgMd7neSPQDhOwNk4in4XZq21cILGHCzn5LRdAC6GkquPT9ARCIJF0AgG&#10;Y8Heu64SnUAUECXJvuAMR2CDkoJgFFBaIPEIVoFWchH05MVHvwSWnPsYWMDg2cUIyAAfkG/qZ+pj&#10;1RN5zGuB+dmfIFi7HOb6Ptw533lzX3PxqZ14E2f2nY+PFSZfgbnwJa9w5p7Ww1/X174Wreb39cMB&#10;kmX96E+6wByYsqYXtrQmeUrgfBEtONbh76MZwJ3tugaO+eLLFXn7WsDPxSo/NxanZKcPcUl2ejJH&#10;F+HTEX3l93M+HRZLwNgZxQ/c1pxpzWUXOMuZ8MSdi04/2oCe8YBHgGf0zeu7dMsv8PHpbIC+efTM&#10;Oyv5FaTylKKt7wDKET3508odikIFnznQ95rlErLLJ2jJe/jCv1ziDPI4O/+SnxQlcpRcSAa5EI9w&#10;5C1veuU5uQ+u/AZHHNivGCE3utpypnk05ULz9IsuSB/ZF62KEHRmMYqevc7NRnQXbufC1XeuXIxH&#10;UB6u4FNwAX05vOLOm3QyViTiwR647XU3VCyTDQ/OwqNz2ZtMxuS2hw7xbWwvXvBED8bW4ZvrPiFL&#10;fMMxdh6+8ONcstGRPsg2+GB3+HDJYw49dPBLh2xN5/iyns2N+UZ5Dl4xAdI9Wclljl8BeGJKXAL+&#10;CPL9/LN5cH4d7nWSBSBnLUGXFFZofuLUb4xGBZOExyElesmwj1w5Yc7N4Tk7B+fogrxgEZT6gkZg&#10;GSv8PPmTMGYSEYQCQUAWvCVCAQ3fPnQkYU8fJG6thN/j8hJ0IJAE10U6Ktl0yWhbm3jAejD3pA8w&#10;cczvG9MVunN/OJ05z51nw21fY5D+tbNfi7dw9ZvTRksfhDfxtXNNf57XXPPz/HXMb9i7uX28zbEW&#10;f/SQ/diUf/ALfmXd3LSjNnqdXTuhdedMvGO++LK4q+irX+E339jk6+boJz0Z839gjkz0Ic5cYPRF&#10;ZvpEB451ejXfHroE1rTp37o+fqJtL70DNJzF3nBdeNbRwJ+2y1ceoXdjOMC8vWjbD5xrLE+41J3Z&#10;Puv0Jhd4qtkFqojzZK/vAerLHT0plEPoCm16RscFqxi0nyzOcKY+PHLjQz4rr5XHzJfX5C85yyce&#10;fRzbR5VAngNyKJk7Rx9deRSN9FOLR+fgh+3xaZ4c/tOSH6e8973v3fTvDy/jBc1ij230+YGWHtHG&#10;E72bxxNwfkVuhRt5k8WbfrxaM98bfLFpzRt/+ugNP0jebO88Ldm12bm7w/no6QcKNbSjiZZ5dw46&#10;6bY5bcVpfkUvzuAjdEA3dIY3+OSDww5ac+mmOMrm2Q0dMad1jj5/F7v8ho3Yylp8AOvZVmywqfsM&#10;b/yZT5rj42yuLU+cX4d7nVwB2KUI6ms5UiDgJQtrc37uCYy7PLqAJEOJ0hynFaScndMLBA4LJAJQ&#10;YCneBKp3UoJIAAnm3pVpC5yCvYRozX5BKIn5+NhcH89I4t7d+wK4ABEs+J0XYkCmqRstfeCZHvSn&#10;TibAqR8O/CDdauvvW++sCXgJr/Uu9ng2Zy1axuE3L4FEJzxgXlLRxodWcgIln9aDubbiNQevPugc&#10;bXTqz72gtYm74oQH8E3/9OJycB5/cMF0KfHL9AXffnirPoIScEl4leGYr4sKQBeAGMxH+LkxHyen&#10;SxCQtfiFQ2fJ30Wrb84auuihkw7oxTqdikeXHX9rjr7EqtaaffagxwadZc6aPfabT9fo9oYRrexh&#10;zV4tXHuKA+tdwoqTZLEmB8gHQI7QeuOq+PP0rwIQ6FuDM5+ooGFMf/JSvOOPbukJD/Sg0FHc4EWB&#10;UnHFJxUbvvtm3RNAfXj24FuOBHIjeZLXOcA8fL5tPr2SUyw4p5gwryB7y1vesv0o5Utf+tLu1ltv&#10;3ejiSytPZw9ymOtscmrpkgzGzpa75XN52Jv7ijpnKb705edsCKd5b9jt01oPFz1nkbE7JH7wRl4y&#10;0j+58YGOefziid7o2Fm+WuTP8NAzoF8y2IemO8M+94u/z+i76M7GK1x64ff0ST/w4ZKHzfCOFh7x&#10;xxe0fC7/sDcwz4fELPu4m4oXMrEjWcigD4dMeIgunuzPJ4FCkF9qKwThOOv8Otzr5ApATsTBSrBd&#10;gJxRG1jTcjg42sDe6Gg5ahcIB5NMJUy4goTjc9IC0p9B0BeoArygK0FrBZWArNAD+vYXEPDsK+kI&#10;colDIAp0cyV33+tRlBr3cQ1eBQeYRSC5tJLllBvQRTpLL3NsbzjNgxn0zQF6nmBPuodr3NnRDtc4&#10;XksOcx0NY9C5k49AstFKTvW14Xeptq5fO/taOBMvuhO3tXDnev2Jg8a6Fl9BspJbSx9sap6v8AXJ&#10;GfAXLZz0FKCrja7z1vPjYc4d88WPK0YqAPlERWBzxiA/T+bkSRZz6d2F5DITw1rxKS7Cs4++jXu6&#10;Ieb5pda61qWoD8dlqe0MkG9HU5s94WaXeEHTxewS1JcrnNEaXHw6Q+6pIICHVmd4s+qNoXyl6PPx&#10;ru/9aftYuI990cOP3FExTa9acqNtns7Rdg4941Ef796IyGNyHlBY/OEf/uFWjPBTsuorzq6++urN&#10;V30VRjGlD9/TQf6s7Qka2clIVmfhFR8V9fr4Jrc86X/s+luEaN91113bH7fGFzrlWbjkzbZoa+m4&#10;IpzMxhW3ijaQPD1xw39FlDH+tYpd/JS/ydjTT+vG5OocMH2AP1ojJ1718U//wH58dGdo069i0xxZ&#10;nI0mH8En+fXxbd5do0Xb+ehYM28voB860dqfzipe8+H8T7zK2Qo1fsTfOwNdfuPNBxw24GfuLvSK&#10;FbZ1Btkr/OQ1dNCdb1bKEefX4V4nVwBWTAQ5EgfSmtOaby080D4JWyvRcEyOyIk5qEKL43Fajigo&#10;Baog4dzaxi7iAlDACRxBCazZD7dAF3jwtUDCshcIdsEtKfbEx35O73s8ErwC0KVWAYjnCkByAAFE&#10;voqqLqf0kU5A8xPosjW4Bby2JBAYT/z2W2u/toJGGw7dm4v3+F5565zOrs8+Af7qVwgE+/aFYx8w&#10;TsZJax9MnOhoA+Pe3UZXf0L8zBYkM33QkWTpcuEXfK8CkH/R19w3aTlz37nxN/kHx3zlx2sR2Hj6&#10;t3mXZXEL+EzFnZbvuFzpgl7I16Xn0iS7fda7cOnavLMqPszBYctowmcTe9Cl6woLfGSD/BcNaxV1&#10;2TeetM6VN/Av3s3BUXyhg578wA+cK3/YA5c+erKnVewpAH3nz5tGF3BPBfvqCNn5Dvp02Rl4xG+8&#10;4wOesT694FPOIhNdKjb4opylcLIO6OmNb3zj9tRKoahwks8UTH032t5ya3m2HIqPeATszyZw2VHx&#10;d+nSpa3I8oZcyy4VRPjNz/U7J/ulbzZwZsUoGeZ3t/Eo9rRsYA5uBaO+M5Ov88vnbGbMRyrC6Jn+&#10;AL3jkW/EJ/706QAvaNN1ficHeAroo3YfffsIPF61zkTHebNYVZRat1/xh6Z5PLMRvMBeOoJLT+TB&#10;J57zUf6g3xsEa2yDb7j0z4bZoTgD7Mkfxbc1+/kl/+TTzhNP1uFqgfXz63CvkywAOUvJVAs4VW1J&#10;Vr9kpgWcCnBMreTC8SRCRZ9k6R01XIHau3LBIDlIGBzdusABAh2eAO2dsaDn8ECCAYKNYwsS671b&#10;FbgCLVoVgFpBK9D8mYf55e2CR0CsBSB88mlXued4tlNXU390mr6Np+6N7Z/61W/dGB/xoqVLOpA8&#10;6UCiQiP+2WPy6Qy0JqAfX0CCKckAaxIUsF6CaY8xfH04jaMx9zQfzP32Nj/7cy76gf0Tpk7JS/Z0&#10;hgaf4jsugi4pCZrvwFltFF17nRcPQRcPmPPHfPFjSZ8fayvy6s8x/ZA5HVUgkJ28+Q8/E1sup6n/&#10;Lij+SG46F+fi2x44fIw/5r/plU75K7r22A9fv/Ptsb83ANNvW8tm0UcHXXvkl2wHD44+e8kTYsZ5&#10;dGXOfrlATlAEyhFyRU/+5DM5wqcI6KRr+kSjfEFvzqMDvJlPj/hRwOAFr/KUObz2FLACSGuOPhUo&#10;+vJmT8X4rv3sYA0NBQaZyM/XyUVP2RgvZPOpCP8XC/6fsT9Vo8B0jrPxIccqXsiS3tNvuRhvziWb&#10;s8yjgz+8avGLJkATbXTlLTnaGC5ZzJPLnDX75TjyWScffVVU4YW8+RsegDnxnm7IYIwG2s6IJ4U0&#10;Wv4v80033bQVwXTjHkke+MnibLS0aOOPTckArwLSfjh41MKjK3KZQwN9gH95KNuR0zo/4UPFjVjS&#10;p4PugexrzA/Jygf5J1t7wMGv+S1/rTAE59fhXidXAM4E2mWnX7Ab1w84ZMDhJDZtia+Lx5M1BRbH&#10;Q0eAlCgEm2AwL1jxIAgkZAFlXQAIXklGYBjrC2A4Ag0NAB+OtqCMluD1t7YEp3dqZBAIfbFbH689&#10;Hsc7GcgCZlInK7lXnQDz1gEdTjzjVcdzTluSTbfzrObwIdAlOvogq4Tq6YCEXmK1twsJ3+2Pn8nT&#10;ykc8dnGa029+xQPWw3dBBO0zH07z4a80rM/xPpg8g/rNk48OyE+vki1f4it8CPC3fMbe9DNp2avf&#10;ufpzvMpa/5ivWZQEJfsKFcCPxJ64rEAhf0UK2eHQA5lcSvRFb+zWxdPla96FJ+6s06d5Z4h7+52D&#10;dj7sbPvYxzrcdEvP5vTh8Xdj+/DWGdnbXH1r9uHNPoB2+Gg7s4/tzAXyQBemy9OTP58WeCNbftCH&#10;1x76waMz4w/gJX+hO3jm8UEWe+QzrX3Wje3howoFxUQ5Ti7DsxbfcmC6MyYvfuhX8UDvaMYTfsiG&#10;7vPPP7+7/fbbt4+WAdvJkZ5keSIGR8ygmz6TD208ZXstcB5+FUkVqfhFC+CXf1QIWgNo9aZdDosG&#10;HHvwUMEF5PWKOHqlA4AHPOJD31r7AboAD+j7Xp/viKNFdsUvPhTEHhrgBy7+FITlVz4bTf+gQCHL&#10;x4odOq+NFy1+yBEYo0HPbEgGssG311z2E7tyubVpT/PuBbjOVCDyUS1/9aalu602Pwbn1+FeJ/kE&#10;UOLPmWZbcjMGXRD21FaQaCuSXC6csh9/2Cf5FqQcv8QiYEpSgkqwCjrJr6LOWgEkOASwBCJxoNMF&#10;gq59cOzVCl74Epp3eQJc8Cj4fKyDvwrA+RQQ/wIoebTkI8vU16qP+ult6hFI7Oa0jWvrT1rOqj/P&#10;T18Sk0QmafuCcu9A6a0CMBvZN3maLaCXyYdxMJMaaC78uXfihjfn5nxz0TAG+tEMt7b+1BtIlvRH&#10;bjrgO5Izv+JzfIOvuHSnXdNHtDq/8yav8RHEdzjHfOW/fFlLByV744q97J5P0EOyi7XilTzmxDBd&#10;umhWfYljF6dL3h7+Zl08Vhg5J13VOsc6uqACUGue3YytTVs41/7mKqC00UXDfvw0ji8yoCGG4KCP&#10;P/T4Dv+QD/xxZ//1o+8A0i2fsZY86DnbGeiaL97w4gw4Wmv2wxeneHM+n0zmZJTbgDyW3yo0xLii&#10;hc7Rtw8+WnzcHk/zHnrooU0WvDiXfdmfDHBuvvnm7Y2jvoJSfvz85z+/u+WWW17+g9P4KV9X6OHP&#10;WXgiL5z0C+QjuVmxpF9hpxisgNKak8f5jEJPvwLNep9qdL6cZg+9VTzag541POEnfZijJ/zBqeir&#10;+ASKOud78ud7gNbsJw/5nWGf/fhiC7mWTNbl354e5lP5w/RXLbAOL3/Hm710G57zmyNDsmc/flUc&#10;s2s2bj/7euMCR7FvDPjsHJ8LwMO/Tq4A5EwlK8CZAMfirFoOnaOFF9jLMYHExildPN5peOcBJClJ&#10;TiBz7ALH5cDJBYGzSiqCXFDCLbgFn4CVGEoY1tC1H6BlLGDtFTj69sD3YxDJEwhC/yDcU0Dv5isC&#10;C46eorg89clG1vSTjla9NH9RO8FcuiW/8QTzq67xEZBfAvNOVQL3BNA72pIrXSRDNopubWfXx4/E&#10;BSSUoES2gr2BPWxtXlvSC8xrS4z1zTdXG/3L9eEGzp9+Sj/k5lOAH0jc9AKM+aB96WXaIj4AWQCf&#10;6Vw8NB+O9ZL7MV8VehWA9c33hkDrDU6+kSxiVEvGLnU64XvmxVgyph/6LY7hpz9jsWsuHWnt14fn&#10;DJeqsXm2KZ7tdc60PV6yd+d3VhcqmmJDDiBPvMJjY3vxjB65zGU7a87gPy5RH/v2N/88BZQj7KE3&#10;OHRLjxXVIP74VBe4uXyLrHhTbJAdz+bwqaVL/eRRtNCLvGkNyIHm4p3McH2c+8EPfnD39NNPbwVg&#10;TynJil8FgDfm8p48Z408b3rTmzZerr/++t1HPvKRbawI7Fz8yifOwpc+PtA1l63wIf+AcnZvDORd&#10;RR2a+tYqFvXhW4evn37Ysqd41uztu4/yHjzxnK/FBzAGYt05eIaLrrE7yNM+eVMelSP6niCZ8V1u&#10;JRM6+M9fshfd5+f5kD4cbTFkzdi+dFf84FdLt+bQ4zfOZANnGNuHTr6m5Y/8kD/o810xX9yzNV+A&#10;gw9+C097fh3udXIFoORf4gKSVpchJwP6gBO3rg/s4VCSC+BgnE6i8fEqx+PwHJpjCzgOLcAEYUHC&#10;2Tm5ZGldUJfkJAXBao+2AkfAF+hoS/ZaNICEAQ8trSD2LhQ9fPbFbk8BgcQIJHkt3slYcJETJH+6&#10;AFN3E6YO7dFvr7Y5MOfqRwc4o8ubjskvOZHHk02Jy5NOyZTu6APfgG3sBdHOxvpdWiBegbGEY30F&#10;a/v68Nl19iU8bfNzbq5NKNFFFxhbi0a8mZ/6YifJ1FPR/pyGtnf8fI9PdEFEK9p4yi9B48nzhHAl&#10;aT54zBe/rfCrGKz407ce5BcVMOSgN/FKh3whvdCvfr5uj9iARwfkrzgQy+JPn06cky3Rciba8PUr&#10;yCrYxDSa2cXZ+aX1bBBvgX0VKwF50AXw8YFGfpAs9uOTXuQA4A2sH354k2gsp8lt9uCb/ProagG+&#10;nIGms8tVZKQLMthLb/JUfoWXcho8awofRY+98OCYT+fo07V98hygd2OypCt80T0dOpsMcoi5iij/&#10;99cTQTGjECpW5Ftn6tNndsaTFl94NqZj+RuufK1YQ7vcra8lk75cBYecFX/01R1hjJbWPvm7AlBr&#10;DlTsVySVK8lOZjoCeMw/FIL+D/Ntt9220VcEklsudTaZ6UBexQ9do8fWq98Z0wPbGtNLkJ/yCboL&#10;33x9a9G0Jx6zcf5ENncoHPYlpzMVd2xaPMv5fLO7qyKwFpQjzq/DvU7yCWAJPWfSny2YaxysffqA&#10;43FQILFwSABfUEpIApTzlpQFpDV9jm7dmiQnIAv+Cj6JzRo8bUFX4gFwBLbg1ZdgSigSjDE8OH4J&#10;7N84KQJ9vFMh2BdlBSv6ZAvSw9RHMNfoxJwx6PKac0BAgzkXTi16+ukdHwLXuzx6KNF6B+udewmW&#10;Lp3LJhWB+trJn+QCOt8e43ibfSBJsde6ri2JAXPG4TU324lbf9IOwqnvrPDNGacb/LuQ+IBLTWJ3&#10;2bg0PHHgA3yhiwPwQ0mVzfmjvrku49YA/kBjPDQP3/5jvsRfRR8o0bsgSv5dBvkAGdgqf9DnK3RK&#10;n/DSNznpw3w+CT8biEd6oBPxnv7s6xzFVOdYF6P2WDe21xrbRlsbDfQ6w1w8ildxz/bsKu+EG+/w&#10;tPDgKKbKXYBuxJaPzLwR9ORPIUhffVLAz+IPOANd8xUZ8S3XlJvgwacnbboBeG0OPt3FpzEdyZnm&#10;0TevL7fJA8bkd6aWH6ZL+tGiz8Z4ZTsy4VehI8/KIz429UYSPfkX7XIqGnSJrn141povF+PTHvEl&#10;7hRtclTfB3SGOFT0me+pmz32mrOv/A/Ma+3DK0BH8aqNT3rBCx30Boau6U8+xDe54OFV34MBha91&#10;ukELb/jFG9nLCWTMB/cBm2uzK/zm8BQeHqOjxWcAzxw9o4EvffPsZ2wfX7Pefras8OO3jcnPr41B&#10;xX954fw63OtkvwMI9AVAYNxc/fCaN+aIoATKyfo+HecXPJxWwBUQWpewtRIKHIEhWCvctECgSkCS&#10;neCVeApG+9HW9k4vfGfYgxaQQMwLcnR8FNKTQOD7PvjvyUZPAo3J2IVnTV+bTvRrwapDeEHzBbx1&#10;/dlOvPY5k44FrstIApC4gSTq3bvkSW7y0Y8kAJ8M9pIjHuPNmSvgq1biqS2h6QfWgLUAzmzh1Z/j&#10;lZa16DUOv7mJq8Un3ZCni8/l6N28y8LFA3ysZY5/8Bm+xm/4UhA/9VeYuICOJ5g75kvclezZvWQ/&#10;iz9zdEUeOuVH9KYvPsjPL/I/uhWbgG7Jmf9Yg6/PDmwCr0uTju2hF2PAl+HyUbaAax88drHfGD/w&#10;nCc/mMOzdXTkARc0W+cHcNElh3W42Y6t7YNjTEZn4J08dOaNa38dACj+FITWKqLJjAba0S9mreET&#10;v/mIM+UlukhO/MG3Dy3zzqCPdKaoUQgZm68Qsta8vcZ0YFweVBzZU2EH33yFD57kAufjhQ3QFi8K&#10;Im2FlX3koU+QHtFydnowdk5FnFbc4UHutUYGxZU568ZiEp5cregCZMFXcsMlk/sALVBRiUe4fAFf&#10;7MGugF7xb91ad1F7FHtokN88mY3x72zy2gfImi9ld/oH1mvzU314jS8HfIEfwuXH/JkO+DKe9clh&#10;jK68rsUzOZ1tX/cwkPP5K5/mW+I+sHYuAA/7OskngJwO6JeQmgONtRxN25xkBzgbh8zJvEvmYJKf&#10;ZAHgCyx7OZ5glWQEouATaAJMsMPj7BKCRCFQjSWBkoKAQN+e9kuC9qMJJAz4cEqGBRJcwSbJK/56&#10;KuFJmnMFpSJL0icbqNglc0UUndWmE236THfrOBC09VtrvzZI186nW0EtuNNHuirJlrjQKSEU+BWB&#10;nYeHEubKS/xZk5TA7E8wT6f6M7mteBM6F157o7+20ZrzJb18QUIkOxuTn24kdbqRPMkSnZLtlD+e&#10;J0iuF/XnODjmi43FITuX5LO7+dbwSQfTvmxuzGes5SPWXGTpyrwWrfrwgL10Up8vin/72QOu88zx&#10;Vbbhw9bYD56z7c/G5tJzOcUcO4tnNrY/XtkVvjmXJ9x82Rnm0QHwxDYdiSnFngJQS3faCiV6g4df&#10;fmZOTOY3ycYf6cU5eJ35LR4UL960KTQmrwoSLXpymEKH35LJmLxypzm08SL2fcWBzwN69SYQvjVF&#10;k1xI1/rWyp/ZzbkKRW35g16do0U3uZ1LBjiAfPgH9oo1fKNHTn25GzifzECetx9NvOIbn/ajI0fH&#10;BxoKRetoujv00YFHZ/GTntmCbsmJJhmcQ394MbbXXHw7w6cF9IZmsrEHP0JL35yxNn+0VgvyNa09&#10;FwHbavHLFmvciQN2oCf08IvmpMvnxCOfnXeFsXuitYAfa8+vw71O9gngbAFHDDihdq7PPRytAqMi&#10;kGPZV9LgoAL10Ucf3YJccHFsQWofBy/QJQWBCOBJSBwfLe8MBSpakpmgCAQFXMHtTGM4xvZaA/ro&#10;OU9w+6WfABEs5uFLClrFH+jSXAtBULClizme+jRuburXnJYu0nX7Aglh0nYunlxOxmQpmdGhMVnS&#10;sTPomD4lG2P75hnOnufHX3OzDWby6rIOjK0BfRB+/S71oHkALzrrGOjHu3WydRnQAT/R0oNkbA+5&#10;6TI7TDk7h87wtfI2+V7Bmrb1Y77y1Qq+Wgk/X2Z7+nNxaclPJ/RE7vxFbFoHyUlndAjEOVr5Ezqt&#10;weOHLlGQXrsY0e/NmPitIDFvb2fi0bkuPvSM0zN8eMbsDCdbOMucs6NrHh/m5Af0xBK+tT3x852/&#10;ngACbw7pAn10nBldc3yus6OvzwfhdC7erVWgKWSMnU8PeOLD5uCCcpecpo/nGeP6FU7zyVVgXzjp&#10;Wl50hvxnbB4/cp4CLVy8k4NtxBf+Jk08WEOHTeHCsb8CEF3FGr7wh469ztKno/I3PHvwYB29ZIYn&#10;/8NRpOmTWSGHB+enN7Yofuk9XzGPbjLYo0XDfYNvZ+MrmvZEA210jNG33jkgXG3Q3oBMtdaiBcpJ&#10;xVh5Cr5z6VkfXfrAIzp8sjcx/NQ++8V6T62L/dpywvl1uNdJFoArSEYSXAWJtvkVtyKI83XpVCBx&#10;VMElOUp0gtX3abR33HHHFmS+n+VfH3FWAQhXchKQ1iUGNDi8NfPGgr+kCEdAgxKcfi0ciVLymXui&#10;jV8XGTnRxYdkJRGZ6zuBZIMHv2I3+QOXoJY8tQVxrbmpQ/N066x0HS6Yekff2WjjRWCbJ1/JmFyS&#10;nGQouUgOXfj0YS5aeJn8dH79LrvLAZySmv7cU3+2cMOX9Bq3d9IJvz6erGvTkcRIZr7hI142Jidd&#10;0Isz4JMz3dnbfnzFC92U4M3F5wpwtdbhG9fae8xX7+yLx3kJAH6bP5Cff9EJPDoRd+IineUPwLj9&#10;7GEfnbZGJ+RPPwAdcYmmC9OceNY377xsYC5/cNnxafnAZRdf5uHjFW1nG+cHbF4RgEe8oAefrAAe&#10;PvEM7KUzxR8gE52hDR9OPuNMRUjFhr3kqKjid3h0rvHkwZmBPfIifvFKNvNi15xz7EGDXvi3r3jY&#10;J4fKU/pw6U6h1dM1uNbQRcN+tNOR4kyM2GvdnLixXyGGNp3Tf3zjyxhdrT1aNAJymrefbHjpaR3+&#10;8BWPii1gTmtd/pV37YeHB/zgDQ3r8OxPzvCcn13pP9+gf3N4c4fAoxd6JQsaAA16QiPfhQeiWZ8e&#10;tfD1wzNGX5sP6tMheu3FS+vGwDo8gHeQvwLzYg+ufra3Rs7yOTrGfLV8111VXqj4055fh3udZAE4&#10;kxswlwPq50yzbw+H42BaDqbPuZoTeAUZh/Vl27/8y7/c/tm4P55p7p577tn+/Q5nFHiCQqKXRCUB&#10;+yUqgSvpwZEAJAwBix8BJnnaM5OTMXolUK1EUhKDY58EJdn/+q//+nZBKhRLPMaKVusFzLxcyZq8&#10;6QQINtDc1LFx/VW3dG4cvnZCF25BDOyRFMiXvlxG5JJwuqTQ10cjHuOt80EJx6UKGjuHTfMNa8Yg&#10;XGAN/jpvzObhNFcb/aB9zcebFu/W2Ji8QBJnX7Yzbw98+mpfsJ4F8DZbIJlK1rXBHO/DOeaLn4rH&#10;fFVb8WeN79Cf1qVGV9kAPl2KQZdTeqATOuSTWvunncncWrqY+kTLOc4Te+KRT7rArANzxuaB+Kw4&#10;UHz05EZbrsiezkSjSxngwdr0IXjm8IFXumnd95b7lS9adEhfxvDElpyAf1BucaazjPEP9Ct40U+/&#10;4aEvD8lr/DVdwCMfmvFLd86BjyYdkB8tfOCpp2ZyJprA2c5KH2iC9K2PJhy0nK/Ikmd9NK1IRA+O&#10;/XzCWcWbM4zxq48XNNlZHMqj+EJPsYaWfdOmZAfOktfhGDtTi45z7YFPRnkNoO0MfTj4T077tdkq&#10;HdIfvPh1BrqALPalE/sB29ifXY3pj87yVXjOhqfPbtr20YnWHBrWA/u06EWXbwbyszxtzVniDA6a&#10;9lrvDurOgGfcd1dnLtAGcsD5dbjXyX4EzGm0nKakGnDCdRyuiwBUCOnnZJy6gPORil+o3n///bsb&#10;brhh+9+TgtZHwoLC/9s0LzFLEvYIypKPQJJEjLUCuGRnTjAL8Ao/++0DeGgOrj7Qtybw/fJN8ncJ&#10;SMKCzQXgT0AoAH0M5CLoEk1GOIAuQDoICl6w6lg/XU5IzxM/SNfOLrDNkZNM9EAvEqfEKFHQ4zXX&#10;XLMlHrJFR/BHt7OyL+jiaryCNZcUCM9F2r7Wa/HSeK6B1gLj1sKt4MAv32LrLiSy5yf8CS557I1f&#10;skUruitP7B4P+iVmbTAT/JyHF+4xX+zKJ4tJvlIByF/oLzvzCXp0Ydhnnh7NT7nTKXr5DMjejacP&#10;dWGhwy5oarORea1xl6jWPnTZtQuanb2pMQeKe2fBR9tevFbUZg+Q74TrTHvJo6UjH/N62k9P4qG4&#10;pjMyKlrSjf1oGXcun9EaW7cmJ3U2eniBR1Y8woeDpj48crVfPkKPDjpLzoIPT5wrhHpKypbyHB2U&#10;A+3RxrM1LbmdKWfQJ7pvfetbtzfqnrQpBukaf2jBcR6QY8zZK493bvGoYFPQKf7kIYUaHvGcDe0B&#10;FXrZuD6Z0bZun/P1e0qIrsLR9/XQIxcgE53LcfRJ5+kAj2hUjKZb57Kv8+gJWEMrv6Rzfa1xdqQD&#10;dOlp+ly+lryge8o+4Bw8dxZoP96LJS2AZ5xc8PFRrMMRx86lm+4JvjfvjHKE9vw63OukvwPIqeqX&#10;tOZ8bTiSoyAD9TmVBOqdhwAQGNb+6I/+aPcnf/InmxP6zh2nveqqq3ZPPPHE9lTQl68FPacWqKDA&#10;EzDGglSwCt4SBZAcgLMkVQElsApUrXEBixY8e7QATcGpUFUIkuMXf/EXtz8VY87HQhWBCsAJBVhB&#10;mE5WoIdg6hE0tpbO1+Jx0iqgQReWBFkiB3RVcqcv9sBfe1deJ1/Od+nxg3wB6DcfDqDbta91Zn0g&#10;YZlrbI3NJ84+sE4v5OyikazJCNjXWkkwHUa3M5JjyhIOvkrAazJuzH+an0l7hWO+2JdP0oUEPxO/&#10;OWOyk0Vs0Z21CkT8Wxcn5KQb43yQbunMnL7z8n/r+fXUG0BPLFaA6JuzBhfN9hSfCgS2riAA5vh3&#10;xQH+0QP67GJdG5/oklcLB23n5FvkVmwpAOUu++HiUVzYa188Ogtd4GLHnz1o8i08ok0OMQjPmZ5g&#10;lXPQNKfwaIw2/6YXEH/OYKviWQsUWi56rTPLd+U8tOJXi8YsOMxp8Y4u/dKrvNpTOfyhA+RJY3p3&#10;RgWcNrvgCw6eFGl9XEuG8BWEcLKpNbqwpgV0Yt4c3YRXcRlduQ0ufrIb/6NzsmUnMpM/ICdeo1lR&#10;SE66A2hle/vZIzuZo0vAVubp2Zlw0aFTNOM9P3G+/XiG1xkgW+G5PKbtLoBrLB7RgSvOxZ494tt9&#10;auwBRrEfzDsLnF+He51sAVjSztma76KceBxvX1HiAuBYLhJ/T48jCmS/qvWdP/9myBO/733ve7tL&#10;ly5tycH/o7zvvvt2V1555RYsnF8wCyg00ShRCSpBJHmgK4DtgSuo7BMQgqrADewN4As6uPYIYHTR&#10;k1j8Ilih56//+7MwgkkgVQS6KC56Gtg7q3khaoOpqwI6Xc4+PeuH355a56Rr/Hl6QWaykYl+JNuS&#10;N37sRZMt4zO+gs7OF9jeBZRftNa6tQBu0JqEGRizL2hc2/7OBJ0DyOpsclX4d+mRG9+TX3tW+vWj&#10;bwxm0kYr/vRB/le/8T68aB3zlX9kU77JT/MVbX3Ar73R6asO+E83LshixuVEf/lpPkrX9Dn3pUs2&#10;0c5L0rpW/FXYwc8u1tjZ2fkyHH4MxKqiwMUv/tGxx95sYa/z8IdndnEGvHyGXuyhI3KLa7rQd6Z4&#10;0edb+Ce/89G2jjf888MKgXmp48uZeHSudfPOYw+t+DRPJvqDp7WnM/i6vGTOmjwFHx9kAekKLXLj&#10;wf6KCvvIih88pCdr+az9gG7J5VwFq3yLvr3WyWsdHTwBdJztXONyaR/T9qbdHjSso1FLD3I4O2tB&#10;8qPLZ8iFD/TxAKIZwCEL2fgeyCejYR1u+qHLCjTnkZNO0hGbdKeYz8+aR6Nxe9geTbKhq61vns2y&#10;k/PQwFM+g0Z5i/+JMS2fwUP8oUE/1nuC7Y7i23Im/5XnG2snoHd+He51st8BBBL6vOD1C6LGIFzJ&#10;teKkwoSTSW6eonFIDu0XW5/61Kd273vf+7aPBDwJ9DEDB/Q/KyUaf3dKUAgEezi2d+IuMs4uMEsu&#10;kokEUTIogQroAnIGo7656Bd46FozNo9eNMhCBsWg1uUIBBi5gAujIrCAqvgruMC+QgtUkK163AeT&#10;RsVfl7ogB9bwv14CQCKxj92ih0b8mosnOPkAyAemHzQvGYLWG5e8gMSrtT7HMzGHa+88m6/h21qX&#10;isTP/mxrHV5nxss++vMcffbXouNSKKlqjYP8aEL7wMQxb3zMV8XftHMFnwInX+7fnP3yL//y9gbM&#10;v0b0xo0v2ct/AjLRK1+lc3SzEZnFTxfXBHvo0zq/NCfmXHZiWqybZ5PsZk08A/EtbsPly2xfEWTc&#10;pZ0POAO/5QCtveUL9OHSkX1iVVz3pF/ecYn2xB8tlzY94MVTJ+c7Fz20rTmHPsijMPE9Z/uSFd/0&#10;QLf4dK44xYP91mrbYw3f6OCDLtOFs5Pf2B6Aprlo2FeOA2jmv/GNrr6zFIDOQ5+cnU02+ytknEmm&#10;5Hce2nCcWwEpX4tZe8zTTTEMnAcX0C8e4KJnXA7Dj3n8pBNznV3Ow0O6Ymf93gjMvIiPzoq+Nfvg&#10;2ksW+tGiYz5AC8Cny+b1yYU+mZJRi2dtukI7+mjRpXk0gDPZyhniQ+wBvInBbCgnA/P8it+6H/ia&#10;+Dc2P8F+ueL8OtzrJAtAjlUyX8f6jec8J8zpzGsFGWcDkqiEKrA4aY7o+xt//dd/vQW2f8Mj+Hw8&#10;LHA4vsAQlIJBUpak0efkQPKRVCQmeJKteYFlD1y8cWxn2o8vQeRMgIZEVGISNPbhEw0tXgSd/xDi&#10;svSxtR+JNO6iUAi6WAVYxWAgyLTk1scTKPjwNtv6wZxrX4BmxZ9CND66jCsC6Z9u6JlcaK378TjP&#10;prcSDbtOP9gH6zp9sidegH46zn+anzhg0okPidkbB/aSSNnFPBx7yBWdCdFsvUTdWNtFwd4lZPP6&#10;1lZozwor/jFffIU9839jNmZrfutptuLPUz9F3y/90i9t/xHH93D5d0/ByFpxwGb5QuN0mz3YmF75&#10;H8gP0qc569lNPzuI0c7gt+JUjPJjIC9oXZDAWpcmHzeHj2yeHdGXH1y6FQ/w0cqHxI34pg9xpPDD&#10;C/3h2xk+DtW61L0J8emF3CEHOQtNeQUP5vSdm/7wK2/xZfHHR6yhic90AteZ9sJJ38ZacpLBr4H9&#10;tw5yiAl06Qye/ekKfTowZ9yZ+EHfueykDwcteqJb+AoY3wUkf7ZyBhrOcCZ8vKGdXMZ4oi9P97Rw&#10;2VHuph/0s4m2vGwdH3DRsFauzyfsYVNjfOPXPP7wAPTplHxsqcUbXPvYT98ZzsKfsX3R0ZLVun46&#10;gGcuWfM7YI3eeqqZjMltDm142Z8MQTzkE/y0N178AVhDAw9w8FBul9fL8XzZeM5pQffR+XW418kV&#10;gBVwJd/6OVnj2a5gnnMKMg7msuF4/suGABGYgoyjOgOu4PAU8B3veMfm8AIjPGMO7SLi1Jzf2Lp9&#10;ErCgAoIWSBCCBi/2dFkJEudqBVfJRBBKShKNNed7UikgyYQH+GRyQbggPSVxSbo8+5dx82lBHw3D&#10;L+iC9FJbELqou7CDAnnOzz4aaDoLVACiS1cSNF0F9JNe0YGXjeI7njqf3EGJJ51OsAZak2QBHdK7&#10;vjY/gdfchNWXkvktb3nL9s/tJetsU7Gg33nR5ANAX7IOjPnQOlfbvpnM9c3xjxXCX9ebO+YrX6En&#10;9mNX/sIv2Zvvik1+7Am3Nzb8mo8rCBVDfMzlwpfS99SXcTbI9vDFVZc2cMnTR5ebfMCO6PBHOsum&#10;QB++veiI1QqE5lyu5opjOUG/M/DCH7RoOcu5cMSCy9+6eTyLIbqgB3HA/xV0zpMfusSTT0yRoaIM&#10;rjcn+LKW3pyHN4Wf/CLf6Fdk2Uf+/A2v2gq3/CmdpS970UWn2K7AgBc+HoA+vdhvbB3d6Gvh6NMN&#10;esZo45dcWjSiW34MjOGTHaSj/AGgjU980wd8sgBr9cmRnulCPxtMcE46gYcGGYpbLR+gUzbFT3vo&#10;AL455+APP+0F/JqPwIFLbrI6Lzk7nz/xXevJUsFH5vjXNxcdZwN0nKnvnHgA+MdH+U5rrz1oWcO3&#10;OBe32vrzDgLdP1p5gl7Or8O9TrIAnJc359JvfoL5AF64EneXdk6nqHC5oCmwJEgJT9BwfsnQXsHi&#10;cheAHL8gQ1OB5QJzNjwJVfIQWIJJ0Ov7jkmJRrDYW8DgxZNIgB8XnycgAqZE9uyzz24J1ZqAAs5D&#10;X1/BiW9nuRx9ZKb1tAQttPE6C8JZmPV0rgJRaywQ8TfbGbTGc66x/kq/Ys46PdC1ZNJlgH+6I7P9&#10;cPHtaaaCoL2zAKTHCsB9fjDnp0+wAWg8k1d7AZzpc4CsgD3ZxC/8rr/++v/jC/axH7rRaCxh6seH&#10;sWQ510qsrdERKCnrTzxzoH7zE+AHxsd8VQDSF1tW9LM7n/HGiu0VPfzY91wVfr/2a7+2gWIQPhuk&#10;X3KzDx0Zs71xNoUnPvkZ3wNdelo+SDfiDQ7fzEfRYFc08Uv/9og3FyY8dPhv86A3cObEqzPyNTbA&#10;lzYf5ftyETx86HuyTE/0QRf24BNNhY+8JZ7w3DyenG0OTWM5Ai6fxas1cuRP+aqxp2nON092a/Dp&#10;Vp+8+SB8Z5CPLOaNtWTHB/460xqgV3vSizHQN2d/eoqu8+2lFzho04GPvP2XEedZg28drj3okke+&#10;bGzNXLrGWzTlVLpSVLIjv7GH3Pr0aR6+OXTJSLf0X37rPHrSd0bxmY/SuVYM+D4i+mRNV3hztrOA&#10;NXPo5PvmgDnARvaAbAYXkBeP9IRPfWdq2Yjsxuikb+eRAd/RdV62gYsP9iqmkxHPWqDoszYLQLEu&#10;7n2Nybg31ta14Pw63OtkPwJegUNZA/OCb66+NU6pWMj5OJyixAUDRzAIds4quEHFlQTs+3/mOL2g&#10;ERDoodFZgqJLoIsBSCTo2mONgwss/Nv/iU98YvueoSTm7w+ipdiRsAWrP0LtV8if/exnt49VFBwK&#10;UgEryQA8kcG8vZ4EXnHFFbtf/dVf3b5DpRBUPAIFVT8YEXQVhfNJYWP81VYU6tcC+K3PNfvQdk4X&#10;unPJL7nhW1viknTSm4SIDvklL7Tsd5bCUlKYBYQ2G3fxZxfj/KO5EtLsg3CmPwF99CUo9FwS/eFY&#10;/JPdOhoSpURbYgT12V0/nJKqtblHG8z9gTPT24SJt9JorjOP+cp2gP1ABSAb55vik/8q+viyJ4Cv&#10;f/3rN//m03yDbei9S5Fs2ZJO2RJYF58uNH7H38SluGFPa/pavhkdNLXG+QMa4t1+dPisfcW/vKEY&#10;QBct+7M9nvgQO8QnmsZdyFrnOsffu+N39COetF3oaP/Gb/zGxgv5AH7a77xZRODBWeadh0d5TtzB&#10;oRdj9MlCDjopTqMHJ72kSxAf8NILSF9w45HujMsDQLyjDd8Yj/mr8/Bv3RocOVMc0nO2C0+LNhns&#10;ceaUAR8T6EyuVlDKo9nQGN1sTQ5r5uwzJqN1c8Ccs/BEpmLV2frpiWx0LR68yVV4mxMX6ZcM6LM3&#10;uc3bg9YKcOxBAz+dY808mD6ejYzzW6297QPoRbvxyoM1vtybcjjAOfbyO3LyZXEO5HG5k0/L69bg&#10;zXwrN5xfh3udXAGYQ5QoV2htAocDXeQVCVoFYA7nEjGWICo+JOCShsDgxBJDCQmO4OgJGR4EQ/j2&#10;wgGKR+BXxm9729u2ABfA6ODHUw0X3c///M/vXve6123/deSZZ57ZEtof/MEfbMldsrp06dKWiFyM&#10;N9544/ZEsUIEfQHrXPS1khnZXv3qV+9e85rXbBenS9QTxp4yulgVZEDywUfFmgLOZQP0zSnCupxb&#10;C6yB8MyhB/o4r3MF/rve9a4tEZUoS4rkIG/JmxwSEt13Nn7Yju7ZDkgsIDtX9IGKQu1aIOYfcwxn&#10;tsAZEhV9u3B8v8rfjHQBSWJo5ov5Jf8rCUqQXQCg5NnF0Jr5xqCiof5cm3uDiQ/053jOHfM14zG7&#10;FZf5G9/Jb/iqWPmVX/mVl38Q4uNQfoAOW9G5S4gOu6zYI9vri09+J1b5mn4XbJc1n+NvLke+GI3o&#10;o8VX4cCvj57cwV/5iTiUJ+yzJzkBemjxLbZwDh7kGX000eY7bAa/y1LeMedM9nZGY+fzC3PWzAV4&#10;UtBEH39kdL6z4JOdHPDkQ+t0hV5+DPQ7w3n2RzsbiBPxIW9FB22t89tnTssOAK+N0TNOPvumfhRq&#10;3hRr2RZN+sUXPLyW19sTL+iVY7yRkzvlUnyzoX1aOm2/Pj2Wl8zFlzPJQq/o0xH65op3OgPWQTLy&#10;e34ub8qPCh8yWycXnHh2Ftr0PO2h5Wud1R58medD+mQoDrTGdKLFe37r/Oja11nAGWDmO/zUZ4P6&#10;dI5ncVre5sugNzazKBQTxZmcgNb5dbjXSX4EzNEmrHNzzOlcABy0IpDzc8AuHU6noHDBcESBJgkI&#10;CgEgMLTmCo4CUUALiBy3i16w2S8xwO2jCd/bk6A8RZRkJCmOrlDyb8He/OY37+6+++7dt771re0p&#10;pItOUvORhu+XeQoCzxeq/Tr5Qx/60PZnaRSBChF4kq9ztHi15nyt89BUCL7yla/cLtBZEPp4zZfL&#10;tT5iWkGBSE+eHPYUTz9Q4FVIhttHz32Eh76P7cy5uLMXvUlqkoqW/uhKgSjRskv6h68oYLegd4/Z&#10;opZNZ0FYK6lo0dLHR/P6IBx70JG0JES6ZAc+Qc9442Pw87vpf/lFCXlfAi3BBsYSr762ftA+8+zK&#10;D+trG09o79o/5qvETneArboEFDi9meBbPQXkP54CKgL9/Uu+C5/N2Ynu6UaM0n02zC7AGh8rVl1M&#10;XebFNVu7tLR0ZX+8Ro+vwkcPDX10FAqAz1qTd/J1MnZJooVHY2exRxexM/XN61f80ZniWN88HuzD&#10;M7nJgwe+gAdreAiKL/wCPgzkqgoccsh7ckd5jK7wm37Qh8tX0xd+ilXn2OtNr5hRSKFjzT68oIk/&#10;tADa6dQamvFcAdFeawCufCkHVqzhR7zSa/FlnpzRyjb4LVf66NWbbcVfsstD2dM5ZDBvTzTpG63i&#10;zxnwjZ2Nx+yLZzIYm0+H5OUf5V8+z6/5b7al3/SgNW8OXeP6WmvmwjdHH/zQGvnxTR4ykAfPxYE2&#10;m6bH6GrLbYAvp+firBwajj2eYqNNpvKyebFO1uRFCw2+DuQE+OfX4V4nVwBKgJwi4Gg5W21QguVI&#10;9c1zyIrALhvJ1OXiApEMFBwCWJKUBASIxCIgChDr5gVDydg5gk8gF1jo2eMpkaKhR/v2c/6ekHnK&#10;JxAefPDB3X//939v9F7xildsf5PQj098t0zRhCf/heSmm27aXX311ds71VtvvXULZknr5ptv/j9/&#10;bd+chGYs2ZBDokSrj4V/9md/dvuY2NOUN7zhDdvFWqEGXMKKOWDeHkkKuHyDWUBOHKDQrBAkr+Qc&#10;7QI8O9KDxPPpT396k0dyolNAp3SsAKU7xYG+ViEokSgGKwjQLXmwPbsHXebTJybYA9DTpmNJzKUg&#10;YeIXbrxLdOxbG5BpH5BlruubK8lOvKC5EnLz9nSR6pvrkoxe9OeZx3xlF6BPl/yB/cRVNnYZuhT5&#10;GR/rY2D+6o2MNzF8ilwVDPylyylZ9cVpusqnuvzEuxhBA7g84dmb3vgKOoBuo+OS1aINj0x8j5/Z&#10;Y1zhOC9kLX7RMW9/F6/84Vz78mf6ETf8knzZuz3iRR8PWr5p3lj+sU42Y4C+dS1a5sgh12j5Pf6s&#10;a9HEJxrm6C58/MCxVu6jU4WTgtIcXOtoADo2tl/elKecqa1AqojBX3rCp3V7vBnDh33ebOuLj+Ka&#10;DujIOVp8wcOrWNb3BlrulDf5BL7pS74slzoPbWAuOs4lF77oR9+61hj/2viPjj5+6JFu2EE+8+ZY&#10;DuX7bA7PWnHChtE0D9Aknz47kN86unTrnO5DOnN+NgLpHi5baclTnslXuk/1O0uxV1zw1enzwNn2&#10;Owc9/uuhgfj2J4jcf+Vu/o0efwdygTk0z6/DvU7yCSAHE8xduHOOY3LGnD/H1c75nLXLpgKQg3J8&#10;wSWgK+IEhWAuMFwQBYzA5Mic0/4Z3GjAl1T8ihh4otccvhUtgsOfmfmFX/iFrdj78pe/vPHtj1H/&#10;6Ec/2n3sYx/bffvb397de++9W7BICi67P/3TP90S60c+8pGt9R3B97znPVswFdT4dp5EJoH52PjO&#10;O+/cXXfddVth6KMm8uBdUNKFy/RVr3rV7md+5me2IvSnf/qnt6eGPkaWmPpTHPou4sBF7ImMdd/P&#10;Io99CkpJjY4EuDMUg2SnOwGuKATWS9hsVSJhs2wIx3k9BZRE0Olpo7Nac5bEQl/OqSBk9y7Unqro&#10;m4Nvn8TFRpK4os+TVXrGC3yQH07f0199rjE9N9ZnZ1AynePAmI8Affvqz7WLaEycuR4c88W+7F3r&#10;civpsxmfzDfYFygA+y4gn1ME8kX2qpBIVjpnI3pwGQJ9NtN2ORYr4r3ixJpLFi06B+Wa6Dqji13L&#10;rlMOPsK/+DB8a/aiY6+zFCHyhbyRbdGCB4cuFMB00BtGvo0+nIoz+Qa9nvbjhTzkQg+enAWHXMkE&#10;137n6ue/+KEXvAFvItNVvNqXDPoADTGDnuJK7ODJ2XQaLwAeXtAo54LybTYwBxf9eEbfOlwFIDw0&#10;FGTmrRef2ds5wLq8Rw7noCG28StPKvrkTDGPnvWKZzkTP3Qrtzob6Ds/memMH+HLGd0JaNGheTow&#10;l7/hmW19UuMNtzzE/ninN3vg8Iv2WDO2Fh6/0G9MZnrLd51rLxnwogV4iUcyOgPtzgT5DTpo062c&#10;2L0qDvm51nn4Yjtn4gOOPC2W+bXz6I6c4kVbDmgOiKnz63CvkywAAacqsGefQ0penFQCy2H1gfVw&#10;7HHpuPQFmWCzJggq8AQtxxQMPVETNBKBeQmDQyseC4aCnVMX9GhKKn2xGI7Eg2eFi4JDUSa5+P6f&#10;j4jNK+YEgnemeHSej4Jvv/327eNihc773//+3bXXXrvRlIT8SKSzBTBZnF/yee9737v92MQTRE8l&#10;fdewd8CeUOp7quhMMuoDRZdL19M8cnoa4wmey1iywvfP/dzPvVz0eZpILy5wupRIXOjoVFhJEhKJ&#10;5OJSQ0tSEOzshScysZU95iXHzpUcJAUAn2+wI95ABaGC2cVpr/ODtTg0B68iEt8+vurJAPu4zAGe&#10;nJcvTf+rPwF/1uYc3+wio4f2lbjz3y7oAH7rza39xs5FWx+dSS+cY77EIGDf+vQrLtmGzfgGe7At&#10;n/JkRMHH7xSA3nBoXSZ8SizwdRcOXXVJgcb0TC9wKnTEOD91QdER/xc3Li+4XWL2opXtjfXLT3C7&#10;CIMKP30612YLcQrwxl5agDY9yAX5L53QEZ8F6HRJi3ln8FN5CU94Ji8Z8W7szPTQmcmE9+mr5RF6&#10;kMPkPnEpj6FJls6gc3jFA1pyB/xyCR3jAw/wAf6B3IomKHdaR9+afc7TsjHe5aue0MEnu3Psly/o&#10;r0JCLmUHNMioBWjLk+V4xSo50RX3zsA/ma15E67Aoxe8dWfY73x5uk9djK3X4huffsCHx/IreyUb&#10;G8tx/JvfG5M130KDbegMD+bY3xiePvtlw/ysefJmK/vJTD5z1rI5O9iHPt6ikX+wc7buDU6+DvTh&#10;0RFa9rEBOeRs6+wj3pvLPmhVBGrZEt75dbjXSX8HkNPVB61xeFBS47zA2J6claNJpBywx9Gc1EVQ&#10;QPSOsI8CBL5iQEIzL4A4rSdcAq8gQSMQ9AJKAmifAObM+l/84he3QFCUeTonwNAUOJ78WVOEfPOb&#10;39zOe/e73739UhhvLkbykMVZ5nw/UKFJBknJuT3l80etrSv00FFo/vmf//n28fJtt922++QnP7kl&#10;EedIBGT63d/93d3TTz+9+6//+q/tiaSikf7gldjQ0zrfuZKmNbzTsQSGV7IpOCU7OPTi4nDGV77y&#10;lS352VfCgkcXbKOIU9Chw57Oz8babM8G9sBTrNojkSoY0dFKrvoKBuuKCcWFApAuJULySOJddvwB&#10;fevOypeC+AB4IIO2uRInyC/DmXjkLtGGYwxHG60J4a0w+YhGwLb57DFf9DmhAlBxw2/EJtuzZwUg&#10;u7KjNySeRPcU0JoLI1skI0gn/IZf6fNPeOyXXvTlki6ubMHm5tDKz8wbmw/Ywn5yzHl0uyT18YE+&#10;vxJv4sBeLbp0wY/pwBsV+qADY7T16YUfk9lesjhLrMtl+Zl8Q47OgJOO8BPgy/rqZ/poyCPiQZyX&#10;I5LBmd6siWm46NhrTTFRTuoNMBvIWehkE/EPFw38A7FoHp6xPnw0rOEHHcWpPj7gsC3d8BXxz1f4&#10;j3gX5/yKTtkKLt04Q9GH5+4A/JKrsxVu8p1Pc+DIV86Xy/XxD+wzpwgkD17hW8Oj+fQAyIQHZ/B/&#10;b0L5Np7Zny+Yh4Oulh3TBZsV49mQbxrrZ0djdiMPvtI3/uLdmC7QbV++Yf/q01pjPkSf3a98zNj5&#10;1vFvnr6dTwfmKtTJCfgzXdErfDjk5/fn1+FeJ1cAlqSmwzVXa57DgpIcxwXG7SnBcjbvrBUDHFUQ&#10;AwGmCJAQtN6lcUjvAAUgkCAkmNe+9rXb2YLXPngCSqALJmOAjoTZucATOcnEd5skdZeZdUlWICmY&#10;JCrOf80112x4EpqCFC3nObsgL9ECiQtIRgouH/v6BbKCz3frFHO+Z6fwfPvb3759hEwmOrP/b//2&#10;b3f/8R//sdGVTP7sz/5s04ck4OxbbrnlZXqeVuLZR9yeLvouI97g2S85k8XH1n7A8vGPf3zTKb7p&#10;SAKnoxIk/ZqTiPAOF31rdMtGkkgJ1FklK3TYwpgOXQRAIqHH3nXSpX10hgd2cG4f90r2zmZz+yQu&#10;9CS1fC6/2+drzp9gXhtec+0FJfDWGgO6au/EmzRba37251zArsd8ZRMgJoELAfB7F0Ife84ngEAR&#10;KBZ8FKwAVNhnW08N2CX5+Yg+v3Bp0pP17Kovd8CZLTw2Znd4+GN/awH7mWMDZ+UXaAA+Bg9vzqFz&#10;fOTL7XcGgIuvzrWPPAoXOjGuiJG36Mce56OPJvrolhf0QWeA+LTX+eHRFbnxaS7doC8exZc84Rx9&#10;segc+a38KY7hygfiRx7Ak6KCPoD4ZQtgzZzixN5kaB6uNTTRsgcP8opzK9LwKJ/zFf7Qk7S+ptKb&#10;Qv7Elzxho0c+w1byAPpoyzfyrDfg8gHe5QpvnOUJcpZr2FK+wovCBl9yhxau/GUvuslAz84jLxnR&#10;J6P8z658XN4ij7uiewCOc9kkXbJV/jftxY7mgL6z4hsfzkcPP9mIHuGgiw6fQFObrxiD6UdAjBRT&#10;cOGwlVZMk00MwcUPX4afj7MH32YPPKNhnzV459fhXidXAHIqzjcdjmNpc8ocNhAEtRN3FoASgIQg&#10;iQneCreSi9ac4se6hCaYJSkXj3dqgtMeQSVZKCbsVXwJAMGk5fScuYD2A46nnnpqW+P4iiRP6XyU&#10;ao/k7uNe9HzUJTiBwuuBBx7YijbvSJ2Nx84R6CUXwS7Ik8FTTEWOglCCRt+/uJOcrPkeoo+SPfmz&#10;Dz1ySIbkJoNE4UkkfPI+8cQTGw7ZfExdkrRu/Mgjj2xPGAU2/ZObLgW5Fq/4xG8JUwJ1Hr619I5H&#10;Y3u6JNIv+5HPL4clbwmdPexDT1KT5MhnTd8ZfdzTRzvG5kvuJa3pf/kS39LP3/T5WslXS8bm8kVr&#10;MzG3boy3da850Hgf7cBcdOa+dV6fzo756rJwkejTs8tAfPQEsAKwJ7YK954CdrF746S1Dt9+9EAX&#10;mwtWS2Z5ossq27InvdBhlxc928fu8RnutHn5R9teLdrO6EIL5Ab+pa8Q6AK33xkzN3X5Ode89Ypj&#10;+51RcYAf+SH/QDdZtfPCro/XZBFHYhENuqoYtDf9iLcKavHVmzdvGsWdfWIUiDt5wVwFJWjMFs40&#10;1jpXjANnpJvW2VLc40HMOtuTemfTTd8t81S/p8M+oQHGfCef4mdavuQ7y3yMjM5BTy6Qv+Qe9iJP&#10;b6blErkxn4IvD8pddEEv+niUT+QgfNuDnn3pmix0QsdswI6KPl9jUQD2nW/+QEa0vXmXK7MxsBf/&#10;6GSvaTvrzse7c7VomKNXutcCZ9A9vvLlfBt0ljVtfX7GH+3LV9i4mLMG4BvzbbGRfLXmQMWfPr2c&#10;X4d7neQTwOlss9845wzMm2u9BM6ZOBdnkwQ4pQCQwCpICnpzgloy0BfYggd9CUZS8W6Ns5svCaBT&#10;IhOoBYGzXW7Ok2QkBj+28OMNfwD6C1/4wu6ll17a3sUKbIWhpOY8AevfjX3961/fkqsC0K+BnSc5&#10;4U8AC2qJSb9EKuGUgPEqCdmDjiSavH/xF3+xySGhebpXISzxSWjWJAPrPrp2jieJePvMZz6zye/J&#10;pj9R89BDD21PDsn5L//yL9vHvfRoHR/kwwddkME7eTJU6JmTXPFpDR8SqDE+nE0WsgEXguJYcWsv&#10;fPw4s2RMDgmZzGQvUZPF9ynxCoevSMTsBYzztelX+Rwbg3S8jkGF1yzg7G2u9cAY3pzXX2HuuQhv&#10;Xat/zJcLjW4rbvQle0kfKHL6CLjLvY+BxZyP9jzh6ZJ3abKZveKdf7Cz2ONrWv4mHsoHfNn5xl1y&#10;bEE39oghNoLLFtbpz1r2h2+/Vl6piMWHS81ea84V7/EAnGMNHfLbnw7EvjGgH3OtRV9hTD/6+HN5&#10;o4+uMR6djz9y4t15wHp8wyereJP/9MU0/Hw+nYg5QL/mgJiS87yR0hejYguN5MRXBQEQs87Rh6MP&#10;9K2hrx++/eK+wlPcelJPBnrgG/1AiD/Iz944e6OutcZv0hl8PgPfX0JQCCq6yIx3b5DxLz85C3Qf&#10;6Msv/Eu/J4B4xB855E66MK6QTL5yV/ojAzuxL7vzd/7PrvwJ8AP696CAneR5/FRI8tOZk7Rsno87&#10;E/BBctlHNnvxhTaa5vEULbwVG+a1xkFn4D0c/spm6AG+5p4lB5x8uFhxJwbGraGZ/59fh3ud7EfA&#10;HK2+dsLq/AWEtZyVE0q0nEtylgjMCQLBKkgFgICVbAS44kNRYE4RIUFwSAnFpeSjBk5vn+JFa69E&#10;UbK3R1IT5AIGno9OPclz7l133bUFo6Tj6ZuLTJBbkwgkVInGPjz65bAgrjhSMEnAzi2InS2ona0V&#10;hHSCDzzBs59sFYKKNkWmH6b4jqIiUMIhO3m0nvA5B8/2vO9979t+jeyjXXr88Ic/vHvyySe3gtZ3&#10;GSVpZ0mq9KfQ8uSy5E4mLT7TIV1InBVyAZ30BFDSktDg2q/AVACCLiC0JEn6AebsR0tfa92Pa8hF&#10;x3QlAZV4SnB8KeBTfEyfTrtQAV8AXbSNARmbh9u6eW37G9cPsmew4l60Z85PGsd8Se50K/5ARQ4Q&#10;m2KgAtDF7FLsY2BF4PwxiCc85sUK27EL/2ffZE/n5C4XOD/7GmffCr6L9CeG9LMhGl3gcksy4IVc&#10;cPkp/y4vAefmR+2Fbx7NLko5K59EVwufXuQgurJPTIg18YAGngB/7dxa8lhzPv4qXioO0BHP+Wg6&#10;1KIPVx6AL67FnL494hINOORG3570Fg1jbXFsL0DXODxzcPEkpsWpT0bkLfpgd/bnD3yhAjDf6Img&#10;Fo4nyL2ZkL+vuuqqrQD0gzZv6ulHvpBb5WDyyX1yhRxkTdGnT25+BgfPcpbcJkfZA+iFTOaAfXTD&#10;XuTjR+zFNnxAIaQQ5AN4YW9gHh1282kGHfiYOn3xzfwpgKulw3SspUt61855vBcTaGm7Q/GHXv5e&#10;X+zAsbd4wAt8fkVGPPBj61qQf8/CL2BXuiA3+ufX4V4n/QQwZ5x9ztUcpy3JBdZAzlow9XSNkxbk&#10;glnQezcr4CUBRYM1xRJc+7x79L0FiUQCLiFKfFqJQIALrBKZs/DAse13uXmkr/VUTfGnoPIdOx/N&#10;SgICBi8SjfbFF1/c/hC0MxUxgjbaXTQFNV6cX7EErwuMHGgD71bR98TOj0QUaJ6cKQb9bUK6Qd/T&#10;NU/8fCfRxymeGMJDT0GLpid89kt6/nWdp5ouKjx5Suict771rRuvEqkCk459XPzYY4/tvvrVr248&#10;VuxVrNF/BTD7lEDJSNfo3HPPPRv/ZPU0r19Jpwv7S+DZ0xnOp1t2YVOXqwRVosvX6GBNsObokI3J&#10;JJlPaE0fLtA3B1oPpwvyIrDOjlp6Ap274s1xc3P+mK8ugUBc0nuXgkvdE3pFoOJvFoAu8Pk9QK14&#10;6iMzdmEvdMnLhsmsT+fyQbatz7aNA3vg0y+9G8PhG/OCtB//5uUX8YkXOPxUjODLmKxAHyje8KoP&#10;xxme8IuZclY6Ac6xxycF5IYD+L1Y4GPJhLd8Nb1o4ehr0429QKwAxYp5vOendOCcYk88hS/X1Bdz&#10;wFx7tfmftjwUTQVEtOECa8Za62JX3IpXOYaP8AtvyCv++MMEPtKTwSC/sccTQn+9wNdvFIFo0R3+&#10;8QfkQEVfOUQOsi6f4UkeMU9/8NnOGjw5qwLQGp0A8hinp3zV3cTG8pGW77EnW7UmZ7Gj85yDBt7C&#10;Tef5Jtr0COjYefZkK/wCZ/AltPljPlIfrfxXn986M9poONccQF+LHnxr8SU++LV7jl9rKwDlAXGU&#10;r59fh3udbAFYAtsHrc22voAAnJVDcS4Op5ATGJy2okIwC1RBW6ALfsWgYkfQShwKBYWbjxQUOCU+&#10;ewW7hCCwgACS7PAiaUlgChV/b88Zfpih+BLIEpNAVhjiT9D0VEBQK5T80AIfgh89tBUCkokgLKDR&#10;JhN6eNI3h0c4koDg1KKj7zxjBRQdKTafffbZbc2cfd55O4dOFI+KQesCWGIQuC5qxaB1fCq48KxQ&#10;cxa9evfqRygKTd8NRJ/+kw39CkDgiSN65q3jhcwSGpreFVsnHxnIDMd3K82TvaJSMvfU0BNKYEzf&#10;ZCjpkIXNpj91abNpY7J3YdXXluwCe1o3Dm/u54/NhRNEBw5wKbJ785eD9syi8Zgvuq3wo2vAb8Rm&#10;8cmvFHVirB+CVPwBF3WXvCc3ikSXF92xDTuyHT3RPd+2lv2M9bXw0vu0NT+iL/hw4OIbr/EPxKfW&#10;vKKkQtTZbNc+tnAGWsbk1rKHs/g+fDpAgwz2oq8P8OWsLlD0yM3X+fiUVT/oXPuDZLde3Ikf8QTk&#10;EXSn38g32nzSejjWQAWB2MwHswMwDjc6WkAP5rV4rviTX8kn/4hnemP3vvfHD/gEMNdT4n4UMucm&#10;KAj7uNiTQP+Wk3/RcefjR/4E+nKLXCVnyyf6dKef7HiFB2fmYTpJ1nyN/GzIfyqAtHRA14pBYwUg&#10;PHPleJBu0EeXbemZfeHr49vZAZ1qsxua/MwePNkHGs819OkfXfrBP99EJ3p4sae9+NLyFXLy34Bs&#10;taCnf1oxcn4d7nWSBSDH0a59wMHmvPGcA4K5hMvRJGkXPmetIFEcCGSBKmAFs2SjAOyjUkWfjw60&#10;QCEoWQgeQS8QC3pjzm4NP4IFbbxINr574kmBi05R41ey9rno/EFmf1wZr5IQPhU7+FNMSdKCVxIo&#10;QfVuEuBDQgL2VEjZ64wKKDTwKdGgBfDpMvWnYvy9Qe82Fb/f//73Nz3RowRMH87EiwQAvva1r22F&#10;HZrkoKMKOHwC50pWnnbSLR76SCV94aOEiX88ONOT0uR3hvPpBl5gjf3ICdeTSIUmOumPvsmi+KMb&#10;dmQHCbbLffUzY3aU/GrZBkhu5G88+60Bss2xvrnGoP3AWuP2maNHcoOJWz+wpzMA/OxwzJfLQizO&#10;uOzy4/PiYj4BFKv8qe/durhd9F3unoTBy35dJPrsxlYzN4gP/kNH2RcOwJM9XZr0bw89wnMp4rnL&#10;0Lq+syrc7M8e+vbQuTcdfnxlDr4LzpnFHxy06CP9OBd+ZzsTjrVowM3/0cvOZEiu+Hfx4wvf0bRO&#10;H/JCuhGLeEpP9muD9uPdHrqCA5w9fTOIj3wRL9oATeeVizoTPXEN5AA43hjMQk5xV/EnJ8vTQD8/&#10;mbAWhArBPgoGfIo98SDPuCfkJHeBFsgn5Vn60mYH+Yd8eKUb/ehYI1/+mD7Ygg/zf/7s4UJvgrwp&#10;6o0R/HI+us5zPtp0RF/5jJa/6Nsn3wL7sxkcPs2n8i0gTs3jCw5gQ7TI5fz2e/NszIb8Qdt+wI5i&#10;A10+S07jYh5U+OrDAWicX4d7nVwBmOPlzPWB4Kk1XxsuZ8sBORKH4qh9f0YQclbBrBAAChgFiUKh&#10;jwnNK1C80xSYLieBqHCQKASNIBR86EkMaAvKggQPWjxJPIrAd77znVuh1ztP9DwdfP7557cgLemh&#10;IUE4o8AFAl1gCWx94Hx74luxU9GjkFKMSUAli95po6HI8vGzIFc4/fu///v2cYsnd55U6pPN0ziJ&#10;uKIZTcWe/1riY2LnKsJ8X8ea7+b5riCa7EIPkoonjPhAB+/2GJOhhNalhNcSK3xzJSFJkL7IUoKz&#10;hp4iluzo2Qfo3fcc6UUiUlxUMLAPe4LV1wBdTXDJrnNsUt96Y3Lrz/GcA+xQO/tdkvrZGjQHL3pB&#10;vOyDY77EIvsrXIrPWUC56CoAxaqYY6Mu9S55oCC0DldM2usCFedodXnx6WwqNvmKc9k2G2jZy7yW&#10;bsWZPdbtRycbmEMf32Tq8oKX/eFr4fNnvmkPPwN8Kp+1z9n0ko7woIVnvdxmvYuS7sQHH3dWfOIv&#10;3zC215o59IzJqRVP9IJHIHYqLKKTfpIJX+SSP8WbvnjUt49M+SE5rOs3hyb9om+stb+zyWSu+JZX&#10;5B2+wO4KPoVbBaDCjn/0VQGtNw3NTTBXMTiLwL4T6M98oU/HZMYrn3EP0I83rz0cMEc+Mpe7yv/F&#10;Z/4CyAHIR1fmwqFT90A/YHG/kFcRyL8B304v+Sn9GWc/tM3zld5MoA34jrG1fA6U+/T5FDzjfNVZ&#10;yYFf+9HjD/wJPj7sl7ft4Z/OZ3NxIt+KkwpAbWAe5NP2ac+vw71O+juAJa3Z54Rrm2NzTk6UI3FA&#10;AeRSAZKKQFHEKAwUCgqMCifFizVPiwSzj2i7aEBPAV06koDgL3mibQ8+8eN8zi1w0PXrUx/n+p5c&#10;v45VEEkIfuHro0ugaBNggltAC6QC0HzJqUTjXOcrbshif/KQoyKQvBJ3SQq+wleRJzDtQa+no/6W&#10;n+/Z+dUyPE8F0VQMWkdHMveDCmfQBZ30AwtPP9CTRCV3MngC549R+96g/RV1yUFmfXPGWokF32jQ&#10;tUTbOtoVgeyKHh1o6cQ+oI83tCVYBQPfYCNJi9/wn3yJDUH6luS0XWT1AZpka2w9MLYWhD/X2589&#10;9bX7AM6kF6xnhd/Y2jFf9NylU2xK+mwgRnoCKLbA/FuA8wmOMbxw7ROL/NcliRb68gKbmmPPYkmf&#10;TbVwzAH2VIjwSf5Ed3zKGt15owTH3vaXX8jEV6ybt9elma2cE45+6wBt9OKXD84z8kFtuc252Vub&#10;/6LbHF6M0dDHR3TRMk9O8lZ8iRO5T4yRPVrxYIxmxUbxqAV0LC6d5UxARnviQT/e0U3/eBDnnS1+&#10;nSHXmO+pXoUbX1jfFFTkaRWB3vDXNw/CB9GS4xVfCkBPAt0T7IpPPONPzpFD5Ra+IO/xlyk/fvGe&#10;39hLfjoGxuxLbnvRoFe4/BSvvpeoKFWI9pRbLLh7Kqzwxn7dd2ihwX70jy49ow1HkVaeK/70m8s/&#10;8yOAfvyjhT75+Ez2QxfYLxbhoW2vs8UlucRooOgjR8XgLADLx2icX4d7nWwByJHqg5JX4/pauIAT&#10;cyCOyaE4GceTBDiaQOTIihzv5CQexYpWgCuKBJKWAws++zkyWmg2ho+WwkLiRFuiKMjjDSiuPCkT&#10;aJ44ouE7bJ0hsJ577rnt+3HmBLKAEtwCUcDNJKoV6PAkoQpaCQrvFYPOLXEp3ozh26uo62NR38n7&#10;3ve+t+nCmjkFHPkqqOwlK0CzwkqSqPDCg6Ttz9soBJ3hXTPdwPO0UbGbbHiR4MkRj2ib95EzfOfZ&#10;r4VLx/TlwinhzuSrbz/Ao+TcXnaT4Om/hFPyY7d8Tj8/43eA/iW/EmD97DPBPLu3nt2yHZzmW5vt&#10;ug46v3H05t76AA2Ju/ljvsRjeq5P92JSXLngZgHYE0CXosva5d9HwF2K3pixYReIuO9yc0b66oJk&#10;S3rgO2wDDx9sbd28lp/Snf3GLkS+ya/0yyneDDrXfnvsR7+Ydx769miNncnH8pHsoxV3aJkHaJTX&#10;+B/Z0CIbP6c/Y/NTBnvh1+KtAhgP5EI7ntESX8WJVozBSYdaPkWX4ki+AeK/4m3GJprkch46+NAH&#10;6KCJZ7Lhwz5nV8SgEU36lr/Zvx9zXFT88RmFU0/RJoQ396CDnqLLGH2/IFY88q3kZhv5j6z4Ix+e&#10;5Ri+YV4fHj3Tp5xortzE5mROJ3RJfjZ0Fp/24xTgSSBekoevK5r4nFiBby9f4IN8gY2dx354MC4P&#10;1NK7fc7P943xZJ2drOmzn33Tf/WBebppLKeyGTtVzOFVy+fx7l4D3aOzCEwGQKbz63Cvk/wImLNp&#10;A05Z4ASNtTknZ9tXAAok84JRgPSdNgGj6BCwnmIpVgS2oBaQnJjTclb7tei5rApyRY+CS99eCU2A&#10;CEAJQWAItJ56SVTW/AJWMLvQSrSSkcLLHrTwRkbrWjgCE0ggcMikxYekLFGVoPUr/Eru+ES/ywGP&#10;/ozLRz/60a0ARNuaovDuu+/eEp4z0LEfH37AYWwNb863B21z/tSK7ziiRcfW4Xn6p8BDR1KEr08W&#10;/LGLdQmVLRTJ2QddianLDO/A2H5yaPGabUrMaNvPnj5aUQjyD37CZ0pk+VJ+hed0nx1AybSxftBa&#10;9uILQWtzLsiu6zz8fWtzjh7opPkVT3vMF127RCZI+sAFwB5iykXHPn0HsCc3Cj8Xd5c8gCN+5AcX&#10;hzMqKPXzbzoXf85ia/biC/kQv9GKiXRqDY/0Zt4ZxopTFzJ+9PkPemg4D562TxDKS8BaF26FAPr2&#10;65uHZz8wp+VH8LrQ8WHN2frxZg7dzjJGOznJFT04+ZWYKVeJGXFJZmflO8B6BcbEI6f4Nq9vjn7t&#10;wYNzOlcf4Cs94AV/eEBTq/BDyxq/YOveCACFm5Y/VMzlF5cDBQqYfoWW4jKaCjAfC8v//AqP9EBG&#10;90L5hoxyjRwj/5PfHSLXwKV3+8gNsil/JDugC/7K78nJt5zfx8GKQHyKCf4WHnAP8Wk64vfOoEd6&#10;oz+6BMb4xDObwAf4wYOYiMfsTEbr7rziBu/Jjh7e6YYf0qmz/Mkyv2jHK/3hiw7xSs6KwFn8AfEK&#10;z1na8+twr5MtAEGOGZQsA7icuUQCJENOyZm6WCQIwVgRpJWkgadMPt5UEApgTi5oJJzeseSkQWfA&#10;LQFICJLfTLr4E0iCHj8cXyuw8e+lMBQ8Xv69mrNKmuQht77gJIMABc4iS0/iFHwSlLFiUGuup4Fw&#10;4DvLfvTwbEx/kp99nkJ6eudyleh7UqiIBD4yvuGGG17+G3zWnSExoA/ILwl2UZijD+fiq6eCcCQT&#10;82wC4nsWsIpCtgHW8e28EjE6zkknaM8EbY4t5rtpdmDD/Md6umbDCV1adKYfNA6HncE+vMB6tAJ2&#10;Bes46AIHE8f8XFtxwtMe80XPLhNx0xs0+hdL/L04VaB7muDC76Ku8KsoZENvmlyK9oqj3pwBc2gX&#10;M3wUjouFjemefyhmXJT00yXIVsb5QzkGTfGAJxczXuQFfs7H4dmjJWMXZD7VWjTLH/iGxyfQgrfm&#10;OTLwa3Y2Py/Kch5Z4ZJjnpkviy/0G8PJL7TowyEL3WjzY2CfdXEm/tKfVtwV68WiuMRDMlRAkBWd&#10;eADp2jnyqRwk7vFF772B5wf0z/7GcrrxnAsUH/Xzm2Dul/OAArAnjH0f0JNAPknP+MVPBaC+/CS3&#10;0IP8xJfKg+kNkJn+ADnRAmxPJ+zHt/g+vvDgu+f4APiId7ExC0G6EUP8vjuAbzmTv7Arfcp/Wjjm&#10;+QLe7K2QZEd+y4bW81824OtkTobsyYfFogcH3vT7t6L+3i3e7IMvtslGj2R2Hn4rBOGB8jG88+tw&#10;r5N+AsiBJBKwrw8vXIHE+QEn4tycz0UhSXDqCgyBqrAQtJ46CWxFjiDx0TCaEof9nBOtaAKOKigE&#10;UUmxgsQ5XfIz4VW02INHwaCIEjz+rZmPRhU4zrYv2eCjWUCjB9AS0GQQ4HjAP1kkUDJWtJkX3BI2&#10;GvjrDIEveTvb9/4efvjh7ckbHHpGT2Khn9o+HsZDZwJn0jFZK7yAMT4lS/vsgYuWc+PXR89a+PDY&#10;iFz6WngVgV1CndXFY87Yujk8w2FHyUryZNfsKJl1kdIHmdM9v5r+VvLOthNK9qB1cyuk+y5YiVVf&#10;azzXVgg3fH6hLak3N/eEe8yX5F5sBnRvnl3EkouBbVwW66UduNhdgmLaJcOGaLhIuljQIjPbiVn6&#10;1DdHT+zK1sWPPnvlA8AeNm+ML2f3MbSzyJCuk4kvKWjsEd/RMG+sj6cuvebtAXgrr+EXHz11cY79&#10;ziGnQkCLd/joJDM8YMz2YhzIG+ja42xrAH15AYg1Mdv5zoWTL2nRKuaAvhyCvjF8PMUbPgDZ0DQ3&#10;5/GKrvPlCXYiJ70rjhRtCraKt/zDHJg+Ym3CLAYn9BQwGvp9HKzI9308xRge+Bl+yCmX4NW9Ub6T&#10;l+QbOsC79XyIzKA8Qyf0ZC4f4E/8Ga/uKkWf4q+PhPHH1jN3KaDsoR8+jx4fYn+8wsGDXAvwGD/w&#10;4OizAx7EIx/SNxduPte9gX9nwMOT/Orff77wwgvbjxk9HCADmeDai2c82odv4+5WgFdrAA/n1+Fe&#10;J1cAlrxACYJDcsYcdoJ1zgg4W47EsQSHoOJgCi2BIGAVEQqW+pxYgGj96swF46LJObUumujqA4lO&#10;0Nsr8QkSwS14QO+Se9dozXlwXR7GglRBAxdeQZbM7auVYIC+8yp4ZkuO5JLM8ShpS17ozESAljUB&#10;KzHSif/q8Td/8zfbH6K2V8GnWPOUVIJGR3HmPPPeAVeguUCSOf7oHQ6eXTbWtWjpm4dnjD86cK4x&#10;OdCBV7JVpNOhOWvOQsMedOjWHBw6IF9Pl3p3ypb8BfCdfb7GDumqcSDJA/yCkv7E68I0Xxu0NsHc&#10;Ppzor9DZbFgxoj/5Ce+YL7HSu3sw+2zhMuB/XYSAvRQ5bKZw79IXz8BcT+jFObDfmB3Fbf7N1/gA&#10;PZiTW/gLWxmzsYtHm97sd8Hhxdk+IsRL+SbfAWgEaKPVm4t8CrTPGqiv5S/OR2P6Br6N7YeDNr7I&#10;riCA74z2w8ODs6yhQQfa1b/gaK0XT8Wk+fbmU/WdU76TC/S1dIrf+OCT+vhLV/gvnuIbTXvRKQfy&#10;CT5QAacIygeAYnB98gemf7RXf8UDFZYVgJ4yKvIVgf5ag+ILDj7oBJRb8Et++cnd4j6Rf+DQW7Yk&#10;H53A1adzNudfcOihYo5/xZvzFaJahWk4+TgaYicwV2Glz0fM0zegezZ1Hv+wPx/R8iX03X35pFzO&#10;NmiypziGi7bYpBd/YcHftfUXIfxo0A8Z0bcHjeKz+CaHsfV4lAfKEeD8Otzr5D8Cri2RtKYPSnaA&#10;w3EmwcXBOLQAtl8hoHDwIwxB28eKWoWFd3M9bZIQ7OWcaBVEOao5awLKHkWWxOmikRzwVEIukWrx&#10;jU/JUvEk+ErSkkSXEjz4EmGFItpAIqk1by+c5iv2tMBZ5uFI4mhqzePVOe1Dyxze/bePPt6lE/KB&#10;kgJ8tLTmewpIpz7iVajRKzm9K+wj9opddOjNHNvgx37zzlSIw3UpwCefohO+Fs/kKME6T6GJjnV/&#10;gsZetPEgqUpukk9Jh7/kO2zGn9gMTXrJhtqAfbR05fxsAL89swXWQRdw4wCdYM7T8zqPxsQBrbPx&#10;nO8s68d8SerFUH0xVKyyh4tC61JwUbCTS6aLXBx7suCS1gcuraBLppgFbEUHbAjYG9ArvcAxzu50&#10;C8R4F5Wiw1M/56HP78SnfWKXLPbmQ8Ccda2xdXv0yQy3yy6dwOEzzufDeHSWeCQHHq07Ex8uX3Kj&#10;6SxrcMgLx3na6S/OAOjFkz3OEEPirPi0bu/qe+1T6JRf7C0e+SAetHDM24sXe8nuTDSAtRmn5U96&#10;BxVmWjaoQAr4RP1ZIFb0mZuF1cQB9qPb00C2Vuz3cbACzJ7sjDdy5gd4xrs8EJAJnnV4chfdyWly&#10;WzmHrOb5ofuKPfm6uwcPCj984IvNrfNvbfa3dxaH5vTLc/mivjPxRP+ALwJrcjE89PDOXuTgh91J&#10;8LTOEZvixJ/d8n1x/ynqAx/4wPafn+xFB1686MPvzcssAIE1IBbOr8O9Tq4A5GAgpyv5lbS0zVnn&#10;bAUU5+FMLhOBIPA5qqBUgABPrCQuxYZCAej3FEuw2pNTcmRBgnYBY94ZAqSECQSLgI5fiaIkDCRp&#10;85Jm+JKnRCBR6MMJ7HFG6xV58EDvSMkHx7o5a2TUOgNIyl2GBTb+7NWSQxIwT68VxAougQ0UZ8BZ&#10;8BRcFXDmySQhKvyAeYWZH43gm457wkDvCkw07MVvuvTEEa45a+F4p90vi62lX2f6SMaZ6NOJYp+e&#10;8WBeEncplBjZUcLLd9DJp/I1NtDWD+gxHdIfveub6wIIwmXLbBBkX/ySZe5rbcLcO+fXvcZzDv1j&#10;voqdip3G4qgLAHQ5uCxccC5oF7NLWRHgUqwYcCmy57wM7e1SqQCr34XnTLZiY3zQUxc0vbIvOkAe&#10;cHYfaaFtXezbi67Lkv/o8yFngjlfPuhitRcf5SytNXbCG1/Pp8w5k1/CI0+6IX90tPmuNshf0OEL&#10;eCmPOhNtZ5WTxI8xHLzy5/ZqyxdygD3mtOIbWNMWFyCfxIczQfTQkWvkZnKzgxhlXwUQ6Dt62V07&#10;i7hAjIOeAIL5NBDAq50QXfYGzvNRrKeAijBvHume7f3fdP+liX3ISmfFvbnyrjUy8wf75C24/NCY&#10;jivg2FQhilfrfA5PFb369GJfRZ59+Zw1/upc9xl/ZdtiTSsXmpMP+Yyz6ct3vp955pndt771re1f&#10;f/Ib+M7wVx3M5ZPm2VufTf2PYj/+YFP84CPe8KBV7Gnxrg3WAhA/6J9fh3udXAHIMTlgl/E+sAY4&#10;HXzAcThQl0hOLwFLbIqH3q1xWgWEQFCIKFLMA7QUjuhwymgIMn109Z0v0BUnghoYCwxBJtgFuAQg&#10;UCQ7rfVZ7NiPL0FVQpU4SiYSS2uSpTMAHLTMG5dwzYenVWwVrHiRYJ0B7Gncen/82Y9T6IWcLgu8&#10;KsoqtCoYK54lCO/k6YGuJXWAlr34whN+FY1+LXbnnXduhZp1fGjphj4qHJ1DBmv69FXhaw8Z8YEn&#10;POjb7ywteuSXNCU7yUkiYlu2zH8k0vyrS5QdATs2rw9mssePcytK8WWdPrXAHMgG8IA1stQ2ByZO&#10;/Wi3p/nwmptr+sd8FTfFpJb+A3Hb5co+wEXYxafo68mMfkWgdZe5eHXxAJdNds3OQMxqndM6m4tt&#10;NmFbvJmHl784o3xS8aIP7Deu+Jt5Qr8clj+hbR1ELzzATvmtWNLnf/Zat8dexQLeFAcKEzTIhQcx&#10;DT9wpnPyXW0xrTUnJp0plvgXOoBe0KuYwR9+zOENfjlKjAF7iglt61r7nYuGc8goR/Bl6+bZL71X&#10;AFYE8gH+AOaTv/yAPuzNJ7SAjioIKwbn3gDNwBl9HOzvAzqb3vkCPtORnCTniTM6Igu96JMx2/Kp&#10;7M9WfB7wM2fz6Yo9fotHBRR8fXyLi2KFr5MVTWN0gPXynsKOz/AP82ytSLzvvvu2ws68T8T81yf/&#10;m9530dF1PrrAfSDn8xFys7EfTrpD8UYfnV384Se+rOPbWm+i8KJ1DhxAP3jVnl+He51kAVjQBDOh&#10;lYQBXE6c4/RY2Zrgk4wEpGJCoadIUHD0f2gFrwQkYDi4hCRxgHmROGMFfLn00a04kQjQseYdrbl4&#10;kSBKkpJD5/V0y7wkCFeiBMYlEwlVCyYde9EylnD1gb7E256KC61z7UMbjvnOIQOZ8O+PQCvWJAAf&#10;Xyj26NIcoDd6NE8XzpV4KsbwrKUfc3iC53y4XQz0pIWvveuuu7ZfRPeHqPEs+diPnnHywXcmHvBu&#10;HV9avDaW+CTYklAJZ/W3LijtCvyvS5RvOTu9xw/erGXDCeiucxVo+/qBc+qjP9fDX6F99Y/5omuX&#10;BaDzWhdBF1qXBfu4TCoAFXpgFn6BdbEK3xn2ulQqMrtg9F3WzoUnfulFbBoDuPyiy0j8o4fWLFr5&#10;SwUemuUD8+iXL9DmT/nS3IcOP7JurOUz7CRWxEf98ljyoOFCnUUBeugkJ3p4KWeac168GONPC8o5&#10;zoED8vXyUvxZM5YvjIFYzi+1Yk4sFw/oOEeMlLfIKHcY4906/ZNLrCpu2FjRrxDL/hWAbB9UDGsB&#10;vWhnEWhugrlJY4JiL5/z9M938TwNtIeP4pc9QXLTYbqiE/ohI9npkk0Af88v+S2aClwykUGRaV1L&#10;D3AqoNIjH8AHHsmiwIVjTzTZF1/5v3P5tDX51Q/u4MvH3/72t7ccTF/osANenUdGNMyRW+Ho4Qaf&#10;cxaazuIX+DbGq7G9+LQ/wAs6ZEgPzZvjt+fX4V4n/REwB+zireWYWk7HwTgT587RJJeSqP0SEWfv&#10;I15/5kQAVIhYt1bxIgg5Nlo5tjM4Zi3Ah4DvKVdPuiQEQQqngC3BlkD1K558pImvkgdcOGQswaJp&#10;DUiqcPFrrE8OLVkkWfThlYDRgFuRB+yPDjxz0cMPHhR+3gEqCMnpHAWrAronn1r4aJNfv0JYkigR&#10;ogGcg088Ok/hRhfJYA6/XSASr0RFj2SBiy9nsZGExU5sB78ClE3hArZ2mUuyvcPlMyUjfoRGfpaP&#10;Nc73AnatyMOTc/GdnUG2m2DevvbCb83c9JPo7Bs3F+zDmbTAMV+zQJHku5DmBQBcMsUym4OeigTG&#10;PaXRd6G5ACscKwKdx4ddSI3ZkR9lQ328gclL/sEn+A86xb95wEfsB/CMa/ObfKpz0LA3+wO+Zx4+&#10;O4kXMSQ3aBVTbIlueiMnmelHkaA1j+9yInB+8gI0nDN5x0u8k5Ne8GUeL/p8HA/m8KhFD99ooAlP&#10;HFgX++I8naFvvngUK3DFvP1w8F3BQx52Zd9Z+CsGtUCBl0/ow+/N+yz00lPr5mrNhTd9rCLTuT0F&#10;9F1ArbP4KVvQGfvkH2xAHnawVn4lOx2C8Pgl3siIprxE9gowQMf8GT7IHmzET8UJ3umNTFN/6MOh&#10;a/voF030zYsf+Fp8WKePYsh+Pqt1jjmAT+NiFYhp8qKbT+DRXLGFjrNB9LTFXbTo9fw63OvkCkDO&#10;I2HMZFWyFhCcCpQ4OQzn4jySjsseSDACTt/TKoGq33cWjAWoAkZhIlAVT/P7Hs4siZVYjZ0vENsv&#10;WaOBpjPhhauVAPAjUZRYPZ2yV6sIcra1igL0tfXR1ZIRrgJIMkULbS1+rGvtK9FqyQcHHW37nBeO&#10;tgIO9FRN8edvJdIjfhVn6PU0ULFFt/gyz05vetObtj8rY4yGwgxtfNsj+RsnAz7wDdB67LHHtj8c&#10;rWD3r/PwRz/AOjpk9Len/BFr9nGWefaIT7j4ZzO2LQGxL9/Jttan3wFyaPlfY8COYNpoH9B1etUn&#10;YxfptDVAy1jbenPN15/0zQPj8BoHxsd8uQQq/GqBeXHLFoBdgHiuuAEupi55rUuzS9oF6NLq8sy2&#10;AH0XVXNsJ6bpQ2xaNw4PDr6yN79kP/vw3WUHn7/Aq2gy5kvo5Rvm+ZP5ZEXXGtuxMT7QNG9cfIoX&#10;dLIh+viTm0BFQ5eqMV25WNHEB3poRLs+iFd08+twpt/gWz/fste+8qH95Tnz0YxWMQXEupi0JibI&#10;qW8vHShi2J0snorN73xq2bvCHyjW+ER9YG/FXYDuvrbiD0wagbmKQG9EFYDm6Z1eAHnwr5Ahi49H&#10;5Rx6oi/5GFijR7jsiId8WVvhxn5o8cda+GjJmfwCHT4NH+94opfoFEPafBUtflIRx4fgmodr3n40&#10;4RVPcAE8NmL3bA/07e9ceHyJ/Nb4jZYM8YWePphxh1ft+XW418kVgJy1hMGRZgJpnAOWlDmdABEc&#10;vctUjEhAijKFjOARrBxTwoKjMFGM+K8V8K1xegHmLA5ZcsvZ8QcPjj0KDU+c0BPo5vEClzMLAH/v&#10;Dx/wAV7s6V2+uZkk7Af6LiCthAlHkWO/1r4uqdbJWOGhBfAUVhUiXTLAJYU+vTrTHBrkwRv9KKCS&#10;Mx1LcnioiDNvTmvenwa4dOnSRts8PGv4wj+avitIB86zxh7OMMYHeejNU1K2NkbHHoUeOn59BvgB&#10;Oc0rrPFEZnThw/WF7pKspDPtm9+xO51oA/YGzfMrwF50Rp/kBPWzSWA+uwJ7Z8E2ofl1D+icYOLF&#10;T/OB8TFfdCwWADvOZA/YQgx3KbAPcKkoarqw5+VcAajfZQ7XnmzrLHSN8ZDN9MMx1hqL2XTGX/ie&#10;gobttXBWWukaDh8qnkD2KF+RtTk24294RE/fXn5TfqmPLv+mk4oVchrTDT2Ya40+XKzO4UvFUzGO&#10;h3yeXM51TvjAnPgpRxQL+LVXSy77tQB9UC5CRxzSFVnEpra4xBcc9NggOyq4wPwoNqgAnL4wIRq1&#10;9NObCOPmLuorgqLlHGfiwZtHBaAWnkKGjpNZ3vJ1FX8+6/d///e3nEOfdCEf0i898gF2c8/00a+z&#10;8Cg3waGP/JOe03W+xqedzQfiFR0yolOhBwet/L3Ycg6oENPCRUdhaE2LFjnz+wm9GcKXcXjo4dN3&#10;yK3BI3PnwNMng7VJL3nPr8O9Tq4AFCgSTYEFuoS1khbg1CVuY0WGi78/QaIY4IiKCkWDZFMhxBHt&#10;VYTY8+EPf3jDdQZ8SUoQ5ZDOCjq/4FYgoQ8Umtq3v/3tm9MLZgDXUzJnO8ecxNfTQ0kWb+YkC2N7&#10;4OLFOdb0rUueaLlEZnFnDUi+FVBoWAf2VyxYh2sO+FjV9yOdE11P8fr4nF49BfRdQLqkJ7zTu4vS&#10;+ebxJuGj76IBLgE4WjpyETjDXvS0EijdOQvt7IWWX24rAvGLTmtkk/jgONc6Os6BA9e8sWLTv1iS&#10;6CUg9gFdXtm1iy6fC6YPAmeuNtKSW5/um9OSF659FQGAvuuD1tZ5e0F00K3f+sS3roWjf8yX5C52&#10;6Fk80bvYKn4r0tgFiD2XG+gy6qLusnMpd/l1cbmwxDb78HfFSeewLR6c7RKEh76zw8EfG8s58I3h&#10;24dWRRMb5gfsJJ7t0bI1vRdHcNCxP3zr7EUXnYsuGtOeoP347ccQiiD/LaK/FUcX5E9P6Ugx48LN&#10;5/CXfzWXH9eSX+zgXZzy53SR/Frj5CrHtR/QQ7HA/8gizp1D7vSZfvkIvslGRrICsgHyZPdZACp6&#10;KnrJqwXpQTuhQm+OgT3aaEQfP4pATyPxQ++zyGZP94384qsxcqQcVF5jP7qER1/8vCINJIM5vsgm&#10;/IBO0jdd2S+n0C0d0im9iw/8KE7xGD3zzkKHj/EDOi6+APnJC8REsqdf+oDH97RottccftkSj87p&#10;rPif5zk/wBeYY/v4Aji/Dvc6ySeAgBOtUDIEHCyHcdErLBQwWhd+iUlfoaLP4QWQn7X7kYEAU3QI&#10;VBeGsUAT2ByTU5oLSnjRltQ8KVCwCE59hRSerDlLEpQA0C/5AucoACULSRKfihrJ1x449pVAKyjg&#10;gJJrxVB7FTxA8q4Awpf99qDlbPyZA/jy5V5/fsW5cOxDE4/249MPQxRoEp7iWZLrSQna8OlaIYY+&#10;fjrHHD379e9DDz200XdW5zgTPnr6ZKOz9GEeDW0yJ5M+HjrDx/H4xDM9sI8i0gXpqUIJqQSZbUEJ&#10;l6+B/K426NJjI/xOnrONNfIDuCAf0LIDmH4RrvnmwtHuo9k4gFu/9WO+xFHxuq8ALN6AvkvDhRSI&#10;W7ZzIbmYKghcVBUF1qIZ9ARD32WEdpcPHoprti229a0F4bM3u8OzJ7+xJzvyR/anczawZ/qN+WJQ&#10;f+YTfpdPueDhoWWfi9YFr/jgvwqSWST1dMp6rXm4LnT78VeslF/jK1/hs2JIfIsxMSV28GNP8WHv&#10;LETwjA45ioN8mp6yPfmmzhujyz6KLfYkD/4rvLSA7a1rA/JVxFTA8JfZ8o2KO3OBudbnmjm0+Rff&#10;6vxZAMJTEJGBnbT8jNzyzm//9m9vd4ExnYhbOlA42edM8iYDn6cD+qBjkG+wjf3OyGadx7/R8BE1&#10;3ioC0UKD7Yspb3jERLqBB8govhoD/MGpGEy/5vHfG6iKQ/TxYs5YzLC78yeOsbXwk7uYtef8Otzr&#10;JAtATi9BlGzmWLIAJWgB49JX+PXdMknOvASkAFBccWK/dnruued211577e666657uXCwLmnZk3N3&#10;SXBI586z40dwS5j2S/7OkGjR9OMJwdL3C/FSopUQJA37rFUgmZN48QIfWAu/C8a6Fv/2STjkpgfJ&#10;W/FDH+YriNtvb3QqvsxVyEjqzkWP7tCDRyZzCj8yOUuCq/ByDjz8x2OXgTlrEpfWu2TnKsoUmPrm&#10;neUM/JnDt9Y8qFjPxmjTJ507g7x48xFMtO0hh5ZcnphIggoLNlaQsHGJl10BXmc757v8slH6w3e6&#10;JTswD+Dhsz18Z47rJ0/zE/IfcLn5dR0c81Uc0XFxK9nTP3BBsUcXxCz+mneBuFxcXl3QLuUuaBdf&#10;F7l1Nu6Stg8dfXSc4fwuSfGsZVsgxuO3p3T6wF5z+uUC9uWPxVf2dklHG7BLMaFFg0+VT9gdDt8o&#10;XvFIvv4jREXILAAB+c1VBCoIgKfe1umCbMUBH8aTvvPJa05syR/iR6zhgxzW8CfOFIVkNAb2iwd4&#10;zRkDMk77m0PL2Dy5zbOxYiM5gGKv4quin91XmMVJLR/QklvLH3pKCoyDcMzrg0k/PvCQ3s0p4PgT&#10;G/EFcvAV9itH0Qkdk5vf8EP72Anku86hg3yNjuiGjfTRTMdatkyn4gfN/IBM/JR+FVl4BPyffpzZ&#10;E8N0oSUfG6BlLG7wZb43HtbMFUtwnIEHYzKSo3lj8+ZmPIP2yQHkzk/Or8O9TvZHILPl7I0rwgoU&#10;AaEI6aIH8ICiQrKyXysgH3/88a0wUKD5q+UVDhKyQM5Z9TmkM5wnEDtb3zyeJGl7tYqPn/zkJ9tT&#10;MD9cuP/++zc+FDIlRckAPsCrRGov/rxD7+mR9S71oH0ADnnwjz6ZnEsWutCaQ9c8HRl7aqeIAyWp&#10;ngzEB1wtus4lF335GNhTVmO8h2Of1oXhbBcIGoo2eM7Bj3Vj8+g4V/FIN/RgHa94Mc9+8NGuCIyG&#10;tZ42mnOesXmFaU8A8YNPe1xqEhxgY8lnXk7sms/Nfm39EjI7kD0gjwtzFoABPbJ9iVwLzHVp6gfr&#10;GExfMKaz+vvGE475cgmkY63YBRK/iwp0KXRJgNbguSy8MXNZuYC6kDwt6olRF5gYZlcxjI49FYHm&#10;8IEnPLAnWwO5xJrztGKdra2x/cw75DDPluwuDrM7fWvlHfSTX8zCsW4vOugas3c0jPWtk6eCLjmB&#10;QoT8QfoIwrNX8agQ1FcY0aPz+YqYSQd4IYt48iZNvJABL2JYrIkl69M/9dEgYzFgHxsAehOf1ujY&#10;WfTYOn2zjeJCUZItAVtfBBX7dGRc0TeLv9mvwKvgmXPhaIPOwReg1wpAfWv28NvuBjZjZ32yAj7E&#10;T8gJX+HXE7ts5I0pGyqs6IRt6JofsQt9dn9ozTkLbr7M79m2WHOePv6s4RffznK288hp3T5nA3N0&#10;S09wejNhD/nNoQVH251pr3gVq/xBi7/40e/NHrCn+MY/IMv5dbjXyf4IhIMDfSCgrBVkJVXBIDkF&#10;AodDuVy7/O37zne+s/3Y49KlSxtd3ynjoJzQHgHGOQVojguc5Xw09J2JB3OCW7ADBYZg/Yd/+Ict&#10;IDyF8k+yFV0KGknAGfZImF0cLm37JVl9c13iFQjWFRidVV+iVeSQkazJq2ACswCEp+jzvT4f9/o4&#10;15lozXPwqiWPPT7K8AdFFX3oS/497UPfOXCdozW2Tg70gXl7+2v/FWyts1tydYGgbwwP32jSocKx&#10;J4hTf/ouqOzuOzkKxnTjTPKwn3fvFQR8RVFQksrPph82Z5wN6Qt/AR4m8IUJbIq3CXxAi5b1LlVz&#10;84JtHR3yRi8/qT9h3XvMF70GXVb0nu7FIFuIuy4GIB5dEPbRP3wXNvspDir+XKBal5OL2kUEl+8U&#10;d2g4y/l0wq5o0nV9awBeNrI2AZ38QcuGfNVZ0yf12akCkn+hZ50fGWsDPMHn+/wJrlxUgTCLPxcw&#10;qEgC8ymVFphLRy5w/9qsp05d0p1LDryKEzEmVsSmmBKfcog142QgP32Vt8QFXDkAXXLTPUh39pVb&#10;+UH2nwVKxS3+gfkVFHZAv2KtAm4Wfdrm+I6iBrQ2WziNKy47T5GZjiuCzMGXS/gpXYhbuV8O4APJ&#10;T24655/5avbMxop06/Rhv0+02IEvGPMLejVmq3ySnumTz+PBeWxD3+wqpsiOZ+c4j5+QU+GHd5A9&#10;4JIZj/zGnmQG+WJPLtkO0APAk1zPHwL8wenOBfXLA3DExfl1uNfJFYAFC6fWAg6l5Ugl3i4FgSD5&#10;VISU5EvCErMg8FTIEyz/wscvVDnygw8+uD0F9Kdh4HBIQT8dsoTfmRUKzhXszpEoteZcPoIFvoDF&#10;m4CVZF0UEiRccnZZS/qSpj6aWviCXR8NiRc985KBOefaJzFX6NADmc0pgJypb03B1sc78OkHP/jD&#10;k7OdYd4+0I9c0K2IpEf7tfWtORdP5MEf2tGyHx/m4JArOZq3P51mO/RdPsbm6YTM8UyPbIcWQNcv&#10;0PwJGrIqXPGGR2eAkn2Jm71LPuxWUs0HnQGyOR5KyNnYufiJR2OQHYG9+MYvyNbm2hNu++caQF+L&#10;7gqttT5pHfMlHsVM8WM8i0CFntjTrxDsUmKX7GDd5TQvY3HsMlLYuJDMiUF6Ize7A76PVhdkuYMN&#10;sjnQx2N+BQeufcU+HKDvDP5bbPP9/Jo97Ec3H0oPoJwGx1nwK7jowcXbBdzFLbe4vLuMKwBdxPWb&#10;pws6qeCgo6uuumoDtPg/mfDKj8WonOHNkz6+8CT+xSCfwi/Z8ZsMYlNMo0PXxas19Nm6AsN++yo2&#10;2LriQUFCjgo/MvSUaYLY7alfe0C41s1rgXjnNxMUgfykp4HAHm1FoL3z/PRLl/SHh2jhn0zkpYve&#10;ZLOnGCQzHPuzZU8782FP5hSBzuQrvRFmAy2dsgt69Ajy2XzUOcZ0b05s4Q+viktnavGt+MoOYst+&#10;AB+wQcVesUZ2c6CYo6/2AHp1Pr7xQxb+PGM9MDaPDwD//Drc62QLQFDSrJ9TcxKBlsNLwi55yZxT&#10;S/6SsIARRBK04HvnO9+5JTOO5tet/v3Nk08+ufvc5z63JTR7OT2nFBTOKJgEW2eDkqNW4usyh4fX&#10;1s3DxwcQwJKCeXxq8VrxY25e6oK9YkOLpj4aJd76FVGgC8mapOzciYsXfa1zzFUwwjO2R7HVBeop&#10;nDl08RB9rYSnyG6/OTSs04+WjRSf1pxpDh32oWNF23ve856X+QX4Q4/sEqofqtARe9lL5+nRGB30&#10;u4zwjT670wtakqaEKFGVmHrjwObsxe7ZHnRJZw92wJvWHHnM4wNk+9oJ6AB8499+YM1Ym0ygtfDm&#10;HvQD88EcwzvmK70CRRjo0hFrFX3iL1AUmLcuXttjjd3mxSxm5+WPbsVel2MXnXm2rBDhC+w71wNr&#10;5QD49tEl25grrosT/sX3+MG0n/PZ2zlyA5poW0PTOuBD/JUuXLqKAR/fumhduBW4oGLEZU7+imLQ&#10;HAi/YgMthUagEKBjvIkXfoMP/KUbspsrB5INHln4lziGZ63cQjdTl2xCbjLTM/uyZR/rrzadMjRH&#10;xlncGSs+7DOnbb0544o6bX1nNlc/Wtr2gnl++qXTcCsk+atCl974Htv6u4DyJh1UALIDYJOKKv1p&#10;GzZBhy8BtOQxNqJv9mAHeofXvaOfv9Ez3vCOVy150r0z8Bkt+7MVHPjxVSEI1kIQwEWTjM7UFr90&#10;wvboizP0i3frxngtT5xfh3udXAFYIuHIYI61gJMATsO5OBGHEowSj+QkEUmmgsc7UnOSt0ASvPYJ&#10;Jv8X0S9T0eKw1rRdOs6xh/M6u8LAWJFhrSA1FkwzaZpzQfSUQCtBSoQFrsJFgYI/gSupmouevj2N&#10;9dGZFw/ac9yclpxaiQOfaETHWfFOZyVw+sKLFo7z0HCGQg/0ZE1RlYz26tuDpjPj3eWIRgUiufTR&#10;8KTvkUce2f3zP//zy985JIv1isr0d++9924fU9E9HbIVnStg8R99dOF7akm/6CUzX5GkJCEJqCTE&#10;5hWA7M3OzpEg2Sfd0Rn+06c1QF/GzmDjbGp/NLTWGgP4oDnr7W9v4/DXtv6k29oxX7MA1GcvbToX&#10;b+wAehpUX4EwLwpx7tLugu7SdwF1GdsD174u5GKNnwDnBxUrxTx9aa3hGb79fEGfPcsD9MvH+Rzf&#10;43da83wern1w46M+nPIKHytWyeSiVQjMj+BcxkCOUkgoSBQjWvID49oKFaBw6dKehYbLPD2Tv1xH&#10;7vSFP7zyP2v5tzgXA/RnL7nM8z9yo0WPbJEdrLFlNnV2BRSbsmH2pIcpW2vaChpgLjz9fKM9xqBi&#10;L/+ZY/jtBe1rHi1nVHhXmLYHDTLyGXLmT9mWbshqXwVUtmHT7MvWCn9nsAGd8ye+pJCUv8oN2Yqd&#10;yhHm2Mx5YsuZ+E5neBVfbALPXrZiX3w7M3vRDT7wyx/1tXg1F9/NOQdtvsSmYhUP6PIRLdoB+xfX&#10;6Qve+XW410l+BxBw4JIPxwHNc1KOVSIpieRsLmV7gYTUpS1ABIH9Coy/+7u/2woP810cnLwLCD24&#10;6BRY2i706FZcCU4gmMJxIQhcAE/RZE2AWXOGAFecwBfYWnxX+FVoBC4b+IqaChu0FUhoaiuaJGmF&#10;kdY56AIJBV1tRYyz6pNBP7qKaLwrznxEFA9aNOD0wxJjrXV6cY6C0eVWMmuPNX9A1dM9tkBbn46s&#10;BXjJFzwldBYaJY78BZ4zukzxQX56cp6Phe2ldzYuSaHD1ug4R2LFA6ALOkM7f9IH+ubgTLtr8xXz&#10;2bU1bXuAMZzG7Zt46545h4eK9caTr2O+JHW6rWUv0CXQ0wCtYlA8i0F9c2JFH64Y1bcOXFJit4tN&#10;3377gAuOHdjV5czOAC8AD/FUwcf+5hs3hw7/sw+N/JGt8g0xxOfZkm+wCV+ChxdgjJ/8Ax34/BUN&#10;RUWXbU9YXLAVCYqIYC0AJ1QEogUUG9HpY2UXOZ2hQb9kTr70lA7wDMhQjOPfGlw6FINolCvhkt1Y&#10;az97so3zpr2zI5hyzAKsIhCO1px+xU3zoLlZzCnUgLn6wNnm+JO2PWAWm8A4/TeHDzTkEjGZHskr&#10;/rRkZA/72CKbGLNDhRa7+JgePb4hnwH+kZ9p0aVfui1Psoex89ik+3HKK4b4IHuxHT9Fx1nFpr1k&#10;gU++fIj/VfjFM7AGj/7I6Uz2RSt/Rx9Nc3wAwDkXgMd7neRHwCWMkkaJVsthBVdOxMEFikRS4inY&#10;OL0kxcHt53xvfvObtz/YKVh+8IMfbE+IODAn5LQClNPbX0JEE18l7EAAKjQUFxKicU/OunScq3iC&#10;52IQuGjqe/ooGAW04sT+gtuFoI93tCUAPNunsILfUzeJwVxFF7BmrK0QmheTws1YW+HqHHNAHx/o&#10;o2EdD82hBxS2CizyORdeiSm6dIGmvv0A/85G493vfvf2Xczf+73f2+j4zx4333zz9pTPWfiFpzBk&#10;JzoG+KJr+mRb+kY7+RSsFa54RMPY9xrzB9BFl8/hvYIsYIvOBc4A5smbT9gHZt96bf05Xs9obq5P&#10;/Amdr50weQXHfLFPF8CMX7acwBZiTnEg/iriWqsg7AkDMJYDQAUFsMdZ9MamdMKn8WHe+ezexTPH&#10;zmou3gE6xnDQMDYvN6DPH4ohNuMD2U4fjljge/FFJ1o24rPoKjCAS9bTOkVBT1lm0TALkH2gKAkv&#10;aH9PArvA4afP9JDeiy/6SG4+pzW2DsSQ+cbW5Oj2mtOy31rIy7kKtFUGYF4hBqeirCLNGjnhNR/O&#10;HIc7abVW0Ree8Vxf+UmPWuMKQnp1h/AHvpDd6YU+yYlXe9vfPuOKc3ZRACoE+TQ6ci8foV8+VT7t&#10;DDlLK//xs4pP+p8FIL2zB7A2/VyLz2k/Y3YiIx75igKQP1b4JYu7M912zpS/mOz84ta8dQD3/Drc&#10;6+QKQMkRzKKPI9dyEM7JgUr4nI1jhWPdkyrfNxNMHJTTPv/889t//Xj/+9+/e+CBB7bWd8rQsVfy&#10;E6ACVdDkmGhKdr2j5dTAWPHniZJgxJsAzOkFq3nBil/0BKenUH4ppiC55557tlZx12UtwLX2mnep&#10;aI0lAmcqfoCiy1ihVPE3C8KKNgkJXa0iy1z8RbfWWe2pD/DhknJuPyaZxVXFJPqKLMUW2RV7JSp0&#10;ktOvi7tMfCcTDXKgyR50LZni23n+wwoe/DL585///O6GG27Y9Fyx6Tue6QAPZMFD31/kE9b00WFb&#10;dsm/nDWLP7YC8Rvv+KUba8mVP2gnDW04xtrmSub66KJnLuj88MKd6/UbA3jr3DFfbBSIzZJ9MQFc&#10;RsWy2APFIVgLE/gAPbpju+bEM5yKk2lfOWXS0BrPixCfcPnm7EdHf1+e4hOAL/LlbM0f+AafMwfX&#10;nBZNOPZYJ6eiwmXa07+Kv/XCdSnPwmQfoAMqBvUr+rrEy5Hw6ZoN0iHZ6UAf4BfwqXRSoQDMT33S&#10;MbuSC6BrT/p3FmDri+Qxr7CogFsLwYq6CkH4zdVW2M1xRR4wZzxpw40n/cmTsyrm6FQRx0bmyCX2&#10;6Ied+Tlwvr2z8APZozl28dH/6173uo03dNDjH/kQn5fP6JvP8SG2Ku7lKv5Fz/SLf62Ci40V++kA&#10;X8lvzR5n9mYF7/aRbfI8n0bTQXohP3s6rzdq+QL7a9HT8gnn5T987fw63OtkvwMI9BtzRM4BOEpO&#10;yclyImN4/sSLp0qe8Pl+n+QqKLyjEjT+Rt8XvvCF7T9SKFQ6q+TLYSUtDuosCauAEGhdsFrFEJoK&#10;HWcLTvgKGaAAUbwIVDzC9xTSWWR417vetfvgBz+48ajYmsVDRYFgVsy4VIAipqdnFYHGPYVTADq7&#10;4g+9WjSd01oFWnTwMfcAshrbB19bYdXHq/YBPMFRxBmToyeQkhd6zvbL63e84x2bThVknvaRHY6P&#10;gvFPr2QyD4fd0HLm3XffvRWC6R0OoC9zZFFUVlDaU8GKLzzA70Ji37U4Q6sEi+8ueGA9fK3kSxZg&#10;PCH9TYjf8M3Nwq3zS+5zfgV4czxptXbMVzFU/CqyKhDEgLgofl0c4s+l5DKqCJwXhf2A3dmafPZa&#10;j57YDYdttfZq8aLv/HgyZ2+80p/CZvoGXZabzGvhoGOfPcUlf+HL5uxla3Ypl7F7fPGdLnd894RF&#10;vqoIdOHOIrDCrsLtchAu6LJ2iffECX0Fh3PlU4UAXeAZ7/SY3pPfmnE2tK4lz7SD+EJTPmWj9GwN&#10;2M+2FWfxq5DQrwCbBZnCRb+51rXGAA6aE7fxXGu+4g+Y11rrjOivEK/0yjb0akxG+mHbZEYjXMB2&#10;IJsCNmAT9vBne/gBfbODXCD/FdN8nx34mpxsHpTfsg39VoSTCw/Owqvz8i9j8oi5eC820MJ/PGrh&#10;asmCJjBnDFfcVmzydbwa5wu9yQD5l3g6vw73OtnvAAYlSaDPUTijRCmxCF4tJ/XRoUfnCqpvfvOb&#10;WwHx4osvbkXWH//xH294nNyTv3/7t3/bfeMb39i+c8bJ0UaT8+akJSi0BYPg6sIWgECyVwApVKzh&#10;s2IBvsLFnyXx8SU6ChCFjOJJoF1//fXbx58uB/uia28FoItBQPexaQWX4kbh5myAF+vm9O2xV6Kw&#10;F+hX7CmKZtGoqEMXOLvCQz9aeGy/Fi/RloTQxBca5uLJudbNowFcjnSWrBUu7VM42+ds6/xBEqND&#10;vOAZ/3QefvrAg4/64Xja6kmvAhCQEz6aFfnsC7qoA/zgbwKd4Ls9oDHfsE/bXvj65o1bi742u+s3&#10;hmt9rjWOl4kbXuO595ivCiktqFgA9N8lIOYqALsgWrcf2GPssjBmezjw21Nh4hw+k33g2lP+gAsn&#10;3uBGM3y0+ESFvzl48NGVN+KfXfk4PDqnf3bgZ+bNdQb66AJ4fJZPyz0Vf4oAfQWBS7eioSJiFkoT&#10;KoouAjSCCgDnOYc+igky6TdOR+VELXtY04c/9cEe5MmmWvFbUWi984zjW5GXjMYVX+bBLMYqqirS&#10;gsYVeRV1wb41bTBpVIRepNcKIXeLQgrf+SH750d0MIuk7Gkf0LefHTyV7Q9401F3jlwod6Gb7+iX&#10;n+XX8qUzQfag/85g94o+bb7gbHN0AN8+tuXrWrqw3v58Mz9FJ33QDf2hQx+A/dkbXePo47P8cH4d&#10;7nWSHwFLMhJJrWRT4uQokg7ncWFwJgHgIvSHnh9++OHd97///e0PHt9xxx27L33pS1vBoG//Zz/7&#10;2c05BRjaCgSBpC/QOK1ALVFxTvvwJQjnxV9f4Ck8BCMwNm+foJXcrSt6BK+zzD/11FPbUyxFicC1&#10;VlD3ji56LhVFV6BIQldxZW9PHgS/fkUU+RSbcIGCKlxt+MagC4yszrVmbF5SAc6z5gx9NHuyBr/C&#10;VKEFp8LWXvLAowM6co5+Fwv50XJefNljv2TBRpI1fDaHZ48zFfNkrWiMB+cb+6heQU4nySU58SFv&#10;AvCD1iyqgD5coI8ffMMP7DMXwJlQ8RY94+aMg4nT+QH81gJjfNHtun/2j/kSBz1pA8Uwe7NpIOYU&#10;BeI66JJwMXRxmNfyAbTEJmitmLXWmzs20odT/oAHjNmMbzkneujbYy9dinf44aEbHtuwQX4L316t&#10;uOPz+vDN24NuvsJX7feGVm5S/CnMXKxdrl3UFX/aihMw+xcVKxUeFR8AbWcpTtiADivQ6JDOAJnx&#10;nl7poTVgTC5A/7MAJFdP3cwBZ+UH+vBWvo2nXBPMhz8LttoJFXatVeTVryisQGxMJ53f3slDMHWp&#10;QIJLJ/RAH2R0TrjZsGLJuGJMQVUB6GNge/lXeY0vFf98R2tOnuNHcPiVc9mEPenXOejnR4Fz84eK&#10;O3LjlbzsmO31rcUn/OhOnwLphty9qRPD5NGKQW0+kF+dX4d7neQTwIJm9kucJR3Ow6nNcXhBwCFv&#10;v/323UsvvbQl169+9au7K6+8cvvIVSHC2Xx06HuAngh+6EMfevlpEjqAw09n5Zx4kOxd8qDCr4vF&#10;uMJpFojWBaanZIoOhRtaglNh4qkUnLe97W3b34tycUTPOfXJ5nJQ5LhMtPYrdgQ82Sq8eiJnvnMr&#10;eOipBIJfcksaxnizVrGpcIAj6TgfzxUteKk4VKDFj3FJCL3GeEaPrMbxhy467MnG9K+tUMVXtOH5&#10;W4PoKu79ctg6XugUr2jCJYcz7FXwaY09IfSRP2B3c87sCTJdk9NZeAP4xvO+AjBba+ubB/DS14Tm&#10;ozPnS+bAuReB9WwUbvvrz3lwzFcxXIwBCb/CAYg18TyLBqA/C8Hi3rwxvaOnX8yCcoZLRQzDcYnN&#10;ggYPFXN4hB8uaH/raLaHLycTPedz/DbfAGyrZRsA3z5gPvuIVS2ZPY0DioCKv3nRal22XbAXwUWF&#10;U0WHi1zOrOBQdKLrwqZz+qQP+tSnA7KnI/P0GE76y0biCi0weVFcZVt0swd8a5PXywH+1wJtLf6M&#10;4wHtxtbmfAUqmHvro9++ycMEugNshS/y0QfZ6APteARsMAtAtrW3gtyf6XF/0a3cIublP/lM7st3&#10;gDwoF/e1Gb7Ix+yln/kkOV+KX5Aue2MB4OAJWMu25Gg/mlOG+s5pjm7cqfYVt/SBHuBTgVg7vw73&#10;OtmPgCWTQOIBkk5OKEFxJHOSMcfhZL4/9rGPfWz7jt9//ud/bh9J+gPDn/nMZ3Yf+MAHtuJPUeCS&#10;VzQIGsUWGs5CQ0KIvgsAP+tFH9grAAWnIGy+y12h0X8hEZwC05oE+OUvf3n7aFiBYQ1PXdouEftn&#10;QRHPaJDLHvQlBEFfATQ/ltW3Tk77gfNcWNGqIGzOWN8efTLiAW9krACUjJwL9J0N3yVor3PgefKG&#10;N3bDt4/o/eKXvv3a95ZbbtmSFN1mB8Xa1VdfvfFBXy4KH6V/8Ytf3PSJJ2sVi4ph875L2Me8zgR4&#10;s44PdK3THb3gL7/qok7vWmCO7Frz2RivWvvwM9tpu+iUrDtD21x2rw1vttGIl7mWH7Y/OxmDY77o&#10;d4JYlewrpsRZRYa4ExtisAvapaE4MA9cHnyp+ESn/dbMo8uP6Iwf0o+zOw8esK8Yn7yZ05pjz/KS&#10;cfkITZCN6Xm+SbBm7I2QFg6fyccB/7FfHMJxWSr+XP5d2l3cLlQXrMu4y3YWIBUs69wcg/YHaDtL&#10;Aag4sEcerIDBHxnw24WtzW7pmh2ykf3a6Pc001is41NBwGbRZFNnWodH3pX3i8Ce6PKZdJEPGc+W&#10;f7WubaxtL5h95xivZwP8rnpFK/noij7IjM/2AHasT//0pCD38e8VV1yx6aTcJJ8D9uAzcmD527xc&#10;x//4Eh9lB3rMl9AH81wtHHxVBE7+2gPIJBbpITpwo9UbFGcZo4cuufFiLzvzm3xnfSN2fh3uddJP&#10;ALUSi6RbchZMHEdAGZecORVHu/POO3f333//VgAo9jzt8Z0/T9luuummrfgTHIoQziq5SdyStcTs&#10;AhJwBa5zrXW5d/k3LvH3lMilW+Gjjw9Fno8nFSAKtoIW4N3+OWfcpSKYawU5EPxAAYO+oJcMFELW&#10;8RFP0cQP0Dcfv8b2OF9rPl7QMzZvrzOci7eKLgVYBaYEpOCKt86FZ0xvfvzx8Y9/fEsGN9544/a/&#10;k31sj1+/6qUfP9xB115y40dx54kpn7j22ms3neJBQeljdOuKO621foWMJ3Tgog1Hmy2ssVM2rqgj&#10;YzaYttCHN31AW791rYTdfv2KtWwKyG1cG0z86ID6k769oPWVnv4xX+JUHFVAzSJL8hfLxZ1W7FVE&#10;zAsawKnI0LcXoFVRByoq2IQP04Pznd2ZgTF8oI8WP9OysxxULjKXLHxFDGVv+hcr+uadlR34H1+z&#10;Zowva2ga89nf/M3f3GRViK0FoH6Xaxdzl+8+qMjQXlS0VLAo0JyhSNPHQxd1F3S2m3qrCJ82ZDP7&#10;nasoUCQkB9rAmdYrJqIjr6PB5viDR158rrwDciVfMmqdvw/QzZ+0zp/4rQF0tZ2hj/48Tz9eyFoR&#10;hOf45qPkA5038QHcWWTRlQKQD7z2ta/diie+xl/kUeBTHflLX77l4+VnOQDwZzzSf/6D/upD+Jxg&#10;j/kpT3zps7H4Y6v0Ai//7Bz7rZGZDO3pjZeY4jsB/wLn1+FeJ1kAlmA5CMgx5rsFYwlXUvWHgT35&#10;UUx4uqPvI1WFgR+A+OjwJz/5yVYcSNZwPA38nd/5ne3yFyzm0eSYBa1zSvwVBRI3kLQBHrTozMt4&#10;0nQZ+EGCp4BAkCqYKrSMXRz2d1Hod7GgjyYc+PYJeHj2VrwBfMC17txa8/HZXmdVAOpLJtoSSXxp&#10;4VXQOU/hpbCzZo8z0Va4SUwKQWNrdBDPCnFFoARx3XXX7X70ox9tCQeOH8RIwv40jkIe386zD7CJ&#10;C+Suu+7aniDyEXqWDOm17wAq7syRp6eA9mv7CJiMQby6sAG9Z1dtdjVme+vZJrA2x+2be+ccwHt9&#10;5wN44bYvaKylm+ajNfdHu/ExX4qm4rniD1RIuBBcDD3l06/Q60IG/AS4SPmJSyW8Cj97XXy9SRS7&#10;zuRf+tqZRwD+uoTswWfxS4cuX/6jJQc6YsEbL7Zgb3P8Tc6By2+BNfSyr7XsZI81fefwLRep7371&#10;L+AqnrpcZ+FAFxUgsz9hLVSAS945AfrAk0fn0HXFdcUZ2enVmG6zn76CHb7CAP0KB31x3hkVmubw&#10;wIb2ogmyGxtaw3cyT/4n4JWMWntqk1u/+X1rc190Jt46D5xrjgwrP8me/BVLwJ7wZqFFHxVZ2Zst&#10;/KDRR8D28TMgr/G7/En+Ldatl6v5Ln92Rk9f2dZ5zgL61vfJEYSnbz/e9PEEilE04M696SsdsHUP&#10;VvjOjD9xGZxfh3udXAEoIU6YjsFZOE+JmKNzeE/6/E05f1iZU3ri94//+I+7Bx98cAsYyUUB5te2&#10;LgkfJUrMLlG09CVfNDnmdFA8wAFwBJuELdgEnb31C0KtAIwmGgqgPpZEQ3DCcTmRw+WBn4q8SdN5&#10;gt0+8+Fp67ts4Fh3yaChnWutV1RFQ9E2AS8KKYkGvwoq/FvrY2E4aHSWQg+feETTvD3OJKMncb5/&#10;6buXbPaKV7xiS/bXXHPN7mtf+9r2fc0f/vCH25NZSbTLk97R7Vy0/RcXNqJPMsQvW3vCpxj0JsDT&#10;3p6QOhMvcPFi3pxxtJ3F5mym4CcLOfBCb/hhM2vB9B9QX8t2WnSypX56ar45Z4Bpc2P9uV7f+ro2&#10;10G0j/mS4CvC9NeCy6Xg0ndR9FGRFnQ5z4sFiHNr4XXJKCLRQhfQPzuVNxRdzq1AjA8xWn5hY37G&#10;jmxBz6BY1vKJ/AJ+uQJ9sqJtzdnkRYv80eRXeEOXHxrb5yL10Z+ngLMArHByGQMxMi/cCgp6mXoy&#10;N8dzftKpQDBPjwo6diGHnIk3usnnyduFnr06Cx3FHroA34E1cxUV9mYzZzpLvja3z+4gOadsxusT&#10;PZCfWMuf8htrraPVWvNBtOAAujY/eQJ0CfQrquA5u/3myF7BBN843dAbuysA/RkYPwJBQ37lI3LV&#10;zL3yMz/rDbY3tHDEPNuhXwHYeUAfD/WTYYX4m3vNk4Vc2Qvo9+ZshfwpfLzxJ35VTihHnF+He51k&#10;ASjBcgR9TqFtDEqinL7A4Fif/OQnt6TqiZ9f/Uqs5m+99dbd008/vTkgXAWAVqBou4glN+e4EEro&#10;FQMAbYEFV18r+BQPxgAtYy0+gXl4eAX2SXAuIZcHOfDiQtGvSHQ5uIic2bn1zcOHg7Y5tPTJBOAY&#10;a9HTh29N4eQsCUNhV+ts+gEKJ0WVOfjJkD7wQz4XAl3jx3frPB203x66ENz+Jp+nst/97ne3872z&#10;lfB+/OMf75555pntz/Y8+uijW4uWREOmbC6JJG/6Qlsf3546VvB5wufjNH1PfSsC8aRA9HciyUS2&#10;ZHcmes50Bt6tOTPdktkFT97AXGv5QJCfZrf6AZvAs0a3IDxr+q2tc0E2zg+iYZzvmDvmi/2zo/gS&#10;W+a0LoJZSAQujC7s9VICLi9rLlZ4Lh5QQSHu0WYjNqt4Ec8Vnl1Cxl1E8ItZQI90mK2ytXl9+ORw&#10;hnlARvTMkRl9uObjgT2n/fgefDK4/BWBij4XN5hFVBf3vIxBRYm2OWM6Sm+BvS71WXyYg9vTGvqZ&#10;unJxk1WxZr2nfqAz0IxevDoD7Vrz8Y5X9stuaLNd/nCR/VdwPlpaYB9dmstPmq8/If3poxee/lxr&#10;3hhMHrILOY31zWWHcFpLH1Nn2dwbAE8AFYFw5CF5U/6Vl7Tm9PmQvtZYXuNTfFtByZ/QVQg6x7kV&#10;dPr7+EuGcIG14iy9shW/rmhnv9a1cNixAhAevvItwKcq/sTL+XW418kWgF0Ya78LUwIWBC5uyVQi&#10;5kzWFAWCwMe8krrCQMEAXxHASeFzui5NAQRHokfHPueV1J3rHFA/XuzXGgtCxYN1tFwm9rsArDnX&#10;d9k8pfQjB2dI/uTp4imY0ZgXubGzGlcQrLgVf/gwZw+dGKMdfefSnwKIXiqKQLrVVzzBmUUlmZzv&#10;XDxYw7sWLhwfyfoFNhnhKrwef/zx3W/91m9tT2x958+lp2Dz620JT8GmgEcDPefg3ZNCNsHz3//9&#10;32//FYROyYRX5/pPIAo/xWDf9cO/d8xkkxzN+wWxopBf9HE1ulpnJRPAg7HWefglDzsar8CGWvhz&#10;b/0J2U+fvtY1c1PHtfXbH8Bf2+CYL3YrwWtBRWCFRZeH4sOlAVxMXU4un3kRdWEF5rps5hMsb7K6&#10;cLTOZEN9a106+NGf8Qro2RjQKbuzJZ2WQ9DmEwANeOJEnIkhfbjWnMNu/BWeXOCNkb7z8O3C9hGw&#10;FsyP8MjvUu6CBlNHFSXmZqHSPOjiVwygh7Yz2kdH6WTaib7QUbClY/p20dvnfHTjE/3OAHN+5R+v&#10;0azlD85KDnhg3Tf78PiBdhYg1oxrreuD8LWBMSATHGfUb81cbet0q508xbO1yT+gj3QGFGxsUQHo&#10;O4Dw+JGvLsl18hngXz7p4EtA7jIvz/ExNlP4eaKI5nyKjJcAD9rJV+Nwm8M/u9AR2+hX1GnFHOA3&#10;YqOYrvgzz7es8SsxscL5dbjXyRWAXbCgwi8wJ0mWQAVFICkrdl544YXds88+u+ELAIH0T//0T9uf&#10;DuG0CgSO650LemgBHyv67yEKCk7IQbvkZ7HTxTsvY9AFjwdgj7F5lwpwaZBP4ePvESqQnGW/dS0c&#10;fLk0khNU3HVeZ8Fv3JzEQA5FTXv1KwCjqcjqKZ9W4jAH9M0pkLSK4/YnH/3gG5/NG+PD2BNZxZ29&#10;1vzZHbYiv1/+SgbwJC166bt7ijQFmu8IoseW8IAEyJaKezySHU00tIpMSZGd0UGzp5FsoY8n55DN&#10;R8fkpR9jOmaTLn+y2Ze8+aG+OYBH+Fq4+UJ+Eo1sB8zN9Wy4zk3cubbiBPwhn5jtMV9iCZTgJf6K&#10;iwoLF4VLv0t6Xqyg4qILS78Cowu3feK8QhB9l1OXUjzMpw/sGV+AL9Ltvti3xg/5Gt3ai0Y+QNfa&#10;9J7d+QuwHy5Au0vdHjqiCwWZJ4B9FNzlrTjoAgezmNAHU2/0QRcg3bQnGnSJruIDDv27qCucyaZl&#10;H3vTdXqWS4G16IFsk62abwziE6DrbLSyXb7Qun7ng+RNLusT4g89LXrmogvaDxrPFr4++qCz90G8&#10;rbKtAI8f58uArtihJ3WzABQXfI/PyVXylHwnV8lxfRqild/4E3y+z5f6KgH6l7PBhFXWGXd0kk75&#10;h9jKV5wZ8CFz7lpgLOYq/mrFnn73/Pl1uNfJfgewpKyvNe5i5fic3RMbgcDpJVuJWSBweD8o+Nzn&#10;Prd9vOjPwHjC4HuACgQfU/qydgWV1j7rflDiPI4rYUvMzpSwnQHsAebxNC9+l4XiKl67pI07T1Hi&#10;ByjW0FOcWHMh6PuBA/nIgwbeFFCgs9tbH33r9qCVLoB3hpICmngzlkyMtdYq+oAEU4EEenoG1170&#10;yYw3gIcKTefGq0LLuh99eOr32GOP7X7qp35qs9e//uu/7v7nf/5nKy79qQMJB56PgRV4znI23m67&#10;7bbdpUuXNjklkfSQTdIBm9Fh8gPrfMTH0s4C7O97oFq8OEfBSR8SFLujzfagi5sPgi7zir+ADeqT&#10;uzHeshFeJ8/a9Gg+XPMTwtG3Hq5x9CZYgx+9Y74keXoTyxWCbAXoW8GhwBCjFRMu33kBBS6gLjFF&#10;S4WGi9O4i6tLqsvHhcRmfIde8FIBiD9+Bc9FZj7bw0/f+YUYNW+OD7BrvlCuqt98doLLl+jBWdEX&#10;b2LIHB24rBUAQDHgAu8JTgUb6BKvSFkLJHrQWtdvLbDf5a5VdLEF+fGuBXQ398LLTubrx0uFwiw0&#10;6uN/FkCt22c+u1WkGSdb5+tb0wbhauHjSb/5fcVfc/D1O2fSMe5M/JmbOp6QHAH52j+BLpJ96opd&#10;exrb3wDs7wDyEXlY/pKryu3yoxzGJ437FIO/8W28opn/FDNT7/vAvtbxOu0HzNOTuAV45DMVfvmR&#10;OOPTPQG0Jt6KO619AC44vw73OukfgXCKLgxjCZljc3QFC8cHLniXvcSulahdJhzWnxRRQPg7gJ4M&#10;+lWwP0Pie4Eu/C5o+xQJznCeJF5yL3lr668Xsn1wwToOt35yKVQk/WiaV/z5sUTr0Y9uZ2ut00V4&#10;WlAyCOhKotBvjezme1dpvQLJZdSPQCbAs3/qIv60dElurURgrkLTu9hPf/rTWwJlnwceeGD7jy1s&#10;87/s/Xuw/k9S0Hn2rgItLCiC7hiMhDM7xqCIF1BBFK94B7l4QUURGlpA5BogTTfYAq0Q0TYiKwFC&#10;0y03GwhAQASRZcU15Ka7rIgERogEfygGsu7Mhobu6OxZXw+8f5MWz/n+vt38+pzT329mREZVZWVl&#10;ZWVlZeXn8zznOZJCQULwEgQFC3OYUzCTqLGL/WCj5mEHQYTsEgyy0bt0jaGD/SWPv1iHIGqdSm9h&#10;fPSMX4Bq36F5XNj540wA9U00rnrjIX1OrM+c8bBjfcpp5/pr6wufjaa8TxDk2Y39QrSSC4mX8+ri&#10;73KtnBeui8dFBF1kXZi9NanuwjKOTL4Ezcl+/Mlemh+af6JLii/ac/vIdmyfPZ3XEkD9+YU+8viF&#10;sXyBb6rrww/ZAa0xziuZHpacOf5Hb5eqdXuYlQD2Fsf6rDs7sMtE61aW5EhA0NRPHvJDCRA7ZRd6&#10;sIe6WKTtnPVmrvFKbZis9qlkQb2EZyYT0SA52ko6S+Cai74zkZr6KyUi+uPVNn6W+tSVbBGtEm2W&#10;5DSPctrvWlJHl9ZUWz0dT2zt00Z82v7a6/4LiDeA/Iif8A93nVjNB6G6uMmHoH50/HzMPPmNebJ3&#10;+Cgdw3jwt6/tIdvwix7gnOGZ6DlLUH9JYYkfVKcnH4PO08LdwYNPAENtl7oLzWXeWyyXeYkJpxfk&#10;Bd8cSuLgN7Y4miArIfQTI35qRBIiGerwqAvK5nEJd6mrd5F2wZqni/rE6JXGzRI9NGey9FuX77LR&#10;R93arN/FQpfG09GFwhZk4FVnA5iNQvahN152mygxUkrUevOHJpho00FJjvHk0IPe2Tu9vL3zsQQe&#10;f5VNZvN+x3d8x+WjW7/T+J3f+Z2XgCew/Iyf8TMubwFf9KIXXX6ux/9K9obUX/MaRx/rzydKvlyk&#10;AhD55qZH/fRxgXVxCTwuX8mkj5Z9/0/gtG7rLHAKUsbDksqZvGibV7/56BHmKyEd2vPsw161ofY1&#10;/6gvvtqTZt3GwBIMtBC9+n2Cc3gtAYT2SOLh8nAZdxmVuHQJu4S6JF1AypJAWIIE8bmw7TvZ9pQO&#10;9kccgGgSTzrQR39JIBpeZ2zuD3QJOwf1u9j4BNvrzyf4CDo/4WP1odtf/OQ45z2c4eevZHZJWv+Z&#10;4HYBl4hcu8D1wdsud3RIvoSHrazdZe2ssEeXMxpd2Iw9e0PX/NqSNbIkBek30f6FJR+wfVWfukrW&#10;yOUT5DbXTMRmnzrUX0kGxJPO0U9ePFC9dvXmm/Mq8Uy6dVyzN5p1zrb1tm5+rN4+S/j98cfzn//8&#10;yxtAe8FnxGAxKiy2lxCK++K2Op9z5szlfJCdzUM66b+mM2yvlNXTU9l6sxMbO1P8l5/wpxJDdX41&#10;z35n0fqgPmdg4e7gwSWAOUEOkYNwZkFUYiOpgBxd4PTxpEDqAKAJroKz74L5qM/HwT6C9PGvv0b1&#10;tselKBkU3I2dMo03t+DdZU+e+eeF4FDOy1q9S5r86l3Q+KpD80JrcmnoM581m09S4qDgLcFItrUa&#10;a/1KPMZHT75+NH3akrnWOlHg0NcbMsmR+dUhG9OzNdIP0qkLkD2tkd39kYePuo0TMKzJX/z+2I/9&#10;2M0XfMEX3Hz8x3/85WNd/N4C+qhe0HuzN3uzSxARgOyBvTefINf67Yf18AlBJdvQw2WFjqZkP3qy&#10;qz7y6CpwSiyhYOlNoKSQnuRAY8ggewYodDRy2cNcYb4A6Tj9QwmzXe3ZP31ojqmtn1w+oNRXfSLa&#10;xPsEdmNHtutM2xd7J6mQPHQRwy50F/W8iGZioV6bf5X8hWguaDLINx8d+IDLiI/1lgvqh/Y5XvvJ&#10;lu2hPeeH2nyGH1pP/PYUjb2N5Sf6nT9zWSsb4MXXpd0ZRjOmhNWcaMaywUxyrb2LnA30s5X2oy70&#10;6uzMxiV/6ccW9qdEMPtkNxd7l7yxbIumTa656WauEpswXdO7fa1MN2jvyKdjyR+cdWuIF19lPtQa&#10;+UCy1NHrU86EEM45rIfcadNJU0a3BmPPtUy0fuOmPdrLHmR899Pbvzd+4ze+tPkEP5EA8j+lBxE+&#10;OBNAcU09Xn5oPeYoaZvnhh5zXbeh/UlnY1v3XGe+MBNA9d7C8x9nAfIryM9gdOh8LNwdPMg3gDlD&#10;ly4UXAuWkhNvmTi7A+AghB2G3oYJ2pIQf3HrN+i+/Mu//OKogrALFS8ZkqC+S+EgCbzGCuSV8zKe&#10;l+y8eKG5o3eJz35rMEeXuuBvDhdLczk41o3m+yAuGTbAb13kk9HlUVu9flgfmrVZJxpbqUvu1CtL&#10;BNmMndkE3Zh0tgZrolsXnaT6Na95zeUS8Re7/srZ7zMKVNb0pm/6ppc9E2j9BiBZ/hWev+b1m40/&#10;8iM/chnnKZL9BAj7L0BI3P0BiR+R9jbX3Mazh31kpy5P7WxJV/aRkJKBBy8ea2AXiR+0bkHTeksC&#10;zN2YfJF/kt8+VTcfvdDUa1eftHjUJ0ZT0m/y5Dsnnn3XeK3zPoEd2byzzZYlFyWALuGStS7kLm2X&#10;mEvH5VpyUYLhEppvAkuQXJzoxpFjLvOW0MzkD5bgKOnbWWM/pT3rTGlbC758xNi5d5A/GldiyKeM&#10;c674Gl7y8BirZJ90Uue/zq1L1tsh2FpdyGHJRBdyyGYzSYHs2dtR2LqnTbIHdKHD2tA4/NbPHvpL&#10;CqZe0F4p9ZXshZM+daT3TMRmu+RL21q0p78oYX40Ed2YeMlQok2sD5Lf3Nd0g/QvSVLC+lofWuvO&#10;JpCf8ll7y299/OtB2BtA/WK3h3FxSln85kNiuFgtZncf8hc8/M46yeAvzo652oOp/9nOvue+kCdG&#10;x5Md2bqzXMLHJ2rnK8V0WIwtrlYu3B08uASwiyKHEDihQMmxS1Jc1CVunF2gLBmSQEgQBFVIlmDL&#10;+cgSaPE4NMYbR1Yy9OHH6xCRIcglr0vVwTTfRPPWFz96iaU2+eaduqN1GTgsgpCfTPnRH/3Ry0fW&#10;LkyJRrKV5NGLjvRVJ6d+iKY0f8lyCR6cbXWXE8QbrYBCVgmPOZX0ddFJriV43rR6oycB9PG7Pj/0&#10;7I87BBO6vPSlL70ktW/0Rm90+f7fP/7H//jmh3/4hy/f0fTHOdYqOAgiBRLze6J0cZnTHrClesli&#10;Oinxs4U9tP/k4eNf+o0z3tqtV6LqKwL8St3a2Te/KViRRUZ+lKyzDo2tnJhfVG8t7FvyEL16/Nf6&#10;Jk/1U9Z9Avs5y2GXgL21py4JqO6ysN/2GaK7cEpiupS6OJW91ehNYBdpb8qM6QKyfxIY+znL6njo&#10;l5+0R/Yxu5JBd/7kQY2P87tszcfVrdV4Y/kLXmMhOXidfXEgvvRzmZJvHH2s3Xr6Tbcu9C515bzE&#10;2UsMqR26rNmTbuahE3ubD1p/9oDWyXb6tOnU2rNVayPfftifdNOml7IEqP2bCVE8SvRT7xNbm7IE&#10;0D6XkMASOTRYO9vMejLUa5NfooemjH4N6d3alHN92vW11vYtn4V9/Psmb/Iml7eA7C4m9bUccVnM&#10;kgiKW5I+bTzdKeKe2GVf6J+/mC99wmvrmDh5rcf5nP3Zq4c3Z5Yv8BW80LnOn+cZ44P8vbjQ2Vi4&#10;O3iwHwErBVZOLDi60Gey0pOQAyDYSlIE3pKyki1BHAroBfaezI0r6XOwyDKH0vjzEhC0zaEvdNjC&#10;dDBGaRz00aLkiAxzohlrXusxt4OrtF7BCu8Xf/EXX/5/sTdpM6GE5qKnebTpln4lPzC6epdNKIAo&#10;2VOdTQs22aE10de66OeyU9ojdjSf7+35IxoyJHGf/dmffQkY1v6P/tE/urzl+9qv/drLxSzI+Ytf&#10;HxN7G2i+v/k3/+bljzGsRcAwR5ehuehZAiiQ2MPQPtHTOtKNTiWwdO9iE4DigdboSZqeEj91+rCD&#10;vWE3epiT/6ibr/FkTcxX8psQbbYnPeQbsLb+9i/+2nOc/WksjGfS7hPYzT7NoG8/JBIuBvsKJRpQ&#10;3cXhItEuEXQuuoC7UNX52XmZ8jOo7vJyQZFpfvOavwuJX+QbM0bQU9s+5/v2IB9gV36ndA7Q2B2v&#10;fdE2Vz4H0ewXfogXZgvjzGndJcbqdLdG6wu72KE1llyUtGSb6uguawkguWRWmn/awZzqbFTyh4du&#10;7V8XuZJM8tOBrtXDEiC6TJp9U0abOj8KzQf5RGh9ErnwTAhnMhhv9XjJ1p7J3rTpNZzrqbSO2urK&#10;kmKlfbOHMJ/1V9/e/kE+K/6ISyV/xSvxSTzXxiPeQTFLLFfnw+YvuYTmMjdd6PEoW891NIZObJHd&#10;9Knbf335lrPbueZf+VY+xYc6R/zHuSw2LNwdPMgEUFBRdsG6wF3kJSgOQ9/Z8j0zP9/C8fFIlPAL&#10;pII1BxPAPOVySpcJh+SYBWcHRVAuQXLQHKCCNiyok9mlax7zOYChC4F++qELoXW4KLR9HN0BNsaB&#10;laxo63ewfNz59/7e37v5Z//sn12SK9+Zo4M1kksP8ujZJVSCkF760sOazFMCrYTWq2RbqC2oWINA&#10;YxzZkEw6WIvLS0m2+dhZn+SJTQWJH/zBH7zYG53NBYe//Jf/8iXw+VhWAJIIvuIVr7j8LiB6CR50&#10;CZlDYkmudVqjIGKOeOyfPvpaf2umr7b9ooOxXbro1sTPzMGu1g5buz1iM3zmMWcXoPXa1+wwL/Tq&#10;5oP5jTlnWR9Eg/ROt1mH6vEmJxre+Fp/NOV9QueZ3ZTV7Z8z6Cx2MSjRSkD4TWdX6XJxUXdJdcG6&#10;oCQdXaoSJBeqN2boLiq+NRMb9eZsXnrZT3vbPvMvJbrSmVBnd2uD6O2/C40841q7/dJnDF71fMke&#10;+akqvucPn8Q1e6ZNR2sWw6zDwxMsCWy91t8lzSbTLrBkie26qNkz+xYLS3LpjGYd5qaHNjr96R2y&#10;IXn2o/lKctJh6nQN8dMvHuVMTvRVL9Gb9BLAEjxJiXVCvNro1ZXVG6tdHZIbrbnnnCHdWwed5xpg&#10;/cppF/tp7/rBbx/9+mM4H/2iOxdiuNjUvQJ7MOcf7gw87hF+KWbpKybzj+TnL3OP0jGd57pg60h/&#10;9nIW9VnrtGc25q/O2jxvobPBX/hRZ6Pzo86fFu4OHmQCmCMIRgImZ+b0JUmSARe0QOljRv9twh93&#10;SBQchJxfQMsBlaGDJagp6zenoCxpMEeJjyDeRd1lC9H0m8sBNK5DSS96oJOFx1hBXandgW2cREPb&#10;fNb9qle96sbPpvhLWgma775ZjwBQkkFe88/LXjs0T2sSSNgQmq9Ep8BSG+ov2SSHbLqb1+VHT/Xo&#10;eKzDWHb1tOljYU+03n7661tv+fzlNR76CBDeAEKBz8VmX+yFtdoX+vsjHm9DX/3qV1/2u+/z4XWB&#10;CSj8g53Y3t6EZKUr+7KXNdlDdqF/dmoNSvKgMZA+5ilo8a8SBSX55mtvJqLnNyUB6Wd+7fYu3aa/&#10;xKOuDLWn7Hhh4xt7n9B5huqQHdvjzmIXhESDrUukZiIC+U2XfJdUF5pLFbrsXHp8SiLo0pak9FaR&#10;vBObt9hjj+1fiRxbs6mvCuCx7/iN1cZrHJp5Oif2PP5olfbGWXBW0Mhw9pz3vg7RWq3RVyesy5ok&#10;CRNd7tbeZR1qu6zZgCxJERvSscTa2u1HZ93as0m+r5xvazoL+si0F3Skx5y/hKNEQolOJ+2pL754&#10;0lu9hEQydiaDlTMRqV0dvT6YTc9+qG0OdeWcbyL9lFPH1jLXUD3MHvZMnLSf9tVHvz/rZ/2sC9oX&#10;thWjvOwQM5USPHHJPqmL0eJT8aoHZeP4E38gu4eGMwFMv/Zjrg9OnsbwC33TXtOuvQXkY8XnznB+&#10;RDc+lg8VG5QLdwcP+o9ABEOO7HLm6C74mbxI+LxBetnLXnZ5E4hHkOZYBflrwb5AXymoccSCvPm6&#10;/AV8tHnR0quLPpqgaZzX9Q5gF7GDag1d5uoCPrrxXdraxneYvY3z30n+5b/8l5fESUCo3/qnXmQ2&#10;HywAkFNCk/0kqNkQlvAJJubEA+klWbK2dKev+dKbDfThMZ+fVxEkzOuSLABJ7vB95Vd+5aXfTxtI&#10;+vD8+I//+M33f//33/zn//yfL8FQ0LB/9sZa6CLp8/Ew+b4/6HKkB18pgCjpwbbti/H0xEdXsrJJ&#10;euPXzk5srI4++9C7CM1HR1gC2F6YZ9bzk7C2/qmnkq61T6TvxDmuMhlkzzb++wR2kuxAewHZEnZG&#10;7bsk0IVRotf5xFOJjge/i8dF5FJ1MXVB8Tm+1FsyyRK6y8rFVByYculQrECzNyVv6tbAniWGJW/a&#10;/IHv8Bf09kBfa6UzWfYiG+SbzWu9zjn53gT6ZINvTfu4iF3mLnXrcqFfu9TVSzjYSBLjgpao9UaV&#10;TurkOz/0zA7pBNur9oN+YibMfuTO5MYe0GUivSQZ6ukWHc52ep9oHWSUmPGBidZonytDbShBibck&#10;kO7V55hr809Mj9ZHZzRoDWhs0fq02QWNX5b8+atfD8pv/uZvfkn+0PmUmAPFbPfdTPb42hnjxTex&#10;HE1bXKATX8lfZhKY3uloTdZjTG1rab2tI9tHD7Mpe863gM5svsSvnAN+3Tk4ceHu4EEmgFCQEUQl&#10;IZyd85fEaHNybQFVIuNgcHrjBLMCU0ELFsgELiW+kj8HzryCtoPj4JmHzJ5WBHd1PF3ioTacF7wA&#10;T38HlZwSCfLnWBdJ/Pqgg/alX/qllx+s9lZLUDC+dSvJMl+XPRnGsom+5sx+jWUvdiwRVOIxpnWQ&#10;RXYJBCQ7mcrWlXxJGn6/8+fNpbd2klf/8u5bv/VbL/vrKdfH236YW+IuuTOfwGic8QKGi8l+mOvF&#10;L37x5S2iPxLxJnHum31J5/SjF+QTEE9rsS52mHvSGPXspkSzbqU2G/Oj/IU/8AU+YX5l9dC8oXZ2&#10;nSW94OkH2VyZHynRGjPHxl8/mhL9PoH9Oz/2lP06n/a5y0JdkiM56eyy2Ty7LhCJizFd0s5KF1kX&#10;W2/FXHrQ+XFpuaCmfPLI1YZk04F/lcyxZ/tlvxvTGqzJvrOzuhKf8XiSZzw+df4D1fMpD2B4nE1j&#10;+Sn55uutisu5pFby0Ju/ymyhZJvW7FI+34DSqwQQtnZ9dKKbdbITmjK7zH51c9DN3PRwnksCp05K&#10;euGNH862siSq5GJi+14iAmfyB0v4quOpPZO9s8SnJE99zncN6Znura96WIJVnX3mHva9v5/5M3/m&#10;5WNg++CB3MuE/vKXLxRri1VQ3JUcFtv5DtTWT3fJX/9b2rzZ3P5M3aF6SZ+yen1KY08bxJed87XO&#10;dT6X3+T/4kJxHDo/C3cHDzIB5AgCqAusS5pzh5y7hK8LEgqexnMsgQlytrCAy+G6xJXGmG9e5gK/&#10;eckV8BqLF6LhN2cXw7z80bp8Xdpk0dnhnReziwU/mlLbuuj+hV/4hTf/5J/8k4tcbfzWT45AAM1D&#10;fmOTbZ74zA1LbNSzoX5yjSm5IINcdbRJbz3kl0AKUupodO0HoL2h9bZCEito+O6jhM/3/QQIP/vy&#10;3d/93Zf/wSwwsat1kGEuJZ3Jzc5ogoiLylrMo99YvPSBrdc6ra09ya+MwdP62KHkL3tp67NmqE1O&#10;/pMv0Cm85gftixKi1VZC9qVnbfVQH33TlS5o8LZ6MpN3n+A8Oz/zHEkmJPqSmhJAF4bLAurPziUr&#10;JSH4+I8Lh1+V+JV0qPOn3gK6+CBeF5QLtvjAl8yhnPPQ0z6yqX2yBm1r0Ea399aAFh2PsfwgXyBf&#10;ad+tHR1PDzr0sc/+KCp++8wH2z/rZif6Wbt1SCRKcK1TEuiCLnHpIs7GsEvZnCE9yO2ShurWR2d+&#10;xFbo7JC96BRKMCUB7QVd2LvEogQCT0mEsnaJCNRXUqFeogFLxqwRlqzB+kOJ3kz21OOPR1/9Z7s5&#10;s+c1TEflTJBakzIam9gnaM96k9ubP5+U8AdxQwwTb4rPxbNiFF9Tin99eqPuDaA7wnjx3Z6bx1vG&#10;/KQzAtMt21uTtjW3F2ja+LWhujXra2xt9u2Bw/wzAeRHnZHODX8q+YMLdwcPMgEscBYEHYISH6iO&#10;5gAUoB0a43IkDgZzqmj1V+aEzamMn8wCcOM5a3KUXSRnYkkn2CVOT3IE0y51tOrQ/NZHBl79/kBC&#10;cE4Xa/ZGkF16yiOjRIMcPNlt8hivLJFoXvNIMEI0stDJwivwQLIkewKNIOM7J+0HG2n7rUV/BewN&#10;3yd8widcPu71dPs3/sbfuPxMDNmf/umffgk+P/ADP3D5Tp95yHFR+z4newrY5mx+urGP9Us6rQWd&#10;PHuorzWTl/3tlX21/i40a1Pi9/UBAZT81girZ6vsj488+5wvNEc+pIT2DZo3pBckr3LqVEn32nO/&#10;Jk/Y3oatPfp9QueMjTojLgN+LQGZyYl2pcRkJh18QtuFwjdcOl1gvXXqgg37mK3vQLmkjE+WsnNc&#10;Elhd2R61huIC+0t8jC8Zsh6y05Xe5GnnLy5FdHsiEYu3nx6yl/4TEP/me8ZB8+HNZmjmchFbo8u9&#10;C90aJTHz8jVWaSwZyakOW7sytK6Z7KFZB3no2cy6XPxzL0oW6JRuZ73+6jOhOBOL8EzISugq9ZfI&#10;zWQPltyVGJ5j0YzXTvacK6RTeueHcx2VPZRI/koA7Rd/9GmIr8NI/tTZ1zkv5vIFZXX+oBTnlOKQ&#10;t33isK/TiGV8CK2EkExvGPsYuHNBl7kP1lTZ2rJ9dMg2aNYG8TSWvPjYjf/xC/6RD9Kn81xM4E+d&#10;L7hwd/AgE0AXp6DLoTm74KiUIDgE6iUG+PAbN7GLuXZ1JTSmumDqYhbY0Tlh47tEC+AcF855BPDo&#10;BcvGd+GT49B2oajXhurm8JGpA6ztAJuDXOtNFzZgG+tnE4i/pEAZNkfr0i4pUa+ffCiokGtsCVW2&#10;tw8SPPoJUugFK4GHTH1+usZHDv/qX/2ry18xC3KSPHq7dPy+lTX5jtM3fuM3XtqCirWyl98M9K/6&#10;JHJ07sLVZz7JJ131vfzlL798BKKfjmzWWz+Ibu10Jcda2V+9PU9/JXuYI6TztIvxJYr2OJ8qkaCT&#10;tjntpzI0FzR/SF5I19Bc4aS3Z7NtbGvVnrLzv/uEeV7YqSRDciIJgi4KSYjkz8VRsqFku86BtnHe&#10;MLiMXEJ9pDbfsJQUuWh709JbQHOVuNCFTpBs6LJq/vSt3Zm2z+jadOsNBySbL0hgk2ttyUYjwxr4&#10;pe8x812/nan/wz/8wy8JoLflvvpgb7XtbfOyiXW4bF28kgyXsYuXPc1NlnmdOXpla/aDMwFszdkl&#10;bN3V9eMtzkFrJa/9oAud1JXVJQkT6Qv1Wcds609eSUWIXiluzL4zmZvltXqoTZ6ypA+d/EclgcrW&#10;k97K1pwt8s0eRkr+fPQr/plDrIXiizNr38ULsaZ7r/OvXyneiV3eAopX/EgpDkPjvf3rDHQ+nJl0&#10;TE+6W5PSPuhvfa1XHerTZjPJdH3ZAJ39nGX+xX/4fTESio+dH2X0hbuDB5cAcoScn9O7zF34Eg+H&#10;wyUneLrcBMEcCHKuHGlevuqhvuj1XeOZjqm/SzoHrq8SHXJywTFEI7Px1gVrQwe5C51s6yfT+q3b&#10;AXewS0SMYRdtspQOO36HXz8bmbcEoMARmgsvebA6enMVdCDb99ZPO3688bCTgON3/3ys66drJLQ+&#10;4vCldvIEWMHj+77v+y4fCQsOLjIXyJd8yZdcgpO1uVhc+DBds4O1olmfN4zkSpSU+jz9+viZTmh4&#10;Ja9sYV14XajZT9v68Aio6q1v2ihkPzzmUmrTJV9Qz78mzuTPHlWnX2tsPjo1n77KuX+znS9NnHPd&#10;J5QAKjsfkggJiH23/xKT2tCF4ezgZTs2NRadz7gwXTolf5K9PvKF1edHbS5hl5MLS6KZvM5uiSnd&#10;oLr5lbALzFrog18/Ov78Nd8tLjjT+MxLjn40fu5/Y3/P93zPpfzMz/zMi37k2VNtfpDd2CH5ErwS&#10;u5I4dkOjC92ULuBsC/EZW4IYv3b7ok5WNkEv1unXbo314WNTeyIJYOveBDrvlTPBm2icvtoSjtrq&#10;YfteUibRgLO/5CNEK+mb9dC+zL5kmUebjGgT6QfV6Wld6dyaIVvAHkIkfvAt3uItLomg+e0zf+hM&#10;Fyuc3WINHjFLHBO3xATxTczwECzu1S5O4nMW5ncA06ekj97tSfrPtU1sjVC9+M1W2YFc/ezJ//K7&#10;fMbZ4f/WWB3yI7hwd/DgEkCOkOPn8BwdjcMIgng4DhSUuniVOVJONS/fs64M60tujlm9REGJL/nN&#10;2yUCBWuBMRQc0Y2bl3N1MuGk08m6e+NmLDnm0uegO/QSsg68pMaToD78+AQLAYVcZUGjBNKaWpd+&#10;AUjilOzmV/dzOy95yUsuY0tMYbqQ7ZCT62ISPB14/+7NG0Af/7pABIoZWNnG2w581iFhJB+v4OJC&#10;ooNgAgVXQZ4MetsDa7UOCZz56VgQpBc7sKs+9hIsBdbW3V5kj9BYYxqnHa05ShjJYXf6TPvD6s3T&#10;fpvD2JCsOVflTPaMwaOMTpbSPkPyq+u7T7C/zgrf5cPQpWBfS0zU+Yw91y9p6dxkO+eQbZ0pfuGS&#10;kWT0tq8ksLZLzqXn8pMEdtG5mIwnx1nlo+bS5r+QLtr0kthA+ttXutBDaV0lZfpbj7H6lPo9PHnA&#10;wEcmOh0+5mM+5vLmz36ikdH8zkD60I8c8yr1k+NiVU9udbKU7Mlu7DgTwdAYPI1TZxN6JA+akwx0&#10;dWV+aK7OKtuWVNibMNtLFJxfdXzxhuLBTDxm/UQxoMSjtvmvJX7Fm2tlCWDtEj/j1UswK08sGZpo&#10;jfyvhxB+WPIn8fN9PwmhedjTOeZP/Mt5Z1tnWFmcUe+MO9POhdgrBvtXnGJwD+loYp/4QT9zlQRC&#10;Z6S9oevcB2uqXZ0dtNXJO/ctWthYNuV3/CM/5juwu7V7tPO9cHfw4BJATt0F6SA4FGGXK+RAHCcn&#10;0ndidCW50c86nHLiV+aY6PSiE93m3OlUgFQ61Jy9iwUKpMYlq4u7A00uVDc/WdoOsx9Q/jN/5s9c&#10;gkAJh+BbAuKyECgceslNb+mgINHbMPpXQnORic84cgQS8zq0Lj6605vsxgpYygKVNVmrS8XaS4K9&#10;SVDaP33kCQgChuDAbgKFj8N8V0Uw0o/PBeQ7kH4P8d/8m39z+eMR35d55StfeXlbiF9QcfF0idEl&#10;+7CbhJCN6AvR2ak9gAVV/dajjK6dzdh7rp0c8tlL3bzJSHZIfvMoIV2TRS97RAY0H5q+5ow3/kkn&#10;65wTLd+6TyjgOxf8wp7ZK8kL7HKAJVv2tD6+Yw1K54IMfXyoN34uWWUJYElgH3+VhHg74WLnY3Tg&#10;myWB2nRASx8+GFoDXj5LH7Y1DupTOidQmxxrtg98hK/Qu8TKGj3QFGuU0DrJyl7FE0gnZ8oczmvx&#10;x7gZa6B2uvJ3481f8teZaa0Qj3H6Wnf7QxfrIovc1lkiqbQm55mtJUAlGdl/ov0r+ShpQDO+8tnQ&#10;XkrMSga1S/yqS/BmsjcRDRrfmFN+cid9YnorS257+5cf9rFvH/3yVWtm/86ufS8OFSOKV8X54tPs&#10;Fzd6IFeK0x42+Id+ujsHPQh1PuxP9k9vaL0z4VOfya+2sj0Lk6Vuv/Gxu/PMN6yV3/AZPq2c92dn&#10;Z+Hu4EEmgAJMOJ1jJlz6pvPUnmNhQTV0yK7xTdQff+1oHbwOq7nr59DTuc/AXVAms8vM4SdPAIDa&#10;HfAOiKc6P6UiKUDX7/JPD3LQBAq8LhsoCHgjKEB4KhQYBBJ1dMGiH8+ma4fUvCU+5NIpu8ECFh7z&#10;kG9/XBAuAmtVktklYd1oLjxzs4X59KG7kI0r+ZtJgGBCF8FE0udjX2sQlMzpgqIXPaxF0COXfbSz&#10;L/sJomyAnt3qV0K00BrJK/HNJsroZLK9enYjj3+UgJGrL3lhCR+cCSB5tclNl+RPPafe1ZsznvsE&#10;e5EfdBb4WUkD5Bf2vtK+l9A0nt/ZZ+ONcbG5bHrTN7HkD7qIu7hcvPzGAwcZnUtz8CVzpp+2PnXz&#10;quujmzb/hujsTUdt55vNJ79120drxmcfjbFe/c3THts7OnWGlK3fOG/TnXXy6ZyN0gdq66OLuvVA&#10;85TgqdPNuBLCzpMzr++0ibnEPXx0r5SY2rsSKnvD9hKDEiJneSYdJR4SqJIHJSwJVC/5OJEPlJxV&#10;hyV2s167ZFCpXfIHS3TUmwOtpOcapjtsPT2MKGedDcgin/9l5/ZPTOrsig/iVL7SeUbPR6C4Dj1g&#10;iIv+SE7yh2a8vSn59CbQ2ejtZPsy9yEblNSe64XWANun1t/+kdc6+Tjf4EP8h09Zq3PCj9QhW6At&#10;3B08yAQwRwi1Z6KVs0D8OZODNEuoH6Ipu5BrxzdRXxiPubRLfhw8ZWPSi56hoOpgQ45fEBVQk5dM&#10;5Xz6I9tB8V8wvvqrv/pyeTjUUGJgTJdFCYExgkPBAL1AkVzjBQloPjqTpV9pvPpct1IbasdbgkMu&#10;/SA67JBbl/Vrd9j9BqC/WhMo2IJtXEaCBj6Xs+As+RE4BQ92c+GZ30fF6GT42JuduyCtN7ubi01C&#10;a6NjT9StQ591qGdHSBYe4yB7QrTorRvSV8DFk22SCxuPx1ilMfaTPsoSv7A2+c1Nx/RONmw9YfsO&#10;7xM6D+c5kDi4BEv4SwDRYMmG/TQ+/0N3qXlAcMm4yCR93m5UetvhYcFF58Jy0fM3l58Ljo+Zi9/R&#10;h6/wRf6XflAiRYd0VxqjNEZ/SRabpyPEZx3811hnwR7mn+geoHwMbCxf4XNkFD/IVjqDfCW/JMfc&#10;5JdAJtd4c+XH0w/0k1nSBvHgr5/e8ai3V1CdjcxVOyTLHtqXkggJAbQP8HwTKHlw7ksiotW2vyUc&#10;aCUgya8/GjyTOlji562fOpz98ScreclSzr5w6lsS1VpL/KzZWsgxxjx8jI3tefs245X9tsfOfb6h&#10;3dkvNonzHvTFCPFEW4z3NtCDtmSQfF+rmUlgCSmdw+wPs31rg2itu7qycUprbb3xOGv8M2zdzkh3&#10;gvUq0RbuDh5kAhhyipIPjlH9Gr12h4eDaStLrrQdHjy1J0/tcMoN8ZLRoZx9dJlYEBcwIed38AvW&#10;cywsEM8D7oKQBDj4EjuJm8OtdCHQgY4FBnM2t76SF4HBz6v4H7wOoMvHeLLIN58glB2mLuowPcmt&#10;HZ/x6nSmi75sRD/6mMsPOfs5GMHMBU03QVkA0U/HD/3QD735zu/8zssPPwtm/tL3677u6y7JcMmh&#10;4OUNpn+XxabmM0+XWDbIHvq6OAVVAVPd2tlBH13S2Vq6OPEpGw/1VSdP8K2s35iJ+mB7UvJHBwlg&#10;uijR60ML6UAW/cL2vnb6K/XB+wR7YE86C/yvpIIfwpJAdUmNPTWuJKTLw3iy7KeEwwXDd/qOk5Jf&#10;qbvUXLZ8Bo9LD7rYJCrmIttcJTV8mWyXkTbs0kJLJzRJnZIe+tncQ4o94nNoxuPHa6yHlinL92r9&#10;wZQx9glNH/5slT93QZqHD6CbuzWwafzk4bMeY0Iys2F7UJ8zZHz0ymSXDGaraHTga3RmU4m1M21v&#10;2Foi4C1TiVFvnJT2Rb0EAko2ZmI362HJVCUsqRMf0HvDF7061B9NOeVAtNk++9Np6t2axKbWCus3&#10;hk5sZJ/tjT1iS/YvVqJD/mAfi9/io33XJ8aoi48+xREb8Isj3Q98UbzF50z46FnZgxI9YfsBp67W&#10;bC/muuvPBtkFjS3az5JGfXyBT+TP/KR4DdXzQe2Fu4MHlwA6GDMg5SA5SfX66ncouvg6QPHVV39Y&#10;u75w8iereZTo5zh96Q2tAwq0YcHXIVDiS47Dq650YEM0iYVEQALYR7suEqgPD73M4XAlv0sUXSB3&#10;sbpEBBOBwtgSh5lAmDd9SmYEInZAs1Y6G5OeghQedG1zKI3JHi4MKAj6jcBv/uZvvvQLti6SH/qh&#10;H7r8NxBvCP0Ato96vbER4Kyf7C48P4/he5H6snkBUDBkD7Tsrkx/fdaerVszRAvRWw8s6FrnbE86&#10;uZAOM9mLPhGPdYXa9D+xfmPMQa+JdG0v0l0b1r5PYHvooivB4IthSV9JmcsC2muIX6LFh4xvzSVf&#10;JXg+7nXJ8RkXO7qE0FuPLkAXcheSM8GXyIH0Mwd/Uecnzos65D/68dLJ+cJjT9p7e2gMXqWkFi+Z&#10;JZzofAOdfznPSueKfHOZg/+qs11JGDnOON3ZorMO1VtLdmYf9RLK1pJsvPyEXvrNo26cPVE3l/Xo&#10;125O8sP4K6FzXnJQMiTh8IZIXeJR8jETB3XJhfq1JCQ8k7SSu5nYQTLoUjuaciaA0ZTmV5/yb0P6&#10;4YfWah2tEarXz8fbI3vAjtAed7+wtbLYw9eLL0r7pS7R8xDsTR+6cWKRfn7Ir6D4Y24/N+MseDhy&#10;RuCZALJ96ynRm2usHr02LAlMDtTvHFo3P7JufsfPnQNorWyhrly4O3hwCSBnCDsQyokcvYBZvdLl&#10;oIw2L0r88cQ3++e4ZE9ES7fGOGyNQZ+OPJHDwy5DqJ1M48nRduAdZIdYu4vFgQ+9HZpPhXQxr8Ml&#10;2KsrzaM0l6DRjx6XlKCZL1uoQ/UCzmyrl1gUdLJNNoD6JazRzE83dBeG/wv8RV/0RZfgYG7BRUL7&#10;qle96vK/gb0l9HuALlAX+6tf/eqLLBc3Of7q7Yd/+IcvPyXjstFXYDQv3bK5oNPlZC/o09pdxEo4&#10;13WuE+KxL5XRYDzsSib59kjd3mmrz3Y8krsSvZLzkj5164Ha5E/d7Es49Tj1v09oH+xbScpMGCRG&#10;Lgh7qwwlI2zl4sDLj0s+SkDQyHCRd/G62Lzp4zd+Z81fXCrRXVIueHOSnzz6OSvq9ORP9oK9818+&#10;7lyVfPElNrePbG1d6K1Rf4kmueajK73J04Z8whkgmw7GpRNZxofmwUc+HsgGnftk6jePdZID0eI1&#10;BzRfss0lwYPmYHvyW59xZLZOfY21rlAbnz0ssWpvejtWkiD5KFmAJRIlFWjGz4TjxPqVJXXVS/zQ&#10;qs9yJoBTJvpsT8SbjiU9E62tt2slvHiN48dsx5ZsbF/mfnR2nWf+1n3AP5T8Up/4Ix6Imd70GWef&#10;xAsy+a3fWZUg8i975a+PPQT1ptx5KEmlZ7pb00R0pTVMO0TTL37P9TcWvQcufsX/6GftzpU1q8Ns&#10;sHB38CATQE6gDEuMOD/sYNQXXR06IJN+tuMT1OIP66uOZ46b4+cY5ak3pCd6QbjELywI4CV7yuwS&#10;N16fg+zVvu91KF1QEL1ExBiyCiqCjbZg7u1hCYSA0fqVAgo0N53R41GSnW4wejwwvc1nXeYSlLSN&#10;t0764PGdFIGHnvqN9d0hl7X/HCKISHoEEcHrb//tv31ZswDqqVbwctkYb23mty7zmJtNyIVs7tJy&#10;IQlCxmRf+kHrKLmjt3ZrzV76WjPaxNYP9ZNJL3qE5GbnScfXR75QEJfYK/UJ9JXk0sOc5rIOOHWF&#10;dMgmyvsE9rb3SvsvOSj5sx+SfHuv1EYvibGXaJIKMlwg/IGcEo2SEm0Xt7d9/Isvvembvukl+fPm&#10;o0vOxX/O43wlX5st7Zcyvy05sw52xSvBws/P8NGFTLz+tZvx+KwD3bxkWYNx6vzcXpONB39yoLHm&#10;NCYd2UofGemsnU0aqy+fIKNYVByjJ350azBH9tRvPLp+qI/dlO1lcyrpBV349tTl33cCnWXJUMmf&#10;EpZE6K8PrbdQ1c8EZOKZwEGJXclfSV51PqBNvxLBxpkLjzqextUP6QLpl+7K1ldS1UeteMmwJ+zG&#10;vvYjv2lv7JP4YH/CzjHkT8UXsd8nIeI6/+mBkUx7p+7nt3wMLK7QobeAEkC69bWI7C4hby2QLdqH&#10;1s4e+tSV+mB71Nj4PeTzCf7Ruq25u5B/51/qC3cHDzoBLNHrknMYtAte1SctvujRQgeofvWJ8dQ3&#10;28lSNt85vj66z3VU5+wnOgSQ4+MzB1klGh3++EoSHPze5Gk3xoVkrt6mqOPzxxKeFJOXDcxpbMmJ&#10;fjo0v74SI3Vj9JOrnNj6oX5lY6E10uNrv/Zrb/7qX/2rF70EIQFYgBAoJAZ4tQUlQY4s63KRsBn9&#10;6Um+IEd3dXQ6s1P6G9sFKvB2WdVvrGDa+qG6PvKSCemlnGvSzy6V7EM3fckqGVQP0UoA67ePBXHr&#10;LjHQF+JRkt1eQXOnR/qmP7xPsGf2QHIhoSg5saf2u6QhmgSjpMZeQXX715lR5r/a9tV4Y13eLmK+&#10;5S2gC8/3nlzKLijnwvnAbxw7srM50OjKfnyKTfHQR1sfn2J/OtCtxIyPWQ8ky+/7SQKNIxfNvHS0&#10;ls4eedZAjr1MVkmVun5tffSH2SUeZTz8hK6SA3bSzoetlbzsCPMXY+g6ZSvjRZfEKktk1KN30ben&#10;1ssezvaZQEgaShgqZ/JRvzGzbnyyTqyvRK/yxBI6/BKXxsdf+xrSBZ4JT4kflFRJsvifh1X9bJBd&#10;7Tl7tg/a7M+v+IA2v0Rrb5Tigz0UM8Rz++thURwRL2ac4F/f+q3fevPFX/zFl/uCj/Rw5EzQrSSQ&#10;zvS3rrMsAWxPpr3U535WGhuf+M4P+Idz1HmxRsjn6Fp74e7gwSWAHIAzhIInLPEQMJX6lCd2Ecan&#10;7CDB6PWd9YJ+tDC+eOons3q61j/1b13KDr4D6TBUOgits+ShZAIKAOhKfYIBWeQ79P6akB4/+qM/&#10;evn9PIf/r//1v345iAJF60ivuQYBxBzkFoQKOs2rb9qxtU052ur0hoKSN5Yf+7Efe5EjwApIEkDB&#10;U2ASlHws4T8fCEQChTF++sbbPuv0UUdBzQVlHheQy4UtzUVHgTEdtbMnu+Mj25jebMTX+mC2hups&#10;g14bGhePems2V/bQN+XSrZLM5oUFbmi9fdTfm0BYcqjE11jzmzt9zIGuTlf1+wQ+yrfZvwTwTBp6&#10;YHEO9KOX2Ng762st6iEfSI7SWAmWhwUXOd/nUxJAlxK6ixh/Y8zJF8xHR76lrd5FZU+1IZ8yr7la&#10;GySLDHT7z7c98HjQIROP9ZChtE/8oLklBuqtSZtdvKWiM92zE5vhQVN3NtgWjU5kmNNbc/5C59YD&#10;zRdq6+dH5uySJoue7Re7StDbn+jtlX6lNp1mgk9P65iJg2QBlmj09iksmRAnlI09cSaE4ksYnR9I&#10;Qkr8lNEm78TkXUP6pJOS/nTlZx48JFSSPgkW1DaOHdismM+voD23B/yZf8/4oizmOPP2GY+Sb/mI&#10;1/4Wv/H0KZF5+Bj5HijV7ZE3494E+jjYuaArHeneG8zsb5/U2eTaPujXF78S4o2Hfe2/ufkL36Rb&#10;58ba2UFduXB38GC/AyggKQWxLtV5ucJJ66IP9Tc2/kdh4+d8DiR6/ZVhfOjVje9Qh/Og5+gFAaUD&#10;Ieh2uZDn4DvoDvfUo4AgOJjLeEFWgvS93/u9lz+i8H05idMP/uAP3vytv/W3LgGZLPpNmyYTrQu1&#10;taQvmrYAM5OWkot0iVbgai7yBCvoqVNS6n8Fv+hFL7r56I/+6Jtv//Zvv/mmb/qmSzD71E/91Msf&#10;fvz5P//nbz790z/9EszYxljfCRRIJED0/qzP+qzLdwVdjHRFk1iZjy70ljx5Shb4IBo7C0YlgWxB&#10;Z33G4WsNla2vtaKbJzQWXZlNo8HmZz862lPtxsSLZq36lYJ2yBZQn5Kc9J17EEajC33vE/h1yQ9/&#10;7a1RSQMsSZDglDzgZU++ZN0eJqzFnnVp8A9IHkw2mfzePpPFT6qXxJBPN3VIH3rmE+aGbKzNX/Sj&#10;4TWXNfFzJZvbS7p1duwdeXjNl47081CmL/2VZEfDL1FxibpQJUiSFglg66S3s+JfLkoGzE1PfcUa&#10;58Bc6Yknu4XsAK2rdaarsj1iQ3140dvDbJ0MbXZW9sayhGsmDyUNSmuEJR7VldcSi7CETZm9ZrJ3&#10;Jn/KeMNr8k6kkzJd0k3CZG981AslVN7+hZIrfOzB9iFbFWthZ14pzokXzjDfK/bysZI8PPjjddb1&#10;a4un2sWI4gf/op8HbvH4tr8KtjbryvbKuS+zDPXjNQ5mN/Z1rq2fz/Av62/d+Snkowt3Bw8yARQA&#10;YQF4tjl1dYcHolVWF3yjzXr9sx2NXGWyK42Pb84bD9RnPP2101k7J1evrRSMuxS7jBpvTgdfMHCI&#10;jUFz0B1kh9zBRnNwtCVPn/RJn3Q54AIvXgGCTGPIo2eBxPiShNaVzpBO5s0G6ST5UKcbRCMHnVzy&#10;GmMuPA6+oOOnXf71v/7Xl0vLH3L4jx4SVm/7vuZrvuYi47M/+7MvAcx//qC/n3/xF79kpZv1fu7n&#10;fu5l7dnaRUcP89GjOpnWTx/Bx0UFXXxkFWSVBcxshJ6s+uOtDGtb/5RnPCSXLhAd0ilbxZ/OSonP&#10;ROuwr8lRD6feUx/lfQK/hvl6SUWJRUmEsgsC8r32IHvwB/UuDH7eOHLVzWUe+1tiF7p48NJFv3oJ&#10;oDqZ7QefokPnGw+5je0i40Pm1I+PHO3e/OHHi2Yt9oj/odO5hFfdHmuzB3mSFwmJJMJF6qJ1mdZv&#10;TPaSQKOpK1uftUBrS3fj6s9u6vrpyQbqaHTTT24ytOlgHer2Qdv62Au9hB6dHG8AS75KDkoaSqhK&#10;LEouJBLotRv3bNgcxrBbCZ+yRBDi0Z6yr83T20t9MH2hhKkEUCIl/kqqJFcSQHRj7Elxlt+wJf9Q&#10;d075i4ccfq6utG/OvLoSn2TeOShWRHcujBcH9dkTDwUvfelLLwlj58b+sSefomcJIL3pak3s3r6E&#10;c1/Yojr+eBobb/bjCx4C+AG/c47o4nwpq7PFwt3Bg/wI2CFxMByUgq+ywxNOGn58ULvSAYp+Gyar&#10;Eo286vFcQ3zX0KWQfiUtsD5orYKtA9nF4gCgky2YdvkZ55CoO/Alb/imzuQJAvpnECHHZSpRKCnQ&#10;Ns74qbf5q5OPD6JpZw80gQaSKylLthI/XnJ87Otf2fkDD1/Mf6M3eqNL6Qv63/Ed33Hz+Z//+ZeP&#10;HwSjF7zgBZeAKmiRLUk01m8YlkSRzx4CoXo6WC9UR3OhziDZ5ahka2tnn9ZCvnrJFNRuL1obmrL2&#10;xPjyveyvr3HxZUu2Shd9rZPeldXTEVonerormyf5ZN4nsDO/hPyc7V0EoYsKqpe4QHpbU7a0Vr5t&#10;bc5K+6iuJJ9PSGjQKvGhm9sceNUhHpgejeGz6UsXbeP0k2dNbMu37F060Lc5jWke8xujdL7Mh26M&#10;eSV9EimXpIQLSv5cns5CHyNKYPD0UTA+c8Eu1uS2Nm3zQbpB9dZqncaTR0Zt/XSTzOGnu7VaR/tV&#10;iVeix5f1p2NofZKAM/kKSxasrwRrJh7RSuxOPOXhL9msrH5NB7Q5Hq/5yKG7NbQfJaX2Rb3kzx4p&#10;YYkVGh5zsSv7OJ98ANon555vi1Vitk8txD5+3xl37qE6HnRnHQ+6tvF91ccc5vITMR/4gR94iRF4&#10;+aSYSRfrk/TRse8Cpr81wRI6ZUldmK2qK8ksAVSis6038GzIl/gWn+R72aFzARfuDh70G8CwBCfk&#10;2JUTZ/+kdQFrq8++WZ706pAe2lOXeKZM/eltLTn1rE/sYoAORHXjyU0OPodGHd0Bp4MSj4tIAuZw&#10;970xgUTAwAMLKMq5LjqjzWSnOQo8JRetWz8a+QUjASi9yLQ+vHT7nu/5nst/NLEGgeVDP/RDLzIE&#10;Jnr6oWcfX1ufC0WwUCdT8BRAkt9HWuY23lx0IE/gNF/61G4NbCsAsWc2sF5y9cPaBdjaldUnn/lh&#10;7fiSr6wvzMb61ZMJ40knPvL40gAA//RJREFUa4Xq6MlPZntQfzyt8T4hH7f3UJJhD+xzWCKBXvLC&#10;N63LHttD+6l0TiY/7Nx0pkqG2FLbmBI5/gLV0ciSsJBjXpdjSZA5JGZ4ITn069yomxc/Gps3Th+6&#10;8fQyFxpfxJue5pfIuRxL6JSSEBevi9lFXTIkEZFMQWPoLEkhC6Y/ejaiAzS/M0kf66EDGh4JHB5r&#10;7C0k3fSxZfZVpnPrNFf6oxmvza69/VE6x86ztZVATLQ+WAJWUhHikZTFf8qpryRPXRnix6OOp/H1&#10;1W5edGu1HlhfiVHfm5vJoL2SUPWHFXjJyeZK+5NPOav82sONWOjrO9piQme7WCEGiH3iOx7nnT+J&#10;+9AZsX/Fi2hK/GQZy3f5UW8rvamkr+QvvVsT/dki27b+9iRbsV12iY4f3RvU/JU/8ZniAnuE2gt3&#10;Bw/2O4AC5EQOK3C5zArg0dH0hV160efYEM3lMGkT8et38GpDcybrpM22fuVcz1yX+evL+TsQHQp9&#10;Aq+gLIA6PA5OwaDDLGh8+Id/+OVP/iU8vgAM9Tn8gkRvBQsiXaolU/PJEw36+QAfxaLjUSfD2kpU&#10;tJUlHNmUHeKxVm/wfI+vdVkHPfzo8z/8h//w8gcgdMYvoJnL+vAq2YQc8+mjnzVYY8FQm/6CnfUo&#10;0SCZdCSfntGjKfHE11qg+bWh+Wd/e3GNF2YrpbaxMDlKdqg9+6pPntlnLrKbq7n1RUuv+wSXnUup&#10;5E+yoJQohHxbwuFyiGYMpL9122dr41tk4dXvgrYPzo9xSnOwOT/Dj84+/MlZ6PyRYW4PHOrJxN9H&#10;l3yJzPaQvM4ptBZnmp70MgaWTOFhA7LJ4HfWQ7fsULKER6JRIiL560LWdgmXUGUvazU/G9DNHLAk&#10;EA9d8DjLnRVz63Mm6W5M/kIfY0r08FoL3pK95rdm9exlnLp1GNubH2UoEWyNEyUNYQmGpKJkAqLN&#10;MROnzDMZ1NdbPOX51m+i+djZWvBC6zGGXCU9qtOxt2eSvz5SVeIrAeQL9sHewOIkv+6BlZ+j209+&#10;ol9p3/D46gyfFKv4sr0s1uOB2sYX44rv5DgH/N8+Sl77PqBSMtgfs/C5EsHWWuLHPrMdrbYxc8+s&#10;356zKZ/iT87UNVy4O3iQCWBJAid1WKADcaJ+Qat2QWwGQjRtqF1/46KF0ZI5adCctatPPkjfdFNa&#10;S/QQLRQUCg4dAm3YhSKgdoD0u4gkBbCkT8Ljn8T792g+RnXw9eMVCNjC4S/Q4PcdEQmV5NFHBYIE&#10;FDD8lw1Po9o+SlA3z0ySyBVw1MmGrVtfegqk5EkkzS34fcEXfMHNa17zmssYf8HsrSDd5wVsrf5g&#10;xPcAzc1e5rOH5PpDEv8+Tp0ciaH+9FLSlx7Wr4T62ME4/UpYwI0vzHZnH/6J7JId5lj6JmPym5OO&#10;6QnRK6tP/eC1eeZ8zWkvlPcJ/NqehoK/y8ceQ0lCCZDLga9ILHpL4LworaM1WR8f6+zgVfKZzhsb&#10;Jce8xurj28aimbfkxPyQTsbREQ9fpZc23UvclNHNTTZeY43TT79K6+jippuxzrTEwrmGxipLTlzE&#10;fYyojS4ZoS+7ZUfzFX+skz5kZT9tNouPTsZZB0RnE3zG0I38ED86PnNmC/6XLfSpl5zbR3Q2LfGr&#10;ruxtIGy9kooSCmuWUMDqJRSPgxI+mHx2qx2t+jk2On1qs0PfY4Tze4G9PettrQQIatPbePZgNz7C&#10;TnyCL3dGnd3Otr0So2AxoJglDovHbF+Mk/BBMd14fMUCezpp0DjJI1+jr+8r9p1F7dbD7nxwJnfK&#10;9ok9leyAjq+9U2Y/9jKXve/M8Bc2cG74FtReuDt4sG8AoUClFJgckgKcOtpsV68NOT90uNDVT95w&#10;zjHLSRdIz/FoMH0nXYkfxhdvpcN5YnQHomAhoApAgqbgSS+HWnBw8P0VsKRPEqWUtOmH5nfo2cHB&#10;j15CByVnSj9d4b+FQHU0CSKULErg9JHDnpISQUcwItM8dLMG/WiSMkmfgGNNLh5j/vk//+cXeQIB&#10;HY0pUJAjeEpKX/nKV15+OxCf9VqHi4XO/nhEAPQHI8awRUG0oKqE5qCTfaGjOr2VAuxMxJIxEyx8&#10;J6LjV2aD7DDxlEX+5CejBE9bCdHiiT7LcOpTPd+D9wn2ih/bP8mBssTFpdjbJPsuGVIvCZtnhL34&#10;XUmGPewScZ46E/jab/5GBp7OUGcLGkMeHVxMsKSQbvroQid9aNrWRGYylHShR+tsLF3wQvo5B5BM&#10;+0gf59rlSL7EwsXpQu27ZNouV+ejt1HWZa3GNbf9p4t5zd/aW3+JmX4Yzfh8Bm/7UgI40Tj75/xZ&#10;h/FoydXWTx/t3gSeiaD9lhhZj1KiIKGQPFhrSUdYMnEN2aU6GbMO9UPzKKMpo5EfH0wGLOkuAZx9&#10;xvXGjJ4Sn5IfyRSa9bKLPWEXe14M6szyBXV7Kg5J2MTJkju+j6eHc/EYDW9xOBnFDXXzqePNR0J7&#10;LFH1BhBKAPs+INTX2lrXNbTGuWfWjt5esDHbsUMJoJjA1zqLncuFu4MHlwByCI4QclhBrFKAOhMs&#10;5UQ0QXe2YRdjGH3yn/QwWeZ1cCftNsSX7tqVoTbEE1/YYWAPwbkLUyB1WThEZJQ4SOYEhhI3T4gC&#10;g6CgH58AULIiUODzMa9gAiV5yhJBiEZWb+7MgaYswJBVMkMntrEeurOrBNCajDeWjsbQGY9AYG3m&#10;/gt/4S9c/jn+X/krf+Xmkz/5k595kva7gV//9V9/0d9Ya/LRsTnZxzzq+uDUxdzsx2bmEYSNMS89&#10;jTWG7Ow57UTWRGstgM56iEfJl2qTCdWTqTS+9pQRr1J/choXRmvcrMN8/T6ht0MzCUSzDy7FEi6+&#10;LSlCL1GE2vzEXrGXvTHe+YjPvhYvumStnw8ko/4uSnbRphf/KEmRmNDHPJ05enYe8dKFrZPhrEOy&#10;pv7adGjN5JCh7hxLmtBKLvio+V2cLt1+S85l2sMfXjrRzVhobXTi7+YqPtEZ4i2xhiVl1kJ/62AT&#10;utMNr7mah17k6KOzcR/1UR91SUyM6XzhJ1udPo1tjVA/2dZTAlhCVuIAnfuZVEku9M/k60RySjqU&#10;+MktyVNCdBgv1F9yp0yn6vQsUZ/jJuLFB8m3d/S3p3yBLewLm4s7xU0oXrcPfE+8Lr7oE4Ml3GKv&#10;WCqusj9ebQkjGrnG2JPGo+Pjo+ZCp4NfjSCbbfso2AOHxNUbQMmffSjBa2+srYSvfUFvr2orp106&#10;W/zB+eAjsPsOLtwdPOg/AumgoFUvsHFkJUTj9GjqtfUpaztcXYra0ZJx21gYT/POuaor07sxrUe9&#10;ca0p1J6I5kB0KAQOQd2hKcg6TIKrgyxgCAQSKG8CvTUTJNAcfAceTwlgyYW3hCV5niZ7EwjRSwaV&#10;kkB88QpE1ih4kJU9YWtUmldgoqfv+UnufGRLro976WNPBAbrxfsVX/EVl5+K+fEf//FLAEHzG4HW&#10;a7/o7xL3vUeyvPE0r7laK5ldWAKOC22+oUAXgPBYh3F0gcYXONGVaMmPNvsh3SBa45PVuFOOtTSv&#10;tvFTdjxTH+Pxlxzqa251tlC3LnXlfUKJkJIfz2TIftgX+wP5tn5JUhcCHvxKbWtyRpKn7rLLduSZ&#10;T7s+4ztb/BJfturc4TOWTKXz2tkrwTInPdDJURpHX20lWfgryZE48GUJjdKF2OUomWCLkjt2qL/v&#10;ZLmEXbT4S0LoQR9zWAtd6JiurRVd3CgR6xy0LshWbMG/snn7Yk14JXrZozOkD2+YbCWezl1JvrZ1&#10;lgA6971VYwdondZbQlESyB5htphYUkZWpThZ0qeOBz3aHBueNPzpqJTAnkkgnawnxGsNvQE0NzvY&#10;L3vCJ5xLyPbsbg9hb/WKC2i9DZToidvir3H4xHn96PrFBG37YC/Jdh8Yr55cfGIIHvqxs7d/fK6f&#10;r7GGvoNaImhfoPXPtj3BF7ZX2YjtSv7olj/xP2eFHnDh7uDBJYAzeHEKh6W6QyNIdXjmIYoeakef&#10;vNqTF80c56E85dX/KJwyktka0NVrV7e2uebWOkv9Au0MvoKQQ6VOdk+IEjRJkYRNMChoCAgCSyV+&#10;dWO8iZPUKUvw1MnozaKELT5jBB/rdJFm0+ymD906zSHI0FP9K7/yKy99vqvoy8x086PO3kR+4id+&#10;4uVfZ/lpmOc///mXeb/sy77s5pu/+ZsvAct4YwUutnHx+ugXshE7mF9dsJVMuHAEG7xsN9EFJuCQ&#10;ZSy9BduSKmi+1qPUp17f7G9M40vWGlOQn/TqyklP1pStng5sCuvP/q2jdnifwM75rn0IJSQlDKE9&#10;4yt4exuFzxqit0773NlxseIlw552ZvgguzoHXYDsxp7ksKWHJOehs5YN8wu6k52u+RL90PRpQ7xs&#10;z18b4+L0XxegC9bF2qUoUXCR9tYPzaXpYoUlf/q6VCUu7OQypc+0E92suXhRkmytzjM6HnTniZ7q&#10;aOxLllJ8MR6Sx6aNa73qxqPTYz5oKcmIFqY3XbXnm8ASMmu05vmx6kw0SiquJYHsOZOO6uynT908&#10;2TpaOOnpdNbtFZ0lNORDCaF+iZS1Kcmx3+lgvfyOPTvL0N6gOcfqys53cUOZDxe7xUf2txfFeb4s&#10;vpPLn9Wh+I2fv/PP6dv2z17Rn337HmPfabQP7UX7UcJnbUpta9TfPtWPDtmrBxfIf8zPt6yfTvxz&#10;4e7gwf4RSIGdk3KMHBY6JBM7RGE8J+88cJOmnLxoHcb6wkmrfvLUp+TYsz37W5d1Vq/d+sMuNIdG&#10;kBZMegrVFgh64+cPOrwJlKgJDGgFD8FAEBJcBBJYwuejWeV866fubaBSkqZEZx/rSLdpW2UXraD0&#10;5/7cn7voJCiyh0tA6YkVD50EgZe97GWX3/oTYAUel1/BUMLoh67Zh2xzGFNgpEvJnwuGbVxEXWqQ&#10;7cIuRzKswXiyyBUkzVHgDdkN6p88E0+6tr05+8iLdg3ji9e8lfrbO7KVaO0BZItZ3ieUHEkc7IPS&#10;BcCHXTz2yb4qYRcEfzdOH79qr9T5T2dingvr5Q9dbHigcdmQTfPd7MUH2VE/GV2k5iKLDHRzaPOr&#10;8yJT0gtaIz93AbpMvVXxcWBvhFyQzq5EwuXIX9mipA+6gJXOgsuZ/nTuEs1+5kkXeviDKnajY/6v&#10;zX7ZFJ/1sK1x7N4ZwYNmLBvi16etv32EzVsyD+nlDNIrpGdJnz5IHpo+Z76kSeIwE8Brb57wQPwl&#10;bZWhdgle9ZI4+zITu8kL1UN69aZSvbZ9qI2PDAmt9WrTle540dnG/tmHea7zGYgm3jnX9of/FRP4&#10;qTd//Ftsl9BpkyWGaxfz8ZLHp8kgT0zHZw56FEvtt7XQ0RrZmu+F0/7spg6zFdpM/OKbCSDbsDNb&#10;dOZ7oHC26NJ5Xrg7eLB/BMIhOLC6YK2uDDm4A6LOwaOpQ/WwoK6ctHiN7bDVDpv3Nt6TP97q1gHR&#10;kqWMHq01t/4urdl2OLpoHB6HqAvEWMHApVXCJhgIHBI2QcFTI0QTEASa6sqeKnvzlxyBQ2Imqexj&#10;YRckO6azQJZtWz9dJKXe+vno91M+5VMuSR9af7lrH7qs/Os6/waODAHJeB9FCBiCk7W7fKzbHghu&#10;eFsHGwm+Lhc8LiZ2MsYckO1C9szO9E1/skIBUklPdXPRS70+9qvODtXxziStNy7Rsjv+5E/Ub510&#10;qoR4k9/HPzB74rEHlfA+Ydq/ur2xV12YJRz2uMQt/e0TP3NxauNRzyZoXSbOEzvo12ev2lt19jEu&#10;2+Kb2FmDZCmNh12+xprTOkqa8i38SueyxM9boL7LhyY50A9dis6vJIIdXJ4SH2UXsDq9vB33dQd8&#10;JU18XRIF2TCfZktnIB3D6evp2hlpLUpjyWi/jGOP+o1R4unMqZfg0Q+qw3QN8dJXveQDD1tIHNhA&#10;8quUgLCBJKOkQimpwH8NS/RKzKqftPhne9JL8EoS1XuTRV/09jLZkL3sSbL1syk6e3aG+aS9EDcg&#10;3y1uKNH4Gz7IB8XQHvChs49W7I6Xj9ozMsQJMpXo9l7pAZ0udLN31mZN2ZvtSwDZvESvdnV0pfaJ&#10;2TK78Qtz5a+dPWdce+Hu4MF+BMwZSo446lkK3rMNuwz0QX1z3Gw3Ppx9ta/N/6g6PMeE6NC6tFuf&#10;tRZc0eb6Yf0dkhLAgrDDJCg5YOZ0yD3leVvX70WVAJYE4hEU2IDNBID0lXjg662g8RI+sgSdaOQY&#10;R29jk6UU2KCg1LwvfvGLbz7u4z7uEszo9sIXvvDCj8caBBB6Wj/E18/S4GOLj/3Yj738dIw3itrN&#10;aS4BZQYXFwwbdTErsx07Zmc4bT5tUiLGVtFmH3pYQqZs3Jnozb4wGhlnu31qXpitwzkOvxIN3+S9&#10;T5g+ax8kFSUOXQTKEsESQHyQj3UxutjsUxdHe4gHtr/mzI5swmehCzCbkoHPHPmIcupLFjm9WeGP&#10;Hn6ya3o2Dj8/lARI+Po+VQmgugtVYicxcG67TI0raUST6JCDz0XKLnTEx1ZKdoOSETbVD9kRti4X&#10;vGSLrnRER4PWWeLYWDKdJX3igv5kwnhLHJTo5ohWXSLUXof6JH3WEFqD9bKJeNCb0BKQmXxkO9hb&#10;prA+pT7l5Icl3if9Gp/kbb79U6dr9JI79frsBXq6GWeNfJX9nWV+XNzlS2Iq/+SnPWw401Cipo//&#10;+aSm2C4e6ysZLDbj7VyQTYax5DpHSg/bYrrfaFXSuUS8OyV7z6RbCdH0oynR8KrXJqNx2cYcfIA/&#10;d475kxIu3B08yATQwYBdytWhwwK74LoU0c4LUjt+7clfGTY+jP82nDpM2kmPdqI1KR3Q1tg6Zx12&#10;UXUxdTk5QH2E4pA5YMZ5c+dNgSAhWPRxbgFCcHCRutimHYxNH+t3cQouUBIjiMRvbDZqnLrLFbok&#10;zWceAck4NDLMLwip+0MQ3zuks7/69Z0/iZ9/Hfdt3/ZtN1/+5V9+CSrW6jf/XvKSl1ySU3O7xM0t&#10;cAksM4Fw0bmgshfbdcllV8FGiQb1a1tHftA6a5f8QfWSCbYqSYHa2UwZH0zOnCM0Tp96Y+KH6aaM&#10;BvGby9zqeKbe9wn2ob3Ib+1TiYB9q+xisF/2tSTM/pRgqVu/tpIPnPuXD/M9lx2/Zxf2oQe++I1N&#10;N6U2f9bvjOKB9oMMMp0J8+iPvwusS0+yJ6ErqZMAehsoqSmZwRfyc6W3Xl24ZJWUlMzwdfZiHyj5&#10;YN9syy7sq88arCneeTbYSFt/dGP12Qf7IaZo6y82mMea5zxKSK/2cu5xtMpQ7JpJoKRJEsgWMwHs&#10;DRObsFs2Vj4KS2TCEswSwBOzdWg8PcVZa6EjmvFkqbORdVgvW5boGGNvjEezNrZkO5gvsyu/Eid6&#10;YC7ZK2aLnX0/W9lXddTFeDzx83dy+SdfhXyX75Ot5M/4zC3mmH/uAbT+/FQ590HJH9X1tzewMeG0&#10;Jfl8oHPOPzs31RfuDh7kR8CcUinYVAq0HDrU7oJzAXbR1dZv3Byjz5g5Njpa4+NHg7Vh40/Ul5x4&#10;67MeJX2qh60vnLzTBg6HgCvAVArEBVkHy2ETeBxmSV9v2pSe8AQMgcLBF2DwQbrOuVsnmrZ69krv&#10;aNk6XY0VyAQlwUbgMr/5JCgFNwGMjt4M4n3Vq151CQxv8iZvcvPxH//xl6fTz/mcz7mgoEJnH4GR&#10;YS660FdwLagItvOCYydYcDFu2hQWjCe2DnOUYAmgtbPbREEVCqYF1OrsYZz6TAThlDlLfPjj04b1&#10;t0ftVzz1kxtq3yfkr/bE3tgjflsSUJLQ21t99sF+qhtf8qLdfton6yM3n0RjBzbJn9mE3ynpAcmY&#10;PoCWb8Bp23zHmGxPtnYPN2j4yXExesPnZzUkgZK/cCaA89LsUlXvu29KcvDHdyZ/JV/o3qywL32s&#10;gd2U9MTX+YBihz7rsj7JCt2Nh/alNzXRjUM31pgZf+hERvuoRG+PIdqs0yc+Y3ojKLmy1t6UZg82&#10;CrOZxEKdzdV7Y6o+k7xoZ4J3tskRR5Onn050bj2So5I8dSUe9uZjeEoSrc+68NkDfpKvsKG9yUft&#10;G3/y0CxGesjoExcP8FBbKdlTlxCKo+pQvDWebHHHwzQecs3T2cj/6Yyubp/tobWxI5vnf/Zg/kEI&#10;27NTfjn3Bb39mnZkA7ZgH/PwKfPTNVvAhbuDB/sdQMgxC8jqsKAOO0xQwK4uSGvHO/tuw/iUxk/5&#10;6snSjm/SmyOes24Nk9Y465zrU9cH61M6GB0Sh8Zh7clcEBZAHTSHjy6CgqRPAJBglfxBgaU3gJIW&#10;pfmmfgJFemRPAap1QrrpmwmPoCMImd+lK/B4G9kTLZqnVHqR5f//0ud7v/d7L+tyqQg0AqffAsQv&#10;8HbxThR0BStBpcvN+AJLwYXNXPL5VTZFm/3qyvbDeiFbzDpdoqlbuzactqgMJ9+UMRF9ylTGW1vJ&#10;du2FcuoLZ5/2fQI/De1PPutCdBGURED7qLQnePHw9fYHrf3i09bWHrKLPeez7MFW9tJDQ7YjDxqD&#10;N720O3OQ7dqL/AU/39LWbw77qg3JJ8dl5+KU8EkAJX0lgN4G6uuyLPFw4Tq7LteZgDin+l760pde&#10;znMJoMu0xMTZ71K1FjahN5tYa+dBm20lJ86MPnthvBIf/SUYxqujQbxsb6+U2U0b0gnSo31sL5V0&#10;Nae2+aI3nu76ra/EjY1KPkoES/ZKMkpAsuNtaE/YsfasTySbXPK16VKCR096t950VULrYRv+Zi3m&#10;yAbsaw/4bf7FZ/hQZ5X/QD4l7omLvfGDYjeftz/a4imaxA8vOn/pYUfdw7eYLP7ipZs+vk4f+2Wv&#10;/aclvPTlH+zF3r3BZn9xWck+JXhsjzfa3JfeGGbH6bNs6FzzyZBtlAt3Bw8uASzYwgLrRHSHpsut&#10;khMLfF2E9YXGosE5fvLOPlgdj7KLJf6JyY8Xnnz1kZGs2tHi1Z5rhh0UB7cEsEtSQBJ0OvhQYBAw&#10;fBQsYPRxQh8VCAr4SgLpx46QDq1HQPEGDk92bm1KASs5ZJpT0mkegUkyqJ8MbYHGH5VIDn2fz1tK&#10;a3LB0ZkMgchFYZ3pM+0miAi6SrxddNmFPBdYgeWaT6HPtn609mHaYyI7SCjUlWF05bV6yF7VzTFx&#10;0iYf2wrk9kIQ14eHDvG1J/lT+4PnPqE9sT8uwhJA+8ZvXZD5bwmhtdnDxtgfbaV9JbP9bN+s095p&#10;Oxd42N4DCV/Emx5kwS4ddWPxsBtbs6mSLvgax7b5Tg9U9sB4a3LxSVygC1MCWCLYWxQX5HxD4oKE&#10;MzFhF2fXenxPy/qMcUHzfbzqbMdunQP6GcNuZEDrnomKPmOMdSmX1Cmts0SW/Gxp7V3c1o+f7BIi&#10;ZzHUhnNvoXrzNrbx2nSB7MJG2bHEuCSj5EMdb3aE9K5+Yn2Tf/aVtJAdzXrEIrZTth4JjbZ6b82s&#10;xddZlNaDTseSQXbjJ3zK2eR7te1v51YMFC9nAsiHlWJkyR8Uy8VXfliSZ//JF3vRPHBLEPmpfvPQ&#10;XVzx6wvf//3ff/kjPWvKRmzOZyWA+S5/th/ZiB3thTW2H9rtT3Zkh+zFfuzDf/jSjNPKhbuDB58A&#10;OhyctYNRHTo0So7eAVLiq0+9cWjRw/rIgLXnuMk7cfZBus5+8hp38lW3xkr0+hqDPm0CuwC7zArm&#10;ApVxAoQxEioXh3+XJji4CKHAIiiUoAkI0GVXMsGWyi5QfCUieAQc/HTUji5wCVISQIEJCojV9Rtn&#10;HUo2KvCZgxxrIENiKOExRrKIjz7WWjDpLQY7zIACp83C7AkFG3jytI/5VH5Vmx1mH5xJnnp86uwS&#10;7TZMPjQ3uxivz1i2sg/eprJnT/n1K0/fUSbrPsHeQIkEtF9d+l2uJQpdDl0Gytr21DrbR36AZn32&#10;vnWbCw9faK/4vD4yS2hOXzFHPtCemCceciVBZGiT7RxA/JCuLsguTNjHwC5Pl6nL80xAtCUJkh+J&#10;IJpkxIXqPPsXj+aTkJUElbRCOrGd84CuzqaSDmdFKVFxudMRvzIbsJ/SePXsDo0ls/UbYzw+e4en&#10;pG5iSZ814ZtYkki2Mlr8kq1sMBMPSUkJBmQ3yB5w2vQ2LMGZOGWUvMRrXyQwJc/q+ujMXtm4JB5f&#10;9mgd9t84e8LOfMu57cwWk7T1iRl8tlgNnX+lRA7WJ27i53/iBCR7PnT70XwxA1/z0eNbvuVbbr7r&#10;u77r5gd+4AduPvuzP/uZPaO3dfcw0x7A/K9kWb3kD9oj9PbI+vktG9lbduEz/Kfz1PlTX7g7eNAf&#10;AYfzMivIT9rZDx2isH6ly6L65A8nD5x1srTnWLRK9PpmfbY78CfOAKBsHKwPsoeyC1EwdpAEIgHU&#10;AdOGEsB+cLlgIhgoJVQSqwINOprAAa2zyxNPCYgnSk+TkkcBhn5dfvg9sZbsSSrJRjdWUthcEA1K&#10;9pJtLgmO3w106dFR4NJvDgFDIBV8BV7JRG8t2GIGlInThmH0WcL2y3zWP8tQG7KT0pjJkx1nHVrf&#10;LE95yUiuOl6JMXvO8e2PuflNvkL32vXfJ9iXknRYApi/lgQqXZD2U3/JCb9Utjal9dtr+8Ue5Np3&#10;fCUqJWZs56JkUzz5h7ZzBM3Fnuymv3MFyVSmDzSGHuYmhzzjze0ylOi59F2cLsOwy7EEI3ThsoUE&#10;wkUp8YAuTnPTyyX+ile84nKO1P1BlIck35e1x84DHZVsyYZsKTaQTzdtyI50tla2Il/b+Pj0KbPn&#10;fNBCRyNbslMCr9Smg/m1YXstuZiJX3U8ZPEDWELFTjMBlHRIKmaCMROQM7EOs+e1vpn8Jbf9YX96&#10;9AZr7pO6ddGbPdStvbUaW0JFJn7rZEc+xG/YvbNqT5SQz/J7cVTsU5YIiqHa4qK2fjLySX5YzBW3&#10;k4VmjDNBXzr8g3/wD25+6Id+6Obv/J2/cxnfObQv1sw27F7ynf/2cALbBzZrf4zL3hLJkj9INt9g&#10;B/7GzzqHdFq4O3iQCSAnrnQo5sGADo7S5aZeu7I+JWeH0U9Mhjka03zaxlZOfvXmRgsbO0uHU19j&#10;lGH0ED+09oJD9pjYRSQIC8gCcwFUcHLoPvIjP/KSaEkEPTGWTJX8KSUV6oKFC7MnSH3a9fc0KcHr&#10;j0rIFlygMXjq8zGwN4/GkE2eseolf2iSPvx4XWrGeeNRIml8T67WKyh1iRRErB+yBRRQ8J42g9m1&#10;fdHOz2Yd2pv8Jz9o//QrJ//cw/xlJnkCcMmbskBdf7Kbd/ZVTz7d1c0fTRmSEWrfJ7RHJRb81N7B&#10;mTx08cRjv9iEb1kvm6FZk/3tAmGXePmr8fjZmX2Md1HiQ+cf7VsXT3ZkZ/3k0llpPjzo+VZ+1jg8&#10;zgGZ+p3BkhYJjIuzS9QF6eKcSUjJhUtzJhuSCJcp2zhbf/bP/tnL2fEmWPLn7PjjKGud9sTPDmyk&#10;lGSxqXb7YU1sYg1dxCVj7ZU6entmbH3GazdGv7WTx87QvhiPD48EgI540xNqJ58uc+0SDraUVGfD&#10;EjUlW0o+8J7Jx21YwlgCU9lbLTLw2Qd6QPX58Albf0mvNaGJUfjZClqPNjviZT+24tP8h606w3yp&#10;GCFGioEeuMVDcVwd9haQf7MzJJMM4/GIncV1pXOgz1z08S82v+EbvuHm1a9+9UUev6AjtE73CNuw&#10;yfRj7Xw5bC9KDpXsTAb7sQG72G+2Yhfz0RnyE7hwd/DgEkBBJWfmpFBAEdzVC+KcPBrUrgz1O0zK&#10;2T/55niy8dc2DqJr65t0iBbWxgOvzVe7NahPLBAorTt6Ngk7LC6iLiuHVgByyARASZWDL6nylk0A&#10;KAkUTNRL8AQavNbqIsMvUdOnxGecoKJdEMIrUBWsvB2UwBmvzR5kGi/4WJfxAleJoFKf0nxdpPQl&#10;x1g0l4eg1WUj0Aoi1g+7lKcPQXacpX71ifXD6V8wv0DTd01mdPztc+Pzj+xUcIcSjurNo0SHeGdb&#10;f3PkI83FZurKOa/x9wn2yF7xTxefMprLwIUI+a2Lwd7iaS/sqf3lG2ja5BjD5iUi1m2t7Yu1Oxfs&#10;xr88VOjXB43Tn9+0j+ToQ9cfPb/R78LS1kc+/6QjOSUALsXeXrkseztSsjETkpKMkg5Yn7qExAXq&#10;DLhoyWI78zq37JkdS6ayLVuVrFgTva2B7taBDktKrNk62iM6JE9pndmEXG10NGgsNBfMVuQ5uyX7&#10;EozqxtO1s61urRJp87MfO7In2532LKGbiWD2u4b1i5P42xNyobZ+87P/fDNWrFW3fv3q9gcfO5YA&#10;9jAucfS1AHTj2c4ZtXfOOF+d/gWdZf38vtgrSRNfleIjGcZlZ3Y3lsziJuT//FSc0cbPzuztocKn&#10;RGyhbU2hPbCubJaNSgK1ldXDuTfGlgCSx45k8638REl/vrRwd/Bg3wAWpKC2A1Nw5vSwi0/ZxYcn&#10;+uSBXZ744o9HXb965axPWrKiw2iz3lzNB6vraz2Vk7f1Wvs1ZB/o0DhADk4B2yF20DrQgoc/uuht&#10;mmAgsZIESsAEEigwCBrqJWfqJWcSOm0yBBgoqCgFKjwSQMHE2wnjJZ9sod8FXGKJr++yNZ++ghzd&#10;jCGfHQRQQUSAFbgEYIEUWntBhP8USMMuK7atrax92nnuK5Q0QHVj8JsjOcpQu320x+21dvVkKkv+&#10;IDvag8oCeHbGn8x8pPqcs7lg890n2J+SDD4Ko7kQ7aU9dSm0r9rWYU/zc+vgH0qojw3U2aeL1Thy&#10;+IS52JYt+VT+hJYc/Gj2rwup9vSr9gyyLZ0gmVDdOPwSGBf/vCxnciFRcTGGJQp83NntzQv7sIXk&#10;RyLg418JC35nwbqsm+2yobKkio1rs4XkBFpPvGKEfrydpc6WOvvg14cf2hPrbC+zm1Jf/dmwPjYy&#10;nu7hTAIh/ZTokii2YK8Si5lQsys7wVmfmI3JyO7K+ktgkmu/4rMX6UkXeuXL1l2CRH91trT3+tKd&#10;HPLpn53ZoVhjD/kUW/Ef2Ll19tk/v4N8rTjQGcnO5s0P+TifEbf5vjY+fmwMPejKp+jAHyAdobr1&#10;wB5O5j7MJE8J2W/uA5p76EwAzZsN6UsfaA0LdwcP+juAXabqyhxeOfHsU3ZAHJh5gcPJG862enzw&#10;vFT1JR/Wh64+eU+ekzbx7C8YZAflxOzkADlI0KFy+TlgApADSy/JlidHCZcEy6EvCSzREFjUBY1Q&#10;EiaAQG39EjYy2VRQgfgkfD2hSjbJNoc+9d5E+tg3XnLphF+7hBCv+czRZSoIq1ufS8IFVQCZlwyb&#10;uIDYaNoQZsdp92lbvNkfvUAMzz2B7UE4+9TJMC7alJdPZkd2Yl+YzdFcAvobN/VOV1i/+jnPfUJJ&#10;R/vWBS95KAmBLgf7a+/ozB+tu7WwX2vVx97oJcnT9hCNPxjPjvzJOPKznbH8TR8fNB+aPjLa1+xt&#10;PvOQkd8l31hjnEHr6c3JvBQr0UMXZG+LPOiwAxo++vrfvs7F13zN19x81md91sVGfUxsfZJitjSn&#10;88DOzgo92FofPafdYW+z8Knrwxd/8jycsaU16yMHnV2MTx45nT/Yhd4ZRdPGZ98ltyVX5of5A3kS&#10;DzZ09vtIli0latfeQIUlKeynzpba6r3tU48vNJbsZJRk06M3emxLx3wZnY50V+LHZ83G6zc/eX18&#10;DK2PPdmEfYup+TbUzu/5mDOhzq75ppI/si95ITn5tVjLRxqvjzw6tmfGZ/v2VB9d+WP2Zzs2yk7s&#10;NhNB9cq5H2wwE0A2Jd88fML89KDTwt3Bg30DOC+46gXgyg6MknPXrr+68rb6NZrDoTxlKCd/GA1/&#10;YztoExuPR+mQR4MOMr45b/TkqWcjqA67jBygAr3DK3gKTmR6A9dHr7Dv5Ek0BHhYEnImIy4g+rJz&#10;vGR2Ubs0JXfk+V6SBLN5jPcWURLqkkTzBtD8Ej3BCb+x5sEreJlDgBBQBA5BQ5Cyvi4hay6AFFCn&#10;fWD2g9mULWtPfrzxTF5lcuJpzBw7xxsH2SlkLzaA6nwBHR87WrOgDUsAp29P+c3bXGTFm9zwPkGg&#10;h3xSae9q801vB2D99liZL/MBa+hyO22YHdkCH7oyW/APMvkUvvrZMn8LPajwT7z6O1suJ21z1CZX&#10;SSa0X+TioWdvTlyeJSx82UWK5lLUL2Hg3yUZ6i5LCYTfwvySL/mSy0OVf4Po3yEag1dCIRn0HcDP&#10;/MzPvFysnQ22ZDd1crJtCUz2V9KTrUsAyBY7yEYjRz9b8FG+1vr1GUMunmkXdoL8s3MZvXl620SH&#10;3gyVXJHDDtYrjlkHZEcJSB+va5eEsKuEo8RDWfKiDbXtw0xYkmmfyLEP5qYj3dRbpza/pSOfYKto&#10;rYtd0I0zJhuyp37rZAsy+F1nvXPNd/M19uaPYnE+qeyM421cft0YcQRNO7+sLdGjB73U6UI/n+D4&#10;eS766e8egexXshxKyksAq9eG7G3f7CPfJs9es1XnfPrLwt3Bg0sAOULIYTk2R1eGHLw6R4YdhlB7&#10;9uGdtHDKSGb8HRTY2Mkz29d41MNo6Y7mIFev7DIL0dkhND4sqEIHR8AsKAs6ApIDJ/ixpyDT5SYR&#10;DCVv0MWoFIjwwN7IoQn+bFIiWD26N3ve4pVoSuhKKgUispR4+qjXfEpjeyvpsiv5FHAED0GjAGx9&#10;0Fpbd8kBW1ROG+VLMLtOW9aee3GtHt8s2xf1OZ8x5mIrtmUHaF3sgp7s9jt7srn9Yp/smw6tpbHV&#10;lZAc/LB9uk8Q5O2XErpoIJoLho/aZxeMpMjl236XrFgTm7EH+2VT+88ebN4lai/0sxvfYBv+zyfV&#10;sw0s2XYu8l11NPORXyyacQl23vC4xDpf5qAvmiTNBVhyoQ6t1bksqYHRSxCs33mgi3lcoOxR4sdG&#10;6pIPias+c2ZnY7T142PbLl7IZs6KNbGZJAAaQ7bx9oksMpKPRx9fMxbdudSXbbIbHnZmEzTzkUl/&#10;uohRypJBsvhFPqwtieIT1t9bKLaUACrZtsRDQlLyMROR6JNWXR8ZJZPtC7+kC1tlB3V0aM3swFbt&#10;B5o+a2FzdWOMba3WU2Koj53Yhb8VR2D7wxZ8nU+jFw+KD+h4Gkseezsn/FFf/ktmssmpnb8orVlS&#10;2hlU0tcesQ0/ZTfJM7tP+/bmjy21nevGsKl9ZAP+lF35E98wP1y4O3iwHwFzVg7NcZUc+kSOq4+D&#10;axfUCx4Q/eyfmKzqZMLaymjxxlefNj2V5oo/nPpPunVOGr7eTkx6Y/XDgqw6GYJEgbzLqMMsgPZW&#10;gQxv3CRmJXd9BNxFqB7q7w2hi7VgA+farRk/XoldiZ7SXysab10FLN8PdNniwU8HY/2VY0/DZAqQ&#10;Li2BR8DQFpysrzVabxdLvjPrkK3o2h6ldyU7zv76srE6zP6Ni5789qM542EvwT37smUBvfmmPLYV&#10;nCevNpvkyyfWl0x1csL7hC4VJbSP9g/NHvLRLnaXJn91oboc9FkPW2R/+0sGm9j7bN/a9WvzcfvA&#10;9vbEQwa7tK/18TfosuR/+XD+js/ZUuZv2nS3DrKNt7/GN59+F6fLT7LisoQuSSjZ09ebkenr1s0G&#10;6CUSJUouZP1KNMhW7KnEr9/F6pIlh775BTr7leyxhX68bGd9nTEy0cmzd+ZvHHnGosdDDhnZR5m9&#10;0cmTCLWOkgvrQyMHj/1mR/XWbV0lziVv7FkiKPEoEYH8qTdWUB2W/BmLv2QSorcn2ZlO1siO0P7Q&#10;iZ9aiz7rRNe2HvX2ge540cm1BsmQ/s6C8Z1ZtsrH+NE8y8UT2MOQ/uybT7K5Pg89s984MopRJV/s&#10;XGm8NVlDa7dee2QdnVW2Y88SQpj9S6Yhfr4NrZtd2YlsSGdzp/vC3cGDTQA5KwctuAs26gUxpQOh&#10;rK+2/ngnzv4OlPbJqz3nar5Qm07xJIe+ydaOZ8oLo+FpnZNOhr45jzJepb7sFQoaBXCHWYBx2Bw+&#10;wccbDn8Q4pLrwhMkXHjqLk2Bw2WmrpSEnEmLddKBngIReWS7CCVzZJD38pe//PJj1HTFVyIkAZT4&#10;mbvvBqobR77A1FM4/QVSaxGMBIqCRkEypNM1zK7ZU1nfrE9sDJz0ZEw71J681ZX42G8imjGQHWsn&#10;Cy1fQgsbE4/S2MZHm+V9gj2DkhMB317aP3vMR9XtsQu5RID/8gV2Ym/Jnphg/fZdnS/xUTxk8YX2&#10;xtgecpR8j2/iwZsd2xc+i5dPKvEaB9XJNWdny3rIoTs632tudTLSy0VfAugytD4l5OMlgi5Xl66S&#10;ncylLOHg/50B9Jk8saNz7UyT32UtYTGGHsa0F5BcpfWYK7p9UuK3vpKC9i89yLTm6Mk/z2WxnJzW&#10;Yr+VaHTUTlfYODbUbk0lUGyX3WBvAkPt3kaVmJT4RbcfjfMXuvrYjF3tGTSv+fksnawZWmNxSdu6&#10;jbUma9QH1ckgS581isX0PxNAtmYnPsmu+RafcobRS/7YBQ3qNx4ve+arfLeYPvcC4jFX89LBWGtR&#10;b832VFtpLfYAtgewBLCkMHujt1ZliS+fZZv8hfx0MP/C3cGDSwBzUM7KsQuqgrUyRI/W5QcL6tXj&#10;V6+vtnoH6+yPVvuUU50e8U4+NLJPuraDl/7V66tMpn7Y+Pijd7A73A50l5TA7CA7aA6dpzUXY3+B&#10;Oz+q7cKU6LlYXbhKgcblWfLWE2S66CejN3ouUMmgS7PATb6fGtBHT7IlfS5JvCWhXfjkCvRQ0Cz5&#10;mwHKGvOV/CV7ZB9l9XRm0+w9abM8+ye2J+r4GhNGS0YlWj4Be6On7/TBZM361Omkn3KaQx3as/sE&#10;ezeTB2UBX11pn10YLkUXTBepy1g/v+DbbF/SQCbf4pf6+IZ+vOzLByVE/EypnT1gtuN3ePggvs6C&#10;0hilOdid3tBc5lfyOfZ3dvilNZJtDro7dxKM3opouySVXabW6jI01uUomTCPNnSOoHNs7XhLMGr7&#10;HU36sh3d2And+VGnG33JK/EkAx2fvWBv8yizv7VYI15jyaBb6zW28e2xfn3Wb2460BOmN/vwU/xo&#10;UL/5jDUuv2kcZJsz+ehtXkmdciaD+ubHkzNh7M1fSYq4Yw52oJv57ZM1WA+d6K4PXT8aH8g2xSwl&#10;Oe2TWKU0hz1QZ7v8KbuRxeYhO6F19vlt/tj+qDdev/0Rk50F/SWJSm3jyECzLvp2jtq3ZOJHt458&#10;FrJ/+wD5NBvD9giyrfVC4/kVu1m7ucxBPly4O3hwCaAADrvUOSnM+UPteRDOwxHGf9Yd4MnjgCkn&#10;PZm144H1wQ7SpJOTrA5vfdYXb7Tq+qq37sowGehsdKJDLAhAB0tgEYgcPIHNZefjMEmYy9KlUdIn&#10;aEj25iWIp+Sw9bRmSR05xuN1IdPRHL7L58vpH/ZhH3bzpV/6pZf/XEAHOkkYfeR7vnEhR1AUXASJ&#10;AqQ1CBStq2DWmvOb7JXNotEV1oeubT31QbzWF32OnfWJ6DCbVMZ/lqd89fSMJ5z0eOsjJ1nVQ/3x&#10;at8nnAlC9S7IWbffEhh7z1ddGOouBvuePbq0sknnDfJXay5564+T+Df/wl8ffn4HSwKV+vC4QCWF&#10;SjLN29wlKOjOBj+kIzp9+Sg+l2L/UL+3I96WGOt7r9YnsbH+7CFpUEevLTl2LnozxT76YMmTC9r8&#10;UJs+1mhN9GEvffizs3nYH42+yVO3DnZT0hcm3zkmH3991cmsDVsbpBckM6QLRDcuvbSV+pRkWXuJ&#10;xUw4ZqJXAjjL7D55oHry+JvkTJwydwkPW0u+zQ31sZl+OrGtNt9mm3TVj1+fMr8mU8I095A9yWEP&#10;db5u74oDUGwp7nUO+GYxAd1+QX4++YuZymKm/aOzvebz+Ulnlt70QbMma5j24I9sZi1saz/aE0kf&#10;W+IpuTbGeMg25Ntv81szXLg7eJAJIOcMz8sUdrHBLruzjacxc2yYDH1TXrSw9uyr/iiag+sQqtPp&#10;lJGe6rADbs2zrc4G8Z1jpq1qd8iVDrhD5TA7wA6kQ+etm4tR2WVY8qd0iaIpq1uPPnObB00iR4Z5&#10;9AsgLln/ys1fL+L74R/+4Ztv+qZvuiSDLljrceG6WI1Rp4N9oLNgUYAQGOlekChQWF+BLMxm2Yut&#10;pv9A7TDa7A+v2R5OXvVzH0PjkgHjmbRTj4n4T7nTp0/Uly6V1eF9gr3L/7rsQnvYBcMWzo09dlG6&#10;9F00Lp1kuFzZEJ/S2vJTvuvtdm1JH99S55N817hsErKdSxT/TABhdCVfNSe70jd/JJPf8sv2iD/S&#10;1xpcjBJAiUYJYEmIy5Jd8JGVr3c5lmiwh5K+2ZIt1LMLWmdGO9vSxTlFY2NnzRrQnVtrUpofPz5t&#10;c815rE8d3zxv9G2c+tzfEjh6qUN0CSY6LBlNdzLMwY7K+NlAKTZIOsSJksDK3jSVbJWA6GfzEj5o&#10;X0pajONr8ZtDsgLJQ7NGdrHX7JFurckY61CaX731KMmyRnO0ZjT90H5BtmVr8tHtFR/ml/yZzfki&#10;vytmGgOLE3xXmUx6h/lFelU3pzo/Qw/bu/S1Pg8h7MKu2TGb8nGorl9yyH74e8OfP0Nzmrs1L9wd&#10;PPjvAKor50WpjlY7WpceRLtWP1GQm3KiV49+jU9Jj+rzcnFgq095s65vrgtqd5BPbM3J0IbZK9t1&#10;yDvwDpWA5TA7fA4lmp9r+dN/+k9fPg7uI1ioTn/zCDSQri5YNLIFIwkkGt4SQ/2ClKTwIz7iIy7/&#10;Ysj/m3TQ/VyFtsBkDpeyy4gscuhecBFwCg50hQWJ1hmyQXY0f/aB6DBbzb76lejJSQZsbDzRGj95&#10;4aRXD5OfLmhz/spTDt7oYb7F57TZNBrUDrXvE+yj5KALpctE3cVjffxXMoC3fbXXeF3MypIGa+Zj&#10;vj6Qf/YQ439f64P8Ch1/PHxOO9uyj/n1l+gZy5+nDOOmfenGN+mtHQ85ycRjnS5Ab6H6aNLliOYc&#10;8nV2sG5lMp1b63G2tF3CbEjv7NLF7GyY17mcSRhbkYfm/KNb10d91Edd/I5cqB+Sg64kW1kfOdaU&#10;nHDuVWu4hvQ825CO5pp0c9jr5Okv8YMlIhKp3jwp2RJdctGbKjxo2TtsTO3G4CdHm270QScjG9GL&#10;7JKY9Ms/8RpHFv3ZmK3w6+PP8VqLvSYbDzvbA6W2+fSzPb/is3yCb/BVJf8rDvABdX3qxk9sr8xn&#10;fv4NzaevfZjYnluTNcxEkO34cx+p9xa2RDD7wvaHPa2fPPaDrRUu3B082O8AhgIe558l7OJUFsi1&#10;HYbqk64+scMEG6OctOrwmowQb/xKBzAaTE/6NybaKXfS1BsHZx2P0qGdfNoOvpL9BI8OvIPm4PWk&#10;K0j4+FYiKAnsoy5vC1wULjWXoMtFW+BxyeH3D+h9fBt2AeL70i/90ssYAcZ8AgJdvJ150YtedNFF&#10;0JFA+uK6+SSA+Ht6LygITAUG64DWBlsvtH42ya7X2vgnvT7ltH2Ilp/Unv3XEM/kP8eky0mbfOrN&#10;e5aQf2mXbGhPjKbkf8r7hC4Ql4k9PrE+fsFf+SD9+Yz97+LAZz18kr/A1umvzaGvNvQQI0FU4jGO&#10;vZR8r2RNH58la/p4tqVD+zXPHX+kq35Irr3hn/rQrMeFOS/I+WakS7G1W5+za80lQS5Z58GlSxa6&#10;s+EMf/Inf/Ll3KEZz5YuVeNKSrTJNYYsPHQsLtBTSUb+UsJRH1q8+ujIDmjOnnbzz71uv6ufSEf6&#10;WRv90NhOida6raP1l0Qp2QDdnEq2tMYQnzh3Jn9hb7Dw4C9howu91K3NXOrZw/rah9YdjZzil7rS&#10;fuKxXn3o1sl2zdH6YfJq52vk4OW/fDV/5avq+vDyX3umTl97aTyZSnS6tl9QX/uYLuqV5ubfziaa&#10;NbA3+3mDmo/3Zls5E8D59q99ZePmJ59eyoW7gwf5BtBBgxw35HxdjkpYYEYTvGZ/l+rkn1jfsyFe&#10;sqtXNvecF8brAFafF3x86tfardcYONtzjJKtGhN/9nPQKwUBB6ug4gA6kMbSU0CRAErIJIQSMm9D&#10;XIouUwmfusPvO0ve7vk4V/Kmn3zJI70EJD9WKwg8//nPv/R/0id90mWcQKHfQe/juRJMY7voC74F&#10;T/zQWgQpa7yG02bVJw2ap3o4bRqveu3qsx3/pJ30iWTig3S9xtNYZXi2o9m3a/18bvpgfPcJBXl7&#10;6tKxv0rockfXz0b2mP7tM3/hB3zWOHV+3N7xD7z8Mz8qsYMSJP6tP39D6y03++BXti/kpkPnJx/T&#10;7qJSGlfC6BJGh9ZDVxeehE/y5yL0UeNMSPh8F75xJRTWShe2QUfLfhIJSUnnogQJVsenZDd1dOPa&#10;h2IBHc1prWxnTnU2ED+smc/mS/kwxGMsWenCVtGa4xp2xtNTm34nHyxpUFo3/t6i6Z+JoH4fN5Ir&#10;oevj4WtoL8Qbe2BcdXNFI5OsbKi0TjYyt1Ibn3Ubw6bsiMaPGmt96kp2Yt/GkdPeKdGa2zzqfI9N&#10;2x/+C8Xr4nD7gNcYvoNOJ3LITZ568tNv7sHcP/zpQyZa9whb8nH2nA87kkB99sNesGl7CMmgQ76i&#10;TvbC3cGDfgPIyQtA11C/gwa7/KpHR4OC19mnjq6/uvKkT7lz/uQr8acPPmX9yYTp0bj4Z5uc5NeO&#10;Bptn8qizlb7sJ1AIBF1iDleH2gF0gI2jk8vLpdgfh0jQ/JWwtygSPTR96Pj8Acfnfd7n3XzXd33X&#10;ZV40QUggVzrsn/u5n3vzvd/7vTff//3ff0kiBYtv//Zvf+bptaTSWGso+AoyBagCWAEzv8gWc/0w&#10;W12zUahv7lE49yk86fnFHHPu8YmTVzl1mjzKKSuea329+ZpYX7whne8T7GMXUBe9dheaurKLlb5K&#10;6+aD/Iu/uqSM7zIKjbNOfEq2KRl0QUr6+FgJYG9I4lNqZ7vqnSFyO0v2ji9aE5o2mfyZXDT9+bAL&#10;XcLXz8C4IHszUgKCp0uWLcL8nS76XJ5sxwbks5l+NOeGfbpcyURTx08eOzlPXfpKdHVl68nfsid0&#10;pmE0fOQVT5TthfNFFhu1rvhqNy+dlXQpCUk/fHRHl+QZg6ZdQtF4fdbKruwr1sD5tjVEN3a2yWHf&#10;3gZCNrQeNtZPL3oordE+8y/+k23Tx3qtX781TTo+MpNBd3ZtDFmts/1Ux2eMsWInJJ/f2RP+mf+R&#10;kb2U2Uib/nRCg+nXPLUb11il8fjYTGIH+Xcf+7KnOl8vAYTszXbZlfx8prJYv3B38ODfAGpXVheg&#10;BCB1gapLsjZ0IJSCubqy+hwDa8+x2vijFxjhrNd/ylAnJ5z9yZ/61h+9OnprfRzMTnAmf0pBQYBx&#10;2ARWhxFNEHERusgkfJI8T5USvg/5kA95JthI1vrZFm8LJXW+c+Vw4/ORlDd//vjjMz7jM27+3b/7&#10;dzdf9VVfdfODP/iDl39j5V8MSQDp0MfL5PoIWYAhR/BRFxTolu5KPpEPKKetru1PfZVsWf3EyVOZ&#10;7aNVDyffNboy1M6fbsMpY/JOWZOHH+GbtNt47hPyORdIl3t7HJ0/KvHOdalDe++CwANdIl0mZPIV&#10;PD3I8FN1PitxyYdnstd+8n9z6OOT+JVsmS91uVbnf8boN4+xJT3WhseF5w1UfwE8L0rJnwTNGkoC&#10;+X72yPfJtC5y0cnOhuzXZa3sYieryxyyG6QzfcluruRC41un8wBbP6SPOemgPveDLKi/8eaB2vjj&#10;hSWxdNUmsz2lc3zq7KRfTPJJA3nGouNhZyh5k2ywrZK9S0rQ6i9xUYeSGXtgjhIuvGS21/pgOqNb&#10;IxtYs3Y2wEdvctiXvtmVHbJJ9rNmaBw78z1z0oGe9gqf9aKr441ODvnmyuZ0YmM88cHZzj/yw4lo&#10;9J9ztPf6s59kuz+sUbI3X9fm+/YALxuzZ35JZv6ipHO2Wbg7eHAJIEcW8LrsZ71LeqIAPut4Cu7R&#10;ZhBTd/imvMYkq1KAr96lod6YR+kzy1k3/6Rdk5FsiD8e9dr1WUdrCbMZtFZlh0uQcOAEMkHPoSQ7&#10;fXpzovTmz2WqbqwA7LIkM1kChCdQ/7Del8s/9EM/9PLHHn7yxT+v/7qv+7qbH/mRH7nU0c0LXcwu&#10;ZLoLCpI/gVXQKjDMoFAAbb0T59qzk7K+2tYVX7Q5rrGTf5aTF0/+EcY7ccq6hslShuQ2ppL/XZvv&#10;5AvPee8TCvbKa8gfSgDba7rbv3zAGtg+v3OJ8BcXUn7OPi5PH/nyW2VvsSUOfU+VD/fQk10lcRI/&#10;PPHpowfZnSO6uQz1mauEkr270J0JF6jL8a3e6q1ufs7P+TmXj8X6bpRkZL79m5eutbGHdWUz8vSj&#10;FR/j6QKH057OFGTXbGhsNiQvm080Z2euS7+Yoa2srWw/5kVuDjYhx5j66ZXec05tutCXPVoLXjbS&#10;Zl97aE+bO7uIHcUNMthW8iEZkYBIVPCJdep9LEwuHckynq7KdMGfjmh0Myd/8ZBsTfaiveIPHoz5&#10;BN/FS3+6sweaPSBvzotPaS/J0mcMfnLR8pN4tdnHuaAHmcYYi463NdPBOOvNL9AlZmylhBK3+VWF&#10;ElBz0aF5siP/xs+3JX+NR+9BJ/vn73TKnvkDO+Q76gt3Bw8uAZzB1gGAAkp1Tq4dandYZjtaAVyJ&#10;ppz1eLso4XkBh9qNa75rmJ4TjdFXfcpSatefjNmOp3HQ2HSJD7JdmD0drg4YdKALUA6jwEQGWfhc&#10;hr63J5i5EJXo6es7g3/xL/7FS0D+xm/8xktQ0O/wf8u3fMvNR37kR15+B/DN3uzNbt7kTd7k8pbv&#10;q7/6q58Jbi5csujY0zY9BAfBQDAmDz+cPnHNPumlrK2sXv+kTZtn28nXuOgw/tr1T+Q/J0/tk085&#10;+SbG5/II55iTdsqqrbxPsJ9dHiHfm+2592H77gLinyV01tsYSDZee8Ov8EkWvKnG71Lmi/2xkocP&#10;JV6yoISPj0sKPZiwa3sddqb4pcseSiS16etMlZi66H7ez/t5Nz/35/7cZ34E2iXZWykXq7MXr7LL&#10;GZJjXcmcyYG5XJytX5+STfVlG219bOfMs6W6Eo855z6QX3xoTej0MJ+6+YsfJXeNxxfNPOnaPs5S&#10;f+PoYM30kaQo05/v2g/xyJ7aRzIaw3bG0M9c6BLCEpQ+hmRvb6FKeNDNLY7Ye3VrsifkNn9JlBI9&#10;PvZp7fRtnfScZzK74S+mkWsNULs9cVbbK2VoXCV9ySOXvc3FN7Xpl02ska9ZL6SXcfokbPlkCZy2&#10;B5Wf/bN/9s1bv/VbP9NHBmRTa8xGkmg25NPG+4pDY9R789pelHzmq9mFTOvKNsqFu4MH+R3AAgRn&#10;h138Doi6wKytrH7yFrD1K41F61JU11ddOTHZIZqxk5YOjZ90bfTmCU9e7SlHqR1OenV66FOffclt&#10;rHULLGzJpgUtgcPBcxAdSocU3ds7b/IcchcbHoHMz7l4u1fAEhBf8YpX3HzDN3zDhV9wcRma0+Xq&#10;r32NEbDJ8BGYwEM/B9/TswtY27wSwBlcC7AwXzh9Yq6z9rRrbX3ZqHb91fXra/y0KZx9zTd561fP&#10;v+a8EL2+iV0U9SknPxTkq8dzrZ2sSVOH9wntqf0Nuwjacz5Z3b6r8x22sPf6+Y0HC2+i0bs0+BBe&#10;fPyK3+GR/EkGvQHUlhCq93ZQssdm7NObPHX7xtc6O/kf3mIJf5c4oNODDnSXDLggXYASQL4P+5is&#10;hAQ6R/i7GLu82YVc81u3hAGfMpup1zZO2aUKtY1B6ywVD8lVjxeapz1SsqexyS1m8Guy1K1ZfY7F&#10;236gs40xp52U0Bhrp6u1Q8mCefFpK+krJrG5Pmu37tau3fzGsK/Ep4RbiSYxUkoOyaWX/TTWvFA8&#10;Iofe9tI+Ka3JGtKT/vizGV3Yo68E8Dc+xg7o2RG/fmsyP7lzb/hf+6ONhw9mfzR9dAlLXCVmoTVb&#10;LzuQbYy1SdL4pEStsgTwLd/yLZ+hS+zYqYSOrOzDl0uw9fN1Mvg5NKeEu33IhvbJOuhyroGNlAt3&#10;Bw8uAczZQweBw3P8kDOHDu812jX6bFdXwi5r4yrDa/SzHiZv9s1EYNatLV7tqUdteLZhAWO2z/6Q&#10;TcMCdodQ4HU4HUxv9LzNE7ToJOB+8Rd/8c2rXvWqmxe/+MWXj3C9RRH4JHjg3/7bf3uR6dL1ncAX&#10;vvCFl4Tw0z7t0y4XtiSEntYleBvvid4cdOv7N+YXROnVxUFu/tBaurzguU7tbHLNXtHDk0+9fZt7&#10;co47UT/+uXe3YXKzy5xLOZO22V9Cd467hnhcMPavtxH3CfzM3hb0T6zPBak+913dnvM5bWvhP60R&#10;sjsedrFmF7AEzcOIRI/PeQvY91d7AOltTXLIJN9+mou8dEHTh4eNyTeGr0Lz091Zcum5GLtcoUsR&#10;rY8f4Zn4lMzQydyQXDwlINp0y14uZGPxmN94decp+c6SMcZmp+SQ6WxUbz+MaV+U9bFH8SOavclO&#10;jYFk6FPC+BurzxroWjJHZzLI0k9/NIgXSkA8tFq7/tauD197IAEq6e6NVKgPv3nsKf2yYzaD6ZuO&#10;7Ku0H8brZ0t0bbx8JV9jWzz68PUwx5fsA7vTnU2tt9inJFPdOHqSgRcffSYvW6Ar05edSgzpwGaS&#10;MQkgm0jgJG4//+f//MtXFSR/Sv2SPzwldNolfWSK2yWAyZqJNpQwloCyaftlXfShd74A862Fu4MH&#10;lwBygpDThw6SgzBLh0fpwClD7XDSHLhoBVgooKO7SGD1+mf7lDWRPtfo9J3tKSNs3sbTST3exqX7&#10;5J0YjzlD9pt2hQ5aQdPBdFDx+g8eLjaXp0vzUz7lUy5/0PHyl7/88v98P+dzPucSCAQXfwCCx8+9&#10;+LjY/yL1ky+CH35vCL/v+77vMp+LuI/nlNYrCBSgCqYCgaCWnu3/XI/1tfdzva1/2iUbKsNJr15J&#10;L7avbEw89akrZ7/2HHf2X+OZSGZzhHhdGF0aJSAnJjfZLhqJkoTIuPuE9lV5Dc8+F1nYBejS0Oab&#10;ffQKPVRYKx5+Yv3WC/mwS7iPg0P+B43F52EEahvPt8jTlx/yFW3zmw/N+aGvUuLhTECXnzMCXZ7V&#10;ZxISr6TD+XMek8kH8nPYPGjsoV6C5+zMixWWMOEhPzt2lqzPHHyu9SW3ua7tFxokT0nW9FnylGRZ&#10;D+xck0vHZGk319RXm37moBcZ1lTSZU52k+SRnQ2MbQ5rZmPJCL7ehklaxLmSE31kk2leYxtPbjai&#10;z9QPmlv79AMlG/BR54/+7MGvlGH2wU//1gDpxL5k0w0fe9ADP//LrtlJm+58gSz6tk5201ZnO8ma&#10;pIxNPJxIAHtbPZM9id30YeMaaz7ysim59DGnfmXz08malGybHfNLaA1QfeHu4EG+AZzI6ZWCXwey&#10;wIgWPRrE48ApC1AT8cz2Nb7mUX+UrElv7upzntvqcMpQv9aOVjnln3Ulu0VXhx2yAkpBXuBwgAUK&#10;wavLU3In+fvET/zEm0/91E+9lP5ziMD5CZ/wCTdf//Vff0kQJYUve9nLLn8FTLYA5dJVuqTVBURv&#10;XHwU56K1p+YVrASTLgQ6FRCU0w9a01znXD/bRM9O1+qzPftv4+tym3xhvnGtLzzHnzLV5xoguejJ&#10;LPG7lgBeo0lU2F6p/z6Bj4XzEr2GfIBvzksPOuf8wJpcrB4k+Km18jO8kAxj2Y+fQb6Hn09784cf&#10;XRKYj7IRNM5cSm11/RC/PSLfhcp/+a7z4KJz4UnyXIC9OSnxg739c9ZKYpy5eWmTbb18396bz7q0&#10;rc0FCkv06KBsvDYbV0d3pqYd80F+RW7nL/vPPZj7Ek+YnbOb/cifye/skmUOOs/xaOYv2bFWJVnk&#10;oBtP52nn7GeNbAet1Vh87NN3z6yf7Y1DM07SErI/NMZ8ZLIfOemNL5s3V/sB2cXc7Ruktz51ttCf&#10;TdujxmtDczW/dv2Ng2Tho6uy/uRrZxc6Zys4bSD56zt7fR8wnnwXvbfYJX5saqx56Jnt8jmoTQ5U&#10;R2stId2tJ19jJ2tAW7g7eINIAGEXZIFLGWpHu9Y323DKgnhO2crbsH6BbsqZ49Gr34a3zRldOeun&#10;HcLJM1HgVGZDyKYOm0NXUO/QQofQGMmatyI+LvPdQD/h4rL0ds/B9mVs37HC74lRAFDv7Z7LwEXt&#10;ou3tCpp+SYkgIKAX6Ojh8BcIJqb7XBucNpjrn21ldoVdLqedG4Ne/Ro2Ftr/yuowPnNFL8GIF+qf&#10;+kz5jW18/NFOeWdf9fA+oQtrBn+XaRcY5I+wiw7yVWu3P/afP+dD/FJSZm38ku2mv2izCVvww97c&#10;KRvTePKLNZ2PbD4Tafq6BF2GLkyX40RvUZyFLtbemJQUOl98PnR5KtElKi5ttjC/86CkD5r+zqh6&#10;SQQ7qqN3CdMTLcTfRds68zX09oCs9qlzqESzH8nQ354mJ59jc2ifjG8vmyOdaye3OZqXnuay52Qr&#10;2cdasp82WcY1HztIZCQqoYRl2l/8KinSzn7ZGE2iRD8y57rxZuPsnC/PddXOnvS3NutvX0Lz4m/s&#10;RDKMoQObsIW1qpPd3BAPZA/95iSf7tZVImvdfM8a9YnNbMJWfLWPfvmy5E8bPZvhbc4SaDhtWltJ&#10;J7x0Uad3+52PQbrAhbuDB5cAFuiVE69d1rOtFIhuo02MJlCpzxKe/PUX4BqvDM8x9V+rzzWkI9nJ&#10;SodZr10ZzvZcNxtC9WyqXmBw4BxAB9GhFNQcXDT9kjYXnzd2/tCjwON7gl/0RV90Cb7+MMTHv748&#10;jLfLuaTPxdsbF22XqH5rNV8BvIDg8NMvnHvfmpStUdn6tbNHtOrwtKkyrP+sK2e9/VeG8dRmJxi9&#10;vspknfLnHLXnOEjurNee5aRPvE9wkfGr83IL+Z+97yLAq22/XRDZiA/ZZ37krR5/8wcd/IyPWad+&#10;MkoiyMr/ydCf77BTftZFpDRGv3nMQReXmY/K/FVvX5b315Jolb0tcXG6QF2asI8fXb4uROesusvf&#10;BV/y4UyUJHXJliR0ZkoctEN0qG48u6rjq83O1scWrRm9GNB+mPO8oNs/9PiMyVfJZDOozbb2LTlz&#10;3ETrtDZ6dv7zBWPM3z5aHxtNbM10qU0eG/eWr4SOvWFvwWobo5xyWy9bZDd1c2Wf9MOHJ5q2NUD1&#10;+Mi0XjLap/YSnzUnu/4Qjzmap7iojmZ8ctAgeWjq1mSN5KqjK0uG89U+6u27fX18nn2yr3noSk6y&#10;wunf8UN1YyCd2SNsv+HC3cGDTAChQFJQ4egFGiiwwILNtT446TM41Xfyzjqcl2mlC6E6XjIrk6Ev&#10;enxK/ZVnHRqD1hi0xp688KQ1BqaPEnbpQfYVVB06Qcph7DALEPqt0ce6/uOH/wLymte85vJHHvp8&#10;pEu2//Lhu38OtjeDLmUJn2QQlkT2JjB7mldQM1eBgB4Fe6ieL/CDLu5wrqk1h60Tskn7Fe81u8U7&#10;6ZOvsSfPifqhsY3XpkPlpKtP+jWc/cmpL/qkTTSP8j6hC+pRmA+4ALoU+AB05mBJnz4+UXxQStbU&#10;+QSfwTOTCXIq8zE2w58c/VC9t4qSBYmdxE/SJ/mT8KGdSZ8L05umLtPePrkIZ4LhMiwRsHZnr4sS&#10;TX0mB1CfUl/nNNuVRDWus1UJ8WRjNlCat/HJmognbE+6pJufjSB7dh7Zk9/xTXM1Fr85q0O+YT10&#10;Nd6e2D90tsLT+rJfaL3sarykA5Z0TD57aDzUP3n10ak9aKw1pqP5tfNja7Q+evIXY7NpY9CTYZw+&#10;NlLPBsYb15jmMB+e7BJqo8ff/GS11+1zdm9N+QcZSmuH+WhvS/mtBFBdcog3W5kjvdLXuuicbede&#10;KdsbctI9f8pG2tHgwt3Bg0sABYGwg6auDAWJ2Ybz0puXqTqcPMYnQ/uU05jqjXscJLcxsz7nn+1T&#10;j1mGkx4/zD6zf+K0n3qoLRgJEgUQh7ggo0/C5i95/QWlgO7ylcw54Ob6S3/pL93803/6Ty/f++uN&#10;X2/7ZgIY4jGOLIe+IFcAoAd9BDXzK6cfnDjXB9nlmg0geohv2jBa9XO/T97wbEO81/zlNtp8mIgW&#10;Tt7Z15h4ql+jzbH3CYI+/4JdXjC/C7sA0bsU+ATkE9r6+QrkI/ahZI1v8Zd8CE9jmktpHn35WXLy&#10;Db6K19sjyV4/cSHZ89GuZK83JUqJX29NukhhH4e5DEvEoDPG/0PnzgWpz6WpHZ0ebNVY/Ur92THe&#10;eKA5jK0PZnM4xzmHzQPV2QhmN/X64oPsmx3Zvz1QojVXdk9Wc5YUqJNjr+d81sE2JXPWr03v6uiS&#10;j0lHq488+x2ffmtnJzzpoQ6LgXROP+js+QTDurKN+dTxx2dMa2Wf6viLufl29pljw0mHc5/1kzn7&#10;6a0v2fq122Oo3jrzzemzfL665Fg/ubD56U/v7GAu8vQ5i+Zh43Q1Dl/j8PMPemqHeNAW7g4eXALY&#10;Zdvl3iUWFqirX+OB52UIOadDrJy0PuqZvNfwmuxZVr8NJ0/JwkmftLN+jW9i/bDL7LQV7LJ0gOEM&#10;vA6vQ4hHIEeH6oKfcQ7rR3/0R9982Zd92SW585YQvbd85mRPbbZV9iYQX/MUDLpAoHmmnlPv1qE0&#10;T/XWW/3ZcNoMXqNBvnFbH6wvfzqTs3PspF3rj/4oWvV8OfptiA/eJ7icugS7rOy9Nvrs7/KC+UQX&#10;5uTJd/hTvlziAfkGvzLWmOZrruapnEkLmrciEr5Q0tf3+fpYrD/qOOsSP5enZMPF2ZrN70LsQu2C&#10;rO7S1I7fxVm9Np4uV/K61LucQ3SInpxs3ZxKPMmefNEfhc3BXmydvdmQLemXjtlcmfyJJQf48ZGh&#10;rY+e1lxSN9eZPULrwhN/b69KeiAe+qdHttCnTS4dlHSwLvx0FM/QYGvRT+9swJ/iIUdpLHrrq6xP&#10;nazsNW1Mj7NNX2VyyNBnD5Vk4U8vc8djbPtNBjvxV2+v+W4fm7Mh/TonxqYHmzUHejZ17rSnDvkV&#10;Od09dCGbfvjUoXkW7g4eXAI4k5Z58T3qspt91c/xs39itC7K2tf4J2/txkWb/WdbKYCcvHOu6md7&#10;8oWz/6zXnnZQsq1DqpyXXgHCQYXoJWPGSd7IlMihC6o++hI48OKRDFpfH/n25k/iaJwv7ptrBi3z&#10;dmEIDiV96dn8+YSyOmxdrT2c9jhpp32qty+nvDlu0sN0udafrLNPeyJa8yvD+ua4eE9s7CkD3ie4&#10;DAr2+ZegP7F+pXb+qOxiMM5l4kLTx2/4y/Qh9fy2Nl6ym58+5JHb5WjO+l1+/QVvyV5vRVySSh+P&#10;hc5ASV8Jh0sVumy7rKtngy7GEpD66DL7YRcwntbSRRvPrMMSB3ImdlnXXyJxjj/x7CcrGe0R3dm7&#10;/QqTn+6t0ThoD4zRZ3wy8Bk3bWROczd+7p3+kj9YMgj1JSedlORFF6eSZw7lXEt6K5tbSUe+lM+h&#10;G6ev9cTfmPpbp7nImes2VyVs7e1h8qrjhdmHzGQ3F7pzQ9a0Fb/lwzAbdT6MD9PHWvWL8z79MY9x&#10;Id70av6wtZ+Id+Hu4MElgF2m58XpEqt9XoIlVRPRSkjOvvorw9l/7ZK9jacLd/afvI/Ccz0nJr86&#10;XqheX2V9YXasHpZgCQQuTAcZFiAc7pIvJVuSXwImCPgCvnldvnjMIYCiGZdOxvb9LYHQIVcWMM1f&#10;8gfnvOlqLPln8tealdX1VU8H9fYk/mRWn+VziVOP1wanfspHyXk2f7tPsN9dDhKk0IVztid2KUEX&#10;VaWLi6xL0vVLf+IvXN/xV/2E7Hf9L/7Eh/C5BPFJAhqLRzv6eflJ9nzc66NfZd/v6zt+vQWc9VCy&#10;KEF0Oc8kpXJezOyhhF2Uk44G8ZNVP0xGdBfnTDLglBk2f+MhPraYtNl30p4NHzVGH7TGmQBoz7IE&#10;KH660fG0w8TkWiNee1BS136UuITpMfeFnNrJTDfxSh1f9p7rEAfxGNcYZe25P7XDdFEvGVaSd+o9&#10;9TVOaQ549ls3v483nSYfHnbC5yyoJ7NkVvtEdGsmLz2zm3XEp3/aKT3QYDoZp71wd/DgEkAX2W1Y&#10;QqcsIYkWSkDqD9FO7GPJa5jMxianMbWv4dQhndTpOttnefIryamc/XDKqz7La1hCoSyxgiVdJYIO&#10;r4Ndf1jyEZ8fjfYfQUpO6ImHPG/78KKbi3x0AQXOxE8f+SV1IVnhXMej8Fz/tMtZv4bX+k/bn/hs&#10;/VOX2rP/Gq12Y6+NCfOTR+lxn9Bl8df+2l/7ScpzB9/zjf/nm7/7d//uzX/3Tr/70v41b//7bl71&#10;og+6+XeX1t3Dt33bt11NNk5kDxeeiy+adpej+uSfPLNuvPPaGYLzssXzbLqc2PzKa30nDbr4w2jJ&#10;mHpo069EB33ONeslJyUW9Z82q36isWFyzZ0MSIdzTHV85oZ400tpXHpMedWVM7mB7Yux1p8d4oPG&#10;NaY56gvTL5xjJn3ue/bDZ87kGouuzN7q+tujZDc2G7aO5Mbn7mitdEi/aHDWZ1u5cHfw4BLAnAjm&#10;qLPN6QS7PmZUd8G5BLUlJpwI4g9zXnjy1KecjjrbMIefWL+6MXjSx4WsDEsgZ/I567AxcyyeyddF&#10;/6gL/1EomZBUlWiVfLFlr/UhOlpYgoaHnBe84AUXvcjSr0T3g7t+MFqJZpxEr8RRgDiTv3SAxiTr&#10;TH4elQhBNskubBVt9l+rX8NkTbs/asyzyTtxypvyJ/11xXRO7n2CCwD6+aDXF7zdL377m5v/+H03&#10;/5fv/feX9h/+nG+4+Y1v94su9Xd/+//+Uv6Pv/p9bt7v/X7rzfv+kY+8+f2/6Rff/L//1wv5OYVv&#10;+ZZveebCqyx+Va+vuCJ2VNevL74u8FMOxJ8c58qZcjaLS5WNrd6FX33i5MNz9k/UP5OME5PVeipb&#10;L576obp+eMqCJw9s/KP0gPobq2xcNo92JoslM9pzvuaH+luP9jU9G4OeTsmaZTxzbPyzPeVMvI0O&#10;02GuWf2an6DxKWWo3R3Yw7x6Y6bMSasdnu30gsYs3B08uATQx4rPhu/ze377zZu+6ZvfvNVbvfXN&#10;B/2JD7j5U3/6Iy8/yfAO7/wulx8n9vbpwvdfSuhnS/w1a2X9rw8k38dBJW3PBUp2XeTX+uC87MOS&#10;gDMxOLEES8IluStZg9r6os9+iZuPdf0MjJ+HEQj0kYne7/01rmTSJVUyiWbedAjT7VxLKKGZ7dto&#10;J057xX/a7zZ7XkMyrsmprgzrexw9J845Ju0sT9pZv09w+Qjsr68E8D3e/Rfd/H9V/j/fefN//cf/&#10;y4X23q/4upv3+HXveKm/76//ifLDP/PbL+Wn/p3/583N//L/uPl73/M/X9rPJXzrt37r5Sx0sbok&#10;wy4+ZRdlF+ikhfNSVM4kImwc+S7oeWknd8o4x8czE4TZjzYvaPXoky894pl8jT15pm6nvGglLxK4&#10;xtWf3OqThm9iY8L4Tvso42/P0jve+pPdOP21460vbAzsXLTGx8Xeqp30OUdzN//sj1b/9NPq/Ejy&#10;W9JXiab0oKGEZGWn5EXTVmqjn3ZJV/Vw4e7gwSWAjwP/v//wHy/lP/m/f9vN/+2H/tebd/hF/82l&#10;/XHv/26X8iu+4iv+q/Lrv+orbz73cz/3Ulf+v/7n18Oj/wC/FSaRkbhJhJRnfaIE4RodNmYmE/VN&#10;Whf9o7BEIZwJIOzNW0messQw1JbA6aebuf3XEPLxK9F8KbiEsRL2tm8mfiV8M2F5XJxrP+1wrf04&#10;eI4/+0+cPI0NT/o1nkfhNbm1Z3nSzv77hC6rD/uwD7v5wi/8wucUP+cvfPTNyz/vS26+4Au+4L/g&#10;K2/e7Xe94ObzP/OTb178ilfe/OZf/DYXnt/2zu94Kd/rA15yKd//RS+7+cLP+3M3n/ypf+UZOY+D&#10;r3zlK58VX/KSl/xXF2qI1iXaRdhFefI1/qzHM8fGMxFPl6qS/efFGy2e+CrD2XcNp9xrY5Vz3vSL&#10;Nss5vvpJg3hhdpi0KRtqK9Fab+3qkxZGa85pq/rQzqRq8pBTHW984aSVwN2GyQinjEmrHr/yxHiv&#10;rRfmY/lRezbr8UU/k8ToEK85Gjvnrg+t+eHC3cEbZAIYPO95P6F+5Rd+4V+9+Z/+p//4U+hv/eb/&#10;h0v5s97q517K6K8veIu3eItLQiNBghKks64MT56JJYEu8bMP7XXFmSCUfJUQlvTNJG0mgiVz6JVQ&#10;YojPWsjqTR+c46ZsfGGJyzU89Z94JsTTRteS5ROv2XLSqp/lo/DZdH4u8LWZ4z7BJdbFU7CvHnZ5&#10;zfZ5Ef50sY8B1cnvwulS61JycXVpdZFV9wZkvhmpfl6C0WpHi78Lsfo5H5zt+Kunt3HxhK2j/nCu&#10;cdIhu6BPbC/CaLPf2PYtejJPPkin2pMeX3LqS57SPJMWTv5Jm3hN3llOGdqh9hw/EX3W41Oe/hZO&#10;/2tMPnpiY+KbqF85eU5dYHor0612/lQJ9eVL9eGtfmJyqsPkJyv67A/Tp3Lh7uD1mwm9HuF/eJP/&#10;TfX/7v/4ppfyr33ey2/+038pn/e8//2l/bzn/e8u5X/zFj+RAD7veb/wUr7LL3j9Ltt/DZDczCTv&#10;NpRMnOU1PPsexevCr3wcnIkWLBEsMSvBC2cyF0r2wpK88Bx/W8J3TTdYEnzi7L+W5MVX3xz7bHjK&#10;ug3nvNd0uE+cdr1P6DIT3AX/An14XnLz8tN2kUYLjTtpj8JkQzqQ3WU0aV1kJ5bInR+BVUbvEp38&#10;M/FDUxpXOzwv2GSd9PqutZXkXuuH1lqfNbOjdrbQzh6h/rk/yaqfrMZM2WjqyWxsc2bvKat6Y2sr&#10;0Ro750CLp7762UI5ecP0oUdyozcmmTD+ZMVfe84x29Hyxfor4bRv/qpED6MZB6PNseaciEbP7NFa&#10;Go+WnbNbWN9sNz6aOnp9J938jTUnenq2/saqw4W7gweXAPoZhn5Y9Rrqe/tf8n+6eed3edfLTzr4&#10;KYi3/0W/8PIXTG/1837BJdD6eQZ/yv7fvs1/e3GuX/g2b3Np/4K3edvLl3x/0dv+gsvY5nrUfK8t&#10;+hkIvw0mQXttUeJxjQ5LTK7RHhdLlM5EpSShhKG3gSfOJK63eGFJnzLamfDBPn6eycltOPW9tp5r&#10;OPmfbdw1vsaHpz7nuFmfvM+Grf+0w7PZ5HXFhYWFhYWFCQ8uAZzJw0wcZjIh+el/zkom1KP5y9P3&#10;eq/3eqbtDxLqV4/uwm4uON9Y3YaTf46rTj/6mKd5pw7R6ZAekyf6bViSctJmWf21wZKXyjMhyc6w&#10;fZj7cdKihyV8lWFzQHOH13R8KHjql85zLa8LnvaYOG124jX+a7iwsLCwsDDhwSWAEriJ1/7SVoJ3&#10;jR7/o/pfF5yJ2usLJW7X6BPjKdF7nKQRSlQqw7MdXksewjP5mEneideSvcqJ13R4XLxtDXPNj8KT&#10;/6eLj5sITrvcFS4sLCwsLEx4cAngwsLCwsLCwsLC6xc2AVxYWFhYWFhYeMpgE8CFhYWFhYWFhacM&#10;NgFcWFhYWFhYWHjKYBPAhYWFhYWFhYWnDDYBXFhYWFhYWFh4ymATwIWFhYWFhYWFpww2AVxYWFhY&#10;WFhYeMpgE8CFhYWFhYWFhacMNgFcWFhYWFhYWHjKYBPAhYWFhYWFhYWnDDYBXFhYWFhYWFh4ymAT&#10;wIWFhYWFhYWFpww2AVxYWFhYWFhYeMpgE8CFhYWFhYWFhacMNgFcWFhYWFhYWHjKYBPAhYWFhYWF&#10;hYWnDDYBXFhYWFhYWFh4ymATwIWFhYWFhYWFpww2AVxYWFhYWFhYeMpgE8CFhYWFhYWFhacMNgFc&#10;WFhYWFhYWHjKYBPAhYWFhYWFhYWnDDYBXFhYWFhYWFh4ymATwIWFhYWFhYWFpww2AVxYWFhYWFhY&#10;eMpgE8CFhYWFhYWFhacMNgFcWFhYWFhYWHjKYBPAhYWFhYWFhYWnDDYBXFhYWFhYWFh4ymATwIWF&#10;hYWFhYWFpww2AVxYWFhYWFhYeMpgE8CFhYWFhYWFhacMNgFcWFhYWFhYWHjKYBPAhYWFhYWFhYWn&#10;DDYBXFhYWFhYWFh4ymATwIWFhYWFhYWFpww2AVxYWFhYWFhYeMpgE8CFhYWFhYWFhacMNgFcWFhY&#10;WFhYWFhYWFhYWFhYWFh4gmFfAC4sLCwsLCwsLCwsLCwsLCwsLDzBsC8AFxYWFhYWFhYWFhYWFhYW&#10;FhYWnmDYF4ALCwsLCwsLCwsLCwsLCwsLCwtPMOwLwIWFhYWFhYWFhYWFhYWFhYWFhScY9gXgwsLC&#10;wsLCwsLCwsLCwsLCwsLCEwz7AnBhYWFhYWFhYWFhYWFhYWFhYeEJhn0BuLCwsLCwsLCwsLCwsLCw&#10;sLCw8ATDvgBcWFhYWFhYWFhYWFhYWFhYWFh4gmFfAC4sLCwsLCwsLCwsLCwsLCwsLDzBsC8AFxYW&#10;FhYWFhYWFhYWFhYWFhYWnmDYF4ALCwsLCwsLCwsLCwsLCwsLCwtPMOwLwIWFhYWFhYWFhYWFhYWF&#10;hYWFhScY9gXgwsLCwsLCwsLCwsLCwsLCwsLCEwz7AnBhYWFhYWFhYWFhYWFhYWFhYeEJhn0BuLCw&#10;sLCwsLCwsLCwsLCwsLCw8ATDvgBcWFhYWFhYWFhYWFhYWFhYWFh4gmFfAC4sLCwsLCwsLCwsLCws&#10;LCwsLDzBsC8AFxYWFhYWFhYWFhYWFhYWFhYWnmDYF4ALCwsLCwsLCwsLCwsLCwsLCwtPMOwLwIWF&#10;hYWFhYWFhYWFhYWFhYWFhScY9gXgwsLCwsLCwsLCwsLCwsLCwsLCEwz7AnBhYWFhYWFhYWFhYWFh&#10;YWFhYeEJhn0BuLCwsLCwsLCwsLCwsLCwsLCw8ATDvgBcWFhYWFhYWFhYWFhYWFhYWFh4gmFfAC4s&#10;LCwsLCwsLCwsLCwsLCwsLDzBsC8AFxYWFhYWFhYWFhYWFhYWFhYWnmDYF4ALCwsLCwsLCwsLCwsL&#10;CwsLCwtPMOwLwIWFhYWFhYWFhYWFhYWFhYWFhScY9gXgwsLCwsLCwsLCwsLCwsLCwsLCEwz7AnBh&#10;YWFhYWFhYWFhYWFhYWFhYeEJhn0BuLCw8FrDf/gP/+Hmbd/2bW+e97zn3bzmNa/5SerCwsLCwsLC&#10;whsGbC6zsLCwsPC0wb4AXHji4O///b9/Sebgm73Zm9382I/92E/2/FSYvOE7vuM73vz7f//vf5Lj&#10;6YAv+qIvemb9L33pS3+S+lPhP/2n/3Tznu/5nheej/u4j7vwP07SfM3OE59tn+4a5kPBxEfZZmFh&#10;YWFh4bmCzWVee9hc5ifgthzmxIeWey0sLCwsvP5hXwAuPBFwW1J2W3Iz+d/7vd/7J6k3zySCJ/1J&#10;h8dNmie8rknzadd/8S/+xc1bvuVbPtN/3w8t1jV16EEh/eB+U2BhYWFh4bmGzWV+erC5zLPDtNHT&#10;5BsLCwsLCz8B+wJw4YmD+cnntaR59p8J2nzZ88Zv/MY33/3d3/2TPddhJoNnsvmoRBE82ye0j0oe&#10;S+Ba3/nQMNd99l2Tey1pnrRJD56rpDmYPKeOt9lqyjpf1J16zeT8tU3Mz8T+cR8sFhYWFhYWXhfY&#10;XGZzGfhc5jKP0m1hYWFh4emAfQG48MTBsyXNz5bAzU/Ony0hnLIeN2meyd3UbyZ1z/aC6Uxok38t&#10;ubytb67tWtJ8Dc7EdOKjbPVsNge3PbDQ7doDzLV9mjY89z7+x3kYOmHOdc2nFhYWFhYWnkvYXGZz&#10;GbTnKpd5lMyFhYWFhacH9gXgwhMHb6hJ86NknfCoJPdxdZp9j5s0v65wmy0m3JY0g2sPAxOnznOu&#10;PuF+bWw7YSbM8DbdFxYWFhYWnkvYXObxdJp9m8tchznva/vicGFhYWHhyYJ9AbjwxMGzJc3zpc75&#10;JxCPStyuweMmqGeiOBPziY/7JxlPYtI8ebLDo5LWR+k8+17ykpdcfUh5FEw/eG3GLSwsLCwsPBew&#10;uczj6TT7Npf5qTDnhs/2MnhhYWFh4cmGfQG48MTBsyXNYCZVM4mbyezjJI8z0ZtzTflwznF+q+zE&#10;x0nsHpUwvqElzac95oPDbXt5jjl1Pl/ghY+T+E5b7CflCwsLCwv3AZvLbC7z08llwDn+9WGThYWF&#10;hYU3LNgXgAtPBMyk7Da8loxe+/T6tfl09LZ5SwzP5I7smQieCeRtyfwJb8hJ8zV8tm8LTP2gvfyR&#10;H/mRZ+x4TedpZ/goewbnmNtwXwwuLCwsLDzXsLnM/waby/wEvC65TDD94tl0W1hYWFh4OmBfAC4s&#10;/DTgUQnqbXDbJ/P7Se1zC/OBZRPfhYWFhYWF67C5zMOFzWUWFhYWFp5L2BeACws/DXhdkmbwqG+a&#10;vTaf2i9ch5kw77f1FhYWFhYWbofNZR4mbC6zsLCwsPBcw74AXFhYWFhYWFhYWFhYWFhYWFhYeIJh&#10;XwAuLCwsLCwsLCwsLCwsLCwsLCw8wbAvABcWFhYWFhYWFhYWFhYWFhYWFp5g2BeACwsLCwsLCwsL&#10;CwsLCwsLCwsLTzDsC8CFhYWFhYWFhYWFhYWFhYWFhYUnGPYF4MLCwsLCwsLCwsLCwsLCwsLCwhMM&#10;+wJwYWFhYWFhYWFhYWFhYWFhYWHhCYZ9AfgY8Ot//a+/4Lu927s9U/8Nv+E33PzG3/gbL4j+m37T&#10;b3qm/Zt/82+++S2/5bdcEF1/fRBt9s+2sWF9cI6d7UmbWF9zo6X7HKM+9VVvXGsO0WffxHd913e9&#10;4Dkm3lkPkzXHTrtCOv3u3/27b37P7/k9l/K3//bffqHpw2vcu7zLuzyDv/bX/tr/qv7rft2vu/Ao&#10;wzlfc17TFeqb/XDqF2bLsx892/7W3/pbLzhtD7O/PqW+fGDuzeQ5EV9z/bbf9tsueBvvNcT77u/+&#10;7j9l3KnT2Xdifdf6Z595zHf2V7b2s+9xsDnUzTHnad5HIZ7sGV6bv3ngNX0b05zZdmI88d+G8Uyd&#10;Tpz+qczPYefKOfp9v+/3Xc6Ss/Arf+WvvOj2e3/v7715r/d6r5s/8Af+wM0f/+N//OYDP/ADbz7i&#10;Iz7i5mM+5mNu/tSf+lM3H/ABH3DzR/7IH7l5v/d7v5s/9If+0M0f+2N/7OaDP/iDb17wghfcvP/7&#10;v//NH/yDf/Dm9//+33+RTZ453/Ed3/HmV/yKX3HzTu/0Tje/5tf8msuZ7Nyl59S/8xB91ieedjlt&#10;eeK552efmBL+zt/5Oy8lvmjnuHPMNWzMlJPsazj5z3Gwsb/jd/yOC856vHieZuBjYj5/+9W/+ldf&#10;6spZxxNfdBgdvvM7v/MzvI2PNzrUNtfrE5vrpN2md3R61o5f2xmMfq0+70m07stZiiW1O8+w9nlf&#10;wu7RExurjq85wnMOfJP+08FrczxXsh8HzTXnVJ/9Z/vZsPXYx0lTtpdhNHj2z3Z1Mp8Nk3etD87+&#10;a3zP1j/pt/WHj9P/KFmz/xo+23hn6jxj184crG/S1duPifrsybW2cvZFU/IlvNWVzROe7RP1P4pn&#10;9t/Gd9JbN3oxFopZxTA4++DZV/yrrZz8xciTdq00PkQTcyctHmV9U7b6KRMfnbTTLb6p95ShffJe&#10;s6v+6OrK2snXTvbj9FUmjx+h8Zt4jdfOl6rfRtNOzpR3rX/SZ5965dQ3ndSn/pWTB9J9tq/Zeo6x&#10;fwsLTxrsC8DHABdmCWo4H1K1ezjV7mUA9FBaCeOLd5YeLvFOnhBPGC3eZNfGc+p6DU+5EP9MzmcJ&#10;Bd9wBuhJP+11jrvGA9EEbEhm/eziQXc+nFsrffHMS6DAXlnwD5N96hPSIV0mpstpr1Afnuqhdvs1&#10;7X2tPfdefWK0XiJNX0LPB/KDxsBJP/mqJ7Ox2tEmD9vTYdLru0aLPvvnGiZf9GsYH55r859rg/H3&#10;QiVMRjjXFG3KUJ7yo892suYcU2f1Oa76pM0+Y076RDrlP5D/5YN8ma9LbJRe+L3v+77v5SUd/fiF&#10;PvTP//zPv/mqr/qqm8/4jM+4+aN/9I9eXgC+8IUvvPmQD/mQyws+L/96weflnxd+XgD+4T/8hy80&#10;Lw57Oe+skOvlnzPorM0zNHWkQ7rPs5IPWuO0UXa8hvVnfzhp6mG0a+Nm3XomzvhzDfUZP2VE76Vd&#10;45XkhfXdhnjOGDjb8TzNMB/USuKjif3zTlB2T0Sf9cYor/GG8dSnPtsT57gT6z9503XKRAu1ne/4&#10;J857sfJRvMWM0Nmt7H5UD2tXOuP453mf5cQZC2Z/9Wvl5DNntKnPNXxUf3pPHmuo7yzh2T/7Ji2+&#10;2zDec2y5RHiOSd9r8qecyrM+x8P6qvMVZRi9+arnO/nWrFfmr7N/+vDknfXKa+PPki6zjA4fd35o&#10;XZPv7K8+eW5bS33Vo4ezv/Ys9V1bD1r2P9etNC6d4gnPvcRzzg0bjzb7T17lNd5oJ2/1a/TZnjz0&#10;nLTo4qF660ULZ/vsn3F08lYmE1/89TdWO1r8U6/6ZvuaPKVxrbH2SY9mTPs2xyurN84eq09fmYh+&#10;YvwwnmSe/eE5pnFn+Tj9Zzv+aNm5GBRNP3r9s57dThvVhu1J/bMvxLOw8KTBvgB8DJCQlTyVlPWw&#10;2kNsL3zmQ+18oK3ugXO2T37Yw/CsJ1996gCvyYA9RCuba/JOmSG5Jdgliq19BuXoBeLo9YWTp3by&#10;oflnO6QHXdnLw20P0L/rd/2uy8uG+UDtgds6jTHHGcS1p34QLZ2ipR+sL11CulbPfmH0bDltfg0n&#10;X3U4923yzHHVz5ck+Ve0WZ8Yb5gNq5990Son74mNO/m8tKi/lyPnuPhmfeqrPtvxzXa06M11zjf9&#10;B9+UO/mjnThlaTfmNh0nL2yfoXrt6rD9PpG/XaPxv/yb7/NXOnVelL6l56Xde77ne958+Id/+M0r&#10;XvGKm0/7tE+7vOjzktBLPi8CfePPNwJ78dfLQd8C9E1Ccq2Djp3heY7QzrMRTv3zZevVVmajactp&#10;u5NeX3sQDU6++pMxx9efX8z6SUsONO6kTdQ37a+8hnMMvjAZlZNXPb59AfhOF5+X8Jf0S9znA0A4&#10;eWYdGuP8oJ0PbJXnHRM2Dqob33mcYyF6fLN+jeecI6zdHHMu9dr1nffdiZOnEnYndsZrh7O/ctbP&#10;O/5xxsA516y3Hhh//fpqz3p8dKmd3NmONkto7FlWP3nO+kR0cs/x1dOv/mm7yXuNNvvO+tk2x4nx&#10;VVeetuZzlfUpT/+cY+ufbTjnaHznAJ6+D/FPnnDynLST/6Spk9vYs6w+x029o8Vz6og2+8P6p0z0&#10;KW/OE0/l7GtctFOm+uSN3rizf46/Rn8cmrJ5ak+eqUN05aTP+ZXVm7My/vhm+xpt6tUc8aCFc8xJ&#10;q34b76wnf64HatevPftqQzzpPBGtcxQ641MemnLGgjlOGe9Zn3zhtXY428lJT/W51nhnefKF6NfG&#10;TJ7TRrOvex3qSz7+8gTY2O7+6gsLTxrsC8DHgB5ir2EP3hN7oIUeMpXnw27tx8HGNK55Tr6pQ7Q5&#10;pvaUNR/I46kOJZ+hYBuWSAqe1zAe5WyfWHKrv2Cs7SXAfLjtARd6CRii9zAP6Z9MsgrgMPnmmoh2&#10;G6YnJPe0yWm77KfMxrOu79yD+ltD2Esg9Wv91h2e7V4QQC8oZt+18ZO3FyET7QW6cemeblPurNee&#10;9Nvw2tzX+KbcR2FyrvWd2HzQuGs8sP7b1hZ90ibO/tOGtdXRqivzkWuY7/HDfF4So24sfTs38H3e&#10;530u39zrZd6LXvSim5e+9KU3H/uxH3t5safPiz8v/Lz4g14C1n7v937vy8s/6yHf3OZ0vkq+nKnO&#10;yzwnp+5zvdlhYvTTjrdh+33uY74AzxdoExs7eapfw2LStb5wytduH2Zcu433Gs6+c371pxlK4ivz&#10;SSj2l9DX150w+eHJd01evLMO+1MvY5SzP7no0To7YX3KEyev9qPqSnPXNjbalBNdfd6JxZJJm+3G&#10;nf1h7Ury1JNb35QRvb7Ksz5pt+mgrm/iXDPMPu0R2uSpDuccIR7ruWaryXOtnP0nXqPfxgvrs5aT&#10;r/akq59obHsUWje6MbM+fah6NsRTGWZn9CnrHB//Ob72OefkU596KEP95xlvbGdSaXztE6dcJb7m&#10;bZ5TfnxzrDHKOc+k125sdLpNnuaOVhtmm3DyhtN+s94YMkP9cw5lfSevthiYvvFP2bOe7FmH/C96&#10;4xsXHWZH5bRpNLyNm7yTRxlfsisnL1oYLfpZNm7KnHMpq0/++tJZWT2ctPYuenafPLNO/uyvnYw5&#10;f/3FA7IrT5z9t/GTO/tPjG+2pz7JmPqGU9/q8JRRHaqz+0mbbWgcvoWFJw32BeBjQA/ZE8+H2dBD&#10;begh1kOleg+zsz7H9MCrfc6TPDj7Gx9PfbXnmOr6PZAnQ13i14N6wTdayW0oGAqKtQuQ6o0LG59M&#10;2Hgo0EoWoD8Z1EdXNvNA63fJfNuvh+ZHoYfh+QBNBlnZ3FqV7KxsrfQu6N+Gra91neucmB1nHfai&#10;sD2adLSJ5wuQ2u0hmvVN1H/WK6dNqnsp0ouR6I2pb8qYdeWkw8anY3pO3ql7dOOqn+tNbrIn1h9v&#10;7Ws41zbp1hgNT2s+sfGP4kHXH6Kduj2qnm2mDdAqT5x+xNfyZb46fc943/TzUs+f9L74xS++/K5f&#10;f8LrT3v7bT/f/uvPhPuTXy8MvfRzFsnqRWNl57858/H0U17T/UR08tkDTlvehr34CtGMPffiUXjK&#10;gMUU9ZMHvQ8eoj2OzPpmvDp56rutHyY/ebNtzNMMtz1gVZ/tYvvsO8fH00NC9P683b01eSZO+pSP&#10;1h0Yj3Z98VaP5xp9lmRMvu5m2EtJ9fTRnjz1wylz4kmbfMpr8vAUl8xdPdQWu/BN+kQ8EE/6126+&#10;azhl4I1fOznR65tl45SNq4xv2nOOm7zpWh2Kl/EVuyvD+CddffJXN1fzoSm19c16PMrWcJYToxkz&#10;+aC1V49n2lUJo4X6kpcu8UWf42e9djhlx3fOpz3HxAvnnI2bfY29JuPkn/FgIr7y3ClzYmOVZE65&#10;6o2dtJMvuhJv+6E911gbb+1kzfnD+s/SWGXz1Bdqh9pzzkk/y3iv8c26/mQ2Loy3/niq1578ysk/&#10;569feeqmXl/9U2Z09drn+PobO3mhswujzTnUO9to2vUro1/jqR/qP8dBdTGl+jVM9qTN8fqTjzbr&#10;c5z6qXd955jmhPHM/urnes7+EN+sz31RX1h40mBfAD4GzJc3vbTRng+7HmB7eI/mgVZ79vUQrK4/&#10;nvnwG09IlrlqN++U15xhD+i10xe9Nejvwb1kMlr1kz6DagETTTCON/nZqfnRk9FY7bmeHuB9y8iL&#10;Cy8Ae7j1YDy/+TfbPTRXV/ozx15yeEiedmaz9KMD/cMZ9GFrPddpXPXa0aqHp9+ctqk+cdLaZ2gd&#10;YXtfvf58iS3DXhZA7Xiix59fhtHjD5MZXmvjI6O6MqydPHiOVUbTvqZT8ltb/HDOHSYzO6ifPGFz&#10;wSm3+ZTpFO8pq/bkexTOvQ3zh7CzxNf4JN/Mz6Bz4xt+H/RBH3RBv9vnLPgmn1K73/KDvhHoJWAv&#10;/nr55xxaJ9mdWdg5yL+nr1ZP77C1WFu01nraadpQHV6jzz2Ze3PSxAY4fURZ3Jj9s5z0OW5ic5z1&#10;2tUnbfKRr64stqHnC9Y6ecNTFnyaoYS9mD3vmWJ4/gv141VWb2z1+WD+XKEXiOmpfcpP16mLsjGT&#10;jhZ/PPVNvskD59qjJT8ZUzY+7dl3rT3HRZt9yb+NNsdPnLzpwlbXeOPTp9SedeVJT86Up362z3HT&#10;jqecORZOnmnP8BrtxOSoK+dc17A5441fOfVVD+M7Md5K2Bi0OfZa+6TPfmg/OxuTdvJpTxknj3a+&#10;Uf3sT8bkrT/e+h6FxrWm2qecsDGTdpsOs/+khee4eM8yTNf6pr9p13eOyYfO/tbSByInJrtx1+ar&#10;nHibjHSOrp3cKSeeE/UpTxmNj++Ud46b2LjJl8x4olc/Zc/+Z+ODk+cs5WUnjS61Z135KJzjGzvL&#10;6slsDDxlzBJ/a+NDjZ/jZnvSmw+it95y4ElrTOOU8anHc1s56/RcWHjSYF8APgb0wA17AJ8PvCd6&#10;aOthHvbQ2wNdD8Lxn/2TXjnnrJz90R+F86VcLxBgL7Cg4ChI1q4++dTneHXz072H1dbSg7oymlJ7&#10;1o3xLSMv/bx0gD0MQ/Ve7kEPvyfqb1wvAbwIIdeYdEFPH5jt2MZarLELYF4EMBtkh7NtfDKmfZJt&#10;nuZTwvpqw/b0xMbph9kwjF7bOidGn+PqY5f2KjvNfvXo8c7+xk6svzG3YbLt45SjrzaeKW/yXeO5&#10;1sbX2OY+ZV3jh9Hiacwpa/I3//T1WZ6Ijnfu9fTNiXyr86qO11i+7lt7/Smvb/X1Z7xe/nkx+Cf+&#10;xJ94ph9N3cs/vw/4Hu/xHpczRBY/LrG65uvFE3NPv7QW42ur1z7XC7PhaZfGxRvPHBPyndm+Ri9W&#10;nG0x5lpsiQ8239lXPfrEk96Y6M15tukzecNkJC9EY5OnGXrwmmWxW4mmnPSJPdDqVz/Rf7T2X7N/&#10;1a/6VTe//Jf/8ktdiQ5nXZ8xZHlANuY2ua9vNG96XNOh9deXLbQnfbbZDy2Z0ZWzrr+xMPknH6wP&#10;rXGN1a4ven2zfVdo3vRSnmupf7ZbQ+1Zh8XZfHPyhPHCfLk+el3jNW/7VVu98ee4E+OPd8pKXrza&#10;jVHim/3xTHnxzLHRr/Gqz/ZDQ7qxkTvSXdkLiedaZ3aae/g4iDcbN/aaH2iHp4z28xpP9Up8yVeP&#10;VlupP/rsm+3JP/vSZeKUOWWf5US0OYdx1cP4rtHrq50PTznK2e6816fUD6ujn+Mm7+RTXqM1pvbJ&#10;O9vdm3NsfdfGn+1zru5c7Wv372xPPGVOOc2Rrp0v7ckH64NTVjImoscX76wvLDxpsC8AHwM84IY9&#10;6J4PvD3k9tA66bO/+nzIvW0M+XNePHDOXX3yzbG9KPCg3ksE7bAEJZxBMFoP/MmAHjY9ePZyrj/V&#10;nW11GJ/++kIvG7z085LOyzs0PBDtRLy+2efbSXDW+/NFLzu0e5GRXj0oe5A/7d8LhdPu2RRmv4nT&#10;lmw1baoM0RtDZmO0k9tcc//DaI+DrQdWn2vNj+KBvWDINrOvcWf7pPcS4uRLbvRepMQfzzWccmAy&#10;JsY3xzVffeGce748qZw4dZ70k3fKbczU+dR72n/yoNm/uef5IB/JX/IxtPr5t7PhBZ6Xf6Ez4QUf&#10;9A2/ic6KfmM6g9ZAHv8VB/Lp5p76KE/frN0aq1vftH22mOufWP85pnp2Vp/72Lg5trKXa/EXk65h&#10;8SJEI+M2jO9sT4x+bZ5Jm7xhclt36zt5n2YoqS9pr66ceI0GPbBN9NIu9EDXC75e/L3DO7zDpYS/&#10;7Jf9smdK9POloNK4xkeD5M++xqjD+ishfaKp98BZP7p29LPOVlA9ubN/8p20x8U5xzU036n/s2H8&#10;yhPZTBnvlF9pndm+NTce6sv2zReihc0R/nTtlE/SRx0tv0z2ScN3yno2TNZDQ3pZ+8TZr90+zHqY&#10;DGU87e9Zh83X+LOeD9SOBk/eqac9geWAtZvvXCcZxqVf8lvL04L5tDIaO9Sub+L0/8mnzOb1h9n2&#10;lDVR/8lTm9yTR9l8k54e8Wir11d94jV68irhfE6LdmJzKvGlT208yYFo0Wf5bHRIZvpVwvmyrblq&#10;T1m3rXvqDBsDo8+2OZSzPnXoTMZfeWLzhvgWFp402BeAjwE99IaPeiGjbz7cV1bvwbiH4srqxjdH&#10;85zz1Tf7jT37yPHQPl8azJdR0WaiUkBE04evh/3kp998GPWizcOsOnoPs14w+O+iXkB44dDLBi/n&#10;5su+XtTNdg/o+HoBaBzsP5l6ydHLP/Xo9WlHU5LL1vTP7iG9ofq5LxOnHdhw2s9l08WDrn/itb2Y&#10;L3LITf7cz+adfaG+dL2Nrt5enegFAp7Wnw2gfm1l7bMekqOccmAvJ2pPnuq9yIhe35wnvlNeeOo8&#10;X4xA7UnjX3DqnQ7xJvuazHjim3oq02fqFb2yvbKn+QB/gHwlH+qc5jOdTWPN70zk486CP+n9k3/y&#10;T15+9883/nzTD/qWH/QC0ItyZ7GzRlay+XBzzxhw+h48fXf63cRsQ99phxPn+Phhdj9tD/GhG1/9&#10;Goon7TmcfehnGU5642qHyZz9zQdn32uD+ZOx6q0v+bP+2gJbP+95z/uv0D+FeUOEmcyrz3Yxub4e&#10;CCT6IZoHcg/jPeyHvazzgu/t3/7tn3nRpx7Wnn3qJ550cntpWB2mR3NPfUJ8+qbO6vGfa5l9J72y&#10;FxPh7KtszhAdLToZzXPa9KyHp17ZpP7qlZM/Otq05WzHA6Od9MbQ2d5E10bHO/kn1gcn76xfs60y&#10;e1UP+STfjPeUMXnD2VfduFNX/bWbe7aVU05jlMmdmJ7GVX8U4puy0rGyerrM/vz+5Kkdb20lnvja&#10;/+Y9ZcBo9dc2Jt7oraFYcsaW7Ja8Ocfch1k3rvqJ57yh8TBd4mmeePKriejKxk55J85xJ9avvDbP&#10;64JkFbev9T8XSH5zmM9dcRsfnslfe9qm/nii1X8bzjHJq908kH6103XyQbT65tja0eKt3t7N/mmT&#10;6I2Jp3qYjrOv9jVZ8Z+6zHHxJc/dPkt96t359c3+6Eoy4w3R4oHaCwtPGrxOLwC/+Zu/+fLQeD44&#10;XMPnP//5lx+d/9Ef/dGfHP2GBz2Mnw+6YW3ltQdk6EEL1u/htr5o8UyMpwfiSYNzPn3pQM/5IgF6&#10;mO+BvnovFtTxNnbKbd3Qw6aXBr1I8LLBi4UXvOAFlz8rVPdCzgsGdf34PaDymfnCQV1/D8le9KH1&#10;zaV+h8xLjV78eclBtt8v09+LQUhGD8yQvPmNQKU/dSRHfzaFvXzwkE0fY9OLzPnwbixetmEztmPD&#10;eWG4UOYLm7kHjQm12Za8qdPUTam/fak8ea/R8plJIzM7JX/yKuML59gwGWwzadkLznnC+mY9nvSY&#10;c02Z6td0mbzX6NCYKWvK1F9f/Nqw+RqfT8QXxtPYa331K9vLzt15NmcSIwlRorMPH+1cQP7tbPDx&#10;j/u4j7v5ki/5kpuv+7qvu/n0T//0y1nU50W8s+WMOTP0aC7+ms/C/BKmI33TOT8JrSd6a4T1t+bo&#10;cNo/rD3PHTzbk97YazzOsLPceVbiOzFZEF/YWPRkxBM/bL70CE85U8bkafykwynzWn+yyH1twb6c&#10;d/Yb6gvA+WCgnAn/LDtH+Cd6SO4B24O6lwReAlX2ou+X/tJf+gzWfru3e7tnEO2X/JJf8kwZX7QT&#10;ycajnPPUPvVIt3h6GRG/+uQ9UZ+ydcLGNj55c47Q+DlWO5m1q9dOnraSrdFP2Se/elibTrOthNGn&#10;7W5DPO2LtnFT9pShnd7xpWf1a5gds1UvYib9RP1440uW9jn2nCNd1K/Nk6xr9OrNr07ebKujWUfj&#10;0M656r+Gp3xlbeWkTb6py0mPpt4etXf2ce6pPZ/9E5OTLHPMedRba+vGO+nWDospXl7Un2xzJS9a&#10;9cmHNjH6o3hOxEOfeI1tfDz6o0eDc8zkUZ/jkj/762v+s28iG8GTzn6VUNzWxjvtO9uvKzb/tb6H&#10;hPR0j6kr2QRNWV1f7TlWu3sP37U78DZMVnNfwykvPec4/ZWnfur60v8apjPe5kqO9sTkNV+0s686&#10;ulLOEF/txiwsPGnwWr8AvPbA8Lj46le/+ielvGGBB2HYQ/q1B+IegCsnng/K8fRAPNshmnHmUD/n&#10;q48u1Wv3gqkH+V4o9IA/H/RbV5hsc3qo9JJB6QGUXl4e+EbfB3/wBz/zp4X+iUDfLvLNIy8g+vad&#10;speFXlBAL+V6MQf7hh4edC8BzesFhXov+NQhHt9qMq8Xjy984QsvpbnJwNM/L5j27eHZWtTng3kP&#10;4PjwnH+ODHt4x8cW0+7s6MJwKXVhdLmwtRc77cuJ+sgy9/QDeobaZ3/taP9/9v776domLeu+FcGS&#10;IDlnjP+WP6mAYiFIFslDZshhhjjkAQZmCAMIQxyyZBAQUEEskiCWhVAU51uf9fK1tqc91nVft8rD&#10;w3Wfq2qr7t5Tx6N77/081jprV/n0VrZyNOnKVV79ytlXXlp06fKkKx8a88bSeF/pbl4K7GXzzKcj&#10;X39h9avruXDah8YrmXhbn7UGaK27+D1b+5zJtzZaH9aLddMasp5aV+o716Xgn2fIM/khH/IhD5/5&#10;mZ95+8cfngWBcoH593iP93h4r/d6r9uzScf61qYCjLtGw9U+B/WxvskvPxn80Fg1tica03swb62X&#10;yieW17N9T2Zl1a99S0u2/BWqI72V37rltb20eUtX/clmZ2mB7kljZ+nP92OeznP6WXkDsLXdM1Re&#10;2qUCXCxc/vbyu0GDILgniBf+3t/7ezfa3/27f/fh7//9v///QMFAAQeypy46RC8YFSqf9JC+vIDC&#10;8jaosfR4V2Upe8t3eTcG93TO/OKezD35cMVHuxqHk3aW6T2pPuP+XO2BlclmtHN8lJfWGEZbLN2a&#10;I7s2Wos7DyeSPfnK9OifclA9pWQK2Kyds0/x0aXotfFeffFWpvwpqxzOcnWWP4FO54p+5k87V3Uv&#10;rTJofwGt8tu3lauP1VPdpWeeXvkrWvXQyXb1blqe7rYPatvKbn/SW92TD5Wl9s/klo8mj7/14oVo&#10;kPyC7ml3aZWTjZZ8e3xIV351pCE5SDb6vXxy0cKeM2dbgnNJmuyfN/IpT2x7/7xRf/9P+m3cNr9n&#10;fX7AWX5SfmmVs/v4efw8a5/nHQB0OXjbt33bhw/4gA944lt9n/Ipn/K/XCzgL+PHxRj2Qlz+vPR2&#10;oe3SD/cuxaHL516m0aXqKF9Z3UEQT9s2mBTOAODKbPtrw3kR7bIqn4xggyCggJ/gnmBbgTxv2UHB&#10;Nyl5cviCD4J2yuQK1gn+KZOlg1bAD08K2d+AoQBkgUN2taugh4CIOmub1FtQ2k9fXWGDKuyTZXfl&#10;0EFbtLXgaHNnTBtfqcPDgcqpkS/oWoAHXFLJCriYj+aktWJOsr/Au4d7sq2hezLSXbtbdylaMoEs&#10;fmORzMrFP4GebaAT7UlYfekZHEHfuqE2VYaV3/beawe6/jZe5a/QeENzC62PfUb7SyNHpjUjLTDH&#10;hj5a54LdgnnWuPVsrVr3ngV5Muj9h99krGfruH2j9cg+7BoMtV161cfG69y3yjdmgeyO5znWJ39x&#10;zu9CMK2AWjZW/qrucNpL5yzfk1ve5p8G98bE2DUuVzaVCyjGh+f7MW/nGf2X+Q1Az1GBv9Kcemno&#10;0uDy4Tnrsui569Ltkr0BO6mgX0E+gb+/9bf+1o22QC8tD3SiF/jLFmQ/2ere4KF24BXs2iBjsldB&#10;xWRWVn5lFiunbExOvjT+0qJnf2UX26/Vg/oI0UK00vq89q54kM3yya9M5dKVXx3QZrTS8lc4x/DE&#10;Ff+0tzLy8KQ6IbnVjV6+9X7KVb5Ho1eKt3Y2PWknv7FTfq7+gLFPR1m68xLvlLvCypyy8tpUPwsU&#10;dU7v3gF0kk3PnpK9s3/JVV56+doAje9iedWd3JkmX7p85dp65gNa0F96oCwAlk72oPKOE7nVg5WJ&#10;fsonGx2U8UH5tLMy5uvUT8ZZEI3Mzq9yUI5+2luZYK1seXHaXHvxtC9a51UpekGwpUvR8OPJo0uV&#10;YdcxVG/tOetb+Wjlw5bvydWW5dXeeMlXp7x2AdoJfGd7QUDonrXllYkfXbr+Ax9Zivf4efw8a58/&#10;14icQOF5uXjNa17zZ9y/PJ+CZYsNoMl36XWhcoED+WTidak7L9Dy+NG6GK7MYvXZ3jaVX0QH8nS1&#10;g35tcqEsCAYFAAvGCXpFF/wiz071scUOe+kCWTboS/HoFnhDLwgoTa6AW8G+AhkgiFdAMJDLDpDz&#10;ViAUIBEcFBTBEzAkrx21rwCfdknV2VuJ9cdFu3GTbr+NB35jhS6w0gHjMHFYrdPRwXMGZJo3aWuo&#10;eW9thdZOckBP3Ve8XYv1IUSXBvrx8QLe6p602rsyQCYbJ2+RTHLZq13R7slKl7dtW1m4aufarnzK&#10;KZ/zAcZZag4E/BY5Gf11MSeGo4NORlsF+QRkXvziFz+86lWveviKr/iK2xt+r3zlKx8+8RM/8fYm&#10;7D/5J//k9jVfX/v9B//gH9yC3tatZ8A69Lxpo7YUbJSqY4N/1ktrrva3VkB++36OwxXOea4sL93g&#10;FWjrSUt/8VwyW9fJP+uOvnm6cMokd2L5K3Mvv7To9T3a8jYPBf/aS9N9vh/zep7R1tsf/uEf3v6I&#10;96Zv+qb/Cx/e9V3f9eHHf/zH/8zK/zc+niPPzgnrPZ69FvZ5swfbj7uwFgQomCAYJQAkMPd3/s7f&#10;uQX9/vbf/ts3oJU/QRbSiyYAGO8MEspvMLC8+kMBxGQDmnbTSyd6fUlGGn/7CmuPrdVfe0tf2kmn&#10;U7m6VzacOtUVL9rydgx2/OTPtkdLfrH2k9+6y2/7d9yiS6MLfMhLk5G/wpN4i60vWvVtncmE6Omc&#10;KFDzXBBcKb86PTtLI3vW+aR6tq2gDzum5/if6fLSyc7SIJr53nJ5KV3t1Y+CSgUn9sxuH7GHwDlG&#10;1bn1nCBbnfdwNXZb19OAjbVT+1aGTfT6vbLRNw/1OzqctqKnA9mtnExjWcDnzNNbGWl6lctvfWjS&#10;ZOTN6epFgytb0iskc9JOW/LWy9LvofMpWVDGy1Z8sgFPam2euq1XyFZ1JRcNP9nVkWaH/PKhNmVn&#10;7eI3VmjylaNtvn7Si1eqntCzeMJ5j9/Z79mV5g/kJ9zzH9Dh8fP4edY+/0cBQJdRQRWH7tUl4Qp/&#10;GQOAXZJdivcy3EUZri7PKystUFA+VO7S2iXPhQ8N0luku+1YbJu2DV2MpV2GK0sFxAQOBL0KpIG5&#10;7s2/2reX0dopX+Bh+6Qs0CavPejKAha+xvtP/+k/vQXnBNwKxEm1AQ0K/hW8K9BWGwoqopGpzXTo&#10;CySG3gQsqFcb2TJO0mTJaSs0PlK6aNqo3oJ9oH/q/Ef/6B/d2iLo4kAS6HPwONAcYmgdPgUA2VkY&#10;r9ZI848GzW+In4yUbvzsBOVkTqxM5dLWDaBlu7rTbV1JQ2sn3bW7IIu+vOrEU46X3VMHLf7iyo58&#10;7ZJf2/Lbt8ZMv3cOev4W5tDc9hfFnBOOTA6M9WBdsN26f8/3fM9boO9f/st/+fB+7/d+Dy960Ytu&#10;X/N993d/94eP/uiPfnjv937v22+skhP8808/BA2tVzasTW1Xt/V1Bv9aX/aJ2h/qX/1uLMKWz7Es&#10;TT9Z9GSh527zVzhlwbPa84pees9W/BPatO1Ck6Ilc88mpJfOypaPH/1J0M7ty+oub8vh+X7M69U5&#10;/bTwG7//XznTPTvWd+nmpda/tGev5w9cMrp8QpdiAaUCS9ICefcgOCg4esUDNjbPLhQQjC4vBUGK&#10;ZPlaqwfJ4W25fPr3QA/0uTyd9JQFKUrjFbxYuXSVpdue9IDc0svrNx69ZMvjbz5ULt02hW2HOvBX&#10;r3x9rC+Ad5Unn2xjUT4ZeeMK8tZUsoulrzwbW042unyIH9Jb3aUvzZqPJ83+yiiTU5f8VbpYfeXV&#10;zd72b+nkyksb6+ZKHuiHyslmZ20ld861NJnqbC/YYAXs/tG5LTBU/06s3W1D9SzQ0kk/WvqVT7mn&#10;Rf264gGe/pQ/5be86YnGJOweu7bILZK54sFZX/Tsr+wCj0zlbU9zvGmBquTN/cpsOTm20Mq3Zla+&#10;/KkPK6NcfmmrC/Lo2gvxpGd5dTZN95798pWTP2XO9KStTmOFnkx9Xv3QeJ506DncZ9NZDxvYqxyP&#10;b6AsjV8+vXQeP4+fZ+3zvAOAfsfv6iLwtPjL+gbgBtPCXpYrnxdeF6wQvfLJzxb6YvW2vqu2rL2w&#10;dVbucuti6eIoUCCoVeBv8wJb5NjfgGI2pNrJjoAYKAs02EwLfAg6oHeZdXln31tMfrNMAMPbeoJ2&#10;gnPbjrDtLAAnX8AwnjIbgn+ChgIignAFEJNnTzsaC/kCfKDc+NX2LtvKxsKYkGFbAMbvrX3wB3/w&#10;w6d92qc9vOQlL3n40i/90odP//RPv7259TEf8zG3/jamvQ0Geyg1XgVpqqfx33kIaFu+wq4B7V9E&#10;r7/pKJvj5hkaqx37DaQ2nkBPipadylcylaH6Vu8qT6a2Ly1dsiF+9HQrn/LZyX7jYvxDNHNgvsxd&#10;c5sz0YWBk5MDqkzOeOu7gLG39wSdBf2sIW9iffiHf/htvDk51h4Z69k6+mf/7J89vOIVr7itLXTr&#10;t3Zrk7W06+lcO9uH8udaCNHgHEdo/hqvxu5KdkFvdZMtf8ot4l1hbSSb7XDqGN9kzzrO8mJtZXvl&#10;y59I56RftaO9Z3W2ruf7MadX5zRwtq0rn1/91V+9vRl4JQc///M/f5P7i/x4xqxze6hnrn015Mx3&#10;QSDfBcKz2KUUXNI3CAUF7grUwbu927v9L3jnd37nW3ovEFhwr7KgIRoUqDrT+OS1Bf2UQU9WGtCv&#10;7Ase6Gfl+pl9aXyyyuUFIVY+4EP56ou29OrY8uosrT4lXwrGL5x9h8Z8+x/OMrto0upIL1rjtjJL&#10;V5ZvzIyVvHUlT0Z56cnhRZeWh/TKryyws7zoi9a3fPXF2/xZ9/Zp9VemMmSr/PKysTLRo0kb34V2&#10;wM7bOV90S6OxuUCvru2PvLRASIGFggto7R949o50slU5e1uu/rD9LQ8rn51ScmvzlLvSQZOG9Crz&#10;R5YPAi6bPhfIhbMcLXoBsmjVv7KnTLzlX9HjKZeGpacfTvrKnzzrI+Ch7VlCrrI82pm3lrIBbOCz&#10;lwzIJ4tfPrmQvLWq3FqVVh9e+eRP1Pbq2TI0HtVx1n/aTq78WS6t76WQjUU6PZeVo+Vrgzx0t4Jo&#10;+QP5CuWlV37D4+fx86x9nlcA8Op3/RxGv/d7v/dnEv/PDwf4lP/LGgDs4hz20hy6GC8NugS7bJ08&#10;yFaBgw2YVQe79JONvvr41dXlu4vionYWPOtNOhdLdEEFQR203iDCS85FU72NQ7YE7gS3BNjUI6D3&#10;qZ/6qbff4nMhsla6xBY8EvDwBmD/1EMQDU1dBegENLRHwKOytDZqL6DFB3WoS9vS8VYV0C1wRZcs&#10;kEXXBvXVBjJ4yUAX8cZHH7yN5fcxP/ZjP/bhcz/3c2/wn1i///u//+G7v/u7Hz77sz/7FiRkx/xs&#10;sKh5D8qh4M2iN7ek0DpAix8NzNmujwUavjW06xRvAxk7f41F44PXGqNTXdUXfes8Zc7ylVyIfw9X&#10;OuqvbdoT/dQ7ecbiHMstQ3NZEAJyREIOGAeEvHqMXeu0Z8g/2vFcWKvWoK+uv+/7vu/tTT+/Afhx&#10;H/dxtzcBPTOeM28Ces6sW/PANscl56Y11P7VswvNNZj7+ttYPAmN547dQv9aN/LhinaF7CcPrT1j&#10;tnTymw9blqebHBtXds56018793DKLpZ/1o22Y5ZctOjLk9fOZJ7vx3yfZzTn/N6Z7qvB3vo7ddj5&#10;i/7kwHv+1nnPgVf23O3z2MUBuvRJXZgFFpxZUsGlAnbgPHuXd3mXm48DlRfop55g0paXJj3lC3LE&#10;F7iQArq2gbIUbe0kk27y5etfgZKTv+WVkQY2tnzyK0vrV/ajB+Wzb9EgfYhfPptS/ae3stK1g1Y9&#10;UqifS1t6vPostVakQbmASzzBFimd8qce4C29MpSXasdpv/YlD+pLB8jGO8uwZfYrl6YjTe7Mg+eo&#10;fHa2nGx52DogetC35mJp5kOefvydv+jlsx8KSIDzWWCvvaTzc89yMlJy7Rf1o3wBDPajqbs+1vby&#10;gJed9MrXbjRp9JWNVz6QOWnkVragy8nb/p3l8tIN2oR45a/0noYeLfoGik4+mM9kz3Tz+sjG9n1T&#10;yFZpdZYHvPiAn8340a6CVKBcQJn8nkuQncoF0K4QrzUtXxvv8dnfOspHX5m1Adm+gn5LyUdjY8cm&#10;m+VLz3zl6pevHfLGb8f0Cp7nDf4tetZ77vkR0fAfP4+fZ+3zvAKALqin4y/gcfXx+0BXF4WrACDZ&#10;87eG/H7gk/7JyP+bnwIuV5fnyl2eN3jyJLgsk83OXsTRu1Aru7i3KdmMlMElv6DD0tbWadNlUcBB&#10;4Mx8yhcY87Zc/0lX8AsEzrp00tdXwQSHmE3RpiqvXewI4AlGfP7nf/7Dt33btz1853d+58NXf/VX&#10;3wIY2lDggz1tqE10C/CBi/Fe9CvTk2qXwEj9QNMXdOXSpZMtkOhNqQKaobrZNR4FIukCOy7Zjae2&#10;NJaCevr9D//hP7wFb4yl8kd91EfdgjX+aYMAjeCo/jtc2GmOwdg2j8bYWHVYdRi1BgrogLWZzgZ6&#10;srvYtbbrTADhpC3vCsszLtGeSwfMeUEM9PIL9OSSKdghLQ9nnWTNT7rLX5u159RfeuN2jqExbm9o&#10;/M1PzwWnhKOT827e6Ki/dSxvvVk3gnvgbVhrqDdiC1p/8id/8sP3fd/3PXzHd3zHw/u///vf1pG6&#10;rXMwd+yrx3qB1gd67T5Rv04YB+O0437iHLfkQR+bg6WVT6f5WKS7MF6hwNmpt0jvXnlpJ/0KT9KN&#10;V/5sZ/xk2s+WD43h0shJTzpdQM/O8/1YM3vuwnP9E5CrNwGd33/Rn5z4ddzlpftcBueWCwS4XHSB&#10;A5dmz+0GEwomgQCToJ9UoK+AHxqQib56V1CHtHquAmALsuXJXsksTV5f5MmrLx76KRtWLpkdj/jR&#10;Vr48ev0JBeBAfvvQOFQukJncyl7RyNJRvpKXhmxXjp98qb6AsSJTuT62VkAevSBKtJUBvGibppN+&#10;umfZxbpyPHq1p/LJV5Yub+VXVh14If7qnbRwr3yVAjsgv/VGK08nWqnxTib6yuyYNG49585o+0BB&#10;hd0f7Btg3+CHLd2+gkafzeyWZ3vpUHtqZ21CKz15W46W3bUd/eSfqN9XPFDHFX33x5MXPZmTHrTt&#10;SXxgA09aX+I9KV/ddLKxvPjRyi/9zJvbaNKF9VKeXOX0V0ceP1hvglXS9fH3fELDzzac+RBteaW1&#10;75Rb+vIar2hS7egZ0ZfV2Xx6UkADNlc+vvyOE5i/lYF0G9fshOqpXHuh8Wxse5ZLjXtjr7zPfPn4&#10;j5/Hz7P2eV4BwHtf/xXoE1T5x//4H9+c3iuZcBUA9NbLlexzXUT+3/q4PHeBLn91YXaZOoMqyvSW&#10;fuZXtzq6nIOLfvW6zHe575DIIRGAwE8+u+pxyS7wIAglUCd4JSDWfwo9g10ulfpQO9hWp8OLsyIV&#10;iPBWm9+D9Iao3ylj64M+6IMevviLv/i2Zrz9JmhBxttx3mBSh7YJXGiLdrjI1ib8Ahto0r3sgosx&#10;OUE7qTK5vViTTwePXEFA/QV5Qbz4BRazWx2NydZPB4+NbArgCHga94IvrRHjaEzlC+CgkTF/5rE5&#10;lCo7gDq0QvO9EOyh13xBdW65taZ92gKtx2jS5JItXbnVPfkQfwNIBXxKd56i37ONl97KLz17p41T&#10;N/6iunacoPEzT82NMV8nob/gclo8Hzn0LpIuF4LCfuvyIz7iI25v86nLnAn2Cfz5rUhvjP7SL/3S&#10;w0//9E/fvvYrCG0tWnt+9+9zPudzHr7oi77oxrNvts61sbZdBf30p7VQvvL2ExoLY8U2yJ/j1Dg2&#10;rivf8yGfHMQPy1uZ0tAzd/JWD7Yt0VY/G0+D08baVo63MlvPWV/2jEt71MrgneXF0rKV3ebj+X7M&#10;9/M9d+33pw4f4C/6Y1/MoQd75NI8p/ZRF4EuYGcA0GUF9tItgFAwScAobNBvg3/yBQYLMp1gy74g&#10;L1UmW4CpOuXjoxWUCskG/GRKk9m0PJnK0dqz4i/Q7GvJlia7NGn9lI8fD9haHUhevrogW8mEU59O&#10;9FM2+hVfvrrau7MbvfVQu5OD8i6x0eQrr2y8Kxq0DiH95S+WtzIn/UTrvDqu2lJ+2xKSCfhsbPnU&#10;Wd7WsXrVGb9xl6+NjX1YO1tu3pQLIMAGDsB+0J5Q0GADBu0Vu2ewUR9378h+5aA99WPzW15Ep5sc&#10;1L/sbv4e7G/lt62L6NKwfPXUtqWTa/+snvSVz7118xA/GLvyJy8aPXJrv7lMZnU3v2BHvypv3ZAe&#10;uaUH/K1TfnXk2axttbuydWSdOZ/4k/w2eTRrjWzynVPZzUYyK5dsZelVWX51F0snW5+jZ6+xUQ7x&#10;F9W7sluuLvaktU0+VHd5aeNEHu49y539PdOl+QfRuk+v7wCPn8fPs/Z53r8B6LeArv677wnBEG/2&#10;nfSrAODVhQK+5Vu+5c8k/mI/XfxLy+8lenkuVS5ky9sLNt55mc4WPtraLiAEHRLRe/OoABDYvMjS&#10;Z7v6pOy7NHZxFNzyTwN87VAgDl2wwRtHyi6q5OjbGG3WDkybJVttqAIaL3vZyx6+4Au+4OGzPuuz&#10;bv+RlLxgmMDgB37gB95o5pocGQEPl10X1/rTJVdgbdGluWBgecG3gnPJhGwH5dUV6BMMhQ30BYGX&#10;Mxi49tEhm9reXBv7XQtARhtKybPrWTHe2lEwEo++MQTza16b451v49ZaMO+tw6BNraeAFr32QWsy&#10;ucp4ytsfqK/ZSd6aad2s/NqrbG6ixT+Bd9Z/JbP0ytG0Z9fDKQPqaFwaIzCOO87mIqehS4HngkNi&#10;vlq33qYV4PN8eQvU7/T9xE/8xMOP/uiP/s/nwpt9/TYkfevAf/YVmLcWtNWaYYuMADvbjbv2adOu&#10;Fe3cNWBdnDR6Z/+vxugKZPGb45CO1Bo/n0GwtvWnZwZ6LqIlV/7UP3lXsks7eeFsYzqwfVsd9HOc&#10;IL36we7aO+VOOqS7IFMKtbk8XuXn+/E8nefucwUArb1Th52/6I+175nMce95KI8OeynoUiJ1CXH5&#10;AJdcF23BgwJEAlAbxBOwEwTcAOAG/aKtTmBPWlBLqi6BjQ1GSQt2XNHlC3psXvuTk0J14q9ul3r7&#10;18kD9GzgsYOezKZnflH7s1GfT355abLx0ls70mjLTy8ae6fu1lV90nP8Gp/Ganmgz4FcsuVX1/oi&#10;F7803dLky9OTD1vGp9faDWtr9eLx57JzppCdykvf8uqu/tJAnXTla0P55K9kSpu7xnz5UH2lSyvI&#10;ULDAud2zL4UNGuxeUUBhz3vybG5AQ5599VX/FbSpvPZXlgbl08bS45U/0dyeeWBn00AuLH/LUHll&#10;QzRoTNKJRm7HDNAau+jR0ks3XrTkkyu/tGyvjHJ2lMmUb37TOduxsuWXTs86CeitswWe9VUASqrc&#10;GluwEazDLa9MuvFqGxpe7UwnoNXHlZUvTea0C9FrW7Y2v+WAJt25qFw90urPjnJ1SXtOpT27C/T8&#10;gPUVpPn0+Q2n7/D4efw8a5/nHQC8+vzAD/zALbAn4Pcsfgq07OV5UYCgIF1BA+iS3kV9yyE7S1sb&#10;8atDWwr6ddkv8JNOdlzUu8DupRIKUnSJlJd2mexSyq6DgD1v/LkgfuRHfuTDq1/96ltQL+dEMOOT&#10;PumTHj7v8z7vJoPnn2H4L6Zf9mVf9vB1X/d1t9/B8zXGb/7mb779F1NvzGm7dgrKbSBPG7RJEE7w&#10;rfbG2zbKn32I10W+S3tyQZ0CLRvsKwAI+CsfP93KAW3rr62AJ8jXb735mqe0tzD72jHoszE/19Su&#10;B8AvOBXirV5rIhtnMC8eLC89iIavnFyBkhPLay6yccrds4Ne0KU5zM4pt7TKtbs2n32Rr9+LxtB4&#10;FvQ7AwmcDU6C51C7vAXt7VfPia/1+gcd7/M+73MLkPs6b07Gy172soff+I3fePiwD/uwmx2/9+e/&#10;YPf2qKC8NSF4KPBnzWqntVOgXlm7clbaD869Sl/qM9RvME6N545bctGgsV+0rtM/eVuOFnqOPSvt&#10;OWjRw2ljUb2nfG1Z+vIXy6t+qE1hddS743GlfwUyO55ru3xQPx37TLpnfclUfr4fz8QZzAN1+r2/&#10;82N9X8kLZp8fP+Gx9r0l+Of5Vr+LU8+X57Pnomc2urQLgee3y9JePDrTCvSA4NEG8U6cb/zJbxmy&#10;USCqckGNcAalFmiCBnRXhs6VXP3Al0db/sqUT87FPdvJJicNaxfu5SvTqY/RG4ewY3ACL35tkz9t&#10;nzbWPiwv2ej1KZurs7wzvzB+W16Zq7y0IIvL78mPF6KRLS2/vGgn4i1/65EPZErjnbqgvH2Ltnkp&#10;mfqb/MpJjffOS3O980quNL2tR1m+gEFBgp7/9oANGtgjQjRIRspWAYnsg/zWXXvqY/n40tpfufzS&#10;Ftnf8iKavWzb1f4WDa5o0emcMkvT93hXWDvbni03flLjmW6ygUwpXmOPtjqLeCtDpzqXv+XlV9/K&#10;JlMbAK2yFMjGX9pJt/6yHU29q1c+uaV3hkF59K0nWO9LX1vpo8tvXauzMhC9PH7jF5Jp7NDkF8mk&#10;k332lBuTsPxS/eML7PMaNsgqzR9Qlp5+wvoPj5/Hz7P2+b8SAHzWPwIAG2Dbi3WX6/KVo5WvXMAk&#10;WuWCE2TWtnqrGwpGdNHfYM/qZTt02Twv2wJN3jgqoNWFc+Wqz3+3fdWrXvXwjd/4jbf/UOqrjL6y&#10;KHDl8iN45R8TeHNT0O/1Xu/1bpc+QQ1B4u/6ru+6BTU4NDZcm7PNtb6Dy22X2toiECZwplwwrvZ1&#10;GU5evktycNluDLt4Z1uAT1BlsUHAsAFI+WhrBzaIKG98feV4baEJAILgjvEzLsZJmT39zKZ6tNs4&#10;tVYKzlTeMdxy62HXRaAb4qeb/pknm37laFsG7QtLL3gSzxxFWx7ZbJ42osHqLK5kgU3QZn3e56ay&#10;9WLdt/ZzArowWL+CDdag+Wxe/eajALh/AuPr8IKAvvrrK75f9VVfdYOvwAuMv/KVr7x9pVeQUADQ&#10;/NPzdqyv+Pp9VUF08PuRnr8XvehFN6hLG7WtwGTtPfcCuJqfxqXx8+z0/KBfzUs4eZXTj6bcswrV&#10;AZ6dky6fHsivvXgrc5ZXbhH9Hk6ZUz9+aW2P1l6w/YHkKpNv3OpXMqesPJuNVbQtR2Pn+X6siQ3k&#10;/e/gXlDvnm0/C/Hn8cmp9zwUCJSieT6Uc+67DLg0dJFwAXFxljqjXNKh4ENBvODtvgJ89970u4LA&#10;3Qb+CmyU37qVa0PBj9qzPHkp0K+cXHny2S94sLrogIZXPnplsrWHPaiOTcuvfjpS/K0nnWR2XKDA&#10;aVj5gkLS2iYtUJqt6lr98tqi3uSU0aNJa6/8It0rZCu4yEI6V2n5xUmvDNXBLl5p8qWt75DOAm31&#10;thxfvmcG7tm4okG2z3YvrXTnqDlV3jkllx2pZ3r3A2ej5/8qMADtDfaFsHLyG2iQhngFNc7+1i9p&#10;qL/xVjZadsLKVl6+uqtfqj1k5Vd227jlgizK6VeWr7wyywu7p2Y3+tpbG0CHjPzKwim/divTVy5d&#10;WenOUcjGKb/2K69OaXLau/TWSGOxQNs1pJw+ujw7q7NytQONjtQaxEt/da5o0ZWrl297j5dutiBb&#10;ZOp36fIaI7Tantw5riBfG6JlI558bQJtNwY9i9J9vvMPStcfkPIR1k+oDHQeP4+fZ+3zGAB8ik/B&#10;I2lQLhCyl+zFBhoqbxAi2qbZkapjg48BrcBfdS/oZ7P6XPa7KG4qSCUQ1ddPBSsEpJTx2GDThvuG&#10;b/iGD+/4ju9423i9CSLQ9yu/8iu33/jzFcbP/MzPfPjar/3aW5BQwO9bv/Vbb2/7/diP/djtH2Jw&#10;wDhrAiAf//Eff6uLff2Q1iZ57XU5VhYMK+hWANAFOKRXIE4/vCWlX+oQVFPWJ4GTgmrpyaML1Omz&#10;etDIFdBLp0CPOuJJ6aIDOe0kC6sPBQDUj65txlyaDW0VFATtNybm3LxeBXAKQkD2S5OTstP4Slsn&#10;2QvLYyM7sGtqy+orv9i2rJ3TVrKrE+9sZ3rZPO2uXHn69et8Zs7nq8BfgYScCXTz3Zua5slbnH7b&#10;T5DPb1wK3vnHLy996Utvz4KvvX/CJ3zCw0te8pIb3doR9BPYE/TzPHgLVBDQcyLA521a68EbgAKK&#10;9LSdY2M/0DbIUdGu9qb6I23c6rd0x61xjGbMG/fKya58cmHX3km/yt/jSU+56j5lFp6le7yl98wv&#10;2K4uqL6lJbv7ziK7V/ZhZWDtrv3oQH7t7r53z9bz/VgPG5xT9ib/0/zMh0u3nwS59/FcXOld/QzI&#10;/41Pz0LPLMijVYa92O+FYS8kXZYFHAo6OLug4N3zAX1YW9HkN8CRTHnQHqkxl18kU2AgGfakW76S&#10;za46k5WurbWTPL4xWp3SlZUu/eQpbxtOWeNdXh8CnUW0TYHeyoVsypNT7zkmaNsedDJLr5yudGlL&#10;N15Sa+2UCdHONGRDWj6cOtVzJQvk4p1IRtuVt81rH++0k0xypatP7h5NncrNVXMJ53Ozc1X92iUg&#10;4Bl3wW8P8OxH2zLI2y/yAcgor/8dffVAXdVdn7SpdQXKCzLk5dMjFz075Zd20qG5APtYwZLlh2j3&#10;cMpKT5uVo21+9Va/sry2p7N6W5Zu0CgeWvnsu6OEpcvHR4u/9k5a8qW1QT5ZtHjR420ZPxQ8S0c5&#10;njWknMyVbml1KEtrzyIbyWV3edH0Lfr2M1sbGDz1k9n2QeO444GPFpojwG9+IP1Ftkpri3THzzN5&#10;BgB7bnvupWjtBe0RPffS/Anyj5/Hz7P2eQwAPsWHA+CC7fDPGehyvcEEl6cCDfGUN9/lPD1pl/LV&#10;y2b10U0mZyQkm73QJT64ILo8FpwqyCWY0VtqBTXku4TaPN/gDd7gFqz43d/93duY/PZv//btt8z8&#10;l19BPkFAQT2BLJt4X380Zi6Cgh8vfvGLb281+WcgX/7lX34L0BnXvex2we1ie3Xx3b5ovzb7DT1f&#10;nVSXr0/2X1SloO3eovLfeqX9lpogy771Z2zYlvbPQgR8AplSKNgHayO6trOnzeaj/uBLIVvZkWdL&#10;/8ypMUTX5oKE2mB8rIsu/40JVMZTL7Q2QT5crZ1TJvrm1y5svjWXzGJ56S2yURuWdiUHtan+VV7U&#10;T8/MPsdgjAv4BYd/jj6+ORGMbY0JznpWrCPr3dd+fd1XEM/XeY0/56TLCh1vzvrqu4C55wONTX3Q&#10;boF1fIFE9Xg2BQgFB2tfwb+F5+hqP9gxDMbeujjnJ/qumeRC9F1fUHlpJ3352ZZuvcsLp+49sENm&#10;9xF5SL9nIx69dCpHi752PK/lqyOkc6UfvzQbK5NObVh6NkAbtrx1/O98nvQTHgJ8vt7rLT+B6ecb&#10;vPu93/u9mw6o58/zkyO/zjzkwMfvmQaXhS43XTKcX12yXc4LOgg0CEbJXwX5rrCyvYnGXjbLL08K&#10;BUAKHpRqX/RosLKLpaWzuJKr70tP/myTMuhP46Z8zw5a+eTO/PKhcYomv/ZKk09Omh55WDshHkTL&#10;Jpr8FeKDfEjHXMHKnPkzvcqfQN91ekVb3doRrPPsR6u9q1tZuvZO3eUBWyuzvJAO2ebgHFNz1XyA&#10;cs+NZyZ+8umr0zPt2QbP/D73BQe65Ds3+Qidb84SZ769o/1k82zJs9H+sf2sT9pXedsnjQZoZ166&#10;9OyX3/oqRxMgKUgSP1rl9rv2vNIrXv1bOmQzoLWXFpyRz0Z6i+ymf2XzLNNZ3qbVs/JB+dTVztoH&#10;yugFk1Yfsp/s9nPrkz/trTwsDapTfvVXvnzyyUqtxeSloXJrFbbuaPLZWl71lqKnf1VmIztrb8em&#10;fKAHlcncm2fINqi7tvXM92yegUDw3JfmE6z/EHru8R8/j59n7fMYAHyKD+eAMwB7yS6/QYYuygUm&#10;OBN7AS840cVcXrpBi73Ab92CFmjyLvxhy8nSY1Ode9Es+CSwJXAhCCd41sWWnEAHmiATOjtv8zZv&#10;c+P/1E/91MOf/umfPvzRH/3R7Tei4EM/9ENvb3b4L6UueS972ctu//DA1xu/53u+5+G//Jf/8vAN&#10;3/ANt+DIm7zJm9y+NmVz1R8X3QJpe6nt0nteuLsgo4M26offVxMABIEyEFzZgKA0niCgf0Ii4OLt&#10;LTbYKniXfW0TcDMmytqAX9Au4NPPRrIhe+XZqB6pYKPU2qlOY+jS7fItwKTNgkECTJ/6qZ96+0oo&#10;ucZGvfIFENjaNReUQ+s0tF4Xp25reZHslu/xlsZm+XAld+LsU+i5OcvnM7vPledGEM1B78AP5K03&#10;82F+vE1qffl6u7dbX/va1z582qd92u0fdlj70G/+ebtPHk3Q2VyCNWhesivAx67109xZE/igr/qh&#10;vWfQr+c8eJ7qEzQOO8/GVB09R0+D1pFUubbF7/lEa70ns3LPB6t/2tm2rHx115Yr3bO8tMU9+SfZ&#10;r10rD8mc4/J8UN9Cbdh61P9C/nSZd7bsZR3Wuc/5h4ICe5lwQe7S3UW9gMPV7/o9CQUrNr8o8Afq&#10;KU+2PGiLlE7tqY3o2gxrY/vhIgWV74FegTxl9krL1w6pcvXK175TD5IPa2Pl6ot2KJNLNploW952&#10;lbJTntzyrtpRv2tDtqXLD+gnLd3yxj3alld26WH5eOpa3fLSpafnsnzFQ08mJAfLS/eUkydX/qTV&#10;1kX8KzulofGGnT95sDbwts4TBQbOZ91+0HlpL+0P3nw3qT3c+bp7xe4jAgpsQQEX9e14a9OuOdDu&#10;+nRCP+oz/R2jtRkPdh6Xfw/ka2M6xmhlIBkpOTKbjxeUk1kbYQNEp3xlKVogTw9PPtn4p3z8DSIt&#10;PbmCRNHWdm1Pb/Wzu/1INzuQTHLWx9azvLUnXwrpSFc2vnxrDz9e+dLADtTe7GSr+kL0M5+dsHMn&#10;n6wUfWkhenraqrw0qD40qLz9XdvRC/jdC/yBZ7d8Ab7TXyj/GAB8/Dyrn8cA4FN8NnDgYl0gblGw&#10;oQt3l+7oBU4KXMRLNqwdafXKg7oL9hUIKHCRw9JmVoCAHqdmL44CGoJmAmMcoIJX+OTkvW3GLhsO&#10;G28B+q0/dun6DUBvAP7iL/7iLSjirSX/0VQg63Vf93UfXv/1X//m+JDVdxs0J8hGXAADvTYVDJOi&#10;FUiTB/mCI5V7A6uv+0rVBwJ9vfFXcLAAYV+vhd4W9JYgvqCadoB6usQbFzTBGjCGjRug1X5pwUS8&#10;6KDP5p/d+oHP+QTBVxCk7U1Kb5T5fTiBP0HLbEu7/G9QRHlxrreCQaeOFG31FmyE7JxId22Qv+JH&#10;2zYtPT202ph86DnpGal9PTuemQ2O9ey0tpM3F605c2lteQasK7AuzI/15E0+//DGV3ULNIO1aN7I&#10;WVfmTqDZuhTsA3xrJ/t0vAWIXlDHWpNqV+3umdk+nXny8lJjI91xhZ3z6ns+WDtr6wrkyqurZxcq&#10;n22gc493Ap8t41V+dWrjvXamu+2RP+3A2jh5W15bV7jSkc/+0ivDPbur80L+rANfvkBg5Zz+LgTO&#10;tS5pXTS6jIBLdZd3QYcCc1LBuzPgF5KFAhfyUshmAYLqKQggXbh8pyNfOdn0pbVbmmxy8tJktgzZ&#10;ih7SX70ru9uHxdKSW33loI+93dUYJZOd5KTGNd3GuHL201fOZjxpSCbUxpNGT5r80kqjl9/5OGmN&#10;a7phdTa/tiuftEAv+2sj3KOHeNmB6to6tT2e5yg+urI0RE8/uvEsPdF6KGheipad2ifvmS5Y59y0&#10;v+ZTdDbyF+TxpF3286HtFetj797BdsGH7W9907Zdm/X37LNybQ5brk9LoyfN3sosllcbpRCtfOUr&#10;+j3+yhjveOoRnFnelXw0eShwFC97V/lTv3TpBYiiK5dHV67OzWejcvNcG7LlTrO2kkPDQ4sffdMT&#10;2bjSCRsAKw8rh1fdjVV8afUkG62g4tIC+ln3lslvWYqWnR23eK1H+VLYuV4kV56dyvKgDT2jnuPy&#10;C/R8AchH6Pn2rJOR9tw/fh4/z9rnMQD4FB8X6i7h0GUbzqDDiRyOHA3lLuSnExKilapn6w7KnJPA&#10;STk3NcEONvay2IWxgFYBKuXqFATxZhP6m77pm9422E//9E+/vcnnN8mkfbXrh37ohx6+6Zu+6fb1&#10;XgEUzg7nSIDDpVVb2pS1c/ugb42HdpFXt7YU5BJMKTCDn5x2C/QJ4vmKZIEa5X37rzf/CgAW+Fua&#10;oI7AmqANGwI0gkAbWIDGrCCgNggMFRzSTjLaWvu37XhQPjm2BIcK/vVmH8cUjA9b6PSirUPb2oIt&#10;l08+3dYbtN5OrA1Ak570aOye9u/JJl+7TrmzLnJo2hr2GdxnUmp9bbAP5LNp7I17c9v4Gv/eKrVG&#10;rCNvXlobaIJ1QM6cs0HPuukr5X2V19rDU5e8NwIFBOVLrTX2rEP61nfjoC/64NmGnpn6fPYbGjdp&#10;+atxVm6upO0NYfcLSPbUW91TZ4EXjPeWk4m+OuWfhFOu8tm+eKG5h57NntXTZs9tusuDJ9k89aTx&#10;QrqnjXRWb+3Jp/9C/jhnPOMF+3LoOxdz8rsUOKNceORdHLrEOOtcTFxCusiDyzxcBfyuUBBr02ys&#10;vcpQQEBeG04alKcnDwUEAlppvNJ0ymdzeYttA9Tmynhk9DFbyaNBMvEqb5pc45G9ZNDl2VAO6VUf&#10;2sqkHy9+bams/7DlUmsB0osmre7oyisfP/mwOic/3qkTsn1PpkuxPJno5eloVzLRStFXD+0K8YG9&#10;LUNthPjZbVyC+UkuWvMG5r9naOnVVXvqu2fbs+7Mdw46Z8HZ55xEtx8U3HO2dm6i0U0/H6I9pf2D&#10;X1tAY8db+1qvJ85+ltaPzcPOUTjnYVH/TxRYCcrtd0uvvLxshLV18qKtfvmgvLSTv0gW1tbu1ysT&#10;1kby6bBTOVpnQHUkkz355hvIx6sN0bMV8JJfmeT6QxT7ycivTjaSKZ+NUryzD/Eqbz3x0KTo5aXV&#10;sXwpoG956dltbLJTOUSD1QlkpOjJS6srWlCPsex8l3peT6B7lkP+Qc94qede+vh5/Dxrn8cA4FN8&#10;ri7doUt2+YILIB+iJdMFOpp0y9m8uuyXCgyEnBibVo6LTS4nSLBQvV3au0gKegSBDEG7AmkCgN5c&#10;ynERFHnf933fG12wz9tNAmA23Xd6p3e6yXTwtKmCtmmzvtWGLq1dZLukC6iA9uCBfME1MuwAPfUL&#10;nmzARqBGCt7qAwG/DQBKBQ2Bnn6WZ6vgTgG6xugsJ6M92hpfmoxyfUXfPiZfEEm9gkBSOs0XeX2V&#10;Ku+aAeNqTRQUNu7Wgrz12xom1/pqje1ay+4pd4XVTT/a0hfx2N868OjDtrfyyYOC4uAZsP5D698h&#10;D8o9C8bVWDbuvT1q/gXkrB95dLC+zEnz0kWCfs8xaIMxl2qTejkj2qFNZMy59aU+821N6DtewRw2&#10;zYFx0efGrn6fY5JM49qYNsZsLXrW1Fn+RP3a/i1Pqr09u0uTJl8ZsrX0bARzEy+dbK+8cYLozwfb&#10;hurKXrToW452D/R7zkvjrb769WntLmpLdk4bV8An/0L+tOeB560zURodyHUJ6IzsctOFo4u2yzgU&#10;bLgK9N2DrwoLAtDbt5UKDkg7MwsEgHrxopWmW5uSTW/pW16gs1HfTrn6nY3ym6YHp436tDRYve2b&#10;fEBLv75u2phB45ps/HvybCe/WN3kaqsUzE95oFeeXFAmi9+cJlP5lMtOtOTBWlz6WV6gLe7xy0uz&#10;J0WrPVdyydQ2+QW5+hZOnaAeOGl0zEHPCpgbz5L5QS8P2dn6CgzUZs91PoBn37kpzT+Ilp/kLHV2&#10;57u2XwAb9pP8q/Ux+MDqqy36pP1nP3eNneOmnI2lhZXBP+VXdkEGTtqWT8TfdHHKGfOTdsqXN0c7&#10;T/LL2/k79UpPkNv8ldyVjLR85ZXNTsGlyqUL7S7IBcohGrnlkV/ES37LzqmlL8ho05bXTuVoUvWd&#10;dDbka2fYdkdbnfSiZyNe+avxbfyVo5Uu/5SprC592bx2SI1Zfv+e+YDWc3w+6/LgeY/++Hn8PGuf&#10;xwDgU3w4BBug6MIdKnfZdsGDM9/lXNqlFq+LenLZ7SJfOahPkIEjUgpddNrUcnxsgDY8svRdGAWe&#10;QACkS6ayt518bVbQw5tMgh6CJV0y/V6e/3L6bd/2bbff+3vlK195CwZyyNSlbdoB+iRIImjS1x7V&#10;0aVVvcoFt7SloFlBMjR6fX0Sjx6wjSdYU3BP0K8An2AeyAvq9DVNQR5IlgwbBX0EaLRX/dpXm0B5&#10;Ed3le8ubD/Unu9ovLxBkvAWFjJV+CsSSMebktKl24UnjG2fO63nhlTfnGywy/62rsLzW4Cmz6zeQ&#10;b+1az9G2ji1vPr1o0VcOtL0g3wl9a/3ra+s9ZyAnwfr3TOijsTbn5t/Xq72pZ70rt2akrQey1oR1&#10;Zo71U7vY2vqVtannTbrOhn6YK+veWjCn1nDjWkBIHY1/9ex4hOiNI+xeA5XZDtogjd5zHeItfXUX&#10;py5U59LIPRdWdnWfhAJk4cpW5Xt20bOTfECHpaVz2ig9cY5d4xNNumOW3vZN+Wxf9tKXp/NC/jjz&#10;Onvsf8rSytHsBT2XntW90IALR5dqF3hBiAISG+DbwIR06Rv8iyfPZrYKYGS/cnn0pdFdaGd0+ZNP&#10;r6CBcn0KZzlaemHp5TeFeNWlHCpnozQo64f+NhaVS8mxk0w0ML7S9MhJoyufbaK/9G1TebzaVn51&#10;ygf8lclO9NZV9FNn06UvL3tX8smqp7qu0s7F1UO/Zyt5+ROnvHx92z4uLex8KZsTZek+TwX+SsHz&#10;VaCwtkmd+z3PBQHAs95+IO35txc4tztXnef2i3zo9ov2DDy+xtqA9o3GRJ/2+T/7KoVkpZA+mcrR&#10;4JRdXvlk4i/QG6/ywdit33TKKF+l1XXyIHtS5extPVe0RXRjHO3KdjxyaLufLx9qM6xd+W3P1pFM&#10;tunKW2fl0ZXl4y3iQ7asz7UbjUw0/NM21CY8cJ5Z4/ml1ilflN7aXNvxoLrQILvJlU83W6uf7spA&#10;fdyxqiwfX4oGO0948cmvDqhf/9HVv/eBfVbDPtuL9RUKAEofP4+fZ+3zGAB8ik+XbekCraDFXrj3&#10;At5FPrku6vgnL6BFl6prAx+hTb5ABOekYEibXBtgm6wye+p3aRSMEJSqrS6UghPoLp2CTC6WeNr+&#10;YR/2YQ8vfelLbyk9AZP3fM/3vAWkOniCOrq4si8VUKQjyNVlVrkATF+DFagRFATBF4GygmhQ8Ayv&#10;31IT0PNVTW/8yRfIEcCRogkECurIFwwkt8BDF5BTT+NR4Ka0IF9tTBZqb1A2XgU665ugnnaoU9k4&#10;qhf6Wqivin7Ih3zIrW9k2CswYQ6tkQ56KVgLOxcCUAXTNiAYWnP30NpsbUPr2Lq40oHWDchH38Be&#10;bYtWm63lHO6wh7N17eB36INy69sYW0fm3noQ7PM7iv4Rh/EMxt7aKMDaejH25sz4age7V05D7Wq8&#10;a3PPYtAm82XNeCY8Z42Ncdw9ofGNL72HZGHtaHfYIJM8WuVTpvLJt95acyfwt6x/kLy0cvmVRdt6&#10;y4dkN/98cNo76zhl7umu3sosrvptbBv30tPG0k7eYmUW8V/In3XgS9s/ooFnuPOxvaPLzV48wGW6&#10;C3sXegGI0vMfgghKwAYxNqgRb9Flv7pCelsuiJA8oOEvTbl06UtbmU31Xx6qszrWRjRptLDl+rC6&#10;a8O4JKdda2/lgnLjmL60Mhj3dBcrH40cNCYn4p3jCOyg75oJjSM5F9V0Tr48+rnuKpdPdoGeXPnK&#10;K1PdEH3zyW3+HvRl5dZu/Uw2XuNQftf1zpu5CftcLZJjqzacgYGe6QIRnd/5xOXtDfwOPokz2lmN&#10;htee0Rm/vEV1qb8+b3/0r/6i1e/G40Tj2BheoX6Tuyd7RUdrrCrzm6RhbW+6QMtOeeMuL1W+J5vM&#10;lsmdMovslU82+vJLT2wdm7ZGVvaU2fTkZxe2X5WlxrgzpjQdvIBufZ6ymy+tnoBuja6/rWwNs1kb&#10;FtmDs/0rU9uiJQ87rnDSsnnKoVfGk65u+aWXB/natynor+eyZ32f+cAP6C7hue5ZR4vOf0BXfvw8&#10;fp61z2MA8Ck+BS0KlkABi3hgw928Tfjko7mgnxf76LD0dNVZ/gySSNHkCz60gbUR2jAd7GBDcxEV&#10;jCiI5bKqbpdIgRBBMmXy/vGHr/hKc7wEovzjj5e//OUPX/u1X3v7pwjaoS5t3ctpdRQYE6xjX3BL&#10;8I4twRrlAnICYAUDBXO6VAftR6PLHnl6Ajp9BVhZX/B6s0twJzl1aUc8aW99yff2o/qhYF59cbmv&#10;b/iCgOQL/jW+eAKaoD8FOKHgpLroa6u8AJR+eOOyQFVBRvabL+vBXBt36FDbAFRrxRrZddRaLh/9&#10;5IXW467N5HoeQD2h+nedQm3qgh5atx3QHA8Hfwe7Q96atAbR5dkwztaLeTN/xs7bfS9+8Ytvv1H5&#10;gz/4gw9f8iVfcvvPyeYaH4yz+TGXwdrq2dbP2nmvD2cZGofGJFs9Y63h1rGyZ0VZoIkcNNaL3Tvk&#10;gc6CrfJsbp1Lh623Z/ZJyNbS9OG5QGfz2SgfPZvbvuTWTnpPoofTVuWlhdVjD076ltPLFtqup2yg&#10;k2n8r2xUXtBlR/5KLvvwQv7YL+wh7Sme1/aUnPhN7TGdj+0t4GLRHiPtst6FXvCpYMRVoKKgYG8p&#10;FQAA8tnboABUxxkcUF6afO2LvjRgZ9sO9svycNpY2olsnbLVqy+Vt56VUa6fkL0TybHZeIB8+jue&#10;m5Jb3toJya3N6LVLewE92lWb0UJ9LB+W9ySZxm1p0qVfyQB6/PLBel7aqX/qLpZeflPIBqztylcw&#10;do156ebN3T5nC3T6W48+9tzydT3T+RCedXuB89Ie6Vy1R9gHnNWdpc5p+0V7hDPbPm2PtW/n55Ap&#10;iGD/AH5KQQr9qy+w67A1U/vlS8sHtrZ80uTr+/KiPwmtiU3p1ocT+CtbAEa5PTOevRQ/xDtpIL+8&#10;aOlk85RdOmjD0s78FU9Kb+2tneWnC5XrtxT2DFmQT2dtxVu58vitqXiLbMQvwGWdt06t8dZyvnT2&#10;a+uV3fJkkts5zUb6W27MoD5mU4ovXxo9WjKnrPLS0gvVuW22B3S+96z23IKxgfaIhTFr3KRoj5/H&#10;z7P2eQwAPsXHhuoyL92gR5e4HIiwwbwu8SdteSDfxb5LvXx1BRv7BhqCjf/ehccGaOOEnBObYX3g&#10;4EiVOUgFo2yyvh75Iz/yI7cgn4Dfd3/3dz/8zM/8zC2IwokRPPmoj/qoG7RXfewJUrGBLw8Fybzl&#10;pg7BLf98Q9ALDQTEegOrr8L2NqCgmvYVdCvwhk+XPFu9zZWtEwWJChYmr0+9/afeAm0F8kLBPWkB&#10;wtqif1AgsPYV+Kuf7GuL/ntDTZ29dUhOX/ArCwCoszZZH9akOXeYmWOHVYeZw7+gVQGq1nCwlnc9&#10;X/FOtF7BWgTyT1qT5WvTokP2PJTlrT+6gp7qzhmQWufGxDh5q89/oPYmqvE0r+bRGrLGvuiLvujh&#10;ta997cNXfdVX3X63ko71B+bB+JonzyBHv3nWt3P8oD7fQ+MkXbo585zpj/XiOSmgg95+og27N5zI&#10;fntIuieyDeoCa+dJwaTF6q/cWT6xOldy0bVly2f+lF8sPxlpAbeVqc8h+RNLNwew/EW25XfM6cQ7&#10;kZ40+yc/LB1qN+hPY1ff5Om9kD/2DfuJvcHe4tntPCztTGyPsW9CF5y9aHQp7+JeME9acKJARSgQ&#10;FaJvYEOevQ0GlOIv7Ukg49IuLy2/WHr5RfSTf+oulq4NoE8nD6InW77y6q/sjiN6+bOcHjS2CzJL&#10;T+9KX3nbhVZ74BwLMrtOQnL5XMpkG5u1s/lkT7nshCu98uiVq9N6Ll07sHWsbOXyoTrgrC870sYQ&#10;4kFjit64N9fSnpcN+OGVnm2Sd9nvos+XyK/wjK//4QzOf/bsk+l8p0O+IEG6ePniYI+nn32yBR8a&#10;O+0EfdOX8nCOC3l5aWVp/Ws8Q/xTBvBO2mLnf/e6Uy/6yi+v/p6ygb3sJyOls/TyUmgM5a/45aVr&#10;a8srF9jadiSziH/Skj356Gd7la/6UFBqdaE8nnUHye4bd9nc9gA6HWuaL2F9WsfOug1cyWc7m+zI&#10;l1aHtLrxgjK92gzJo8fbcZKvvPm1G48d6dLDSTttldYW7e857nyvfKLxMWbyxmzHb/eSx8/j51n7&#10;PAYAn+LjwO8SzyFQlkaDHITFXuI3qBevy3tyUjIu+F3yoXoLPEiVawtHJUencg6NTa4Ljo3S4cyZ&#10;erd3e7ebY0JOAMRFkl0bH9hgvZkm4Cd48gVf8AUPn/VZn/Xw5V/+5bc3qQSrBLoE0nqTTt3eemBb&#10;O5XVy64gmCCb4Ju8QJZUwEaQUbDLJVbgjNwGBbVPWVBHm1x4jZUgTUHC5ECeHXlBILbpyS+iazvb&#10;ICCoP+zqn3YW1Cuwt2XQDxBEIl9gML48vvYIOrGtfmPR2Ak+6gcb2s+OfhYssA6sjdaMvPl3OHUA&#10;O+Q6uDrIWhutj9bNwly15k60/uQ3hV2H2Ucj03rXXrQu4KXlk6Fb25X1WT+ty+ZAYM/XoI2Zt/s+&#10;6IM+6PZ7lPKNJxmBQP+oRvDPWqJrzM238bdurDXjS+dDP/RDH97nfd7nJpdToE/affa5vmmj/CL+&#10;omd456+xKWDUHLcXgHzltXHilL+HldsA0718ZfK1MazMcyEb2Vm6tH5vHbUR0M/6zVsBsGjZhYJi&#10;IdkFnXt1X7X1rOOkl7/CKX+FJ9mU149kTt7SXsifqz1PeUEmR79LgPOxS89eMKBLN7ioC1IUmLgK&#10;Vpxwxp6BqTMgpayeDQQUJCh4sPRtk/zZzuUlX8qWNpfPJwjKjQGd6OWl2YqXra0nHjt40UtD+voJ&#10;0ZOr/41T+ZVbnnIybEv1N55yfCk9fDygk1y2om97lJONB83FzgmZ5QP6ykarHH+Blkz5k3bqll+d&#10;rSOs/EmXXtUZ9O/UT15a/6WNvXGXwnM9Q/jJ0mO3+lz8+T3+qObs/+f//J/fznx7vvPXc87Hdd4q&#10;O9cLktgfnNl8j/YHcs7Vzmdpfo3zU3n9GfsHv0UbCmLoa2urNrcG6z+c47T5TWHHd/Nbhn1+N3/K&#10;bH7xNPyg7gIwK4sWfXntr8uX4uOtTrJn/1amPJmlBeXsxCtf26H2JZO9eOklv0gP1MUPj5ddZ0v6&#10;aMkli98ZhIYP2dk8O2Sqj57zzJq1TjvTWo9rr3w2KpevjpO+5fhStHPsoLYtT7n8VTmkv7Yqs5fN&#10;yvG3jWBcjENjewYAu2tIPct7bzKe7Qc959LHz+PnWfs8BgCf4mNjzQko4KEs3cDA4qRxHHIucjBy&#10;KCovH+iVwtYlrQ21p0tPf7VoY7Oh2QDbUDkfvs77Du/wDrfDTsBKPfJv9VZvddtY1SFQ4h98vOIV&#10;r7i9BfijP/qjt+DfS17ykttvANLj3Gi3r1p6wwrvNa95zcPv/M7vPPzGb/zGw0d8xEfcnB7tEmAR&#10;yBPoKggnACP4JTDTRVbAh4xgnLfjBG7QQIDMRVf/pdFCwTYBH45gQT51BGU89WsPGXQBQO1BL6CX&#10;TW0XmJNuW/ACHqS3gUF0bVKPgF+Bxr7iu29CGtcCNsajQEXrQ5k9fPNrTh10DrYut9ZA67a1seVd&#10;R7u2TsRr7WcreznT2lYfzaXxNc6grE9s0bEWpcbQ+uK0mwP6xt6YCArTVZYqC9J5g0/Aj8y7v/u7&#10;397+E+zDx/vAD/zAm01jbC6za8zUZ03Xf3MmsFI/enak+rrj0jMZel5PxKf7JGTDHG7QqbmG1kC2&#10;o6/sooCQdGVXvmcsORelM0CGnq3Kayv+ygS2lr+oruq7F6BbG0uPt/lsBPMLlZPPVnbDjt/Zt5Wp&#10;zmygSddmdio/DbKpnSGbJ+/sDywdXsifnPnQ89welYNPrkvAXr6gM9JZGJyXghdd5q+CFOCSD/4I&#10;BhsAKO2iX57dpYM6C5rUhi1LleOlF5Z22nG2nzLlT72Tnq1sRKu8Ols+aaXl8SsHPkNyxk5ZPjto&#10;0ekbQ/nkpMmsLLmCMWjZTKc02fTUUZ7M6pWH7euWpZu/J3OPboylm7dO5UO0dGDzZNZuuJI9aSt7&#10;puUbi8YvNP7JGNfmYZ+fvjq/aLy3Dfrhks+P4O94jvPFna2e93whZfslH6wzwb7ZGQz50Bvki+dM&#10;kPIRgEw+wu4lsEEN/a2fraPy+tRYbL92TJvP0tD8oocruWhLr3wFdu195OrD5q9o6ZUv6NMeesqg&#10;L698KdkTeOyGlV+dtbHpma/929a1i7aInv3yyUY75fC2XL7gGdQnNDIFr9CcRfEXyehHdrYdZNb2&#10;Ar16lLMVvfTUyR7e8u/JS2vTFfCWX15Kf8vSe2sSPx3QF+Mm9TxWBmc8ROu57RluH8lH6B4lzXd4&#10;/Dx+nrXPYwDwKT4OfcjBKCgQOAhd0k8Hgnw4L/Fd/kvTSa+0ehdonJYCMbAXHmgDs9F1ybEB2kQL&#10;AAr4vfM7v/OtDYItAnnf9V3f9fCTP/mTt0Cefz5Bh7MmUOONK0Gq8nhv//Zvf3NwvviLv/jhF3/x&#10;F2/4hE/4hFtAy6aafU7YBs4EhZQLnrErYCbvL7ou0xw2clKOHJ43vN77vd/7FhjqEuzS31cr2RF0&#10;EmwTZAMBtwJ8gkLaBgUJBa4EHdXPlvkwX+x3wZZqrzZs0I9O/YGzf8mjq0MbtA9NWT+0pTcE0ejU&#10;Z20wfvJsGhdzbW77S19/5eowc2hZA62L1ok103rJ8d21DAX7ki0PPQuVtUUfrR1Bt32bUlBTkE5w&#10;Dl//jIFxtYaloG3WKrvmznzRFcjz1V5z/S/+xb+4BZ3Bm39o+IKC1iG6f/TR13+Nn7YZC06CZ8B4&#10;a4N61On5anyk6D1fPYe1Ud4cgHJ5OOXC2jlBr2d/89mpjrNMDqwJ/at8BfyeD7B+ngvkN7/lK9SG&#10;5NK5BzK1RTn92hpduvbkew7jhZ7NTRenPGT3qi5tqT1XWNnTVrTo7JSPvvzoV+3c9pdfnLLSF/LH&#10;s+457oIO9sH2wxx5e0HYi8FeXpyR0i7qLu1d4AUmCvadAYvzd/+68J/5DQKcl3889AIEpZtPdnFF&#10;W91QvWsrnGVIdsv1j7w0urT2J1NeeoLsjglaeiG+8cOvrtVd2WzEP202j/GziycFdWRj+5Tc9rdx&#10;hWili+XLt76ehOxunt6u0aXB1i2fvj6UR48XLUQLyZ22Vz570Jg23j0nBcXPZ8Y3Rt7lXd7lfwYA&#10;m5v02XTh95z2bHvOO7N7rqMr84U83/wh9Pb09nWpc2fPWHlndjLyZOyreHyjaMrqtre0l6jTPmKc&#10;avv21zgoh+1f4yil39hXXjQXV/Sw9IIlBVeuUBDlKriSvZNXeWH/3HJyUnaWB1vn0oCONJsruzLK&#10;257yV3pwtoN8dW05O0srH702sKm+7X9tRLMuIHrldMonv3JS5ZN+tiPd8pXd+67o0uo97Sejjsoh&#10;mStZtKUnF23tyVfeNbv6lSE+4NV2aXdbZfnO9p7LzvnQXcm+Id17E1pAk6I/fh4/z9rnMQD4FJ+C&#10;HRsk4QiEvdjnSFwBLxlORMArKABrV3qvXs7OOkPyYYOANjcbXpukzZQzIgj4dm/3dg9v+qZvenNE&#10;BF981ffbv/3bb1/9/c//+T8//MRP/MTtzSoBl8/93M+9vX1l8/VVTF8N/vVf//Xb14K1TUDm1a9+&#10;9cMf/MEfPHzZl33ZLbAlgCgoI6gmeCUIIzijLsGgglz46L1BRq5gIVllMpyz7EjpCvyRLeBWAFDQ&#10;SXBPOwTdevOut8MKAOKTFxwSzNOm5sQ4y5snTiH7ZGqTuqH2gDbrS4HB+qGszupgUx346qYjLwW2&#10;9Lf69VUbWiMFsswpOOw6sIKDqzVhjbSWWzOVz/XN9j3e0vTDWBhHY9tbm/7jrvXg7TwBvQKc+qf9&#10;6tY+azIHBc38v+/7vu8t8OcfywjsSQX6rEG893u/97vBW4CCvL0xKK8dxiyHxPjmzLNtTWh7F4Oz&#10;b+Sbd6jcethnt3mRnvmQzklfG6H9Yes8kd5Cf2Fp+rx85Xuwrlpb5SsvqkO+NAhA9Sw/yQbc4z2X&#10;HqzMCfUH7Xk+uiHZxvRp+nVVjtY43dNbWuVT7uQ9if9C/tj72uucfe19UsjB9+x3abf3dDbuJcWF&#10;BFzAC2pAl/gu9SfibyBwL/td+KN1+S8f0KA2SJdXG1cOTxvx0JJFkydTPnr6aIvlbz3ZXho55Wib&#10;QvZK2cg2Ghn9RyvFi68Ma8f4rTw0ppsnK1VevrmRZlMeL53qSf5KVnnzePW9/NIrl08u/sqtTHMt&#10;7SLcWnXOQfTkpNXFhnxtib/1rUxy0uxEo6vP0mSWDo1z6JmQ9px4PgT+pPusNJZn+/g3nl0+gue4&#10;C34X+Z5tPkWXfs+0PB17ufPTuWo/54/ZL/k54Oxvz7ef2rfR2LSXyOcrOKfzvdS3+00Bhsat8QD9&#10;3nFBa/zkG8f6n43K0uY5oJeWz86TsOvopJ+01teJ9sr0lONFKz2RHtBb4Oe/VffyT5tLB+MQfdue&#10;XnLh7B+9bDSm6a1cPKgNED/52mENx185iB+v8yjfPv4J9Hh0osVH27Mt1Oatn1xpctkhQ2dtr/1s&#10;la49ctKtL6A1hot40pMerZRcdWwfotUGz2j3Oc9wz2x3JvsImjzgtaegP34eP8/a5zEA+BQfh76N&#10;IyfA4V+AIOzF/cTyCyDkjECX+wIA2VTf1l1+y0GbODphL0JtbhwTG6EN0+HFOeF8vfmbv/ktCOhN&#10;PpulN/be6I3e6EYTsBH4E/ATzPut3/qth9/93d99+Iqv+IqHf/Wv/tUt4PPJn/zJD5/yKZ9ys/c6&#10;r/M6D2/2Zm/28DZv8za3Nwzf8R3f8fYfhNuQ1cvBKoDGEZOCAJEU3zgIggkcCeL1ZlxBQM6bfIE1&#10;svJo2ozGHtDLTm/8CRb15p866anX2JoLefWYqw3M4KHhcSQLOqpbIBCNrnztkmq/+rRFffTI0Ctg&#10;JohFvqDivuXDppT96tAu7c3hdCAa4xzinOLWAlgb1vCukZMXf8snPWij/hlHb97pS0FAb/EJtppr&#10;bTd2zV19M3YCxILMgrJkCwILIH7qp37qDS960Yse3v/93//29qe3CgUWP/iDP/j2pild86x9zV9O&#10;vjFns7n1PNRXoNNztc+ivPEtv4jecxyUr6DPYdeV/Jbhuexl46QZS8hmaKxbN4175fTQYdty1hFv&#10;60db+2cbkqktJy9+7ViZ6qx8yqzslUyob1e8xWlD3bURtp4TjQG98tVb3Y1RiB6exFdHMpWjBbwX&#10;8qf9bve8yuvsB/ukQAEIFOyFw34KLtOwgY0CGaVd8KFgxl78Ycvl2XWpZ1N+60SvbqATVgbO9p75&#10;kxbOOoCt6OSVoy9WZ+tYm1tfdKn+bqpP8o1DY6RcPl35dMvHTweS2XGOlq7UXFUHvvzyy1eWsld9&#10;2a+O8ieqv7x0bRnTHcfN77hbn3w0qfUaWrdrB6qjvpTXhnibvwcybCe72PEznvtceB7kg7LA3yL6&#10;Ob71XX89nwXqNnUey9uf5Z3nnSnJOUv5W3w8Mp035PD2jGlP7Qx21mcb2KxeYD8/DN2+Yj8xH82j&#10;cdgxaIzq74K8cQRjEG3ntvzSYMdt5bSF/y1t3ex6OfN0Vzb6PZzrcOmru3WUv6IlH6JVR3InHVZv&#10;ZaNtWZrOqXtPL5o0ncZrbZTfIJQyX70ymZDOzlNybMQvn74yFPgKeOlGk6+uZOSTWZ3llVeHPKB3&#10;p8NLFtZW9qTJQTKVjSda45t8Y75ovNcuW7Wne25A91y7k7g3uKd4bu0pnlcpX6DAH6DnOzwGAB8/&#10;z+rnMQD4FB+bBXTIy+cABE7AYunl6Qf0dTKWF6pTmuNR/ejyG5Rx4bFRddkpLQAINjsbpA3TZsrR&#10;8PWLN37jN74F/dAEqFw+6QngfOmXfuktGEOOPUEsQR9fufykT/qkG98bWwIu3hD8/M///FtQRhCL&#10;0/WxH/uxD7/2a7/28Ju/+Zu3QGEbLD5ni3OmTsEgZQ4ZqMMbWwXplAV6BHQE9PDQ8NTNTgG5DbyR&#10;Be0ObNAp8LfOX3O2c8QJxEtO+7qg50iid0HHk9fHAlrq0za02ikg6TcAHUz6wwZ+suSU2ctRlarP&#10;/Jt342k+HYxS89sFt4OsdbHoklwgbNdSZXzrTX3SLtXNoTbor/aaG29T6pM5QW/stB/0pbmuX42T&#10;OWNDuWciHfPHrrEUvBUI9Pt/3gz0TzwED/VX27WTvnFqjOqbFL9nKPSM1t7WwK6Dcz2cOHnqDysH&#10;K2tOT9oifSnZ1sACzbi1/iBZiNY8wPIX2TxtaIP2nfXCWefKrNzaqH/17awvnDa2rvKL6Kd8NH0/&#10;aauz6QLtqh2wY7/2G+vKi+xkKxtwzk/jUx1XNui8kD/2pPY0aI+zT+FBjr5zMLiw72ViLxpdqrug&#10;F0iBLvYFkQpiyC+67Mtno0u+cnUAmnrRN78yYdu3+WyjSZembvR4oK9kzpSM8Si/yKY0oGczJLfQ&#10;hvonBbTojVMy6ZRCMuwnt7pSyCZc2c9e5Q3MSPVpZUvr19m/HR+y0ZRbU9J04y1WPrno5qM1upfe&#10;LsFbBx36jUNA0zZyWz7HK6A1ZsmfNnsGpBvo8kz4pgnfEfxxWbnAX3JshvpfXt88m/mwnmv7nb3Q&#10;WeIsX19Y3rltPyTDxyttr5TnH/Kv4jmH0rXf5kMAu/YSdaCzQV6+uttPzElzBI1ffW1cojeGxlef&#10;9X3Hv7mX7vyWr7z5sOvFGFojEP1EvOyVl1ZeG/GkC7Sll6e3KXq2wtpfqH/1gvJJg2yUnvXes7Nj&#10;uPTF0q9sgLq27mjKnTXS1gtec6Tsuc7G6sn3zCsv0NNb2qahOk5e9WVn662M196T7JWdaNkoNRby&#10;0Ni0vqJd5VsDa1u60K6gTNaz6zm3V/SMuif1zOYXQP6CfSYa/cfP4+dZ+zwGAJ/is4GCDRiUz2nY&#10;AEFITroyUuXy2QrpneUzeCHPOVnYrHYDKxjUZmfTtJHmcHFIvP3njT+wadLjfAi8eMtK8MXbfNqL&#10;ph42OCW+gvn1X//1t98PFAB627d929sbbb/8y7/88Bmf8Rm332/7wR/8wVsA8OUvf/nNedIOgTh2&#10;QfBLUI5Dxhnr0rwOXBA84rwJGMkLPgkqpUtmdQGPTCiwRkZ7mq8cusZbP6WcPfwCFiGHUn05nNIc&#10;R3UIovrNxI/+6I++Bat8rfWLvuiLHrw5qd/eUhPQMq7aJsgF+seWerSBkxm0SyCu4J753UO4t1r2&#10;YFvQs05aL2xEqxyNvLxxIa/cmpInj2fstBcaF+OhTwJ7+uqtQIE7fTPG+ObSWLWumytzS86aEmD+&#10;yI/8yNvbf94YZMNXg42nv+i1ZoxVfdSu+mTMtJH9hTb0LJZvLQQ2z/LOfWXQj5MWXZqNLZ9y8ZZ/&#10;0qt7afLbpvLWZnKnjDL+Ip3ylTdv3pIBYx/tlElv2xrihZWvfNLS3b48Ca1J7QE0NqNJleOH6Gcb&#10;ko1fHWjKp92TJ01vbZ5YvXsyW7dn4IX8ac/a5z5aewLYuzoL2yN7a8D+2WVkL95d0p2VLu0u8AUw&#10;FnvR74LvHJWWD2Sk7HfxD+qtHaHzemWXVzke/fIhPt7a044tQ3K1Y9uztiB9+dLy9TE52IBHY7t8&#10;YxMvuXiL+LUlW/HKb9k8SLO5bUxeHl269AVafECjs3qb18bKTxrL8mTVUT0rCy7E1qy123nvYuvC&#10;22WZfO2SWpvs7TptbTYu8ZdWno61X37XeuVk+l0//A34RWNDm7rcGxPPoufV2SzVL/2pz/qnn/Z/&#10;+53UM+1571mno+zMb3/lh/Ev86nsl+2Z9lHnvn3BnuHM5YMkyy9BY4dfQt7ZA/lE+eHapn4wN82F&#10;eWhsd5yC8WhcoPW16yeg9VyGxidecx99kQ5++afBztOmZz7oe/0vPZFM7Yom3XqSS+/kL1Zu+1t5&#10;bSlf2QjZOWnSbJxyW38BqGg9n/np0eVDZ9DKJAerk/2CXQEt/eSSiQbRSte+cvLxVgbOdp7ldMqH&#10;ZBfLryy90i0F9oN+dJbLS2GDfScK+EF3GvtIdx8p+uPn8fOsfR4DgE/xKXhQkAA2gBA4ERtM4DQs&#10;H9LbQMMpA8vferaObIUCQ9LybWS7ydn0bIg2TBssR4Pz4au6vr4r0IenDsEp/3TBf1f1H339g5Df&#10;/u3ffvi93/u921eB//t//++3wN53fud3Pnzcx33cLZDFafKVYW9l5RwJ8imzB4JBvc3l7TjOFidN&#10;0Ac4WgJ7nDb8/lobvwBeeSAjqEiPY1dwQ3uUyYNyDlzgSBpXbcVnR5tyMs2DFK9LOT1OoZQe59Gh&#10;w47A1Cd+4ifeAlbGXB8EAQWyBEW9NemrrYKjxszXfwW6QCCwMclBZd88mjdz2bwGZWMtb347CHNG&#10;0RxigQ0oT6/1odzhuCDT5ZqcdNdbPLAetd28GB9zYiwE7fRbgBiN82v9eb70E806EVQmY32gWTPK&#10;/aMPY4QO1imHwEGv7dpUu4ybtkjVURCw52nz+8wFc26OpdB6ibdoPQS0tYXWusFTLn+FtRVaz88V&#10;GDqx+md6JbP86gvxr3C2S3r2J9nlnWMXdnyU0zvzlUEbtLl2S+Ot/GL55Rf36LA21GXdn23Ycakc&#10;f3VLVwYN1kY02PX0Qv60J0qhAGB7knx7nX2vfa0LgzNP6kx0MXSZloILebBfCV44M7u8b9pFnpy0&#10;QAd0iccL0eXVJe3ifwYAag/gbRufJLe89MqfMuWjr62QbPm1t7rJ7bjVZ/zoJz9a9CvUNvaVV3bz&#10;1ROt/HPhbMum9Qm0wZrZvkvPcjjHJixNHs52BLwux63b1nB+nXq27tOWPLSOS/9vYm3Kq6+2n21U&#10;9ix6bp3Tnk19cbZL8Zzpzml7nTO7Z9n5yrfjb3Set0/aN/H4EPwJf4xEJ2Pv5EPK2x+i5bvQkwd5&#10;NvO1yeY/dL7br+X1oT2medG/5sG+0NiYi/aLxqh5kpKXb91AYybf2DWeyo1rY105JB/SqWzMN2+d&#10;lYeVjYeWbHIh2fLLO+WTPXWucE/vpK3cidV7WlzpoRkD/alPmwK5aIto8cGasXbSq454my69vaAy&#10;nvtA5QU5/PSDcnxpMiuHLiXj2VybV+mODdSfTaG1VV1bb/SQTmX17HkuD/rvHiTfuQ9ontP2ke5A&#10;C/uC9PHz+HnWPo8BwKf47CEv5YCcwQL0ZFzGVjZeeslFhycFIuInU15QYwMbBWKCIAhHpIuQTazg&#10;jg2yDdThz8HgjPivwG/yJm/y8NZv/dY3WQ6NoI0393yN138G9o9CfMXXG20/8zM/8/CN3/iNNxm/&#10;CfjZn/3ZD5/zOZ/z4O02jpVAjn8SQtZvMAj8+Y04b20JdvVmmIBOQUE0EPwrFQwTFJSy2wWZk4Ye&#10;TxCQvMBQTqLx7CLd3BRUaDzRjCF9v3ko0PnKV77yFvjUzhxHdbPDNn3j6nBB0//P/MzPvP023Ste&#10;8YqHn/3Zn334hm/4hltfe9uRDXlpAcv6L+inP6Ce2qmsT2j6oc0Oqw5HB12HmLmWOti0q0BgaQFB&#10;8tAhaK6V0+ug7MIM+lpwTR5PfdYgB1mfBO+MV0FbMDZk/TMQXw//hV/4hVsQkEOuTo61eTcW+ilv&#10;PKC5Z7s5lldf67p1Xtv2eSgAGFoP+4ydzxu0PsIGosLK4VsTQRmSiW4sWj+nzXQg2fTuIXvWRc9E&#10;tCv0HIS1Iz3rTo5eutLlXQF/x0W65fTvlddO+cqnHXlAP+VXL93VX/7KPxcaD3psnXRQzq552Xy6&#10;4Uq/+QzZXKSbnRfyx/nWngDyaO1f8tA+Z38rv5cVe6pLSJfiLtlSF/ICGs7MLukFOKDLfBf5LXeZ&#10;lypnM5py9S2i164FWkjmykYylbMZb3Wys3LKtV+b8ZSl9SX5latfeCGZ9KH80smF6OzC2mn8akcy&#10;J1ZWSv6qjeWTy6ay+ZSuHOzYnuX8LPJdWvGh8upBtrfu2gto5Kzbzu097/MPsh/oZBfYDexay/oI&#10;renW/JOQjjw75dOvrZ47z6Z2op390e6eTXLOcme3fZuvwCcAeb4A30zeWWuPtB875+XRN4AnxXfm&#10;8038UzHfcPEPxtDUxY58+wgfIhqb9tl8MbT2YH4cH087d48JaPpvDox749U4LaJJG5/mqHXSHDaf&#10;0nCWd/5bE9LyG2g5ZXcdrfzKbH6Bpv4rG9LTTrwtXwFfH5M9kcwVbccD7Wp8nqT/JKwMu6dOtqEx&#10;kQYy0eNZM+CZjg7Ke25B9axN/M2TO/nZSZYNNHVEqz0ru7aiy5ei0YtXH5TjneNyNQZX/VKuntrJ&#10;5nnf2Wdw4U7SvSf/wPNeXtr9h8zj5/HzrH0eA4BP8dlAAsciOPw3uLD8yhyH1QF6nISCA8roORnJ&#10;wKmfXe2BAn0F/RYFQjhRbWptejmMNk8HVY6g32fxFuDrvd7r3d4E5Oj4yqqgmICWt/9+//d///Zf&#10;gj/v8z7v4ad+6qdu9G/5lm+5/ZMGQT6/y/Zpn/Zpt7fd9IFN7RHYQfMmnLfBpIJAAmTeGBQYLOgj&#10;2KNuAR9Q5uzhC+7tBZhjl1xBNfkCafictfPiXdBA24yhcSXvbTxfadZncr7SzDnVBrbZ9ZuIgoPm&#10;xBgKeH36p3/67b8f+x1Etqs/R1S7tUs/gC00fI6p8TEWAmXaUMAUXWDN+IC69MX8m1fzB9phXs2v&#10;A67DFr3DF9/B2MFZ2oHcAcquMelALLCmv9aksa8/Be20Vdt9zVd7tZE8PePo7T1j+iM/8iMPH/Mx&#10;H3Obe3rmXqCYrvnLprHDx7Ne0PTNetZ36SKHXX09Iz0v2mEt9twF5UV08wetFUimdZNctPKnnHSD&#10;NOXxpKcNSHaxfEgfeh7uYe2cqO4r3okruyftpK9+9Ppw0uPd0w3xspE89JyfPDRpNk69kBwkxyZ4&#10;Ts/8KbuIfsVfvfLsVb+0uqonWnpBX83jC/ljn2ofkG5Zfp36LgHth52F7Zf20y7RXbSdj84BF/MC&#10;HBsc6TK/QUDYyzs72aqc/ejKJ5KD2rTl+MuLfsovtO9sC/mTBuWlLl/RsxG/fH2XR1u5yuWBbPbQ&#10;ldNHrz+B3NqQkll6aTIBvTrxsg9dNitD9re/8pD9kI1N137ls45FbehCTL52B2U8axda02Hp0s73&#10;ytZ5qH3VVT+k1S2/Kez8SpPvWWJPncqes9qGpg89P3Twndnt//Y6e5pnuOfUs8wXIZM/zEfgF/LP&#10;+hYFH4L+nvPKZPIz+WR8NH4MOj6om918cHXli5Bjq/bZe5X5LfwetsnrYz5Xc6D9+t0eI22sG8v2&#10;kfaUgNecSxvn9CF7wfyRLw/NSYi+tCvQS3fzVzKtqaVX95VeWN62KX35xq30Sfa2DQu2jNcVL1Sf&#10;sYtWfdu2J6G2pde43Gv7lXzl8psG62x1QL7nHZLB272g9YmvnJ30ux+kK9368bO9stmLH93YlYfs&#10;1E9pSCZ69Wx564P6s2jPCf0RUF7anbj7sT1GylcIyo+fx8+z9nkMAD7Fp0Cb9ETBhpwRNGnIAeFI&#10;kAmrIz35yvQqZ2/zZ1tAewpoKeegoHURspnZ/HKqbKIOOs4C58NXgd/yLd/y4Q3f8A1vOv7Cygl7&#10;i7d4i9vbgfAGb/AGN3k8F2EOl8AU+Cso58hbhH77hfPEYdKf93u/93v4+I//+JuzJLBDngPGgeKQ&#10;udyW36AZCJixzQnTf/2iz5mjsw5cDpq2Be2gyy4njW26voIrYPnFX/zFtzcb8cgJYgnm4QteCc4J&#10;bgpiebPPPzQxvvol+OmvyNrV2JP3zz0EuPRLvfWlNmiXenytVV0Cf5xIYyPA6G1Cf6Vmw1izSVa/&#10;65e+midz6WA0Lx2GUuV11OXNd4evg9p6MMf6UkDPGEj1XTBSuwTpONjajOb3DbVLe/TROgOHqTax&#10;Z4z12WELbBoXY23cwD9CAV/zNQ76KEiqDeaWbWNqbLvUg3zjbe2f6FnpOVrsMya1nqRgbgBNWpAl&#10;GvRsSUPrDpZ+Ijlp5c0X5Cm/9tDu6UK8K6yNzZ9ldVZv/OibP/mrv3Qge69t6UmTW9ny28YtQ/Ni&#10;jvCar+RO+WjLv8K2o3GBnr/lJ3+OzZbPuuMHciuz9HjpbV5fX8gfZ9vuDWBv6MyzJ+X8dwZ2Dtor&#10;2w/tmfbRLoqlYO8UtAhd2OXx7K97YY8mH+Khs2kvbm/ecnnQhuhnunLLO8vZkNYnZfUuf2knPVRv&#10;tpI7605WWp+zXX+lOx6N2cplqzGUJxvOtu+445eC+cp+cul3uaxf9QnSqe7y1Vm7YNuz5WxlO746&#10;n4Rk5bMH2mvtWsPWdGdiz4Gz2PnnLPQstN6lXYKVrfnWfz5B/sPZBmnleFBf6LOrbmesdmVHe/GN&#10;lz8wv8M7vMNtPDyj5NvDO4PzJdjQHm1mky/n3Nan/WNy/hAo8934bPxNfkd/pOTL8HPaPwUC+Rr8&#10;GP5G7bDvkuFfqNc4aquxzcdR1i487UY3fvrJJzO+0HhLAc+4tOasxfYGaF+RxjNupbv+4FxbYWWU&#10;1bf8nUO4op302ryIpt8n7cwvLZy8sx3KO173cK/9AX9ljMvyyp9Y3il39qM8ucZjZU6QOfP6Wn9P&#10;G1s+ZZT3PAPrcQNy+D3fEG/l6G0aslm5uiGb0rWVTDRQ3j7JL6LHk+64x8uuerKt/p49qefuRM9j&#10;vsGZeq7zHeynj5/Hz7P2eQwAPsWHE8IBKJgAygUOYIMKUD5e+Svk8AC56sgmnLTacIITUnsLgKwT&#10;g8dpssHlhNgwbagOQs6FN/Y4Zn/zb/7NW8ppKmglACVAw4ES/OE4oX34h3/47U1BX/31FWCOkSAi&#10;50VeGzhkH/IhH3J7C1BQiWNGV7/xOWAcOxD84bAJ+qEDmrZIOWkcOGXt0i8HgD66JGsXes4gm/pQ&#10;HXjG0TigeSPN13df9KIX3b6m+u3f/u23AB97ZIyfOhwGUrr6ha/9xpKcNguOaZv/fuzNyK/5mq+5&#10;tZlef3Hur87kBdA4pca137gDwTC/JWhsObiCg/iCgQKhbOiH9aMd2pNz6eCqb2wJwqnfAcq5NM8O&#10;SQckOjvaop3mVuDRmHzUR33ULRD5Hu/xHrd62THmUm2ozPF2SFpz1rDxMs71z3iAtghu0uNsN5/m&#10;xlyT5azrq3HUfv1kv7kAfdXugNczAtoAxuZJz17oGZReQX/uoTW2+cqnTPTyG6Q6eVdYe+Wtd89P&#10;WN4VTv4929GXB9q75efCaWfTE+j1p2BX5ZVZfe3ZOUJLf/PS7CS7dpZ28sLa3Xbd01n6Il5juTon&#10;avfWvdh2vJA/9mb7QsGPAiGwzj3sRcAe2IWkC4Xz0F65l2eXa/umM02QzwW8fCl+gUF56EJfGdjK&#10;JmSrOpU3n40u/XjZqByNDHSmL7IJ+NkLaxNPOdvZ045k1151S8uHZM4yuaWzHQ3q99ZZPqSXDSBn&#10;nJdX2pw0D9Ebv+yWXxo5qLz9L09+dZdeHaceGN+wl9toZKJbr61f69kadw46f8s7B5XB2ZZvyXdR&#10;dmbmT+Y7sCVltwBV9Wtree3qYq0uNuihbVvpk5X6YzDf0jr3x2E/NyMIWJDLPHhG7WP2Re21r/Ez&#10;+AT+8MiH9IdCefXyZfPn7KPa0XNuHNpb8YEfwSdhkz8jeNgfHdnmf/Br8dk1Tupgh3/Ch7Ff6FN1&#10;6LfUPkw+H6V2aKfUGBdQaO7YMjZhx7p1ZCxbv4DWmoXdUyDZ1lbzVrprrfXUfOlXay6efLSlh3jZ&#10;CKfs1huu5K5k7vGVq3fpJ7b9gd7ZJuOXzZVbmfROuR2Hpe9zA/TCSafHzsoEMnghunWz5xec+WRa&#10;Z2iVpeA+EL0U2IgGytsPetUTjXx1ZRd9+7c2VvekLy9afaj96qi95e1Fnq+es5458MyGAviey57b&#10;ntX4yo+fx8+z9nkMAD7FxwG+zhInassnCjjIk5V3QUXfYARaebLl6eSoRS8PHDptql0clMqBQ4Iu&#10;JV8gozrppWuTa8O2QXPGOGuCf2/8xm98+w/B6hWQ4QRxvnwFVlBKcMhv5fl9QL8TKAAoeMTR4thx&#10;pgQG/ddWgR9vyfnHF3Q5XRwujpYgD9ucM8EgjpbgoCChf0KibjLar38cRAEkNunok74KGAkubaBK&#10;ewW1QH3q4eyxSZfjhsaxVJcgHUfAocGu9rEr6JhNQSvOKRveavSPPfw24r/5N//m9t+Pv/Irv/IW&#10;6GSTvnYbw5xafWQDtEUAkEOqP3S8XWd8tMdvCxY0VV/BQTq9edcaMQbGhtNrDtjztp06jKm2q4cN&#10;c8OxVoevc/ta9/d8z/fc3oQ0h+ZMHYJ/+siO+jjDYD4a54IwnGzjx6651g9tFcSUao85SK83N+lL&#10;jbN5NwbqNT9kyEv10fxbt8E63uflCsYn9Bw8F7Spvi6MLVzxFs0DyN+zB9lT78m7wtbPbnrVJ7+0&#10;+qRcwAiSB/R0Nw3KJ+0esp/NQL+xUL7ib/6qDPX5HNNkqxuWf8ptPmRzaTtebF71LZ70rCvdRX1o&#10;XrbOU391ts8rq+4X8oejbv/jrHf2yefMQw6+M6/LQH8E6zLhkuESAi5vYS/bUJDPeVl53wSU7kV9&#10;0UWe3S7rC+ewNBkpZBtfiiYfv3zp2gzR6W8f0dHKL5KB03Z9XPmznB56ddDTH/wdg9VXTmexdpNJ&#10;D3Z8Nz1p2iRd2lUdUrTy6cVXDiuzQIu+evKtNzgvuXuJLehW2To+17nzsTOxM88+wR9of7Ln5IuS&#10;6yxliw36nbMuxj0j2y5tUCf/kpzUs1V7tU1fyDcm9Z8P4g+s/iDsvOePOO8F5PgqfIh8LT4B5B92&#10;hmundvjndL/+67/+8Md//Me3feA//af/9PDqV7/65rvwvfwxMT/MPslHyffii/Br1J9/aXzURU5d&#10;2kGG/4hW3Y278TFexlPb9Yl/S5bvQZacsaGT/y5Pt71IWr6xftJe1Dpvrbbmd+229uhL04/Ofvwr&#10;4G8blr78U+Ye7SoPteVKD4xF47H88lc6J71+6n88eWnjEW91wtLSMcYrD43vSV/oS6nngz3YOS9d&#10;+ejJxksvnZNmPYV45HqWk82+9qORL8C3ssmlhwfkk9syGagNa2/thJNefZsCPtROsFdt3vMkL130&#10;7OUTeE6lBQKVofLj5/HzrH0eA4BP8XG451CdcMAvX7lAX8GHkOMiXb5ytLVbfpFOfPVuQIRzsTQp&#10;sN1FUV05bWCTy/GwUdr8OREuNH7/zm8CynOoOGiCUAV4BHU4UgKCfkyZ8+MfgngLsK95Kks5UII4&#10;9DmAHL7oBf4EmIDNgl0FugSwOGlAlmOGJ+XccRrTKcDVX3Ol2iFQ5yvInEL28Dig8hxkYMcl25gZ&#10;Sw4h+9qQQ2pM6XlDzj840XdBLl85MQYcTvPDlrrZNWfGH8046LO2F4ws2Na4CX76eqzgn6Cp4Jmx&#10;KpjHmc+hr63apV40QQf9MFfa963f+q0PL33pS28B2b42I/jnvzd/5Ed+5M2+YKPfMtSPnHJzqz/6&#10;yzHWftB2NG03Ps2BvnKszbF2aoexY1NQEd38GkftLBBifLSfPtvGx8HrEEfXV7L6mSPdMwDnsyHd&#10;50y+Z23B5j30zNROkI/e+JdGT6e0/NrccvqnjRP4ZO/xrmwsfeu5h3SubGzZvC7YhvKlZM/yqY9+&#10;4uRXb224QnUl15zJZzeZtZn8mT/rj76y2Yx+hVMOalvtey555VB5dZRfyB+X7C7lUnC2lebUO+s4&#10;9c67gip7MXGhcAZ2kesy7UwUsBLwcx66cEuvUCCQTGkoiFdZPXtpjxdNerZn+dGlgIeebPSVK8Vf&#10;PEknmeinnLI2yUvLh9N28iur7QUF0aTpVF6ZtYOmjuxF3/roNnYrt3ZqZ/x4IXuNy5YXJ+2UzZa8&#10;dedCDC62rUfoEmvNhtZxQcDWtLS1bt13NoIzFvZszG/ozCw4lQwb1dnFWR3auYG+6pZ6/mqf/nle&#10;vOnHt+TLvOpVr3r4b//tvz38zu/8zsNP//RP3/6AzF988YtffPN3+Bj8A74W/4yvxCewv/En8Pgd&#10;/EDnN9/oO77jOx5+9Vd/9eFP/uRPHn7pl37p9g0Oflg6fFX+DF+FLh+EH8Vn0U7jL+VXklGvevgz&#10;/vDqH9l9xVd8xcMnfuIn3tpIX9358/ZwPk5vExpXYyE1lvnm8tHoNf754Y2xsTLGpdaBfanAB7SO&#10;jfGu49aUFK31F01Kv/QezvoWa2cDMosr/as6l3baOsun/vKv8uSDNi+tPPoiG6ecdG2oI3pYnSt+&#10;7ZJu3liVZhsv+iJbeMtvjbRm4slD+V1T8eSzk220ZJRra3akW3+2kk8fT0p/9VZu9ctvffIh/erO&#10;Rqn+2TPbN2Hz534Fnj2pfbPU3pcvofz4efw8a5/HAOBTfBzWVyiwcNI2vwE/yAlDS3/poByPXFg6&#10;cBzOenPgoACg1EaWY5fDYWPL8WgjtEG2CdtsORlv8zZv8/Dmb/7mt01QAEpAS4CHYyQw1FdTXUrp&#10;c5B+4Ad+4BZw8h+Cv+mbvukWgPIWmaBWAS1vh3HG2BD8Ot8KKyCoTs6bFJ+zpd3Gir668Tl6/upa&#10;+zhvnDn1cuC8oddXacngqYujx3ZOnzpqy+bxBKU4jv7q7C/Y9NQraMe2tgikaRe6Nhhnh405MIfG&#10;qb9oZ1vKLj1gQxAQBM3YL4AmoGdcCrgZK/NvfqXKAgLm2hixa6zZ8HuCgn/oZLXRfPlNQ//QhRP9&#10;cz/3c7egpr5po3kQBFFX7aYnb8y0lYw1avxz1pXNk/VkjWkvm0COTU48O2zjGwfzpU3a5zBvrRo/&#10;69v63bUPZMH4Xj0ry+s5CwVcTmxw5Z6MPpQvmLP808YJMhtkClc25PGSX5kT5PXtDC5dyZ5IbvVO&#10;XOmcvC3Xr+VDfVksH067J/0eP+A1bksLxmjXQjhtnHguPrQmKq/s6paHxqpy7ZZGrz8rBy/kjz2m&#10;faKzrTLgr6PfZUAgw8WhS4eLRBc5F74u1gJMIMBXELD8VRkKVhV4kndZL7/lLuvJS7uU7uVefhHN&#10;mZ1MtFN++dvHlUMroHACHZI/detnvGTLo1dvMqWwuvLpxa+8OrC26tOZl9LNLlq24oM1cMqtvrT2&#10;bxrSqZxuiKceqXVoTVqH5rC1CF1mC7a1ZjffZXcvtJ2VnQHOPmemcmeh/QLPWew85ws5i8k4Uz0/&#10;7HQprl5tQuucZZccHjq99jzPm2C4b5Mo++//r33ta//siX24Bey+//u//+ZP7R+Y+Vp8Or4On4e/&#10;KLgG/CV2fUvFMyavr2BP7I+PfIptF7+KPyUYyAYfSn3+IPqyl73s9nMtfCR+FJv09MXvQ3ur8I/+&#10;6I9u35LgS9E1Vuzqq7bmr/nGSWMmBftQvsv6SfkktTOY76BsflsX9qcCIYvWDF5oDZZvDcZPd2WX&#10;Fr1gSzqre9LvIftXvHBV/8m/ooft24mzfvlTXjm5xgq0x3NL5up5T2/tnrTq2PzZz+1789zYn/Nu&#10;rk96gbDVAfT0om++eqJvkHD3o+zrw0nPFt3VW5vZlaKlK1XOBsRrvOKllwxsnfvM7DMVdp/cZ1Q+&#10;/8DzKF1/4vHz+HnWPo8BwKf4FHAAzoGDfIMOm1+gO9yDw74DH67kIbnlpZ8MaEvtiqZt6F1+pOXD&#10;0mxusJugDdSG2mbLEc7R4vhwpDhKAjmcLQ4Ph0oAR1s5kH0t1m/qCfhx7gT6OFuCPOrgpJHzZp7f&#10;uuNYCS6hcwI5SAJMgmreRBO86uvEgmHkObHqFeTSNk6mMn0BOW2TZ9/bbRw0zqXx1A6BK06l3+vr&#10;bUY2C3Spx9dhfdWZM4rPWaanbWhgTPRRW7VLYMtcGE8HmPGUN4ecP/Y53OwU/FIfm9qbM+yvyQKW&#10;jTWese6NSbrGiRNqTs2henP0pcbtsz7rs25/EW8MzQlnXHCWg6tedWq7sexCQD8H29iqJ6A5ULug&#10;WEf1Wdl6JGd91jZrTl/1RRAW9E0fwRySpc+u/K7zc73vM6KtoE5tBeXSE8sPBVLCPd6VLKj7tB19&#10;2xXwSsMpE55WdnnSDRStzCl/j0b3DDQ9De9J0CaQ3zo3XfoVVibs3O5cJH/qnfbu5YEt+0ZzuXXF&#10;Ty/alVw47QO51snJr3yF+C/kj32qM65zrfPO3oPP+e+c60Jgr3Fx6LwDFw5w2SuAI/jjHCzQdwb8&#10;yks3iFe+csElaflkujjKV/diL5ZnufzST1p2o9eOlQF9R88u3llH5fqBBuXjpbP68ZKTakvtSW/5&#10;aKcN9GSeRN/y1gtsKkvXfvnop0x5aL0sPTvRlme9nUE7tOy0FkvxuuRuis+OvLXMDpvWvnXvPLaf&#10;2LfsEfwFfoMzWNl5y5fIj7CX0/GssNEZ6wzuWemsJ8sO8Gna59IHz5r+Wt/6z/9x3nuTjs+Epm5/&#10;cPRNA76fAJ0/GH/1V3/17Q+TL3vZy27f2uC70XH+8+28OfjN3/zNt59bya/TDu3h2/Er8938rMlL&#10;XvKS2zce+HT8Sb6h9vJRBfb+43/8jw8//uM/fgtGGlNjLLjAb1XHZ3/2Z998IvOjDcbFOOiTOo1H&#10;ZwN6ew45e/P6avnqUrbIN2/02puC9kjJLNrL5M2LdVBwRDtbb6291tf/LWR/98wT1Zvs0uBK94ov&#10;fVI9UB1wT3ZtG5fk5Bsn2PKZAr2rPJz14FdP6dLNWXlzF6JFLyVPf/UW2b6ysbTy1o20Np+y0dQH&#10;PRv4Zzk5tAXa2l3ZpZ95UP/yStsD4awP2hs9G/s87bMj7VndvP0zf0L58fP4edY+jwHAp/g4qAv8&#10;FYAo6AAFIzgCV+B8FcAL9ErLL7J58uXjQe0589pa8CTshhbaBNsUT2fCJmrzxS9AJbglWMYJE/zi&#10;SAkYccA2iMVZQ5MvIOjNQG8FentOMApNAIoDSEbAix5nUKBPHRxCjhtH7ZM+6ZNuX7UV0EMXQBKM&#10;5OgJcLHR7835WiunjSOo71DgjoPYZZtDyH6BR2+04curk/OJrw51alNf/fWmmrYK1vWGnkAWh9CY&#10;OziMofFUv7nhDKpbymENdLTPmHHMBeK0Q76AnNT4cyQLDNBly7yZd/r0BBnx2BHck5orzq/fauRk&#10;Gxs0tgXl6GmjuTfn2mzdrWPfGtlDE00+cGStLykbjYVxADxrlV1psuymg0Zv13XPw9Vz0XwaE2nP&#10;XeUrpAPkjCM0tidWN9kCYKUrWzlZeXVCNKB76p9Y+cqb1q7kt42V1ZvOovprw9K3DNk/888H9/Si&#10;nX25kk1m0dgmL0VfG2tr+33aKW0dBbTWXXKn7a2vMZQW9AzJrfwVPWxdwGYXd7ZfyB/7xcIeYi8J&#10;Off2GOgyYD/aS4PLRRc5QZ8CRrDBPhCw8oZTX/k9A4Gbxw9sFvBSzr58tOqVLrqYQjJ0tLfymZIt&#10;XdoVvXJjcMonW53K+I0XevJX5ZCd6NKVWXppdcC2N/rKhmTk+TJbXntLLw2Vz/4GNLaTOXnlrS2X&#10;UuvRGnUmKnepZQPkr8rRyJdGk7pMW8/sWv+dvWCvslf0x0f5fAr7SnJ0e1boKzvfawv7fIH2HvuR&#10;vTCfs76V17/QZbx2CYrxObRDqi3+CMnP+8Iv/MJb8I+fwudC5+/Z9/iOfq/4e7/3e2+BQP4kn49v&#10;x7/xB07/1M3XivlvX/IlX3ILOvIV+aze2FOnMfGH0O/7vu+7BQD//b//97fAYzx9qp36KZ9PzOfQ&#10;/+13Y6f/jZE/2OoXWePMlyFLh08D8vSMM8i3P0H7lbGT4rO/vlFtwDfO1kJzdqL1Cq2fxa6pe7xF&#10;a7zylcw9rB47tW3p+/xEuwJ+ssmftFMnWnWfsmd52xjwou3esDL3cNUntAJbW042XrTSoJzepqce&#10;mnUCy4uePX0pj598utE39Zys3MnfNFzJ1f7KobrTs+ahfSb0zCx6znrWpO1zyvKeJWiffvw8fp61&#10;z2MA8Ck+HdIdtifwNiDBcQhdFKELpDzZzVc+dap7y2RrT/yzTTkHOTA2sTY0G1xoE2xj3MuRjdNm&#10;amf1fWoAAP/0SURBVHO14bqUuOj4T254AlYcMgG73sDjxHGuBNPkBaMExzh0HDkBPrICZ9E4ZoJ2&#10;gmcCbAJqHDmBNF/94KD5Cu+XfdmX3X6vzhtsgnt08AXeelPOX285hBw6/82Xw8d5FGQUbMQX6Crg&#10;BvICl9pbHwTF9Iu+38TzF+TP/dzPvbWFLcFGbffbNQKB2lvAkz6H0bgaS+Ns/M2DOTHPLuu1QUBP&#10;SkcqCMgB7Q0/cpzHDQ60lgDfeHOKBS/lOcP+Km5sjL9+yAsE+gu88TIO6jbHXTzNtcOOMwna3VrJ&#10;ue1wlOIDWf2z3lpz5et7iL5yxkV+7bTWW/v7XIXG4MxztAuWBOWVW5kd2xOnTHLlOfmwOqCuLVff&#10;2qBXPmw52VBdJx1O/aVVrg2L5V+hOhfo1rD81sFe41+6/EC/NCxv61l+9ipf8Xfc77Uj2+hrU97a&#10;sN5aJ5UXaOyGtV19y6uN9av604m/MktbOTz7wYnHAOD//4xrP2r/AntV+1fozHOWdZHYS0eXOijY&#10;JJhnn7RfbrCvsxHwF2jJRCuAVhpv6dVZWb7LpTYtD2rn8tKBk1/aZVVZGu+UP22cQK89lbO7dpLf&#10;8tpPB+iZC7zadq+t8tUZne6ma0d5bS7Q0kmufGXrRJpcutveymBtOWvzr7qo5l/hk5NfsJF9fGnt&#10;l+pzZTz2uvTm23Wx7Xz1LER31tpb7GvnmVzas5VPSJ+88xlPn9CyZ58S9OKTeYPOH1Pzq+SBnyJY&#10;x//zh1a+H3o/s8KnkvaHSzx+Gh/Lfsd34SPZi7VZnfwmqX0Xjy2y9kyBP28D+mMuX1NgrnaCsfZV&#10;ZWs4/0z/jJkyff4ef5JfRl//tIcsFChsj+bDGDftM47moDFiU730yZPJr2q+jKv53PltHZFjE4yB&#10;VFvp6EtrpXUi39qR4stLsx3Qngb0yldn6zb6Cbznqmv5T7K1qC1Psgt42+7kVyeZ9i2Iv/KLlVva&#10;vTquoK+dQyGefGO7+VOv8tL6w5a1VD5eSCdeZ6L0BBtBuX1s7UH05NDko6erzej4tXPbU5viZ+9M&#10;PRf2NTbBfhXQoTvZCc/T5tvz8iEeP4+fZ+3zGAB8io+DtUDbFQrenYjOGVn6XiTpZ588oCcbbeuq&#10;fNUutOhSTkUXIZvZwkaXM5pjZyMNbaKhTdYG7OLjYkNfXf6qnOPGsfNVWA4c54/T5E08X7PtLTrO&#10;FAeJAyRwxpnjBAkeClBJgdMnyOeNNYE3X8Xw115f5xUE7OusAoq9facOfPVw+NTrjT3OofZLOWvG&#10;mROmzLEU/EMvGCiYVnsFzATRClCq62M+5mNuAUFpb88ZB04gB88Y5/hJjZPAgDo5p/oMdNKTxhMM&#10;JNulH+S1m03zylE0d+waKwFZY85JFQA0D32FWr/oONw4IuaPg2NurY/Wo3Z3SMqfh6G+6B/Ih/qJ&#10;Lh/inUhfPhunbuvds3A+R9FOFNApYAKVoeDM0pJJP70r/eRP3il38kN145nT5nhx6oRTbmW3vPwr&#10;pLO44q3O8kvPfNDH5mfp92ycSG5l2LJGT/7KJNcakO56OBE/G+29bCxab61Hcj0vQCZ7qyNlu3km&#10;c9Xu8uRrz5Vcsmy1bqLBC/mz+1R7VVDOue8iAAVh9mxzyejSBS7J9kmBgQ30FQSULxBYUDDQS6cy&#10;exvwg3TRYOtMTkovXTLxgrJLp3wpudAlNURPf/OnrfLp7NhAF96At3rxuwRnVzmb6VVP+vKrr7w2&#10;wNytrVMnKNf2eMrZkJ5IF59s5ROnTfJ7MZW3vqTWXW0mm/yidpGRZn/nvfUQ6nf1OssLOu0Z71lQ&#10;5ofxOexR9hI+EL+sYFr7nby9yb7mbO4Z89zh8/v4HPkdfZuDTyPIxX/yh1MBOL8FTb4/HvMd+Sf5&#10;YoJr/DG62qNudeQTaEPtVdYG/axN+RL6Ss++ypZ6+Gp8TP4aP0twUX3qluf3aVdt0nZ/eH7Na17z&#10;8Iu/+Iu3P0bzp4yb+tWlDcZGm/VH26o334ZM4wn8u8ZZXt8aT/3QH/NnHpt7821ugd/Hrj42L3Tp&#10;tHZ2bbERrTWiXJ6O9LmQvWwt7eQvPd6pA7ve4y/u6UXvGVlE237D5pe2oJN+8tFXb+tIZvn1CTpX&#10;tq+LpckX7FrgWQ/xnVvyaIAW1s7mrQ+pcvrKa0Pbk6ErD9lJrnRlsmt/w9+ztbq2Pau3Mlu+Apls&#10;S6tT/0q713bed68pBc+M1B7Zs7d+Q+XHz+PnWfs8BgCf4tMBDgUmoMufvMPXga/cAR+/Mj65kEz0&#10;ypue+UX0rXuDKiAv6HMGAXfTsxl2GWqj7gCzye4Gi2fztsHS45AoC9YJunHyOEy9GcgR9Obdy1/+&#10;8oev+qqvuv0HOF+xELwTlPPbdL62S58T2htvHMSv+7qvu/1uC7vs6SvbAn50OVscMfYATUDQ11rZ&#10;FKSjJxApjy44Rs9bcZxAvP4CaxzR6bIrSElPn7w5p42cVk6bVCBQH3PecqKNjXFF4yByJOmQA45o&#10;ji2c9Mr95ZoNjqT+m1/zZtzNiyCAtxqNESfWgQccV31TL+dQW6yRAq3WhfXCrrVhLumdB6M1g7/r&#10;aJGTfYVd19KwazdZefIgn07l1Qd9Mi6NjTSe8vKfC+QXq8thh5WPdtKXd9JPrI2VP+nPB+Z1g0JP&#10;g5VdG9kpfyL5dKByWLtLO/lPwuqG2iC/MkvfNl3ZlHZpMufK0tZea7H16fkpH8hJPRvy7NHxXJBn&#10;r2dYndk/19e2u/zVeC4PKgcyL+RP+5XzzRzIh/azzrwuBM486HyDLh/ONWdgl7sNskBBPTgDfyAw&#10;E13eRVu+oM0GbvCkaGTkk1N/fLR05EPlZOXTOfVqC5AP0dbWKZ/d+CH60ho7NlZ/+dGTzYZytMrL&#10;b27OOdoUzzxGUy5fOdrqxd985XRq8/KWD+puPVVerCyQYyu+8rZBncbPfIC1JTW+1swGkcmq23rv&#10;mdjLbevfc2Lf4BPxOdqXCrrZx+xvBQ/tl/L07Dn8C/4TH8cfR/1B1DczBNIKpvGj+CZ8O7J0+Dn8&#10;JWn7Ivvy6iVr79QO9bSPJpOO9qC1P0tBG8vHS17/2GeXP6RN/CWBu95M5O8low18zq/5mq+5fbuE&#10;b4gukKgv6jdGxlU9+XLq0Wb152c3F+aFjr7uGaGN2k7evtTa6jmUNr/8PzLNa3bRWksndt2yW7l0&#10;15s1WbpYfuXlQ89Csqc8XD0DV3KLlTl5sO2/wj39yttu+cprV3llpOf4pXOldw9kevYXeFLz3dkk&#10;T145oEu7r8lLs1N5aWyvbnVlp3w428CWNOAtrTx5UHY/kmYvW9k907B0NuhIK7OZ/XiehfY68AyC&#10;Z8Yz5nmpnH/QHtmzWvr4efw8a5/HAOBTfBzIOUGnUyF1aMsHDsEVOB+BAyNdJ6Z89OxKVz9eOqH6&#10;42lbbc9B4bh1OWrDazMUAGrD3s02oAc6nBZ6eA5Am6R+cag4f4J/vh7rv6v94A/+4MOrX/3q29dp&#10;fVWVg8VR9JuAvl4riEVHkI0j6fdb/NXVX5G116WZkypoJzjIrjcBv+iLvujh8z7v826OJzob/Raf&#10;34xhj8OmTmWOqqAd5w0ECNmVp+ev19rGMeT49VdhjqGUk8hZZJdj66/IOc+NdXMl5QTmyPZWX85t&#10;ji0aHiQrLUBRYMH4mqN3eZd3uaE3FL3tZ5zkQWCyNxb12ZpwyGlf7TKmzfkZ+OvQI6M/pbDrH9g+&#10;adHPdRnUD/FrE/RcnGUoLzUmm0aP1kUmoCWbDIcb4kuvaNGjhaWf+SvaqWf+Ief/tHXKxIu/cmf+&#10;HpZ/6qmjtmx98VdOGv/E8k65bCzYO/vYWJ11rWx5IFOabHl2Ng+tGWitneXWMJpnx3MA6vGsynMq&#10;7Zn2P5dve6HnxJ7QGyZsoLHBrrYsauv2p35HXx6kl25yL+SP+WjfymkPzitp+9xeCDr3Ovv20tHF&#10;zPxu8GUDfGcgMP6Woct7QRo0NqOXT155+VA72JAmJ0XDl5dCduVdRqNHw196iCYlu2n0sHpkkjNu&#10;p8zSGtvk74GelCzQg/jR4y39rLN8stLN42V/eei7HpIJaJ79ZBYnbe1sHSfQa2vQn10HleXNe2+m&#10;orsAW/eeBfuPPFj31nzBIzx7ooBcATc+CR/EWe55sm/ZazrDBb4Eynzjgh/CN8rv4xvxk+x/bNqb&#10;2G8fbU9t72IbPf/EPqYdV3teeoCPJm8/b5/NB2kfh/Z8Msr6wJY+8gm1V1/8dAr/ky/oD6h8Pb6f&#10;fZxte0h+Ept4fFI2tFlb+Izy6mjs1bv7f+OhX/LsNjb2JHNjnZh/z/XuN2it69aJdPewk7dIf9cP&#10;Gp6yfDKbZyucNoHc8uT1QRqvNKx+Oiu7+filkP3VD6tz0recTPWtzpkPJ61yttHKn21cnS3bP5JX&#10;lpY/EY9O6G52yrYvJaeOaNGtm5O2+UVrrEBbwGO7fAG4lWmNZiOb6tHWZOKdbdh8MumoL6gXzT7X&#10;WS/vztMe6BkuCAjtj/kO5Ss/fh4/z9rnMQD4FJ8Naiwc5g7xHJqCC+ho8hyCnJcO/XsgL6V7BXaz&#10;DdsWzgNHQ5rTZuOSoi/QbW5tfDbBLkJt6m22NuUcAWW85e8ma5NkX185TpxBATaBwJe97GUPr33t&#10;ax9+6Id+6OFLv/RLH77ru77r4eu//utvzpPLMkdK6isivub7/d///Q//+l//65uetwUFs9gS2EMT&#10;8BME9AbhS1/60lsQ0NeEOW4cT2/yASfVX585p3iCY2jap76+pgzyffWEEyflGKJx8ECftFl7BBXp&#10;6K9xNnf0zJExbo2Yd85qwb4CgJU5ybA88jm69Nkyzg5YTr4DTv2+Hs1x7c1FQVP/IEUAEF0wU5vY&#10;0EZzbZ7ONaAMrY8FWut/n4Oei2j6Gm/X6K7ZgNa6P3mLZKDnKazzX6qf0VfupC19gc7G1rW8xeqd&#10;SKY2rV640nsSTj35Lkddhk6gh2hrZ+1dIdl7cvd4S5eeYxrvxPJPOfnn6u8i2cr0tQGsJ2tw129r&#10;sXXvuWhPlHpe7HNdtu2N9r/2VTL2xC7WPVueO2hvVH/rv7XRfqC95beP249dT9HKv5A/u4+1x0kB&#10;z5x01oG5NFddGrpEON+6PEEXQ+egeXdhLsBXkK8UCsJ0YScP8umXAtvWlDSacuss/tI7k6Ww8pD8&#10;Wc5GtPokjZc95ewvqtdZBJvHa8xWPqx++VMXvTS91UkeyJ3laJvf8hWSSc5zXL1o0vyhezrRVmZx&#10;8k7dE+osv2MVb+cUWnutRTSyu3fJQz6c9W9vaj/qvLaf2Gfsje3bfBN+Snl+EL+Dfyfvj6iCf/7A&#10;Ss5bcPYw8myuX4AW2O+s3zN/ZdoLl9aemD7fVz979tuXq49NMu0HxoMcuv1WUJOP54+m/Cf96c1A&#10;f+xV5lvqV/s0vxJN3jgar+o0fqCNfDttULc2GAvy7Vl0oqOZl/Yhz6c5lZpTa8BazAffdaRsDysw&#10;ghZPat3sc9Xa6bmPvzIhfVg+2+VXBshFk8K2ZeXjVw5X7VlZKX7tuJLdPLmQnRONK5nNQ3bgrOO0&#10;e+bvQR1g3pSb29KwvHRXJv2T7myLZl0ow8osyHQWRiMblLMRr3JnaTbiS9HKb3rSkq3+6Nk90+qU&#10;2t+k5T3n4Mx3/gfPov0iXw1t949SQH/8PH6etc9jAPApPg7zhUN6L47r2HB0oHLOTIgnLz31l7b0&#10;K9q2oXzI+QldQqFNL0fIxtcmCV2KbKwOtXUQHCJt0DZlmy55m2ubJUeGw1NwTaDKX1a9iSdwJqBm&#10;HOhpu8Aep1EQ0A9Cf/u3f/stUPiKV7zi9vuB+Ow7RDmW3tLz9qCv9Prqq0Cgr2gIznHejC2HkROn&#10;XoE/NgTCOKucVHLVKyDI8ePUkeHM+YuvunIAOX90yPbXbk4wp67x5yR6K5F942us9ZODmiNIXtvo&#10;bvAP0HJqyZ+OrTkx5pxBP1bNNqdVP2qfNtROf5mXklFvc96akN9DDrRZfdC6kbauWoPld222LkHb&#10;dq233hsPiL75E8mCPkCOdeUTz8UPa/e8XES7wpXcyp/8eFe0p8GT5K2XLkfS1k/y0tbSjmH81T+B&#10;F06Z0051P5fcpuWvkK3krvRKF/FPNAatq9apddy+SN9zqF4yPQt07Q/2BM+ffcieSYZtOvYMctrd&#10;nmGfU2bH/iUlrx2eA/V45nvuF/fGsfzyFi/kz+5lzWlle58567zbM69Lgv21C4XzrYsUbLBFcMUe&#10;fA9P4uOxlYzUxb7L/dYT7eQHZzO6czm57CV76lSmE67sV+6CK7+6aNIrm3jRl5aO8SzvWZIvjXdV&#10;DsrxlKXN18opV98VVu7Ui3Ylew/5RSfdnnHSngbVJ20MjeuOefNU4E+5FD3QJ59t69ya98zY4+xl&#10;Us8Kun3RfsYfsj+1b9rn7E18l/4wKu+NN/tgQT97nP2VDbbyKdhor+otPzK7H5Pjc6CTs9+p176o&#10;zAZ/Q7p+Rn4JXf1Ihr69Wz/YxPP890cAY0CPnD7wm/zRmX/JX7WfC/L5gzC+PGSv/Vq92oduHPiI&#10;UnXzwfRBm8iBdkvVrz36rQ3o2sU/Nvfmz5xKrS/tru3msfVFVj4e2Nv22ejZaT1Ba8TeES1YM9JT&#10;VzmbralTLqBBelc427d68tohX7ul2Tt1kpHPbvlwlrO5dqDyyp68cOpLk6+ObFztEydNOZrU3EL0&#10;5j0ZZWcXxJMvTa81s3bOfDbIVkd3wuVB8luHfHzobJVmR5md7CUTLd2AzvbWHda+58a6717aswDO&#10;f2m+AL7UM8hHKA/2ic0/fh4/z9rnMQD4FJ8cC+k95MAsck6eRvYK6a+jE5I5naCgnpwhyAGTPy9H&#10;8ja5NsQ2TZupDbfDLWdgN3ybro3WhtpmmSPDEeL4+OuwwJRgoLfSOEbofU1CmzhQAms5ld5k+5Iv&#10;+ZJbAFAQjyOaQyWwKHAnmOeNPm8NeutNoNFbcFJ/mebE+QcggoMcN46ai7m6Bcy0pb/sslnKdm/Q&#10;qZdTp17t4xwK8HEGtUc/C851qCiDcTAvnGGOItku+JxB/ec8g7FCywGk2zwZU3NirB1+5uKd3umd&#10;bg6bg07fjJl+CaJ664+DqswW3fMvYR1qi9ZJaevnKi+Fe2u6NbmwVo1FUI5W/pRp3CrLPw3owdqA&#10;LhRXvHSikU2+tLz1Cmvv1A9X9GyvnRPJJgOtn2SWB+mt/plfrN7aUceWV/+q/trVBTE+pJvsyT/p&#10;VzIhW8Zy5295V+XGv3W0a9W6tv6tPc+0PcjzI4/n2bEv+IdC9iLPmD3Ppcke6DmzF/XWiAvf7lPs&#10;eubsCZ6D2qCN9bM21/cF+vKSPYH3Qv4Y3/ay8p1J7cudbSe6MNjH7bFdelze7LfmuqCKtECLcoE8&#10;6eKKt/m1Cc5XuJeHzuEtg3NZ+bQFZx2bzx796Mlnd2WSU15aaLxKo2+eHj5kQz7+mTcX9KXxpOXj&#10;J5ucdGWXHq3y0ipne2n36NZMiGb9hGinraUvotFVn/6Fyq1Bayqgbb7xJW/essmXWB/F/mF/bD8E&#10;dPu5vYy/Y//zjYPe8uPX2Svx7Un2OTr5CNmSR2+/lVeX/Yr99i+0bIB8+zfYM9NVlrbvRQN6ZNm2&#10;F+dnFXDkr/CrtG39GOeXfvlDNX/SH6P9gZnfZ1/vD6pSsL+zSU9q//ctFH8EZsMfZvll2qgdAonq&#10;r06oj/w/bdRmbXGumDdz1nw2f/nc9ipQbh2ZW2swfw+/tSRls/XQ2pBCz3zPP5o8GrABZzlkN155&#10;wKuN8vi1K152oiW3a3jTlT91Kpev7hPLK1+afnxjqwzlzzrKV462NmDz0L5h3uMDunL09pjoW46W&#10;7XRWd3XkrR38ZOJ31yhFJ5OudZVe9E2Trw8h++WhOkJnMF76Wx9adWWPjfrSWS7tOQjOf/e07mql&#10;+Qf5D/kNAe3x8/h51j6PAcCn+DioOTGhw7vAR05Lzk15dIhe+Uo+Psdl0yu5oP4cLWVptE1Bewso&#10;QZtcm1+wIXYhamN2gDnoci4dyDZem3Iba5tqF111cow4Nxwgl+SCe8B5cpEWYCu4xvkiJ6BFp02Z&#10;DNn06XJIyXu7j0OKzzlDo8/5IuO3BT/+4z/+9jt5LukcNfocMjIcNc5dmzz5H/7hH3742q/92ttX&#10;i7/1W7/14dd+7dcefvmXf/lmR1CADe3TR20soGZcG/fWjLK5MZ85qMARLGiSE0tGG/SZLj1OqnIO&#10;nznp4MxBI+utP300Duyrn655dCjS19b6CbsecobZOlEfrtZutED2lF/oY2v7Hm3LUs69VL8qGzNo&#10;PCsv4p0y2cs+nrQ8GfMB8jtPIT559hbbxvLJbTms3fAkXnWHpdfOdK9srO3yIZvslJ59h/p34rQH&#10;ZOvzym49Sw/pl19a7TxlTzTmC2uzNWx9eybsYZ4pzxq7/lBgT/Kc2PvsF5/wCZ/w8D3f8z233zT1&#10;MwZ+ouDHf/zHH371V3/19vMGX/iFX3i7GLLhOfVcaZu6eo7VJcXTNnVpJ7n6U3lxNQewfVV+IX+M&#10;q/kyxgv0zhJ7tXzn1on2yz37XDjAfttFHOy9vXm1Qb2CL0uPV1o+WWDf5bZycuiLpSWbfjqrq561&#10;Vx7P2i4fXxvKVwcarBxdQIufryAfP5qUbGMaLaRTGj1a87BY/ZNGrwuidGXuId0rJFPbpNURb/Mn&#10;7bSDvvLxkoPqKC81Fs2h9XNvvS1at3TZMCaeBWe1fUjwiR8mtUfmP3hWlNH7JoSUD8UXQrc3sdGZ&#10;T749KX8gLE+wawNf7WdsQflStpNpr6QH7aMBz57dH1bxoXZqh/1fH+3F9o3y6qFrPPij+Zv+KOSP&#10;q/zN/Eu+JnvGi2/qd6j9DrNgoD9O88v0T3vU3ZkjrT/GTxvRaoe9qGBHz4M8P8684UvzB/F2PbVO&#10;2CBLj2z0nuOe79YJmnLrpWdfSlY7ou9z3zqVVwdkO1702rA68atDXj8gufoV/eTD2iolYxyMjXWf&#10;Hl5y2UmenWjJyp/Y/kZbmyGZpcHV3J1tXN7mgzKdRXLLkzcO8umubOsNrSBc/Ku65K2pgnPZ2LGG&#10;K5p8+oC/ddaOlS8t331IPhut885y6cIzA91XQz4Cf0GaHyEFMo+fx8+z9nkMAD7Fh1MADm6HMzjw&#10;HdgncoCC8tI4CzlK6eSQJJvM2oweLeRYVS5oA9qYI5eTE+pTG17IudgAoM3YQeRw5iS49Dj42rTJ&#10;2iDTZUf99ZnjxVHiPPovvd7KE7hzWXbJ5lhxkrSTw+SvqJ//+Z//8Lmf+7kPL37xi29f9/2gD/qg&#10;25t97KiHXY6ZN/g4ecaHc+av1L664evDX/EVX3HT9dYOHU6Ndr/jO77jrV/a8/7v//4Pr3nNa25v&#10;C77bu73brS+Cgt5W9BahtvpLsMAgB68+7uEA+msejLf8zpF5Mwb9tZjTF5pXqbK+SDmx6uFA5UQ5&#10;+MxF42682JdqQ3WpP5r2ggOuNpt3/NZHawjqx5bZXLQea/v2NaA3//qSvPLmFyedwwzPJbOOPzS2&#10;8umfMumtbPnVBWXzt/yQveeDbQ8bbJ+BsJWNdtKf1P+zfOpf8Rbasu05y/dw2rxnQ1qfV2bbtuOf&#10;3eU/FxqjK3rr2/r3TLQPelasX23yBwdvFNtD/OaowJ/fJn3Zn/0GqdQfCvyDI0HAn/u5n7vR7Gme&#10;UXuJtdpzuM+ltHWsHdvO+l3+HJvl06tM5oX8aX/bvVk+594Z1TnXeSUFe23Yi4U9t0uds8MZ6AIM&#10;BV+6PF+B3Jb7fcCTlx206uiS3aVY/cvftsh3GU1nL/GgnA57kGy6eOSqL/mVqR2VQzbRQT76puVX&#10;Px9jsWO/IPt8oB7plW421QNLk+/MjV4ePOOtEeVNo5cHvNPGFar/ROMKzWnz1fy2lt71Xd/19o/C&#10;SoF/Ux+1xxr3jLT/tM+0R3lu+AqCU/wuQTF7NsgX2Aq7J9lD96xGzzdQZoO+IJs/8LLP9wF5wTX7&#10;r7fmyKHzn7Slc0O+encPLUUnR18gj43Vk69d9mZngT7bt/UfT/v4lf547A/MoW+OsM2OPZ+/2G9J&#10;C476Y2xBUgFDdtjLHzM22oSvDbtPqd88kBXUMP+tJfNn7gp2oFmL5c1xPiJ75tA+mE/PTs91+88V&#10;rKPW1+4B0vShZ2fXpnTX7MqU1w8puWjR04eeifqvD5BceuXRgXz5Re0iWx3ZKB999VYGto0ru7R0&#10;wtp7WrBTX6SNw6bxlRfxkj1psHWtbusp1A5rS4pWm3YvlG/9NVfK0urLZrTy0elmBz/Ei49Gr7qq&#10;11rfMx08S3vmry/Qs7c+xPoR+I+fx8+z9nkMAD7Fx0EMXeA2aIKWYwMFRPCkDvnl5RRFXzmOCzwp&#10;qEJOWv3pn6hd+PJS7d5+QM5BsNHZEHM8dqN1gHEGOJLSNm2w4bapssOuOjlrHLqcOM6Rt/T66gg+&#10;50iQTrDvy7/8y2//BMTXf/134C/4gi/4n4FCX8f4tm/7ttvbN5wpY8H5ylEkJ3hIRxBQP9/5nd/5&#10;9nt5b/RGb3Rrg7d02BXU+6qv+qqHV73qVbevEOuj/nAU/YWXM+eNvx/7sR+7vQX4GZ/xGbe2Ggey&#10;xsfB0IVR3xtT/d75zDFeoJNpfsyV9qEbT46Vy6LDUn1SdbBFhjOs72w0b9pkHrQnx695l19UZ2sk&#10;nLTK93C1pnedKkcvX9+lCzRovOrrjtnSAxqHPjn8bEByaHtZSfdpsPazEZ5GJuBtvbWrMiRrvYUu&#10;K6fMk2iV79GiX+UX6oYrXnYX9S+Z2l9+kQx+5Xhnndlf2tU8Rm9c8VtvrUlr2zPg2ckBlPf8qtd+&#10;4hnzrLDnDxICgAJ+3/Ed3/HwK7/yKw+/9Vu/9fDv/t2/u/0n8he96EW3/cIfLew//UdydTTH6mx/&#10;qH5tqf1Sdakftj9QPvoJvBfyJ8c9px1y8nPw7ZFScw7nJaFLdWeeM8HeC13oCracv7sGXZgrL9Bh&#10;gzXQRRrwXK6lynt5BJdOWJm9jOOhx4uWjvLy5GsTkDltl18b8basfaXVuUBvDKWNafmVUZZfHfzy&#10;5qZ5eVrsXP6fYNsM2hKWfvIrJ5OdEB/qd3Rp49HYNy/nerMuC/7x1UrJscVHCMZEuuvfHtU+1L5i&#10;P7Z3grK9Kn+Hf7E+MRl6ZOy79ji0PeeymS08gbkCi8AX80fX/DtAA74jGTbSB3s2fkFFMuwmq77a&#10;Qa82h3wp/fKNik/6pE+6/RHYH4j9cdkfqPmekA/bm4b5s+oT+POHbe2oTWTa/8kV0DQ+9ip/4HbO&#10;+OaJP5Abs/as/PHWgnmzR5mzzi9p/jpZfXF+7V5oru1vbPTc9vzvGgrxdo9o3VmD0Xt2W59ou2bl&#10;ofVdP2Cfn31O9LG9uDUqbRyywf7uHVtP+3h2k0/2KiVXmq3S8ksH9ssHbVodaW3ZNoVo+r1pSGZ1&#10;TuCra/WU19bm00MrRTdu2cluPGX8lQ/o5mzP0LB20k0+3a1D2rhVDkuTbr2eAWuldNG5D54HyDcA&#10;z8n6EPKVHz+Pn2ft8xgAfIrP6SSAQztwJBYFMhY5T6fsyicTsh9v64wuvdLTRhdMyEErXxBoN7sc&#10;iFAwycbaxuxA4xRwKL1FxwGwqXapyi6soyPo5zLsr6N+j6+/gqrb78i4QHN8/FfgV7/61bdLtt/+&#10;43x500bQzn/5dcH22yzexnvJS15yCwjqq3bqm8Ci3+3jKHK21JGjzCF+m7d5m4fXe73Xe/grf+Wv&#10;3NqWc8fx4qjp99u+7dvenJoOBA4je5xJ7SXnn44IWuYgG3M8+sZSW8yNueVs5nQ2380fkKWjLuNs&#10;jNXPAdEvfQDt5cTSlwfjrN7a2jzsgYYP6jAnzY16syNfuXbFW9q5zlq3rc/SKz7sWm8swl4Ycua7&#10;KDR+0UJjmr340bO7tJMnvacvX/2QrVCgxhrfgM3yT1r0LiOL6CH6qXfyytfu1Yl3hfjZZB/iV89J&#10;D1vHVX3Z1K7GdpFe/NWNf+Yrn4hXPVJjEVp3zfWuac9Dz4/LnH8y5A8S3g62p+iH/ctXu+w9H/VR&#10;H3XbOz7mYz7mtp95Y9gfHPz203u/93vfbLLlOZR6/uR79qALc+3YNXhvLK7m6OznC/ljj4P2O+Pd&#10;fmhvlu7e6OyS4sl3uZR2mXDudWGBLrd7eS4Q+LQg38VZmk1wXjkDSsElCJwJi9pQe7JRPSedzXRO&#10;vZNGtjYoqz/9eCdq76K24m/b68/26+ynfDbihebjSfjfkT/ze+E825HsieWlf2Llw66zrQfUbSyM&#10;Y/MEu66CYJ8/fC7i8THsSeCCHDwD7U/2Ef6TAJe32PhvfKD2Itg9x363e5hye1j7U3uY1P7FlxEA&#10;s6dFg4Ji9uFFAb2CemHbJI/GvyQvCCevL3hs45Nt383H0Xap/ku1217ut6jb5/1Rp7f8+JmCgP1U&#10;hGAfFCD0xiAfEU39+uCtRoHA2l47jDv/y1h7s1C70exF9qfOD/uSNWJfwmvOwHlCDg3I0q0vxlZK&#10;xl5nzltTraf2sfamXWfy0H4FrSn59oDWa+vYWq/N1p52qxtt7xY9F/L49bH7BbRno8cnm1x0NsL5&#10;vPUMbwpkjMU+a9J0gvL2Ea29Lfrmk4u+bbnCtndly7Nz9kv5lLtCOsY8OWn21q58uJqjK7no1Vc9&#10;zT0+emm0XQ/kpeXvobog+eqRWv/sSq2dcx15RuSlysHzETxz0u5nj5/Hz7P2eQwAPsXnKkASODs5&#10;QCe/C+c6RrD0dK5461wlc9LIlQf2TtT+dRY4OntZasPbzbFN1KZqw3WAdbg59DgGeGSz08VLHcDp&#10;4IRxfDhDvjaRQ6btnEsBOBdrX9n1Rp5AoCCgAB8I/uH5y6iLt+CgN/j8hzb940hxVjlP6pBy2Dhj&#10;6uMMOnA4jy736vy6r/u6h9/93d+9fW3vO7/zO2+/8fdf/+t/vb1hyFnjMNEVoNTf13/91394y7d8&#10;y5t9PI6PQ6WvAnL4jL++G2vzBDlfOWBAzhySM345UsaT4+EAMxdk9c04GUu2m6udr8rNAbkNNDTf&#10;5WHXR+1ZtJ5AP3Y9lg+VT3o00I/F8uSXZ22cjr208ds8XnnYusNJT/aeTWC3eas9Aa3g2IKNxZP4&#10;0aqjeuKtzOqs7MnbvjwJ9e+kZzNUz1ln5aVf2YiPXruMf7LnfKxONpKtHNK5wtqUb4213qxhPHnP&#10;kP3Os+NZcDHz3HsL2Bsfn/VZn3V7M9mz6oJkH/Sc2kNcDF0Q/dYTe57Fnj17jT3Jvqdu+vvc9Uzu&#10;s1f7gL36Sr9xuDceQOeF/DGXuz8uone+LezjwSUS9kKyl7gNwrRvQ5fjpV3B2iFnLRUIzBYe210+&#10;Qb0ntCl+benSnj0pXvyVk0aLvjLltaP+xisfTxuqqzaFdMuvzsK4bn5xRbsaE+hCWDnZpUVfW9Lq&#10;OWUqn7jidSktTUZqLSWzOvewuqB9jV9zYNwL2oCy4J9/EOZbD/7oKS9Nhh1t4WN0QbYX9aZdgTZ+&#10;jj9+FPAS5OIXtc+AfVqwDuxJV/sUJJ9fQa5zAex3aGw7V6FAID56QTM0/qQgmbZqU3LAtyQnZUOq&#10;LvXnz9QOe3L+j7SyFNgxBvZ3f+QR2ONTCv75GrBzwljZ440PaFv29UtZ+9hDy6Yx9ZafvMCgtpNx&#10;fuTXmSN7kn3LPmW+ep6sCTxzZ+wKMqobjS19NkZs65fxwGc//769rueSfftIaD8ojy+11qA9B50N&#10;a7ZnwDoL+qIufZDHl8Zv39Um0N/dzxuT8ui71+MZDzazv89T6FlqDIO2x4uW/FX+Cnj0t3zKP0l/&#10;946gHE75tZVM45k+XnaihWzKZ0d+7a78YmXKV8eT0uTMEdq2NaDFh/QX2clW+fY0aVDufLdOYAOB&#10;rat4PYOtsdbZ4+fx86x9HgOAT/HJITjhUA0OVqicUyG9hxyF5Lr8ZQuiLZYP1XkP22bOQZfPAkpt&#10;cDa9LkVgw3Qo22Btym34NmCbPkcAnS222WEzpyQnkdPjL8ictoJ/OWzonCsX6e/+7u9++IZv+Ibb&#10;V3wF6LwVKMAmOOhrut7AkbqYs9+Grh5lfXUIeEORA4zPKfMbXr4anBP6mZ/5mTfny+8KutwLKJLT&#10;V3/R5dzRfbu3e7ubY6Pd6J/+6Z/+8Ju/+ZsP/+E//IeHr/7qr74FIbXbW4mcPH01jwXbdg7QtdH8&#10;OXw4CjlUxlB9xq+xJMtmbW58m6cOqAIOobltnultO7Y9rb1dSyH+lqW7/rTxRGv0pJXqz6J1cNLJ&#10;Lz8Za2fXz+oox4tWG065sO1aeti6TtQW874XmnjSK7unzWyc9qKVTz76qXcivaVVn7S2LT90EVtk&#10;70Q6Wy5Pb8vRlrc426N8r41sxIdzfisvvfXQmvZ8gLw3NuwJLnYCfC6/vtprv/BHCAE/fPuRr/kK&#10;Dnor+b3e671uexwb6tEul0T/MdPlEU+d1dce2XN49Tyxs/3c/JYX+vdC/uTIt0+WRt/zDc0+HOy/&#10;XRycA/ZkZ0nnnvMO7Nt7CS6wolz+aeDiXEq3tAukurroaEPtiVZbCghJ6dcu9mpnNGkX9vjSEP9E&#10;ctkK1SmtLeSk2lda+5Ipj1c/ygd9DPGl9f1K7kRjdUW/x4P4p9xZX+Wl167VXRtPi7XduF3Nw761&#10;VfDvBDoZ+tpifVvvrSvr3rPhGQHnYUFAeyLfRyDJPmaP6Txo38n3wYvGRvtdfog9Dh3sce1ZAR1N&#10;IKvAGvARtcG+7C05f5QViOOnyWun9pHlq9EX7GqfXPtB24CvJEWzH+/+zKYAnbfB/eGYn9p/e7e/&#10;q1fwzlmhXsE+ZW2UKmujwCG/V5/Yw1e2P6lXPWxot30f3fzYp8xN+5J10HMsj2a+8JvXgiD2NDxt&#10;ENxlG8yhsZHX7+qg3/4SelatndZbz7cUak9rC6wpdwbtCNoGW65f+lp7jX0+bWtHO1s7zWN+LH7r&#10;tr08u3DumdLa2X4i7bnd/NKik19kO6SztEV1n3rbzuWxtTrLO2VPOuycnjLxpFc60hBv5bJTGbLV&#10;3tJaWBvZxFPufhl95coDu9HoLK16siVtHbTfLVor/ADIL9i71foRaI+fx8+z9nkMAD7FJ8egQ6nD&#10;Zx0a4NSg5VzkWKCvXDJLSwbvtPtc2PqC9pVq8wl96bDtAN0LErRZdnDbcB30DnwHP8fARsueemyU&#10;DmR9yfniKHJ8OCEFAMmz6S0bQTRldvEE+frRfQE3l22pNwAFBr0ByBHkhNj8OVjeGvze7/3e2+/0&#10;KatLe/Hb3Nl2oXdZ96P9fsPLb3mxjcch4uh541D73+RN3uT2l3OBQl8T9s8ApAJ/2sAB5HAaH1+x&#10;IWtMOzRyYqTmk01lh1NOk4NL25InZ9yMGUeHM2hcs0VOf/aAArzmtbl4EloX5XcdSbU1mXhoJ+7R&#10;r5ATHvRt6eXPS8EJcnTlsxGWlswV1LH1lD9pp9xz2T2x7TrtSc3zXpzke25WNqi7+k8etHb2chYt&#10;u8mWT24RPVvpZyuZtXXq3sO2sYvj8tdutrZeSBfu6Zy01gW0//ZcemY8U/Yuci5N4KIm8Oe3//wH&#10;YF8Jcwm0J/h6sIugi6n2ucTZ3+i4JPbPiMjaXzwr2iVVn2dWffsMyYfmGr1+h+3X0o3LC/lzOu6h&#10;MoefjLx9N+cfOutcGuzRzg9nmz0anCXgItjFuLPQRVggRt6ZeMJ+T+aKRycb7KnDpU/dzsjOXm1H&#10;A+cwmS6mgY21V3vUzzag1/bqJLflzqfom+/yv7zGRFq7ko1HDg89OfTkN98YNN6V44do+Mk8F3/z&#10;yUevnEwXzOeLbN/jVQf7sG0NaMHYNIalkA8Ggnz9w4++9utnWtCgtaY+a8iaam1b89aXtea5sJfx&#10;b4Cvld+2+449D3YfktqDpLvfgrLA08qH9OznfEXBM/tqb9XJC5z5Zoc28fHkBdaUBQMF4/hj2i7I&#10;xRabtdFeH2qTMwCqX/tqk3awK/Dnjz79LIQzwG8D+sMOf5IP681JsgKV6jNe+bv60pt3eMrapl5l&#10;7XXWaLNzwVys7w3tRdaFZ68571mWtqZA3h5mPo17c2KMtMtcqtv5U5CEHp1zb2nNZltenT3H0HNi&#10;LdVWdWv7ptbY9ks/+bZgT5ZqE+Q7Gydz5Uxs3TSf+cX2dHs4+6BP2rD79ra/5652o9XnTc88rPzq&#10;Z//5IP0rLO/Mh5NXO9DOvq/e6iQXTTkZ+e1ntPhbLuhm/subc2nl5JV3/1nb2Qt4ofWZ7MpFU89C&#10;Pa1BaA1KTx+gdYSen5A/ofz4efw8a5/HAOBTfAqwFDAJBVEWy18ZeYeYg6t8Ml365PErhxwWSH9R&#10;HVfBH7S9cJbvgO1y1EYnb7NbJ6TN2iabw8Gp5ICiOXDpsMd+jpf2ZlsZXZkDwolyieb40OdA+Sce&#10;b/Zmb3b7jT7OKx397cC3obto5SShC/4JygnQ+Q/D3/zN33x7k/C1r33tLdDnH314k9Abhb5WzJGz&#10;+RvXDijt0x4BRr/z4s2/133d170dfpwzjiVHzz8m4fRx/vwGIVlfC9beN33TN73Z1DfjoJ9gnNk3&#10;Zt5K1P4dM3zzZKw4kJw0UK+5ZWvtsRUN6DfHYed987tWTux6Mtatt9Yg+rkWOZfmIDyJryw9Lwbx&#10;0j1llHP6noTkzzYtr75cyeT4h/TirUw6T4K1vrJnn8qjZ3eR3pNwpQfLK/8kvZ7XylcyYW2cegF9&#10;kUx7ABTAO2VObH1b76mT3InGfee8cnNB35rvWfKM2RdccuTxrBvPtkunwJ/fARUU9GZxv0eK7mLq&#10;ktcfPTzL7LNbvVfP2ObPdVofw9LqU7QX8seZYL6gvVKaMw859+v471kHXR6gy0VwJhSAWVgrXc6V&#10;u6Q/CclL6Ttbu+h0aelSK+/McA6T0Q6XU3oF7GqD/Nqujcq9MZZMOskpx1vdkG5y2lw7SpNd+hk0&#10;qP3Szd/jh/g7Bl0QYXlLD9kpv7zmuDL+lsuvHpo5OWkhWtj20tn+RDNW8TbfuO8YgzkBPll/jOQ/&#10;yRcANO9sWEs9C/wHe4x9Q5AK+GPeRuOL+WOpr6rax+xnePZdOvav/AX7Jt/SHmRP57sIbIE/rNK1&#10;d7Zf0WergB2Z6hc0E/DTBvuoAKC3/EAQ0BuJQVkwUBCQHF221L82tdneqs2gDWjtm84R7QFlOtXt&#10;Dzr+6CPw5ydn5AUCwR93nAfqFQTUHmOlPf5w7Y/Z/hjUT0E4C/iR+qxO45B/qWxO7Ec96+1H/G9r&#10;SWqNmP8N/oJya7AAS/rtc2yCvUVqLdgjpe117S/WXc92yD5Zds/9EQ/K127tCbuvaZO9WBusRWvJ&#10;Omp9htZX8ydPD9ob1cX+1n8FPP24J1Mf629jcMoBfvJPwinTXUpe+qT2XoG9UweN3Ww3j2fdq3ev&#10;XvSn6ReQtQ6aX/NQubzUeou2bdw2w87h5kPl1YXqrL7qtN5ac8G6a/0FZesp/yA/AtDg8fP4edY+&#10;jwHAp/gUpCmQsrgKpHRQucRtHvDJRS+fbE5VtGymn070ZCuXL9hXvrJUf4KDdw9bm6HNzoYINtE2&#10;VxuvwzBH3mbsgESnw7Y2dJHl1HAIOVXo7HFMOU3f9E3fdPsq7Q/90A/dHCaynNQ3f/M3f/irf/Wv&#10;3v5ZhyDc67zO69zK/oGHNnAMOV+cqxzR17zmNQ//43/8j9tc/cmf/MnDH/7hHz786Z/+6a3sv/j2&#10;m4G/8Au/8PB93/d9D1/2ZV92c9b++l//67c3/ThoHEqHg2DeX/trf+3WJl/54/Tpm3EU/APBxJ/+&#10;6Z++1eltQA6j3wg0lpy5xtjhYfz0y1/oHarG0hjnwOxBo9yc7GHU3JBp3lp/zWtoTci3JspfoXVW&#10;ACK03gKa8YbNL650zH02Axp5+XQLaHRJSEZ60pcflr620lPX9mPlF6uzNk5cyV7ZOMtnn6x76LIC&#10;GxjLRli7lU9b5elHW/ope+K02xjf459lULd+1B91JVfd0Wsn3tXcZLO8dPUCem2tvdGk5a2DbFoP&#10;PQPtnZ4Xz6iLVV+h8+z2fLu0eQbtF55JNl1woQtvF+AulbVBnfKVpdrQuiy/tPTCVZ+TeSF/nC+7&#10;n7ZnLnbv3fMOuiB05nWRcMFw1gVroQsiOANdwAXM7PXn5fzEBuwCO85R9WqDvmibtHa5yGhL9VY3&#10;qJtdKEAQ8Kq3wF7y5QskLT8dqL0rX9uVk5Hv0gzy2llZns7Ja1yhPP6O+fKN1ZYDevKlK4efTDjL&#10;sHqnzZW5Kqe3eTbKw44HkK28eo2TtPGGxlpaULeAnwCgfatgYHx6fKjWU/5F/or9xp7lj7ECVQJx&#10;glv2MPu41B7TnpOvsWc9OfsgO/bK9kv7IuQPSu2T8eiwXwBQ4A28gdibgNqkbb0BKA98OQFCMr15&#10;x662dEaoM7RfBvt+0B+ptvH9/PfffgfWP38S9OMr8hkFSQX4tEX92qsN2twYktM/Z4px1m9/6CWr&#10;H/qqLjLo5I2FduuDMlkBSWPpfDJ31khf7fbsWR/WWEEQaUGQDYTk01tb5Mmi5WMGe097prWRv6gf&#10;zkF62tAeYh1qA5q6a0dtYMcaac2wxS5bUmOzvqx8dZMBNGlt3H1b3/Y57TmC6FfY51JZH2D1l3am&#10;sDYgvRNnO+61K7r0STpPU+fiSnf5T8LqbsDN/Mo31/HAnLT+QuswGaBz9vWqfWc5ndVv7QVtKu0s&#10;1Q7rpjM2H0Cab9D6R2+tPX4eP8/a5zEA+BSfDiXYg1DagZbjAMlE73KZzJblc6BORJeuzfIhe4HM&#10;2ebyDlGHagdrh/zCBtjB2uFqo7bBtjFzPN7+7d/+5mCi06suTpW/HPunHd6+81U4zgwZOjZXb9F9&#10;//d//8OP/MiP3L6K620aDqugXEE4QbU3eqM3ugXp3uIt3uL2tp2Dl+NDBvAEFAUE2fu3//bfPvzi&#10;L/7iw8///M/fgn3e+vMWoGBeTpm3AP12lzd2OInapc3GkUP2yle+8hZI9NF2PKnfHzQW6vKVZH1z&#10;iGindug7Z5ODaR7Iai8HyQGk38bcOBl/9e7hU5nNLqgBj25zB+swtRZO7JqTvwf8kPy5Fu/RFsZK&#10;/1cuWenpfKOVx4u/+ZVZbFCki0l5utW9WJm1dSKZlb2y9SSs7j1e4PBvIOwKBX0qX9mFk185qMdF&#10;BKr3rH/t3bOzNHprZ2lXba588qNBbVx+tmHtnPl72LmzRlq3PQPWvudJ2d7QZc7FzgUtO11myeUg&#10;cjTthcqtX3WVbv1o24boi2RCfT3HOuC9kD/todD+WT6nvrkqbf+FLgh75nWBMK97+QDnoP0dCspA&#10;QTNnZBd0KGhDlk42sqee6oe9oHS5gqt6pdVXO7qY7yVd3vlZmXz50jN/QkBKqs5FPO3atHztBf1d&#10;mfyK1YWln2MevxR/5c40uaVtXnqFJ/ECGXNzxbuCPpavHWH7QC40xuZGUE+KZg6VBf/MbTDXBaTJ&#10;sdcl2XoCa9yzYR+zhwg4+SOnoJNgmj1PQMr+Yz9sHyKff9Gea18qLaAlGCfAZa9s/2qvIode8K+A&#10;l2AaPw0E2aCv/0oF3aLz/ezNvSVY0JItdrOtnvZTeUCvLfqSH0VO//mofsqB3+cNQP6isRG4U2dv&#10;g5MDf5j2D+2k+Pqtj/Z39WqLYKVAHp4gqXY4c+z32pMO386exM9Txqsf2quNZNrX2r/sW/aOAi7x&#10;d19Btw6sVzrmsDNHW9VpfwzKZPCMD5vqoW9dtT7ZrF78bYv2sWU/zmcFPm1BvXxadTVH+qnOeLWt&#10;fb09u/3RGu+5gt23y58yW5bv+Vtd9OT2+Yx2pnTPuiH+0+Lcz8pvffdsVv89/pNwpZM9+0fBOzDu&#10;Yfm7z7TXSNE7X9dGdYSt94qPtim70q1PPa3H1r81Yz22Ljtj5a0psMYq49F5/Dx+nrXPYwDwKT4O&#10;KgdP6JAKOQ6gLO2Ai3aFeA7WK+yhvPbPAM3ajFf9tbeyfCig1KUptOnZADvAbaA2Wgc9x5ODKWDH&#10;+bTRsl27tYGzyJnLgWSjDboNmDPL4eEwCRh+8Rd/8cNP/uRPPnzlV37lrV6bsINI4O9t3/ZtH97q&#10;rd7q5lj62h0Hj/Pmbbw//uM/vr319+u//usPP/uzP3v7PUBfDRa046RxzgTtfEVY4M5XhjliDglj&#10;4DcHvYn4wz/8ww+f9mmfdnN8/e6L3//yNRh9115f4fUVZX32F3Z91OaXv/zlN6dUe+hyXMgbL9B3&#10;Y2ps1SfVN7TGovGWxksn5Cw1p60JY9/aCLtezrL5gXjQ3LWmwkmXfy6dE2Q4wFD5lImfTDQO4Mot&#10;cuihy0XOcTLxr7Ayqw/RVh7YBrwuD/HSDdlPp3J1Bg4+0Nn8CbLZSXd592iVQzakexmTr+61V/vX&#10;xj2wcY7L4pRfXPGrO560tmcznONK5pTNxsrsOl6eMtQWz5nn07PYWQDoUs+rZ9cz6lnzjG392Vva&#10;WZ+0+sLKRGu+7DW7Xl7In8Yf2mPLt69Kg/0W7MHKUuii0OWhS4qzyyXEmeRi5izsolQwpsBZaYGb&#10;5KWQnjMRqsOZtG2oHc6Rrbc6QoEeZ1PYcnKbZ2PtlNfe2s5G9JXP7vLohe2r8tothfqTrD4G9HjS&#10;5cXHMy/RmqOlGTu0gLZ5sumFpZ36W66O8tFPJAfbNqjfjQEYo2iNFex8ll8UBLQegI72qnMvwWBt&#10;W2t8CcElvhI/zNdcBdP4MgWd7E3tafbK/D372LnP2Yf4Rnw1Nry91htsvRnN7xOoQ+Mf0rGfoaub&#10;PwX++FLwT943QLyBJ/inrb191x93QV38w903wT6551xBtcr6Qw6NTT/xwm8UBBT40wZj4+dm+JSC&#10;fP2uXrbk+b3aQ15Akn08/aWjDmPZz70YDzTzYAzJFfwyHuxVj1Rw0tjuuWW8jSE7yuZEHfa8fD17&#10;XXPeXklf37WhAC8oN2/agAetBfrtWfLsaKe5tJfms+Lls8pXL6Brl3bTV7au9Fv/tIE97cHHM0bs&#10;kmWDPWtZn9qje77OZ7DnuRTIKffcKYdkIJ58dSw/oLc/ZFu5Z3DlzrqWH+25QGf1Tt6Wt67tr310&#10;+ejpJFM90HmlTxtsU5buebblTdOpfDVGV4i/6aI2hNoH5/5nzcD6AtZUvoDU+pLC4+fx86x9HgOA&#10;T/FxeDl4Fg4jcMieuMcrcAInLycKHHY5WiG9Dvbya+vK7tI7QB2e0CHdgRzaEG2SNs02aRssx9Sl&#10;gKPp67ycTJsre9lOV70CgL424U0aDgLaW7/1Wz/8jb/xN24yfj/rX//rf317S4+zxfHiiHJy/DWV&#10;I+ctQL+xJ+DIIRHYY4s+58Fv/v3+7//+7Su5P/ETP/Hw7d/+7bcgojcA/+AP/uDht3/7t29fAdYv&#10;bRQI9LWOD/iAD7jVxbFRl38i4mseHDf2OYDeFlSHPjkIOYICg5wiTgp9sjlHnBf1kHVAGbcOlw4V&#10;YxwN0Bw08uskNT85PLsOm9fmtrS8tRFaj8mj7dpqzYH2h6Unt1h5ZSlnTXolD9HTM7blIQc0XvmT&#10;v3LRTxn6nNvsrExyeIHslXy8lY12RQ/ZuOItkjvln2Qb8E+dxXPxpF1+yoeVgau+Kq/OCXzj13xv&#10;e7IXyHt+4LSzdWajOVxba1+69tdG/Gy0NivvGi3VDnnPkecQPJc5iD2vns19/ujUlrP+bespE6+8&#10;NpzyK0NX+YX8Mf720N075dtPr/Ln3it1roDLMjjfuoDsJamzsECboEyBrlAQqwBWaRcV9XQRgbMN&#10;XV6cvXQFdNhVj7O3wM8ZECpwJy/Fr53Rop860uSlaNUJ9Y1O/LWXfO2t/2hdPI1lMtDYlA/Jw9Lj&#10;SdNb2crnnEmby+WFK97SFvHNTXLRFkuXv9euLW+fyhsv42leCvgqN3+L5oo966zLr7XVmreHtUcJ&#10;tPCtBNj4YIJQaAJX9mR7Czl7Y/ubfScZ/pBgHj0+n2AVCHjx5UBeQEwdvanHh2pvUw8b+GQF+gT4&#10;+p2/goHK/K4N+hUE7Hf42G2PtHfzz9D6w7H9svNF/YCm7drKZ/VHYME+fwQW8PMWYL4pyAtCgjZo&#10;rzag65t26I+xIi94qG/Gz/7jLFEnn83cGN/ql2qrNkOBPzbNk7Fy1phLc8pmvrd9RNpc41Vne4zy&#10;niWdIdGaC75tc6pe82aM9cOcazt7bKu/OwagtQeHfFd08pA8ujGoLeZEGb1zN/v02FO3PrVX2lf3&#10;WQLPWuhZXfT8SfdZXPraCPfkYeXO8v8OtFu6dYXoyS29/iq3n1TO1tpdnHS2CtK513QnLIBn/OUL&#10;vPWHq2gh2fJsnFB3ONsTf+XK167qku8cvwoA9vxIK1tTS7fO8B4/j59n7fMYAHyKT4cTdJh2wYvO&#10;MVKOnwx6vC072E4kk9zJiybP/uZPbHsdmpX3gO4i6zDtwmTzy3mANnWwwXJCOZYCgCCPZ5PMieI8&#10;cBQ4PP65hh/M95Vb/0WXI8eR4MR5k49DxwnjOAnS+ccgHCpfH/6pn/qp23/ptflqG8eAY8gGh85h&#10;IDj4hm/4hrffCOQkCe4Bx42stnBUfFXDX5Q5VQ4CzjMHR73GUTBTX4wFHW1Sn/GSF8D8uI/7uFtf&#10;9EmwkmPIEeKU0TFeDqLzkJE6gJbW+HbgQOOfY2Rudq52HS5aM62RM79rQnpv/QX8ZHIOcwzRcpiv&#10;+NGrO1vop2zI3tKu6Fve9tzjwzq1C3LRk5VnL6x8cpsC++VPrN2gXjrWVG1bu8uTnkg+2dXN/rY9&#10;2S1v/mzDiXgLOnAlH4+ccjqbb47qUzqrGz0dyIaUjeyElaG79uOB8VEGNlrrsHno+fHs2Qt6fmDX&#10;t3zoOUt35WrDFbb9UB9qJx5a2P61Z72QP+d+euXMx1OWthfjQft16BKzl4wNXG1gpktVlxrnovxe&#10;XoJydXQG1y5tUK8LDDvVW13OqQI9GwAqYFdeKlCEtkGj1U8W2ArqWTvVE29lyUTTxujqgXjSQM54&#10;dTGNlo3Kxiq5xi7d0qB8jnN6pfhPQmP9NPTmJkSvnq2v/La3dm1++yTf+BnjDfg2X0s7gcdO659/&#10;YT+y1qwx683eZG8RxONTgQCPYBa/qb3Pnkau/U1qXxKcKjDE3wJ+mPIiHhRAo0dfnfZGddnj7GVo&#10;/DPy9AX4Cv4VZAM0/qAAnHKBOG1oT9Q3fp9gpb1SP6Taj08OvHG2NrRPAEzwz28A8mH5kNrGpj6Q&#10;l9IteClVn6AZfW3n6/o5Gn+c9s/klPmTfvrGbw0aT+eNMTBX1hOf0ZxpmzEwL+o2f9bS/r6j9YDG&#10;X28fk+Y/Alvo7NpzOncaD31qfDqHCj7yf40z39wfwfn2xkK7zB3b67NWlirrH+gfGXR3BjJQG8lU&#10;f+uNTveW9kp9a78EfdL3fQ7hfAbDPnNBeZ+/ZO3j9mJ7coGtgkvt77D1hnSXtnvG6pVXd7QrPBe/&#10;9qzt3RvVWz/qS/1JR6oeemsH9LkzDio3HsCucv2XdpesvnRPO/Fg64WlbX7tbB3yBf/Uv2d7aydY&#10;U62rM4//+Hn8PGufxwDgU3w4PA4gcAB1yKHnDEkdVJW78KFJu1BGhw43aTz51X+SXvVd5WsvGpwH&#10;aCk4jMMeqsBhaCO1ua4zmlOPp44upNrIkeCw+CuqwJ6gnDwHjrPEqeAssSOI5yu1H/qhH3p7a89X&#10;dDkHBffU2194OVa+/sEZE4hjSzu1w5uF2qbNHDNOnLHjSNR/7VP2V03tEcjj8BlTBwVbAno5QzlC&#10;OYtSfeWUcZDJcvKMHUes30TsAHHQGD8HkLy2LYx3Y6/P0ublhDk75zXs/J9rJRnl1hO0jpKNvuWc&#10;xEVyyW75pK+OtLGMvnzI+TtBBw/u2biiL+1KZ+nJLk66NdG62P6dbQvxk1md+FJr6956exLW1tK2&#10;HG3plZ8La6O+164rmcWV7I7BKX9i7Z/5c7zjqS8o1wb8c+xDbbrCPguQ/vLoR4PdnyE6nPVXXlpt&#10;BvmTB5VPvJA/9m77aXtqF0z0nPl45clI26+BPHRR6DLTRcilqIui1NkDePb6LiPSvVBFcxFh3/7v&#10;TNJG7YDOhS5m2doLmXO3IE+/91b5Hu4FjJSXVr4zXp5ewTzIVvTaVLBKvhRqd2MljXaVgv4CWnkw&#10;litTGn1llU/55uIqbZwrX+GKtzr36im/9JDOtlO/obXV2JZvvDc1L81j8vpkrfEZ2lcEwgSSlNuv&#10;wD6DxqcBMvj2MPr8D34EWXJ8KD6c4BBfSyBMwK4/ihYI5B8pk5ePXj3o/Dq+HKhXW9pf1YXPNr+O&#10;HwgCUgWlBKP6L+zsC1zZD+kCf41Pp+/ou3fXFza9+edbH9L/H3v3+mttdNV1P5FEEWnLoSr4Z5oQ&#10;SYyJQCJKKAcjpYUCxWJLpaWlQFuUtmiBQqmcwShCAUNikCgaTfSF7iefledLfs/Mtfa9+7y877WS&#10;X+ZpzDHHPFxjjDnWtfYW5BLsKuBoLME6fqe3Af3pGmVjazcnwT9rjJ+5GUsdGfWTWgPrpS9YN33Q&#10;8yk9//SQdTamfuZmTnxUPqY/RyN1XgQa/Rd6v1jBmz6hV+wZ3Wb/03cFytJB6tBaA+vT+lsXZXOy&#10;puTmu/OVpcAPtz7qzDc71hnTHx/r3H6uLQzr08YDLblCvnG6Oz1traTmla9tbvQmnS1VF5Q9c56L&#10;s10Z9MfPONkQMuRHA3m1NW5j4o0HfuriF/9kkJIhJNOpG07UjtbeV1c+HRLSJfLJkj2LT/J0PzGn&#10;ZFlED/IL/cPOGRrvzDc2VNcaNiaa5qK+9JShfuXxiqf5gLHbL3BuoLO09r98cBYen8fndfs8AoAv&#10;+BR4ofjlT2Owlz1guHMwYOsYPEYxw6isDTKI8vGKxznWlq/qM6rkXfnJrsyoLaJj1DJ8FGHKkkKn&#10;XDmVOZouCPIULf7mxHjjR9Eai+OWs8ZREBQEzhynggMkbzxODeeBs6MPxxINJ4RMZDBHDibnA52/&#10;z8L58eYgR4izxQH0dt43f/M3P733ve+9/bSXY2NdyaBvTisnjjNjLm95y1tuPP39QPX4cTisGweJ&#10;M0e+Uu1S69TPoRkmc9+1A8aH/KDcRQ/dOhpgTKn1ax/PfZW3Fp2r9n9RW3C2tnziPJvVhfYX5LcN&#10;1EdnjaKpz0I7VK7fVdurcNKXP+UyH2Os7Cd9MoST7xWea9+2k87ZuUJnbaFuaap/rg/U72xPlnuI&#10;Zmnv5U/ZQLv6cMoQj+dw9ot348LVGUNbeqL65bs8rs7FiXjtObrCnqV47XN28gvkgqt2/WDropG+&#10;yZ8c9/QpPboOfPXZtnSwMprq0KW/09tdWFxKNijV5YRdlKLZy815UQF1+GYb2AvjG1tev4Vx1vZu&#10;oOe5AGB0gkNbB2fQaMu1B+NCwaZ4Vq4uGqiPttZn27qUQoEu85RGv+sLlVt/abiii580nO1nap2l&#10;5dsvqb2o7iwvfbja+9B4cMqw8yI/tG5X+9P6X0EfZ82zwG/gU/AN6Bf+i+BTATO+Gv+pt+7UoxE8&#10;oy/pLfqLX6E/Pwwtf45fhZc6b86dQT58tKnTB+JvbIGvgoDK6T9jktmY6vHGx1j8N4E3Aap8TLLg&#10;iRc9mQ+En4CU4Ja50Jd4C1T5cpmfKZjV220FufJbpdr8QxBv7vE5BQobmzx8SrJFLy1QBmgKEJqT&#10;+eH5Dd/wDbf50zvkJZeyNdLen9AxH742PxN6tvQxX/uLh70G+XRLui9919rUzvdXV6DUPggmtqdk&#10;MU/BTj67eVlrNO1Z67trbH3lK9sLvqs5tgfWYn1d+e4i6eZ0cjo+vekZzK8+UUCpYFABoXR6+j9d&#10;n/6FxjG+sVs/sLbJFV28QvpdWj65Gr+UXOSU0hmrN+zvqSvohVNfRJfeWDqI3+qyxgI06kqjq721&#10;k69909qlmzdHefOUbl7fyvJgTDI0t8qlgK58bfWPB5lCewDtr/3oPLWH5Ttrpe314/P4vG6fRwDw&#10;BZ8CKgVhCr4wZoExDcoMW/nKDD4jKw+1FayBzdc/2uSAleOsCwWKruoLApYWeFrDtsaMoqZsOaIc&#10;SwEvb9zJU6jk4wxwpjhGfjbBOeLAcPqMyYnw8wdBO44Bx8bf0/OPPP71v/7XT5/5zGdujhPlzFHq&#10;769wSsiknhPyoQ996Pa3/vwXXvJr40zil1NpHgyBPCeRw8J5+97v/d6nn/qpn3r6yEc+8vS5z33u&#10;Fhws8Mix+8Ef/MHb3xT89Kc/fXtD0H5xbsjLiTRPayi1PwyOC5j1YLSsU0ZwjUzGR501VUduci7M&#10;Zx2ic+/s854NqTr581ztuUFXuf7xiPY8n0F9AQbtIK+tvBTNCW2Ls/6kid8VrvgFe3PyDtVHo27n&#10;ATuXEK00B/bErg9s3y0D/ku/MstveetyoMGz0IUs1C/6yov6Lj2sfIvW4qSrvNhx8Ve3tNWfqD3o&#10;o56c2yfeyZ8spzzVod16iEfjxnf5SO1P2Gej81K5uvpvOdraAH91jVPdzlF6tbeAdlH92fYmf9Kp&#10;wHkvv1C/F+RQXTRr/5TpZvqXzpTS0/R5F44uLNDlq7ry6ICNcDGR77KEj7rauszEH58CQRvgeQnO&#10;AFFBpA0m3WsTaFCPRlm+QJ66oG3T2qXNHwpoaSu/6wX6VAfNX528Psrla18eUJ9Noz3zV9DevshX&#10;Lg9Le5bLh5UFkrc65c23Tq1re/Ec0KCF1sY5dZ75eM5xXy5K6SGBG3qEbqOjBJP6+asAEJ9KQEob&#10;X4JfQt+hQ6Md9OFvgfxCewFAUOetMb5VQaP0YnqSPJ61/CFlcpIFP2MXTMRboNFc9CUfes9r/pF6&#10;OpUvV6CTjwoCdL709UUy/zWfUb1AIyiDcXtrkb4mL6gjBx+YH4svenPVTmeAORn7Xe9619PHP/7x&#10;m//rb1C3vtqXt7mkr+gnOsM54VNWZ32spfWjs+ytsdJjaPDgfzoD6OUFX5xvdOqskfUls7Qv1KFA&#10;qQBpgVb7QT7rTFZla9xcrDvky6K1R2RFqx+5yJTeBbI5twVuyJhe7NlKP/aMmkvBpU3LB7TWsH6h&#10;ZxjiW37T8mSQz9+vjzx+xpJvDtmTbEp3AZBP3uSML16NV7o6ZMurb8nW/JN7ZUfTHEC/pSk1PjnI&#10;pByqS070yq1n8wjkaC7xjbfyjhsqJ2tQt7LHM6jDu/WUOk/Berf+zpvno3xle9SZ1Pb4PD6v2+cR&#10;AHzBJ+MlDcoFUAqwZKy1ZfxyRKShPmsgc1TiuYi29miXvjpjJ+uZ5khxDAr4lWaEKT7ICFOcFDRl&#10;SglzLAW8/Ede0IYHGTgEvqkUuHv3u999+4+6/mHHP/gH/+D2zaGfMvyLf/EvbvUcPsFBf1vlYx/7&#10;2K3ef9TlaJGRvJwM/NCqI5exOCP6+hmGnz1w/Dh1HDj/xMNPicnAiUPLofvkJz/59Md//MdP//W/&#10;/tfbfwv2t/wYBjw5WsYwB+OSjyyCj+rsWY6ycXJa9fXT5f5+IH7WjbG3dgyN9YMMTkYnY8PAtA9g&#10;/NBehur2DOz+a1OnfA+dm+0Leza3HHLOz3pnvjb5UN1Vn0XPzFm3/ZfPvbbGXajn0N6Ddk5o+crV&#10;weZD48W/vvLqyVndyhJqX37h5LfBICBPbSftAl30Umf8DC7Vvz7lpe1F/CFeaEqv+oZtB32u1nOx&#10;85MPyssbdm3LPzfG1ZyhMdQ3b7i3b7Bj11af6q9oStU3vrqVB8jTnm19tNrNpz2t/U3+pE+7TNLP&#10;5dOz6Vo2cO1e+jfbiB4/bdLz8sAeuoB0iYEuI1dwKUGTLZVmG/BkD9gN9dF0kelSw/7CGfDxU8D+&#10;+yuw0UsD6lwOK8v3FlFtlZdOGyxdNLCXSCk5XSRrK+1SGpTv1Z31+JbWJl+9OuOfbUuzKbqzfvuZ&#10;g7S9a25bri4o43GPZuva1+qlyRCP6qyfQJ60fWtvFvZuadsjc3WW9uzmp/Cp8gPoJHaffuHb8KkE&#10;gQTrvOFFX/EvPB89Oz0z/BL900d8JBDE4hMKIsnjCwWAotm29B05yGNc8km16ScwVT9l9ejR5L/E&#10;A9KV0JttgnN9Uc1XFIDr57y9dSf4p9zPgZUF7pKXHGAe+DZXY1u73oq0lgJnvrzmjxrHn57xJbS/&#10;c/0TP/ETN572x3raI3tjTc0PTzzwRWNP/UM8z3znhc7I7wS6L/2WrylPr+FhD9tvZyA9aI+tU2sr&#10;NbY1EwD0Cxl+tbVON0rxIC/Ikx+vzpg9t1b2wn4aX1+ydccwD/MxP+c4KNM9zrizrg6tc62veTvT&#10;6cx4LB959bVJPWPlS9FGdz6XYNztv23K2sOWl2br0wVkNwd7Y+/A+mw+ZJv2DgH2oXz7H61y9iW5&#10;S42/cpVfecnZ+obK9dk6c8m2GTdbpx59c5Zuv/jtfq0ccNbHr3x84ruyWLOeEfld39au9YPy2h+f&#10;x+d1+zwCgC/4MGQnGLXSxbaHnCuGD7Ztabct2hya6q/4V7dBI3nGt7rKOXA5b+VTfBn1FCWlmVKm&#10;cDmWDLGgF6NsfEYd5PXXx7eh3vQDjhbniaMl4MfB4ljghwcnzN/0++7v/u7bzyEE8gQCOSecEd+i&#10;quc4cbQ4EhwRAUB/X/CHfuiHbm8SCgZyuDhKePgDy8bHi3FgDKwFB8ZPgz/1qU89/cZv/Mbtm1jz&#10;eutb33ozPNYq55DTk1NKZg4cR48DRHYOiXlYI8Z1DV1gADPWGZY1MDlq0J7svoXqa+t8nGcK9uxE&#10;0zmEnLWzDGjDPRrzz+neurN9aaQhumgWJ01lexDQSU/a6Jc2nONs/b32s656513qfEpPnPXRL4/F&#10;8j/b67u4ojHm0sZL3WL7ndCOD2xfbeeYV/yTwTPTha7+tYP6aJfPSVdd9bVtPaxs216fk64xt37P&#10;UOdo6cp35sLyCGf/ZCh/D8lePig3ToiuNumb/MmhX6d982wTdNnN5qWLq08Xq2MD6W+2A9i2LjHn&#10;RQO6iATl+rELewGJd23QRV6fLsVrf9kntmqDPwKAAn+l23YPbFf2K+Cr7l6QqaBSaRew5pmclZN3&#10;L+CV8ai+QFV9grroK1+1J4O68lsuXdpF7cm/c3gVlq78mYIxyqtf2cLOT968rU1rvnthnwWBpAV/&#10;1benlfV1nvId+BdsOX3BnwHBmQJYBdfUpbvVCQbRafwO/gUedBk+6vH17EjzVdBpy5egD/HLNqS3&#10;gI5Tn11A2xjpWPn6gnZj5MPyb/NxjYfe+FJz6ue5fMO+PObjCfLxJ9UL9nl7j9/XW4WCoMrAF/XF&#10;tKAcv5Lf6pcoftnyzne+8/bFsl+aoOsnwYKG/EbraI35scYShMSLr2zNWvvWyprbF/4qOfHTRi91&#10;pgpu5KuDPD2Tjsv3tDbK2uVbf/n0mjZrqs0+kEnwT0CTD2/NyGztyULu9gUv9dYfz/OcmJP90CdZ&#10;yEbPnbpzn8VQfbo29Kycz015/fbZaoxFbcYpH+2ZT5bqFtXFJ9mfo9226MFcrQ3Ym/YXukucz1zP&#10;Z+ffPkrtgzbrro/+YL/j31jW1NjJo6w9RBNdUI5Hd6DsWv2k6JrfzjV+1Rnf/oH9a40CmtYueVa2&#10;laWxzbfnI7sfWtPy0Fqhf3wen9ft8wgAvuBDuVKeV6Bs74ESPssUcVDeuqUNV/U7tpR8ybg01UNG&#10;uTyjUQpdehjlFB5Dw3mkPClmSriLA4cUXY4YB4CDwIHiMKB5+9vffnMiBNv8tPabvumbbrSMc4aL&#10;Y8SB+uAHP3j7OQRaf7uPo2R8fP1s9/3vf//tvwh7K08w0JuF6L7lW77lFljkdAkGcqqML4DnPwj/&#10;2I/92I0/Z82YeJKJA8cwmBd5rAVH8H3ve99tLMFB/BhPzjAnkAPGsVM2d2//mWeGPuOTMWNwwBrm&#10;hEFGxlqTCax9+xPa59DeLjo/nbVNtx44X6D+RPXogz7qOG7W4Qo5dYvn6EP95DmHYdvis3TS7VO7&#10;PPpXjV2/7Q87XuNHv2n5xb36E8v3HqLdvD4r30mXs55DvzQnPUS/dWfb2e8qv3X1OxFdiP6q/Wxr&#10;PisvfRCiPxHtPTTWzvVqje8BzT26c6wdp7L8PVz1M9ezbREdvMkfOpYuTbfStcrpXHXpXGl6GKpL&#10;R3dRoLvZCXajSwnQ8en384KjX2NmR/GWou0Cgia7S/d3KY4O8Fy70qWnt2EK9ggCCQBWL60+uueA&#10;nk1nz+SlXaTl0UiVCwB2KVubV5qcaK76SOMvRQvy2y6tTf3SgHEaq7r61F5/efKV1x7d0pxo3eN/&#10;tofal156jlG5tmjlyb5rE9qDYG9332HbQ2trDOfIuXPe2Hd+jLfX0iPydIg2+k2dskBUb7ehSdfx&#10;DfgI+ZH4eo6C+vyO9KUxBbnoNHqrL4nSnfGu3BhSdat38eUX9ezwmeqnTT8BLL4fv7AgHz/PF8X8&#10;OfBmnjZv6Qny8WMF6QS6fFnNx/RFMj8T+huBaH2h/fnPf/7pD//wD29/mgYfffEQ/AN8BQr9quT7&#10;v//7b7+EMa75WyNy84PR4auPOdgHa8WX5fMKFJpT/pm5W3c8rHe6i96hQ6Tti/Wxdq2XMa2R9UKD&#10;lu5JL6lD1zjWnyzOgT7pLW1kNRc0zeeUEy/8Ib0oj0c60vnMV5amf9PBwbMCngt6JT2RLimFaLX3&#10;jPX8lXo2Fup6hrcuKPdMLbaP9pMHxGPbyi/PxrlCcqfn9Ld22R1rbW/tl2fWM+Y57pkDe+Y82Cf7&#10;Bc6QvWnds22nDUrenQOs/tdv901efXZy+WlXv23xNL/m2ZroVzskU+Oc56a8c6UNnL2eldIzH41U&#10;38fn8XndPo8A4As+jBowZIHClOacSGuTryxlBKsL6vSr7z0sv63bsba8SLFvHhgI88k5gJR/xjil&#10;nLJlTDmhHM2v//qvvwX3tJMfT99U+ht6gmfeqvvRH/3R27eGFCjnpp/lcsS+4zu+4xZg+8IXvnD7&#10;hxucMQaKUSIbORgpzhse+nC28OE4CcYxbhwR8uZIUPLWlQPF6ePs9Tdd8NEnJ4a8xuPQ+gnG//k/&#10;/+fpi1/84u3nyv4my+/+7u8+/eqv/uot6GhM38KSgZzkY5RclKwL42SdMl5gbdYgWYeMS2sO9iB0&#10;zsA62LerfZfv7OzZKl/b4qSrrnzgOMBZt20nlg66PIA9guiiCbXD0r8KaI0Tj8Z7DieP7Ve+erzj&#10;fzWGco7UWR+27oqmMdSVh9rhXKPFvbnX/qq6V8FZ77mE5+ar7aR/FfQzh53ztm35Hq76nW3VlW/N&#10;qyM7JEdti9rO/alu96K0fGtTOSjfW7Ndz4X6k8eW3+RPOhbYBDYt2xAKTMjTsUD3Zv+gSwLQ5S4X&#10;Lh9dQrp8laf70bKbUF+2CT8pxA89+xANeZwf+pF+JxP59O0Sgjabwh5nfwR5pBsIkg/KvQ12gj0v&#10;6CeNnzIUCHShVl8gKuizF7PWA8jXJTx0Ma9N321Xj6Z6/PGSrx7QlW+86itXt6h+6WrrMrm0lWtb&#10;1D+6rd/2bdv2xjjLZAutgbnD7l0BQPvr1xj9V1ht7WNoffHPH3HunLN8wvwG5xAE6gSc+FH8LW+x&#10;8aHAF6z8J/oIrf75LKV40Yv5HMp0FX9LQFEqICEVoDh1cOnqwfLpPH35c9La8SR3svIF+Y98T76g&#10;N//kC+gJ1gnyFbTzxp+giTn6UtnfiOav+qcfoI+34AQBrUvBUYE78IYhXnxOwUDrR6adT+vQW5fW&#10;lm+JH9nNia+Ll9RekEef+uLDd0t/ra6hg6T2BS+06IB+0Y887Te62uJXXeXq8hf1b06gHg19FW16&#10;lv5KL65+TK+po9fKkx2ic2a7izjDnol0Qs9Kz636Le9zVX6fx0Vtz9E8B/2McdV2oqDVlrf9Csm1&#10;82hMaC2si3rrlv3zDHb+wBny3NlDe6fdfmU/rT+Zus+Ul+5dRz5kn7o7Gh9N96DQXi4/6eZ3zrt3&#10;i2hAH/zwbmzoDAXnqzl2/jw38tnbfAF1la3H4/P4vG6fRwDwBR8GLceGYYMCMdJ7yFii00eao5/S&#10;jUd59VBd/RfLF6Jt3CtkkJtLeehilOLL+FKgFDIFSwEzLH528jf/5t+8/f0//TgnnBKOlp9ACKb9&#10;3M/93O0bT3UMDSeEoTGmb1UF2fwNFD/59XdQBAc5Zv5+n59QcKA4RJwhPDhBHCXOWQ7f1nHK8OSU&#10;payts/6cKuCI4SWoyOHi7OWcGe+jH/3o7Rtc38Jy/Lw1yOEz1n6LjN4aMUA51xmnNULWjrEJZMrA&#10;WLdF+9DedM7s2+55+crnOdq20oA2+i1fwdqFHL3KOXxLU78cwuij3f7xW9qzrvryV+gScNaFsy3+&#10;V221b9s9PgvtOVRw0scDnpvP0lU+aRbLq3kl//Y962uTnnKHrd9LV/lo4hMaM2zborZ4kK8+5WsL&#10;J49kWnlqW/orHmcZ9I/nPZpF7fdw1QeMsTTnup60tS+SdbH93uRPTn16dp15elZ+U/q2C64y+uwf&#10;/e3iQqd3uZJ24VAuAEbnd9FJ18t3ycFLnbbsAjmNmV8A9pLOZ3vRkyudyS40P7yNLwhXkEfQR0CI&#10;fe6noQX/4AwKvQQF+aByY26eX9ClXHqWt15+UV3+RWvdekvZ1sqLLoKw5ZM2/2Vp1ZWvrb1dmvqW&#10;X6BzPqT1OfPSRe31D9p2rlLrsWspbx/ba2svX9C3ACD6+NqjeODr7Dhfzp0AAN+G3lj7DfLA39Eu&#10;LaDGN+ML+eJWf3TOsmfJOXWG1TnPeGX786V6KwlfNPRaMqBXhxaSJRniKfAmKMZfKzDHhySXMQTX&#10;tPP1+G6Cc9p8kdtPftUV2OQrovdrk89+9rNPf/Znf/b053/+57e/F+3L6ve85z23Nn6tNwbzPclI&#10;Njzwx9uvVAQJyYYvedGYM/9VP36zMhqByW/8xm+8+aR90W1+5to65mfbt/wtfpwyPUF3rd5Ci489&#10;Mqb1z7+0P/YKb3pHvv2XosG3/TSO/niar7Ulj3mtPxnf5KJL6bo90+nD1dXBGQrmo91Z9Yzpvzqk&#10;Z0N9z1Y6pbrSfdbk1ZU/y1Lj1falYMeofLZv+UupP2VK78hLlVuD9EVrgca6Ox/WuT0C+9++2Wvt&#10;rTvo5z7jTBW4k6pfqAd09lddealzkP2LV3Tk7565qTntvNHtnKsP0Te2Mdbmms/ODdRblz2Lyp2/&#10;1kPd4/P4vG6fRwDwBR8KEhi1M5/zniI962ANdnUMKgMq1SatfZVzfesHxl5ZFrUtKPdAyUOXnvPy&#10;k7IDypEypVQpXIbFt83e/pNyTDgZOQR46Yc/mTkeHCU0OYpoOCWcNX94mQPU32XxN/v+/t//+zcH&#10;izOljjOlzMHCK0dNIFE//6nXP+3gnPlbgN5C1Me3ugX8QD98jAloBP6MY86+QWcw0WoDfwuG7JzE&#10;vo21HgKgnG3OdwaWwdKWsczggDVZAxOseU7Zon3bfbXvm7+HzovzFCrXdrYv7BFUdkY7p+rL17a0&#10;Z91JH9Rvv6Wpzz1wQqVLW135s3zmT5ptv4cuKWfdBmbUnTzD2Vb/+oVt3/XZ9Qon/fKo39luvKu5&#10;bNu9drjieQ9Lt7zvjXGPb/VXbSfiveu6/Z7jc7btmvfMRHNi+ejX2bxaU3mX2bBtUL+dQzwWV3N8&#10;kz90bHZMyq4J9hXwCxsIBDpXWl/6uosK3d6lqouVOvbwvEhWf5bZBvzYAjJCl7D0tjFr38sLOu3O&#10;HnqykhMN3i7Bgj5h3/4DwcANGkmXPphbQb3NayuFxivV1mVTnb7S6kKX8dqUYfO1V25+tVlPadC+&#10;vJXrV1q+9sXuU3sl3Uvn2bb98Cx/ojZjS6/GQ5NcxpRHD+YNu57tTXsB9tQe22s0eIXmoV4/fJ0r&#10;Z4wfke7K16hM1+VLaMsfpat8yeoLW1/U+rt0fCL+GN+MD7j6iT7Co/7pqMYBelJdwTG+JF8vf08Z&#10;+G/qBA/VC+Tx3bxpx2fk7/XrEH4bv1KAT/BPUE1gTh9+HP/PG4Dq+Ij8O2n62LwE/ATxBLzMwbwL&#10;MOJhPF9iqzOedoE8ffH2yxFy+emuNnIK8OFvztbK2pGZjOalzlzzbdUDGeyH9ZIHup9c9s3a0lv0&#10;hf2lS8zdF9l8aP3Sie11e9Jey+NJBvuhDpJVQDLwke0V+vriQ0e1n8Zx/pxRZ1OqTL7k6E6SDo4X&#10;+dCg9Uz0DDj/PRPOd891z9Cm5bfes1Bd5X0Wt3yC7EG5QNU9LO3WSRv7qv2qXzhlPus33bUoTbfI&#10;W1s2JHvkfEizQdYfusNAdsk95wzUSbcdlGF5AFuIDgoCxqP5k1l5+UubH5SvT0Db+OfY2XdzlCr3&#10;bLQOlTcPj8/j87p9HgHAF3zOwExGdPOQAQP5jGvGsTREJ61965Tj8VIky8p6wlyuAoBAKXYZ4VBQ&#10;powGJ5Kz+XVf93VPX/VVX3XLcwQ4fxwEThlHilPjG06OWGXOVY6iVODNt7Z+XvGt3/qtt3JOkOAg&#10;B0j/nD2On374aUNjTO36+7mxt/f8nLi/E+gbVY4fZ4TDxBETIPQ3Af1tP+Nz3vzNQm8u/uIv/uLt&#10;PxELQuLp7wd6q5BcxuZQcSCtTc6IyxRjmtFZo2b9WktgSLp4btCPA7T70jnrPF1h2zonnRvo3ITO&#10;FmyfbQ9neety2HPeT7qlkY/2pNkxrtpfNcaJaO11uKqr/ixf4Wy7Kj+HpYXmfEV31i2WR+u6c65+&#10;12wRH856l7LNg7y66sFFRdvJZ8tnujTJmVzqG1P57BNqe44mrLwL9SfdWfcS3JOlcuNt/Umze3O2&#10;bd3ZtnWNUX00V7Rv8of9yokvL03vFuSTbh19LNVPH7rb5YFOp9/p+i6f7KCLB5vYRaRLiD5sJv3f&#10;hUWdcvq/8Y1p75xLukE9O6G/VB95spCJrJ0j5S77xt6AkMu2L6cEhaTlC/5pl5feCwaeQOfSXfDJ&#10;WpS2LicKONUPrJ026eatMZTP32iNpRANqI9WWrl82LK8vYOt30tlONujKdUeTpqrMizt1lXfvJt7&#10;5dapdQ/2sT2Wrx6d9dZPWbv9Vnae+BfOEh2fDuVP8dv4WP36gj7JF+EzOLN8KUEwATB0BYf4a/w8&#10;AS31fDR+G3pBrQJGAn364I/GeHw8vmFf/Er5Wnw9KEgH/DG+mPH5br3Jh182Cy/9BebwE4DjDwrC&#10;CQyqx5esfDt9yZAPq147HkBO88sHVYcPn7Ivk8lsXHTkUUZvTckv2EgOchsfjXGsi/UosCdvjawd&#10;GoFAfq79WttPZ+S72yN+nXy6wjrYV/umjv5ZnzM+6OTx0A9948ijqSxPPn6/PSUvOfJh8YofHeYc&#10;pnsEZNJl5E52ulB/fIyHjzr0zr8zm57p2djnpWfIM7XPUvnKsDSwz2j5gkiVF2d9/ZZ/uKLduuyD&#10;/NbLh+quoP9V/pxzawTqW9NdR/3ZEjals9KZcl7UsWPdb8D+FGST4lG59mjj60xELwV2butal3g2&#10;v12X6oH81enf2M5aMG72PSSPtDmf7aG+j8/j87p9HgHAF3wowwynPBRoO3G2FXAJDF3GblNgOLdd&#10;37A8t++2L929eiCjuawRdgGh5ChFoDhTyClcF4G/8Tf+xtPb3va2m/Hg8ADHgBPIGQPOE+eF85Xz&#10;JC2vnRPEgeNIcao4YXhIy+c8caQ4Z8qcL04gx4mDg1Y7OThUxlAGDiHZOFDeFPTzDQFCeWOjNbZv&#10;SgUGP/axj93+GYmf//qGW4DQeL655TzixZk2d+vBmFqbjJX1yuisUZG3vl3+rLm170wFdVL7eu5/&#10;6Hzs/u8e79mAnLfOVu0L81qczuYV0HQhXfrGkUajXD7Eh8O4/Latco7lc23VQ3Vn/VW7S8m2xffM&#10;X/Gq//I7Ed1Ztzh5bJ/Nw8q0a14drMzxMMaOU3t9KkfX5XBpt72gVOXaTzr55V95aRZLH2q7148s&#10;i21rzBCPeLdWu67bHq54nHXQmEtTW3XJfE/GUJ+lqc+2Be1v8ofdSs9Cejedu1AXqkOf/XMxcbGg&#10;4wu8uDSdl046n95lp9g2l2N6HA+XEe3xzCZIIf2Pfm2vsbs8ddHBJxp5stXWJbmAXgGfgoGbbv1L&#10;A4BdwMtvamywLhvkSyblhbXbS6h8F9NSbfL1qa2+m28vpEG5ujMtb93iVXnbKp9QX5+rts0v6gO7&#10;d/GpTZ5c5m095aXtRWj97aUgi19k+HIW/JrBPygDbfYZPR+ls1WA2ZnirziL7Eh+Q7qKTlTPHgh4&#10;ffKTn7z9RNYvLfhH3noTrOKH8bPoNf3U8fMEwqT8M+29zed54ccJFsprV+YzSgv08Sf7tYbgGV8M&#10;TcGx/EH+IRkLnuFpPG18N7LjJRCHF7n4f3zGxtWWzPhq46eaY3/7Dx9Q5x+A+AchveFXEJBPSReA&#10;Mp2Qn4qnOaMhc/6wVBm9OfCZrGVvRZoPHuaoXsrns390mP0D+k69QJ2+9o5+ATpOiobewcdY2ZP8&#10;tGyLc4BXvmXyWFf+uX5L01h0m3ObfvE8O+vOm7G7I0n1ayzzQEO/eRac+3ikWyD9YAzwzKQnQFvP&#10;l7K0Z0y6z9+ieiksbXVLD2jCVd3ZlgxbF+7VdcdYWWo/5VoejRPUGb/1WVqgF7q7lNoP+eyOsnp7&#10;5eypo0sAHR5klWpL1+hv79HcQ7pJPzwWzdNa7Hxr23FXHuOSd6H+rDMXkNen8tY9Po/P6/Z5BABf&#10;8ClgltHKcOUsZSBDBpFBheqWfssh+jMffdhxlqZ6yMiWJ/8GnHIIKHKKGVJ2KT5KNIXLaORwcjCN&#10;5+cOHBqODUcJOGWcM+DYSP0Uwh9S9jf+OEs5b/rm9HSBKngHyhwlDhpenDJOW4FB/XOkOEmckr5R&#10;5VRwSDgtyugEGzlqHEl9c1o5jBxLQUGy+dmEoCBZ8Ta+PnhaA85Ghtz6ZKAzXhnNYE1bY+tt7duH&#10;9mT36zl0BmDPSTBnOM8Q1AZLn5O/KCCCRsqpzzG8gj7Rbv6KFq/Ftp3jR1/71oeT39JXdg5ydKsr&#10;aAInH236bL9o6rftYdvD1Ty2Hep/1V7dVVvY8QFd5bM/LN29euk5x7OMpvqrcnyuaK6g7YR6fc+6&#10;LkNwL7+8d34nVk75LYfK9Qlbt/TLJ5BpaU85yV5+Ec32h8YIb/In2yWlZ0urW3tXfXZPigbobLqc&#10;3aPju3y6cHQ5YRvR0t3sV2+Ts090LZpQv2xD+cqwMhhf3fJAK83W1J+MgazsE3jrBgSAChIVBFQv&#10;PVHf51AwyZq0Li7koD5UB13Os5vZzi7rEE18Kmvby388tu/JS17dIroujpuP/oqm+tY3Wu3RL929&#10;NnXtkzaIDvDd+ZXfNT73wZ7ZV/7Y3/pbf+v25ay/zfw1X/M1f/FnShbk4Af9vb/3925vrvF9nHNw&#10;wXXuPBfOL18jn8Rzg0bZf7H1X2/hHe94x83noofwEkz6pm/6ptvfdf74xz/+9OEPf/j2p1n08WuP&#10;/laf4Jnx+Vp8r/w5qeeH/yXY5q09wTbPljo+GP9NmS+nDwjs9fwJ5PEdySPwxn/DU18+XT/9LdBH&#10;Br6glA/Ih8VDXqDQOOiN3897wX/yJZufQ6vnz+qLztzMkaxgzvmcfFEyyetj/urodutOn0j5DNaT&#10;X5s9k+cb2SM+pLSgXv3aO/31UeZj2rva8s+U5dHZRzAmO6K+O4UUP7412cHaoo1XtohMzpkz6uzK&#10;OzvkxMdcvTlInoKWQPfReZ4JZ935Xl2zz3TPDFplz4f8+dyrl/acefbkew7l47HlfPot1we2vX61&#10;1WfLZ9viHCs0h8r6ZwtOGm1Lu23Vn+XQ+CE7o63x2Dr7av/ssf22n9AdJ9hD+42PtEAcFATEqzJ7&#10;t33QJwOoL41m24Dc+lWPn7LUOMboWckXWNtfGdBt+9I8Po/P6/Z5BABf8MkQZgwhY1v5bAeKErbM&#10;YC6u6qo/seNB4+24DOs9MLQF/gKFl4ILFDPlSZkyBAwpQ7zOJAeAo1OwrmBf36RK+4aWA8Tp5Axx&#10;YoAjil67fHz043hxwLTh1ZuC8vrkrEn1IUtOFGdJXpqxsj7WTh0nRzunp8u0dZPn4Aj2eRvwj/7o&#10;j27/CdhPgclHZuthHTgaXWxyRjLQDFJGzzpmVELrbi84bcH+kLP0Cu1xMKerc6GuPMcNOlNXZ2zr&#10;AL21yxGEyosNQCyd+lB7eK5+81c0ofkk56voa79Ht3VLs2koILN14eRxovaleY4+OJvGvOpf29LD&#10;SStt3bZtcfKAnpMrXNFDvE7+V9g+92B+55hbd4VXrUnY+qXVP8RTfbyXx/bf/PJaHmfdCe3LN+yZ&#10;h93P+L7JHzqXvs15Z8voXPlsXfo3rG7ODtLbdDhdvhe3vVx0+dAv22p8dXvJyh7gmU3Qh0zKoMwu&#10;d6kngz7gcoOHi4+xocsVeeS7vBmPLWKjXMALArLXBQMLBLpcVw9duAsGym/AaYE/5BdE66IuLYhX&#10;Xj3Ir+3coNeWzUFeWr01rT6ayrXXZ+lLg3J11mvLmy6+lLr2YNE4V3XJD62LtZKCutawNYX8sPZV&#10;APDrv/7rbxAI/Oqv/upbMFB97d4I5McIxAlifed3fuctQCfYRu/wBdIr9BO/is+kDHwnb+Pp933f&#10;93234JdAVj9f5Yuh50P5kyy/9Eu/9PTpT3/6FhTsy1vBOgEz/pw34Yzty2FfEvMnBdAE/viL6vun&#10;cPqoJ7eUT8mf5AdKjYGHQKCxBBMFAQM58elvO+vHrxTIU+/LXrLlX5IDyIm+vuQ13vq3pdZ1g51k&#10;LtBYcBLwMVfzwJusgmnWu2BobxIWrBR0Q5POt1d8QvoiPUZ/qNNmP+2FfWxf2Qd7aBz7pR2dM2Fc&#10;X4g3Bt+RX4kf/aZOv2TUB798Tym56DPntmefXqLP9DceH5sseOb75iPnX68+SW94ZnpO8Jd6fuT3&#10;OZbvGeyZuxd8g/z28uSV1kdb5fRs9Ce23xWScWlO+nv96xd2rrWfWD0D0S6f5Sc96dkge8q+2WOp&#10;/eouaf+kBcqyc4F9wsOawbapz5ZJtw6tfDYvm6y+9lD/8tHjJ80XIB9ol6rTFrK9tZUCPo/P4/O6&#10;fR4BwBd8MoKUnhQKsGxgRh4oygz02Zbhqx7QwtbBVf+tO+uNm0E+25IbUt6Q85CiA4qWImUQMriM&#10;sJ+XcC4ZZw4Kx8Zbehw7DhbHhRPIseNEcYzQcRo4hZyZ3gDsrT60+uYoccI4WxwjThWHqcAfZ4xz&#10;5dtl4Gzhx3HhkHAuclL6NpMDBJwPgT80oD3HFZ0yJ8t8yM3R42xyAtFbNxcjTneOibXJoDI+1i3j&#10;Zh0ZkAyLdbbe1j44B1d7VLlzdHU2tg3a961bFCjIebyCtsBhQx84ezmfS7N10Z50yyM+UH00Z79X&#10;AT1+8WgO8X0Jln7HV07eEN2Wtx0K7NR+RbN4rv2q/9Y1zj1oJ4/8lVzm2T409/o2xiIenqWF+uf4&#10;b9u2L6KB6k76ymjQV976s26xPLZu+SfDias+98qhdTnnv3zPebyE73N4kz+cdDoXsmk59wX8snf0&#10;71mHTt8uGwXZuhhBl40ug12cuox06ZLXjjZb0IUk/i4i6pI3m0wOfbIl9esyhCd00Wns5OkCHrpQ&#10;Fyw6g36V2bfqt7y8rrABqnju5V1KpvyIyrVD5aWT5n8Ea7vBAPlFF9dss3L1YcsnLShHt7Rnubro&#10;K29+y40jrW3zW5Zajw2klpfaF76In/56A7Cf/3rzj4/2tV/7tbdyQUF7ydfJxxJAE4DKRxPU4Teh&#10;4e+o48upz2fSzkficwlwCZ4JpPHh9OP/4Y/mfe9739Pv/d7vPf3Jn/zJ7W808+eceb4WXw1/fp1A&#10;mF+G+NvL/jyLn9QKLPK/+F58QX6fVOBN8KxgIPhzLuZCpujJwJ8UQAv8SHwCXoKM/TkYb+jxY80X&#10;zN08vKFXQDA6vNHyT+WtoblbI/MswJkvq4/+ytqBvOQ3H/yNhyd+rXvAl3/KFvAP+Y2li/x5eXZF&#10;H/Jbc75RPiObDPasN/Kk+dDGyf/MF2XnV8Z+jpzviB+Z6MfOac8rPZVuQ5PvC+k6/ZxxuiO9gk86&#10;It3guVDuOdlnrvQeyBJWp9+rp0+rOxHNS7H9StPZysm3dCean/b6qt85aouutvpvXVieW66PfcmW&#10;Zg9B3vPMdnXupHsWpdnZ7Jc++mdfs2XqpGwdusrZS/Xom3N5csenPniH7Gf2NDssVQedQWkw5rbB&#10;4/P4vG6fRwDwBZ8NypwoGBM2SJNxrK189Ut39o3/9jvbKpPvrC9/Glz5jHFKm4JPIVKOKVPKNUeU&#10;w+mff3AwKVxODAeOU8PZ4QQVCOQo+QkE50agT5t/qPHd3/3dN/hWl9PH+UODT4E+jhF+nAx9c7I4&#10;cfhzUsypi7NLtG94OWv9pJejiu6ENjScKvnqoldPBv/dzc9F+jaZQ8Qg9GZEKUckY5nxYbwyONYU&#10;GBFrvUay/ZE3nz1j7bW8tDNQXrpnYumiLZC1+YI8of6VCzjkIC59efzCS9oAzy2/in/llWVlKx+c&#10;g7Nu6wuObH7LSw8Fba76SmuHgjjlK0sLjtXvxPKOx8lngW7XA43+2+ce4tGYEJ+Tx0lXX7Qr67bd&#10;67uo/7091HfL9Sm/5ZPuRHKdsoX6XrUp27uz/gqNddLqv/sfGndpYfvLQ/QL7Wf/eMu/yZ913uld&#10;+pZtk9ZWuTT9LNWv/l0+0uflu8SwgfLqtUcj1a7/2oPqw9ZvPpuRLYb4ddFp7K1nf9iiLnHsdhdp&#10;YK96Y0zKhqkvv0ATqltesMGo6jZglX1UV31BvC7x8puWR4/min7RZbX5Nn+ovbbyC3Rsd33PtrDl&#10;M3/SdnGuLd6ltclHEx2Q+1yT1rDgSHspmOutPgFA4Ju9/e1vv/lpb33rW5/+6l/9q09f/uVffnsb&#10;0BuAfAz+Gt+MDybIxv8BgR96mQ4REOITqVemdwST+GB8Bn4hP0Ybv4lfJjikne/HZ8JPkPBnfuZn&#10;bn830BuDgoWCYQKHgl58RcFD/qF6IJ8vYfli0r4sxo8+5efxB/sbfP6hm3/aJpgm2Gb8DbzhLyAo&#10;5WOqN74AoLxgHZ+TzMYTyJPn+wks9vf+8lXxio86/c2Lz8p3NCfz8TaivyXtbyXiS259jUs+a2Y+&#10;1py/Q9/rSxZAi4/UGpBJ3tythX2gv8BerN8obS8F9uwd/sbJhiirxyv/2L4LFpILHV8M33gJJtoL&#10;chaYxLOx6T9n2dl1vgVo1Llz5Neh4/OSWT1dh04f57ozDur2OcC7Z6nnpueo50veMyYPPY+LAkcn&#10;6FBtQd1JL6+ucnVbDjvmVRv5jNlda9vq0xxKt864dH/0S1d6hdp2PcPWSWFlMubKvGW2iE3K1mbH&#10;smnZ1rVb7Juz4Nw6c3RUdNlTtI2xcugfTp7K2c8T8SWb/Cnn5ivD4/P4vG6fRwDwBR8G7gqMWYZN&#10;eqL6jLIydAGuDMo5AxAPfUEej1D9iVPGgktwFQDc4B9QjCncjATnncPJkfSNMxpOAIcvhygHi5PU&#10;31rxDWvf5nKi/ExDIFCZk+NbYI4HRycnSrrBRXlOD4eJI6WPIF4BPylnRD0HJWeGc5ITC9Wtw8M5&#10;4vD0rTReHJy+oTU+58s4aK2PteB0c1SsTUYwI5RhyXgwZl02c3pg96SA4O7jc/usvvOw5UXnSX7P&#10;We3xrx39FQpCLA98t37pl+asW2w74Lfn/8Tyuup7haXZfrVXF+32kc9RPuvVVf8S4APxWD7qT3qI&#10;5qr+qq0xKp/y7ZjbFr/luXXPAa0xz3lc0Z44aSuHeN5rh8be+YSVaenu0Z/Qp/4hWa5k2vK9/BWu&#10;eF0hupP2LL/Jn3Qup74LCGTnpOq3XF3ILtLjgmwQD23KdD0bqT6bCV1CpOjpd+36ZBMK3NUn6Afa&#10;9/KDVr52tkZ97dLGZbOzR8B+uzi7zHWpBjZsg3tnELBybwsqb1qQbyFAdebRdXkvX5uLvXy85MnZ&#10;hV95L//KUja3wID81cW1eunmtVdedNGtfVOwjtVt/ZalXU6jXxpIDu3SpdFmfs2teVfX2obdKz6Z&#10;t/z6hYa3/wQABf++8iu/8tZu34zhjPN3+EFsv7Ojjh5JN8rzpQSd+HX5TQV/+GL5afw/eb5S/hIf&#10;MH+unwsL1PVWn8Acur7Y5XdJ+YFSfptgVPVkMGZf3vIzBf/e//733/4OYcE+8uoTBPP4jMbJt+RX&#10;5ltKzcEY5oUvWtjgG19Q4E5wEU18tJOL70ku9WRBI3jo1yrvete7bv6wNTF/aePUL9/UHLwB6c/O&#10;+IIcD3IalwxksjZ8Fj4kHZYvT9fQ/wX1sl2CedYym6dcUNC4xreuyur1VdceAP/Z3pOF/OZovdTj&#10;mR9JH3XW6SJ1eOKBP3plvq4zl+70PNADzvOe8X0eekbO58Tz0/O26Ql6cZGOJKc+lU+6aDfFb/NS&#10;PKRhx17oVz46dcuvtrNsjJ1febr/ub5g/dRJ41P/9NLWQ3Voks96NZ48ZA/ZLueSXy3NRr0E2Vdn&#10;Wr/spXOiHf/4aatdavzkAjT3xu7M7RjxMdaWgzL6x+fxed0+jwDgCz6M6wZtQkE2hq7gTHVw1hVs&#10;KXBTW8GY6EI0+l3V1/+sl0++ldccchhW4a7C4xBSphQ+A5CT7jLAqWSk9evnAJwZzhUnxZtzfsbB&#10;4eGMcZIEAH0b2huBnK2cFA4QB4tz1R9x5mhw3KSct5wzqTLsTyTQ5kQBJ4PzAsaoTh7UK3MQc3I4&#10;Rdo4QsYyH9/uksu4DBungyPtm3RrYF2sT8ZxDU9GwxpDl03r1l5c7R9U/xycFefIuejsVF6oj14Z&#10;TVg65QIJVwGGs09lOINxYfuXQnyu+qnb+u2/PNDs2LV9KXItz7N8Rasc3yvakz50qYKc8mi3bqEu&#10;h335Xo3R2CfdVRlau627ojvrKp9I1lB9Ze3Lo/zWXeFqD6/oTizd2e/kkeztQe31g92LUNvWnVi+&#10;i/rF9x7Ovuq2nAwri/RN/tC968Dn0EuzeauPN+1Cio4ez/65AHWZUtdlQ1qwDj0e+nfJUDa2crQn&#10;tKFhD9pv+lpdfLPHeJAjdNnBR1vlHas+ZAfzKeDWmzZsGdve22RsXOm2gfIZDNwLO+QvsJdb37hL&#10;s3ny6FNfZW3gguqyr77LarA/BQa2HnbeXWqDOn3KV956WJrtd1UG46m37sqtf+0n4gEFNcxz16j1&#10;s+atu72Q8kd6A1C+fwLCV/uKr/iK21uBzm1n05eN/C+QV+fMCcwod/bUCQJ6s44/t/+MQyCoQFlf&#10;1vb2Hn+OT6hOwMqZ5nfybZxxPha/b/05dflkBZ2MzRcT+BJwws946vDlS5KJz4jWOPk7xuHP8RPz&#10;8wTr0JKTzPxLdfirk2rn+ynz/fpHH+BNv+YO+azWho8r+GcOgqu+5P53/+7fPf2P//E/nv78z//8&#10;9vcQ9RXIzG8174KL5mZe6qwNPgXO8mWtkTo20RytJ72R/wf8WHR8Yimbke8H1gVv45gnkEGZTNqc&#10;C3zyrclMNmuMp31Tx6/Gj2zy+jhjzprzwxa1l9akoKwy2+6cgT6ej875Cefes+C5kPbM9JztMyQN&#10;2k+kO886+rV68oelu4I+S2/cs99J0zilJ8iy8kDzA2X6ZnWQungv1JffNVl+mz9R3+xMNim7lL2R&#10;D9k1yAbBWZavP+iLxnlwLuKRH8hOK5NBO3tNXznf+sQHWsP4Gid+6Tf5dGJnMahHkyyg/Pg8Pq/b&#10;5xEAfMGn4AyFw5mRFsRhWM/ATUY3w7xGGJYOzvLWNXbls37bto6MyZncLjfhvPikFClMipNBYRxy&#10;5F0I3va2t90MMaXMieKEcYI4R5wmipJT+pa3vOVGz3gwVBQwZ4FDgZ7j0besHCfOESePM8Qh0YaW&#10;46Gc87eOSiiIBxyUHA35aDiDveXHwdLG0dFXe0HCnM6+6fQNrHGtAQfbnFyEOCXWgTHN0GRkMlBg&#10;ba0xWO/W/l4wefe3/Sy/Z6JysB+dN3mQV8d4FvQpX1l79KG2zXduQ22Bs3fS1IZWe/mgzGmHeGx7&#10;4yyWjzSor+1EbcF4W0azdckk78yWP2nKvwrxi1d9z7z2pTnzlaUFiLb+CktzyiOv/rnA0kkLyvUr&#10;5fxLty56iM/23fIV7SkDNEbl7bNt9V0em4+e3DvmifjD9n0J6lf+HEs+mU/aUDtoWxmaz9Y5y2/y&#10;h/5N59K/7Nqpgzelh2uLnv4GOt0laC9YYIzsJN3vIiOvrQuXdrygS092tZS90AbGpuvZAfnqIfvS&#10;+MbogtZlTr1x0eK/FyttaLLlsIElKKBXkO8M/BV4iqa8IB3aeCzPlyDfgjzJlYwFwqBAoDrz5lOY&#10;j1QdVG6urRHUXnlpym+7taxsjUP0m6+PsRu/uurV1V49mcypOvnmvfOVWiNr3T5J25v2qzVFJxAo&#10;COgXG9o6d+Bss630EZ8o3U2PaEsmzw0764tcQS5f4Mr70lcASABNoE8dX5Dvxp8TdONf5WcZI1vM&#10;R9POpxJ8wwM//prxnX9jru7j76EB/fIH+Y38QX6b/vxFEKBCy5czNh9PXh3fTqo/kJ8ceJkTflLz&#10;EfT75m/+5tuvVvo7g/3kl7/KPxQghN764zeiyYf0dw2tnXmqi4b/Ky34Zzw8vCGoXqDPHpGfXrcu&#10;fD46Iv9q/SFtaKybNc9/tjbxQCffvllHKdjDfGtrKcXDWuDHf8bL/jkvpfjiSV7y0Fc9K/xc8qA1&#10;NlnRyruPpJvpp867s9s5hp4H6Dl57pmTQjJ4jkPlTY1NZwKdqV7dorrts+XSE1sfj22HlXXrdtzm&#10;FJo3WjRkj74xS+8hPsszKEeDr3UBuqEgXMiGyZcCG1Zeff3TQcqnnWof5NFmP0EZH6hftI3Lhne3&#10;qg8kxwk02XwpOI9blq+M1+Pz+Lxun0cA8AUfhjcHvXyBmLO8QRjYQEYBmzXiIWNeORqId/xDdVcy&#10;kXVxBgArp/QChUqxZrAYYYbZz0v8TRmKl8HnNPQNKwfL3/b79V//9adf+IVfuBn6L/uyL3v6S3/p&#10;L91+gsKAG4tcnIt1JHMmOSCQg8cx4UxxPJXR68fJlNenfpxNMuybgeQS2OO8CPaRuW++1XEM0ekH&#10;HEdOWg6ggKaxOUKcbj+t4VjnmOR4WKc1RBkv65pR6dLZusPuzblv7SfUBp2F6p0BZ8W52fOy6Cyh&#10;75x11nLMFtXDeQ7rv23LQ13Y+qv2RbyvcNU/3skhzxndulBdfaJb1HbWNZY+J9BwcM862DroQhP9&#10;FU2Ix9JsXbzUy4fo7sm7iEd8Fo3T3FubbZfqG+3yW57VJ1+o34l7NFsP8QzVLc32u8cr+cJJv/wX&#10;V/XxuqIPK8NJv+Mnz6J69MvjHO9N/qR7c97p2wJ8G/zbvDSHP30NLhp7aQIXqy492UmpcbuUoJOy&#10;BfFMhr2QNFbjr/1trC520r084d/lbG2PduUuR8ra0KHvssd23bt0F2QSOJLuG4HShXYoKFhASh6f&#10;8iAPO1YoIHkGAgtGkblAQPLvhXXzoTqwnpvvghxt7eVLlyYs7abJVvkqv3Kf8wFzXpz7Y00L/tmP&#10;3vyzrtZM6qfAAn/eAPRT4Nr0Mxbfgw/UF6x8HT4Pv8PfD8Rb0If/xS/iNxXA0k8giL+lHwigCWgJ&#10;ohU8ykfDR39BIP4WqMvn0pZuy6/h09Bv7A7/jc9HFvyl+We9vZYvyfcDfPUjK97JS35y8SX1FXzr&#10;S2f1gL/Anrce+Z6CcYAO9g1BdIKB/syNIKEAYTR8SXMzNnmMj7+3Bs2DbNYieaWNTz7g15qH9TIP&#10;9ri1Oe2AtaPLtC9f4wMe6pMpP9fetR7WlK+rrf7Wlez8ZWVnBp98AjKYC3/f2PSNc+xcywv0qeff&#10;La19pq/oJGfcGXU+Vx+kA/AqPZ97ZWnPavXyrwqCAZr0q7IUtm/5Mz1x9rkqA/mk6eNoFts3oN35&#10;0fF0ezYnNE7lcwzl5bU8of74SsnJfmS37Ks0O5TtkWZ7Ifpoy6PDA9io7JVxtGUTt+/ui37GWVsa&#10;f+N6DvJbnb/kwVcfaXXVl8fj9CFK1T8+j8/r9nkEAF/wuQraAMN7IoMH8gUi4Ax0XAU+1OFTWb66&#10;ExskKh/Il9zgMnSFLicUHSWXUaFsGdgcSwEwDiInjwOUM8YpYNh9W/qFL3zh6bd/+7effvZnf/b2&#10;t184aBSyb6P9NIVx54xwOvTl9HA8cqyUOVwcJd/A+vsu//gf/+PbH6z2NwV9m6o955Wjwkm6AkeH&#10;XJxP4PwETginJocVP2OTF5KLE6jNZYdj7SJjPTKi1ojxYZQyhBkQyJhZA2u9+7F7dbWfsGdpz0D1&#10;e2ZqXx7n+Qs5cEFd/OJVeWnl1W3fBWd081uub7yX79Itdnz5c+zG2LHQL676bDn+5e/Jd45T/cp4&#10;Ipm1XwVrrvpt+6tw9rkqG6M1OOnCvXpI/mjAt//34HISmnPzlqq/N9Zi17U5nPNYPlu39dtemgz3&#10;cPY767du57S4x2Pb5HftlK/WDrZ/Y259PN/kT7qX3l3Qv+lgaTYv3Qz6Ah1Ol3dZYgO7eNL36ul8&#10;YCe7xHRBgS4zyzO+UrZ2bS5o28tOlzFjqDcv8tPtnZX0PPkbo4sVnuwMP8BY+ie/+RQAbH5dtLuE&#10;g+BTl/MCfNDb8KFyNPps0K986Y5xwpjkYmeVzz3I9sqTuX3athPatr0+0itc0cg3ZvKo2/rK265v&#10;YyeHttZfP3XWvr4FP1oDaP02+OcLyf72H9+sn/72d/+sJR6dOWdJnb7yzo/+xnrPe97z9L//9/++&#10;PUf/63/9r9vfoROs4m/xswoe9fYXnSwYVGBJKmglaLS+XYEsfflSgkx8Rz4kHw4/9Xw7b9bxyQSm&#10;5Plf/QxXcE2wTzCyt/bw6C064wm8kdWYoKyPOehjbHzw8+Wuf1Li57vGwIvs6Pif3voT5CtQCPJ4&#10;5SeSwdjq5Asskh3Mc7+ktgbWSt48zZvvixYPYxhT2ZpZY3TWlt9cIBNP8+Tf2ot0v7XUTxv/Vpvx&#10;8onx4O+Sh2zmYK+U85fbJ2shrQ30JQs6yA6R01mie5xf54n+QUOObJq5kFFgxpl07p3pvky4pxt6&#10;5nqOerZ6nqo/yz236eT0n/SsD8rp89o8K6sHqo8maC8fv8aBeJzlBfqdh7qlN3d5MmaDTl54hOqi&#10;WXmhNtg6vO1R42yaTYK1aUE5aHcugnNh//nY7Fn2Cthq9sw57ZzoD8aMjoz67ThsYH57flH3oWwg&#10;/tlaffIB4qEN2Eo0UvPRT/7xeXxet88jAPiCD0WUM73IAZeWP0EpCcSA8hnUgepheW0ZGjfeKwuc&#10;tCtzgacuQZBSpORSfhQhJcsI5Izm9Mtzqjg9HB7OAyNvDv5o8W/+5m8+/dqv/drTJz7xiac//MM/&#10;fPqf//N/3v4LnD6cAnw5FRylHDmOiFSZQ+LbV44ZB83PhY3FcdOGlgPUt5McHY5JDibnhMMROD8M&#10;CQj6KVenD4cEODmcVXMCThwZ/IRDGyfZ39LhoOSwZ5zNKWOZ8cgQZmDAem8QcPeq/dwzAtZV0GPL&#10;sHTVnShgAowiPFdf29ZJOZbRy6tburBBiBAtnGOHaCvrszwg3rWdAZANhJzY/lsXKjd22PbnEH3l&#10;+m3f8tsG53zRKLcW1W37iXv1uyatFyzNvb6AtnFPaL/ag/iXbl310V/xPVE/+V1jWN5Lv2PcQ/SA&#10;9qRffvewfeKxcz0Rv5PvOT4e4PIGW95xQn2T+U3+0L/pXnYt2yZduyef7VPOLnYR4Px3EepCRu8X&#10;5OnShIbul+6Fq757sXJhyU6QiU12ptkpto89Ygui62LUJUuZvGSl9/kk6OW1GdtYXVal+lkT7aDd&#10;HNjiLtHJLFVXHvbtM9iAoLSg1KZd5gsWqpPqAxvUWiRTqeBYdlY52UAd+cwn+cO9crSQ7S7d/ZKG&#10;yvFoXOnmyVYdFLDQXpBP2dzkqyu/c4ZzbQrAgvUtACjwxy/x5Wr/+bc/v2Jse08eNPaAb8IXoy+c&#10;Kz7Pj//4jz/90R/90f/7BD09/d//+3+ffv/3f/8WmPKMeC46axtEAn4YyAvA9SYZXy3fjp9WH3m+&#10;XF+28uX4XwJb3/Zt3/b0sY997OlXf/VXbz6kL5Hf97733f7Rxwc+8IFbQFJgDj0fUmDPGHjlC5IF&#10;f23mib9xlPmqgmxkFOwr8Mbf9OWy4Fs+oDZBQe1o+aHoBA7VefNPXtDS3/sDeQFL9X7Kq4/5N1d+&#10;LP67JtZTWbs6a8Q3pRv4d3Q7vxYt/zWdn/9aUA6soTUwb2uELlujb8E9qf7sCb7WTD2aaPFur/Hk&#10;A1tLUJcdQosP345eom+cY2eWvknH5ePqo0znpovSEXCee89Fz4pzvM+ZPOzz2LO65XA+29WhlwI9&#10;EF3l8vWprvqlD3hGU9uWQ3S1K1cnbR6Ahk63rp7d7mryUGCsQFk8pWceNqAmHx881BUAg7WL2Vh6&#10;wb7ay+489IX27bPQnm8LeKCX1scYjSMlS/MLyZos7GI6yplz7vOfQRs58V/55Cuf6Qn0j8/j87p9&#10;HgHAF3wolROUCsgzbldgGKUZwA3YrCKMrsDOS4Bn2PIpZwEnSnZBGVOeQMFRfBRuRoDBYGA57JxO&#10;TiZjzeDnfHAM+oaQw8GReu973/v08Y9//PYf0Pz3t5/8yZ+8fZvKWeDkcJI4VZwhjhbHq8Ab9E2o&#10;POfEWC5Jxihgx+HJ8QR12gUACwL2rSk6QKNcn3iAOXAQOZQcRN/CkoMzyeB4+5GzzSnJ6bA+azit&#10;nXXMEO7lM0faPrQnu0f2b/e+MwLP1W85FEBi+MqHHMIM5NYvvRTiV7s2dUuLH0QXDcSrduUrxD9E&#10;W9/4Lm310UajHE11V/Xhir665/oZX7t8Yyx98i19qM+2SfUNtdW+fV9VBs72BoiuaJL3bIeV4Uqm&#10;RW317aKSDOpWnudkOtHYsGsGJ68zv/OvXPtJt1C/Y9yrX97Lb+k2D+ccAM2OT8fC1oXG3TEXb/KH&#10;DcumBTqZ808HlwbldDTk6Hfx6ELVhaxLWWkXqS5Y5yULjy5aLm7kMw477RzYT3aKDXIxt3+d9fS7&#10;tAsMHmQku3yyksVlGVY2aYGmLtEheUPzK18f9k56FZhyaReckucn9MZZdaCuQCL5tOOFbxd8qXJY&#10;WRa7zrVXZ6/kN23/yqsPZ98tl7dOxrlKdz3JXF5980ELOzdobesLuxbSDZRaT76XwF5v/fHH+ocf&#10;3vjz51n89Lc/U2Le1l1fQabv/d7vvQX7wM9VtQsafepTn3r6nd/5nVvgjb/G9zF3Z5WOcVbXz6Wv&#10;BJD4WPlQgkSCQ/wodc6yL1rRaBewM1b+Fl9LMI8cAm38LAG0j370o7c/IUOmj3zkI08f/OAHb/KS&#10;61u/9Vv/wic0ljkJqvHXpMY2hgAY/uoF6vob1fxNQMu3Uyeo9x3f8R23X6v453XeBiyI56e9fQnt&#10;n9v5R3bq9OHPqkMXf74j+cxLGY0+gM6YgoHGF8z0xqUvmcnLLyWz4KJ58ZWtc3aAXqAH+I3pNP6k&#10;evoj37agXX6yvL0AdFJ7Svdkh+wT3xnQg/HB/uHZPuOJnkz4ARpyOB9kc6adP2cof9hZInt3FHWe&#10;MXTuFs5oOiI4/+B52GcteGa27DnDU2rsyvdQO9pFukJ76dk3oH9V/sSVrrmCcWHnmC2h8+l+NkC5&#10;Owje+EJ5KZor6LM8yhsnW5NNBPvIDtlD59EZohuyQ4AG6nMi2fFF1xmpzbjJIiWPenmov/pkVJYn&#10;t7WTx5OtJW+6yzOTndcObGl1i2QEchr38Xl8XrfPIwD4gk+BGkZsA38ZtAI0W6YgpTnx1RUcSYEu&#10;1C3QxXv7NU6IHp1y8tYuT+aCf5QirPJLcVOeGQ/KlDPK8eRoci45EJwCjgCHi+PCIeNccBQ4Qf4m&#10;iuAeZ4dDxPHKOeMoQd96cip8Q1vwT6rdWxH4FfjTX8rpyLmUJ0vIKQGODLmMw6nq29dSY/Ytct8K&#10;982wACToaw18g24NrAVDrM76ZJCtGYNh/TIqpdB6FwTcM9T+toft4wn7KNXuHDgvnQf1nY+g3UWS&#10;k1fwZNteVS5fefl0Sa2eAyi9QnTLs3J198o7jhS/rV80Vmis2u4Bv/Jod+ylO7FzXnrp9kUHG7CJ&#10;btvPNki2bbvqE2p/jm75ym9bfaTRLJZOe/M+5WyuBayquwpg6dd8G+ccu/aTrvHiAzvejiNtfOnK&#10;UnnrTrod4xz7CivnlewL9PfkkC8YiC767bt4kz/pX2DX0sHpX0j/0r3VLT3gQ6/T89BlTJ5tXKDr&#10;YtJFpT7a2QUyGK9zzX71Zk1BEUEQdokNZI/YVTatAICzg0+XHTKy284ImuZhbJdjY5cvqLSX5uwX&#10;XsluLs0TDXqXb3X1bS2gcgErtPWpv/Z8iaBuU4hXZaifuXS5U7frHrLF0uYVjXI81MXjlCuQA5LJ&#10;PKxhUN/8ym+5oEX06q2RfPsgjaZgxwZAQGCkNysLAHrzrwCgv/HnH7P5+S8fBT/zcw6k+jvXgloC&#10;XQJOAju+0ESPLn/COpmrOmfUWXW2+GgCV86jlM/ErxLU6+zyxQoKOovOt/r8RL6Y886386divuu7&#10;vuvp3e9+9y0vAOiLY28AgoCZX16g0c6H1M9469d5VvhqgnL+VIyg2rd/+7ffgnbmi6cgnQCd5wmt&#10;On9OBm/rIS/w5+9XC5C+613vugUD8YhewI8Pyx8UoJOSSbtnlRzkU9bPmH3JnY/Z+CCPDxr+sDXm&#10;5/I1+bzWTV22wj6k29XRXXxBeiwfX712a89f3rVPP9gbPjR5+MCClK3Rt3zLt9zeWuTD48fPttet&#10;N/nCBgi1G69xnCV6yFnybNFV3S/oLueM3HSN8+98CgD2FqDy+QwUBAzOeOiZ63m9epb3GffML7YO&#10;3eqF57C8nytf4ap9dc3qkvRF861/esw6S9Nv8U6OK71YmX7Ubo/sR3age4y0PLrGQuMe073Sntp7&#10;Z1V9d8nloy/+8QR8yJLMK1/0aJqncjInb3NpD7UB/vUnI/k8N9nM5Np7r3y2X37bwuPz+Lxun0cA&#10;8AWfDG1Kb1E9bMAGGG+gJBnHnC04aatH8xzPe+OWrz0HoXzBP2CkN5+ySykDhcogMcCcUA4jY83w&#10;cxA4C3jr24VVgPAv/+W/fPsZCsXM4eDYAKeNg1PQTR0nozwUAOR0ggsScJTw4tQYN4eyACFHhBOS&#10;42kcfDlqfs7LGeN44V++b4OVOWTQ31/RTk5jcbg525xvDgnjvIY4o2PtMiLnpdM6d+kM7deeiWA/&#10;z/rOUW3KjO4V9twtXfU5l9LqFvVbPEcPjRHdyr002sLZdkI9usqcXOm9vjnK0W2fM195sW1Lc6/+&#10;bFu5tv45/ov6N+erPvFa1OYZLIB0RbeIV8/u1r8US19/aPyVZ8fZuu13Dy8ZM+w4z+EldLU33spc&#10;Xdh+Z9ti6Zb2rIfWT760+nDK8yZ/2LAunFJIF1emn9PL2qKRpr/pcjreJazAzAZs2EX2EV0XGmOX&#10;Vo+fZ7nACDuVfRI4YGfYuwIKggKCCIIigg5sE9psHbvbhRtPQRlBD29SsY10h3H3MkjWhbqtZ8PI&#10;CS5N+kZzhS6Xobp7dPLnuMYAPoLxa4P6BXTZWNCHnK37oj3o0phdVq+u+tYHGtdelycjO2+v9yJe&#10;AKK6aDobe1kP9Vsem55vPoEzJxhS4I/ftYG//t6fvHq0ZGldzNk88bevzh1fRlt07TlfxLmhQ/h2&#10;fCu+ET+oIFeBLug8Om/5XekkeedTm/NON9FJ2vDmAzqr3rQLgpIF4gT/BOP87PeHfuiHboEp4/EF&#10;C55J/eTWG3TeDBS0k77zne+88eL3oQH9+JXm4pkynrEEGD033tLD07PmDUR/xgYPz6CAGHkEJY1B&#10;LjL6cltgUuBRcLEApoCa4KBn1nppwx+Mb009r1K+pYCmPeHfkqEx+aD6kO8f/aN/dONp7dbPt1/5&#10;h/mR2rIH+REFBPnOxsnntabygn+9Cfk93/M9tzHJbl99IUE36UdWsO/0V+dJ2hfznQMy0aU9Y+lW&#10;z2C+sPPp/Dvfzm8BQPeMngdnN93b8wOePXCOg+dM2nMbepbPZz1Uv6itfksflh6dutLyW4ZoT/rq&#10;zal2sp9zrE/9rtC9Dc/0azpPWlBMGtKRpenSEF12zV46YwL+Pdfdy+wtncKG6rv89C/Apn7lSc7q&#10;jOGsoCUXmFuyxDdeaLOJ7lnx2bHJJa3uJdBn08fn8XndPo8A4As+G7gBSqZv4tYwQ4aZAZZqkwb1&#10;YctLg0d89I+Husa5wiknCP6FAn5AyVLIqxhTxhklhpVBZpj7aQmngpPI+HOy/OSXU0X5Go8z4B93&#10;cN4YCg5DAUCBPM4PR5IjwvGRcno4IhwO9PhzLEDZ5ScnpsuQFDg4jI/x1QsqFujjPHHu8M8pVCco&#10;WLAPXbJAfdDg3bfrOSXWxPowSNbKmlm/jIw15fQscnx2L9qf9rc9Ln0OnRmO3lXQiFG2Hjll0RQk&#10;OLH8qqvPl4qVcccgR7LsOOd8ts8imqu2K6z8W58coXrODCxtOPvUL96NAzuHHfvsW135sHKHrZc/&#10;eVzBswfNC67oTh7xfQm2H/7Gi8e2KZ/yVx8q13YP0eMHZ3tzlk+mrat81p9onLBt+sDZXr5x4710&#10;IfkrL/+z/BKZ4/Mmf9iw9DCwcQu6uXx2kC5em6i/C0e2j94P9H8XNTSNF4/sgDJ7LLXH7BNbxQ6y&#10;L4IDgn1sELj4g2CCekESPxsEdrEgjACGt50EJdCg7WeGghBs7Np4suxlKNue3OrVgfXSR+ry2EXS&#10;xVI+e1c+muiihcqLxsleJoM9AWOTvX3SXp5Myuelrv3qQiglm70xlroukOXJm5zBBdt+29sCc+33&#10;voEknw9QXfRbJw/qt33rnC156Hzhr75giMAfvwv6Rx/e+hP4U9aOZ2tiPZy79BMfzXkTsHJe+DOt&#10;If+1gF9BKL5Q4IsJphX4QdOXsvw4KBgI+XeCAfyOAoT8EOOA/gJdfs4ruEUuZ9o554t5LsjJP+TL&#10;8Y/w8NyoE6D6lV/5ldvfl/70pz9948P31AdvsnpO8PNsSAXTBPegN/q0GS+/jwz8VTSCYoJ8UjSe&#10;S239JDh/Uhs++Hlu+YtAFkFEbxl6q9CfwhGwNAcBQHLykZXRWmtzs958Y/6r4JwAHLqCK2CvWl/g&#10;i7Op3RWyFX3ZgDZfXZtyPi5f2PqYn9R+eCuT704m/NtTPDonwVnqC4l8cGfOnvF5PYeeJ+fNs52/&#10;q80z69w6586wsy4IeL4BuM9e0K+g2AbJNji2QTJ5+mfrTkQjXxqu6uXvla/GUVd9+Ss0l4V6/bI7&#10;0LzrE83q4vTt6l3P/erQLaeX6dr0Mn2yqA1tqM/eabKH6Xb80eDRWHSxsfV3Pj0XdIRzXCBR+zmf&#10;dLl2Y7gvda7Qg7MHeCc7OYyrb2juJ5oTeqmy+sfn8XndPo8A4As+FExvcG3ALWwQRzmDLC2gU37b&#10;yj+H+tX3XvlKjtLkp5iBgu2isIqdkqNgKVxGJoeVMWaklTlZHEMXG84HJ4wDxBBp+8Ef/MGnP/iD&#10;P7g5PtoF7jhl+lDynBzOEyckB4zjJOX0cCb7VhFyeqScQnkOR04JFBzksHCs+qbTuMYxHqemOg6c&#10;i5U0Z4gM2uQ5eXhaH39Xx7eUnBFrYm0Y2i4aGUEGZgN+i9a79YfOknT3DdrXq/1vX+Wtb4GE9kMQ&#10;gCMmVVdg4ER9Kut7xe/M1zf6sDy2boMT9TOvaOK/PLffOdbSQzRh6bTd67f1xurSpM85PlRf29LH&#10;K35LG/1i65fuCniWv+IBydjYz/GtbemvEN3VeKE267CBqdqX/zlefZdH/Ush+u2zdfWrT3TVbdCs&#10;cvkQ3xM7zr12c2rvt37poHG2rf6wddGU13fXd9uijc+b/FnnHejiLgAh/ZwOpkvpVPpZm/4uGuzZ&#10;XkZdTgVnXLT2MkL/0/140cn2w+WZrXJ5drFnW9igAhICES7/Lt9SgQT5UvaHfZIXdAB0An3sqi/d&#10;BBXQ4Q/ZWGMWkCGDi7mz2by6QHUh2kuk9vwAbfkCbF19QVm9tagtm6i+Pmsrd2x7k98BZFFu7xrb&#10;BU0/wEM5GbrsyUcvVSfdMcmQjF3C2fKCcRuEOxENKPMDaqtv4B9dBS1qP/sv+FcF/aS98efLx1Bb&#10;voj5OLN8u/wLtlWqzsWaX8Vfsr7q6QhnVdkZca4EsZxNASp1zivfiM+U7yRItV/O8uX4XM6YslSw&#10;LwhCudCrx9PZ5JsJcPHzgGzOsGAb9HNd4zn/xtbu/CujEfz2DHiLT33Bu6URKNTueRHM82af586c&#10;8JPHR8DLT4H1tQYCd4KSgooCfp4/4CN6vsjlGRUoLIjIX+T/So2vP5+4vy0o7W1BayztecXbenhe&#10;+bqeXeWeXbDO6q2xfdygX/or25M98HaW5976K6PJl7Q3ZDBn9sQ+kNk60UvWkwz6k4tPTzZ7L+Db&#10;Hiq313xyNPLOF31Kx3rmPBOeaXXpV+fWGXaeC2QLAPYm4PnFC1rPzz5P+FaWT4elz7bsmb9C+im9&#10;sNi6dN09nOOUL00eONth282l+VwF+jbVjk9I79J51j5dSOcu0rPpYnuVrZTvLiPVDpuPD97onavg&#10;rNEzq8+Xvz7JpN0ZLljtHKOtPdr2qPqQTM67/sZQxpcczqg25fpkM0qX3z0YR/r4PD6v2+cRAHzB&#10;h5JiwBbqtp7CObGKkQG+AqUXlFOi5zjneI0ZTSnHr2Bl2OAfFPxLyadIKTlKMeedgWGAe1VfmTPC&#10;GaS00fVtNafCN56cpS/7si+7/WSWM8CpLMiGhoPRTybUcUA4OhwIPDMGnJ0cDHl1nBKXqwKA+nCW&#10;CvpxqjivwFnr4sXxMzaHS8oJNHbt8jle5gbWxrx8624NGOUMLmPUhWSNmXW0rrABv/YE2qfOSPu4&#10;+y7tbHQmKlvTTUPtHD5ttZ/10de22HFCTuVV/8XZb6FvDmo8pMv7qn15PkdfW6m2bd/y9ol+AysF&#10;jKLfdPss6nuiue84jbVjnlje8Si/a7HyXPEJV2Opq/8Vn8Y881sOOy98yBjdGXCLR3npGdyqLigv&#10;ojuRPOWlZ5+T59XcT1yN2VjP9YOleY7PVdtix5FvnXtGpPAmf+jhLgDZNXDxgC4I5elh+pauVpcN&#10;pN8L2EBvZcmzAXQ/GjbSRct4eNgTFw52RCAj25INYn8EHwQpBBxcwgUSpGyitgILbBMe+ggcqGff&#10;snHqBR6yrfFn9/piTaChYALdzlZ16TFX83CZ7DJqPtkyYN/QnOiCuXnrUR7kjYdHtNtmnBPJB13Q&#10;oD7SbG60yvpGW74+5ZPdHLs8F0w4g3Ls/hmEAHUnvXzlPTMvAX4guGxMgZAN/AmO8KPUG6OAhzmY&#10;vz3iX6wO4R/Za23R2Gt0dIczqo6/8y//5b98+tM//dOn//7f//vTf/tv/+32X3idMzz4VM4ZX4jf&#10;hT89Q3cKQjnn6VEpGnX5cPICRoJp3i4TpMPbpbznxNkVdBMwkwpGOrvGLShXQI7f2HPDh0OLr7/9&#10;x+/05ho+6j0H/EvPjX7qQZ4MnjUBQgFAP+/1015lgUW8QBBRH6lydHxHfAUBPX+eM6lnVpDTM4e/&#10;oCPZBf+0eQ75uto9j9aMbyuwJ9BWQBWU7YF1LuBHV9lXsH7SfEnt+ZNsAL72wBjashXOAH5k4aNa&#10;x1//9V9/+uIXv/j0yU9+8rZ26St98LGHgoD8fvL3Cx512o1BVuOZl9SZMJZnz3n1vDmDdG56xfPn&#10;3Hu71RkvAJiuTd/Cnv0CZAHvBb4gT6cVLNvyBs3A83TWnajvVf+wY0RX/t74lbXvvMxhy1ft8dTf&#10;HAI9Rw9m3zbwtnbRnmy6etg+Vbc0m3eGOpPOnj3fOyXgA3g233Q2aEtHAztiXvrSKZ4pZ1YZD330&#10;Z2/dAdE4886reZKFnsuuo03/ZxOk6uP3Ujw+j8/r9nkEAF/wSZEWoFlkeIHyoYxSiIxuF7PnsDyW&#10;T207nrb4b/1ZJnNyFwCkEKHgX8qacqMMKUWKkpJmYDi0Bf/87IQjyoGjlDlp/k7L5z73uad/9a/+&#10;1dMnPvGJm7OkHn/BOc5Ob91xynLGOBqcP3woccE9Kd6ciAKAyjlF2jkcUg4Sh4RzwpFtDM6LCxBw&#10;zMjCmeG0GZ/z16VJwBANWnJwwAQr0XN0GCLz5YxbhwxuBjYjYu0YsTWKrbM1b93tQftxon233/a2&#10;c3N1ftQBg5fjDzl5OerRqn9V3+iXJizN1sW3ujMPV+OAeqh8ov7LE5ZXl5mrdg5oAZVoz/yJ+nWp&#10;iVdt93Dy2HxykbO6s19548LSNaf4nFg+J+IFzWvr7uEltNuerNu+dejai7N9sW1XtFu3bVf1YMwu&#10;UC+V4cS5FtUvn1fhuT61ne3VXZ3vs26fFXiTP+lhtuy8sBT0k5ZPL9PZ6Lqo0PMFc3rzr5+osQMu&#10;EWyACw07oA897jLCLmVXpMDWsIWCEuyQAEKBCjZJ4E+gQOCAfYpOmxQERPTTxq4JhghasKnGKPhg&#10;XO1SdlEd21ZAgA0y3y5rbBibZs5sXmsI5skX0C4N+uDRWteHLbS22vDeNHtYqg7aj3hlU6WVoYub&#10;dOvlo6+tVH3Qrn/7Zk5S+xm6aJd3BgpIFIy4wgYAOzdXiJdgn7PkTPGtoJ/6FvBDgy9+ZGkfkt18&#10;zMu5tcb2le9gfc2/gKw6+0435GfoR8/wn/hGglXeKEVHv/CB+FWdZecoOMsCSNoECU//SWCI36Yd&#10;rTPtbDu3aLTx3/TR11gCSvXnwwlMFfQWfPv4xz9++w/B3//9338L9HlbzfPgLT4gOwjQeesO+KK9&#10;AYhGsFCQEU9z9vzhIRVURIfeuMoCfIKW+AgMepMPH0E9beDZ018fPqUgvDxf1JwEy8zRM8gfVkYP&#10;1lXwzx6Ye3tk/aX2k27qWaRf2DK+sb2zj/kV6L3tp03KR+Yz42sfpMZnP4xpnc3x537u527Bvz/5&#10;kz95+t3f/d2nD33oQzc9gTf57RF/HOyrOvMxT3OxjwV+C/7y0eXZJmexM0ougUIyeO6dT88D/7pz&#10;78yD5+Le8+N58HwKBu6zG9JRnmOp5wXKb91in62zDa/y2u/x2DH0qd+Wy6snb/Xm1ZwK8BXwlKZb&#10;yjfXeFpPqWd+dfjaNan2+tIhdIezlV2wZyHdjMem6JyRfBD57jHOLJ7pJSk50sML8qSX09vKye8c&#10;0Qf0jHOmDzo09DiYtz3RN/1efunk9a1/KZxyQTKUlz4+j8/r9nkEAF/wuRe4AUqPAd465fOCJs/4&#10;VVcQr3Z5dbWVr+0KO2b85LctRyKHe5W8/KmkMySMBEPTt3T+cxznlcPB0eBYuJhwknxD60JCSbs0&#10;F5STUt4cB84WRxM9BwI4GJzJAn+cFLw5Er3lB/KVc0Y4MZwQY+DP6eKESTlXpTmunDCyoBfg09/4&#10;HLCcWf05gpwVjgmnxPwzyBnaNSoZiAzjGlAXHWu/e3Huj/y5152Bs632xbbvmZNyEDdgcNZDZzKc&#10;fU6gh5Om+oWzAuXPQMpieT3HE5IxGapvvMa44vMSuU+cMi8PZfMKV4GmlfPkVd3Sb3355rt05QtU&#10;nWO/CsvjCo29qG3nu+27ps1buuVdixP36hdLI39iaaPZ/D2aE61rOPuE5qXPVfvyUd4xzjXZutZt&#10;204az3S6At7kD13MjtHH6eTSkN1bm6i+fi4G9Dzb18WzAJALqAsXGmPR/y5ybIK1Z7fYM0ENl3yB&#10;DCgQIS8gwgYKHgj8gcAEGjZUcIJtFDARrADBBsE+wQj9Cir0tg5bx34JuGRT2bXAZrpMOYedKeeQ&#10;PcruN6fy5gXm6DK1l1S2r7VGW1/p+hLVtx/qa4+mfPXbHvJTpMp7aYuvPdQXGk8fbVJl9Hig6bII&#10;XdKlLpM7H+3a7D9foDf1nIkCeuohmto6P/Lqo8dD0I9/IS24rN0a8zesN1mALPasIG5n1ryc4wKq&#10;6vI5nHMp/WDf6Qr+Bjr7jh9fS0CI3yW4xH+T52ep55cJ2vC3+E38rd4CE1Rytgr6gXOnvjfa+FXy&#10;/DO+mHJf7KrDM99P2Xl23vmKwL/0zDjz/valL489R6COP1lwTj/BNwE6gUABP8+UZwnf/EHPjVRd&#10;Zc+ToHllsuRTquM/5jvyEQsSepbJKWiPBxRcJJ/nlm8MeOgniPnDP/zDtyAl3uZuDekAvKwhXWK/&#10;7LV9QEc+czQ387b29L7nuj2zV9abbPjRLWQhn7UUwFQWpCOLt/5+6Zd+6enzn//8LUjrHDqfzoGz&#10;hh++9ogcgor20BlIz2h3jvDszNhjPMzBOfQMOsN0j7PoTHr+nHPPkvuFtPGD56TnKpxvA/LLoUCY&#10;tOcnHdazXf4sR1s+msrVldb35FFKHvX1Pemq605hLjuP1QHp3OZbXpu+QEfgR1cVAKQb0gHSdKWU&#10;/qQn7I89cY7k25v2DL00nUy/pHfoEjrEXUn/dKw0HaxPfIy7IAP96hwoo6kOzAMq1yfdX1+ITj35&#10;pJB+j9fSl4Z4x/8Kj8/j87p9HgHAF3w4TBu8CQVf9gJ2ti/QhsoUb3XyW4Z4yeuz/M8AknyyhhzE&#10;BScQKGsKM4VNyVGGDArDwiBxSnNU5Y3JWWTwOR45gTl/8pwoToI6KafJ5QU4SAXtCsDVl/PAocAX&#10;OBRQAJCzhIYjkiNqrL59dWnqGyNycFZySjhGxtKnYB+nSlmbyxOniONmbQQ8OSAcjgw1I2ttMh7W&#10;KwNnDa1na2udd+3bD+u3aC/b293j3f/2OGxZniE/cXW2Fid9dBtgCPFZXtu3Pie2/qSJj/ryV3w3&#10;mBLiteUTJ23pieiu+FTPGecgwUkD6gvwQLRXPK9wJRfUv/JJL9+YtS1OWZJzZQ2nzNUvrxBdSJ6V&#10;acth20sbd8ff+srx2HL5LV/xrX77nPyj2fxC3T1+5Ws/EY10sTy27iyfdfu87DPzJn/oYxeBLh7Q&#10;5UXaBYZ+dslJV0N2MJsoqEf3A7vXBZQNWH7WnH1hT1yy2RBBiwICXZTZoy7xLuYu8f3ssbLAhsu7&#10;CzsICGgTyBAAdIEXPDSGduNs4AKMl+1lJ8nmgt4zz3YLGqhzebMO5sKGWTt2zaXJ/LscdQHSjs78&#10;98Km3JriFR17x3aVsof4WDfrjF6ddvnqs6eNox7Qeg56ntC2Z2ysMbSxUfFMrmizy+rxBva8C7pL&#10;tkt3l/Hzkq0u5BfIWy+pMyJ40Vt8ynt+gjpoLLwh38LathfWM9trXtLmaT7NcfWBPXY20VtHPNqv&#10;Xff2x/q03trVoWkNjdMbaPwlZ0yATBDMGRaIdg75Udr61YZAEDn5boJefnb8Uz/1U7ez74w6n2gK&#10;MnqGnHd+mPPPXyxYyLcT2PM3MD/ykY88/fRP//QNH/zgB2/Ph36eCbLkB3oePBfyxgK+Jr/PM0nO&#10;ApjmVZnvyF80F3T6RFe7NvzJhj8Y1/h8Uc+0/x5s3vmofGBBPMF+zzF6/fUxd7Lyfa2X8QUO9aMX&#10;BBL9FNnf2bY+nl97LVDnPNgbffrSAAREvTXpTUpBPrKj7yfPdJS++JDDHgr+2RMyWBNrJm8/+dPt&#10;O/n1t5btJTogi2eVb9qz5xw5V+o8z857d4sC4RsI9Pz0DPXMFAA8A2Nhn8+ezX2+9pmVqitfuTzE&#10;C7btXj6g37EqS8m5bTsf6c5t65tfYxiXfqAzPNvp4VJrTN9a/3Sr+nTm3kPsCV3geV99X77+6WPn&#10;xf7qazw8taGtLC1fGQ1Z00Xxh/qXoimPFrYcn+Zfe3X0J71cOVgzdY2x6XN4fB6f1+3zCAC+4EMx&#10;wirMlCbnZtvUpUy1UZSlEK+zTQr1Xd6AN+MJ5aW1Q+0LjhulXppDBxnmVZoUJuPC2DC6DDIj7Vs6&#10;f5cGDbk4DWQkO4eFo5ITwMngOKiX50Apcyz6xpKTwNniWOm3FxZORg5XDkjOhbr65IC5BHGgcvw4&#10;UZwZtDkk+JADPUetC1NOoH5+RsK5MX9z5YQwvox1BttFIKPLKDBqGccMbOts/XffKrdf7fGic7L5&#10;xUkf3QYI5INLwFVf9dHUDurrE822N15YPov4yJ/9qpeq3z7aK5/5Bdpzvmf9trn8cpilytu2+Sto&#10;7wINzn59pAttS7t8mh9UF5/nEM3VnE+a8o0d/SLZ5JO3OYXlo23HOGnKhy3vnNufk/aKV/nF2edE&#10;c9oy2c890Xbykr+Sc9vLVz6x7Ut3VR9e1Xex9a3rPsvm+SZ/2DH6mF7eCwj9LFVHR2cDpdpAn9oE&#10;Puh4ly5voHQRBZdQdoD+d+Gw9uwZOyL44ULswi4QIUgngCEYoI3dYScLAoIgB/oCfoIYAoECfQIF&#10;J7wFJRDgAi6o4MKePRMoWZsqz+6xf3RfNkgghz11SWeHWgPr02UHzJFfYF2tCdslb95Lpy1fIHuH&#10;r7MJZz4aPok1b3y8A1nUFajSJ9vZWPprV+e5sA/sOz9Dnb2szdjJhY/9J3uXRJfpLtd8H3sv2NBl&#10;vQBEb+rVpm/+wOalyvtl6on8CWN3ma9/PNTbA+vR2TSP1mzXPj3X/LS11tb5XN+eCbR4SXsGrFP6&#10;xfoJGvHLrK2zJNDEV3KunXEBqgJazpyz5awLdBUYe9/73nf7770Cds4vf60vYnvj1TPhGTKOsflx&#10;2gEPz4pxvEkn+Ce4Zc/5gmgFo+TzRT0Tximw5otkzwd+njnPj3nlWwrs6YtnfLXri19vMHq2QB8p&#10;GnNGh7+5e2tRAFAgLr/UWnmG3/nOdz593/d93219yGAtteNnve2lNTAnayNgKpD4nve859bfmPaL&#10;3rfn9pguIpuALB3SFwyChfQJOcwPPTrz9EW+/SpASQ57az0E/MiD1rzAPO259UPbOgV6sHXqrJCL&#10;fM7V6l9nz/l2x+iNWME/oGs9a+U9f565goEbJPMcLqrrOevZhvJSz1/18j2P0uf6AP5LExpXik5d&#10;z3ryLA1Zzct8mltz1UbXKO9c6QU6ge6iiyFb59mubp/z1QWe9XRne1EdWryV8yn0Q4cXvp07bXSP&#10;eu364x+f5ELf3tO56oD8zUF98gZ1tZ0go7b0ZPpXGl97CerQgn6tXYiX8eNv/OSp7vF5fF63zyMA&#10;+IIPpRYoQ9jgDWfpHqJBf6/trMe/vPbGbNx4RVdb+ZQwpJhT9AsKOUVHCVKUjBrjlPHpmzgBQMaY&#10;0ufocLT8lOHXfu3Xnj7wgQ/cnAOychw4GTkYnD8OEYcgJ4oTgUY9cLI4HepClxf0IK8Ozxy87Q9k&#10;6ptd9TsGes4UeYATAxxEDhiHxjewvvk0X28AckAy1mBtGJuMBqPAkDGWOTate+eFkYU9P7tPlcH6&#10;5XSXhvb9rAd1oXJBgnu0yw9t9a8C2sBRNcZJo27r0TZ29ZVXptrPvnCWrxDNFZaO3LB1O6b8toX6&#10;bd+Td5ewAk1Lu/0XZ1v0LwF6Y4arceFqTaO7oj/btl1+x4Fz3uhay8bedT3XDepX/h62z87r5HlV&#10;V3355buyn231qbzzrR+cZVh+J99tO+vOuV3JAC5Zvlihu97kzzrvXTLK088FObKF2b9oyrsM0Psu&#10;XuxfcFGVusyxAfQ6/SU4kq1ziS8ox7YIZrAtLv69nVSAUMBP0COa3tzp8t7PDL25IzCozYVecCFb&#10;l/0yrjI7CWwtm+vM0PPmbP5sPbkFAZ2d6sy/Cw/a1ostc9acL2fPuqFhr/DGx/ydwT2X6AUX5K0R&#10;O1dfwL8xpNrI1TnPRqojQ3sn1V8e354HfXoewLOjHR88mtPOU1laoA26NMp32XcZ5wvlA2jvst/F&#10;P5+pS7qyvsuvAGEXVnBey0P+RRfW9TUWrVm+hlS5OaLRX2r/2ye+m72yJnibv/VoHGVrZl3R2UOB&#10;IH6dIJbg3W/91m89/f7v//7tb/M5q86uoJzz2VupAl9of/zHf/z2jzqc4X2Dje/4Xd/1Xbc31AT9&#10;nGvnX6DKW3La8BaYgt40c7b5c/mL/D6pYFPBLP5lEMBCIzhVP88MeGbU8yvV51vyH+MvLQ/4Wwu8&#10;pZ4xoHutr7PnPKIzJ4G+H/iBH/iLn/cLOhqX72le8vzSnlVnvufFXgK+ZDQXz5V9tkf2xbzVGY/8&#10;1ijfFm+6Ir1kbmTOR8dv56M/4EueAoBBW4E+vIxhPP45fsYRFDSvrZeyiT3XzhuYm3Pn+eolA+ht&#10;wO4eBQM3QFZQbAOB8p69UL1nr+fUM7nPrHSf9dqXTns0pemAK7r4SstXJk/BvfRK8zmDgNqal/F6&#10;NtNndGHPekCTTu3ZXn2nHyhbezLRS/o6V84ZG+UZ9sx6Dp0dexdP+fQrWfA3prJ6MqJNh2k3Jh0F&#10;2tknusKZcdbpHnKQqX7qlOO/ei29CvagPUl/tk94mFdrhlc8tMGO1zpe4fF5fF63zyMA+IIPBUVp&#10;Sa9QIAfQLSjLgi0UJGxZO9S27YuT7yIZFhRtSm+Vb1BHMWYkKD8OKCWcoWKEGF5ghBkkPDmTHEQO&#10;VX+DhXPA0HMSOVCcFk4W56bLiHYGhlOAnmPFUZBXpw1N36RySpTlOSNSDgtnZPmQQznoZzx89M95&#10;ia5xGR+XJxcyKdk5b5wRlz0G2lowJBn3DIz1sm7WDxgo69m6WuNzTzofnZXK7Xtn5aw/oQ3dnh3l&#10;k24R7RXspfRVdLUz8tvnxPZB2wVNHs72zeMb9IPK0Z50V23ypyzql1/9qgfl5V/9FTj70cgX/IEu&#10;omefRTQ7jvzK0Jwql68clu/yWuhTvTT5luZe37O+MuCz895+YeVdORbL8+RL50i3vX742evGqE15&#10;x60t4F8gRDn5l+Ze3y1vezJLT15h6ctvHZyyVx9/chf0c/F1EYQ3+UMfQ0GeTenndHQXIbYsfavc&#10;BYMdpOtd2ly+2IDsgDZ80Hs22TkX6OxSNokNdFF2AQc2BtgYFx9fNknBhUtgQBClt6LQChhI0Qqu&#10;CJBoZ7fwB/Ys28buFXRjf5pPlyRzAbadDavdXNHI62degj/4OIPsjdS585yZvzVEp662goBosmHp&#10;r860tvyZ1t4+sKHkKXUhkzcO29nzXd+gzV7s/uKnn71vr/RHrz5a8+2yGLpEgv5o8o20CSw4F1cX&#10;eGdk+cRLXzziY0xpefXGCeq7lOKBhrzkWb/DXMzVnimrR4uHfDzMnT9EP1hv62sM59YZ84aZc8Uv&#10;yofiO9Ev1teZKvj3C7/wC08///M/f/unbwJ7gnSCW1JnVKBa8FpQz5tnflWhvmC3M64NneC2IHe0&#10;ft7r7Tbn3bl3psmYfiOTlE/HfxOEIiua/MOCVvmUnon1+fI39ZX3jHqepLUXQOO/FuTCA2+ypHfz&#10;TcmlXJDVc+OseSa0C6bgQxZlPrFnXICwt+jMlbxQ8A198hdwE4whvzGcCWOgh+ZMBmfCvpPVc1kw&#10;N11Fd5Bhg3Xa5b1p7G1DAdv+k7FzQgZyWstkkdeXnHjSdebrvFhXcyWTfSMXfeB8umeA8+3ZEewr&#10;+LcoAFhAcJ838AyWT79BQcD0nWfTc1v91tGN6lbPq6+tfIhuaT3ztcc/2sYki7K0eZBfuTmE5pVc&#10;q1c8u+mAdIazkP6UpxvkV6emG+kASHdGK+VrOAeeV4F6Z8C+NR4+dLDzZy/r67ypN4bx1ckbIxjb&#10;eKC/59SzQ0dZx9Yy/VdqbOPiu2W6EE/Pj7NIdm10IF7pTbIZU5s+6gGvUm2tZfyhOnh8Hp/X7fMI&#10;AL7gswozVAfrkJ5ghKOhIJUhR7ZydWF5LJYmmUopw+Sj9HIOU4AUckhxpxQpW2BgMmCUKOPUa/iM&#10;kn7kYOz9LZbf/u3ffvrjP/7jp9/7vd+7GQxOHGeBQ8Lw5zQpcz44CxwQyOHJcamewwPqpAwFB6O+&#10;1WnnlHBC5NVxUKTxwjvHrjZ1jIZvlcnaT1c4LtZVwDNjbQ2sSc7KBgDXWGR0wfq27q29tL1pv8qH&#10;c3/3bDC299DZqf9JXwBh66/4Fmxw0dp8dFLloG7L9alfNCe27R4NNN7KWt9grKU920pXpnt5TkmB&#10;lvrAWQ6cb9h+8uriea/vS5B85Xf+1S2SQVuylI/PIvqF+saJLv5nv+bfGtxbP9Af3/qf7dXFY+uv&#10;sH2WLlk7E52L53iF9k7+5CuPZ4intL47/9alvl8qWlP5c6wuc5znvYCqf5M/HPl13LNv0kBPZ//o&#10;ZDoz/cteqte/funwdDV6cNlvD9g29in7wyYBOyMVSHDRZm980STY4lJdUE/wTzCAHepSLigjONhP&#10;A4GN6k0o45KBLPbdOdjzRl7zNI9slLmZP/ulzrxak+aMn/ONFz6eH+uSfWPL9EEvb02yb/r2DFkT&#10;wQByO5t4JRu6fJNkymbih8bcCqqQQb00ucwvHs2B/F3u1MXbWWC32W9Y2y2vrgso38dFu7IL6Qb7&#10;ehtJno/QBR0P/lPjA58hv6qLp3HX36q+OmeY3MYmR3tjDGMbxxq7lFuTZE1G8qLRzzqhbc/wN779&#10;5Rs5i/ZHEE7Qx7lTFnxzJqVo0Drf2vlN/DhnGo0gnjf2/H1KQQNnW79N+WcCfv7+32c+85nbL0YK&#10;fjnnUEDJeJ6Z/DfniA8pgNRzpp6/xx8kS36lNs9GgTupZ5CvWoCvVB25PK/y6pTB+GQhH8THGJ6z&#10;xiSPZ88aC7Qpey7tDV3dGbUP5EdDRxTgRO8862NOZDFOgVf7pC9enoPmQUb06px/45MLWh9y6YsX&#10;WdXjn+9sXwRdBW7tDXkE68xbnZ9WF5AVBFKHRlDPWtknuog8xstnT/9ZM/yqt3bmax08/56NAl9S&#10;Z9eX7l/3dV93+/M7vQ0I3T8EAMHzV4BsoQ6vnk3PjOeiZxTka+t598wUrOuZjzZ6dbWVnrgK+gVt&#10;+CTnymw+zQ22Td/kWj2xoDOyfXRH+t4zn15OfzpT7ghS9XQyaKMz9HfenDHPu7NCN9Mb8cRLX2cU&#10;4o8uGucez9rwVl+71Nl3DukQ54qs0dFhrVt6Ux+yOUP5QM6gM8p2eu6Mt/PLPuhrrfACeWtprayd&#10;vNQ40BpWhsfn8XndPo8A4As+KbocTmlKsMBLig4KwlQfqgf5FNXyCPE66xfbHn2yniAzRzCkrCm2&#10;FCInmUPJUGWUGFP5voVjIChfSlfw78/+7M+e/st/+S83x46hp9Q5BJyPlPR+m5mT0mWJwwPKnISt&#10;l4YCfOo5d5wLjghnozbj5gDpg4aBKLjHKeGwSBkcTgzn0yUMrfEpfnNlfBhzhrdv3qAAIGORkchw&#10;WlNojZ2V0JnZPVHuHNjDzgY4F1dnY2meQ/3DWb9lRlVqz0J1W1/5CtsXtj801ilHfM92wAO2rX61&#10;NZ66HVe+C+di+2w+R6hyWJoQ7fYp3wX4pMUnnDyivYfl0fzDq3ie5cVZ/xztAo05mivU78RV353D&#10;1qPHE+Sb1/JrvOfGXZ6w6wMnjTJejZsMlaMpf/K6wqtkO8tXiIe8lDz0qaAIfdol1OVRffK+yR+2&#10;jLNPL8NeOOho+fR0abaQfl7dnG3Oru6eAF1UnbVn51xMsmEFC7p4sy/sVm/FsEMu9IJk7FPBki7V&#10;XfTZVPTolPG178ZzFslPdujixGaxX9KCUM6Jn13+5m/+5s1us4fmJ4hgHvjo32XH+hWcUs+GmWuB&#10;R+3o8hu6gGbnoDWy1rVba3K7rFmvUBl/KOhjTLyMr+/uXfPWnp3E2zoJnnqzTHDLRdZeZEPNtfkV&#10;QJOCy3aBBGlQ1m6usPPGJyhbs9Zx13OxbfFav8I8yPKWt7zl5ncJ5DgTgkf+uYS37pwJ+kDQRjDO&#10;HK2Nvff2lF8y8N/4cfL8OLztiTPp4v3hD3/46Qtf+MLtP8EK+BR05iNZN2/w+Vmu8ayls0oOMvyz&#10;f/bPnt7//vff/sGEAKKz63w65+B8Cwr+0A/90M0//PVf//XbGRQsFHQyVv6ZuRiTL2fvzdc5M7+Q&#10;L2kM8GzwBz0f+Ylk49eBddFGDnljaOczoi0gGKLVxocM8Tae57nnr4CWvDXNrnUWO5fOqPPq3Cmj&#10;J7d50wd40zna6RLn0TPnGfXPOshOx+NtbGdAANV66efZML41sz70j/VvDczNPKyZdrzkrb/AibNj&#10;z3ft6Thr7gtyP+cW5EVLXnTOhr0tkEsWe4lGPb+6uRm7cc3PPMyPfy3o51wKeEkFAP35HRAIlG4w&#10;sD/DsIEyQaLywfMatIfKpZ4xab6+sjyo9yyB+qBt6Sqji3f86Y5Ttu5TPaM7p+aVTPQ3vUJPpPOk&#10;6Ql7T1dYWzqUzrW26VprTYeqZwPxYiPiqb898aw5r/iCvqDdmNkZ/Iwnhc46oJWun46nMyrVVh1a&#10;eeOSD2/jkov8xjN+44L5kt1aW1frYw6eQ0CvbBzPQ7aj+xm+dGwvc8ins0Hf5/D4PD6v2+cRAHzB&#10;J+UlPaE+pRdNddXDKsqz7QqUozQ6abzXwVioqz7HQFqeMg1diCg2yo8TSjEygoxXRoqijEbKyeQU&#10;/Pt//+//39V5evrlX/7lv/jWlmPAkULHyeAscMg5JQUAAS2HCuThDAxK9QdlDlt/E4lzxPHgsBmH&#10;Y6Q/R4NTpqxPjl9Bv6COrBwY34RqZ4wYX4Y548/YdEGwPuvcM0iMSrgXCGS8rvao8u77lvfMnLTb&#10;Jl89ZHw7Q2ddYMgZytrl1dVncfaF6q/az36bb1xQLr1qgyv+cMVH3bZd0UdzJVMXfPkT0Yal1T8e&#10;J6KJvvJZV/2234PxS8POofTMQ/NXv9DGaeIQwvZZHlf9roAHfldtJ4/4bD4k09bB9l3UtmtzQnvr&#10;AJ6h+i7v58aqjXywddWT+6SX77yce1F+6eglzr2LI90GLmdd1KD1eZM/dDKbll2jn+XTzfL0M52c&#10;jga2kX7NTq5tBLZPOT3urAB6dfjtmbIP9sylzJ4Be8RWuYwXTGDz1raxm+rR21vnR2q/0RbsNY79&#10;124+zZE85O1CWnCLbUfnkuTLLn+2gw1VLtgA5snGCUZJ2T++gJTdw8P8zB1t67JAA62LtbTG2YPq&#10;yZo96znIzgVr2tlOl6DXF8/GQafNMxIdP4J/IBDCJ0CDXj8yORvNwdwKwpl3KNBnTdfu67NBO3lQ&#10;H010+QjGbJ13vdC5hOID6JX5X2Tgowia+YcXfmFh3wSLpXwW+2OvndvOijnzabzF5VcaAm58Hu3O&#10;pXV21vx9r+/5nu+5nQd/q87PPr3pZb2ssTMmOCTY521VAUD+ksCRt8L00dfPRPlToF3AUPBV0LB/&#10;ZoOeTPw3QSLBbvIX5C5QJO+c20Pn3H6Sw7mXFiDm80XP9yyYJwhlffioUkGwZLMG6PRxPvTPd6xc&#10;G18ykK1nFr3nxjOaDk5WZ7MzbP2CuvSMc2jeAnv+PqI9sLbGcdalnklny/n1M2vtgn7kN4b5KtsP&#10;eX3SHeYvqCvI/8lPfvK2DubVXM850T8CkYJ2eFone+IM5SvbK/42PYWHdn51wVvzIYey/Xdm6t+4&#10;9txZcb7UW3Pz9dwU+HLfEAz7+q//+qe3v/3tN/z1v/7Xb4FAdfuTYNig2qvAn38V0nWep7MuaKtd&#10;m7S26gTdG7cvDyr3U2apgGZz0gdf9y1rQg/QGXQlnUF3OT/Ok/PlTOX3Z3c6d3SivhCdtmwWveQc&#10;OsPOsj1yltWh0QddY2bTVk+j82wqGy99bJxTV6tD1/Orr3nR186sejyTWRt+II8vXUkvWp++rLFO&#10;6dl0bzoXH/3Jpr9y+jbdjx+oewken8fndfs8AoAv+KRYpRRVoMgouZTmvTYp5SoNZ5/q7o2x/e7J&#10;U/0JSpAiX8W6CpEypEw5HRQrY8QQ+3aKwsWD0tSfAqfgGSWBPHlzywkBeQaAYmdgCs5xBDiX8hR/&#10;zhYnZPPS+unD8egbTQ4KR48jB2j15ZRATg1o56iAvpwYTgrHCvqGlEPLUVJnLRjovtkr8NeFIGc9&#10;Q5Mjn5Few2Xdz72wR+3jeQYW7Xt0wVp3lqorr598NCcY4S2jDVu/WBrAI4ejNL6l0S6fVwGvE/id&#10;fO61VQfl1ZfeQ/zk0XJ0Qm2bh8apftude/BcnDwW1V+1LbZ96Y2xdcm0c4p2y9FIlwbInNyli5PP&#10;9j2xdDte5VNO9VD/7bN8F9sWn/L1D415ojFA/uS15av+VzjPbM9DYy3fHXNlsf59q0/n9sVGwaHz&#10;fNX3Tf6ss04f09Grn6VdMLpYpKtBGxSMwSd9T//L0/n6dClhH9kJ9e1zunhTe5lNK3BQEAG029Oe&#10;a33Y7MZiS/BS16XFmFK22+WRrULDDrKL5qSMh/4FiJwV83E5ZetcXPXNvuErVScY0aXLepLRPArE&#10;FFRS76zvOrbuxu5ZMDaZQH3rzy4qd8k1/850z44xrBnId/atl/ZsbHyMoW9p45EJyChtHZ9DZ0kf&#10;vIHcUrLibZ8g3vg2Fugf8HOuWnNlsI/8L+ttjoJv/saygJqAlr+vJ1hjbHTG5Q9pF/Dxhqc37f7N&#10;v/k3T7/xG79x+5t9Aoje5BOIE0j8uZ/7uVvgiY9kbHBmBHP4UtazgBv/SGCoN7v4SQI8gnvGLOCn&#10;TRCILHw1QSNBSvJKC/7xwbQbi3+2Oo2uc7b4lVJt0JcfwB8EPmT+YgF0gSh8BU2tlbH4eOryG8mY&#10;7wl4eSbp13jHPz8SogUBE2PLewask2fAs9t5deY6j/Kdb+dDX+vVPzv56Ec/+vTZz372Fkglo7PM&#10;97bHaNS3PvbDugsK2hNz1odMxicHmYxhXtbR+pi3LyDSP+kia23vrZm1ktpfb/D1j4jkraexjK/d&#10;OVC2l9L1vaXGwwsd+dRZ0/bUepPBGfdsOPeCYYJi5i792q/92tsbgIKA+9Pgpdvg4QbeguDb1Vt4&#10;IGinDYwvpQsX6uIRfYG/6neM0hO9UAGCf5XJzH4U+KMb6KjVH3SM80PPgPMkTac5U/QIpEtrjw99&#10;Qg66zJn6j//xPz795//8n29/19N+eOadL6kzpD99bX+cq3Rnuk+5ceTVkQONes+B/trIpF57+tk8&#10;5dGQU//mHm16k8x0lFQ9fp4RY6M1P33Rmq86ZdC2ujZ9m85Nv78Ej8/j87p9HgHAF3woJ8qKYguV&#10;U8bSM0+xgbrytdX35BF/oCiNs2MvzSlTipiCvELKlZKkLFOQlCHFyAgxcgxFxophTFky8j/xEz9x&#10;+y9wUo4dB5CDyAHjYHAIOEucDE4Jo8/J4GxwmBj+8lBbDp18zkF06nMqjMGhAfX6GS9HMCdEnrwc&#10;FkE/TguHSbCPM8Op4SDm1JCfzOZr/gxmFx9pYEisWUantczwgLXevVvYJ3sY7PueGXBOMoy1d35C&#10;feWjDcoLxvKsC7Vd9bsCek4CdPnqIra8Tn7aTrp7tItt129RG57lT5r47NhQeeuqb04nXTI0/12D&#10;8mHL2944K9MVzVm3ULcBwO2Hr3I87gHNibPeGIulO2mre64enpNL20Ldc7yBXJzUpdv8iavx1Z1n&#10;RHo156WJrnNRvfKiNnzImlMdr1N2DjhdBJxykHcJdDHXXp/GK32TP6fD3qWgy0D5Lhfp7NXh+tHx&#10;2USXMqD7lQvUaK9ekExArXHZhvgZD706ttke2T9ngD1gJ4J2yLavbFAb+RsLb/Imp3ZfwrFnbAQ5&#10;jY2f80JH4qkfO0UedkQevXOJpssafmjYZDaVfReAEJhiR9lbtpodZkvRoNWXzOagf89S8gdzah3I&#10;oE6f6snUc+M5cFkVCOIbeCa0ZT+N03OU3QR88DNGtOqAPPlG7Vd7t7IkWzIrS7WrO8+Y+nhWZ7+k&#10;6NUDPs3fPjlLggjqzFXwxNtz3/d933d7o4+/5fwIGqDlA9lvvs473vGO29/ZE/zzZp99sP/Wnt7o&#10;bAjqCCDxf9STk4zy9k8gyLi90cVvKugnGCV1DoDvh076nve85zb+j/zIj9yCDP5MjDe+8CCffRMU&#10;4nvx0QSqnBspPzDfkD9nXuqsgXZnLF0ozy9EB3xC570gFNnNgVzm6IvdglR8SGlBvfxNY8TfmHxX&#10;PEEfwFeajynFIx+3ICVeeADeeHYm7avny3lGS6fT3c6xc+mMoHE2nAfr4K1d62u9yUB+45LNvNSR&#10;15qYT/4yuSDZ7S06NOQ1B8DPGtbP2gn+eUvRvvOPPeuCugVUK4PgamshNR5Zrb12648HWfXXlzzG&#10;tj7WyRn1bAisCYoVKBP08yagYOAZEPRWYAFBLyx0Z4ECb1Agb+vCVdAQ/VknyHeWuytVbowCkrB5&#10;YwG6nl/3i+xMdiK94Dyc+oqeUE73gD76OzvpWbrQ8+651uaZ8Yav/0jtrWA/3acjnAX98x+M0ZjZ&#10;i/gA2ZTTm3SZPuSwf+k+7eql6d10c2Ph3TykaOStg7HSk/ExHntr7dDoo42sjZ9dBLovWy7NVppv&#10;ZW1nujwWj8/j87p9HgHAF3xSZimiQPGElOa99hAfeX3qV/lefss7xiLeQOlSkIHyDJQqBUthpgy7&#10;yGSAgXFC29jRUsyM975FJ5+jxZHgaKCRMvAMEDD4nA+OibachpyQ+mjHB9DEExgtvDha6/BwPDg5&#10;8lB9gUny5YBKOS7JzCC5xHE6GGjGnaGxBuqBIc1AWAvrZy0CI2R9W/P2Adoja8nwhQzh7nV59ZWj&#10;l8cn2pMfxHPLi7OOQc4owxXPxtt+C/2jW1p10jX8J9TXHnIWtC+Pkw627Yqm/o0VqtO+NIAHR0qq&#10;jH75L9BFe9Yttn35nW1X9csnLO3/X1zxDRusUr7qs7y2/exT/ebv9W9tTpqtx78xluYq317XX7q8&#10;lj7cq9szEuIHynue9HNh742aLoagrD64DBb0K9gH5pksydV4jVP7m/xZZ73LQDaOHSvN/mnvYgPZ&#10;R/oajXb63gWN3VPuAsEWbICQfVAG+R3LxQLYhPasfTOWsbWTle7URo6VPfnofv3QsTfaydUYO4/6&#10;dn6Nr73LDvvkrBVI00e9dmM3FggE+FtuH/rQh25/E0xwRTCpAIIgj5/4ecuLP8DO15cOcT7Ny3yN&#10;05yyk+Yjb05sqXx2RD/y4dmXhgUB2XjPUmMUPNfuudHfmI0DOyaYpzrjkitbDsqL6ske1FsveXth&#10;3WtrT+pLlmBMY5PbOpmn571n2ToJcLztbW+7BRDMxZzUozd/68+P4cNYAzTk57sof//3f//tDUBv&#10;/9kv/lH/1EEAiZ5pfGX+nMAN2GPwpamgoaCQ/fVWl4CUQA56Z0OwSODPfwgW3DG+fRIsIoOfpfo5&#10;K7/O/hiLb0Z+/h3Ia+fbnfpxdaZ58/X8lNRZ49tJjVsdv87Y5Gt9jAnOa/6h8wTOVkFAY+R/SrWj&#10;x9tYED9ykN26mq++8bD+ZLfGzqVn375ab/vvnID9cg7Q2F99442n9TBGPrL6AnbOeWtjHGlz6Xkh&#10;G3qptdMHT22tO17y1tD8nBVzNG/jmnsosApotOufrw3q0TkjvYFJ7viDORo7mZxd6+Eewv8WVHMP&#10;EeAT9OsnwSAQKAjo+QDBQG8Eek56w04wTqoMeBWwC1fBvvBc22L5CvgZiyyCkgUm1WvH00sG5tiX&#10;SkBPmDu9ZB3SnemrdJHUeaFvgK2xr4LvP/MzP/P0i7/4i0//9J/+09vaskto2SznzlvA/m4nWH98&#10;6av0cWPTicburDqb2smIHk990XWmnXX6K52mTlv6FbTjn/6MpzsWm6Ov50K7PFgT65R9lQIasqXD&#10;owUy4gfmDtYi+dFYu8qlr8Lj8/i8bp9HAPAFn5QaUJIh5XOCkqPs5FN8FKr6+KTkU4rP8UMTXf23&#10;XTmnsnb8UqJAyVOaQPFSgClLyjGjm0ETBEvR4iVFSwbOA4NeEA0YeQ4Bh4uhB3UMjaBdjhaHBgre&#10;cQhypjhbOS3ywKlg4AoK6mN8dICXOn3Q5Mjos04JGTmFZPSNKsdEHSeFw2gvGCLGOyN9LwCYocnp&#10;t57BOllva9ZeLHbfrOXuae3la1fXGTj7qyP7FWpjiCsHddWfeK4taGeAo+sSsX2Tvz5neaH/8qvu&#10;XnnHqW+oTT4n5qotxF89+qDt7B+W5qyr/mxf3Btzwam6qg/L71771Xxrx39RoGlpXoJX0Wsnw7lX&#10;J01obc712X5Lf9aVXx61LVqbk/8VViaobp8lec9tuly5C10XLheedFkXNZc2qUuQy6NL4+79jt/z&#10;W/mc25v8WWedU5+N23T1NZvYPkntm7rlQ+cX/KP7z7ary0OXj2xB9sJ+OQ/OSPKRh41ha/AzPjvu&#10;koWmywv7rExOF337bg76sdsuR80zoM9mJa/LFPvuYszO4Y9P47Fz6JWN1ZlzNtlZtpqNZ68LDrDx&#10;7GpfppV35jvLeJh3a29tzNWaazMf7eZuzfJn0JFFfs+658JzxdYLSrDxnqvWBo12UGce+UDGt+7W&#10;SGrdzNn8rVNnRGpsKeiv3HpFs8CLrOaijGf7Yq2VyW4tPf/sIVmtlTftBOr8gwy+ibUhj77Gsk7k&#10;x8N8zK3gj+ARmczDeuMl4ObvzH3qU5968osNPyX2DzvkBXH5aAI99s86Fjizt97cEtTlJ4GAH3/O&#10;238CiP1tP0EFb/r5SasvVv/5P//nT3/8x398+xvRfor8H/7Df3j6gz/4g6df+ZVfubWR2Zk1F/O2&#10;TtCz0f6uTeoLlHy8/Ln8NwFJ4I92BsG80JiXM1swkM9pjs4urG9JD9sL551vmc4usIW+QCNYP3X5&#10;qAX6dg7yniXnwjzVOQPK+efK9tHY+ciV84edF+uBB371sTbq2Q5A17NpX/WPR/6zfsYgs/mRH21z&#10;VFavLn9enXZrp94Y6q2HNW4t1Mtba2fG3nQX0BdfdPr4abi/Uek89XNnPJ1zZ98zQ18JogmmCfr1&#10;NmBvBO7fCBR4C+j58/oCnVcg7h7uvSkI5Eh37pt9ysYrGAnkAnly6Ndbg3Q5nV/gL3/Bc9Dd4Xw+&#10;nJX8Z7Df6Tp/G/Tf/tt/+/RHf/RHt7d/vaHtHNtzqXNiPel/62kMusn64mssZ8rZ6Wx2xugdoMPS&#10;eXgUxKRv8EMrTV/TlclZYBtP7asr8UOv3jz1MSdz8wySxRpZq848WBv80ONDJrbLurJx5qpPL7a0&#10;5uiMme0hc+thHGtyD4/P4/O6fR4BwBd8UhTSBYWV4i6/5bOu/CK653iWv4f6UuYgT94cjBxfijYl&#10;zqmk1FKcFHrfuLkYUJxoKVo8UpqMBMeBgedwMewMOYcrx0obx8w3xgy89r3s5sRxCDiWjL9vpH3T&#10;nIPAUYGcF8Ygh5cDU5sUb8h5Um8MjgSnz4UEyIh/IC8nRd5cGXmGnJE+A4CMibViJDIUOeatqzW2&#10;Rp2V3SOGiqHdvQ+1bbs6qJyRDlsun1Hcesgh3bqlg+2LHs725RHP6E6eO055iHf9l15a/Y73HOp3&#10;1lW/vJL1pC1/jr2Oxlkf7vWtfmVZLF19k2957VjKHKmctJOmtrM9vuGUdRGve7hHu/W1kYNMVzTJ&#10;cE+e+ixOmqW7Ku+cQ3RgXKjPYumgvsurvQ09p/qbt4sZfeSy5MJDV9I3Lkjq6C76jLPbnu3YZNvx&#10;IJkhusWb/Fln3aVg8wV76Gtl+b10ZD+l6u2li4v9xKP+9DvQ9+pCvLMHyo0hZTPk8TMeOvXGV9f4&#10;aJIdDd7sj4tpAbvOmnYXG/aKvW48/eORbQd5wKMLkgtcPsDaO/ydTWfUee1LswLU7DF7zu6ytegK&#10;FhSQ24ufea4da82zc9V3tpXzW9Apd8bRbR16Y5E3X4BsZO1ZlDZm+9c6WQNzNvcuieqtZ+kVatvz&#10;QbYCj/bTvuMPncXkJT85yKMfn0mQzk/1+Ez42Xd7Zx2sH1praU542BvrbQ+sBZ78DzTmb9/8d1/+&#10;FX8nf8pakJFf1K8i7C96b/sJIBb0o7NAAMh4+KhHJ0goWMjX85PCd7/73U8/+ZM/eQvq4PmzP/uz&#10;T//pP/2nWzDQm0feFNSHzM4Kue0VHZjONC9l+bVnzhzZ6VK+ozUS8CO/IFM/NzUna0lGab5pQS7g&#10;Y/qC2PgCYwXHnB3nCIzXM1DQCh+yF1yU5z9aF7Lpk8z21H6Yl/nYDzTGMq7x5c0fjf3rGekMtQZS&#10;svBx8bFG1qTnRX/1aPQrgKKMf8+q8Xs+8JLvi/LslPXji1tfcurDjnXWrLG9q07ZWkitizZ8gvW3&#10;D50jfK2jffM3ED/wgQ/cgsj20BvGn/jEJ257aU7m5hkpiAMCbgJrAn+CgNJ+GiwvSAgCgr0ZWECw&#10;QGJ5ECQU0MO3gOEGDqH+EL/+FqGxkuGrv/qrb/C2ojI6fHuhgh6gK+zzngt7bN/pJ+dG2T46e9C+&#10;dyZA2bNOx9ALbIAx6R33Ln82wD7aIzzTWfoAnSIli/bOX/o4nV1d+sV47QVdaT54pa+lkM1zTshr&#10;bPT2s7OLH97dVc0/m2gNnGHrRD701sKZ1B8fOpUt8zw4f86bsdPJeOLNVpKne5y1qA092fR5Do/P&#10;4/O6fR4BwBd8KKUU04naUpRhac42oPTgORqgCCk/SFkG7fVPjkCxSSm5FDOF2cWDcqTUcn5dIhgp&#10;AUCKPeWNt3764EPRch4E+Th4DDtnP8dfPYPDYDFuDFYOhzSHIFqOAKcBciA4ajkdUP+cGan6vqGM&#10;Fh2HikNTm/E4aMbE23gFAMmsjMZ6CAAKgpq/y5DU2jAwfXuWAQ8MB1ifjF+Gpb3YPS4fth12fxd7&#10;FjKc99BZuapfxHvrots+xiutvrbtE90JsjdOfdFCF7h4bFmf6sM5xrbLh3s0jdk48ZOuQ61dedPF&#10;0knv8W7sytrit3Wbj+YKnCG4Vz77Vw7GIE/5bcOH07X8ls+WT7p4lK/+iteJ+p7ywBU9nHQnrbJ5&#10;nvty9r1a87N+y1I896yd5ysdyVntrQmg8+glupEOox9bx3jvuK+aSzSbf5M/Oeqrm9mxdPTaPpCv&#10;DuqPNhq2L9u5el1evTQdXl32EoyfnWVD8ERvr+y/c9BZUEfn4UGu+LMpje+sobXf+HS5MVY2pEuN&#10;PubS2OqyMXSyMtm6GAl+sXlSY7ORAkEumi7tfkr6oz/6o7e/IeUtNW+A+U+w/SdTX7ax4VK2l5zO&#10;rPECuatr7XqG1NWmTMbaWy+pevDceNbIF1+o3qVTPVrzxsfzIzV3a9YatUcFRTsHAa29s9baQJ0y&#10;aNPPnJKRv9CFs7MU9G1cNH0Byw8DQQO+mEs92fk3Lr4uxMazZ/gW3LW/xjZ/68S3smf+TrOf4Hq7&#10;qsCON/j4POjssf0q4MenkwrA6K+9wJ+f//o7hIKU9hu8ASjAKO2tQOdEMBBf9Z/5zGeePvaxj93G&#10;MAe80ov4m5t5FdiwfvawIIj9VUdv6suXw5vvucE/81OvPf/OOHQuFPDjL9LNUv4ivxHv4Hmsjh4n&#10;A1p98Ws9pNY5/xV/sjp7ZG8+oKweX7ziaw/Umx+gbS06u86rPLkKBhUIwheP+MtrQ3POT7lgnzXH&#10;T706c6nNswvmmz+dL22+rXG+s7kX1FMPbJ20NnoB7Isx8v/x7hzI20+6xRk0Jvk8s54f5925Bzqq&#10;L+z7WXBBt4Jxgn/9TLi3A+UL8IGAXm/wVVfQT75AX8G+gHfjQIE/EJQ0rv5k7EsFe2nPnJHuK/Lq&#10;7L19pvucffuoPdtgb50BdPa6s4CWvteXzqZPrA96695zTo92lqR0Bb1ibY3vzOCvThue5aXkir7+&#10;xnI/kp56TT79pu+OgUfziV92Nd1Pj6Ex1+SIP/2HN73pSzF60pw7y55159n5oXO8tewcoyFP9zl5&#10;qP5VeHwen9ft8wgAvuBDAVFOIF/5zFNkUH1lSLEtopVWh+6kpQxrW571S7YrUJycXWAggCKl0Bgl&#10;4GRyOjmggoDqKFl99IcMAqXM8DDmvjEuaMeYA8NO+TJQjJuUIs4hYJTkQT4HgTPHOeXIodMnB6ag&#10;H4OYM6O+IB9jmoOjHjgv2hlADgbnBJIzJ44zo8yJZtTNvwAgMBQc+9YqY8EhYYSAUbKmu167B52H&#10;q7oT5/52FirLM5oZzy49C22LpdMfzvLSVreINhkqL5/yla/QfJZ2ZV0szfZp/iHete18o8nBhtqX&#10;xxVf2H4QLVS+ot/8c4hueYStb15far+rcvJbsyueWw5bpw/HDDigV3S1VV5c0Ve/Key81bfulRfa&#10;ykcT8Nj2K5w86yt/ntkTaKT0Ix21jihdlMPfN9rnWPWH5ry8a1cvX3vl2t/kzzrrIf0sZdPKV18d&#10;bD/6na3MdtLvyunkgmzV2Yetjyf+gV1A12VHPzaSvXJu7B8boA0924OHsv0tYIAuO64NT+fJJcs5&#10;zVbHx1zJRD4yqNPHM6ofXmjMm30D7Wwje8xOeivtl37pl54+97nP3f4WoLMtEPTFL37x9p9nf+zH&#10;fuz20zPnXRt77Jynm82vwIYx8Sdj6yXferde5DdXwCN6MBc8tPU8gDz+kG5qX+oD8sZrfZp/QUBr&#10;7wxYC3ZfOR9g/QEXYOBDuegXkONDqEOD7zlGgVbt6F1irY9AnYCqoBYawQl+i5/zFmi1lvwUPpvz&#10;YV2sj7ngr878rIF6e8K34is5P3ST9TC/zpU2fp12e+BsOJf2Xp5s3vjzt/z8Z2H/7ENgsUCgN7gE&#10;G8nNJyQzfgKAv/M7v/P0+7//+7czwtcTmHO28sGMnW40VrbDPJ0XZSl6/fH3dp+U3wh8UQFA/mQ8&#10;07v8R+eRPKCeDAUJ0eqjHq0+6LZf8nleQd766MvHJFtrSF7rSmb9+Z/ktibGsMaw/BqHD2t8/q59&#10;IUP1gE6bNL/XOlmvzr9+2sinj/7RAp6Ng9bcyIW+saTmY334x/nu1td6CxQL1m0wUArWFQrQ4mGu&#10;2UVrbb3cAeyh9UNjnfDHE431Ix/Ip0/Sk/Sf59Pz6u7iLT7BOMFAQbgCgoJxBQQ3iLdBvfL7BqE8&#10;9DcHv+ZrvuYGQT7pW9/61qe3vOUtt1QdOmN4lukEzxdZ7Y/97tw4H55Ne2VO7XXQbp5o9DF3fNgL&#10;cwZlbXjbd/TaPbsgj3d7jrZzow8dQT5940NnsA/p4PRx/OjjdE16lSzRSukze6KMFtqv+nc/ooPw&#10;SgbnsXPgjJq3cdAYq/7xoEfTy/L0qzayyuPpTxPQW+ZNzzoraMmKBxnISma68zk8Po/P6/Z5BABf&#10;8EnxrAIqT9lA9UBZUVpA+aXAoq298ontryxd3rDjUWSBQiNbihsoOIo6pU+Z5dhSiBxNBrRvq9Bu&#10;fyAHg8Q4UawZa4afw8+BUMdZUM454kww+jkOHIKcNnkXDM4b9JMN8FMBvPHUH78cFPxz3nImOBHG&#10;KlAojy6ZCjoCR7FvjH1DZFxzZLTNP+ddOQf+hHVkRDLIYJ1h9wNfqT0J9mzzoXJ7D50beWep83Ri&#10;6YDhzDE4EZ8cxoW6bYv2Cmiih6sx5MkVyFnbFTrf8VgZT9oroHdOc7DUla5c1S/fxmpO8p35+C2W&#10;x4l4ytc3uZbXjnuFeCTTPdrlDckM2y4fr3hXF7atMeu/qO/ipW2bclShdiC/uu0PK/MVVt6r9uob&#10;R74579lVt21h6xqH87wONh0V6CJt5qPv8uqsx/eUece+Vw/Ktb3Jn9XP7BsdXeBFnv0DeludVDka&#10;fcClAg/tXWTYVbBf9LQ8faYtXZ/tVZ/uxzf7kC0FZfz1se/OiH7Jpz0bYUzjrJzsNtuE3ljxcBb0&#10;TSaXHbZMnXPqHKrPhhnfGcJfHb4uSmyfs+xC31z8zPMjH/nI02/91m/dgn5/+Id/+PSnf/qnt7y3&#10;vpx1dOQlD1lar86w8T1jxmudIB/F3PE4U+3S+q0ux199z5Jx0dQur29ztQ6ezS6Y6o3d+lpX8wdr&#10;xx/oFwEF+eRhvzj1Nor2+knrq9zZtCf5X86aNsEL9PwofgnZ1Ak04OtCzI9pja0Hua0d2ds7fOlN&#10;vg9fp4CTNcknMneXbWtm/vwqvPlb+vg7bO9617tub/a5PIOAj7f7/IzXTzb91FfAV7BGf35YXwbL&#10;q1fGz7nxH4rxcEadK+OhI196kkwgT5daAzAfc+AHOo98Q2uUDwnKjV8gznyNhRe+yqFAVDIAOvIJ&#10;0lhvcqw+TyY0BaXQoZGm452vxsSDf2ptQd56FVizH+gK/KwNMG+8tCVz8yKvsrG1F1SUJ7/xYeWX&#10;b53xaNzoAE9y8Ymts7XUB31fpgsEahfsLeDbflt/e25+eEm16UNm8/Hsmis58UevH6xfD/LWzZp1&#10;LlojqTXCjw7o2fW8eXYE9ATyCgYK0Cmr76e8An+9yYcG0Pcmn/SrvuqrbhDo+yt/5a88ffmXf/kN&#10;X/mVX3l7PvER9EsvkMHzSdcko/la69befNqnzl/nxfmyTvrq1956hkFde6YPPtaD/sPHc+Fc4YEW&#10;P/uv3LolVzyVpdaRTcHLutK/dBTdol57oFfpIPrIXI1Dp2R3s2N0FDrQz1ieF3NIhtqMaezshnWM&#10;D5r0vz7pd3XZDzJmw7ujpcO725mLZ9daW1fy6ZN+vofH5/F53T6PAOALPjmpFBJlAynAUP3Wpci2&#10;nIKrTvmsi26VYfXSc6zkCSnlkHKkDClmirFvTyhHTmwOLEV39sWPLAwIY8PocBIYmpw8ZQ4DY89J&#10;YNhzUhgjRrxvbzlrnDZORA5cwb+cCeAQ6Kc/g8lw4sspMAaHRJs64xiPoaPYpfpoQ8Ox4DySE0+y&#10;GtPfvDGmNbQmrQNDYW0Y8wxARsIaMjRr5KwTWLPOSvuQAdwz0x5C+y1V1i7PuHUO5NWF+ERXfX0q&#10;1z8sXWBMtUlzEKRQ29lfvr7xqb22LVdXffnKEC9p+bNvdecc6r9yb3s0S7c08tU3/12H6F+FHSu+&#10;8QLl2rb9RPzk67vY+u131p+0eDZ24+9YQdv227aXIN7bN15XPCtzCOVLlya6U9YvBckUtn7X5URn&#10;J6An4+pEOmede85lY8T/ik8yhGSrz8paurJt+5v8SU8D/ZyO3jxd3QVFGj09T9+7JBTEYR/RrR2k&#10;c7Oz6Wr1jYGufZV2KQF2AL090wetdnXo6bS1H+jSn2iyI8rGlo8/Xs6jM6COXdKuD9ou+i5peDd/&#10;eWOgg/Sq8bRbE6kxXMi9UeFnwJ///Oef3v/+999sqsucs28Ojd08yepsks2lqzOMFo3xjUt+ciqr&#10;109efWuCtzy65ZHM0n0Wmkfrp711x0NZW/X5R86Dve/SKKDQF6Qu+tDfCwPBBm29YYKeD8GXQKsv&#10;Xp0pfgY6eXXljYVWnwIU5feNJAGMgrRdbpXxMB9+Uf4Sn0rZvMyRnuIPdQ6sEX9JYMq62Uf/IMTe&#10;etPTm5/+ltgP/MAP3N4i5DcJ5PH50NsT++Bs4YO/cZ0V/hvfir/F/+J76QfGMxYUmCIzyOO356Vg&#10;Gx8Pb+cOb/KAefIrjcnnSxcDfsagkz0HBR+0kQM/a0L22npWjOvsdn4FVOQ7b+ZOz0crjw858zvz&#10;OZNRWVs2gg3Bp2fBPuEdtFmDAnT6miMZ8SCz8dHgZ77NQ7t+Qb00Gmk+NVmtny/H+cXADzcmOEfQ&#10;2hfYa3/tqxRaU/upr3W2LuSB1tg6tT769YU9mdDbR7yg/tbLPO0lyJu7ddIG1o3O8qx5PjyfntP+&#10;np/AX28KFuzbQJ/g3l/7a3/t6Su+4iv+P0DrWcTD87r6iU6hZ8AZISvZnBnnmKzOnDlaO+toztao&#10;56Bzt32dK/vUOVGPRqq+tbSf1lxQ1lmzptZRPXmcq2wfGZ1hMqtzt7FWnT9ncXU1kAXk6RkwdzoA&#10;L/Mgh3Z8An6hdcIX8FBH99Jf9BlZyAjpan3l0YFx9TUWOYHM2siDJxp9zI99dw7cdSGbZs70ffPP&#10;H7jC4/P4vG6fRwDwBR8KKCVEyVQOOZfPIYW5oDTL43HFL5rK215eSq4F5RcoQUqRwqNUKT/KjgPJ&#10;ceSoclopYHOMZ/mUNTBGlDyDzMAUhGPg17nLSWGgGG6GjtEr4MfJ6GcEAnHKvZXHeKHljAAng1PA&#10;ScGX07DOXY6AfEaU0cuBYJiMn0PaT5cZYvNgTFsz69I3edaH4VCXcbB2kIEKGR5rDa19Bu/cq7MO&#10;2uNF5+OqvDyqd172XF2VM+hXNEu7bVu/dYBX+au+W7dzWCxteUjWlTe8ihecZcArp0HeuS5/tm15&#10;of7ku7xrj8eJxoR9vhZX/RqnfpueuOJ1tm95acpf1W0fuBp/65Jh66WcydpCbV26YOvvIbqFPttP&#10;fvcpVHZW9jmrrTNUHV6c8XQMPUTHgDptaJanZzS+yUAeNI2TrKfcZ500Hvou7Zv8yVHPuQ/pZ3mp&#10;crSBfncJSL+r2y9/6HHrbQ/p9WyjtMsG3vFiC7R3BqLRn71xTlzynFt19DheaNLrxtOXvdA/+4Je&#10;G/rsfTagcwCdObTstrrOGzQOGmcIffbMOPiSj7zOtHZ11kkATGoebG+yoO98Gk/eWMqg3DPR+K0T&#10;1I5f62FdydMYyQvGo0f20ixvvvjFRz/jN06ykLEggjniRx7jmZ8z0OWwADH/QICvIJ/AgoCCQJ1U&#10;cEBgUPBOGxoQ3HP5xKfgHV7oChQWNMRDoM+bSb3BBN44KlAhGNFPDvXFj7zmm5/GHzIv83H+zZu+&#10;ap34TMBPso72Q0DNG34/8iM/8vTZz3726ed//udv/5zBz3n5a/w+9Pjri1f7Zhywb8rGBrR8N0EP&#10;fhcfrsBHviJZeyZ6RoL+6PlrfE7+HJ+QT0de/hyowztfUKo/Ga2J1H7jr53+FqDCu7kY3zqRX9pz&#10;1LMSnKloOlPKeJsTnuQUkPH3Ef1jBuVdEzJY9x2ns32CXObQnLI7eJgTfuZjLY1vreStN6DNb1bP&#10;T5dazwKhpeX53I2DZ4FCfr68vtLq9Wn92zvygXXRhs6a22vzbq+1kSeZ0IEz417gfiCPt3XQx5zx&#10;cY46V+qsqTHVkx+NZ729s1/203PtWQTPpucxuBO5B9DpdBAdrJ9xrbOxyEleYzVX420enfHbd23W&#10;M9laW7Aurb9y6yhFj5exrRlZrIM8xL/z21npmQJrUN4aaUt2Z+g8z2jQ4oWuQLA5kxt/Z9OaosOH&#10;LNk7/Kyz9WO/5OmnbJmycw9oAa/y5PCcpcfpsPbMFyf2pnHQpeeCcYFNQ1ddOgqy8a/C4/P4vG6f&#10;RwDwBR+KhaKC8imt8pQlpLgC5bj1lBv60urjd+JsS45kAco2BSkPlBxlR9GmALvYcGj7toXR4zwq&#10;o98x8FM2B4o4Jc9QMEQ5EPKMQUabM8B4ZawYDU6jwJ7gW9+EFvQL6hl4tIJ+goCcOnV4ZxgzPIxX&#10;jqy8sYADkAHOeJIzZwJf43EcjYOmNbFenHyGX1oQULu1aw2lXZbAGusLjEr7EKxl+9UZgt3X8mEN&#10;oXL5ytsOe86uzmN1J+zvVZ/aqj/bYc/x2Vbdvb6LV7WH1uacf32dU6g+RN84rwIe5h66PF/RNoZ8&#10;/dCD/FW/5b00yyu68leI/pQXkmFx0lzR3Wvfedyjqf9ZhrM/53Lbr/rmqIZo1EN08QjGMF5tjQu7&#10;vpVhz9Z5vgA/DjadQ2fQNZxyeoYOSh7joa3fjhW0r7xwNY8TS9N6xkvbm/zJUWfHTv1cvbQyRKdN&#10;mp53yYiGbqe/rbV17ly0l8p0fnxcLrID6OyLs4suvQ9o9Hdu2k996usMung5c+j0IQd+BS3w71ko&#10;eHE+LwEvddLo1O8537VSz9az82woGYwB5CUfecilL5mhcnOC5q5emg3UX93S1SbVnnzS8niDeXTp&#10;NR8ykktfdndtsrr6t55orcFeovFFYw2ch74E5B908ZTyDwTsvJXXTwX7qWF/b6xgoECgQJ3AqbeR&#10;+FwFGvBQF9DrHy9BRW8uefNI2TgCgfijx4M8ySglu3nbT2XBDHUCNwJR/hPv/oTzb//tv337Sa+A&#10;Gl/KWjhfvqQteOWLWnX8uvwwtM6IsnPC93K+9C9FA9rQqqMz+Yh8PW8WGtcZU5//hn/+HD2bvi1Y&#10;ws80Hz5cgUD89Esnh86t8ZMB33xEcIact84PyIfOovPifKhTdm6dGfVScgpG9YW39ZUnJ/mthTXk&#10;07aGxu5M4+Mc4tvZJKe+5GxO5pH81k57ASf7kf9tniBvPL6wdmvFH16fnUzyaKDgYescrUCrPBp9&#10;tOMnH5wH4+GLNn9enrzmCGjIg47MeDaHxjemPSYDev087z2v1sL41tuczFebM9jcOz+dVfl44GlN&#10;K3dWkoe+JZ95kwE6a0DG1tJaoFNHZvN2NpujemV3IOuBJnnIaEx0UB9jtJfNi4zOjXOSvnQmrUf6&#10;0PnR1v3EGUZvbsbDDw3a5h56ftXj6axLnbee09YK6NRk2ECcOm09K+ngzjpoB3V4GVfac9dzSaeb&#10;Cx3cSxrslTHMM32njm2HbDrezcdY6XdtqzsrSxePz+Pzun0eAcAXfCidFEyoTCnlDEDKrbp1FOSl&#10;0S62bfk/h6UFSrKAE4e3i8gGACk8iq7XoTmfAoFod8zkopwpek4KhVwwLYPPMDP2DJWUAWTQciK6&#10;qCgzkJxIQUABuP72nzzDnUFkHAvOGQdvPDg3jBbjQx75jKWxyEZWYKQYTH3IwOjiBeQzXv/1jqFb&#10;o2FtCgBaG8amIGAGo4tjFwzoW6X2YGFvWtvW135D5c5NxhA6E7XJn/SQE7p9T2w7etBXOT61V65O&#10;36U/6SrfowvapGc/2LlufbShddu66LbP9j3bF8m8dcrqwTNQfuuq335XbckQ8I5GPpzjLq/4hfg2&#10;7mL7bp8rbL+TXzTJlvy1lZ7jKOd8bv22X/W5h3VmQR7UVxefZE+26pK7OYTOXNhnVNvy4ux28QJ6&#10;Y+e5/OXPvYTkhfb9pLnCzrHyFd7kT446x76Uji5VV7nLgXJtlcujK6iVLWUjnQtnz/5bc/vhvNDz&#10;bK1+8uq0OTfoO6+dO4iGPUPXGZRqN56x8SUTW8QG4dOlCz+ygH7Rk9f5atzkQJ+tMpZ868A3ECzy&#10;dhv7Zy54OOfk1BePnj/o+ZDGt2egeUi7yJmTMpraexaUgbzK2tBFo37HVq6ODOjaCyBPtlk5WZJB&#10;nTxZ8bCG+MTD/PVvfeyB9bc21kkgr8CeIF9v7gngCdhJ1aGB/ruofAE/fdH09qA3CfGA/glBwcD+&#10;qUFvFpID1mchF1QvQGg8svuS1X/z5Y/xjQqM8In4c3wo6+Fs5ffxmfhKgob8M36XddLGz5JHyy9z&#10;xuT5bvw9Y7SuBR34bMYxLt9MsKQACBr0IK9/vqU++BhDG59QW0EXMC9y0NP5gfJklYK54aEuudU5&#10;X/a9s9F5TQfIOxv6ksO5U9ZP2jnEy7jkMreCOORH6zzjkb8qrw56ttC1btaggFi+sL47N2U+sHWy&#10;pu2tdQLjoFEPaK05+oJNBdqMoT2fW5ovL0WXHPYsXtYfP7I2LhmsQ769M2EMdNKCW/gYy5zsh3zj&#10;WUP9BNKcU32MYd7WzN7YL3y06Yc/WuedXOrJoo8U38ZWJwXj609mMC9zJUP3HfXWoPW3tniR0Zit&#10;jzr5+OBrnrt3zkprqB1dtOaozXo4B50H8uMhv7pUXkrHOY/462sfnCt1kI7s3Kbr5NFbh2Q0Jnrt&#10;6c90L3pn3hw6V8o9R3Qu/ZnulbKtkB2Ir7aeM2guyRx65ozfOOildLi8Mem6xgI6O/nR0OlQO/qr&#10;oN/i8Xl8XrfPIwD4gg/FkcKiaIDSLV+5OilFQ4HVrrx9ot8+W4aUO8iHbV+kSMMG/lJilJxvTTiF&#10;nFeOProcE0qUkg2UO4PDyGmneJUZNgYvY7hGncFlLNUzZgwDQ8awMKScgQKBUka6YF99M8DxYAzx&#10;MbaUgWKsgKFjDBm6nJwMmNS45MIXf3wZan/jxDfg5mU9OMz9LAc4z/2spsAftKbSLlqteQYM9txI&#10;y0N7GOwxOdpvcGYW226fQvvWHka77Qt1jCj6k+ak37FBH32jO/uH6q9w0i5Omnt9yHS1Rq3PtsnH&#10;K/l3DrWd2LbtBzkiz6H9uEI8S0N9T/5Lu/X3oP/S6gtLc7ah77m/Gj/Z5UN0lU8+23YF7dGdY8Yj&#10;h7M+8le00uaya70y197ZqF3ec+gZ7bxAvOlBFwU6RZo8jdU5k6prPFg5F83vnMsV7vE5ebzJn9XN&#10;6WdwIdj8ojo6vDo6HdLhoLz06qw5m+M8sD8u8i5M9sF+ORfpd+dKXRcqZfXOCj5d5J0r9dGyKew1&#10;6KNvZzXZGkO+eSav/o3R2XRO8eoilE/A1kmV66/dHF1o2VrPgbl6DrpYxrvzLyVPPglk96xJz0xr&#10;gF5d6yY1954xqbVV31yNEy15+Cfk0a9nAQ0YKyQbtC6Vdy6tNXrrZC3AucoX4BdYM35D/gKfqmCg&#10;4J6AX2/9CdjJVw6CcwJ/oQAhOvmCgvUzRsG+vpwsDQK5QF57aR/zU8xDnTm3Z9atwJZ856/AEf8r&#10;H69giDptnX3rj771l4JzLcAB6KX8Pb5dgRdnC50UDzzx48s5e3w2QZHOIL5oPDfJhy9e+Zv45QPy&#10;G/Xt3OYz4qUM5tz56LlyZjsL2s2zZ4AM6qSdO2fIuAVppOQmU/NsTHTNxXoZO7R++La+8uROXqge&#10;34JG1g/QSqM1d+uCzlrZS761tDW2t+q0C2CpXxp9le1/QWN97GXnQntz16e2vS+oLwBH5vZPuv57&#10;80j25AL1numeV2umH6BtzckcP33OfULXPuEv0AjqoEAemTtf9Usm64NOXWvenlgPkNdOjt0Lz5W1&#10;tEbmr2/7LHVGyOs8mqt8POy9M6jOOTFmOl65tTWWNcCzPp2xXQs88Yiu9UKLThkNmdIX5tt6a1On&#10;vXHSs0Ed+Xq2oOetNnloTCma1Wd0mb7ZGflTV3dnC/qhNx9rib42du+5IODj8/i8bp9HAPAFnxzY&#10;lNIigw0UClRex5MShK1Dc49X5as2sqT0FpRZoBwpSpeBFCHlxiksyMWRVLfyUdAUN4VLwWcYGISM&#10;BuXOqDBYDDoDxjiqYyDlCwQynBkH7Qyh+t7wY2j7thivgDdkeOPN2JAJGAapemC4tt6YOQuMtLHx&#10;lCaj1Nr1N316K7K/B8LRdinatwCtpTXtMggZpHW024vdo/bu3Nfd786Hs7R01bdf0Wzb8lpadOXr&#10;+xKgtefS9j8eV3zO+iuahXZ85ffZSf7lt7zQLlqn5r75+lyhsfCobvnW/1yDLwX6NI8rxFO6/HO8&#10;rmjDvbazHuS373Oo71Vbcp11J862pd96oG/ona2D5A72QnquQ1ja0L6G83yUz4HUBy86pIsDp3Z5&#10;7ZnpjOyYp1zmctadWJpdA+UrnrA00jf5Qy8XAEsvh+rp7coFuZZeHd3d5aIzoT57Gq16+97z1Vmg&#10;59P/9afzOzOnPdCvi7yyvs5jfaRo5Ttr9rrnpbOgH/tkzJVHXkoOfKSd/WQnl/7mqL21yt6h7Qx6&#10;VvkAngnj45WuJKtytNLmgUbZXLvUKcPK03zk4wNdKIMyPux+fsFeTKPHN/lbE2tkLZTjz8fhK+Cj&#10;TF7zw6OzgF5q/61LwbfFWcfn4mf1ZiW/K9+Cn5GvsW8F8kGgfL6aPQF5e9V85O2V+saUktO+lrbW&#10;yZ+/ooyPPTFfqTXNdwK+E5+JP2iNWt/Wjg+GXrs9sHZ48OH4e/39wMreCOML4s1X4yfmw+Gnv32k&#10;g/HUZr87e50/tNroabT8O2OQhUx4F/yA+nZWzCO0nva+M91zrOwsd8bNW39z5J/yY32Z/Q3f8A23&#10;VBuZzNm6mV9zW1nQWUf8e5bMa+VStiegjA9+1qU1MRbg2/NQnfnnh+eLtz54CETxu/siXj4/WT4/&#10;vLNgPnz23uxzNmoTDMtfNwZa7fiu/41WXnt9yElu8puHue06KKs3p/bV2tg3z7P1ad7m1XzJYiwy&#10;m0vrZk20kcUZsqf2Qhve+jYHMjemMaTkhupLyQ+tvXr9zbFzIDWu8QFdZ8G50A54mJdz5xw2x8bQ&#10;z3zAHDof1tr9ynzbC7KaS3vVvOOHt7XEw5mSqrPG1ia569O5TQ9AeyWPF7mzPekvOsdctKnPZvRc&#10;xit+1iU+2aj0sfHl1aXLAJ2x6Ln0It2MxnzwY+e0vwSPz+Pzun0eAcAXfCiKK+S0Sst/Kdh+0pNn&#10;5TPdvuooUApQSgkGio6CS8lRgIJZfXusjvJMwUsp2hwkRpBRoOgzxBkCxoZBCRwIxm0NfwbzygEJ&#10;jHKOpXwGlWGKb4YpMBA5OXiQxRjqyArqyIEnA8jwc1S88ccRVc+Imad14WBbE842R5xD3s9oejMi&#10;R966MSzWlZHJ6EjD7gPYm/Zvoe7cV0Ytw6ZuUdvShJMWdqzGiH75RH/VFhjoLlGvQrRXuKJf+VaW&#10;K1r10ejTM3C1voCufsvzOXlg2+SdfeDsgLpN12lZbB/l+EqfQ7ThaoxtA/mr+qu+zyE+Id7VtxZh&#10;aU+a6s/8iZOuMZN9xz/bnkO01rwzA87LOqHy9BSn2Z8l8OcB+kkPXUKv4IeHZ7qztXC+kjO8Ssar&#10;+W95gRcszebf5A+dnNO/lwBp+npT9fZRYMTeh85Celz70jlH1potYj/aG/Xazz5ADnydmfM8sKvO&#10;1l58Vj84n2xOciWbsnb99ZV3/uKfnOk89pENdsbJrk2fzjOgU1afD9CZNkZzZnfZXGOZU2OBOmOx&#10;r2jwqA2v+KGrjEd59cawJuT17OUv4Jcc64/0DIB67fLJJW9ep61QZyzyQuPwLZS7kOsvba3yAfZt&#10;O+AvSNVrt1fOGX8i36I3+IKgYG/2oRMQlJfmg+BpzM4u/gJ+eKuXj6ZxrYN5NAfroGxf8u3M0V60&#10;9/LgjAj88Jn4Zvl3+Wt8O31bG/R8tny3fC6pPUQv6CcwRqeiUS8VIOPr4QH2W71UmZzOQrI3J/OR&#10;aiOLOWlvD/fcoOk82EPQ31w7f50Hc3J+tDkn1qagamM277/7d//u04c//OGnX/zFX3z65V/+5aeP&#10;fexjT+94xztu8qOTWkOBNXLg2dluDsF+gTbzMHfpnvfaPQfWoTa8rIF6vq82/VsH62vvwF4qky2f&#10;3f5os+f2x16BPKhHX5/8e3unXSrAx3baY337or98/rx+ys5HAUEykhnSGWBO5mue0D5bB3O2PqDc&#10;s2bPWufOU2dt52Fc69N8tJHHGTYfc0l+eyjFq7Vu/p4Pa64u+cuTXR/jmTs5jGfN3EX8CsnZMAfz&#10;cj6bV/cafMyHDfF8p9PQWRP9OlPojdNczdF45tR88W1tW1dlY1qv+NVmbTtjUu3qlcmG1jPU3Sc7&#10;R04p3UR2z1Z19ihdDOq7s5mDMfHMxiUTW0oHev7IYB16FsmmT+uUXtz8WU6PJnf6FOTpUuMpPz6P&#10;z+v2eQQAX/ChGHIYT+RMVKaAKDOQ13bWSetX3y1vPaQsgZHbcgoUcuK7cFBg6zByYgSzOJUCWfqQ&#10;hSJPqUszsgwCI6e8ip/SZSi0MS4ZHFCmyFPmUkYCPeMH8pQ8gyXPKNUmn5GqPkMavfGMk7EAdOqB&#10;oWPwcjQy4C71/th1f3Sa0ddXcI/DbW0445z0l74BmNGz3iDf5W+x+yZfuf3dM+CMdHbu1W25vp2X&#10;q/w5xrbHqzMKjC7Ya+lVW/V4lMZv6U8sv+YAKy+QOX7Lsz7R9HxaZ/lzfdHW9wraGyfZGm/nytEo&#10;X9tJs7B2QV9oPUHf+i9t9FKOzVlf//LL+x7wCc/R11b7lmFlXZ7V1ecsV3fyWJqzPr61haUJyz/6&#10;1rfzA50t58Nz6nntnNEv9AW4CHCgXWDpErqGPkrn4IUHXvG+OgvJENQl867drqE8fQtLc4XlB2/y&#10;J72c3ZNuPp2dbQT5zoH0hHp00vS4PXfGXFK6iNqrdMjqfTzSS/Zq91Y/e9aZZWfZNzyVs8vK+JDV&#10;2PiQI/utbNzOPd7stLHQkcs42XXtjduz4BlA72yz+9qN69IlL2WTtZELrbEcLM/yAAD/9ElEQVTI&#10;QDb9ofG0SRvbmOrIq864zaX2xoLq2X62nn0nW/4JtO7ozIVM6jzH+jXf9qh1tVbGljZOvo8x8kHo&#10;AEEKc+75RWscefvhTPEP+FR9sZqPxYfgTwj8+fluPwtWBu0F/kBdv0LAB29nx5lV7gIL51mW79Jq&#10;Tuba5dy+dI7NWRugU48HGmsErbs18GWpQIUgh/VxBuhFvpWzitYYygI/4M+68Lf4WHyvfLICHv6e&#10;IB9MgKWADP6CKdYbLT2rno8mbyz7YG/tqzGdi4JKaMnb+UVPVpAne/vWsxM6/1LY5xecV2PiQ7Z/&#10;8k/+ydNP//RPP73zne98+uZv/uZb+t73vvfph3/4h5/e//73P33nd37nbW7ru0qdMXI3D2fXeexM&#10;gbw9QIe+M49WH32h840menRorIO1sSfktTZSYM/KO98F7qw72C8BqWyffVFvL+WtN95sIhrz9Bag&#10;PtrQqG/fyGAMY2Vb9Skoqt3+kdm8zOkK5tUzKq/OelkXawTydJHnwPNgLVtP5yA9ouwceAbij6/9&#10;JQsaMJfuDs5uf6u8820e5mBunVFob0DevMiX3MYyX+uKn/VDY2x5/OyPNdSfvJ5bZ9R5ITf59hmJ&#10;3nram54nqbGsXWessyVvvZxvPNWDdVQ2rvG0e07oTHlIn9Ah6vFZ3YRem/6eKXlzN0/zty/mg1Yf&#10;+2VM62TOeOLh3oW3NvMgn/HtX7ocyIy/cegzZ+CEejzJbszuc/tSx9JXNk/p4/P4vG6fRwDwBZ8U&#10;nzSkCCmfUkrpCtHKR795KZy8w44LFCeUz2mhKENOISVGwfXmn6CWbzL1oUApzpyHDJY85c/AcAIY&#10;NcrXGzEMlHrGlPFZJ6P6DDroS6nLa1sa0NbY8hnLjCijyXjrX9+MX/z1gfg2DoNIfg4Jo8qYM+QM&#10;OMPdxd4aUvDWiQPu7/Zwxq0Vx7sAYN/sMxoZCGscGJjdgwXD016BsvTcV+nufWdjz8h5Jpa+Pmdd&#10;OPugdRYZzgw2VCcvVb6H+so39pVc0HjRVV6a1qc1U5fc0baO2qM913qxPIK6+JEDmssCDZz11iYn&#10;8x5y6q9oq5PuOp/8z7Fy5LZv/aG2ynhGE48zv+UraD/lgJVl67btpNny5pM3utq33HxKQ323vj0F&#10;e9y52TOCnp6hY+gy+kJKL9Az9IkyR1qaw00vdU4bv3E7T5W3LRmv1vPeHuwa1e9sC2/yh07OYU83&#10;FyBZXa2uemVtlWsrMKKteudGvX23x86PduXdgy5S2VNnxV6h71x0JvVnT5T1cQ5dzuwz2xxP/eks&#10;540sxlRG53KkD3q8teGnHxrjdra0mbOy8eKvLzsMyvh0xvgCbDKYS/4BHs1JH2X9SmtzXhtDqi79&#10;Kw9dOLWjr1/PiL61J6s5W2Nl/bWpI2OyWn/z1Bed+aQH+EytozbAz/PNN8gHAXyV+RnGam305Tfw&#10;E/hXgndSEAQU4APBP36Ff/TRP/CoLVTHB+F7OHfW0RidX+fPOZTvPHaOrXe6wVzMGToznd321jz0&#10;wccYjaXNWlp361hgjj60plK6sAASX4pfJainTEcCP8za4QN8Nf0Ek7w5578O8ymtNXr8BFUEidQB&#10;3vw29VJ9jQHV8+/oaftmDGeDnMbuDKjrvJujOdv/1g/krSNYr9bYGuZLCti85z3vefrQhz709O3f&#10;/u1/ERjzX5Lf9a533YKD/lkK39TakSefNfSsWmdr3llvTzpznXFyd/7wzdfubGsjo7OpzdpYQ7JZ&#10;P3tX0M2aqSNza6aPtbaOUOCvOedDq0OnXl4dvoK+xsNHGxr7XJ8NTsVXXn38wJzs1863Z896WRvQ&#10;LrWXldHIW0/76nmxrvppsxc9u+kVtGR2Blsn+2su2f/Ojrz5+Hn3N37jN96Cgc1NP0FtwW1rYV0B&#10;D6l+XjzAm37HS19jg/Nh/8yHnJ0TawNo7Du0vsYks71Wp63xOm/WDj9jmjua2nouOp+g3HNjbehJ&#10;6weeX/X4yHs22C3Ph3X2THlmPEfq5NVZbzLga477bNo3+qeXK+gmYxrb/mgzjr2kw6yPZ0R9+ky9&#10;VB1+xiCPdv3oZnIC/j0/aPF2p2uM7nXrR0hrf3wen9ft8wgAvuBDuVBmlJP0REqL4gHl6upTW+3R&#10;1//kV3q2UWLkWTB4ISVMaVFelFrBv75dpjBz8jK0FDOlnNFgJBh+xkUZGIJkZwi05UQw6BkfRoWS&#10;l+KjTjs6Rko5w4cm/vqAPEWNH+ijnJGrX33JYpyCfORmmHM4cmA4QJzUv/N3/s7NYDPWnCRteFgX&#10;39T7L3sFAfsJjm/1M1T7jVFQzihZf/ndl8BggX1rL3d/T1jvzklnZ9uuyvfq7Nu9+rDOUeUzT46t&#10;q4wX3s1p66OVNo/oQ2uSUbeuUuumnTORU8zQ46UejfMedu3P52XHSwYg0z0YZ2Eenp8uNsqbr71n&#10;DGrfOohPaf2hsUJ00Ybqqo/vCW3x2b5XsmyfUF/p0iziFb/SkEMZjT1V1rZjn/mgvHOQP9E+7Rkr&#10;dba68OJF39E5zhS94ssBzr2LTbqDs52jjYYO4kB2Vtunxj2xbfLNa7Frdta1Xmd6Qp83+cPW0Rmn&#10;455O2HLt2Uj10aTD5UE+vd2eO0/yaEvjQc/QG3v+0kX2jq3Jpjl/9s256EzbS3rOWXMW2SpnEU08&#10;8dfP86OPlB1nB0HeGa1PZ99cyLJ8PA/kJ7czKk3WbHK+Ab0r9bzg3/j6qdOn84t3vFoPac+tVFnf&#10;eEj1lfbcRrM8GgefeCqTz/pCF8LkhO1DtmyLsjbQl/8A+SCeffVou/TiRw5r5yLZm4D8hPwuPpe3&#10;+/wTD//Mg18hyLf/HAQNH4NvoS9fI5nyN5ytLtbGk69cvnWWKjtH9spZIKt5OwP6g7x1bU3aE2fP&#10;vDov8nhA625dnV/60Tm1xtrU8bP4VvRm/pWghXV0lvBX5os523RrfqJzrs3aC8RIqzNW+5G/aU/a&#10;W+cPKpNJ8MOzZlzyWRNnyPqYnzNg3u2rdTFneyBFaw2N15jf9m3f9vSjP/qjN/zDf/gP/+KtMHNG&#10;01z5p/nG+a7ka533TKsjW89XPrH5kV1qLvYgX319IanxrJc1Z79AHgqYFgDkK2fbsm9gzclMXuCn&#10;o7WHeGvTD0/95M03f157ewXmbt7a8Y/HIptqvs3HfNOR6pv3PstorZk1THcot7Zo9bN+aOWdM2vX&#10;Oeg5RkMO87R36KynvPm0r9aOTu58ewP0e7/3e28BYRAE1o7WXFs3vIwLeJsX3s628+NZ8NzoRw40&#10;sOuKT7Kodx7wsc74qEezgfn2Vr31xLMzRSa88dKmXt4YymjIaz+skfVXJ1VWr4yWLCd9/I1pP7Kj&#10;2QTPXDrXfqSH5PGz7/YSnf72K/3HLq9tTyfW3xjqtKFh5+lS+caWp7fp3PULypdW//g8Pq/b5xEA&#10;fMGH4lkjvQ4TKFNQIaMur33rAgW05eoCBRZSmkB5KVcnLdhBAVJ4FC3lxXEs+NfPStSRhTPEQDKM&#10;ORKgjuJmTBh5ijhaqb6gD+ND+QcGjaHSXzvIa2MItENGQRswPFL8IMPGaEEGCjJgeDM2GbJkwZvs&#10;ORYBH/PxBiNj2zd9GUjzs5YMgv+8xznnuPcz4H0TkCE5vy1iJNYQtSeLc9/Kt9+diT0HV2dk+4Sl&#10;d96irW7z9s+57Ex2bvdMb1t18V3gueM3xtaf9CdaiwxzyImwt/aQY8Kh4sT2U4kcJmfC+eUwWH/P&#10;gL1oP+IPp1zm1XyDcuuya9A6bH1pzsypH5aWfLVLlZd2UZ9Q30X66DmcY1zRhJPf9rsaX91V/dI3&#10;/tIZ557sO+Zi1zucZ3jrOkfpTM+gPDk4qUCHdL6cNU6nPJ2TQ+2M5UTTTc6ZMeJ7jn+FncfVnEPr&#10;svAcLLrIwtnnTf7Qw577QCc/lz/TzbOf9AZdYY2tufNije27s6Stc+Wc2VtnC62z5Jz8P+zd26/9&#10;X1Xf/9ZDxXNtq8aqveiF/1tvajzRIhJAxBNaVMSKKIhfqAoKeMR65KBBAQ9FrVowUq0o0Xhjm7SN&#10;yfrlsX6/p3llZu3Pd7e/u89nrWRkzvecY47THHOM8Z577b3D5S/w+UI49rK824uVPAQHbzLIKXis&#10;L6EVDfjWth6sn8DrmR5kTFa0yJfexugY7V7knBH6bO7NFskA8uEgeeOpb9z64jUa5ul0QmeYjJ2x&#10;nrXFcc/myJ1MAK/0MF5rXAs/GeNpLP3VE868OEB/OpIVX3saP+vsldqhizxQ7aWG8K0/l4BqC5d+&#10;xoALQ36Lnn2wrlqjGiN/1PIHvpFv0l3LPmsveS+/ITMwn+0824f8Jj3MAbhsYO/tk1Yc5APG42cN&#10;u4qXLj5cOoih6i8xcy+Pqs+6ZICjD1xW/et//a///htlLtSs7ZLEWnTJSpZqxPyRjPaHv9oXctER&#10;LhxryWnvjbMNyFZsC9R3xl/1qldd3v/+918++MEPXr7ru77rqptvePkG2Dd8wzdcx170ohdd7YEn&#10;+fbihX7aLjGre9nbnrBd+xLkr3zNehc76JK/iyy60pNe7Q29zPNT69RHXfrhTw5j+vaiSzt9MrPv&#10;7kUXSnC0AK5nesBpb42Rj2z0oyv8anB9uNYDz/DYDaBnH+1nl3ztWbzg2b+9zMsG+mxmz+0DWxhD&#10;xzO/1k/m6kY0zaFrnL3IXM7XwmM7/sg3u/jjo2xkLbmt9y1C8y60XQK+/vWvv7zkJS+56os3elrA&#10;t30JwbtH9kKPvfJrUMxlL7ZDnxxwsxfwzFZss3bSomEMGGMz9kCXb1kX3+bxhg8PRCf5rbHeeHtl&#10;Xp8P58fs2z5pgf3J38W8cieQg5zFMx47j+Vlz0F0nCV0uuyDZ40YiZ44Kq6Kt32RQ1xtHHheQEeL&#10;ltirf//cP0/b534B+IhPAapCq+AEPG8R2XxjO1dhFUR3+7dAMKvY018oiAp2Xf5pBax+mqzIBIIh&#10;XgJzSVILBP9NGpKDpGBO0C6AWyvAGxP4JQsJqgRX4iopaNGEX4JeKOGUiCpM+ukiumQB8NCSnJZ2&#10;yUxrzHyytRZ9BZAELkmDfiVCa75kw3Yu/xTqgO0U5SUPhT6QOCQRCaIkUaHO1kH7o6/13P5VwAf2&#10;Z30pWH8I56Hx5oJb/rhQIj2fG9v2hNbEa+UJ6HWO0Ts49ecnfJP/8S17wy8UWvbPr1P49SHFkP0z&#10;rpCq0OanbFwxwOanvVcuPOnATk+yVTqGU7GTHdYm9cEWLa15CMKzzvPSiVa455wx57Mz2nP9E540&#10;F0RvcZcneU6cnQsaP+Wvv9D67N7zQnML7Q/Ix/gBH/As3ohn4kOFvpiVj4kp5sQUsRB+frI0+VFj&#10;AO9TrpU1SDftQzbLBk+CXbs0wLP8EX+deVAuBGJysaDCvljtudYaIF60v/xVPCr3Ofsbv+HAtXdw&#10;+Jd94Csgv8kvzEUvfLkK8DkvTvDW17QrB1z+yn97SfeyagwOGemADnr8WSy11jy/Ro/MyaVPP30y&#10;owHHs1hcTiVj9QJ6p/8toIkGfLhkiX+66xuHjw787N4zWQA8+Ggkt3F8tJ7RiZ61+JC/F1VyAzY5&#10;9yqdkx0vNlWHyDHqCHYw157Gxz6V+/kD8MPWLgD9NoG/Laz1w1igxlBb8D3rtWoMa9QZ6OFBH7ao&#10;7aW8OMUe6Uw29jv30DhbWANfnz3YBc7Gs3KkNfTNX7qMyAb44Rtd9jROl9by0WqwrRHxtcazS5Yu&#10;olyu+AGtvE4+umrFZnzSEy/yAPLREV9+j66azoWJ9WxmLXtkEy0d23vr1HJoqBN9u+9DH/rQ9R97&#10;+LVel31+zdevLrvsQZ/s6pDv/M7vvLz85S+/1pTmXBSSn2z2h67k7Qylh32gSz4EyEp+9ko3ePmw&#10;58A4fK3zTe5+oM2eXbq53DK+F3hq7eKH5/bIMzp8Xr/1WvvXui6tgL55+NH0jI45a6LPf+x/vscm&#10;xsyRDS4+oLiGDrp8wJrsySZsyRbskA3Zo3l07EV+x7Z46+NHVvbKB7MFOehGd/tpX+FZQx51qMtE&#10;0Df37CNZunAlM3pa9PDMD8yvfTobgWdy8AEtGujip5/egC+l+/pTMUofTrhs1TnSokWuaGrZztjG&#10;S3KwnWdrO0v5pzl+SL/OnPF4Rx++tXKwdyg5Nxms6yyLQ+KImCTnen8y5qx6RpcvWEPXcn1xWDzV&#10;4uNse2cTk/WrATzXX4gOGo3dP/fP0/a5XwA+4lORsAWDoOR5x4IKDYGsQiyoyILX2ofoNFcwDAS/&#10;BQFRcCzo9ZMNP0Xu8k8AEygFX0FTQL8FkqyELMkI+IJ9yQAIuiWaCjwgafUibZ05a7UVQniTAZ9N&#10;wiVJRYMkKzEqWCRHc72YR1OyKLnQxRh6yYAf2p7Rr+jwjLbC0CWSViKW5PGKD5t+/ud//uWLvuiL&#10;rj+572/y7LcAzwvATT72oJfJLv20xvXtZ3u6e3/LD9ZfFvKFEx/c8reezZ/P2vVV/aXVHJCQgbFo&#10;gOZb1/OOraxkX79mc89aa/iJ/bBnCjEFl5+c8g/P/MPfHfITeftovMKR//EPfsreuw+37I/f6gJW&#10;B8/0XTjxjWUbUCG2QJ7ODqAjWJwTlqa12uUVvaV90jR+8tKP3tLY51twC2f78WlMG4SzeIuz83hk&#10;a/0AXmNatl8fA/bU/hYP9eGLXXiKP8UFPrZQEdtLC/r5JR/Sz4+TIx9IJm16nLqZ16b/2sC60w6L&#10;ez6Lp4BewbP8KQ7b843JWjFg5yry7WmxQTywr7XAvhc/7HE+BNpnsabncMpPfE3rxcfeo82H+Gzr&#10;5dVezjznA/GJh1y3eU+u4q+glydro40fuuHxFbTMxfuE5AgHPWNyLNAPF79yL3nMwceneiLd4aZf&#10;OqG/8dUzm6MBN/zAOP2rQ/DRJ4PWnH5nWT9bac1bhz+In/NMhnhHD0/j9ox81sSTTsaSO5snN5pq&#10;BZd8Lv76td/9RyDqCrVZF0/W8DO+mY/gbYzvBnyVX8LfvU4XYwAN4/Tv5Z1sxuhFF3pYz8fxMq9+&#10;chniskF9JB6iQW92tC4921tgvj4a9r9x++GSRO7WyutqMr4pDhuXu60xr07Dl5wgn0Cvfa51AfOK&#10;V7zi8spXvvLy2te+9vLud7/78uEPf/jy3ve+91o3ZDP2YRe09NlVPOgFv0tXrXoPDr3p66LAOPn6&#10;JqC60d+D820vv/751re+9XpZaIxM6tlqYbbXsgu92KMzgz5dtPRjY3rhZaxxuPlz+MA4+l26dRmn&#10;pvXcZSAbVxN7trculYyT01w0rLUv8mCXcNEB+taZx8uYNer4WmNw8Etnew702SIe0VDXgWTT4hVv&#10;tKxHLx9wTvkG27CFvj3WDzffYSeyqRe15ulOBs98UEvf3kHISBaXvX7l+6Uvfen1230uhflX8mqt&#10;JWMt2migzxZ8Bi306Wyc3eHQ0Rp+Qvbdb3SqbYtP9p7uxSHnZNviZrr3nP+LFZ2J8PM1a9a/8CRH&#10;vAHbGwPkDDw3b63WfpOf3nQwb07sIW/yiGvFNyAmwUnm8qdzC9842Y2Lo+KpH6B4N+v9zPkv5wfG&#10;uwws9uFXjIVfbPCsvX/un6ftc78AfMRHoAEVaQLRk6AAHFSQGQf655p4LP3lqT2hYFmBWJAT2PpJ&#10;skJG4SLACZYCu+BbMK8okeSA4CwJCdYl2Q34kkOFrgJFArX+TObAc/TR9CwxSoAKJEm4Cx3jEqG2&#10;Pv7Wlywko2Qp0ZABwCMLqNiynj74kgcfennW7yv1krjETCZJmL39uk4F+xbrbHp+G7BEEtgDe9F+&#10;SCS9eNor+2b/7Mm539r85fST5rW7Lnho3a3xHQPrp4tz+u/6NZzkWDywNOrfAuvzZSAZA2P2ya9q&#10;2x8+0yXgPrsE9JN3BZg9VkjxHT4A+Ct67K91Xjo/YG15ypq+xtO58xs0/hA4KydUiN2aO+EWTdD8&#10;FnVAn85b8DUf/jm389EINz7R77n5c925ZnEWFm9hZTvXnbrbi92vfKn9dr7Q4w8V2uKDfr7Dv5z5&#10;Yg4QM8QsrRiDF/r2e+UI1heSjezpoq2YBp4rsLc4ty7djTf3JIgOEJ+f5Y/4WgF/C4rD+sWZ8ido&#10;zLy4XSwPv1acst/2mN35iHxTHjJmjj9oixm1xto3e9ie50/rz/X5srl8Q/6Tm+15viJHksUcWcp/&#10;ZCqP44d/frw+Z45M+W9z6BZP0cXLvDm0xVx5FV9z+Hjhw9Pacjd6nZW1CTCXPeKrn33iB/AIF238&#10;8CKb1hmXO7RsQG6yhQvYLfmiGy9j2dFaeMbFFvuQrNneeLUY/+I3aoJ+ANu3/foWoOfqM/PqCfh8&#10;qz1HsxqC36FdvZAM9k8/ubKROTaNFh2qx8jd3pqzB+lOXwAH6BcHtewSD/P5O4Cbf7GJOWPwzeOv&#10;xiILPHNwQfuHJrnxwRONzkt7Ak8L7K26Uu53Kecbet/3fd93/U+8/lGHGG9f7Em+vv6XjboIZGf1&#10;XD/ktZZMfBkf9PBRe3Qphbdf53QppA5RU7rkCNe880F/NLY+RZeO9MeHjvrZlY32rHW2zMHJDvwQ&#10;LfvrHFZD47uXddXA5lxWkdN8rXHrW2c8PG0/ZMVncaNf/lz6jZV3zSVHMsHtYsyls5q8urw/1YNP&#10;POw7YAf6Z7vigtbe5lvsw4ae28/skN/By57G0KYnoJ9LXf/0xaUfPYwlZ/8Ax96Tme2Ku/QmOz9I&#10;N99ytR7t4qS9BulBXi2Zd+/Nk7czC+Dy6fJDNtAG0QFs09nPLjsP9hktEO/acNDwzCfFiWImu5t3&#10;7qxJz+QlRzxaz170NAfH+awt1snJLvec2WKccW35vJhcXC63F1PRKMcbhx/e5nuAD9z75/552j73&#10;C8BHfAQZIEjUDwqkQB8IXoJx4/oFtBNasxDd+vgGG9SCXl4EKYVk3/4Dnq0rgAuuAnSJpyQFCt7a&#10;ihV4JZ4C/xns9eEpCCR0CVAyl2AlQklbwjMOxzP6ATxJUmKFX/IksySDXwkSrxPwJot1WmCM/GiS&#10;CX8tXhUiFR7GrZWQFRv4KNj9vZ4v+IIvuP7xbheB/QpPl4FdBAbsrTVuL+wfHfAjj30oudjD9rTC&#10;fvf+9I/TZ3bufF4aki9Yf9w1J+S7J0QjgPcQDbA8tn0+3+bLEjQf9sw/FJ5syEf4lQIKuAxUUPk2&#10;p8IrH7O3/FIxx3fxYXdnpbOjZXfQXugnW0Du1Tu4ZdcTbuGe0FygOKooauzEPdftmoWH5iv4gp1b&#10;eAxOcAsP35VzIZye4VqvT78nrTfPvrtP+ZU565w7Z9oZ5x8KdEW81pkH+Q+f4jfigPhUHNN60RAn&#10;nV/An3rxLxYuZIfmi5sbP8/nW2sXZ3HPMfLwc3GQnM/yR8wVWxXsXZxUwIMt7sUALbwu+k4wbl3x&#10;uTYoXuS7/KJcaR6PxeG7/Fbs9FxNYNz6jRvWiElkFBN7qbEGfT4SDWdlX1z5Kb/V9qy1Dl06kc96&#10;a/NVchjHi+7iInngWUcWcsqvcmQyWIcO+sXcxsnXPLDeHB3TX39xkmf93Tpz1lqzdNmd7nspYCyb&#10;kFUflBeWB9r0a1+NoeX8yyXqAucLX/7DPvY2fHbiL3zJBVI/GJTDuuhTE7j4UzuoE7okhFft0Eut&#10;faYbu6BdrvJML/Lpk8cc2T3Ti5x0gw/Iyn5dxLAFm+jTy3P08E23eKJVTWhfycVe7Cw3o4EeGnDt&#10;h2cXLOov8rCj5+yIHv761onTnvGgQ34ULl7Vdvk23vI92sbRaX/Y1X6wC1rrj3DyH/IC456zVzRA&#10;9uf7ZHEBJG/wC5dTLv98M8w3Al34vexlL7viVM/SmW7qSrJmd/JXF9pTNl1/zmfZgD2NAfLS6cRh&#10;E3QBuvIXm6udqnO1nskm321N7Ln6vDoqvGhFpzlAH/zoA4zBx0ebnvDQ1scPxAvdresAPuYAWoAN&#10;0aSrvQBsANiD7ex5UE3Hrp2RzrM17Fb+RIuPFUN6dqnnYtk/fvHtUq29BmoJ+sLLhvSjV7rSTW3K&#10;Z8iPtz3H114W12oBefOFEzYWBvTivz2nEx2di/ylebQ7A7su6FyEC8f5ab7YA8ybA51b/PPNZEBP&#10;n23JYm37g755+2EN/TqLYhHaxrTGnU8xtThannVGPffeWw3g/KLVWdaHaw6U68+8H6AD7p/752n7&#10;3C8AH/Gp0JNEbvULpsYKjPpBY423/hwTxEB0d0ywBAJYrcAXCGiClQAm+ClCtQIc2QTdArOCQiAW&#10;cCUjBZR+wRpecwKysdZrBXo0gLHowVf0SX4VFhUFErgiwpwxPCXOiiHPaGiN4SvZlHjwjFeyJqc1&#10;QPIG+6zwwBfgA4wBMlZkkEXStw6OfVGQf/EXf/H1vwL7dWDfCOwn+UBfQe9XelwOsndJS5IkO9u3&#10;P/ZiExHY/V5fOGHH9RfOdfzjFh6oWNDP/+DWP/GNpUuFQ4AO6Hlp9rxjyWcsv17/zqfZSRL2YmSd&#10;fbQn/Mg+2i9For/L8sIXvvAK+41S+2of+QZ/JT+6Z+LXNx7gT47kSfZauqIVNKY959kK1G985xYq&#10;rkAFnvHsDs71+p2PW2AuaE39XVt7a11jZDrlOvF2Ph71T9zF2/l0XLzFb56t7Ut+w6/gVOwCPsAf&#10;+IeCnb94aTPGh7x0KMy1inM+pW9O4S5+iQniGh8Ue6It9uAlNgY9K2aTozHtiZ9NK7hBz4sHjNHP&#10;fM+73hh+z/Kngn9hxzr7FfQV/LegOM2v+Fpnm1+yN7CfnvM9PtEcXP4JinvFCD6rjYbW/pVT7aNn&#10;OGdsJBc66C9dkA+ApYlH+dJYL2nhd7boghfb4IMGXDTk5l6QnQnj5uODXvp71qILsl020Wav+Af8&#10;OVrpQXb8xPN4w4umdXQ0rnZQg5CTvPIG2c2dcrWXxum/e2wef3OejbO1/ShPBPyKz1R39UNAfTWE&#10;8X5Y2GUgP7TWOjguAuU8trfP9pOO9Mquq6958rBn8pgjr/0S+7TW0Q0t9mMH4+zINi4p2IuN4NIV&#10;Dbi7Hp9kynZaNuMrWjStsRZNfTKxoxhqP8zhhbdakJzNJQcZPZtD05rk0drj8OHkJ2TTWg+viye+&#10;AFqHH0CPbdnYWmBt9k5P+2G/2EFOqL5AS66gB3pyRt/y0lavmCcHfG16ps9Zk9OHTMA4SC5AznRO&#10;X7TxAfF1IUUmMsp5+saAsS7zzGmr0+VALVm72DInR3ZR11o2ZWfzvuUWeKan+exuz9mtvQfkJFcX&#10;lMmKV31znvWN4Red7Mlu+eaeZT6rD5wXc2zH5uV0/s6GxtqX9TtzgLx0I7P9diacO6015MruAZn5&#10;CxugbU/xIyc57Ce+jT0Jwsk3t0338MI1np8szi0w39on4RaH2Db7FtcDdsaTjtmTDdHOt817pj/I&#10;1niLaeXg9spca5a/PYDrnHZpJyYXlz2X/0E4ARzz+sVg/dpqhvvn/nnaPvcLwEd8KrQruBYaLxg1&#10;Xv/WWP3HANpbdApygaAHBKiCVMWkolOwQ0NAFVwF0hKOwCyYC9TmFTpw0cFTkJW8KmQUAoKwwI1G&#10;SXeDuDF4krTELElK1BKjJCiBKgTQMW5e3zj8LSCTU4t+ybLkHZ418ZFkFQXb4quwkLjxhlty90w3&#10;iZrsxiVptPppnb1qfxXu/jtw3wbsp/nsbi09JKnkzJ79pKrkYl9KWMDeBvY46OVPmxz62vo7B1eb&#10;jy1I0uTR14LoLOx8YC0/kXTP+eiH1zNYmrVBsqcr3bPH+rLkbI5d7WnAp/ha+8fn9O13BZc9qegg&#10;Gz6n3T1XGJx7kW1X3/TcYic4cXat54Vdx7ZBz87jji/suls0QC9otc545zxY3F17C8JZfrdohXM+&#10;N1a/NScNbTi3YH1Hn072V1yy1xsXOufOtLMuxgD+wV/4TS8a/KlYI6ZV7BbfsmVypFtgLjunT8/R&#10;OqE9eeh5x8nx0Nyue5Y/ivUt8MWQcmNzxoC4As5nICbwLftsH+1v++45f9AC5xmOPhznHZ5xfb4q&#10;nog/+S/8XgbbO3u8vodW8VH89IymOS1axvHQGkMvn11/4du9hDsT8SqvwoeXvGIheuadH/mx9Z7R&#10;Jo9WPnb2tJ6D5C3+ecaD3nDR1k9GazxnF/NkVSPgLaYDfefcGnTjAdCgF/rOv7Vw0zH77PkEeFVX&#10;eDaX/MBzNmMfPlI+4Vtd/LngUxf4tp8xc/xPLutSkG3xIAOfrDbge/aRHHQkK174w01WMmjJl97J&#10;ySfIpR8+2dGqLtGmi3Hz/LEcbcw+q2fUQloxUp9sAA4gV5D9+ALaxvSLt+owOduedgbIYk+ry+Db&#10;M/H4rAnRz3f4IxnZiVzFeWBdF0Zkr14Q710m+WGhb3ZV2+Zb1sFvDd74sW+1ARtlJ3OtQ9vFGB3R&#10;9u0wMtA9+9Gd3OQlJz09053enaH8X7vjtacveyYvOQCeeHdx5lKqiyltdROZAPx0N06HtZVnNmIP&#10;+lqDDnzPreuyTsvedOwM07MYUu2GBtouFfvBm7X6e5nYhSSZyMl+bJYNPZONbdiEz/Mt+2avilP8&#10;HJCJLcmNprXJGE18yEhWOgI2hk8ec/B694BHd3Ns5lt/ntFBNz8mR2dv99lz8nXWyRlu+Lv/xtIX&#10;LmgcrnF6wo9XgEf8/k+BPdlXv/jjPBSH6md3QAb6k5Es5GK/3UO2ZGc+AgctdPChk5bc6NYv3lWz&#10;i6f1xZjOq7447L24WLs1gX6xeltz1RT3z/3ztH3uF4CP+GzSDzboBTv/WBx0G18+2xbQgEJE0Qnq&#10;F6gEt37ibAy+YClpCLQlDvyMC7RvfOMbLx/84Aevv7YgOPtWm+AIR9AVtCUvAVvQBYJzRZkW7QoB&#10;xYSkLrlLfoK7sQqJAn3FADxJU2KtUNvkinaFT4AvWDpaMuBZEgEKk4pBz3RhBzTjRe7m0NQCNMkh&#10;gbGH4t7Fn0KfbY0ByZDsvl0E6Cg5sSd79XLArvZJcmn/FtpfbS9+Qb6xY5vg1p/q93yOJfeONb79&#10;nlsfrXO9Pn8CjQUn72gE6ULngA16MWI7L078me/aD9C+r9/Zg/xr/cZ+20MFRfSBPcCb/MmiZdf2&#10;gMzpG6Bjz9N559Jzx4A1FTSgtQ9B9LWAP4Gem1/8HdPvvLZO6znchebCDY/d9E8+xha/9QvGW9fa&#10;k85DzwGbZVNgT+yP8V567HUxybnlH3yDj+QPe7bFDn5RMSrO0XP5L9/dR2BuZbTulv4A3WwEdu4c&#10;h5u9d75n/ZOPsWTw/Cx/KuTFDmdbnAWe65uvBfsysC8F+Rjbsjk/8Gz/+SBovnF4nsPNp/bZHmlb&#10;t7AxMd8rv5cvxCWyJUexKrAGDbbwHD++7jzIeeJhPk9mcbWxwLgx56vcab0zp3WOOnd7fjojgBzk&#10;IcPSBfriM7n2HMINn1zmtNkOXuuK7eitfRfgw61O0aINv31JV3EBDrpaOosf+mRoP8od/Ij/yO1+&#10;6ArkqsAP/rTm6/fradbxM3bq/Laf9BCr6JlvAPbUZt/67Xl+ad/JB+gaLX26sgt90tFeshG+7AXf&#10;ZYzLF3WbGo3fGCcnvtkfHXMu0+Dqo5ed8dJnxy5DgBgNTyt/myMLHubho58f2B/j6jmgZsSzyynQ&#10;pRIZ8tMAPbzssT4I3zi+ZEDbONvkE+TPD43pm2cfl37w8YsvUJewObCeXfNPeptPLm26xw+OsXCy&#10;FXrsEm0ygWjSgRz06jKtb+x14dclnZqJvnDV3+aMdTFm3Biae+7xJyd+8LIDiG51tTXJDPIFOPbO&#10;mtZrF4zxKX16kIUceEfLPgBjWmPtUf4H2J6dtMULNOiQPulorH20B+igZ3/YNhvTkUz06O8V+o0C&#10;MtMvf0OfTFqQLxQHo2+8Z0BuY4Ds2wdw6je/z43tuvrRD5zrYsOCsfx2+TVWHisGacUwUDzaGLe0&#10;2SJf5xPoGvfMxvbCfDFB3zw50JPj5OzytngsNsev3CjOLm7Qu5i12wfme669f+6fp+1zvwB8xEdg&#10;uwWC3UKF2QmCUbAF3EPrz/GKugq7XgQq8oAgB5qzTkCVgCQxiV5Ck5QE04oWgZdMEpRfXfDHk/2q&#10;nLWCv0JV4JbwrEMbvnXG0AYlTUlf4VBRhx+omBHcK1wEdrhks96zgkLi1yomtK0zD/BGr0Ssj4cC&#10;wHwywQPWo68PBy08JW/AFnDCZ7Og4kKC9qu+fhVYcrD/7C4p+YmvPxBc0aAAcOmYjSUQfzOwX/Mp&#10;qYD2TX/3Vlt/oaT6EOSbPW8yPv225x17km+GZ/9v+fOtdUv71hi5bumnXyJmM7YzVtHQXtvL9iof&#10;0bZv/FrBwIdPHRQxcBRr/AzdlTGb9RyEAx7SvTE2wnsh2y3sfDZtPJxbBVpzJ0TLGnCOnxBezycf&#10;sPMnmINTYRh+PJuPhv6u9ywmWO85+wE258NoKV7FD/srxngJFLecN88b14o9fKIzzBfiwc58qvip&#10;78zd2uvdj3QJ0CN7xXUF9tpC/4Rzbp/rg+wThL+AP3iWP4p4MeOMqfrmtBX+QFzxDKwr7mjteba2&#10;l/rGzBdT0eYj5vgZnxNDijcArWJ5PpUvrR8Zg4umNh54RsNzNIBx66xHq7NljXnjZHFe+CT/3xwn&#10;TpaL4VqTr5HP+dB31sqf9BSDO0v5HTvBxRtY7xk9c53ZZBGXi9PlbmN0iDfdQH3yZQ9jZGBvNPUB&#10;nuRJNrxq0Q+PTGSLVzLDJVe5xBo084vVyzO/8UMq/2zNDwj197cw8je+Z2/L+fZTa0/JQr5sSHY2&#10;ZpO1EVCndGGj/jHfXpozBtjFmFho79BAd32O3vTDS7t5FS21lQsNf0JBjYM//dFIFi3+1lpnvf3w&#10;nE7RNg6XH1VPkk+tlq6e5ePqp/Q2F0RD7eZyqMst68oBbAAneYLVD93k0sJXF7ItWvCaB+zUGWDT&#10;akgy08czvua0eFjD7vkvv/FMB+sW4KOPbzWssXRAi0211ueb6PFpa8nBP9TObOhySr/LPPZqnN3q&#10;5zfV08ni2Tj5mqef+XihgW61tBZPe0FOspEfXWvbT3145EiWLvvAubd44Umu3Zdgz0++Dvh5Z5vt&#10;wss3ycjG5tDV9kz2/IX89Ou9hCzw6GJOi177ERjTGo93Mcm4fs9wetYng/XmrAvohZbx6MBlh2hF&#10;JzmA8Y0BAJ3kKv57xj+ZyaCNZvigmKAtXoun2qDY3XhrPZuLH/5osSubgnwIffhicfFYHNWPb/kZ&#10;zdpqALG63A/OWsFzOPWBOWP3z/3ztH3uF4CP+BS4gEADdmzHBSFBLGisNQJSwXDp7LhW8AoKeEDA&#10;E9AKatqCVMFQYAT4S2glOAlKMlOouOQDCrsS1Cte8YrL7/3e713e8pa3XF784hf/fWL1DcH//b//&#10;9+XNb37ztchV2ErGgrNkAEfylqgldeMKBgVAAVzSBpIUIIukbk3FD3zFCFrWwYeHR8kw2sbTpyKx&#10;vhbPIFw2AHQ1jo4kLqmT27oTSkQVN2ztp/haSYH90cuWcIBLwH4qLnF5QfBrQV4MrG3/NvE0tnus&#10;v5Af2N/tB42dc/r5U75Wn8/pw9uxfDE/bc5zwLdL/OGA1p9gPQgPJOvqfdrGM14VIGzO707/5jP2&#10;y96ZV/Dwb31FBj7RJAdaaMBBPxskV/Y7bZO+a4sT2GUB/YXGndPn6/ccKJ4qus75k/4J4Z3PAM0T&#10;KtYWp3W73vg5Fo8T2IeMa699Ztts7ux3Zp3vYoWXBD9596LgLNt7bWcc2F9yobl72B6fvpiftrfZ&#10;EtCHHfjRAvnwaU+CbNBzdlwa+3zOn8/4gLPfMxme5Y94LGaIFUAccc6NAfNd+Ln8608M6IcjBvGT&#10;/M9zPmkv+Yu4kH9YY0yc4Xv8Mh+0L/k0HP18K7/DI79sHOQ31uabK0e04OYfxTqQPwbhO3vORfGy&#10;l8aeewF21srV+uKpPlrpoI+P9eb4YC+eZLeuMyl/9tIMspW8C2fztvVokTVe9NbSHd/OE7w969pk&#10;YBP4a7fiT/uiXRy2I4PWOPvmS/YAP2v4AH/iQ364J7+rC+CYB/keXONoeNbmY3gkN33YoJqIHvgZ&#10;JzNcehu3V+Igu7F/gI41dI+ucf1sll9po2++9a1lB7nUHqlp8CSDNebsORp0JROZXRLxITTpTM/W&#10;wIeHB3/jD+K3H/hW71lvXA3IT/Ahl/0o15MDfhd+4atJrc8u2cZa/EH8a8lJ3+aijQZ5ALnhZDu4&#10;6JqDhyf7dBkGkstlkblkiU+2TU5gjF0WjPMJvDqfwFhnMvn1jVVXJ0sXbPJkF3/JRU7yJy+oBkfD&#10;uwKgW33z1huzd/KwMXyzCXrox0NrP9HHv7Zv+CUT0I8/PHQBflryZq/sYY/Zlf7NsUm+nI8H6+Pw&#10;8xPP/MIce6LNr9MFf/oA+uBnX+gdHXLgDdBpz+Otj0c84wfICZI9GosToGN9QF540V85PMMxlh/n&#10;yyet+rs+PGBdci4t8mqLpeKCGKf1LB4AMdWYtdbAESdaJ16wDds6I/QS/8TR8mOAjrZ15Qx5W6wV&#10;g/tBn+di+bbFaS0Q1+sbB9bfP/fP0/a5XwA+4iOgCDKC1AafQFCDAwpiQePBrjvnggonIOj1UgK6&#10;JNEW5BoTzPStgSsYCuQKCYFUohKgzUmw/jum/2r10Y9+9PKJT3zi8vu///uXN73pTddv1EjoCj/4&#10;/gvWK1/5ymuytlZglBAkaEmvZKMv+VfISJiStWfBXJKseDGneEDDPNkqADbhwhXYJQuJAH1j1qCF&#10;j7XAWLRAhQH5rK2oklyMaeH1EmIO7eh7plNFjeJH0pcE/VqPfw7i13okDHZBSzEEFz8A14uBX632&#10;ktCvC5WUzqRTwgHt50J7C/KjngM4geeSbvPrr2DphAv0T9wnQet2/cob/QCOsWSlX35M/2wT4NF+&#10;atvvigW+Zi8VaS5fXcraQ/5jH+DyN/PGFQ8VNs7q2rcztrKDJ9njPPvOX1ARdAt2Hh39XUv+YMcW&#10;ByyPh3AWnO0KuHBv0QhaVx8O/MUBSy+Ibus9r830+UN+AM/eFC+cQXsrNjiTxsQ0z1pgX8UM/hDt&#10;+Ea/cW2QDGBlPvUJzN3S+xZkY4Uu0D+f69P3HFvYtdvf+Wf5U9xwdoNiivFirLi70Fz4xQCtvRYr&#10;+Bf/0/YSxZ+KEfZOfOGX/JPfGmtPtdbp8wl+x4fyebzzfXror4/ypfbZc7FTm++ur7cGrF/plwuT&#10;kVz6zg0QW5MTmDeuhS9eisFBMXnPSbm6XO6FuTzbWQ7ggXJwdsSTPuWKzhxeci057A+Z4NLBev10&#10;Np8e2aYWvWTWZx802l94fAPYD3josbv8LY/7xp/8vv5EXvh8bfN8f54FPTKyjXqCDfTpxA70b1+q&#10;PbaeIAMgI9u3LyA8erQ2e9CZXPktP6MjyE7ZTIsGmc59Np4PGEPbWHtmvH1gs85dNDsj8Mwbh5+s&#10;8Yku28jbfTNMjcifuoxxJq0DdCcz0GebaGWfcOnQeD7CpvTvLGmtrw5EN/ntm7/15z//+idTfgCs&#10;pu2Hv2StRo4nXuillwsu5wPtLpU804ms7JJ/aNEiAx9hp+wJXwtPnaq+Zyd1fBd62i7X4oumtYD9&#10;tcbQwp+8eJHPOPnQx0e9pUXHmP0wlt+hlU7NpQO9yJ5+7MR2wIUgGcnaxaAx30bV5ied02zquT3N&#10;r+1ffkcf8+FZg445QG6XjNkf5EftN32zUTGNPPDQA/jjiQf5tD3HH+Tnyb7yg2KTtclpTT7sOZ/q&#10;7KKBZxBfeHQA7Y82uwRkgZ/cyZScAE388D15kXdtX1/sETfri5Hm0cbXes/m0MCXzPTVx8vc5nPx&#10;q/xnLfrm+KsfLPA7fMr5YrFYZB0849UMWs/mPesD/Z7vn/vnafvcLwAf8RF4tuC+BXCCgl6wYyee&#10;9lwPBC78AoVbcI4JioKUINevnxgTNCXYwLN1+ElyX/VVX3UtClxOveAFL7h89md/9jV4SsICpAsr&#10;v/7xF3/xF5ePfexjl5e+9KVX3C/90i+9Bvuv/uqvviaUEpBkgk+BW7LQet4EYsw6SV8SlYwk1pJv&#10;ydVzY/DRBxVA6AL9ntGXMEDJA0gyJczwJB/gubl4oJfd8AP65HRBqjBRKLoAZBP/FZhdFQf2zq8L&#10;s5P/HAzM+wagbwu4BOxXheyZpFORvIln+yUq+2Jvb8H6yAmnDwFykjmf0DYWrE/2fM5vf3F3Ph4A&#10;j5XDXPLRI93PFjgzfM2e2hNFzBacfIevKGCNa9tPBahLQX/vku/zD/bMFlrPC7ds+5CNOuMB/zhf&#10;JhoDT8LdcQXRCbvemnMuOMcWD1S8VWyecIv+YyF+8V7+PaPPdvEoNtjLXjLsqef2snMNn/35zu7Z&#10;7k02vMUfT7DzJ4TfGrDr2C0bZseFnQvEzkDsLA7t+M6d4wtLD+6z/ClOBp3djZ3ajSfhddb5Ur7I&#10;psWOXo7sOTw0xG7guT3IT+y9Z/ujzw/Ntdd48M94F1OMbyxBSxtu8ufr4hGZw8nn8XVG8p/1Rc/G&#10;6SPn6fO1cmK+Cy8arYtGZ6LnAA46cqXzKkZ3np1lcdqLGXC+PYNepOEWy7XFcPZHO9mTidx7hvC1&#10;Bj4d2C/Z0qn+6qm1vtpCjIFX/tK3N2wtV7vIk79d/vmtiH6wB5886MFH27M9ya/QpjtextpzPJLb&#10;mDX8wpx9IBdbVJeggx58eqYrGubSiU3ZhC/Dz6fgGk+W6h+09dEgOx08owPPePYnJ3qeyUZG+IDM&#10;Wjbju/Dh2GvAT8xbo96z5+igj0974fLIpZoLNbJ65j/ZAJ982bM+0DeW77AHWNnih8/ikTVbaaMH&#10;j80Ae9DDZVqXVmpVdW2XbvpqWBdk/BkPMpGdrenTebAWLX204bbvzo5x/NjQWjjGgTGAB15dyJGD&#10;3br8Iw+whr3zCy36+Jsny57PzmN7h3f6w6tuRweevTPv2XxyGmNH80sTX/KxlQu/5DDGjsbpg5a1&#10;7avWM5r2ia+JifytWGi889fetvf5DWA/8gIykc04HHtA3t5J9sKTTPaTPORAt3MD8APGAnj2Vr85&#10;uNqVEQ5cdqMnWewXXvqLrw8f/9aSO78I6JF++u0DHvTFD210ADp4guWpDeeUO5uLXcW3Ypq+1j7J&#10;v/bJWuvg2MPycbGFvmjDbZ3YCL81crG4bJ7OdIfnXau8CYyV/z1re//y3CUgSA5r7p/752n73C8A&#10;H/ERsAQeoB8IYgW0cM7x+gW/6DTfMxDEehHQ1i+pLQhK9QtoAqAi1KUUwEMQBAK7QCpZ+ccfv/Zr&#10;v3b5xV/8xWv/h37ohy7vete7Lj/1Uz91+cZv/MZrsEXLf7vF593vfvfl4x//+OWnf/qnr/K42FL8&#10;SvqSkuBNP4lDksBHMDee7pIIuiUuuFu0KD4kVInJmMTqWWEIyC1BoS/Z0kl/9StplYQ8lxCBfgms&#10;JEXGlQ2dpU2/6AO8JcyKmpKy/w78BV/wBddLPj9pYv9//s//+RX+xb/4F9fLVHvjRaEXBi8P7Bj0&#10;N4MWuhwsIQH73Qvggr0KTl85YecX8sFbkJ+e49YY7xyAxs/2SYA/2dKHriVqNlh78KndK/vAb/hI&#10;bfsE2kN7bL/5wMqZ7vjH9yE77fhpE/7e2SajAgZsvzMRbs9B67W7PrzGdu4c59v5N+gZLI6zEsBb&#10;GuGA6ITT+C15FnYevja7s6O+8c6VMyUG2DPn34uAONPLg71LBmuzf/aqXZvEF6TDyr9g7WnncEHr&#10;s5k4Avb51vhDAIcvFpOMJV/zi99YsGPaZ/lT7BAf9fcZFD/7VlZQjAHmnWv+qV2/Eh+sFbf75hcw&#10;Zr/sQb6xuabW+PoZ39LHKx/2jJa5/ND4xhhy5KfFrl0fjXyjnFifPL3kaQF5zeWL5pzJXojFV89i&#10;bb6X/J0J69ASa8vj5epiMuhF9BwrhuPnvMv72j37a5dsmG5AjBdH0IFvrHObXbJve6WVF9JP3zj6&#10;7G0dfPZlaz5Tzi6fl9PR6nIADfsD8j19di4PtU/6bEd+bXumNVYdxK7J2Z60JlrG2dBaOmizuXWe&#10;ATw01V7sZf/In687P2i6kPHtK3EYLjrkR4MftA7wm3IyuTyTCU57E0/7Ss58jW7AHBs2D98PpV28&#10;8IPyQ3ZgO5Be2XFzPhmSMb9NrvBBvm08vVqbfeHjC8hARnqRi230u8Ais5Y+XcBZQ2f07QFd4NGT&#10;zukGB6/OB7p44ZtuAC6c5LDeXpHB5VmXkbX2M37oWh+t7A/a71M3oI9fsunzITTIRi9Qvzn709mj&#10;m3mADrnpjy87kVML0I8mOta23hwd7I09sn/oF5v2GfBv5wI+v8lHtWtbvMhCtj0vZMxO+ubx70yj&#10;kx+hC5LDHNqnTwKybzwrJsDVkoHP1NY/+Rizpr05gb207WP7y/7pQle2QIe85O6M1ZJJP52TASRT&#10;Ni+WlqeKMeUzukerdWyBDlnIjKf4W34XT8Vi+bd4LC97zzLmfcp7WO9ZvTdpvUNszt93LPPGtbvm&#10;/rl/nrbP/QLwER/BquBV0NLfYHYLmhf8gnN+6RQMtfUFvFvQCw4okAmGgp9vmfnWmWAooArggrxv&#10;8/mV3//wH/7D5bWvfe21ryhR3L3uda+7vPzlL79+u+07v/M7r38PUPA3/4EPfODyvve974pHB0nC&#10;f7ySKEo4EkDJ3jo64a8oFlytK8iXICUwuJKQxKpgkVArMhQNYJMRnvCNATwlIjQD8qAfD22JSx8O&#10;HazVh1Oi9awP4NJPv6LDvHXWl2BLnHhIWhKGPXAZ6NuBvg3oBUEiYg/jfRuwBAXsXYkM7ItqF18l&#10;rBIVXgvGzK1/BOHonz50Qn7GB/PDfPP0y8U55+vXor3yJk998ufP6VySl9ADY3zM3vGNiirt7pV+&#10;xSnfgU9GPPHSorNnjhzZ+bRxttHWT7/O8UJnXrvF0IJ5a3d9cxVCQTSWzjlWf9c5exWYQet3Ppx9&#10;PqH1yze5V/59pht7ZUdr7EdFv/MPvDgrrDvjisH2BkQruYPVGxh7kuy3xloXbGEOtrgF+ua1S6ux&#10;xb/V73npRScayQDOtc0nm/ln+ZN/dTa3X1zsXBdTxNzylBisD8RlMVuM9sMbP+CRU7/kS77k8oVf&#10;+IXXH+wYMw8fTb4pDvCjcqLYJP6ITeXiYpNYZN/yaXGkmKNfPOD3e07XD7aPXtCcdQAta8m1MRJu&#10;vgbfvHEAxxmU25xTYAweWdAlH32N0RW+c21NMReY05pnD/PGit3G5HyxoBdrrRfTaAK5ly3jr03/&#10;9EAPLnubL150hlpjD+DQFX42gUev9hS+1r6Uh/ITUF7X51flELjyuBxmLTnYlz5afMiAN1t1yULH&#10;7EIetnEJIj7Cy87w6APQ8Wyebc2jlR2Mo+MZvn3P/tmJvsB5cU7saxdA6POf+NgDdNjRekAnc/Sw&#10;f/gZh6tvTI3n8glN49agQS68QHpnA0Afz/HPTs3DB2jCMbZ7Sl9tz2xPZ20+bx1Z6Jm/AHPx9gwn&#10;XfEgWxco9NTaKzqmk77cRndr0IgOmeCYt7Y9Tk/7qQ/IYE16guy/a9DiMy78srnLrP3mWnStSw/j&#10;ZNCi05nUTy9AXvTMo6Mltzbd0aVbe5fts7dxa63TB+gmoz7eaJHTenoDfTrny/rs2f7wXWAf6xc7&#10;9Z3njYfa+oA96Eym9j/9ja/M8DsL+McXfT7m2Rw545PsxuGEZ42x8PBur8MPzJ9ja9f2ksy39pOv&#10;eoajtYbebN0+rX+hrzVOpvzNGvhkyf6dITplk+xS3x54Fi/FnPYEmNeiCfDNztbAFVfFXjFXvC1+&#10;gd4fzAH0y6/Gm68euAXmqyE83z/3z9P2uV8APuIj2HQ5APQVcyfAK6gVpHb8IQgnOvGKj/6ON6ct&#10;OAlUisx+6vEv/+W/vBafArNkJVAL3JKQv0/yqle96vq3/QT+r/u6r7v8yZ/8yeVDH/rQ3/9R3te8&#10;5jXXwsELj19fFXitcyEIXACiLUijW9KUfARrcimIyaPPHhIBOSo8rOlZAaWgkJjQMSZBAfJLRGQv&#10;MUs++ONlXNKRRNemoH42rOizHq2SGNAvwaFtHn/j8WcHyQk/4wBu/Et8+Ek49P/iL/7iv7ejF0at&#10;b1d6gfyyL/uy69heBu7LhT1Ew8uEhLQgedlze9/+l7x2rP4J9gX0HG7jC3QJzvETp+d8tfHm4lEb&#10;X3LTKaBjL+pdigb9lM/+2pstiHsO+OT6kjF76Qzhv3JlP5CNQTYNP0hH0HklU+e/tv4JzZ04FUsP&#10;QbhbPIJ8MHjSczyWV/R2DXBmgH44QbyjsfqwUfa01h70cuIn/GKJmKNVqDqH8DbWobly1AfxTY5k&#10;WpzGVgfntWfQvPHAWd/nxkCxYPEa38JZW3xaiM7KE52dbyx+i3OCuWf545zyN+cU1Hdm+Z8403kW&#10;V8QRFzfirks+sdgPawI51Le3Xfb5e6++4f3P/tk/u/yTf/JPLv/0n/7T63h/2sFloXgtJqHPJ+1J&#10;/lWeysecDb5dvMhPrStP2U8+nX8EngFazgkc4/D5Xnjm0dtz0Rx5xMFyeGcIjXwYThA9bWcT3XKr&#10;Pnri68ZaII+WX4G8D1frWXyGpw9PX2ve+dHCAdYBsqaXduXPBmsLfXTIpeYB6ogA7WRDAz2+097Q&#10;077Kz/abb5TP7Xt52/4X7/JHa9EgN17inxavXtRdevRrmuKhi5suUrKNfUnH8pxn9NkAjjrKOhc+&#10;fvUTPevpbz3wjB/QJxf57CN94dDfuUl2gNe25GDb6GZrffzMh2uMr9E5XfBKH+OAr8gLX/7lX379&#10;gTPbWMdedOMXpy+Zx4+fGms+mvTDI//N94H55I8G0E8f69gXpAt6cNivC0+t5wX6uMjq7wHaG3h4&#10;5FvJRBb+YF3y6zeWj25uSb5kqoWLb75gr/XV2NougeKlb8y8dc2RH3+XREEXc/RwntoT+MlpXfKf&#10;Z86zudagb03rGocffXucbvrxbG/ZwXy+0F4vGOPjznUxqz03336iS5YuSuNFTi0e+PZsPd7Li0zt&#10;Efxgn5PbGSDLridLPqofrpbPwLeOTvkQGchtj+xje9k+sX0Ax7h5/WzNF7JJLZnxxSu7avELJ/zk&#10;TC6gT95yEb8PxEetOAPCqc42hx5Iz+blIQCvfO5dqbq9OGy/teZ6b4Df+0Xz6gNj2mqFxrX3z/3z&#10;tH3uF4CP+AhMApGAK0AtGL811vjO38INSgJwCoZB9M65XnAEKiB4CXIKUcWpb58JlJKNwL4tWubg&#10;ayULxaIAK0hqfSPQfwD2K8IveclLrt8OdAkoSUoKQMIpcUhWJUhB08uVYFthGUgUcCQN6yUhBYqi&#10;V7GiQCnxowlXi5+kWxFlnpzolzAkBDYBxrTG2atiE19r0aggkQQrjCRDz2Sir9YaNiZ/SQhN9LJF&#10;Sc+81pwkaT+8SHpx8LL5+Z//+ZfP+7zPu3zRF33R9RLQXvUi2WUg6FsFwJ4EXYKVyG4BXwj2eRNj&#10;frNg37JfNgx2fOfO8aDECW6NNb4tGVZuQM90BtnBOLz2oWKEvwT8hm8CvmPPK0TtDd+gA7mW98kT&#10;ZG94pw7ZAj3+uMAnO7Pg1vkP9pycYO0+Lz5/BMb4OeCD2wfh7NqezYV3a23PC9FbWuRkE7EF2Be2&#10;75yLM866vfAiYM/YyB6wHxrL45SpfsVo8BDeQ2B9BeuOL+/lYU7Lb4C1QWc/aA3YuAB23UOw63e8&#10;onv5L96z/NlY1FnkU/rOabGn2NILARCXxV850+WOC8C+9ecHOMA3/1wEuvgTu4G4Dr8f5LgIRJc/&#10;249eau0Pv9544DngI3uWds5a+82HrKMX38wfxDn5rJc7+UyOFvucrXwlP/FsHPAlY2jnp3jm/8WE&#10;8MhOh857fXjkcM7FVy29e6Gv3ws2EJPZpzW9hBpDq7xqnfFyMxpk3zNFdnJkl3QilzlgrJyAvxwv&#10;JuHvGV8ysQ9a7VH7IgfYYz+84w/8gJ8U5/iR3ECG1qIXbXIDPD2Tw371Eg7Ml6vM0Z2uyY6WOsWF&#10;khgKj772xxya7beW3eBnW22yuJDyq7Uu3KzLB/BPVvw9L93sDYpFWvJlPzhB+5IOcKLbM7lcuPhH&#10;Gv0DDXmCTejFFvrwtNnGnBzCT9gpW5C33JLv6uPnWd8aeD2b23Xpke94hmOdNYAtycI37UVywOuS&#10;yxxbgy4Crck/ydx+oalFJ0AD4OUZLh5kBfFkx2Q3zj5shb9cq8/X8gH48NIBDlw4+FlvHFjb2dzz&#10;aq5n++c9Qp8c2ZIfwTOOBxrpE3008IMLDy9jAA06th/5jJaubGYcbEwAbMX3nEUgN1RnsH02tsfo&#10;J3fy4ZN/kIVtyGhcS4bOwvIlB37afBJt69rP1QmgYQxe/uPZWoBOeAt4gPaS/c59N5atg/DC0ZIv&#10;nvljNtFnB2Cu+ROSkf5a9gfFAXavr4XXHsG3Hh260IFsfKM5utpHsbZaXCunV5OX58VkP5zRlvfD&#10;61lbf2t7fgLic//cP0/b534B+IhPxZxgdcKO6wP4YPHO53BvQQF9x3YtWgrvXngKZl1auDDqV08F&#10;PrQE9hK6RC3BCrIlIDwEZgncP0jwzxIkAoFfYtA3X5JBS5LahIWWJEU2l1e+VaEwJqcXB4APHPhk&#10;koTIEwj4FRoVrPhLvL6RCPDcFxH9XvqyLR4lMnLDBQV28vUTfMEdTklNgiNfyZQcLi7+3b/7d9f/&#10;htyvVEhMeFgD3zq2NJY98JfsS7pshR/eXjC9SPhmCfC3Fe2ZvQPs12WgF9T+ztB+S9D+svF5SaUN&#10;ekEBm/A28QWNlfQ2Gd4aY/cgnHO98daAk05j1q3cIL3ITtcgXQD6/FJBlm9WtLQv+Zu5CjDP/IT/&#10;oLG2QJ99s3ffzsSbXHBXfusVlSfwufr4bGw4Y8KCuXw88Fw8WFA8OeN8eMcqthanQgs0tzI11/qF&#10;8JMvWcm1lyzG2JWNnd3v/d7vvbznPe+5vP/977/+46DiTWc23ZY/wO/kfY4XK9GsOGwuqHAE+q0J&#10;ls72AfzW1EeHfktzIdzmF6wr7uovmN+151xj9U8w9yx/+F85UbuwMUis2TPe+QZi7flNwP6Rk4sf&#10;IE73rcAuAoE5l4j8Wc6QH8Qe+3nLdz3bt3yhsfMc9LxnlA+JX3JKL8rFN1AcBOacxXJSPpW/ylfW&#10;ipnk9ay/eZ5f4suWydGZTSa00Clvko0d9qW+nC7Pg8a1crzLKnYDxmrR0hdP4JORrPTBN7uSY2MF&#10;WTsfxj3DlxvWVuluLvt4xo+c1vMdPpJfuPiVo9kBbWAdOdUy6gT99gcv+4BfdYNn9mkP2KAaCP9i&#10;hT686iT2aG/gsltjAK5xvNDFx3N+gh/a1Se+degbiPhb3zx7ZDs+QBZt0N6TI3+Bw87mk1+fDniz&#10;PZrRtjZ76JsnU35CJnak3/qCPn12PX7WA2P2NYDXfHzIay590QDkInMy5hd0iJdnazyTlyz5Errs&#10;TVa1ItuqIfmEi019e0QGNrE2/smjn93x8ow/gINXuqZTa8lsjbFsHiSf9WyYz4F+CE52c/yfDgE5&#10;rdd6hgPg25PAPJvEx7xnskQbHl5L3zi7pBtd6EEfkO7pgCa7hVP+7uyLV8UEvupZfoCPP33Jan+j&#10;rc1ueJABD+CZfM3BszY/QDf+eJJBn2zm0W4P9Fc3dOCgbR4enObR1W7+0JIhG7Nhe3HaFmTbHYPH&#10;7uyAZ/5PNvzJYw0+numaTPpktQ/J2/oT6Jfs7YfYGcibxvENDy108cmmaMFXU1dzlt+19rd+9fzC&#10;vif13lEfREPrOVr3z/3ztH3uF4CP+AjiFboLghEQmG7NWyeotV4bnLi3aOwYOl0iFPwEqYIWEMS8&#10;1AhwClMFqoKVjCUugV7xIUGUoI2XSCUZwV5RIPDiDf8rvuIrrpeC/TRZ4pCsBHV4JQ40yNclleDZ&#10;Cz69BW+8JKkSFnoKDTItbYllcSQqshrz029ymaMfW0gY1pWAjeGLn19ZNucSjU6SDPr6vsXh17p8&#10;M8+FD13wYBt0yOXXpX/913/98oM/+IPXX03Bl83JQ47kMy6RWs+O5o2lnzkJ1RhbksnL5ed+7ude&#10;PudzPud6EejXhY31a0YuA72UdiFIhxPsc5dV9r8LwqDLq6DxLtOs0dcCY5KkFvCtnkue2vq35nds&#10;n3f+HI8fSO6V1TNIb3aRwO0xYNstoBQtfJJv5lP5nxcpF972iF+Sg437pib6+n0zqD3IzuTdoqPL&#10;BmeTz3dmO7eN6QcPxYMdC+fE5ZvFCGegogkUl4IdD3fXn2A83KXVPDno4gzwFzYwxr7OgTPBvr28&#10;eQnyzE7w2WT5JJ99cDbFlcB5DhZHa14LOvdLz1jzrdmx5wNrAj50QnN8LD/z/Hy0njT2JFh91zaN&#10;PcsfZ5Ff9ZK357ExOHzW2RU3inviizMPxFhnfi96xGMXf132nZd/codfC9a3vrwjFnVu7JN9FpPs&#10;VWercf5aTICfH7feuHm4Ypacou2lCy9xDZSD4ABnEuiTSywE5W5j8p2xfAtdsqKdf5GJPGQpBgA6&#10;wI8OSBaweVF/c72xagAyyov1w5NLyUk+fPS1bEEm9mEbsrEZ+RvLnlrzwDrr2QxtLZrpaD15/daD&#10;H4iyM//hN/xFDrDP8gB8cqHZXrIZvVys+Uabb32xjfFiBV5koKvYqBU/yVLeQotc2ZRMYivbFFvh&#10;m4NXDALtrzG82Roe+5AZjvn2nB3YGg45gLVsYU34xqNrLhmrbcieLdYvknNljQba8OIBl/3yBXIZ&#10;B2iB8NIz29XCWX7kgqutjz++nu1x9PIB8tM9/6dXNJJ5eeenbN03/oD99U1L37hUc+T34aODPp76&#10;6ZGudGBf+Nk/GazTt8Y4ncjoORxj+uGhSQZ25UfsrCWbvhbQoToJfvKSh72Sb8+wfrKQFVhnHK45&#10;z+iBpWNNuiWn9exOz3QzpjUetD9a+wfsXf4uTjm3akv0/9W/+lfXuoQs9ll8QBMsrfYDZPt00G/v&#10;4OcznoG+eKM1by9W1vBr0cpmaJNl6cNJLy16bLSx1d5kT8C+IHsH7VkAF4/kC3bs1pw9AfrkA4uz&#10;uMleDqke1oqv+u0ZoD992NuzNXDkbnlc3Sm/y+v9UF7b5Z1YrY4Xp+27Zzlevo8fWbSeqxGsD6oj&#10;7p/752n73C8AH/FRPIKKx4dAcFsw1tqTxjnWGkFO25yAB3qJ6YVmnwWpAp8C1UuNoNflkaBWEJW0&#10;JHpQEgAVAcZKwJKK55KiecUnGgV1iaoiHY6ERBb8BVyy0Y9eJTpr4KNtbfJEpzmXfP0tGEWIn54q&#10;piRt85IauoI3W5Vk2EuA9w07P239tm/7tssb3vCGKw2XOOTzK82/8iu/cvnN3/zNy+tf//orf3T7&#10;9qPCnz4SGzkU8m95y1sub3vb267/RMU/SmEfsn7DN3zD5Z3vfOe1wKNzSbykC4eN2U2BVLLGjz7w&#10;7A25fYvEZWQXgv7mlF89cynoohJ0OUg/bS+qwJ5r6dnllUsrYE96yQWKIbBjOw66cLsFvTjrw9Xf&#10;tQ+tbw1AA/RsDRnIuuBlq8u5vj3ZtyT5N9+0R2zKnltE8Ul+wjc8N1dBpwX2Da6xzgOf0aLJf503&#10;8pGHrHQhvzNXUVJhQq6KCNB5Nd4ZDviw/e/c7/nvJTucE+DdijVBc4uz60+6njtTC8bITz8yOxt8&#10;mY28KPiWg3PjhwXOrDH2hps90CcHKN4V8zYGihPFmBPs4xbSAP5CeOHULk7xKLzFBfHYOTqf44Fx&#10;PlQxfIL1S78x7dI88Xo+x2/Bs/zhm85J54zfdd7yv85nP3Qo/hSvipViSzFVTD4vAMH+TUB/0iEQ&#10;o7sU7+zm986RfbLf+SB/N2+O/+/Z2DNZDLBGLpFDxCW5Wq7Sil378ifvA3lI7pFjndniXjkYrV2D&#10;HjnJSI7OrD7+ndX0gsf3resMVEdoVxayJz/eySXmdgFBLgAfPTzpz0ZkyE6esxFIvuS1xjPojJAp&#10;nnIzHuUAsuLXWSMjHGs2/vEdsV8esNfkwGPPKFvYH+uBZ/ue7ctFbLO8AbxiQvtqnl3hVzOYww/v&#10;YhlccrMjm6Jn3BrgGa30bq/R1s9XyMxGnq2zJrng4puMjaNtzj6QRx8PvMiqn+3xyl4B3eQTdaZ6&#10;TwufPulLDnh8KLtkU6AfNHZrPFqe9cmqzT/TJR3Ts3XtJxz9fNwc23UB6KJJbuTb9Fiwlp3orh9P&#10;LbnQcdnL/smdDnjCW9uTTWsufP30whM9tgVqVtBFX3UPWeHZezLkA+hle7qC/ApteNr4kos94FuX&#10;7J7h4tH+okV29rAODt7w2YT92Sl7ecYjXbN9e6rNPnKBur+47uzmc2KE+eoTdONHZnKmv2fjzps+&#10;wGf3Ucv/ow86n8UILSjmp3N7BehA/gA+XHFIbPMML7sHntuP3Ru2BM4euxdzs3/7BVb2YMfTcfVs&#10;f5pPx4XisnV0X9uLrewPj55w0GRf/oS/+fayXK7uLuejY27zvlgN9ssG3tP04eAVJFP00EcDzfvn&#10;/nnaPvcLwEd8tsjUXyigbf8h3B1vTX0gAAl+BcddAwR+IAACAargKUhVmCpIvcy4BJLsjAvugqji&#10;v58gC/q3QMKQfBUCniUZiUWRIGlItOgJzubQFaQFaIlQYO2bWVu0SwwSmTXw8SFLRSZeJSeJSkGi&#10;SHGpA68LwZe+9KWXb/zGb7xe1KFBFnTZiK4uaFwm6fctOjYC5EBf4c5WaHzlV37lVVb6+KafS8Dn&#10;nnvuCv5BCv3o9aIXvej603y2VUjYCzYikwtGf7/Gr/Sal1QVVi4g/82/+TfXSxE6+Acriiv7QA4J&#10;uATNBmyLFyCTXzXzUvnpn/7pl0/7tE+7vOAFL7heDnoBdSkYeDkFXQqmNzm19e0L6EU36MKwOfbp&#10;0m0h29KxS7vzws6z+aDxns235nxenmRJfn5Mt34NT9+YeXLbV/7Jb7IfvwAVU/mJoi2bV9Bpe7bf&#10;oOLWXmkrMPkVvcmr7RLBuQsqOPZSUBGxkE8GnecTnKEKpR3bZ764MSMc4xtDzpgSwDtpBuSiR4WT&#10;GMWXnZt+is72fN35cPkHnGV6dRGCD/7FvuXfuH0EFYwKyS0w7as2qNDcNUFrWn/rubHG6wO0l/8J&#10;u27HyCgWNv8YOPV6EjzEGzzLn87QAv9tnB/qO4v8eV8I9hLQue6HJ2KQOAO6CNy/AeiHMy4CxWjf&#10;APQMDw008SKD3I63vrOQr+df+nCMOw9w0qEz3EsKHHsvHolZxSogzoEdK9aVY8Q4/iYWbowU24qR&#10;gFzxKzZsPDEGjMGzHj/0yaBPDn1z+ubI0yWQ9nwZtY58aKKNP9AvnuxeGydHNgpfTKFD+qGJPx5y&#10;MJ6eO0d0JiN8uPbGvqCTH+HNd/o2CX+xx8Wbcg06+p3TjQfm5Sl7wS7m8FRzaT1Hpz0MyGsf2Yrd&#10;1rbWw1E3uXDS4lMO6+IXfWCN+oUdgPpKHGef/MUastCPbekI2CY6gAzG4eXXxvHLnj2Th+7Go5Vd&#10;yiG+KUcW+0Qe+GD9OHtYp6U/We2jNlsCY2SEh7+2teiwhT6cbJ9dzVtPB2MB+nAXyBBNsrMpXeRL&#10;z+pZtiY/evyq/Jh92YMd2YSs9lqOBe0hXtZr2WP3WZvc5vDt24dADQrkaPnbJWXyAT7Bt7I5SAYt&#10;HY11bvHW2idr4ZnDm6xkYa/2go6dtc5BfmYO5A90MZ5N8pX8CZgHeNDZGmvXD6xlY+e1OlJsV2+K&#10;1Wq2ajT+i5a1aMQnevTnO+TXz8/IlvyrBzjHQfha+uRf6GYztK0nvzhUnBPf4OfP9GbDbKm1H8De&#10;GMs3ALu3f3CM4UVH8rABwOfU69SnM89/F5JTPxpwPTeutba8SEfPYrp+9mOLfM0zXGvsl3i8sVk+&#10;B2pzcdpYeMbhop0s5TMgn1Sfg/IM2vfP/fO0fe4XgI/4FHQFjaCAoS+I7Vxwji8NcwuCnoC0ARLE&#10;R7ALBMfGBCdBSrCSwAQ8P91ygdKLi3GJS1KRBCTpiqWSbAmjxKBQUQxIMOas0XpGw3rJovXGBWaB&#10;vuBLJvLRh14SAPxNnniWtDwDz4qSLs76Vp4ixjqJAEh6khY7sQHd8fRSp/WfjN/+9rdfL+jY/Id/&#10;+Icvf/VXf3X5n//zf17+7u/+7lqguCj7B//gH1yLeYXn+973vuvfKVO4sUPzn/3Zn32V5+Mf//jl&#10;ve997+Vd73rX9Zt/Cih8PvGJT1y/Bfhv/+2/vbzxjW+8vOxlL7vaTBGOloIcfZcmbKu41eIBFGB+&#10;TRnv/gtgxZF5dpMEPdPzMz7jMy6f+qmfevlH/+gfXb8p6Fsnipp//I//8eUzP/Mz//6FtG8Qeln1&#10;4uqCsgtDL7PAWs/G+2ZLf+zemPkuFvmT/q3n/A10abcQXmB9l3nk0DfWcxeaCjX0wkWLDfgWXycj&#10;fEm6l0FzFREVH/lhxRb/Z/M3velNlx//8R+/fMd3fMfV9vaCb/FTUFFZQYUeH+vykq+DLhD0yQX2&#10;QjDo4iFQmDijCxUf6VPBcwvoqi0uFK/qL260Amt2TosvGcjV+eV3Xhr4MGAnL2u9qLEPHxXHrE/2&#10;Yh0a5k4o5p1Qcfl/AhWm1p9Fq+fohldhv3jN7byxhcVfusGJH+R3wdLecXG1Fw9zaK5dGrvF+1n+&#10;5Ltavhd45scg3wbOnvMolnSZ42XQmd4fQBS/ipfijdjYRaD4KtZ2AShGuTxEC+3OOP75fHsof9nz&#10;xsvr5K4ugFct4DwVx/iIfFhuEM/Eq/KpOeBsypfykZwi78HDG1gb5HfrU/wMTzLR4YwfZISDFlnw&#10;zIfJhC5+crtYWmwtZsDBk24bt6Lvmf7xZx/ydIayW/bpXJiLtjH46ZnuwF6I6+oLdoJnPVpyytYU&#10;+RG/4Sd8xh7jHQ88AbrG8E/OeNkHdmqMTeyZfnuOVntgfTaD1/4azw712RQeGeyBMTrDb3/ixxfs&#10;izF+Q3/1BhnNtQYkEzk8xy8/DNc83myrhZMfWQMff/S1+MfX5ZHaT/2j/nThZA6QD6Cff6G9crAf&#10;8AzwJ1M66rOFNsgfrNe3pjY9mq8F5PCMH/2MsWn6qCOAGpCeZO9iFh784hFfA3yc3+vzA3JYaz87&#10;L/Q17hlNvgQn/7N3eODNjn4w3UUf/upOsSA/tA/t/XkJCAc+WnCN7V4A6wHc1sJlB3KSiY3WdsbM&#10;sQNcrWe60SP7AuPWaulfv+d8yP7ar3wtOua0ntlaLam2FL/F82K1HNBFIFwyb2wpv4hF6LF/fPNB&#10;Lf7JAI+M5Gp+cQA+xugFL52AMXNobR0VPrsBdoJvH9onZ0ffHiUr2tpwtNat7emc/Fo86wPzZCju&#10;kx80BuDw4WSGB8pjoPi+sd68ddYA/OAa44fqTfrAt09istwqBtsbelSXsgWcam71uD48MqajeA4P&#10;TjWB5+jD194/98/T9rlfAD7iI/gUzLZ/CwQtbXg9F9DqC5BAv4BZkPQc/gnWFzQlpFqFasFOIvOT&#10;LS8tXmTMSxAStOQsSVdQVEQovIxLZnCNSfT6xiQKCQUNsEWDOXgSHBn7NpfAKXjTh14SjACNnqRj&#10;PSiJoUm+ikC/Tti3iYDATn/0FDgSmIRJP4HbCxt92UDBQl6y+OYc+/ze7/3e/7ej/+8HHS9taLr4&#10;+9u//dvLRz7ykcs73vGO6yXfX/7lX17+1//6X1c5XKx5ucPTJRr7vvjFL768+c1vvn77zyUIWvh/&#10;0zd90/UCkG3JAc+vDLtk8s8QXBKyl3l6swGbZl+0XLa4ZKn4UsS5HHQh6p8q+DVkdBR2ZOI/EiG7&#10;k9MFoMs/F3ldCroodJHp8tA3CT/rsz7r+m1CcvdrbHTrAqtLZAWTl1oXgejB7WW3l2DQ5SLoQtGa&#10;vWBUcLnk0zZu3b5MA39Ty0Uk3l2wVaCRzV6TqUvB+MPvZd4afsEunRVnh4/yR/7K5/06uG9+snlF&#10;koLGPP8CFZz2zXo88KULX+hlkP27PCBL31A0T+7VRdEC+CtI1i0++G3gPAW9iN4ao2v9cJbOQgVP&#10;caNLS+ucUefMuXOJ7rLU5Z8xZ5gNxThyVijh3ZkvXunzz+JARWRgbKFCswJtx+1L/Z1rLKgoDX/n&#10;jYlFYMe08HZtEN7iW6+NdrjRbn6fF8IHfM3LgjYI5+R9QjT0n+XPLd8P8k/nyhnzzPedvy7pnd9y&#10;157jLgCBeCNmATGnuLW/DgzEMPFObMDTWbCfYsjGE/FGy4ecD+fJ+fF8+smemc5N83zHeXUu0eyF&#10;vBd50Auh8fh6iezFU5vv5VvLS0s+MRRU4wBz8MlBHjTEURCP+KElLtDTPtiP9mbjGB5wQDVP8Rs/&#10;uqOHbzEGX3zEafYontPPXLYypk1PYB49+uBPHv5RrC42a4uVYrk5spGBTOiC9i/+QL5X32jxY4fk&#10;tnfZL5nYyjN8lzegeoue6MMJ13q0QPyN0QsdOOyJrzkysZNahK0AOaIND214+RbegF7hwaGHebQW&#10;x1r87RsZjNEnf0WDTvKKHNwFlcurLpPCix6dtMDYArzm8KjGqtYkX/p61uYr2ZW8O+a5vcmubGys&#10;vcI7Wzpv9NBmC+NqO3tofPXnO2zNRp0pz9k/feGTBS92YR8X13wqWdXk+KgbgcuQLgCNV1Oyd89o&#10;qDfh2QNz4gS69iGfFVeSHS82xa/aFV76tXfkau+C1oSDNhw2pV/7p99+pjcbZM/AfD5/+j7+1tk7&#10;51RsF8e7AFTHifNifzUY+0cLVMsUi8yxxeqU3PkDHM9kNR+9ziF6xa32mK70C9C0Dj6Z8LYGrnm6&#10;ATawJ72X1W4fDly2tlfA3O4RXslPzvoBObJFcsMDZPWc37LV+rJn9i+2Vy/qGzPXGvTIgyagK3nZ&#10;EX95wz6qr/siglyrpvWu6B3sa77ma67y2FNxuxrbWvzKOTvuuZy0eNr75/552j73C8BHfASlDWbg&#10;DG6NnXiC9S0QPMGOCa4C1jkOwt8CAS9Bs5ceAasXeZcOAqMiFV0BXrAv8VYIGZegJA9jEoW+4Csx&#10;AOtAyWOTOxrmjEtKgrmg7OWJbGSmk8QikKNb8o5ucqCnEFGogP6WmEsHFxAAX4mgokSiKOF4iVOQ&#10;09ev7vrbfxKw5O5bfJK+9X592MWPhKH4cenn8u/d7373Vbav/dqvvXzrt37r9W8D/vRP//TlF3/x&#10;F68Xd/ovf/nLr3KyOXoV/4qsH/qhH7p83/d93+XHfuzHLj/yIz9yvThha/K7vHPJ5LJJgaUAY0f6&#10;a8nTxWx2N05HMvoG5L//9//+8pM/+ZPXyz//kdiFTEUyemznG4Zs1/5KmHxFEsu3JDuFjwszL6ou&#10;Av2KsYtBF4Wf8imfcrVX8A//4T+8fNInfdL1Uo4tJV6XW9Z3AbcvwvDQdUnowtFlI/q+sYgOep/8&#10;yZ98BbyMac3D7xKPT1ccsLO95d+9iNHDnuvTT/LXwkGD//NDLRn1S/DWZhM+CdgGrwqRipPAmBYd&#10;utITbRcHzlkvi13yka2z6MKArboU7GIQrS4PA7Sss54uAb0D8t+CChd6rp2s12ZHvo8/XGez884H&#10;+ZuXAZfOgJ/xKXHBOUODjOyXjYp7nUUgVp1xrOLxHDtxi3fgobHiZVAhCiq0d35hccM78SvYlxbe&#10;+J5rF865WzjB4qIbfTzxN778F7+xhWf5Ux4MenaetcUIPg/2HHVunT/xrfOhdVb3ArAfXIh5gXjn&#10;hyNaF4Fig2fx0nnBm8/aM+eolzut/bV39l7f/oPOhfOSTzinWridIzSNoYV2uV6elBvkIHlfbusF&#10;NXpyRC+CcoZ8gQeacNC3xph1njt7K2OQDukTfvHUXhQn9NnF3tgP/W2No2l9a9F0LowXp/EiL9kB&#10;G5RHteycrFp1ChmtQZs8+Yq9smdAbOYLoBhdTNfCFVfFWOvpxFYAT/TZjW3Jhbc9ktPZnBx4k4FO&#10;xuyTGsxeoJM+1nkmN9x07lkf1Gen9oRc8AEZsr+57EnOLgzIoPbgN+qL/cEPXbTG4VmXfdEhIz5o&#10;e+Zz65fw6Lu+SwZ01Ute2vGKvwsq43vxySbtId7GAnPZX0s+Y+bwr4ZNz86KMX145LVO35xnupAT&#10;3+gZz9f1nbUu+NSD5McHPj/ET37t0g0/dPlwuXpjVH1+mZ+wX3sJ8F9/1rI1++FHJn38jds7uZx8&#10;gWf7qc/Wakmy80dryWqsWjRc9Sac/JVNtPlPdSmdPQP4aKgr1MGe2RiN9oGs+q2Hg3Y2R4fM+9sa&#10;1uizPR2yO+ALWnZia2dXXK/+VQtX11Zj8s/s2lli3/zdeHuBdr5k3p62P2jww85ua83Zz86g591b&#10;vKxFyzg8YA4NdqB3NtM6H9r2rTG2CR90BsIHbLuyPR8kO9h4Ul+rLizes7s+XwbiZbD1I13ZM3np&#10;gl9nopi/OVsrFheb4bIpOTpD1cHWd6aaqzYG1c/loHDB/XP/PG2f+wXgIz4CTgFqQYBZOMf1BcqC&#10;pTGtZwHqhIKrINhY65c+KKBWuApUgpdAKCh2CWdeEhFMBXyJXWItSWjrm+siqosABYNEL+nrS7L6&#10;5qxB05jigLwuBnzzQcCVUAIySGjkKMlLRKCEj5ZEJAnpV3joS7CALeCYKxF4phO5JFpjfl33137t&#10;166/Avzt3/7t16TCRhLrd33Xd10v95KJDC5yfANOUeEi7+u//uuv3+JjG7rYN5eK73//+6+Xgf6B&#10;iF/1ZSdzZGEPF5ZoGiML2nBcOvoVYTTonw3YQ7HSHtDRszn74UKPLuj6G4Svfe1rL9/zPd9z/fuE&#10;P/MzP3O9DETzu7/7u6/0f/7nf/4qt/145StfeZXVNwYV8ehHm03Jha9n9nNB6duPf/AHf3D58Ic/&#10;fP1WJFrWoUdWvlYiZk/73eWURJ7f6vNZNs5X2aJCDE7j9lvCZ698xT7HSzKGb+86X3DtO3rGnRvr&#10;rFdc0t03L81bj491gGwA3/yRXRRv9poueOs7T17++IeCESgW6QynswjQJre9D5LLmSYH30QPDZeB&#10;LhW0zirogtB8F4SK1douCRWrteg584Hx+l1MarvUoFd7Y/+9kDg7Lqlf+MIXXotr58ucfWEnsltH&#10;53QN2ICu6d4eNZZP3IIz3t0CdNA7aVlXzOQDQWPmW6vfPH3qG4/OzrPN0ja2z4u/40vvIbi1bqFx&#10;Mqys4SZf482BZ/nDN0EvFuXGfd7CXlvhvxeAzpOzArqs7wLQDxK8MAZynR8GBF4o+yGIi0AXhc40&#10;mvjxRfskTpXXxB17Ki623/kQP+f31tnz4qQ5OM4iH/dsfTTQF/vESDHOc2eJHcQ/6+GIy/IvvI3B&#10;nZ1oacmSj5sHnfsF64oTxQNr8lVj7Q1ZwkFLX7w2jkb6Ryv69EGPrOWDXmjptLaCyy7Z1xga6JNB&#10;bOMDxVXxEhgDxto/epT7ir8BHPLiF+CppRNZ5XV7b9/TRYsuXON0IT+bg/URsgO0PGvjkY2y6dIH&#10;cKxlg+TsGS181pZklQvUgF1suWBRD1RP0IXvoEFmY+wvr1ZvomGMTGyuTS5yWCffwKk+sVbNqcVP&#10;SyYytufw4QZ4tu/00acLQLfayzOZA3QCc3DC16LjDIBsxOZaAI+M9KSvc032LgTVleaNeVZ70YG/&#10;qDc2/hR75Hz+xc/ySfjtIxuyXfvHT+hMHjInfzX8/sCYrYE+II+WjMlvH9lGSy/fDkTDD+LVWFp0&#10;7Qmc9h1f/fiQwTia61OAbHiSi62sqQ5OxuRge/uQTPDh5qt0APygc8Eu+Tb78LnivfjthzTAD3bE&#10;eXZW28kTa2fr2BVtMpLBnDOLT7bmG53P9sRYe9Nc81rrtdGCy7dA4/hr0WBL+tNZP//1TD42Y5fO&#10;g/Fa63Yt25EPXfQDfgX0V1bALhtT9NkIeLauseYDcUkcBOKuFh4+0WBne90eGiu3R8/+wOM/dDMe&#10;PSA+b46vpoeHJptlA7zFf/uuDayNL1r3z/3ztH3uF4CP+ChYKlqCAlr9nVtYHIFR0gDbBwX6HQPw&#10;CnrRJMsG0l5qBK1e9vsJNjzBtKRcYhU0gTGXbAoUhYl5yUNyVuh5lmglfzjGuzDQD18rqfarUGQp&#10;cZTMJLaSteSEtzYgzxYPgruE3k+AjZWEAJ3paY1LsF/4hV+4XtyxETsoUFxoKDAkATJt0JdAyEQX&#10;v06ruLXWmHV+tfdnf/Znr3/rr5+M+mYgeuGhYW/sA5mMlWhKZPTBgw3pcRY6QFFUAYOPefZ1Uflz&#10;P/dzl7e+9a3Xbw+6DCSrizl/e9Dlpr+RSO8f+IEfuOIZ85N0l46+vehCk24VKVo24Ads/KpXveqK&#10;86M/+qOXV7/61VdcX6F3wfhf/+t/vfzUT/3UFUfRZx8lULqxZftPXjr6hiS+4fJfiVzCDc++wHNB&#10;x15syXb2iO/aO74koSv42AZN+roQ9ZNj3w613qUVungE7OdXrp977rnrtwnoW5EE7Am+xuwN4Jf2&#10;saRv/5wzZ8uzc0TGdEcDKJ4q1AB/r1jqPLNB510bXaAwUezzYxcMLhD8CmHfIlKYVvy7vHOhoHDt&#10;hVO/n2T3K9boWMOOZCcvXclrz9iHD3fG2agXlHyQza1hkzPe2C+wMekE9gPpzRYgG2WfW8+1QWuD&#10;7KifvYPFWUDH3i2vBWMnLWCN/dWPTuvDaWwhmrfGW7drdwwkKzjnzS3s+LP84etA3Ni2Mwx6MQDy&#10;gZhTvOlFG/QS7sztBaDLPJeA/WmDLgF9C7CXyS4Atc6r9Wg76/g6T2QTa/SdE2dT7OIf+Zt+YMw5&#10;FreAef5YnELPGaWrtvPBd/Sj52ya11rPZ6K7PKMLV7+1e76tRzsfJj8a+ubNiRHwol2uRDc5zOXH&#10;1tLVM3w47Z+10YUj9rKb+N5Lr1huzPr4B+iRJR1OP8kftPbJfnUpAxr3omicf4jBXRryFb5hjsx0&#10;oRMgC2BrsgLxdW0Ij17suDbI9nRI9nRiD7BzC9kLoIMPulq8GwvC1TdHDjmjeqT8AIyztRxdXUWn&#10;6hp7IY+oMZo3Zs6e5fNa9Z/6QT7CC1iLFltVJ+HFV1uHZrSb4xf65vNtY3J8MtYnj+dqhNZo0VUv&#10;6QPz1qCFZjhkVNO5DJNb6aL1gzT6mEfHWnLbE37Edzae9K1iP0gQR+qbE2PUAmKQup6v6VurduBz&#10;aPJfgIc9tH90pR+bVmd3Xsr1QN8e9ANAY+zIHvRUF6o1gYtAz3DQQpctow/wQwtdMjQOrMMjPsBa&#10;eGzbmV6/Iy88fePm7QF/Bu17+6vP3saNATZhJzGfHcVvdmdLcbpLV98mE5+zp5jlfNpDfOmAZ+fP&#10;WcELT/zgds5O2LMYhA/Qaa0z2l7ah/YyfYBn8uivnwP7Zp5cxtkrfHroo5s8ZCNLeoHihHHtrVgD&#10;T6yWMwCccls45Sm2LOYaywbWoG//PcPbeGw/yh36bEQPeqEnXhvffROr5fbyu711VvBl5+ynbwwv&#10;sTt+5R7P98/987R97heAj/gU2AQxQeqEHS/YFfB2TjCswLoFBdpaYHyDaHQLokCQKuhJXAJc3yqC&#10;K3ALkiXPEqfALzFIsIoXhRrogkoRo+9iAJSo9Y2jJWlLNORQtPibci4wFCWCpiAtyOKPlyLBJZgL&#10;IsWBpI4XvuQqqUlkFWLol1TxoSfaAr6iSCFlziWRb7u5CHQJBk+BJOizA7tK/Gwo4LOZREMnz/YZ&#10;735aSnbFVwW9JMKmniUNF3Iumnyj0AUkfdhFoarwIjd69NbX4kMv42yx+lfkWC+xsW3zaLuo8avA&#10;LgD1XYJ1kcae5PBrwp77u3YudtCjo/3Es75vyfkbhr7N6KKTLi768OVH7IGPi0t7Qz424ZO9qLjM&#10;c+no7xu6NLVfZHXx+KEPfej6DUxyuriks3mXi88999zFrzErkPMrur3iFa+40oTv243+MYdvN2rt&#10;MZnYw2WgX7PG2361l/yMrNlbAUQfLaA/3RW6LhIreCvePfNPPt7lmDFz6EYvm+b/+PLRwB6zD2Az&#10;ABctl7cuLtGDW8EbbbycSS150WJvQC6XoNYWI/g1Osbte/8wJx3Zswt+YIzOWs/4sClf43f4iS+K&#10;IeetossZCoprxSQxChTrNq4FxT/y1m6sC+xj/XAWd/sn/s4vhAf4EdBvvrldE66901/a4T9pLL2b&#10;P/GC5DnhxHsIt3FyPssfOYG/5rNnjlTId9EjXsgf5cx+fUhsd5kjZwDx3oshkFO9KMo5wMtjL+5d&#10;Ap6/DhzAKXd4EfFi0jdNnCdyOUf2UDxwBsUUIGZ24VDfnlcXOJvWo5WundfOJj+0Jr/MD7Wd485w&#10;Y2h09rMlPuii0VmPfuvNtwag7Uw019rW5L/4ps+uB/DX39lHDBS3xGJ2Eh/N4dUZTLZkyib5RT6h&#10;z396adTmH/mLebYF5oD95Dd8BR37B986a4ytHchvD8lvH8lJPuPta/LCz8Zg7WIOjj7Z166gvdBH&#10;MxuzEVvJxfkZkD/ITp5osB+aeBmHZ51cBeQ9Y/SxF3JV+UturP6RV4wBORl/uHKNvbOH6iZ5Sr6V&#10;48yTCd/dd/m0/spvnG7GAuP1yVFNQEbyaskSDXqggzZa+IPOHRpyNLnRMadPL7WCXCrnyr1dWtGP&#10;vHynSye/TSCOiB39VoF40cVfsaNvFGvFD7Wsiz++plX3FruMFaPEJvjiE378kH/Y33S1f/ZF3akW&#10;8BsmLvTood6zF+qDbMR28OlFT7qhwQ7m2CFbsouWjbfOsMegM5tfqE3ULGTA37O/u20tPmyONtC3&#10;Fk987Bde5CAPHH17Tl9gL/MZrTNjL9jPPgB7km2daTEATvEAONfsiDd91Nx0wd84Xw3w0RbTOovO&#10;U+e0MUC25NPCab0WDzZ2Lm6Bfcq/+Sngs+zRs76xbMWW+mjHa2UKyNK4ttjjWVucqq2/4/DYvRhm&#10;DK3sQe89v56zXWvE0nK8Z+uzj+fidLEcFMPtpTjtrLSv8EHxk3zwo6MV6/HV3j/3z9P2uV8APuIj&#10;ONyCghwo8C2c4xvwAgHsHFtYHngWDAWrCteKUgFLkOsni4KcBChRSg4VW4ozyQRIwgouibjkrg1H&#10;gSAhl4yNw1XkoCWBSMIKDf9swt99U9goQoyRW7JRDOCvAMADPTTQR6/CQDKSCADbgBIiG9JbcKYb&#10;XSVvc2i5+FK8uIxTdPgJPTnw9uvAwH/v/c3f/M3L2972titd8/7unZcyicQaCYJdJEh29axVoDz3&#10;3HOX7//+779eSLn0+uZv/uar/djXpaNfwX3d61531YX92IyOEnTJuiKlls7APrVXJXPj7Ktf8YM2&#10;mkDBSWcy2Bt6V0y5xDRnXOL3k1sXfmzwS7/0S9e/VfgTP/ETl9/+7d++yo0WW5Krf8CiIEMbT33j&#10;EjS/s0f4KRZdHvoWon10CfWf/tN/uv69QjT4oz0muxYNf2fRJRjZfFvRhR9wOUhOPufi73d/93cv&#10;/+N//I/Ln/3Zn11t4oJZceDbjn4lmo0rFOwne1XwwGczttfygy7W8LUX9OKL5Lbn7VGy0jk/NZ/t&#10;tQBNMlQMV2BVBLOVFh492cbFK1t5Rou9yYhn+0tOL0OADPbGmP10oaqfTvA7m4Dc5smdHV2Y4p0/&#10;0pfe+uwptvBxRVPFkfhSjBFzikMb085nwIfOuFYB2dye7YrPhyAaO2aNtQs7v2Bt+HQF+saWTuPW&#10;GF/coLkdOwGONvogWU5cEJ8TbuEG4ZyyPMuffDV/lSv4dWMV8hX3gK8DLwZyANgLQPlAHusbukDO&#10;8DKuLde5APQi30v8Xv65FOxbJuig20sIKKfzU7Gnl15xX/wQZ+2z53KEmGK/remlrPNXfYImnc2t&#10;74VjvLH8FF0xjG+Zj442+sbx3HUgWeDgpw/ModcYmexBL2gAj2JPL232Cj79u5zCk02K0VrxE7AL&#10;XHaCh2e2IxN/AMW5eNt7OQrYf3Nw2he685/kC+Cu35hnG30+01j0yMS+9labbCsnfbM7WfXbL7Lo&#10;w2k/2Ty73/KF6FdDyFVyDZAj2axcmUzR0EYH4AfQtAflOusA2oB+2nKfPSonqSXUDGoTuUf+AvKW&#10;eXmObF3mkKe9BMkA0KdXc3DJYx2+5gKyGteSj0x45DPAGjSjZ85zvMyjQTf20ie3i7MuuYCcSzd2&#10;tU/iST88AC7mxApxoQs/4BvDQd8g9psAYgpcMacf7OerXU7hYUy8cpkF3w/i/X1nNMQn886efXWe&#10;2IGcZFeTqRvVBcbbW/32BahF6Gud86cmah/hs6u6o/cItNUw1qhT7C27sY22iyh08O5dBG70q4v0&#10;8WnvyGhP8NUP8gn7Vszhv50LZ5HNOqddyLoAZMfsumed3coX9l4d5n1DzaqPH7myzfolOTpDZAHJ&#10;5cwmV3PAGHDuPfNP9sIbZD99fPNp481lFy1fzj6e2S/gC/iTxdnWek4uMugbJzed9MMrRmrFrJ4D&#10;OMVecRQtOhWbtJ1pQNZkI68x+OiUx60zZi8bK57vvgF72QVg52Vx7WvvlKCYbQxdPLT3z/3ztH3u&#10;F4CP+BSMQcFQMALb7/nEDUfAKnAKpPUXCnQnPbQE1oJdIDgJYAWzLgAlM/MCqIAqOUjKErhEWqLo&#10;AkEikRgkWolY8lbceBnpMsmY5ObiQDEAXwImXwWNlyHJVFLt23OSIV544I1uRR4oeQE0K7asy06S&#10;lKCPV7rTW8GDLpl8482v69LHZaR/YKGocdH18Y9//Porrp5diPzO7/zO9R9/fPCDH7wmGPhk/K3f&#10;+q3rRR656cGmFRmSKv395M+38NByseJvASp6FC4KqQoYLTuxJ7uyNV3pTGagj2/7hBddK0rTm4zs&#10;wCckzJKneTbSosW+ZKlQI6t9xwsPfZdPLjDZWUGpfelLX3r5wR/8wetFHjlLkpK2tegAetCNL5Tg&#10;FUG/8Ru/cf3Gn18htp7ub3nLW67/FMXYBz7wgct/+S//5frrxGzCTuZ+/dd//bruj/7ojy5/+Id/&#10;eKXjW32+HWhPfVvuueeeu34z0Tc8XRzSQfFlP+2lIjM7sBO/YQty8DUtfyO3ArOXH/Zg731xMQef&#10;nnyfHhXA9h49NgbowbWWb7R/QJ9d7RG54CiE2dDFHz+lU5eA5Op8AX17yHfIECQLG5gDnr10GEOH&#10;jMAY+7GRb1baJ37rghwu2cmn0LHXzlNnC1S0iTvFsDMu7dhC8Yzut8A+PRbIGPR84kQ3np2Pc+3i&#10;njhLb8dvweLcwl9aJ5y4zwfWkHfXFh+ar32WPxXscmRFe89aYwr7Cn5tRb8XBC9+8qfY3wWgF0S5&#10;1LdrelEE8pwXeS/lfROwbwF2CdjLvL5x6+UrsbUXDrLZN7FCnHXm5Vvn1/6KJVp1QT7Lx8U4485g&#10;dQHovFYvdEat9dxYvp9vRVNMBOSBYw4t8/A7X9bhb00ymou2Zy3eeMZPvxcskP3ZhO1dqOn3Ymc9&#10;XnjIwWK0uCXeosku6KYLiGe1VDbqpS4/yEeaIwefCDyLi+Yaa6112uqu6JK9S+MuAY1ZSw726gKJ&#10;TvLWyh2QKbCn5drsaw/o5xlYb8xaeOaiC+xHL9bVWmRgU/ut9cyuZIy2PSXjyolWQAf48qm1/MZz&#10;vOSsfsDW3unzc7lKjk0WYA06ZMKTrniiiybIt5Ip+UBykaGWjOhFF43G6J0N6GDOGv7U2vCzUTak&#10;S5dddJTf/RaECyFr+Aefdqm0MWS/9ecHBMWJfmDQeHNnX3yxvlp7QT0nJvWtZGv8UF596x+s+QEq&#10;GnD5rX3mj+qK6np60U+NY1x9Zb/07afx9lJrH9kAnr017xkt+6tF23pxzT5Ua7En22vN5RPJEB9z&#10;8bWefdu3IF/MTwH/7UyUB5wneyPme1cC/VDGee6sdcaBs+2M20/rya6WY7viCP8hH/nV3vT2zF/I&#10;yqf4bUC24ikZnTcy4u3cJ4dxOHSmJ/3xAtE2pgXhAc/s4vw4H/qt15KJD+BDBv1shu+Og+xqrnn2&#10;KO80VuzSp1Nx01hnmk7GxEZ4zmtnrZbM+KMhjhaT8bNeawydcjowFrTuIaj2XVh6+cH9c/88bZ/7&#10;BeAjPgXDhQLjzhk7x2/NhyPQCqr6Bdhba1tTX9ATEEtoBSqBrmLDNw0E2xKjRCW5StAuGCQpCdWY&#10;RCXBu5RRwLg48Ky4CQ/oS+JoSCzkpYMiV6HhJUgBgrfWi5EiRfCX4MnQRVhFsAQmmRqX8Eti5Ja0&#10;JCh9uJKCxIEvW9BPQqafwsR6fZcr/qYdoAPbfNqnfdq1cBLwXdz5FVX/9dfFF/oulnzzzHqJBX2J&#10;SlHj12xdnvgVS99aYzM6+Dadb6Kxn5+yksX+kJVOJWf09RUDnkvWm8j107niVfLbAlZbEaGtwDXX&#10;ei08ttJnF/upICG7C7jf//3fv15+/umf/unlj//4j6+Xby5C3/SmN10v5d773vdeL0w/9rGPXb8p&#10;yYZszvZsbK/Q8qvWLhLxkiABe7nUYk/fDMTXfvRtSXqzr29R+rVjNsTXZZiLSZeFZPRtTReIdFHI&#10;KmjZ1mWWby36liXdFIa+CUjXtYX9qTAlN3uRne/iwzd++Id/+FrEWWNvzFtHv/y9C7nApV+FKzz8&#10;rbHWHttLc2TwbM4z+n3z8Vu+5Vv+/p+UsBcctPmRb/e5bEfPGryi7zn5nJ+e4ZgnC5vYL3qaM+Zb&#10;lS618SMTezg7LjoUvxU8YglwXivqnIOF4tPGqcY3flXYggreBTLsMzxr6pu/Bc2HX39p2etba0H4&#10;57g1u+58bo0zedLvxfOh9Wc/nIXFecwYwDd5tOaf5U85sReyfQ4q7MuZvQD0DQHQCyFwmSOfeXGX&#10;03rR7huAXQQCMaofhPWtHW39XtjRxA/vzh1f7gx1DspznkF5gS92zuDBcZ6rC/RrxUx9czu+cz2j&#10;gyf6fKq8IyetD+4Z0JJBv/PfOJnjoyUDu9PZXrQPPduHXtaMW0MWOssbgEz4o5190G1f9fFbG3ou&#10;rq1frM7iZxcceJqHGz7ZyBXYvy4rzcEhg5iq/rLPfIbv8Cl4cPCSG8RvsZhu5CQvObOVli1r01V/&#10;2+RfaBwOaN/sCRuWj6q59I0BcgG+1r5a136jR9ZowuMf9qV8Je+WF+XLaki8+FM+pW5oX5MJDruw&#10;kTE4xTbykMMzYLvmgH50q4G08BrXktm4Pj7xTGf68YHWAHPoa8lvPf26AJTHXdyrJ+hsr/MR/rA/&#10;IOgSD7jsC3remPHQZSAwZyx89ONTHDLv24S+DegS8HM+53OuF4F+66VvBopz/Kw6iF9UZ7QP9o+O&#10;ahMtHeGqd/TtufNTLQKsN1ctpSZxvuDwMTjtMXvqWwPXhSHbqovgd2bg5B/tHfrWwTMHj1z8Cg69&#10;7Ft+bB+1u0edYzlBHHHuxRLniG2K08Uw4KwZc169U/QDXXqyk7qbXZILsBm5yMPPiovOFT78DphD&#10;v1hgjNz5NZ3Q0WaL3iOqQfHrfBnXmmMfNPg63niAjRnFke0Xi7Se2Q+kQ3QAHK2Yq+18Jmu+07l2&#10;1gBedCdf8ju/4bEDGfQ799bgRxb7snHavtrf8m1ji7Ng/4PyEtC/f+6fp+1zvwB8xKfgp70FD801&#10;LmCdcwXWAn1jJ6CxIJgWeAUmAU+wkrwEOi8XXlS0gqREIElIkAoVyUlSPkHCldjNK96MSeguJSRt&#10;z11SwIUnQOPp5Uex4Sec+Coo+omngsQLVUFfstaSqyS1SbxEVStpsAM7lQT0s8/aky3wJYtn8sLH&#10;wzegfIPs277t264Xfy6YFBgSisugj3zkI9dv87Gdn9wL+PalwqJisILPf+P9z//5P19/RfU//sf/&#10;eLWLPcnO2goRCazEhSadStwla+CZrOxjbfNAv8RfsgwUE0BxYB79Taz2s0JEn6z2mt3hKoZc/Cpe&#10;0dG6EPzEJz5x+ehHP3q1G79jE5dJLrAUOL6l59eJXS4pfvF0ufbcc89dbYoOO7BL385U3MHjU4BO&#10;ik37z07kcgHovy37G3/sLTFL2vyxX792uegn7fxQn0/Sne2M+Wl8f7AauHDzbTh/I9GvJtszf2MQ&#10;fTZgd7J2HtiJrMnJl0Bz+l0wVqiyp30iB73sG93YnVwu99jPxSYbsgfZ4bM7Ov7DswtNe2Js9xge&#10;WuQEnVNARnqTh13Yg3zkokcX/ORxYe+caNnWuanAtVeKOVD8WuDDzt8Cnw7MB575vf1eoJvW3ENg&#10;nv+C1jW3vBtbPP0d3zm8e9bvObBm6QS7fvt8h99GC3gGnS0Af2nfgsW9Nbf9hZ1/lj/yIf8FfPkW&#10;8HP5Eu5eOHlB6AKwX6frItBZAS5zXOzIEXvxp+/yD8h38g/oJT7oAhAteZMczhj/4iv8I/nLE/aV&#10;n9vb/DO/7wy0/85cZ3fP7NYMnq1Fy9rF6/zq5/PohgvQ6lxr8TrtDQdu48m0eHC0xfZsLib1co2H&#10;2KcOEP/Ik6zFJvIWw5Kt+BMPc/bbGnLRJ6AfwEM8FVfRIGv+hEbPyattD+NrnvxqILUPf+FvYgHZ&#10;4aWTmC0uyxdksn518gw8m7fe2uyeHcID5uChgxc61mYP+sohag25iq5az9Uq+nKVfnksQDtAq70p&#10;fwE+W94yvjUMXie+foB3fXhgecY3oFs2Mdd5iTYZjME17rmLP0AnvPTtUXTjg6718KwrzsPPX+Rs&#10;9ZScq96Rg83zET4gVogJYoELO3HA5V3PXd41d0KXhnD2hwvwA2O10Wusi0OXgL4J+Hmf93nXi0Df&#10;BOwy0Ji4xJ+d0+xFd7agv33kF9WQfFctYQzoG9fa5/CA2q6+ec/We7bn7Qke/BAO36zmgoceugvw&#10;ydb5sl8r++4hf9DyGefGeRYXgLNcDAHOtLZ4ATpT7CMeONdyhrPObvEzjxcd6Eh+datnPsNWzj79&#10;+B75nE2tMxw/4HnPMpz8L99d6Mx2doLm95nN0ovMWnbBK37GtMUXfWu0cK0D2QU+KK5r4ZLZHncu&#10;O6tk8Gy+M6ddGc1lm3jhEa7x9ha//UGNfSmvdwF4toF17T2wv0BMRxfcP/fP0/a5XwA+4lOxBQS0&#10;AmBQ8Gx8cZoLCpJL49a6BfgF24JRIFgV0Panz/oCpCTpckMSApJpCVQiBpvES8wSlMLGN7i65NC6&#10;WHD544JF0FRYKFK6/DtBAeQn4QK1oF6hCSo8t1jwLAGQG5QEJDwgAbEJW5CdjGQlj8sVerzgBS+4&#10;fMqnfMp1zIWP/9zrH2T49piLKBchkgO5vJR96qd+6vXXhT/5kz/5WiyRucCvUCjx4C0ZScBacrhk&#10;UfixLXmTPT3pDB/QBUiGm8DT1T5lD3uhpRu7dBHVi4PCAm9j7enyxEdSxAvoJxcb4RVfsiQfnemA&#10;Hrp+vdl/IobDB9jRt/ZcXrEBH7OP5CEreuRy6WZcUmU/fs2WfFXCdsllv3wrDZ5ky2e9CMLlL16+&#10;+Tfb8js69LKIDl3xNE4fduGvLvp8k9Alm5/C4vPOd77zernmV2DZh572M1vRjxxra30+xuZ0Iocz&#10;0E/6XaoZw9desSu7tQcVN+RjXzLCo4tvk7In+rtGiy978gE4Lix/+Zd/+fpNVHLCp3e+Adc5IFtn&#10;lO/zc2e1lxJxRHxwwa0ocgacYb6+/l6Rxb+LSQvFpWDnKhC1AT85gd9oFXIV6vV7DjzDD8LZMXi1&#10;zZ39BfsCzDcGz5j2FoRzC9rnznjnb+eDc92O1a9N/vDAyWf5PcsfsYYf82GQT+ffoJc7UPEvd4LO&#10;hLjT5Z8c5iLHuZHj5Az5Vd7wLUAv94EX9P32zb6QG5NXrEUPP/I4a507z+RJPrKKnc6QfRcTgfNl&#10;3BotMM5X8uf6xqs3gPO6c9Z23sOzXryQB4phxjrL4ViX3GBtjQ/a+vBag0d2z/ZsDuhLJvzEObz5&#10;frJlJ7TEWvGvGkDsNI5Xe1xrjL5oiq9A33nBy7oug7XAWjmJDubJhQ4ZyNIzYJds2fzuDTp01WcD&#10;eUZOkYvxZyv46LC7MRBda3qmB5tYgw/ZPNMFXmAcwAPoRItd5SJ5RD7SZz/7zTZyOBlBz+yFT3Ar&#10;tu18/MQltIP0a50WLTLhQQZ41i29wJp0pRcd9ZtDHx2gDzd/j49+tsQnfenKJvqrX3johROoE9Qc&#10;6gz+SCZxxDn3wwHxoAu5oDhRrABwN5Y01w8ZjNX2g4bwohnd5QN6JkffHuzXgl3+uQj89E//9Gsf&#10;zWIQ32avbKHPVnyG7vyGndtbY2ohdQtbaKtjzXVmreP7cNnPM5s3poYxxt7Go6OPj7lotA4PrVqX&#10;H/AL8hc7jJFfa+/NO5fOfHVQtaWY7yLfWYbv3KpNAdziRLlCDOMfeOcj5Mvf9XvPMpd9yGwMHh8m&#10;p9a54UfFD3oU98zzR3IBPJ2Zzk360zV5OgPWohFdgG7xoXgG6B4kg5aM+tnX2uJUa83h2TmMP2Bz&#10;tpMX2t/OF1uwDR9DE63iqH72Qc+8fRCno69vrD3V2pvyzM6RoRwErD2BrOQsH98/98/T9rlfAD7i&#10;I/AIdA/Bzgt+59iO33rWL4g2LuAVcAvUoKBcYCoRSVheWrxceNEwJyEIpiUgFwUSbpc1XXZ0eeCi&#10;wJwk3KWLcZcf5uAK0OYFby9AigovRRKh5BmQRSL14uRlSeCVmBQCgn6Ju2SOLt6SYkWnpCaJldTY&#10;hz2yDfn9SqUxF3cu8sAnfdInXX/CqfhR3HzGZ3zG9VceFD5kVUi5BHGB4yv7/iaabwi6IPJVfgUW&#10;HXp5IU+ySVQSDtviT+70IK85OBJf8pPdGFBIadnPXMUnQAMtNAP7ho8XBvZvn/TbS3NwK8rI1t6D&#10;EjG+FXRkwrNCjTz2CC1/r+9v/uZvrr8q7PLUvAsr377zd/fe9773XX99l/3yTXK6dAp8k886cuBB&#10;TrqxJ9v6Jqa///erv/qr10tFF7NooOUskI/d+SFaCmzf2PPrv/B969B+GaebAkCLRxejWnzJSDfz&#10;bGdf7ANbwdFmfy2+AC17DsdFXHYmpzHnRus8GIOfzemd3Ss82RhvsPufvycDsJf2nX4urunsRcNa&#10;MpFlgZ5s6MLbNwydC/vjmwnWdHnhTHpBYY8K/Qqdiq3AuQqKVRuzgDNpv05QqD0fLJ79syc7FzS3&#10;863ZdeE8H9iLh8ZPQD/at+aDzrd+MaBz1vPJJ/n1dzy85Z2eJ07PwbP84cvlx82V5UttLyBwK/6d&#10;h8BLntwFxCl5Qk4tr3aJJ/edvwbs5btvAuo33su7dcBZRLeLxl4u5XAvKoCMvYTQpbwHnDl+UT50&#10;RsQSsU1+KJ53vrRwO7e1jZdPO/PWAP7Eb3sOX996uNYkU8AvyQPIAZft6QT06WQPetmyP9biYf3y&#10;Iy9e+mg5C2KeXO1Pc/Tt82IYusU1z9Y5g2JxsZ1c1qBNh3yEP1jnGZABLluQAVjTOrqTCcQ7PQNj&#10;4i094XjRlTfEcbkhXcmT7mTOHp6NZ4+VAd/WAXJqjSevdcloTj4gg3wl52zOC+CUi/TJWQzSJgua&#10;noN4JyfZs3u1HXr8Cj550QbZOR1q0YiPdfCAPTV/C+CiCV8brvHsga7x6iX2AGwjH59yaKurtPSR&#10;k/2wUy3Ab4oPzr5z71t4Xbx1EVh8UJ/qiw3hFyu2BcWSh8YW0NaG12VgbfK4BPSrwf16cL8a7If6&#10;aKsVnAfngJ+zFaB/9YnazA8a1SnijlrIGLuomcQkdYj6BD6biQvo8AO1IXvzwWwP+B0bt3eA/bXt&#10;Y/5AHrztAZ7OFvn4yO59YIxPmneGnHvnUzwW09nJvvUPWOynfZUD2OSM2fKEPjrokZOO+OQ3nten&#10;8Kd/54xdtPDyUbScIXFG3ADF6vw3m2iti37jxpzF1hfXFpoDfHjjJ50AnmTBf8E4OcnCnuli7/A2&#10;bj58/KJnno0AedPZHN6BuGl/xFLz8OAY64LPnLaLP618Xj41p92LQa3xoFgN8Kwf3D/3z9P2uV8A&#10;PuIj6JwgGArCYMcb23G427/1vFBgBYJyQbiAXVAUsAQygU4ictkmUXnBsE4QrsCTECVbFxVAonZJ&#10;UpKWoIHkGRiHJ3F3oSI5oyXpKSJKiiXBwLOE6kVHAoUn+JYgJD5yeQaSP7rGmpMwJQeJArApvdhA&#10;8GYDNpTogPUuQfy3Uxd7fs3TN6f8ExCXV7655ptg6KLh21F0o5dvV/l7gL6RZlwx4SUDbkUxXmRQ&#10;dEjUXe54rrhIFv0K5BI1KOFZA08fj2xgb+xDlzr2B9iH9qy9CcJxWWYNGmwM0ESfL+CvNcYXFK6+&#10;HUd3/PkTmfHxcsWW5hV37E9el8L9rT42dUHo14e9eMLzMubSKfuRRdtlJdp4oKdowxsNsphn5wpB&#10;axSSZEGTPvbGGr9+rE839m2Psn9/k8WvIvsmoG8celnsEo3d8znPvSjYUzYyZo+Ns5vixhww7lmL&#10;RoUvPdEzxn+TCa2lWz96C/Dzff32gl3ZJBy2wJf/srE5uPTzq8ZsB5efexkQE5xJ8cI+V+CIKxV/&#10;4o3Ys7GoOFVMO0Exxv6B58acAfu88wudmROaa+3SXDB/rjXWeHj2b58DeJ3LcLSdzcYaX2j+1jhA&#10;4xadhWQFp2zJt/jLZ8cDa57lj7zI38sR+bR+wOf5PtjiXz45LwDlL7mtS8Dyq3zWt8e9YDtfXfx5&#10;9gLeCzo80PnrhbGXSH0Qb/Nk6YWmlyUxs7PoLDib5uDS094XvwB/SF/zziocvlOs6wUZbjRBtED4&#10;fJEM8IzBQdOYPlpiFjw41TBwyEwGQGa27+VLTSAmGS/2WG9N/NB0jsTb4mYxOD3gxQ+kCzqdI+vI&#10;qKVDsiUre5FtYyIa2QceWP3am2S2Bp1qNPa3l55bKwfQg9wrgz5a5N19KaZ4bgxeMlhvzJy9IPPa&#10;IbrAXsof7ACqEeStQF6RU7TySjUZeZOF/WrRJQM++JOFbMbIZK+q8wC+xrKD5+bIVp7Uknf9LV9g&#10;n2TJ58zj2X4/X/xtHi38qpnURuyQ3vlYcgEyq73kW619EAf2Uq5v3XXx1wVcULwoVhRP9hmdYk0/&#10;cOiCcX8AsTjWREe/S0ZtciQXUMd3Cbi/HmxM3HJO+XG+nv3YlW06l+xV/QrUqeoQF4Ba+wuvdWzI&#10;1tU75vki8MzOaMPdPY23NnngWG//8iNjwN6BYqP+0kLDmRfv2dCXCejuAtBFIDuya5eAQE4Qtzdf&#10;iGPOeX6anJ3BfFHf+TDf2SDv6g/yf77Nr9GxrhgD9O0NKP/RpRhmz8IFnhtvDk3QWu3m0tY0Rg7n&#10;kS7FYrqxI93oxcZs4DmwBqBVDkabfsb4Gdp8CE2yGCtfkHFtYK7339oFY8Da+tZ47iLQMxCjQXYs&#10;duun9/1z/zxtn/sF4CM+gm8FTv1bUKAXCMEtnIJhz9ZsCwpwQYG5wFSwErgEupKQwkDC9iz4llRK&#10;jC4L9jKvCxkXR8ZK2oG5CkEtPDTJU1GBby8wgZcYoC/QJqe+xI6PBEcuyb/CU7GJfkWWBCiBZw+t&#10;oLzBmixsxt4uoN7+9rdf/8Ovb025KPLPJ/xjC7he4NiFfRRgvvnn78lJXvi94Q1vuPy3//bfrr9y&#10;6eLIt9xccilSJCmySHjaCs6SnmeJT1vy15b09CtaAJ5AgqcnW+DTHumzuUulLgOD9m/3MbzGe7Z3&#10;dCMzXui6IPIrrPbXRR2AQze/Iuu/AaPJ39jdvrjgc4nWf5NFw9+vczGlwOsiCi241pPFnriMxY88&#10;/DCforP91k+39Te4+i76XNy+4x3vuP60me+QjR3pQF884Ssc+APbevZfjQE/g28v4NAV7/yQbewP&#10;/6QvO/XyY76iDJgjK77kA/w3emQ3By8fr8gF9nt9HFgbTv3APHnRwiu7BJ4bw5Ms9LF3zl3Fqr6i&#10;x9kRR9iwgg/ABxWHYpK2wqv4tDEu4Pf5eT7fWdix81yw+Z6L7be259agu/zC1Z70GtO2dmk2v9AY&#10;H+q5sfoPwSlzY/sM4hUsXs87twDPeDEENPcsf/JjPr1+3TN/3wK/4t+ZKG91IdflXz/E2su/oJfv&#10;XrjlRJd/vehr4cmR6KOHhnZfQMrloPHO6Z7RXsScxc6qs2j/xQcvXfkCHD4i1gF957S10XSejZmz&#10;Tp4QbzbuiFNLe33OevFBzBLrxWMxrLOG9tqdThuDii/xz7c748Y652gVl+hNDzpkI2A+mcx7hrtn&#10;C9SPJ16e6a8lT/GuOXJEG01y6IcDPJMJ73QnFz5sZswcnni0D+1v+rM7++sD6/BJF7yMoZF87Uty&#10;Nq+/LZxyIB72136X5+SQ8nD5pNoMbzLEV1+bHcmRrvlR+QnN6KLZONrAmDly4EUuvpQP88Hox5Ou&#10;+QeZFsiWfOFlR7aGk93YIt3LpcmyuXr1UQOoadBRd3cJJw6cl35dvvXtvH5IoB8UT1w2BY3vmJgi&#10;juCn3/iut67WWLyKU8UnsBeByah1EWbcM1pdcvFfNmTz9l3LhmzGJmzDRtmT/fI5fXZtv6tVs6t9&#10;yC+LO86l9dXL/INv2I/8Uz8fae9B59X+oxNNOgCy8wtxiY72ku4uQoFvSgLfjHQhyHZsyvb2oH2w&#10;VvwG5ZBaY2IBPuRx7sVAtgTmxACy059O+V66mgPp2PlLj2iv7vw82vHqval9hNNc69BeutrOGXsF&#10;nuNrDbvaI3Y2Z13xLbpw8dTiaT0ZXayyiX2ELx/aa+vkCiBH90O5alpQ3vRux0cbQwNtOpdr9zJw&#10;IR7wtXDtU+P3z/3ztH3uF4CP+AhQBcECl37BUj/Y5+Ybe2iu8fiAgqNAKAiBDUygFwXBTpKRpAVH&#10;wUzwlTwE0y4lfDXfhY1CXeIVXCVoF3twSo6KeD/V7CIJbhcekgBekqAg3EXfXviRscBpjEwFawnC&#10;xVA8JTmXR8bwLemRG+hLGmxSwQZKRrXNuZz6uZ/7ues3xNhB8UIvOtPNBZX/cgtPwdPf//Nrw/5T&#10;sOTlv8Nazz7W442GRKyAQYf85DWOr3UlRTKBnpO5vkImHSt+geKHLSoss3n2MlYRDQ//cLSeQZdx&#10;AboKCnzJUMGLJ1zfrvve7/3e66/8+u+/f/7nf369GLVW4iQznfHxzzR8Y8/fAOw/IuOZDujB61fR&#10;8LJ/+Ccnn6M/27EtX2EvzwqdCkO06O1bh769+dd//dfX/1rsn4NkH0AGfmN9BYjLXRe6fiWWzL6l&#10;iD/96c728QFk54/oArx9q9KZQd98Z8klJP1dLLrYZCe06MRHyAKvwg3gSb4F+7FFMTw+Z4y9tcY6&#10;C+gBfTzsa3bHn13JbV6ccuYUs14WFKfOaIWP+NE5rUATb8Qde1Kc2li1BdvOO3v2WNtzZ8B40NjO&#10;aZ3fznJgn86x6JAlHnDgBp21hZ0PRxv9k0Zwrk8O+MHin3i3aEfzpH2O34LwTvyl8Sx/8mUtKH/W&#10;gl4GeiEI5FHnA+y3OuQu4ALQS96CF+oFL9ZdAvaivS+KrXMe8dgXlOQkl7NLfufzfBlxBsU4UAwR&#10;K/iadfCj54zwCz7Y2XR2q2GA81TMFHuKQcacM/PrX/gY91wuzAeTyRqyijViUN+eZAM1ij7b0p3O&#10;0RMDxTU6ecYLLbLjQS44+BhLBzoBdJKZrs3Rd2MVe+y56VkL8N11ntM7eQJjcOsDa2rpB7KNMb5m&#10;n4vB5vEC0UgurWe6JP/axbx9KMfYR2Bt+Mnmmazmkoets2u+tLmlvFMOwg/v7KclDx7xw58s8OUl&#10;tOSm8pTcCMgM8MOj+XCsJxdayUg+stMhW+3ek6E2eTxnr+xsDZs2h14yk6PcrcWzPtnMk5n+9lF8&#10;6EKuS7Yu17pQEwuKCfXhig/WaYHzIUbU/t8C2lp0oh3PYpVn42p54LJPa846cquR/W1AYN64GElv&#10;MSbf5wfsZN/UIGomdRG72Ttz/I1vaNe3+Iaai23XH9p3z+jyI605YC6a+BcX2vd8QT+w19YA88V/&#10;sUpM9m5jP+0JW/gmIN37e4l7SQqK62KateUQcQ/0DJz7znxxOmDP5slFJ7aoDmYb/m/cOWWbwDh7&#10;wNfPJtmFzsWW4lh2qe0MB9muebTwso9o2newObX8JJ4Zsw6utfbK3mmLIebhokHvfJEt5UY0nUt8&#10;zLOhvOG9015ZR1f02K5LQHupD7xzGgP2eXGqhUH7AvCtBXTxfP/cP0/b534B+IhPRYOgGBQc9QWo&#10;fW5ekFvcE1ob4CGAgngWIAVXIBgJVqCAVpEtOQtqgqbLDom1Ikwy7tLEpQqQpF2I+fXL/pOqdb7R&#10;5e+4ucSRUATYkq4ArHCQ+PDdQFqgFSy1BWHzzcGjl2QtoUjuklyybfGFd/wlKMmnBCexGC/xA332&#10;Yhu47FvhI3GzkeTpW33+jp2/dedvytEbb5dGP/MzP3P5lV/5lesFjz3xN1HI5ltseJRYyYdH+9S+&#10;V0ySLfnICxfoA4kQDUnR/oD69uoEMgB9+8pmFU5drHX5p1CqgGdLNmNrupOHLclYgcCv+BhacCVN&#10;svEL/wHYr7mgT0/Jl/x4speLVHzJnq955l9kMIauCzh/98/loV9phUe+WnLTCe1ksxZdMknEfMee&#10;dG7owd5w+bILO7ScLXq7xMab7miznXnP7QkefBAN6+idbenofNCHLsabA+aclS7L0TdPp9PutesD&#10;wc733BgaZIwe+ZKZLoCNtGQiKz9VLClMXQAqTLfYqbgRS/blE4g9xSN2Lk5p2RrUz/4Lxm7BngnQ&#10;+K57iEZrFydYuuHrG39orTF+D1oLduyh+e2fwIc6U8Gu/79du/1g9Qtf/1n+8GtQvtQGnivoAbzO&#10;A3A+nBmxr8s/+c3LYBdYXvLPl2ovy71Q1zcOL/ygy3j00MeTLM4X+cqb8le5Mijnw3Fm7bdzvnmF&#10;b5sPl95o8wv5pvhUftUC6/mU9WiKO8b4I7r1nXs0eyFCmxzm8KBLcsv7bEbvtZNndoUj3uwZBV4K&#10;xZ7qIPzwFfvUI+KbvnX49xJJJvSshQ+isbTggmIcPPyLd+ii2frGjQWezdcWU9iBbGwN2CbZtMlg&#10;r61FO5nQ8KyPpv7K7hmEB4csntnNvgFyGKNHMiYnOvrZGi4Z7fHuOcg/ykX08gx3+UUrWHryUrVI&#10;OQyU0+HAzV54mpM/tcbIlCxa+NmAPvRK13TUZgMy0ods4WXL9iBa7Mkm1uBdPiars7P1A3rOAD/v&#10;Bwb5uvjA39WdXbIVH4DnxgNrznhxwvPNL6AJH13nrpiF7/ZdYpnv4q/LSpdcxvwarIsvfx8QuBCD&#10;L1aKX2zQGc137JlapB9GembH/IgN7bG+OX31UzWjGNWvV6vpPOcr62u7p8D+GbP3wP5qGxMfOn/6&#10;xp03sbL3qMB+sh9d2cA3Ar1D6AeeXYqyVfsntquR5Q0tOvrlE7VYfTyL5+Un8nX+iiGA/mxpnB07&#10;M9m0GjAcYA278G0xiJ97ZrO1RXtIDjaxJ+pLtNCIpzk2jqY1bNe7XXEMDrAGLedJH9gT6/AnU+s9&#10;8yetvzf+mte85uJvWb/73e++/q1vsT9bsmu+Zy07yttsqpVb8k/PwHP53TgoVwG0AvtQjgP175/7&#10;52n73C8AH/HZgiEo4RQQb4G5XXPCFh+BALggqAqYBaWCUUlLUCtZSULmBHjBWzKVXCVQxYuErIB2&#10;cSGxutTR72+sCbKetebhSiwSABoSjqJe8SAQC6YF/wIpuchQv7bkpvVMV4lO8pJsuryowCphSPr0&#10;kVgqziro2Icd2Ro99oYPzzN+EhzAU3L2FX42882wj3zkI9d/QuESi56KEEnnz/7szy7//b//9+uv&#10;DltDBzzJAdpze6eP3wLZJG1rAJmCkjl92TSwVxVG5uyXyyt7VjFVP6gotY9kbx4dQCeFc4UCWSra&#10;2dNYhTWZJGv2pAOf8OvA/pmEX4n+rd/6reulqDUKXv7Gxi7AQBeQ5NDWN+4bc/6+ov/O61eIXTbn&#10;m+b5GqAvmfku+dOZjvDNaT2jbz35+VDFChtXtAB02Bc+3wZsZC06Lg7NtQfGyNEluTkymM/u+q1N&#10;X2u0nqOpiO2ckSNZgT2pT05ngH7wjLUf5sja+tbpW2Mu2dpvMaOXb6344KyKF3tGxRK4xRr7GfDt&#10;jWNb2J1gbs8G0OdHjcMJmtv5cJrjo1pj4S7+jgH4C85Z/dad9Bf3IWj98+EBZwvsWOuDxS0+tO7W&#10;+oXkPWFxnuVP+VHc39gPjNfyfXmoPAWcjfJp3wRxbrTOEOjX/MQ+LegFG/RtkAW41skjQN4EeDmH&#10;5HH2yKvvnOJLhn1JIavYbL/5sDPmbPKp4kr1BD/vXALrejnjX8VF8U48sSYZtBsTzBUT0IkmObRw&#10;yGEN2b2c0ZMtvBh7cQbslN70hI83GciOvrHlXRwypp8u7a85z3Bbu9B8tq2Gas/5w/Ip1mW7xhbS&#10;H93sIefQBbBvtkE33vjZb3vqRdW+ZofiJfqruzZdPQP4xvEmH154yhVyBhm04kov38kDVj/jgA/B&#10;s668o7Uv6OUrWs/iDFnJXFxCA01tdMmQXUA5Cx3QJQM+2vIfgEsO68zxWfTITvf2wjM7sEn7zk5w&#10;zNHL/mTf1me/1gbpVB1BRvmf/mQwjr693LPKt513tTEQD85YEDgLxY4F627FEGP98EDf+WpOXDK+&#10;+Ccs3XgVs0CXkfWBswtccDm//cOQvgnXrwaLj2zReWJPNmY7tQm7qRnZlG3ttZrIb+SomeyvfVe/&#10;qJnge7ZWi449tPf51e7l+kF7qu38eD79NF9x/vTbz96livnZrwtRF359I3DBZaD3CvazT853cR6t&#10;vXjSxgd0EWhcS5bOH7t5Lgesf9OZL6ot1ZnsxoZbb1rPdqBY0NlNfyAuFhuLNewGj+1A59o+oLE2&#10;t+/JGJ45dEDnLX7Wo4MXW+DjSxh+68gXMj74wQ9ePvzhD18++tGPXj72sY9dnnvuues8Py92kh9N&#10;NPAtb7NhcR3Im8ZAF39wkzew/9mh+iDbaI3dP/fP0/a5XwA+4iOIlSgKLAU1gbKkEwh+JSfQeM/n&#10;OEAj+gV6wW1fWoISrqQhwVRw6yuWuoxQuEgEkoOLiS4rjEsWxiULFx0uNECXNnCACxMXNi4FBViF&#10;guSI9wbQgGwF0ORtfAMs/SQCBYFij5z4K7gUWgoDCUzikujgSkQllC0oKyLDA/pwogvQkqBKivDI&#10;g6Zf9fTrnHSWnCQMc/bJGgkPtF/JQaYSI57a+sneWOOAbpI82cmo4Omix74EXe6Qy965XLJf9igw&#10;Dw8omtiPPbR44EtX8ud7+RkdyMKW7AVv/Zw8vgnINr4N6D/x+tVX/5VW3z8KwVPh4RK5i+QuweiA&#10;BvntQTLiRz46d2mWPvDoxI+tb3/zicCYOTjwrbMevYpHumvxgotvfoM+/JXHOHpoKKzoYJxd7DO/&#10;gQsHP3olZ3tqPrngoNU3BeGjFy+41oDOAj3zb7LBCxcOSCf2wwMvY/RV4ChcndN+Cl0B1DkUU4ov&#10;WsAf7Hm+fca1E/jRxrmFzsstcJ4W2BXsc4UnKJ5aWxud1p7rtUsjsG7XLDxpfc/hBCeNhyD/2b42&#10;4FfFCP3Fbax1ILn0V5Zn+SOv8Gs+Xd7sOZ+v3dwEejnoBU2u87Ihp/Yy5yx1EdhLtzaQg3vRXpCf&#10;uwREB20vIOQql2vx7UKBHOXYXnjsMf9N/nKXs2icP/CVco94xG+c6c6982OuGGKtMb5l3DP84gH6&#10;nTU4cI0nA7paMtItO7hE8OJMf3ZLl2RO7vihtzFIyz7aHWv/rO88ijee4QB9uMU1a9I/uxmHq423&#10;eEfXgK7kM64fdC5rxepiL3l2XXqAfKqXf/uNNz3wo4e15K8Pqg1Xx2Jz515r/+QEshRDktN8dLQA&#10;j9XDOlBeLd/oy+FaPOCTi9z4BOaiF01jyQI8l9vK51pyoy/PkcFafqxvTp+NsgPZs5G2fV/7BPkP&#10;e6Ghbb1+NNaW+OFLTkBO+wuPH8unxQRQPFAfA5dsnX9ze6G0OM6KfnO3wHqxY+MI6KyduPt8Qjy7&#10;BEyW+lrQtwFB33LrW3AuvVwEuhQ0Tze2EAPYmQ3Xfns+tGrAajy1kXoRqMGrbfmC9fwPLT5kffvT&#10;3tnf9tPemuvMkMX5cvY881etZ+NigVY8sKdiVDF/Y3328o1INqC/vw3YP00BLgHZCL5Ywz/QKZ6z&#10;TfEHyDVwxAA88YZjTizSolN8DTzDK2fQm206L6DYbpxtioXbZjO2WpuxR7YgW3IVi9MBHevth7XZ&#10;FH9nmDzsbd6+WLs2Zhc25h/+xrcvCPjTSz//8z9/+aVf+qXrn3F6z3vec/0b7t4NrGVbMrGbvS3m&#10;kMU8Oc0B9u3ZGnvQWsB21pyQL6Tn2v/+uX+ets/9AvARn7Og8LxBVLtg7Nb4CdGK3gkCm8AqGAUC&#10;UYFNIBVEJSiJX6AVLCVVlxLaLh/6239+ktJFRBcgXboY03fp0aWCCwiXDAKtokMilOwFcoGyAJls&#10;gedkP4Mt+Y1JEBJAl14KAn0JRPKXxPAFEgqbKvLoWXJRFJQA6xvPvtaihW5FrGeJSuKDZ20XcPR2&#10;mVXRVwKLp7b91U8GuGjqg+Q2tn14JyiQStqAfIAMbGEP2Ccd9BvPXnDRiE+QPcDaKJtVTMFFhyzG&#10;A/N48CPfiPRTOfAbv/Eb1/+u7Ft99s1a/pSM/FBRx9cUfGRrr9mXrxmjJ33YHVQc8kFrFYX9Kohx&#10;e0Rv6/BET18Lj4+7tM534fRigR+96UpPa8hMfjjZG+BDFnTsEb/LRuTowjEctNoD8hjvEtSZUtiy&#10;Ib3xRgvd9sJzY+aTgQ7o5ld09I1V5xgPcqSDdfZZLOicdladOeD87fnceCMO0bM452zwDQVeZ+D/&#10;L/Cn/BHQPZ/c8c4awL/zVmt+oTXBLZxg+QTr8wuLc669hQ8emmsdOmsHc+3v4mabc/3ZX3iWP3wa&#10;eBEJPPP3njc/Nde52PzkZUHr7PTSoO9Foguczhfw7IUPeHHcF3FnEeyLOBy4XfZFM+jlC9/ObPKT&#10;W23Ax/OB4j5/EUOMm+9sO8/rL842eugsVI9YG6515Ur8iydkV394MaNfl37qEWAerXKMcyy+JBN+&#10;YhDQNxfAry4qHum3p9nAGPxiFdBPj/SyDp/smC3j3RxadAfJjLf+2gOwtZgrZxun5xk3tejbw176&#10;QfusT870swZtcuiTQ4vm6gusSy5ryiPJZzw9PNcnpz4a2dc8ffgRncqFcps8VD7NBtbHEyRDMbK4&#10;RW6QPuXq8hoo9wZyKJvmy9ozP1QnmU+e7EQn0N6D3ZfsQCbj7IEOmvRHl87kSg786cZvnM0uiYDz&#10;XM7tnD/fRRzoYukhXOfqnLNmLxMb61IQWLfzTwKXfWRAo37fCHSW+/bbQpdggW+/WScOsjUfzCfs&#10;CVtr2Tq/0QL2VUd1CaiWydf4gr2Ak1/bg/YZvfwtn7W2Og8NvkaO/MF7h9jh7BgH9t9YMX4v6bNp&#10;cd2FJ31dhGrZon8Owm72yzlHj5+ggaY+6IdM5RzyFIuAMXIU/wP4Gz96p1o/L4YZ1+/MsTN74UMu&#10;rXlrPReb8ud0dvFLT36STtaiWX0sRjgz6In36aUtviYXudmDf7IVf1Hf+7NAr3rVq67fAPTnmVz6&#10;geeee+7y+te//voPGV/96ldffQDddMfPXmVn4BmYM5691v6e0xnoL5CVrlr6tj/3z/3ztH3uF4CP&#10;+Eg0FRAnSG6BgAuehGe+gs94tLdYLagXOAt4gp/gJbgJdv2ESmtMYHYR4MLB5YmE6kLEpYEkKzm6&#10;gHAR4ULCvDl9c6ALQXjWuMCQWMmiGJAgCsILBcsCfgFUu5AOWom3IhNI2EBykfgFfKAA2wKiIqLk&#10;nW31QQnPGrYkjzFFguIADy161ikW8ABoKiokNePRPvk3BhdPa5NXMVm7UNFagYtHOtCn9UHFOOjZ&#10;+i609JtLB/TIRca1B8hm0dVaQ7bWd/EUbTgVvpIlvzRmjda+uXDzzT8XU/2dP7/2S0400KQv3gAv&#10;z8b5WRdlij9grIs1ssDzbA6eeXP8s8sv/u7biGTg33zYJZnLb2v5MHm6NOslJH9HyzgcusPDBx7A&#10;zz89AXjtCwJ8tKxpX8zTi23I4Rw6b2Szju3aq3zQOmfRGrwB/fC3N3jh75+akDn7V0B3VsUEZ1Wr&#10;kBMrOrN7Tos1gedeijZGFb/yqwVjt8Yr1M91+Trd98wAz8A8QAPkN40voBfeOWcsWW5B52NlWjjp&#10;LTwf7vJZGZrfdUvnFrRm4dQ73Gf5w7f59eZPbQW8/GOsfudB/3wJMFeuEve8hOn3otFLeC/xfXOm&#10;b9Q4f14WfWtk54zDdza9AHmx7CVmXzx7icGzfNkZplNnlK70M57u1RL0op8x/tIZ0zdOT7idzfWv&#10;PbsArV5GydNLl/jCBl0asIkx8pMJXTEJDfLdij2eySH2tG/FH2PhBHDCi8biA/x2LvDcnicDOskF&#10;0HGuxGRnit3k7HKI3MdGxsuDnq1hMzpreyYPnuzWhTH/UUvZY3IkO7m0G3eLUY3RDT7Qb/92D/XN&#10;W7/xOzCGT7qiX41CV3kbyGvySzk0usmRHdiAveLPbsWmbJQefBAPYNz6bIxnecBYNItvjaOZjNbl&#10;14Bc6Zue9r79Npe99NEnh/yvXpCv5WE622+0rXX+7B0f5+t83sVP35ADzrtx513b5Zo1D4H5J+E4&#10;T9ryOXDRdKsFcHfcuqX3fFA8o+PGLvGsC8Euv/qVWK059hEjilOdL3vkN0le/OIXX+3Lpuyu5XP2&#10;Uf1jH9rr/AIOP2hNfgWHH5iz7/baOQZwfbPM3552ycQXnC1ykQkNtNHgz2JhF0JiW2cUsKNxdJ3X&#10;bALoDNitPWTz4vrmEmPonjEe4Ck+4FMegK9Fgw/jbx6+cXTFFXaGw87G6tONnfg4HDbybK54hA6Z&#10;6Mhm3/zN33z9Jp7f7vHP9vypJH+Tj407T+wXb2v8cN5vicFT/zpreOCpxd8YG7RW7HP+rPmWb/mW&#10;y3d/93dff7PInxny20bqZ34B6E6nzT/achDQB+HAZy8ystmubT15zMFdsIavBNG5f+6fp+1zvwB8&#10;xOcsyILGdnzHKkTO8aDCpMIUFDQFHkGn5CFoCXCSQ4nDc0HMOsWab/q5fHGx56LCBUKXFV2oSMYu&#10;FRR2LhkUO0GXMYofOFpJWZIkA14F0VuBcmGD5wJZ6S95SBgKr/iREygIKgAkMvjsSI7WS+KguRJc&#10;ic+zxEV+OuPFBvh1CdQFSjaCo9BlS20FyMoSH7QDcxUyQB/fimrFTQWuMX388KhABujUh9ua+ugA&#10;NK2LfvzISkawLwF8kczmyZvtshVcfXTYArBFl0v2By928w9RJG6+Qgf06KHY8jcDv+IrvuJaSGdj&#10;NPTRQ58u2Z2vdeEMB730sQfGADz+zEfzT2v0+2YdfLTTlZ2MoQnwIZci1H95fuMb33h50YtedKWJ&#10;R3sByJo/sgU+zhLonFhDDjzzLbjG4LCb4tOFXvjkQZ+t2Z+s/Mk6tOHRRx89/MlhHh/r2JtuOwf4&#10;h/kuABV1ijvxorNb4dbZdJaKPUBMCvKdBWcNkLuXKP0dD8zlZ4F9AeTki3zWXufXQb5O53y6tYDN&#10;TjB+8gtWFrjoLVi7Z6exE1p/aw60Npni+dC6+NziGY2dfxLwi2f5k0+vb2t37MxFxve5l4DyKujF&#10;Qs7tZQn00teLsjOn9aLsJbkXZhcB+l0aeMHuZRug5WXPS1Evfc7svrQkFx2c017iemFJz84x3Vcn&#10;55kvOZe9oHW+jfMdZ1HrubPNr7To9NJUHUJu+tKJbp7N9RLKtuTAOznIaKzxYkc6NR54Nt780mxO&#10;iwZdij364YSHt/Xka122ghsPffTYQj5mDzFKjBdn5YniljgFL55admXj7I8f29lflwO77y4Y+Bg8&#10;a8jITtaQJ32AfdCKJeTDJ7215G7PxAx46RLOAn75AB3oIqfQU1/spSs92QFtuABdsuBTzSJ+6qNV&#10;nVEcs1Yr96EboF0e6HnnNrZZiz4gH9nCsz69w9EnI12zQzKjZ1153r5q5d3qC/zIZq0z6OzbN2ee&#10;z3fpF7j86wKwWBB0EdjZd16edOkX7AXeXgB2MdVYz+eYPvg/uQgspi3QCfRDDZeewCWgXwV2CagP&#10;By/xQaxw3vi+vXdJVL3lGdhHdle/Af7H7vmQfeysVQ94zt/QyIftk/PjLOGLjjXOgWfyFIecL2Od&#10;UXFL7M1e9ske0p0d6WONHJCN+EOxRcxuP7VomHe28cWTD7EFXLzQRY9f8l3yw8fLWmAtf1VT+8eM&#10;8MQFtaH6kj3SgT5kMc9u6mt2M8bO3/RN33QFNiZLcYkt/b3vt7/97Zff/d3fvfzBH/zB9W9++y2f&#10;t73tbde6ub2MfnnRmHdOfx7I5Z2/Ha7ere5me/tjb9Xe3hvgm8e3Opd8ZIWPNrnYrH71K8iW2dU8&#10;O4Js3Jr6ZAU9W3cL2CRY//B8/9w/T9vnfgH4iI+AV7GlrX/COacvqIPmAsUXQDuoWJXEBBwBSZAr&#10;gAl+FajAGs/oCJyKGcWLgK0vAAu8LhQEXcG3v3Mn6CpyBOIuHboIM9fljAQjkFZEbOAt6WxRX0IM&#10;znl9+kvcknPySgTkwdtFCTnIr8iTHCQ+xRsc/32W3GhI/MYVmBUNAL5WESCx0AOgV3LS1+JHX+Nw&#10;8WM/+OgEFR0VkPoVm8C65LUW7/gH5hoPkslctMIPx5j2LIKiaUzfGFnJyD7J2vpd5zlbwaut0Ney&#10;jW/3KT74iX3qYkshR3Y0+J99QBeOZJ9f+QlhF2jW2O/2GphDU+Fgzph9QSvbkMPaLvtA9OHTH15r&#10;6WbMPqKhRQN9uih4/EMSF+X5vvXpwl7WZCdz1rn8JIfz7dt473jHO67f7lPE2of2R2s9uvhaHy20&#10;8bEv7Q18cpKdbdgqH81OaHiGq48uvsbibVwhpHh1XisynVkgrtwqGEExCTijdOQHxTP9nvOPE3b+&#10;7AO2zdfYoH1KfvrQle2M5Z/A2tbzbf18/BaEc+JFLzjHwmt/dmxh1wTneM/o1G/vb9HZ5+afhHOO&#10;P8sfvi2/8OnyUPkn2KI+6Ezsi0AvG3JvLxJezFzi9GLtZa9vy/TC6AXYS6OX5L0ANLaXZV0EgF7W&#10;vfDhhb/Wue2lxRj5O6fkLQ+nk5be5tUHnsNJRzbZSxHP5uBmv/rZIb5aNuiSUnxhj2RujbZ8bx0+&#10;ZLI+Gcw1Dqf9as74PidXspgvptDH+S7+mIseHvog3ubFN+u0jRWr0Cp2iE3ikZhcrBWvgfikRafY&#10;RgY80zW52aWX+nynywL7b6/JQQattWQuTqCP7kIybz1pHG66kC35dp019dkTDl70kae0Ygo7RIdu&#10;rbPGOJxqCmvENvKiVR8U89BmN3a1xjiwVi44c2R7oS8fls+zfWuTNXnJmgzGygFauHjYT7nc/pIl&#10;+1ifXzh/9qcLtFrn11l28Xd+AxB07kHxQdsl0ZMAD3COixH1yZBc+1zbXGPW7hiI1vNB8q8+QHyj&#10;u28D+jXY/juuZ3riKV70zsCezoMWsHG+YT/sgWf7Y8yzPbRv+aYWrv2Hu34cFCf22fkLyEImsa14&#10;xi7tpzbdjTuzYrC4Zi18cQ9Y34UegKst1jgnwFr88LUG3XIAfOd/6UQ3ep67xHIOXLSpq/kznbJr&#10;Mpa78AHq3Le+9a2Xd77znddLWDLhaZ/Utf723sc//vHLH/7hH15/7dYZwNM+kzGbtW+dNXvlzOrT&#10;ma3ZnFydNV9IUWu7fPTbQeSnU35IR3pZTy66pIeWfunu2X7jV0zPVvDhtrfAGHnoIya2pnmQXyzQ&#10;I32y6/1z/zxtn/sF4CM+Ap7g8RAILgWYW8/W30pUQUFPwCnwCd5AgEJD8pMQBVvFk1ZwlRC9OCti&#10;BHJfe5cYunzwrSlfvff3FVycuZiB3wUMOuF6rriKB/kK1IJ2QZWcgml60s3zQyCIBnAlB7z2Usil&#10;H3CxQZ4uAenIfmSxtuLOOhceaLJhhUJQwQAUFLVoKv4AXl0qGa8YoTv8Eh158QWet1DBB9S3TxU0&#10;9dEDbKs1BtjZfhgH4eobD4yhHd34xbN+z7fAWrToqY2XOfrQ13NjAD38yGM/7Bmbu3zzE93+tmT/&#10;AMRPKiX8LvLY1QUfG/vVj369FQ1yaOFp8WVTvPgkflrz+Se52cwe8D1ye+bPrcHbvnoG2TC97SF/&#10;4ct8h374WwMHvfaDPOb5mss/hddLXvKS6z9B8bdJ/NoxO3aWnQVFA/rpkj78DR99fOjAr8mDBjzz&#10;zgSbwWMT4/DpSEbQ+Y2evjG2VZj6lRwFpnOrQCqWOLfizBY3zid5na1iFaBLsWzj2fl8wq45ga7O&#10;Uv6Wn53A79gP3kJj2oWdA53ZhyC81u1aYD1obuFcBzbGnDR6bk3ndPFPuvUfgviGW/ssf/g2f5ZL&#10;yzm1+XvQs2Jff4t/+c3LRrnO2XGGetHo5c+LdS+JLvW62NN6seqlf+d61rfOenR60fNShi/AzzP+&#10;5KJfOjqfzpM+GZOb7s6xCxutcw2MO5t8hN91Vqs7VvdqD30vU80FZKjF33kiTzEQv8356IPwN860&#10;Rt86ffML4egnN8ADLK10DeJtr82zS+daLFo68TDOTuKQXOCMAn3xWKwuX5TLzNsPdPBjO63n/Izv&#10;uBRZ4AP2uL0lM3zrgb4xdLTsl6x0XhvRhX6ALMaLu8ayUfierSkmZ0fz2mgFxU59NNmRjeRHPqVv&#10;bOfZ0Zps7lnfGN7k0Gc/dIqH0TOmZXf5U56zD3DIjQ9Za9FEHx15UT1gf+RPtYvWMzrRwp8c7BrY&#10;C2fS2XTW7V37Zww4xy769sLvvPjb875n/vkAXv5R/Q3ir23M887vXLBrtPFoPBraU5ag+CW20Umf&#10;vqBvA3YJ6EIQDnrsxv/5Mruyb37MV/iFPbOH9i8/tC/5VvtivvH2015bn1/V5x/2tfPU+RJbxdou&#10;oejjMpM+7RG57Tsc8ovF1U9iY3FRCzqvPdMlf04uslhvHl10nP1ivxbPnpe31jjwLD/FD038xL5i&#10;nTHyWkdHMnj3U1eyY7TpCs+Z8OUQ+8GfrWErfJKtmI++/StWGQfkgZ+8wNrWGE+38ktryU2HfKE9&#10;M0c+emqNh6dvbPcGfvxaGxSX9dErz2XD1sKLRmDs/rl/nrbP/QLwEZ8SkuSzIFhWRAKBydjiWFdB&#10;BSQBgboiGVQkF9D7SQccgc4FQMWPQN0FjSJIklHoKEQFeBcV+nBdmnj2zxs+8IEPXC8s/CSmywN0&#10;yasv+LvA0d9LB/JJ5AoAgXsDMX3Sd/VJp5L89tmCzST1CukuPLT1u9ABdEUfjVr2Qm9tLMmiC0ok&#10;FYnkrMjMLuwEXEqxnUsqOisKKzzYGC1tRSdaaBsPwiNrMuAHjNG1S56KUXwaZ/P4etYHxoHxAL2F&#10;eOGv9Ww8WuGh4wKMDI0vjnWe4Rmrb48Au/FDNMhvn9iuiz2XgoBt7aM1dG1P2dq+KsqNsTdctge+&#10;BWgc/WTFhw/gS27gGV37YN/Jji58NvNitt8OhKtFg17paZyM8DsP2SEbrk2dXb7mgtPfSkGPfC7Y&#10;nR2885P2Hj9y4UFXcuXTzhAcl/aNW8u36J8NjLMZ+7vcpFfng8zkMGeMnRUyinAvIQq5LhXEF1CR&#10;04vlgvOVnmBj2YIzVd8+LJjb+WiZc36c0+zU+cle7KxtPpzz+VwXNA6PHfE6wTiI3q5t3c4HjT9p&#10;fvsnTvT3eeV9Pkj2HTvXP8ufCvUuSrS9pNQ27wwA58G4MxP0klA+7iUBOEu92HQR2Av1Y8ALl7ac&#10;CvZls5e7+GjxTzbypw8djZWTQfN7Ljt/+Y6+tYE16KAZH7pv31w2NGadWCE+iTlatMWQ8OBoz3iD&#10;v/igFb83Tog9xtAG+otnXTWXeXOtL361t3gDY8UerfMi/jvz1qFN1mIgnM4TEKvhi6/luWKvuFzc&#10;R88ZTQ865zPtrT3Nb4x5ITZmz7XtObCf9GA38qFJvmybvtkHbNzNZuaNhxOd1rY+ufXZir+wBZ3o&#10;xwbZrT4cdODD8XzGKGC+PY9PPoSfNiBz9EA042v/0MgG1q+fk9eeyenyrj3yjAa65uVlgL41a1fA&#10;/nKns90e2S/ntYs94OJoL/tOcDnmgknf5VKXgZ39AA5+xQcxITAOjNffseIHObvkexLAh9fFX219&#10;MiTHgjGydxEIuux0aeTbc/5phF8JBp7phS7fF0fyZ7Zmc/vZHtnD7A9PnOEPxtdn7TdfUiuov6pX&#10;ncPyuOf2HL/oOY/2EbDF6qlPTnu/Z7GYbC06xcbkdE49A3NkpRe5yMLfqmvIAice9o198G4fkmVz&#10;Qq115IgX3uiqm/Er5iVnF3JaeUS/+IM/n9FHF1jjPOjbZzJlC1BuQks/us2Rp7HiF3nYpD1MdvHR&#10;Xu5+A+PWwgHW8YHiirY4Z1xbbsHLGuvJSRY6Z7vkNq+/tow/QIccIHveP/fP0/a5XwA+4iMACVQV&#10;GIHAU4FVv0LLmuZar63IEawEvgKNoCMYAeMShgLTJYXk6CVfv0uKXvokPfMuBlwwdCnR5UYXCP1t&#10;BuOeJV1rzbs8AF2WGLMWH0lSUlfICPJkJTtdtJ4rUD2nX89Av8TNJuSWoCUs/CQvQCaXRH17jB70&#10;hW9ttKNfnyySQi8iFafWsRNbAvqiiRdb4IVnlyfsSB541ikWySuBZ2989IMKDnPx61kbX3IFXejY&#10;q+Rla4CeNvto64cXL7gAD+Pm27+eQTIaC5qztuSanehLd+v4Qb6nn+xsxo5s6Fmf/V0GutByodx/&#10;7gUurXppAtGxJvt3SacF9Fjb2Qt4/iPYn/zJn1x+9Ed/9LqP5uCbWxnRas/x8G1YL2/Rb/+tgcPO&#10;2TTfNKf1jJc/WPyud73r+rdR3vCGN1wv1H0zsD9ijG/2zFcqAMlFpvYdP98k/NjHPnb5y7/8y8t7&#10;3vOeq5x8mwyd//bAHHuR27h5cptjf+eGjGJQ/51OEVdxBip4FDSd3c5pZyk4Yx26C8ZujQfN1fby&#10;VXuel/x0YXEW4OavgC/za31znRFgH/ADZ/8W7daAJ9FpvDH91oezdJYHGVfO1i1e/M7xhXPts/yp&#10;WOfT2rMPwgHOgecK/s5FLzHOipcGrZcF4EXCy5gz1cVAL3G9XPfcy1yts7iXBb1Mh2O9tejisRcP&#10;eCd/cvbS5OXFPLnTxVkWh5w159f5dqbZoxcrtPgY/4HT+sC8Nc5u/oyeOOYHHmJOMUB+hoenNdbG&#10;o1pAC/AqHnQ+yIBH8aJ8H3+4/NsZ18Kxznk3F248im/Gk79zUpxJ1uoXdtNPJ/SLM/orRzJr0QZk&#10;jgb+/CY/6eXei7195l/tmXk+0Iu/S5MuhBrLP6xjSzLJIeJedvEsJ8gr5KGDloyA7PQt3hfbAVz2&#10;AOnZ2uym3/4YYxt89eGGYy2Ah589YN98QMtO7ZVnOOE1154CtJJJLi524g/iZQ/gkan6yXw1FKiu&#10;1KoP0IoPnvbPmbNn9qbzrAaWV11s+cZb3xo7L8P6dhyo3/nfi/9b0J6D3XctefSD5kDyhlNL9nAC&#10;c9ZGc1vzzeGfP66MwNjqXesisP+Q23sDndFhS/5bXOD79t5+8UH77tle2mf1o5rqF37hF661lppS&#10;HcnP+Wm+6QwYs5do2UfzaPBXvuSsOY94i+Hk6U80kF2bbuQEzq516JGreAvqawHZQTGHbxY71G98&#10;0DydARnKHV2SZtPsbcw8PPjFDFB+IkPnBW+y0HF5yGFacOoGX9vlmLXo8of8Tz9a/CzwbBxYm32T&#10;KduQK9mA89U5g6dv3Hq0koUO9MwGcOy3etc5ts6+FG/Rwhsd64H16OiXy9uDIJkXkhPN5L9/7p+n&#10;7XO/AHzER0LaYkmRAYw3V/8EyaM1ApZAHWyAEZj0JSwv911oAC/+XbAYV7xs4acg7xLFWrAXGhIl&#10;GfAnh/UuEbpM8Pfc/Ncnfwfi27/92680Ja6KPYm1iwuJdYMkmekhEK9unkE80bG2whEI4pKjSxmX&#10;F+SnC/lryUFXOL4l5hlNNsMHbXLSEb4LGJc6ZCV3FwML7BJel0HkqEA0T072jT9oDOBXAVKiP8Ea&#10;9BQnC8bIYR4vkGxoJWOXV/Rqz5tDo2e8jMFJfuPmAZrJrR/t8FZ+z/EF1u9agA/7+caeXzt36acw&#10;s0d8ii3tn8soL4rm0LHOHBz+zO7oZH/APsmHhn2kf3tJJoWhX2fX2gO+ZRwtNNCzDr9sYp5+9guO&#10;80Jevk9+8ljPB1uvJWvnDh1FJZ/jy2yCPjnzJ+vogI+2c8YG+ntGrSUTOumqj7Z9MJ99yIs+PLqY&#10;0wZ0QhsfF50KKb8GrCiv8K5o7Nx2hvasgl6GANs6X8WCoOdiomdyK8DP/q4xxoYBfdkqyA/1+Ro7&#10;BMbz6SB8EI51SxOPzms8VwbjxsKr3/Mt3OQDi38L4JBrZVpYvMaWb/PhLl7jjT3Ln3KRlj+Xlxpb&#10;qKi/Vfw7I6AXBufGC4i2F4lefHoZ8pKyL9vb78USeMHbC4KdA/C9cPWShg5+XlTIS59eSAFdyGyO&#10;nmKT81h84hf6zjka+0JULGitdp+d2dMn0eos45U9y8WAfNHL1uJKcuXbYkE+7HwsfevR8QzPHFkA&#10;/NYAsmwcA8mDZ/gL2SQ58Up2a1pLzmyQ7PrlTn14rWlP2LaXaHDur5f8Ln/ziV747T2fgqfNh8Lz&#10;bNxe4oUvGxQT6UdOdiNzUBxOz+J964ONOdYZQ4sd6JwN5B05hy3goA1/abOxNrvkK81n92QC0SlX&#10;6ONXn47lTnWB3ChPyrfmjMmZ6gM511h7mY3oQT9y5zt8gXxigrO3eyePuvQLXAK6QNpLJDhdePWs&#10;38Wfdn0B9NyFW2PAPvOT+uEBz0HPfIfPAM+3+ru2scVp/uwnU3Lnv8boRlc6059tuiQFLgPNW4Me&#10;3+XjYlD+a2/UMP6kjL+t7B+1ff3Xf/31B6v+bp3fuLCf6kl1JVx+x1fyR/vKR9Gy3/kiHmJoF1bi&#10;pbNDfvJq04fOnT/4YiUfiZZYYb04yW/Q5jfry/yWf1XLWp9/wStWoCFO4Ik/II9LVPZav8huZKIL&#10;IEfnSUs2NM/43nP6awF62SU/0C925Ytk4Fv5Q+NwsicZrIunlo27UATkCKzJHvawGKpfbGAz69F2&#10;ptXo1bhsS2fz6YdfvPR7Nq8PB1/Pxm/lfpAdtWQE+vfP/fO0fe4XgI/4CEqCewGqgFV/QbCvGALw&#10;rA0KbBu0BR19iUygE+QEO4HOJYuLCoWMQkfiU/hIcgoYFwnNdQHhkgBvwVrQFqi1EpM5SYlceHVp&#10;goc/FNtlDR5wJCr4Lj/QFERLPmSnB6DTLaBvegO2ITtZ8BDIFWt01nbxItm7yCCTn/yxB1zrBGSy&#10;sRe56EFGRWGXJfqKggpZPLOZdWjR2bcmXdAoZsmjZaMuE9gCffTwMoYG2ooNzyc0r9/6LmrwNV7R&#10;Ys5YOuC7PAPPIH3rw7WmPQraw5UxmeEvjmfjyePv2n3/93//9e9G2oPWws/OfE6x5gKNHfkhPYz3&#10;bdR+5RWNfDQftk9dArKL9eyuxY8NydJ+aj2TgezZjOz2NbnMoecs4OnS+GUve9nlNa95zfW/lJEl&#10;m1rT+UE/GfggGT13secZP2uSAcTTOB9Gn/5wkxOO1vPulb4z5VzQmdzJ0jwZPHc+AHmCzntyG7Mn&#10;CtaKcIXlFkSKm2KPs7RntfPamXX+F4p7tRvrAnPN7/Ouyf/pzfceOkv5nDbbacEtfJAvd9bFDFAM&#10;CMzBCRrfMbB4uxYsfuM9g9UrfZMxHOPJq80ejTe3uDu+z8/yhz/za75cXgIV8Pl7/S36QS8G+tpe&#10;ouS7zo9+F3/7IgV6iZJ3y72gl2YvyF4yvTA7k42fgAZ6+ABykZtvFW86j/RLfjir89YXXnbok469&#10;+BUPso21rRMDxJGg2FCcgNtaa/SNd+43bnh2BsUAz+joo1tM0MbLc2fH2efb9G/Oszn+j56xk7ax&#10;zkfnrvNpjp9kJ7pYB5IZDWe6s2id9frFH8/wsgv72lux18WH+OuF3t53YWTMN8kCeKBvl3WZwk8W&#10;unAx3yUBXi4s7CNZs0nxjqzJfo7RQWuN/CS2Zq9iUDoCOHJMubMcaX/aW3Y4zx8wln314bJX+4Q+&#10;XmtX48Ceo08urXlnoOf2qz0DxtHS4sk3gf3GH277D8zlB/zZ2XB22byLrb3cYn972Vx7pgWdcy24&#10;dc6DMxZ4Bl38NE+eLmSMN+954w5/6HnHe14457TRXz4rX0AuOmej1Z9tqj/ycfPJWjxla76kbqkO&#10;51P8zB7n0+obtaQfOAMXgeosc/ZS7OAz+Y9ne2lPncm91OuSHdAvfbInHLKJm2iQAaDJZ/lL5x3v&#10;+vyu+AS/s2QdXyOXs9NYMQgvdmHPvkEJigX8iHzZbi/d0rEcQFdxvliPdvkqv6AfoGu+ZW/wMSY3&#10;wG2PtWzGPvlCtopmfS1crXFjINuDcijZyCg38QNAh80p5sS2bdmMfdk+vc2ht220s8UtG4WHZ/P1&#10;8U8O7f1z/zxtn/sF4CM+FS6gAqPA35jW2M4DiWFB8ijQCSyeBXHJqxd9idBFgp909Wu9kqLkIfDB&#10;R0PfeGC9pCLgSjK+Ov/Rj370+i/dX/e6113e/OY3X3/N0OVOCSqeLlm0e8lCXoGbrAJpQbsgSX5A&#10;HrjZA6zOIHuQT/KDQ2d86KWYxF9fEgd4SRbkNK5IeOMb33j9G2yCNnnwN0d/Ogdol4BBxSygn0LD&#10;5Q7Q74JBH7ADuhUkWmujq0VX8dKlRPQbC+gYTs8AjwB9e8EO+AJFTxc97ZELon4SZlzfWBdB1sUv&#10;wLeCXh/ASTf9XrLoZk32SOf0zXat01eI8VkvCIBNkwu4VFa8waGD1j8O8avCLrjJzgbkp5f1+mhl&#10;e328yQfSB5CLrHSHB9+z4l9Bhr7/+uu/kPnHJegA9iMbGfGkt3OBnmfz1qKLXuvgGSMbfvrtozGy&#10;a+1nl5fpoIXfvpw2Rh8OGmSwlnzs9MIXvvD6q/xdqLIVPD5DTqDP9vgqlBTnim8FWZcKzpXz7ByL&#10;I8WgwLrOc/FswfkFZ//E2b5zD3qZK/7sfmYP9u8c5cva+p0zYJ3WmiCaeJx8Gj/Hsj/Y8aUZvRPn&#10;hJ1fuZbWLWjusfj4nLo8yx++zHeD8iT/Ltd61s/3tUA+AfvC0AtC885NLxfm9Gvrny9bzp0Xpl6a&#10;uhA4X5iN1cK1rrO69HqZ0o/mnutegHrJ0nom/75YlY+dca1zus97ftky+51xwlg2BOhbwy+12bw9&#10;2PXG0IAnJvBnZ1kM7LwXc4G59XXrxCltshezxBlnpxxh7cYX+lkb//S13hh64lWxCo34ivNiuVhk&#10;nC7s7mXZZYdvXvvzCy4/uvTby6MuBbtE8tzcgnHQReL+aqUWjvXR4Tv8wz7QhaxymDxCf7rQk27p&#10;ns22D4rTdJTL5BM5XE2qb6x8o29/2NUaaxfYiN3tpz3e+GjOOnhkaD92D61F3zpy08Faz3RpHf/S&#10;8je+zr/yDzrBXT8B8NEjtzk0nBWXGC5E9jJrIbt3hrWd4fr8ofP8JNiLFWu6PNHunLZLuQDefjur&#10;sZ3T5xfFEGM713PrFnZMH59TdjLvZSdf95zd8t/sBSd5xS7+yu72zX7ZF8/2zb541ueLaiPvRH6w&#10;y7f5DxwtH9E6r/bSuRTPu9CiJ3nb0+Rpn7Xm4XUxVPwnT7IVK0Bj+OWrxSn+W83Te09gTXEQbXxc&#10;jrEpudgMdLbZlM3gZJt8npzFeTEfTnmoPbaW3emJJnpae9f+t5eLyz7GzJGtPQP45A/5QGCtsfWT&#10;fKx8ZT3oubwVNC+vgnABXGP2l9+ke605NgXGtHC15uIVztbDgF215S39++f+edo+9wvAR3wqHATd&#10;+jtWUC8pBOYlCFCRUkDRlgDgKioVU0CBtd+O6tJAcmudhCLhKcJcBMCVIAVHwV0yclngb4y5NPMt&#10;KEUrPN/c8nfLtNZbp0gEcCqSyYmeBFHQLVD2MkEWeqVnCfHsawFcLZ3pIFnuyz2gF9tJbL4J6NcA&#10;+nVPP/nzb+z9t1my4+8CyqUg+Ssuzxd1tsOrFwF6/j/s/fuvPkxV3/9rOVSt1bZJ/7v+0DZtSBRT&#10;xKAFPHGQoiAUsICIFLirpYIKcrJAOWqBam21nqioKKUnTKvV1CZNsz95XPk+zSuTa9/3Rr8/vd/X&#10;lbwypzVr1qxZs2Zm7Wvvrb8AivHUWwP6caHtMO8RIk82KV4nX2lAHy0oxwOtPL7WlByhoJ71lwry&#10;CJaZn/m7gKsL0QVl8sePLSkXkFKmo+atLtuC1mHlJi9dSM0JX30hPur1Y7PPetazLqn+xiY3eDhI&#10;yYhHc0/eLvtkan74k695APmVjduc9WkOyUcma9He0Iber/vSp7p0iF67+crrkwyCbfppN8cef8rk&#10;S0ZpQU1ztW6QvkG+saSAn3HJK48X/pA+yeDS65t9feMyuxDAlCdjY+VDwD7yKHWRc/nay1EXnvVF&#10;u5/bp2H9XL7vGqKLtnyX4YJW7Z32RHrYfLYVlOsDu++U2RC0P4EfyB+UD+sj6pd8J594n/WLeC7t&#10;iWjlyb111Yfaw0lzlh/nD1tmu2vHoL4zVx7YfnCWOWt6GPQoqCwFe6dHQ2dhj4f2VKnHSg8r6PEk&#10;9UDqsSzfY8xjuWCQOo8mDyypB2wPnGAs8qjvcbTp0pufuXZ+N2973F4GOqMjOrNfPazZlj1bOz3q&#10;J4V8hfby6R30Sf9S/I2pfv2LsexfPrB93l63Bzo7s3d7jD8BY8ezOeCJnj/Nx7Zf9NUnm9B3fVPz&#10;1l8/42ujE3n+Wxs6c6Rr6+jB3n9BhTOA19pa69a7PPTQD9FHJ1UnAFjaf1z1TxekfXOoh721yg+n&#10;L3OxTuTv3DBvetg1QWv++V7njt/GcMaB80d7/p1ugH6VjaO89xDrqK51lMejcuuazcm3FmjJ3Hit&#10;d2uOvnuLtW4tofmZN/rscdP8gD1lzxbUOPencgEj52pBEnvbnq5f+7sgyAn7usBK5QIqW0cW9fxH&#10;wRz15WtDF01+p8BfYBObRrPlpYl341ReGcPqo+BRAae1Zfqjo5XbHqJ7a8P2rJN14a9A3vpqYyN8&#10;gzXOpq1v6519W1N98SeLse3F9om0vVlQvW/hmg8d8KGNT7b8W7advbLHTdUnDzml6smPxlzYbD6o&#10;ufLV2R990pO1pp/OFr4bvbSzqDOglOx0qy8e1sEcoW9kmrcx0G1fcIbQARumO2vGP+Fj3dINOdFo&#10;p7f0KG3NrT+a7FsfY+KRnRkzPduHeIM554/Yh7rO2Wg6j6yPPKAJne2V5bcMxk6vC2vT+tw+t8+j&#10;9rkFAB/w2UvRNWw7x95BBQ6M4OBYx1K9w6GggGCGR3zBDqkLFBr9OC55l1rtoN3Fx7h+zfE973nP&#10;3Y/92I/dveIVr7j72Mc+dvd7v/d7d5/5zGcu3yDykzPfhvJrni50BVPwMXYXXocWx7kHIUfZw4Es&#10;nG6XfGkXyC5a29ZcQzpzueuy32WTLszvuc997t1HP/rRyxr4T8bkFOzwbcbf/u3fvvv1X//1y9+C&#10;c8kXrKGrDl6HrUNaXp35mFcPCeMIshhXfaAP+idLl0mygH6AVxfW+IJ8NI2z5RPxPoNcweUcBKQK&#10;ZJVXL0DUvLetYJN2QWDr7ZtvAlMgoISux1E6MB9ydeEHctG5ceQhmYwpyKTNY0Cw6ju+4zsuY+kj&#10;OCVwpV0fKfp4oMGjoBU0j3NO5uJbcPpbN7Kxh/ptEMy45hiteeJlfA8XgUh15q2dveHXOrZm+Bq3&#10;fYEOPZ2hVwbt6qWNUz9Ag1+0+su3z1t/8qcf0I7Wukjp2DzxLoiJX3yCMtADPi5YLmMub/ayC2YX&#10;oC5d+ST7dffs+rXd3+3fa1ga/Xqw2Y98lz2ZrbX3vxLQ5blWeEntwd2f0EW8sbfMN+Qzkmt5nPyi&#10;237X+iRj9fchvtfwELptk3+cP51HJ/YSjwacYc4ysAecdQXV7At7pOCZfA8k7bWhix4ffI3TGYmv&#10;do8pj58exx5dPZjA3vRoCj2a7Nce1x5x9rFxzcMetZ+MqY585OpRtOc1oG9v2tfpoQerejTdXfCW&#10;Nh9jNi+2xh/aP3jhEe/z7kP/+BpLXl2IHh/7Jb/IH/KvxgBt2bh856ayvuSPJzmNo85+6JzVz5yM&#10;h448ySpd/2Rf65c8fI69rK7zAp2x+NMNLgRr2reM5CtXJ+1hnT1kHwv17GDz8YAd18NeQPCv/bW/&#10;dvkWYkFIj2825PHNzsltXc3JWei8oh9zWh+dXZi/c6U7hbMV5K1V9HSz5xCg0Q+c143T/ezUvzWT&#10;b+8qG79zU//W2xqaB/tSlqJHwzbIlH3jHU32HLLx9rO9Y13pi+7ovP2662TdtNub7dP2ajp/Mmw/&#10;/kFqTJAvULJBky3zB1svH9BsnTx6KX+kzpjS6uXNu7pkUQY0kKzXYN6wNs1e16epix6/ZM23WXc2&#10;wi7krZ37jLsrO7CG1mztNPry1pr/5Rfx333YnpFWt3uofSSIZS70xS7YCL7uVPaN+6i9w67JkS1D&#10;/mpBtoAGL7DH9JVmz/RAfjqRomPLgK43GN3grY+9bf3MmT7p1zo0X3OS0oW1MTdraX7ODuOYY2ca&#10;fsbpLCOLvcEWOs/wLqBYYDVd0ms+CgoKGptc2QAkR/IHdcaUkq27Mv2RE/L37W06BHJ3rkP7e2Fe&#10;aJp7eg2tBdw+t8+j9rkFAB/w4ZwXnA8nvLjWplyeA+9SE9Sh6eLjouPi6wKjDC6jaHNO+kTrUiVo&#10;4KLlcupC9LKXvezyDz1clvB+0YtedAkCCQa88pWvvHvjG994aeN0ewCgE1jw7SKXuA4bDpOjdphw&#10;xpxkDpJjhJ3Ltbmi2cs//TigzauD0Xx6zJPNgSrVT51DlrN20Dh0zN0fCiavA4HM+uBDl10M4h+0&#10;mRcZro3voUCnxkaLRtvSkaf1aQx5IJfHgf7ygGePECk6abTGM7/W8QzmBPXmaL5SgSJrpq92QTJ1&#10;LtygTZDIpck30/zdFMFfZUE5feiNrNkcvTlIzcvcm7+29ENmlzAy4OEbdb6NKfDn2wF9O40syZMs&#10;5OhXN8irnl2iUS6YpR2UG6uU3pJtH4kF5KR0mm5cFuIjT/etm7nTQbz1o1/10WcL7IYO8I+fvvqY&#10;Q3M2D3MgJ3qpb6z+xE/8xCUQi2c6NQd7r70jT7Zsiazomp9vuf6Tf/JPLrCe1nH1F8hEPnMhCx4u&#10;Vh4c0CXLpa/Lz+5t+6592x63Z8gH7fPd79oDXS3OPdn8zTGY3855QY/6XIO26KozRjZc3vjJUBqi&#10;qy9kY7C0tS/91pMneVe2U8ZrOGkXS9eYIfnhcf649LPFziboMQDsmY1n585U6LHjkSAF500paGvP&#10;VNeewcNYbL+9oqzd48VZ295znnoEQ49P2Mfolvex5uFFBnNhB/k+e9wPX9r3UrbXGUwedqLOXqwu&#10;nwZsSDn9ReM8sMeNSWdSdfjkD5TtKXn9GxeUw9YD/vqYC1/KN3ae54chH2GubJyPUK+fcY0PxrDG&#10;jUXuzvHmnV3s+FCentpj0s7qZFJnzfcBbJ08bt1PSlvDgh/KrfsJfKyvNCjXtjZTuzy7wF/aQ9s4&#10;Ht9k+Ot//a9fgoF9OxDQsUcParrKf9OP+bEf/oYezJ1tCXY4u/v2vHMuW6KPPbOdR/2mgvXk1/Nf&#10;7Cu7o+tsylqgsaad4Z15bNk9o/sEoLGm1hyv1t9czKl9bZ3URactGz59gL1ubwPduPPar9Y5/ad3&#10;5UVBjIcCz02voaCYFJ29r15dwTip9qCuwJ08FFSRFjBUrk5aXfzqC+rqF9CQRf6cA7vNltem6S37&#10;lCprb27JCtbAmnQvsXbsyp3HXadvorpLstnsqX3Mnq0tn012a9QeLTBFhhPtIXRg34A+bAEvdmI8&#10;9urOCOycj1AnVc727SG2nE/pHoIHZJv2QP6JfbJVkNeub/SnL2XL9ER3rQ3wC83NnM3PWphLuu4c&#10;oy+Qb+/g3V5Bm01YMzysIf+TXqGzCg29y+/aL206T15npbV3xrFHaaB7svEH/AwdZhN0Y5/zWXTj&#10;PK8fnuaoDjYYKD3Pcemp//Rw+9w+j9rnFgB8wIfj7YIoLb8463PW6rpknY67MhpOzIHhcuOnqx12&#10;LlkOHY4JfRd29A4bByA4iPTvoNDmX+i/733vuwQBPRCA83TIfNd3fdfdF77whbvPfe5zd+985zsv&#10;//DBt+nwJrcLFifpwOCcOeQOCrLkKHcu5pkO5NXvhTs67Ry4MYDMDkmXbIeoOgem1PyN2eWM0zaG&#10;g7WHQA+D5FZW36W9YAidoDO2tEMZOrwFUBze2+5g0Ydu0IF87VJl4+Jh7C6xoK322pKPbF0YrKGy&#10;C7WDDuS7aGjrwlHQDw2bMb/4dGkO1pwtgTY0+pChvtlOukj26EI6TY4u/8aJ99a7sHsMBDLjgd5F&#10;TkCy4FnzVgY05oze2GRMd8lSO5AV4o8nGchKZvVsxlpIrVXrpB+58cObHvTx4EHfgwh9OsPXnOh1&#10;54Zf9sQe9W398VCXjtFk66t/Y6Bl09m1h5jAt8uvsYxbELDxg7m0RmSyH+2f3c9dAPmXLn72Whef&#10;9q09u8if7X7nc/J5m7d/m1v7JN2H9KVt6dSB8uqo8tLVN9B59O3fRe3xQadcn7BjRbP1W3fSL7aN&#10;rKE5nlias3/tjbltj/On82bPHWDLofOLrYMzjv23B7T1WAD7w5mjXblHQvsmPnjbE+0X4xpLH/37&#10;5oS951HkASUv9VDySOqxXPvSecyQD19rnx3bS629fWS/qSdHskqV7Vd71b60bwG/8p3Z7W/yg7n1&#10;IEKvDZ/2PuiDLt2jqZ1M/IG89qVhu/xt/oqv4oOBj82fA7r2h3lLzdt88W8e+Zx8UfXNL9kCunjs&#10;vPAnRz4VDR9qXTxmBdQECATb9tsv2npwBw9jayzdvBS/1h4KLGUL0uxEub7RFwQs7bFdCuQUEPQt&#10;IFDGJ7vK79MNO3LuuYdaE2ee+StbA7pNr9YR1OnXemWLrTekZ7SQPVrDzlQpveeznQ/47fltbPzI&#10;236Wby8G9Wt/0XTW2b/tb/szFHAo2GH/FfRobRa7T08IyOhbYK381pWibzzA86QpWBYP5eoK4gVz&#10;UFcatEkLGF1rb6zy6ConSzpSTubkTh9sbO1UuTq6aw54SZPBOlgj6ytdH8QW3HvcF9mlLzi4F7nv&#10;sV/2aO3ND197on1gTxR4kpJJflMoSGVv2yv2t7L9TxZ2xYbZJ5uV8svqpPk0+6h7rD2xZza7zDbt&#10;hfZDe0vZXMyZva/PtDe00w+ZWsvsiu7l2SYot2boO7+u+WxleWl6t2f0cZ4ZKzvN34TVc3n6XJpQ&#10;EFDKd7ILdoM3OQviGa9UPfswR+VkogfoHJenH/Kf/gFNwT9966MNrb7ZGr3ka26f2+dR+9wCgA/4&#10;cMo5R/mcc846hw3ySxM6mDiknGpOK9TGCeXUOT5t+LooOVhcyFyGBEscPC5FBTwcMi5P+Ltwgf4c&#10;nUOV40MvaOBC59eCn3jiibv3vve9l78VqJ78gLbDmsPlMDuUkzcHib4Ldzpo3tqDskPPIZms6NV1&#10;uTdPhxw5O1jjaQx9tj0e6PYhAfIFxHpAOKQdoOlH3pjp0aVi6RoPfzTkLk1eULY20Lo0p2R1WSCT&#10;CwH5ujB3AZYnZ3Tms+hxtGiO5Ca/sv7xWVnMQUpG7el35dRH4ExQySXLGF3Om3v8mpN6KRkKirFH&#10;IA+6bBTMxVzxxV8e0AgK+rZBv6KeXtIb2ekbT4hPeidH/AQSuyw2B2gfkVveOAUszU2/j3/843f/&#10;+3//78uvmn/P93zPhY+/QelXP/Cic2PgYdz0Ddp9Q/XVr3715VfZBe98UxL0yabYGLve/cEm6ZYu&#10;zFfeGPolc+Nn2+QuEBvSsT7mZDyXHXvZZZB/4Wfsc/6hC9JehIAvSbYT+cT2fZfa5med1rak2Rud&#10;qVNGV720OvrBp/0XlI1R++7Vhfqw9Wih/ieM3fgnljfa6s72a/y2rv7bVn5x0odrdI/zx3nUPupc&#10;kq4dA9sGdu7i3+OmB0H59oU90j5xHkudpWg6U3tANIbx4t/Za7+Bh67H08LDx4O4skeQPdrjuPF2&#10;nNK9T7QXO3/3XtL5rK2z2x6mp+jk01fy4x2/7if1l4J+eNtTe67aB9mnPJrGBDR8QOdYfs05wmfn&#10;//kw+769Jc8PSu2LnZu0scic7MZNJ8ZNJvnmb05o1PFF/KrzDK01cB/yYBUQEEjzq7YFADfAEAoo&#10;FATxYLbOlQsggXzl8uyidqhcO3RHw1u+gGNBDnKRmbzkJG+BQDR4smt22jlAZ/TKR0sD306P2tM5&#10;vXUWaM8XpddsQV2+W1201j/gxy6sg77ayWD9rUfjAxq2CWyyvRHwIac1Rt/ebi+BfW3uILCwe9T+&#10;g4Idu1dLge5PGqhuebX3C9bABmy2HM2m8ZAqL/iJxqmMVr7AWnOD2tVXll/e8QM0UrKUlyqnkxPZ&#10;ObBNyG7ZMRr9jQ3pPz9rTa2ttWQPfI31bv3ZkjeLbwOyEe18l37W1hyMZQ9uoG9BJvWl1dsz9k4B&#10;c6l9xX7IxIbtCTKwXfbJXtWTpXsY38aGtUfXHmDvbFq+PaGNzZpv/ks+6GP+bNx9jr6sRfZ4rgW9&#10;ZuN7jtAfPvm7lc08jEPX6dyc9cUHT7rN7+Rn8oGlBfnoNR2nX/WhOjTkzy7JC529QZu0udjbUnI2&#10;L6CvPc/oC21p/SG/gdZcm3t+5va5fR61zy0A+IBPTli64FzO+uqCOo6oS80603VCwMmBg6tDkGPS&#10;fy9L0vKctUPIJdlh41KszeVZwMJBxLnjx2mi9SuEAn7vete7Lt8Q/Pmf//nLfwz2X1I5c4cJuTle&#10;ZU6esycXmXOWHOU63A4waXPvwDqBpsu7PlKBk30IgACGw7MD0zj6d0hBwZsCIC7tHhF4KauX7wGh&#10;P9np2nzwxI/u8DJ+j4v0q5+0Q1w73UqVT5C5NjLiJUBkPtaGTB45yU1e9QW5Ng1nPf0UbOrR1Lw3&#10;yJUMyb4ynnNIR1LtoB6N/nQA9IJOWl47/XXxMR8y+SmogF6/Jtw3/ASg++YamekmGzAPbfJkDOSA&#10;dGnuzUvf9NG6kyG+6SSa9JcuBBwL0oFfmX/3u9992RvK+poLuvrjTcYQT/Xxlfdt3F/4hV+4+/Sn&#10;P333kpe85KJDe4QtStlgF432TXMyLr7ZB2Q/9K2ezdNp3/KMnh56RIOxukx1seJ7ukDZ13zT7m8+&#10;i/8K5Nt9DHxMdpGtsaH26NpfaXl0II8uHtVnY9lZMOaTYWmXvnLyXoO27Xu2heWzdOoaq/nXdh/q&#10;H/2Jk/4aHueP/dM5u/baJT57ZufyXfidAdA+2LNY3rnXQ6RzWZ32fUzgVV/leKHtTO+h22O3hwxU&#10;3+M7GuMmAzp8k8/Y9iPkT/gOMHep+Td3e7vzWhnOfV6aP5Jny/aifvs4CmhC/it58m21SfVXj4b/&#10;sF/w5xM6ayrzn3waP6Z+adm8fZM/wttYxsc3/qsXIEf10nSojB/+xuQ/nTvmbE0Kwnmo9sg9f60t&#10;oHF/Ag/f0g2AlIZ9uD8Z0LqXSfGNJzSO9vOhTWZyFrSUR9tjm825/7Fb65ourVXr25pXT8fSXed0&#10;m17d8dKr84xene90bA3jn80Bu9S39dKOZ+uPHxhLWzKUL5iCHj/7sz25+fZo+5Ae6IMupIIRgW6u&#10;rQewj/Lo2sf127rKgl/1YVfKcNJU3v5nfumNmf8wh3M+1UF+qTmqi6d6UNaGtnGVyzeHRcGote1s&#10;lM1pizY+6cN41oWvtnbWmQ9iB2xk7UQ+u2CL7EV9PrXxQvvD/iyAJT1parNv7HHob2uqJ59xjOd8&#10;5ie6D/JV3W35M7KxxfyasvmwUbJD/lK7ex9+2Xh02bhx7Q/66VywbucaV+4cYfP4pSO6k7eHzIFc&#10;ZORbjam9/c4Hdm4aFy+8W3/6Smd0WDk/SI8b6It2fVS01gxP9pD8zcFcnX3dU4Fd0B+d5s/Nky+I&#10;ZuHc1L+zf9uaL/1I8YDb5/Z51D63AOADPhwLhxI4zBx2dR08tdeW8wicSo4rJ+og4dA4uJyd9pw9&#10;Xg4FB8g5Bmft4e/A4bw5PSnenL9+HDmefkomKOgw9ivGn//85y//XIOTffrTn365DLoIkYnj42xz&#10;5g5r/LogdTg7ENCSM71wwAtOOXSgkVFwxAWwoIbDUqreYdRjoAdBB1QwL2PLC3aYGx4FRuIr8EEP&#10;9GVu1uEHf/AH797//vdfgjHWg/w9NtAbj5zGaDz6B/VSPMnmoE5W+Q7v6lx4yVFQLLnIaP6gHjaQ&#10;lCzRSrWVltevAFBBs4JQ5Ehmc1KPZzQBHb0vmgv5lVuHkL4EowSeWr+VV2o8aXPHx1riUT0+jYW+&#10;OZGTHEDf6R4PIEPyNcd0aix80eibTaFXj7dxwLcOBcB9Y8+3/QT5zMu3/fQhi2/I/uiP/ujlb/HR&#10;dbaGD37GZifGMhdl9t+lhdxksLftk/TAHtV1wepip47N4tllkR7Sj7VmU+Yq3SCgdjJI1YHgpb47&#10;XuPIt4+1S/Nt9vW1/UzfJ5qjuQflraNPqExf+gV8mi+c421589t/9ysYv7alBbTVo1uaZD/7n/yr&#10;D9tW32tY3lumk2x2oS6dnW3wOH+y202hR4x91cMJ2P2i/bAPAnlnRgE3KKAXXXto6aWhM36DeM7j&#10;fbQp7/mPrnHqB8bHj6zmZX9YdzbXA9F+7X5g3s2/Pb6PunTSvSTdLGqXb77V65Oe12cY274kn3I8&#10;jIm2uwKQRx06/sU+4Bt3D+Qrdq/Xrh5N/imfkd+sjkywNPLJoY0MePGzziZyoLV+BVYKUniserwW&#10;VCsg2EO2x+xiH8bgoVugJL4PRUFAffGJpzGUN/CRPGQjpwCgFMwBD0EXfLvrsUO2Zs3XdrKDtY1d&#10;3+wK6kO39NjaWRugd2uvb/xK9d2zh31Vnzz6SkFbdpj9x3v3YnuqvVTZfgzWGeikYNh9ga5Qe33i&#10;QZdS7dXLW+/qQDkbaOxtl69c3+iMUTm6LUcXrbJUmc/JD5m7tHJtoE95/ZQXZFK/OlkUCMw2Cwpe&#10;g3YpGew9+5L9sJf8ivVVlg/a0PJR/CW5jNO+swfZu7T9l0ztHahd2p6xxwXN/Sq9bwTqQzb2zT7d&#10;afgLvkOaz+quwK+od1d0B0XPf+WHgj75P30ra2PX5pdd2wfmSg7zbW2sOd2BfczW95zStz3c3pFW&#10;3rrS9r40WuMbG39jWTP6pLtFes8/5iPTc+tTigc/hF82a37s03ykxrf++RO+hU2Yl7k2X7oic/pK&#10;B9HwC9XlV9CGfMztc/s8ap9bAPABH06mC0VQPsExdwmuDDlMzoTTynFyPD0ounhwcjmteEk5PQ6R&#10;Y+cQOc5v/MZvvBxGnKZ++sRXgO9HfuRHLr+G+OY3v/nyTwj8V2B/6+91r3vd3Ytf/OK7j3zkI3d/&#10;8Ad/cGk3Nt45QOOSa52wwyXnq8046HOSHchhD7U9oKX0g17gZgMYAhbq9DdvfTl3/dAbK8dOTjTq&#10;8XRIOmTRN0bQT52giaCf/1Tr74a84AUvuARM8HDg4iFIQoYOFnXKPTSgB0iHfDShoBUIxHhMFAAs&#10;6CUtTwcFlII67dK+JagssFXQCW/ybnkDduQE+S4d2tCRTVm98srfvNDUjv/OC51Um/Gl+uCp3pjp&#10;RlvzNBff/vNrsQWmfENQsK3glXk23soO6q0juuRQn321/mB87fpEo448eKK19nTk13v9bUz/rOOF&#10;L3zh5W9nqjM3a/e93/u9d9///d9/sR0yJx870J9dkMmvpPij6X71V99sXoC6f+Thv3Tbi/Tg4qKd&#10;zSeLNRWQfNWrXnXRUUE/+pMHOqJLugD5DQLKoyc7XdMxGuPZO/avy1t7mJ+yn+xl+3/3sDnoV0pv&#10;2dai/dHeoHMpaK9+U7zi2RitX+NdA/r6VJbqI59MWx+/9nD55EObvKH1heZX+axrXOl9eSlsP3Js&#10;XfXX6sqT68Tj/GG3nZub7/yVdv7uWdzlP/QoCMo9csD5V169s1BeMAGttLZ4yYfO+crajUuWZE2u&#10;7Rd/9c2Nv7BPO0+zL76N31OnbXVgv+MvxQ/SR3JUXlnQ6x8vIEdpepd296musStrS2Zp/gbsheaR&#10;f+/8ydejQdueLt/+QOPcwIcfaZz8SjpLTu35Ov2MBcp04d7TPUigw+O/B+0G/nrYatsHrrQgg9S9&#10;qmDPXxQ9lvGL547Vw3plLmBJLnIqa0Onf0GdbJ3tZafZM7uRsovsAZSzsT1X1j6tUfrXHt3aClgn&#10;9PqqRxfql32SEeQDOchrv7VPk1+qDrRbY3DP3eDZ6voa6Lx7uT6bwrZVv/wr47P5+EYX7favrb7x&#10;lwqaLI365hef6OEMHtUnHtf4lUL6ULf6AfbJTuXZYXbZ+wK0Fzxik1LzMp51ZUPt8+xIvv2dLbTm&#10;5qpvvBu3Mapj88bbvNTegN3nAue+BejtJQiIh3HYIlmcwd1Zu/vkg7Tnl7ozo20/8Glo+Bzz1Ecb&#10;HmjR5LfyscY1X7bOhu1Xa5E9WNP2b3u486T9IC+Nj3z7pPNLG9Bx/jtfLqV3/MlgTOPvWtInpMv8&#10;JP3u2qCXZhPQPujcJBu5kt3YyZqPaP/LZxfBPFYX+kWvLR5S86Nj6e1z+zxqn1sA8AGfnJ00cMIO&#10;HagOjfocdM5RyplADghyQBwZxyavHj1E6yAo+ONAEIB44oknLv/R18Ggv8PZ4QSCgvj59UXf8vvh&#10;H/7hS7Dr+77v+y593vOe91y+zfT617/+EtRwaJGFoyOvOTlo1DmgIQfchYmsOUzOMidJD/V3kHXw&#10;OdwW6sCF3twEMHzrSuDLoUgOvByeDswOSPwciB44gQ7Sj3E7vMimrJ3OBEX7tWhzcBj7tVR6Ehwt&#10;GIO/A9q49E0G0EYO7dEUBOpgNx9l9T3CpII35iYtYEde5VDgT70gX1AWxAHtUnX4JCe5wFpKu3QA&#10;2chhzGQif+uQDnv0FGAKxtg+eNOLsZqzNnVg/NVHeiIz+a2zAJogVYGrglho6E+fxq4voBXMetaz&#10;nnXhhZb8dKI/PRo7XSSTOmXzZSv+cLTgGjm0t4baBPDIzqaNTU51xlY2/9Zfv3RPN8oCcC996Usv&#10;gXbfLERnLwjAvfzlL7/sP/vOHMwxX8JWrRd5yNr807OydWITxgF5gT7zkAJ5gZ7JQm/1ywbws7/a&#10;J/awPde+O/ewuWUv6bR5p2s6CXSZzq/Ryben4rsw7vqP6pa2vtew7e2DbW/seClvHppnc5XW95x/&#10;7dFEB5VrfyhO3jv2SVP+cf50/kjt3c4zqbNUuo+BHghd/jvPCmx4JDjzwCOvvAdOZedI7c5csKfi&#10;1+MCXyjvLkAe9sZH5ietcbKdwItM8s3D/OLV/NMB7D2lO4i+eCWbMsQjfa2OjIMHG7Ov7acdRx/t&#10;5NfW3jU+uu5FyZev0a8y2fCS6m8svopepPxdKRnsBTTSxiSDfPuDPPxYekgudcrGlioDer7RmPyU&#10;fmzBQ9TDtMCeYEC/FngtACgtoOZR28N2U/D47QG8wZA/D3pwL88dM1mkPb7lC3I0H8HA2gQRsm92&#10;z76z39abT2fH1pCtZKvolFtfKXrrpS8e1j/7Y2/StT/9rBm7wDd7LA/2hDsfdD9VV4pPNmo99bGm&#10;9qn2zTdX9+lrOr6GAl4FXRbaQL7gGWy9tCDH9qtu68PygvqA8gbr6qNu+0ajj7WtHvJxpRCtFJ/m&#10;q2718BA7Zo/ZqLR3RvuCPQZlfcjCptZv2Mvt53wHGmtqfsm0Y7UfGmv3RenmzyCgPeKbgP7DtvcW&#10;GrZDHrAX+B4+yp3NnZR/37PbPcz9lZ+pHg3/Zj/lp0A74BeN+Zrrzhc6n+wFMknTRWtPJ5AOyM8f&#10;mKNUHdAVOn16n9o7dG8NyLA+ffcoevbRmqZHqXFBXrt8dPLG1XftBdig+ZHHfNrr2ak6fid5yNi+&#10;zj+03wGt9j2v81nmuDC32+f2edQ+twDgAz5dFDmUkJMB7UtTvXzOg6N2EeFgOBqOiPPiKDkweQ6K&#10;g+OYXGw92Dk2P23CxzfXvvSlL9199rOfvfupn/qpy68jCia89rWvvQT4nnjiibtPfOITdz/0Qz90&#10;OZw4dGM5NHzL72d/9mcvv/bq75D95E/+5OW//37sYx+7BCP2QGkunGSHp4OAnOQFsvaA6ILVvPV3&#10;gLnsOQylXfw6AINLdoGdAkCCLObvcOmQiafLOb0UzNBPcEZQyN+X882rgnw5dGP4Ztfzn//8S6Co&#10;i33O3je+3vrWt170iBe5jOMgdgCTXV3z2IN55+KANq5D3RyCSwB5XQTIrH3rzLn5oJcuogN5QGdd&#10;A3mh8cFFQZ35SpNreRYcUq9OubHkydmjC/CxNlAwB8rTQeXkIZ+yNuO01gXWwGVIG3qpMfEhmzXb&#10;NvOIZ5cj9M1DCmjwUCewJyW3sdgLGvZlLdWbrzYp3myZfaAxtjZ86MYc2JlvLSprNz+y4Vswssug&#10;uQrGCdD5FqBvB8qbGx2TgU2ip7d0jqc82RtXsE8g0TcJm4dxBRuf/exn/9k/UCEb0K+1NQ5kG+Sy&#10;B+zj3cP2mjnv3l3oV/7cA/RI53DaiDJ6/czXfjaGvPFAXfmgPVmkIRlgZWiMYFz1la/xkF8e9wGv&#10;p0K0yXFfv+gW6ukMtk6K1+p7+YfH+cN+O5/lu7x39spLwb6Wsv/qnBfgQdB53HnnXPbA6KwOzsjy&#10;6PWNn/HsJ2njJEt7LZm1w338Osuk9muPFH3bN9m0/dv8G4dvQdv4zV85fZU2jjZ06pZf94OtA3Xt&#10;1WyY7ZJvZQjqjCFVNlf3HXcjfdg3v5Hflyp3rvCNjdH89Wm/SMlDNvz3HpGPg+rQ6o83X8tPaiOP&#10;O1ABiYJkBf82AOgBHdD26O1R3eMXP4/e85F7wqO9vDvYtYfxIp49rI1T2kM8WXqUk7NvBErLazO+&#10;+bM5eyB7tGbAPtiLdZRmq9lY9tKa5+vVR58tSjcvZV/WTb5zCowRukuTLyjbS+RFg5/UmPior80Y&#10;8ew+Lshw6ppOgS63/kSBDyiAIt31k9+1Raut+oI1K4O8Oqi9IFf9zv5Lu2X7bMv4VLft0lDb8mv8&#10;6pMzme/DNftXZqtsk+2BfSRVhy85shPrxrbay+xEnXXkO8mjT2O1B9qD7YHqCn6pa280dnLYK/a5&#10;PeIbgAUB2U22zsY7j/kQdzzgVzq/81XA9zjH+bL8Gt/l/uqeJgU+sLuwcfJr+Wtg0+xbHR1Ym+ad&#10;/NLm2vyaI9CFekgP2vGyN4xD/8bPd9M7KFsL/sA+tAa7rpDO423M6pR3bbY9mA9Z2AL761y2BuZO&#10;DrLZ0/kFuuAP+Ip0FNLd+qPmk47N5/a5fR61zy0A+IAPB+Bw6dIjv+CMt31pOJEuLV0+OCEOiXPK&#10;cXFK2kF/Qbl/82/+zSUw5cEvuCXg9x/+w3+4/PMOQT7fYPqlX/qlu//3//7f3e/8zu9cvuXmVxd9&#10;o01gAH/jkt84Dpdv+7Zvu/z64dvf/vYLHR4OI87RuM1FShaOlkOWknMdqbnkNM3TOKBvB5zUgeCQ&#10;65LtsFs4+Bx0Lt0gyEJWtMnUAejyj29y4tkhK9Ah0EJf+HShFxjx65bmLriDD9qCKHThG4DPe97z&#10;LgEWY6Axpv5klDq4PUAc0KVkr14/fchuPuTCR4CmeclXR5YCM+oK9ChrB3X4FbypPvrGwZsOjINn&#10;dPEG9ehAMAvQx5c8oC559TOn5gfNWQouK/SDprlL6SeQ0RgbiIJ0sPXGVo+H8Vde9c3NWgmiyePf&#10;uORNN8qheSQz22FDZK8uu1VmP+zM+htHUI1s5kMu+iaPsfFOD3Qjz3a7XNgX5Gm+UjA39cYlj374&#10;Ci76D92C1sbeNaQjc6aPgora5AX/fJPVHpACuQs2piv6MEdy2df5Chee9j+0d3e/mmN6ar6B/Pgu&#10;1IH25gl4L3Y8uo9GXj8wfmnjxTuQKTmjqb62RfWhPrD05bd9eW+d8sr5ZKhvZfn0pg2WPiSXfP0f&#10;549LOttlw6HzVxuU79xqf16DM9ne6AEh79xz/kGPB7yk+Hk84G9fNZ66+OlDJrbeebl+IrmTzXgg&#10;34NEiqdxG6v92t61b/BFjzZ+ZIinvDrtydF5W1/84t9+lKqvLZnZIrvlY4FN2rvJTFZpffDCQ4q/&#10;OnMyNpvHi1915uCHv7GTUZ7Na+PTOmP4U3XajN9coH6Qj4H2mH78Mj9vXDLzje5ABcj2m3Ib/CsA&#10;6JEt7THr0Sr1cC31wN2AxAZCrqGH9LW2p8L5AE+OHtlkLahhPkGdcbNXtruPaSk7Un/uJeX0LaVH&#10;KN++kLYXpSGerTUoq4dk6IHfPj3RnZWtS6sD/Y1Fnvao+aArwOXe+1R6vxbwui8I9lTBMe3GLHgl&#10;D8kCS6NeKggiXdrmEN3mz7RginLBvuUhr13e+OiSobT6ncvO7amAPltlowV81m7R5IfZAf/hPsY3&#10;8Cts1Zqyi+TFO55gjN0DO5a6xqzOPob2eD7Ab1r5coYgoH7ZK1n4Eb6LbPwY3+SOxqfsWX9CH7R8&#10;mL5S0E8bXvyWeZtr+6l9RyfZsrknO5hLfmnnZa7pvTKsL9t+9NWasxV7yl7KT0B+nzzkSN944LW6&#10;bZwdK1+qz+4/fMimvjpIFrB/2UD7mQzpZxFNebCG+ar0m45vn9vnUfvcAoAP+HC2HLsDRr7yNdS+&#10;F2POowsOZwQcJriYaPdY5Og9zB0Q+jns8PzUpz71/5Pk7u6f/bN/dqlzWPgGn1/vNR5n6Z98+DVf&#10;3z7iII3jbwD+yq/8yt1v/uZvXr4d53DiIF26BQX8KuQ3f/M3X8bG02W4+ZHBQdpFQBBROblzrOZl&#10;DuasnwMAnx7te9GGLvyhsjYH5+qBTC7ny6OHgz7qHY4O14JbLu+CIwIlzUMfDp38AiH+0YO//+ey&#10;b17G9CuZAi8guOQxQYbkM1YPcnn15JEnp8M5kB8PKKBVSka6r01Qx1jkLdAjHy2agj4LbQXGzEmK&#10;VzxC+gwuEj2sXDJAWRv6ZOoiEq21MXc2RC/qtZNFeu1ik77ktcvj02OtvvExB/Yr3bGXnmx0J+1i&#10;RD/oV0Zrwy6Vmx8ZQD+22aUFHXuWtmfLa8e39UmPeFhr+urbq3Sp3vjZvz2Cjz5oBKml5NBfH3TG&#10;oSfzUG+sbAg9HWQH5k5Hgn7pa9dMXr12wcB+7RodXumLDHyTPe2yZM72MVmybbLRIZnQt5alzYOO&#10;SoMyOsADr9amvRwqG7N2+dUlxEt9iO8JdNFvvrZr+ZNGufmWfwhO+vL0Ul31QFer43DSXasr/zh/&#10;st3FPpI8jELncQ+AEwUMOuvkPTydFR48/eBu6zoTpSevznv0aI1PPucYO5eSk7za8LEfgZzxJrsz&#10;DT1Er77+gEZqfG3mH5/kUkYjxVuKh772YbziTd7aIR1rR9d8atv+eJMzPvHgZ8rbb+yYr+b78red&#10;A8pg/xiHjPrZo2jQ8r32gTq86Da5dtx8Dv+Sv0HPf/KRfCw+ZLZeHqsF/s7gn9TjVd6Dtketh2qP&#10;ZvlS6CEr3Yfswv3P3Uu+tPryD4EHdA98aOzQQxyaD/nVS43dt2zoon0hzY7YV7YupTdrT++799TR&#10;vzw6dic9oX+2gVYZlK0jGjKQx6OfbAV8Ck6Ys1Rd8rdv3QOh8ciIvzyZtKHDO17XdBu073rpI32y&#10;tUKrPdrlISX38lEP1cub19ZJ4aSrjN6cSusjXVS3fZLhpIHGAPJqa57a9a38ZKADNpmtZqO7j4xh&#10;3a1VviXbAvXWjgzJE+9zHHtBHu/dH1J17Q37oD0u5QP8N2DBP0FA9eRgn3xP91L+xN3cHVG++3bn&#10;dncafZz9+mnn4/R3x3ePk/JveGjTx/7gT83XvmPb5kx+KKi2uoNznrB6X91I0832r23b9Wsvkoc+&#10;2k/Zw/bJx5Axf1kbXsl3jm8+5dW3psDWkiHfIF150lf5/Fc+SaoM9NuZdfvcPo/a5xYAfMCHU+9i&#10;ew2cwzVwHF2AXS44nR4SPSw4H3Quoy6gDgFlhy7H52vm2nxrz6/x+tVBf7/vi1/84t1//+///fIt&#10;tr/yV/7K3dd8zdfc/cAP/MDdBz/4wcu3B33DTWCPE/PNNt8k9GvD//Jf/svLrwL/+I//+OWfhAgQ&#10;mINDxQEjzfGp5xDJwoFDF0APE21dzLrsOZQCuXvId+G+D2i6tDsABUscgA7J5XfCQehR4NIuwOGw&#10;BEEWQTYHJp5kMwY+1kOw9Fd/9VfvfuM3fuPyq9X6St/73vdevl3p0CaD8ZPfWM1nHw6VCxgYj+zg&#10;QMfHBUAgh1yCMWCNyCggE3rkgD7azUdKJheB0vLmjrc8Hh4vHkTpEOi0S4n62tSh7ZGlfvtKu7Q0&#10;l+WzNPTAZuiKLtINHWpHCz3WgKzmCeZhruYi36XHeFL12s1TGS98jY+P9tbc/nPxkOLTr4D7Vp1v&#10;gvpV2S5hfiVX4NxeYNfsw770CDAfc2A/xrIu1k6wWPDcGuJvbLpnB/YDvr6x+1/+y3+5+/3f//1L&#10;4N5/nn7Na15z+ZZeFzz7vQudMaTkxxNvIFf81z7MGV26okMpHZHROL79Ku+bgL4VXEAQX/2MxWbN&#10;076mM3uZ3qyj+Whv7chrbSH9Qb6LjsxHuTa05rX7pf37VNBn++HT+MsXto3MkAzy229poque7NcQ&#10;ry3r2xou7dJsnxO14yFNrmSBaKB+6OtfHTzOH3bLjp1dQZ20C33nVWdyj4BFj4OCHAXinH3gceFh&#10;4VzsoQFo0OvfWa9OPh721+bJRObkJFcyRJc8QZ/zrMXDnlXfvNHxY/mz+JoXvsrqA3q88LCf5JMp&#10;GjpDB6tXSCZykEdZPlm2flPQL1tm251LfE57y/5HB/mH9oh8cldnH6nH39hAZpBHn1+pn7OEb5Uq&#10;k9u9xyNV0M+j36/8yYOHP3jAQo/tHqk9XM9HtcfqQ4MiCw/cs+6hfIzdo7qULOSVkr8AoACHv3Mm&#10;1WaM7n9svgBadpyNpNt8N/1pg/adOnn9sslsMRprhoe8dtjAXfkCU+mAns0L5EF999cCBMF82rPG&#10;JkMyqTeGfb56jGfpXwStZ/KnZ4ErbWHl11a5umt56O6+/LY9qKcPeX2u5eMRfdh6+crN6Sw/FGur&#10;2Wh7B8i1NmjdgrWztmiSyfjS5W0N8WwcqXLjSdvbfED73b7o760LAqozJvtnt/wVf+ae6p619638&#10;WjQLdcD/ue/1luGT9PGDXXDX4b+Mx5/TL/mTD5KXLzKv5ta8m3NYvdBV7WjD0qcfMAYdyevX+nQG&#10;BnXa9a3/GdBrTGmy7zjl0SdHNmF9O5c7m/mK9nh7m71I2+/S/FToTObPlG+f2+dR+9wCgA/4dIHk&#10;DLqwAgfchTSaBXqOg4PhcALHwxlqcxlChwd+8USTgxOg+Jmf+ZnL3/4TtHrDG95w+Q+hf/zHf3z3&#10;f/7P/7n8GvDnPve5u7e85S2XAIdAoOCe//QrqPXqV7/6wsMBzXG66HCOHKZLrkOph7S0+QDHyImG&#10;gpcduHh1udfP4delGq6VQ3XGBAegyz50GErRdEFfGu1Sh2t/70zAQ3DGtx0FPgROBIwcqOhd7MkJ&#10;BUg4eoeG+Tpk0cRbP+U9sHtcnA/15CsQEi8Hfge/tGAX2RzuBbUc7II6HfLg4HeJAH2TJbnwLBiE&#10;Rlm98QEd+lD/bccX1OsP0W4+VF558GpNCojETxvd9OBSTgfm6KJDD4JX5mAu6rSra26NYVz95LMb&#10;OrDuArv6GC8bFhT0z14EAAXQyeAiot7fwvQNWYE6Yh0OgAAA//RJREFUAXL7wqWpv53HLrqgsHd2&#10;Sw5zJAfZzDlbMF/rSg786Tce/qOw/yLsG6b60x25rb+x0OsrUMcu0QncsWUBSwF99eq0oWc36Yg8&#10;9ES32ZZgH374y5MLj/Td+pGTLvNb9kf2rL69CsragnKoD9DJtunb3l9fkd85aUPtlaNZGVaOrSND&#10;8rR/oTZ1J6J5KrTmjSG/bcmzMiRX/eJR3+hPOSqvnKH9Jv84fzpL2XCXdzjzBRmkwd7uIeBs6+Ei&#10;Bece9KgAj64evsCn2OvRepwuvbryeDYeuSGZ1Dv/nbNQXpqcnbn8G7vgR+x/tsAO2BF/2xjnHM0N&#10;P3l15iyf/upDpr2nBHXl7WN7tL2d3zW+dPUP6jqDybnytt+1SbV1jqytN559w3d1ZjgX0oN9hG6B&#10;v37tq+ryK8biW90N+GXztLYetz36oW//LfaRGpwb4BEb3OlCD9drKGCygZMCGAU0ephvcOMhMHby&#10;kI/cG+gwv4Kc5qGPMdg4+2XbbJIdsRfrQK/Whu6tOd2xLXaUnYXuwZW167P9tBunPWNssOeSR0pm&#10;8gbl1kS+daCn5m9N7VV826vdackC7Tt7FW36xQc/Oozv8n4o4nfOpzSQFY36fI6+pdpLzzwsXTo0&#10;H2l8lEu3X33vS8m3dNfkpxtt6sO2L9DSKxq2ma6z1eqiyZeuL5Nat+zGXHbc+i9v5fYvqIf2szSb&#10;sif6BuA3fMM3XL6AIc+O2G5+iX/hm9yzutu50wZ3N/Xau+vzc8Cf7d0ufwX8Gh9qX5m3M8bcyLg/&#10;lFj/s/NKj/L0Ye6r112PpdNevfFWj/E0xvoRcqi3/u239pJ+2cxi1wKf8mBO1ZErmdhfNos/nbDv&#10;zmL2cJ6hwZo53+hzU2fVnl23z+3zqH1uAcAHfLrQcgIuO4tty2HsRYYzAY6mS7YyWhde4NQ5fY9x&#10;Bwe+HuqCfL6x528B+hafAIBDwrcCHTqcHOfn0sORCi585jOfufv4xz9+94EPfODya66coPFccPX3&#10;7UH8BMc4cXK4BO/DU94F3Lw4Qpc8F6QcqbL5NA/ymoeDby/T5oK3+qBN/T58G9flUXDFoalcHaij&#10;ny6YoK9x5V36fbtJ4IbuoL9/JgAidZCCAAk94tnjQgrGAPy2TmocMiV7c+xgljdf7Xjj0boKzDjk&#10;K2vrkC/Q1Te80AAezbeDv7HUpZsTyShNbxA/Ot65JVN1jR+qIxuZzYX8EN/lGQrmxQOdlP4Fo8Cc&#10;0cUbbTKmM7qhJ3CJ0j+dNK65pnttbJPty7MJAUC/8s1G2LZ6QfL/+l//692f/Mmf3H3hC1+4/CMd&#10;NupS5lu0/jmMfn6N/kUvetHdb/3Wb13+gY5v/pGhOSUv2bvI2RNkEniTx7dgvL/Vad7spXmyV0F6&#10;30709z77Zx4CdeQpkMeOzUF9l0jAL5uNp3Z0HrJ7+URLp+VbS9CXDunI3ufD+DLlc29DNiltL2wd&#10;2vpBPiA+YN0W1YfG2vwJ4y3o/qy71g9Out1HW6+M3ryu8Yfa5dFEp676oJwM22dpwpPxqV394/xh&#10;r/ZaZ3HoLM6eAx/hPO7hLy3oV/BOquzcK1AgLXDg3O3xIV+5PPTghvJ490iRdq6SJ5BpHy3q5JO3&#10;M9g5bW/YO/ZV94rm3vls/uhh+y+/ra9t2/EzHn6ljanMTwBZyhs/GdS35/gqPocP5Y/Va++uoL0f&#10;VjhnzPH09/apvvkU+fYvOj5Z3e4ZfY3VOOTWF40+fK0fJvHd7MQD1kPWN+I89PtmnHtXj23o4QsF&#10;DTxS99HtcbsP7h6wJ9iN+5lUmU3Vln0V0Cg980+GZIBkJK9HO9nNx/wEFNSjY+PtAXZ52ouUrbDT&#10;bE89m2Xb2tp3px3XF93uM3ulvWVu9JU8q195Mkth1+JcD/PHC1/72FygfU42cyCPfP6gYJL+rV0B&#10;kPKr4/uwa7lIpi2jbb03Bbo5y+lq6dVVL41+66rffHyiKV//5FMnDydNbdGf89W+dbB6tM7ZqtT6&#10;SaPBN18M8qGx4wXxCPE+7SkUcIICWgXGvcP+xt/4G5dfAZaShW3zKZ3X/El3fHctfqw7s3tiAT5+&#10;DfJN+kbTDzX4tHwkf8pG2at5kTXZpGRtLzQXefPNXpv32m96Vl69hfqcfcEY8ZFfOn2thfPO2uw5&#10;qs5aNSb65JYqL7/GWPuR0n9najZgnPxV71b7mm+6djdQlofaS2+f2+dR+9wCgA/4uCACR8DxVu5i&#10;G9ZhAIfC4TgUoL6lnD0n70AQZPjn//yf373pTW+6BCL8yuDnP//5yz+pwAetf/Dx0z/905fgnkDf&#10;G9/4xkuQ0K8HC0jg+453vOMSqPj1X//1S6DCweUwEUAUQHCY+CaSbwd+53d+5yUwsJdjl2wHmIu7&#10;OZB7L0J7QSLX6sQFX78u1g4q/Pbh3jjmY1x1tVdOnvLRVh9Pl3bjpnfjOWgFUwR9BABd5gVNXOY9&#10;BvT3IHDYOlDj66AuYCXtwQEOX/XWKrmMZfzmqE4bkBfwN45+oXLjVza+MZXlgzJ58e1Rs/2r61JR&#10;vT6QLPVvPLoIjYkHuHSwpw1Ksht19FuQC+gGD/kuM+rwoUf18UWnrzXxqHMxQosuoCFnukxedPoW&#10;sELTGMrWoAcmmxZIE8ATTLOf/Iqvb/+5IHz913/95YKk3a/M2z/f/d3ffeFnTcn2xBNPXL4d6Nd2&#10;XQb+6l/9q5dv4vkVXvvOr95nm+maTOmWTGSxR1xU7Je3ve1tdx/+8IcvtqjcHLI/8yO78QX50MnT&#10;Vzrbb/21FnROL9ZHHi/ykANt3yS0/6Xo0p086I9X+qdP+9r+N3+6tafpp31Bbnaf/Stbs/Qhv3tl&#10;oW4Rz/hWF/+FuhOthTSo337qkkkazYn2THOoz/KGkyae9Ydtiz6c7ctbOTp54y9tskZb+jh/2Ct0&#10;JnUudLlny1LlzuWCEPajc8351qPBA6VAXY+JHhbqPLg9Onowg4fIPmYW6vkCdPoWDJT2GDJGZfmC&#10;D527ZA2dwZ235qwM5h3SSzpID3hI8Wmfn/qCxnPWdlawNWMW7Gu/qu8M6q5jHQoQouEjOzvYdzaP&#10;B9+QvNr4QUCvb3eM9pJUH/ICmdSRAU/5kG/WZu/kzwBvMqMjR/q0Jh6dHtYe+R79AoCCY6Ue3D26&#10;YQNOPVrBo1UdW5APayMFLDYF9iTtwcuGtk/0YdsDHh7S8saVh+RKZql5FOhAg392ySY9poFN2kPs&#10;E+StkTVnV62/tLsa+2q/xSM7b48ZC5I9HZClvaVOmbzNhfzNoflYj6Xb/sZqrzWP5gbNSZpsBdri&#10;Iw3J+1QwdmspL80/hPyJdH3MiW1bv5Kc2y5f/dY9WTmQZevxST64JndzKm3+dFV9ddeApjWr/+qZ&#10;PM01X9380e+YULlAErQ3pexlbSU7am/b5/a8HwD0X4DBrwKbC/vuHstPdsdyV5N2N+N/+Ju983aG&#10;80HK+Vo07mb5S/6q/WXfmM8G//JFzaW93hzlS9GoxyNdpKuHYHUIeNGxlN4KnG4f7WzD2tlP5mAP&#10;tm70GNC0jov6S7MzffHYs/Oar+rs5Iecb/LOjs4/uj3PTm23z+3zqH1uAcAHfHICLjBdaitLu+BA&#10;DiTkZNS7uHLeLpicPMfPuXPsUpfcLtCCE4IPaDk3B4Bf7xUA/NjHPnb3yU9+8u5lL3vZxelxhH5S&#10;7m/XCRJ+0zd90+VbPy6xtbv8CiIIIBjLhZdsDhqHUZdgh5BUWf/m0DzWWWpLJ13MCwAuP3MyBihL&#10;tVXW7mBz2JFHWw8K2EeF+m2TN1byKnfZp7P0K+ChjewdAMlsHlJjFAzpAO8QxsP6KJMnmY0FylJ1&#10;0Dyb3/bBg3zNCdRvXj/y4nH2I8/ZP6ws4VpfoBPzNC+6ggJBJwowCSixLZBXLxW4YltojWHM1Zvx&#10;dq3lrV9rJm+uZCqIaD5SwS581Qfr2lzM0bo63PEjkz3gW3u/+Iu/ePdzP/dzl+Af/l/3dV9394xn&#10;POPu6U9/+iUQKFD4h3/4h5dvAvr1ev9N2z/M8evA73//+y+B9E984hMXOheLHhPsx1zYTXve2ObB&#10;FtcOyWleyQrmYE7pP/26KKZfoFOpR7AA5Ld+67devh0oqCcgKEgo2K1sHVqv1Re+fQPQONeChyBP&#10;33RLLnKaS493c8omrY05oYfWgk7QtB/bY/LS8qG6dFa/9vei9mttZAJ2BZt/KtSX7MrSE8u/utZy&#10;sbTRnbjWD2q3P2DrN9V27vfaHuePPdgZzF6lwXnVuVXeHi7AVTACepD0mNx0H5lSD419tOxD5xp6&#10;vARnMz49XnY88EAqSNGDhp8jO7nNhU2yCXtN2Zzown5RB8r0oM8CbaCTdLQ663zHz15jZ5CdZ5ML&#10;dO3xlYOdsls0+qFrzxtHnj+Ql+prruasP7mSKV+gvjnoo9xc5NGgp4P2r7FL89HS/DH5jEXf1ojP&#10;9+gXBOxvAAoEOA/20V3AoMd1j20PYvBYZgPZQ49vqA3kq19ou2Zn99Gf0D9ZerSvrAU5CgxoZ6fZ&#10;Yg/rHtPSbMk6gWBZ+8masKPsUh8p+gJqbDs7h+bYnMhVEObU88p56n31XxmUjZE+zM+eWxkKIphH&#10;c8wOlekAXfdrPFbPJ66tm/nlNwBNNoCnOnw3Dcpokj8/kizSoAzJCstz66TJQcalKS9Fk5zND7RL&#10;0QR1+MXzoUCfrbbG1lF96xhd4ypLz7H0L9UG+sc33tlMtpWdtc/teftf8J8vEPgD3ww2LtvIn/A1&#10;/It7Uj9Mz8+4j/Mx7k7uYZUBPTp9+SPt7mt45Jv4Of6NDZKPbHwSH9UeaZ+Ym7k019WlNF2UX72t&#10;zrYc7fJMf8rG1Z69ZFf6q89G+BX+wv7Kt7e/+A97cM/EztpsK7uVpws09i6eEB+wd/NV+SF7Wmpc&#10;PsoZEcgDvfFvn9vnUfvcAoAP+GyQbx1DjgJcMLtkAtrqXFShR2GXTs6/R7TUxbgLLYfvV3a1ebz7&#10;VUQHCAeHh3Z8OEaHkp9C6evvA/omoUCBBz1niLcAocs0R0h2PBwkG0TCTz05u2w3F/kueBymcnN0&#10;GHXZD13OeyQsHIwgnz4gGdTrW39yOhDNY2U0H+PsmOq04eXw1Ieutx9HT2b5+qFz0Aq46KetA7y1&#10;EmARHFEXv/KL5pb81aMHsnXgn/XS5t740UtBnb7y8agMdLUXjepBWb35BnNauGQUPGJz5s3eBJzY&#10;YgEj+pIWGJTqS1fGSnbjkc/crA+dp5fmq06Knv5Bu77J0NjkUq8POxX8EgTDUztbJwv5fENWIN03&#10;YOmE/dtL/kGHALo5vepVr7oE//7X//pfd7/7u797+XatgKHgmn+888pXvvLyT0TQCwSyfReGLi3N&#10;yVzoj+zkk3dpy3YE8MiJnv2ZR7TWQZ7+9BHwE8Tsb1n2zT/yajO3M2CoHarTB61fOaYHAVF1+tVH&#10;Gb1+yUPu9EdnbCa7SVZptrW2Xr59aZ75QfmFdnTt2/qBvLptC9fqoPFXjuqv0dlf1uwEu8s2Q322&#10;DtaPPaR+0TjnePfVQzyvtSk/zh9+3ZnUOd251Vmlbi/78tCjwMODf/BwcG4WmCg4oOzB4RESenz0&#10;OAoeOR5EPYo8kKo/aQEf8DCS4u2sh2TYx0xBCTCHzuXysHqw3+hBff3qG9AC3aSjAmjtN2VoD7LH&#10;7JDNR5s9arfPg77q0LYe5CKL+fUwIzOgL81nSI3hTOGf8EOz4xhfHV2Ziz7JKk1G/o4/43f5Q+cH&#10;Grz1oWdrYR371k//CKSAAMj38BYs8ACWt/ahB3cPaqi8dlC+B3PpCf2v0d+HxgvJk2zkTvba9Oux&#10;bm3YhDR7k6rLbta+5Om/YFmPc/Cw3/2lrXT3UzKXrqzyZC3Ise0L9eW1A36N0RwLcllvcu2+A/IW&#10;WFj526dPpf8F2l07aP/LkwPUSfM7yQhk23K0oD6c7WeaLEuXbVWHZtvLn3TbvnylySLVdq7BidYU&#10;XXoJy1s+3rXrA9bc/rqGxpfPPtZG2gf2cXu9IJsAIPQtQMFA/NiJ+5Pf6HJvc4fiW9yn3Ou6U1fv&#10;7uWeqb67Vvcrdys06PcH7HxnPpNNkIk/Ihckb75o50SfO2dp+pI/9Xwf0MarNdq6+KiX371trcit&#10;zh7iY4Gfhs7h/Iw0P6JPew/yLerbs+rs0fyQvtL1W/muxsx/dV/oLHSGlL99bp9H7XMLAD7g4/HK&#10;EfSQrbyoLqcRnctoD1qO28UyJy8w4LCQ7kNbH07JJdWj3a8p/sIv/MIl9S3Agisur+g4WP18O9Cv&#10;DDsw/FSKI/TrsAKJeHG6nCsZk6+LcCCfoIOgyT/+x//4ElxR16GTs9S3C7n5dfHGDy1eLtpPBjQ9&#10;HoK+tdMZqCeDeWs3nnZ5MObK0OMkfmSlX39/7UMf+tDdpz71qcvfQXzpS196OXw5fnTJkmzqpPhZ&#10;U/OPDo0x5Fs38qFX1xopV1e/ZDcniAbUL406NPibA7spDdrib1ztUJAmqJOql3e5KJAEBZCgn1iy&#10;TzQuKEE/kEdXAKmLDei3MqQLc2I3HnT0Z57WuPmiSz51PTZbc2X259fY/UqtX9/195rYtUPe5cJ6&#10;+xt+1tsav+51r7uk/gmIAJ7LFDuxb6R+LVZgzaXJBcZFy9/T9I1Z8/Ors+o8EJXZjH34ile84qI3&#10;4yWjuaozpx6BLkbWyX/eFlyU2lfqsgM+oPUwd7oyvm/09veoBDYFBV0u5V0wyUT2grPGpj886VJq&#10;ffgA3xw0l+ismf7Krbc13SCgMjnpKb9mnq1Z6wbq0oO11Qe9ftAjPmhf1PcEXngHY+74i2jI0546&#10;ca1fWDu91g7XeG97delk6ZfuGp/GL38N29Y6V/c4f5xN2WjncJf5Lvdouvh7BHgU8Bvq+BBn5j7u&#10;e1x4vJwPXQ+cfXT24OFDoAeX/d/jSF0Pr23Xb/kYi39yZoPx95FDRo+c/N7CnIJ5FqBJL/sISmft&#10;TzoCfaprf5bPptuX7dH2vDq22Bmorn3Bz/EvfBT61qt1ioexAl+h3pjsHd9SvhK/6gA9PTRnPPIl&#10;7RU0+PGB/layH5D4UxH4kR8/ctChB6Q18cju14DlF30jsECBtCBVyA52nRfWewMmygs06qXZINtQ&#10;t8GV+p821fg91tkhsEGyFjQA9fXPBtkNndAr/bKdwJbYDBooiL6BseQL7Lm9VXAgWiAXkIX+CsjI&#10;J3sBy6WTT+dbL23eT7YOcMq3QQd1+Yd0k+z0DsrxUt55VbfrU9/SdIQPVBeNMZXJVn7lVVeqv/bq&#10;4ldbOMeTxtuY8dj25C3f3OShejjtcftvPWSrgEZqLeVPWnxP3teAB7rkAeV4r32wl/ZE9zh5AbZ+&#10;ANA3AP0NQD6Bbu0LvoNfca/i78Bdyh0L1Ltf8T9Sdzv1e1cG98Huafooa+e/7DVjWW/yFZzMDyWv&#10;NmgvgDk2Z6CD3ROlJ6KVVqef8rku6TFedGMP8aftG7LLF7ADeWdaUK6OH+ZbnBX8EB2orx/+8VJP&#10;P511nWV8V2dcUFd9+c7E8sa6fW6fR+1zCwA+4MNx9JCVlg+Vcx7RdPHscszhF9xwafW4LmiSo1fm&#10;4LssCzT4tpL/7OubPP4xgDrfYvL3AgXq5P/1v/7Xd3/6p396+caSwIDDyQErMCBY4ALuYPBTKw6Z&#10;M+XUyNiD1JgOpAINggb+VqALsqCDOXbBk+8Rb24uzc0T9oFbWv4+6INP8qjTx4Ha4aiu8aJF00O4&#10;enTowRpYD3/nza91/vAP//Dlm1jqelzg0cGbLFLj0onDVyBEu/UDvMmWfNqTszZyNXdYmUMPF+Nd&#10;m1f8pfjKQ3JUrq5gErCzZClFp22DefVRVxCv9upcUthotiqw5GJScEx9vMhRIEkK6uhvH3jtj/Rt&#10;vukP6CC59cefTftWnr+TKVDH3gUE7RHffPVtP3+/z9/bI+NXfdVXXX5Ki/YP/uAPLvvEf8/2D3YE&#10;xOwTdi4o55/rPO1pT7tc6lxW7AP273Fo3/lmoPHAPjGfLnFo/SMPgUZBR7TGJ4/+9AP2MF227uaY&#10;XdEjsCVtUmXf5DMGGQviWQO6xxMdOVob64Un3bWGQHdk7+8K4qsOH+34WCt+yLjy1stlyp6X7zHd&#10;Xmev5VvbfOBCfT5jgVd2Hy/2AO2F8ltun5anx81Ly9OF9BriI0VXv0Xt4eSnXN9kOuVdHuWv8YjP&#10;2Sat/314nD8CEeysM1jqjOtcBjTqNnDhPLPXPRqkBS8Ktnm8wD6Q97FzDR4+PX56aC0KUISCGNCj&#10;CpZnY8M+nuxNID+Yj7nZr/nY3XceOj2O0sGpl9qldCLtvpBNS3f/VxeMSQbj89/5KD6JraKRkglf&#10;aX6kNjzxyYeotw/Uo1fXGV5be0E5n0MG9HtvMSfobEGPrnNHX7owf/q2BoICHv8e/P3qnzuVwIDH&#10;d4E/D3CptS2g0Dor9zi2xteCF9UVpCioUrBkbQFqP/Pb5xqSLbuDxmPz9gEbc1+kBzbBXk4bylbQ&#10;6Yd384P4BbIVXFL2eC8woK1AQ/tIfnVZuboda/tpu1bf/NVd0z+9SckC7bcCF80B0nc49R+/XYdd&#10;32iriy7e+R1pSHe11a5+9StVjjb6zYNxylfWLs0elq6+lZtnqC4elaNTd/ZZtE6QLZReo38qpFvp&#10;2kT2Xh7YVPtXCgXY7HX7X1rwz5+S0Waf8C98h3uTexef567nruUu6H7mnuWOjKb7XUFAbdWjcQ9z&#10;n9PGd/JT+PNT9px9Q15+px88JHPBv+YV0mnpqaunwvZtjejPeuKvXtreLNXXurf2bIP8zhX+pOAd&#10;P6LMz0B+uvM5XyMFZwB6eTTxKWCoDz7WpjtB592eed0R8NpUP3S3z+3zqH1uAcAHfDiAnIeUw6l8&#10;DdpdMDlq6LEn8NJD3OFQQAUcENIuyPq5kBaY4fA5KU7JhdWD0EP+7W9/++UbRYIbxuVc0ftm1Lve&#10;9a5LcFBQ5Iknnrh8QxDtO9/5zss3BY2Hl7F6eJKVnNr811QBRgELAQVz4wibo4t0l+ku3813eZ5Y&#10;Ov2CS7x5QnVd5tMh9NjY/j0AQvSN5TIPdGt+2ukWCjp18CqbV4cKHQm8+Eakbwo4lB3E+5DZYE7j&#10;nvMtL8Uz+kXzkk8uQC817jWQvfmwIZBfmtrYR8ge67P15gnWvsASCD65tLjQdEHRHtQtz3Rq3nRz&#10;rk1zVtccm3M0+luT9p9LLVtnK13KrYN6Nipo5xt6An8CgIJ6+r373e+++9znPnf5O39/9Ed/dAmc&#10;+5Yd/v7RBz6CYoKL9pC94j9n+5ucgmR4uGSYV8E3cpqzvfKe97zn0lebSwoZXYBceNiSPcwOW+Ns&#10;xB4yP3Ngdy4xLkfGwqcLTPstW8r2CgzyKdZHgFtKLmulDIKUfpCAtkupPuR1CQVtvhVpDcjgAmVs&#10;47bXge7bs+Ra0NOih3jAp73+laCxQ+NnQ4to1tZCNNpag+279dtHqu1sL63v0skvTr6Vt+6+vupW&#10;xq2Tf5w/9g1bY6vBWVUKaPbi3wPBHpN6OBSM4AuuPZL3MdRjRrr1HkUePR5G8nxAUCftkdmjrUec&#10;uoCux9OCXGTsW0n8BXj08BX5GL7UHufD2Ye9QkfpwfzTh7p9cK1eytMl3vjkD/Dt/JW/Bmeuc4A8&#10;2Tm71Q+/7jbK1SVTa6quNuXkTh788OYPO1/R5zf4HfM1j+XZHPTlM913+tML6tEXEGYT9G9tBP0E&#10;AkEgEDYQ2Hq2pq03FPC9traQXZ0PdGX1oLy2qW7t8+x7Ivsshfg7U+2D7Kn9Q3/K2UNoHzmv6KnA&#10;TwEpZTjnJL9zWBogW/tnZd29VFlbqE66QYrojK0crdR48slGFnXp1VyaT0hmaTLXP7QmtTU/fZ4M&#10;8ZVCejrLyaUu+dipfPTKybw86mcceWl8y2uvrrw286gsNTf1UDmgBW1b/1SwHqtTPMq3rpWfCtFn&#10;C1De+mcbUvtzg2n2tX0s+Gef9wOA/gGIPW1f8DF8hjt0dyt3RPcrZXdwvjAfdQb6pN1/0eCjv/s9&#10;ej6Kn+PP+EZ7jczkIycZ18/IN6/mac6V08E1u70PaNNb/ZSrO8ehy2Spz7mm5sHXOH/zLc4E/r3A&#10;n1S7c657cWc6f46WH6qtYCJ0VqDFN97l1e8dofzi9rl9HrXPLQD4gI+LYuBoIKegbp3E0rpYuoR3&#10;KeXYOXLBg4Iq4GDwSJfn8NE5JDj8wOm7rHKEHKXLmcPUAfPEE09c/jHIr/zKr1yCFS95yUsu//XU&#10;rw977PfoFwDw64TaBTQ88o23l+YOHuMpu0Cbi4PN+KCuQwjMsct/fLpQS4M++3CVh9pOfuXPchf6&#10;k2Zx8iRzc5D2YCAvXcurqz/Z0TkM/P23f/Ev/sXlv7+id+HBx1r2oOkxhEcwZrKsrMr60JPDH3oc&#10;tQZkyg6UQTl0cShomU0JvCWXPvjFq7GgIF+BuvLxqx1PlxJga+zUZaZvoAH7LQiIRhn0jR9ZzHlt&#10;Ym2lNUqPQP9kN5ZgFX70ql5QW4Dbf70W/MKDvOlX4O7LX/7y3S//8i9fvhnoG4J+Ldi3/vyNTP8B&#10;u7mTzWXvq7/6q+/+8l/+yxe4SPmGHzrfkKM/4wuO+Sag/eNbseZNV0A3ZDXfHk0uGVL2srbRfNmX&#10;S5DLt4sIWdIHmzSf7EZbulRnX7rsuNy7QOmvTr9owXqR24OWjGQ2d2uqzfxCF1WwVl2imgPdn3au&#10;/vSL0EVKfX2v9V88WRuYt7S9Za70Jb9Ql/6k5b8S1MeYrUH1wTgnorsPaM69UBnaF2Hbwtmv8uP8&#10;YW/sf21ReW0RuvRDjw1pjwtna8E/2Ecn8P9b3kctWo+bHj4eXx4/lT2CFj2M9rHJ92wQSd0GLoxB&#10;PrL24LH/pc3ZPmJr9htdmH8Pnh5FC/4KtOMJ6nt4gTp8wX6wB9sD7LSzlO9Rj0adMwDUK+unjWzG&#10;xLvHs7bsms9Qn0/Qtr7APLWjMz4fjT96dTv/5FbWF3+ywu63PSfJq6/7Vj423dCLoCBbsIbWyyO8&#10;Xwc+g4BorD/0UC7Ndq7BWq/9FVzJLhfbL5Bv29jmtTHji95Z1EPcXNkE26FrNpFtqLcGdE2nrWc0&#10;7JPO6Kn9dI4LZDK+4BR6KRnI3V7aIIZ8afkQTenZVqAinVSOJnnUxWNlpR9z2SBbgbUCaOhW5+Wv&#10;1dGJPviWqotv5eoaexFt7Wi3vTJeyz809o4fVrZA7q2XNq8TT9Z2H1qL1n7XwbpItW2fxX1tdK7/&#10;yTcbUs7OpAWu8sftbwE/v2Hlm39f+7Vfe0nx53v5HD7E/cp9qndd97Z8jHJ+Efgb9zG0+TG+yf1U&#10;vbtn9ej5L3vSWWU+nS2dF+Reuz7n3HyjSa9fCfBcXeOxY+JPrtWndLH9s0e2yg+w5aBsrgX/+Bfz&#10;74wqeBjUacsXOf/4qxN4QPcDKfBr3R2kaG6f2+dR+9wCgA/45AgW6yBCTkS9i2OX2Zx5Tp+z59il&#10;1QmcODT2oOhxB12oXbbw57wcNn3LxwHh8Y4P3lKBPwEM33AS/BDE8g0ofxvt9a9//d3P/uzPXr7l&#10;R7Yu8cYHeXJ16Ch3oe6i3kW7OmX1PY57HJB/U3zM5YT6E/FZui0v7epK2VgQj8rRVTZfa2GO5Mc3&#10;Gnl11kTAx7fD1NOLoA89WwNrh5eLcI8NUG7sU1bj0X0XgtZeWX12sFAHa0+t0/ZpnurZQ0GqoE6/&#10;5l5AyHwKRKsTLDI/8xYUwo+tRRfQ6lObfvg3T5AnVzpdrC2VR2tMehe4dplKX76hAcY2Zwe0S4AL&#10;qXF9E89/8PU394Ddv/e97737d//u313+w6/gODkFxvB0cbF//dq7v5tJVryV/Qq+Xyf2673tUcE0&#10;czWv1lSe/ORw2XQR6aEE+YTmax8XcFBOP9kQHfAnXVKUtQFe1RujC7uLUnAJMi45/e1DsI7WpiCu&#10;Nc8Xtd70LKhq/l2u8GmfkwPIkB+UVye/PnHb6w/mB82HTpp3KahPv+330vb5tTygg8rRLpbXSXPW&#10;xa82a1V79UHbtsdrsTTlgb+F7CFsWf4aHudPF/fsM1ss7XIvSBE8Dth4+1Cwokfztccr/2Jva/NY&#10;6ZFcOz/S46YHV/kNAslDwb3qesRdQ/3xMi45k9cjqYAgn9B+NN/8T3PtkVTgDT0dSdGklx5P8YzW&#10;/sW/fZtNsnN17TllvtpDmC/hH7Xx19EnI77rI+uf30C3vkN966oNTz6MLyeDNvzIjEYdfu2dzkry&#10;OS+cXT3A+UP7D4/0Rxc9PNUnh3b+sXWwNtbIegkc7PpZW0DjgdzjV9rjeR/E0OMctj4USPrzBFrY&#10;LRvehzb0mDbnBT1kByE7Oelqi1c6YqMgb+z2knHVBeeX+nRTUMFeKbhwbZ/B0kebDiHabVtaY8qn&#10;21Nn9h55rXdBC7St3fqIs7/65auPsj7o8zuVg/pQ2fjy+aGTVv3SVo83JHs08o178qxP+eRe7DzR&#10;qVudwNKcfa7BOsTDOpU/gU7aWi7vc/21h7WffHP7l79tHxf8E/jzrT+/LeIHxV/zNV9zqaMrfoFP&#10;4OPcEd278iX8jPum+6yUv+Gv+J78Vncwfbsz55uqU9YfXz6NP6dXcyF35wq0H5qrOUpXh6c+Qu1P&#10;Bf2zBf0as/rGJJv6HVt+y2AubM/+t8f4Dn6EP+FDgP/o/HJmA3qpdj4IfWegdel8yTfB+jN+3DkB&#10;6qT6S/WH2+f2edQ+twDgAz45Bk6gPIcROIx1IF02C5xx3hy2A6GAioum+i6gBVB6jIfKaBwSHQwu&#10;r35dz7eRBEee85znXP7GnWCfvzfmG0++9fdDP/RDl3+A4FDiiB3MPRRcYtWTE2/ykCGQlZzGJqdx&#10;Xc67jDvsShc9AuggXHv03le3+S7tZDRnaY/d+i299miq057OpNqWD9SO1hzM0xzAHDsMHBbsAF/z&#10;dFg57Bx0LgG1o08PaBvTOMkon9474JOLHCtXsl+TO7vQVj/01sw6si02ZAypOo+dbE4KbK2yVLmg&#10;INtVJ2UTIRuBeBiHTOQx92yh9UivQM/ZDbuylwTl/DqtX1nHj70am22/9rWvveBHfuRHLn9n7+Uv&#10;f/nlm6zGcvj7Sa0LWv8khO0LIAp4uSy5qJDPfvnsZz97+ZV4Y/jVbt8W/NKXvnT327/925e+eLqg&#10;+LuA1phs9o3LB15dFLpUkNuvHftvwX6NzBgCjYJp5maurVt2ls/oktF+6uKiLT/DprJLeXTpWGpM&#10;f2/QN32V49PFBy/rwFaAHqxbfwdw17LLqjp0xkuOZFIHZIZkXrrmtXMDe8NcgvLWkzP7CNkPZE/S&#10;aO+D9saIV/22v3T5nzxqs3bb54T2UJ/6tf7ZgHp9tr2+IZrK12iqf5w/2Rs7zBZD9mifhoIX9nKP&#10;COhhvw9geVBfG3ikSPex2yMKOhv2ISbfY02qvby0IKD0/DZg6JFlXPBwIrs5gfmbLx+1wRmPJuBT&#10;zRt6NIG+dKM+PannP7TRo33cfspuw7lX2CRfk83Wpi/ZWof8E39CdmPEuz3oTMNHfXX5HfyMgz95&#10;zQlvPPNV7jHuXs5AdOj37MQb8ql4Jg9Z093qofmQk52xB+ti7ayb9WsNCwBaZ2AL1r5H8pbx6FG8&#10;+cDm2KV86YmzHzvJhrPdgm3sITvILsw1uwDzzj6C8tLgUcCvcxKNVLs6MK49J78P98YlE3nJTR/s&#10;/dRVe6q6a232ZPX0UX3Qpn5palvdLfAk2+o9Wc+1qP5a2Z5FD/GzLgX2Km+a/5HfAGA0Id7aCv7V&#10;N14n6itfIOaajOqai3zlnVfzRB/t0twHug27Jq2L9D5e21e5fhDN8mmdjZMfLg/54YJ/fvXXt/++&#10;4Ru+4RL4e+Yzn/lnv/7LZvNR3Zn9INUdyv1SvdR9Sls/bHCvdb+C7t78lDLf1L09P4WHOzjwU/ZW&#10;Ot65tF+k5Cu/+2J19ZWA7uqHb3zSa1h6a2ZP8zm7fvKQjbEdNHwCHyHPN9GvunyFMt+hLVTWlp/i&#10;t0HZGSMvzX9V7vxZ8Oeb3j63z6P2uQUAH/A5HxGL2vYx7FLYxVcQpqALh+9XGX17yEGgHjh1KccP&#10;ytDhUDCng0IZbxdPj2ZOzMXJ+B086ARGBEt8CxA/l3YXVf3xVme85EgWKN94jWluxjRPcEkO+Hcx&#10;B7SLLsqQfkq7gNd2Ag0ZrrX1ICADmchnvNrk9W1udKncmPoa1yGrHr26+oJ2/B0wLgMOD3/rTcAI&#10;/NMJ9A47BxRbQa/OGNfm3LwX2oxXP3XNvb736SiYh3U71zYbkt8gX+3y6l0upOCiUrCwti4q6tkx&#10;yOtvzHQLZDUXuGYX1bEd+4l+8RfMEtguEOWbeH513d9h9Pcr3/rWt16Cbb4FyO6Nr93fwmT/Lm8u&#10;bvYcuVwmXAJccD3ItLu0uBzbv/j55yD/9//+37s//MM/vPvP//k/X/5O4Kc//elLYM9aktNjsMcO&#10;G9DX5cHFRN23fMu3XH7lmFx0YXxzZw/Wxhqo70KnDm9z7zIiv3ssFLjCT4pHPuLUMznxMi4Z9TfO&#10;6t36xKN1lXokCwgKDBYcNA+y60O2fKFxwBjqGjPkI9GQQZqfJA80V2l12UTlrQ9rP0+FaHf+gc7o&#10;r7Zt37r7oG9Qbn2gPbnt0VQ2Tu2L+Jxy1PcaHucPe2NrbA6uldmnfSvlD+xZD4YCIcHjd8vao/Eo&#10;CbWhV5buo6rHETgbPJh6eG7Zw6yHW4+2DfgVTHL2bEAJXY8tD6j8HDRfc+wB1MMnHwZnGV20yvrm&#10;m/Il7HDtmo22P6Vrp+jk9ctPAF+AL/0bR52y8fCId35Ans+UKucztC/UW+/mnH/SpzMpnuTdsyr5&#10;8QW+KpnI2GNTOZsiE99pzh6h1sIatk6dN61x69Zah7UN6HGdLT0V7guMsAvnnrNudd2cyAwF7dTJ&#10;u1PCNZtZ0LFUn1DAr/7Gil9t6uiWjukQyEW/ZG3PtD/S0ebTWXqqLK3v7jP5EI/2p/LSxPcMWJR/&#10;Mpx9rEEybsCswEfYIJx+aLe+NvoB/qayvPSkLV9grvp4h9qv1VcXn8rm0Lx2zupq37r4b/1TobVo&#10;PaB1O2nxVx99awrZQCjQZy+Wrs91f4T+zqdv+gn++eaf4J8fDOtDJ3wMH+Au7L4a3Jvcld2JAY26&#10;3mn9Fob7d/dpbQUJu5u7e9kfvVH4U/7JHjI+HZG5uZx7BE67vqZD5Wt6fTLE86zHx1p3Pl5bd7Jb&#10;M7YiRddZyw+4VztjC/4V3Mvf5LfKA3/DN3eGVeZnOmO0gbyzYe8JlUGf6m6f2+dR+9wCgA/4rDOQ&#10;5hCUYS+iLrsctQulh/kGVTh0zh8cBF06C9QU5Omw6FK02DYXThdWMHaX1i7aOb1kRNfF3Nj4FJAg&#10;a0ge2ACReuOSGT+HXvPGN2hf9Ag2pv7S6pTJUECk+SWbevRkxjs+8l3UyQK+ESkA1K9q9gAJzdsc&#10;6X+RDqyTuaJLDmM4KLpcma9fp/yZn/mZy6+V+mcRvq32vve97/LPJ8jo8CIjPsaWdniDfHPWRjZ8&#10;WyNp8qaXUz+gHX1zlaID/M2NLhbsr2+hKpuvucsXCAJ5NC4l6F1o1GUfBfz0tVatKTQfusv+FhsI&#10;Qkd2czau//Dr19QFyvubdIKBfhXXr++C/+TskuTAd5GyBn5N19/4+7Vf+7XLt/v8yjs9eJj3KOny&#10;4zIh9Q9CwKVJ8A4f/D/+8Y9feH30ox+9fMsWvTV1aegSIYV94HQR2cCBy43+5mve5kwv2a46exUv&#10;/O1da5od9NgF692+sF50jw6v9J1Mydo+DcrGiB/9CvT1T0HAtxbp37oDHVsLkGcX1p8s1g5PY9FD&#10;Y9PRXqiae1iZTphzOPfF1oP8tt+H1Wn5J4N5sWXptXZo323dOeY1mupBvrGqV16c/bZteTzOH7aW&#10;bctne+xyy2wTClD0cLC/y3toQPu5cn4g9DiRt9eVe4w7K3roeNz0UOpB1gOtVNvWFSiSetwJJHmQ&#10;lgoGStHoYwxjk6WHkrnzO/mo0g3O0IVUXfX1TWf5rlBZCvYsn+RcYIfa2rf2pzJ+xqJTOjPm+oHs&#10;W798hL5r87Wjbw3zLfhDDzw6sHbmgBdZ4lO+sxI6Y/Ezf/3w1Vc+/awd0FX1+mhjAx671m2/Bdga&#10;7rpaNyk4g5R7wLOHsI/yrzSAwg6dgeyT7jsLpZ1Twbyyj8XaxwJtNmXuQZs1aC3QdB5kB7te6qX4&#10;kIMtk928d3+AvL1UXYENtMrRL9p79atP0Ka/tuiklcufun0yWKdzrSpLm2N0yu4K8puCNSwtv+WC&#10;f9L76KTagzpj1CfsuMl0YuWVlt+5noj2WlvYNQjqS2Hbz7L+rWl7qHb7astSNPbi6Wft2w0A9qu/&#10;/uafAKBUH7bOF7kHdU8Cd6juSHyie606dyw/UPUWdHcL7tGATj998NS/d6P7Hhr1/CC/ax9bi5Uf&#10;8inml19JH4vsPN0+FPWRWlN8jNEerJ1s9jP/s7ayvKoDtoiWLUvXL0k3ONhZnU+rnF/mS9aX5YP4&#10;nM40qTL/A+qUS9WhcQbcPrfPo/a5BQAf8OEAchDyocshuJR6wLkEc+gcOKfdN5gEUQRP5B0UnDnH&#10;3t/iiga9/gVSoGCPy2mX4NAFGzitLsUOJo6Q4+QU93LGEebsHF4uwgWayF+AJziEOsi0k0Uf89bf&#10;2OYflHv8BvTBnLpwh/QGDrhS9WQzb5BPL9UtX7JLzzHp17ey/HokGv2ar3k5eJuvdbE+6tCaD506&#10;ZPDxtxX9eqdfr/YtQL8u6h+E+DuL6tmFw4wM5mAc+XSibBxzbD7pf+dUH1h56Svd1Kd54mWt2J55&#10;yBfYk7aW5qYOTW3S6tghe4Slka+czuiITORoLvLJn00s6Ij9gTI6+hCEs07Gx9P+sGbGcZizW3ZH&#10;FvN3qaADf8/yJ37iJy5r4ldwBa/IQk/G8g8+BPr8GrF/EOKf5PjVYPvFZcW6+qcfAouCuX6F2N95&#10;+Zt/829eLoMuy8Z3KTA+mfkA+4ldaDOey5+xyUtW9FBwAL1yPqVLRjzpytzMWUDb3NIPfWYHdNMa&#10;Wk/zNL7+dNpjCux349mr2uMlBWPTEfvBL5/EhoxBnoLAkE3k2/QxNv7GCl22zA/IQDZjQXMO+ofq&#10;yEfma0h+c9n5VD7rr9FuXaAHel60v05s++aX79m29WHp6BLqcw3RnLSP84e9ZVv5Fnk2KH/uO3u/&#10;h0IBkc7OHg2hdmdpNEGbs7bHCvSI6VHuYRQ8enooSXusekCdQSAPux51BZH4IxAAlPbgQ483n2hc&#10;srYHzdU8d07K6tFsfW3t4XxH+1WeXtMl3ZZGC+3T9nptbN3+YK/8GH/G9tXFv/XTP/rGlKrXTv78&#10;jby+7SM0xlWnf32UAR9QR355fpTv1p/e8OosxItu6LXASY/RHqva2ImytbNmBW1Da3k+2NGDtZfu&#10;g51N9Fju4ZwNbXv2FdgCZI/kLe1R3f2QHUutvXWnU2X5dL3Qnq2UxkdZioZu8ZBaP3pFWxkv7VL9&#10;6bWAQHMD+jh1AvLmXf4a9CswVLBC/Zal6vBq7Oo2hdXxIrnP+gJm8VYnr741AveMgnW10UeojEaa&#10;fymtv3J59aG6Hbd6ddKtl1ZHZrLLN5/mJ3+Wy19rvw/peXXe2oRz7ehRORtQF4+FtmxIvn3WnoR8&#10;a8E/9z+BP9/2A7/661uA+tg7/Ir7b/cjdyb3Un5EfXdkaXdneXTq3d2k7r7d50O+qHuWftHxifak&#10;PWxuyd43xJtP+c4T804P6UlqbdJfa6EMrUv1214/fKTo4luZLfKJ7AY929E/O8rugM2h568Wnatg&#10;zr1r812n3+ks52PyL3xO+c6j9U38kjTUXtvtc/s8ap9bAPABnxxAUOZ8ORFwaXVhFPjgnDl1j+IC&#10;gB7QIN/jWt5PgkL/oVcQIhqHCqfvMPDIkxqjC7FxyZJz4wRzisAJ9mi5VuYoc5o5Rk4Pb+O5nHd4&#10;mZMDzfzUazc+ehfnLtXq9AdyXgNdQXMK+MY/KBs3fZFj+8n3gHbBD/uYljp4/U1E/70VL4drczKO&#10;vPWCglvGBnPpoBUY8ivVvo32+c9//vLrv5/73Ocu3wT0K6j+2YRfUWUf0CUgOclCPjyVsxnygDmh&#10;aU7yzaM5LwocSqPBz3yMm+2ZE2y5PFhnKT2xOzrKftHiV3v16LIJICeZyd76yfeoyz6kPczSQevE&#10;ltg0u1I2LtnoBr0LhUvCm970prs/+qM/uvxTDxcNwT32qw+eZLRW/i6mX88mq/Xwq8R0/4xnPOPC&#10;y35jF89//vMvkPcNUrpzQXH56HEZ7BePPtBmnvj4z8SCisbFSx2dkak9Yd7kxKeLir2ozLeYI52S&#10;l943SJyOzC+k0/Yd/ZdmF/oob5s6/HoU03t9rKVxyUH32VI2kG2QEdRlu9aNH9rLVn5TW/si37ny&#10;y28Z2s9bV306Dc0P0k918ukhmqDuGvRZvauTprvQOLU1VvWLHVf7SROPa1hZNr94nD/sio3lP8qz&#10;7T27s0n2yU730WBPdyZqg/Zr+a1DF9h9Z2wPkj17BV34Ew+cHkPno+p8pIXzoSrfQ3UDgXwavvmu&#10;HkvkWVkDGc2HH5NfuvRgnnQIu3+l6trH9J2O1duj7Wf+wj9Xcq8518U49G4sbfjWz57ABy0Z6RCS&#10;CS0eUrT6tKfbY9L8CL7tv2TQRz1f52/GOtv9DVoy49vdwR2NT/bnKfywj4/nF8nf49Q6Sz1mPboL&#10;/kkLLuw6hr6xY51L1w6k7h94WuPKcNJoz572US2FfUinz2yTrVqHbNz54SzIz9GT9abz7CT7Mffq&#10;6MQa4UHPJ/TPDgBdNkgOZzr5zangRXMs39whnawepAUh7Akp1Lb55bVtJw2Zku0arrUV8LgG+3QD&#10;IdXL11ZwpPy2VSdt3y9taP1L8ZAunTwsf/naV96QvLBzT5Ztv4b02/rIB/xai6DPrk+oPbuorrw+&#10;7AjsrdL8KvSN6gJ//r6f//Bb4M83/7TRG3/Fvu0H+4If4Ce6G3U/Uubz3JG6y3Y/746nzh5zh3Ln&#10;6k6tLPCHDj2a7tX8l33IX5sDeZO7OeRnmi/QAx2dugH6VpZqLwXrc65dSOfxVG4fxpdfIeuT8clm&#10;ss3OyfJ8Fj+V/7IG+Zz8FR+SDwLlBZ9Db/z++p/ynV/KofLtc/s8ap9bAPABn5zEOgYOpEuqy5HH&#10;L3DSHDpw7sD5Sx0EHLpDQeobPv5On79r9sEPfvDuNa95zeVXSAUQHCA9unP4xjJ2Ts5liQMMPTpg&#10;87BOkbMsX5u6LnIONjCWMR1wXQQLCnSQdTHswh16zF5rcxHHVz2g6UELxqJLB2ABB7poXPpI32jU&#10;kU2/Ah7x2sdx9PU37kmrvnGar3q6sF4Cff6DsjrBng984AN3n/zkJy+pBwGeDiuHmbnSUZcC45qv&#10;+esP6JOjOSXLym9eZNfe5aDLQvX4y9OZy0j2kx2GvZxki8qLZIbo2C++xjcW/QA5yac++XtwtdZg&#10;v8C2ZScgry8+5kDf1sGhzDbp1YXC4W98dX49w0XNt/X8pNYlBx1Z/SqxgKxAHN4ePC5GLhXyHho9&#10;LJXRCOKBy4TLlIuJSwcacoA2aZc/MlsH9iDg6B+K+Cclvo3oofiqV73q8k3R5z73uZf1MG/j4mOf&#10;mUe8wQUFX3P0KyMezn4okB7bX4BXDzLo8WwdjEV/bIJOW7fVtTZrKC0P6Ba7xuYaHSgbx3h44G2/&#10;NDepueY/yQjkluZLwzVfsag+qNOvtm0/aWsPZG3/pZfyJ7Sd9F8p4hFWjmvtYLxoKoflrfw4f7J/&#10;YGfQua1Nmi2Cc6+zlJ2ewS+02kP1oKw9+gVem8fXYwV6vPBRParDPp72AdXjzUOub431uOuxV2AJ&#10;XY84fq4goPvBynUf0JgfWVcf6a191gOKrnd/KdPz1vNFnSVstDVi08rS1sgY+T/1xos+n4mODO0H&#10;dNrUF8DCA/IntZuHVL/8BhnzV7Up40V3dIEnWv7u2c9+9gV8M59IX84ID9WCKj10rYW1EVwI1ql1&#10;BGtmvdWVh9Y9O6geKtdmnLUl4/dwBnbA7syntHujeWbX5kkH5i+l79ZenbS9EHY/lAb0aKTW0DqX&#10;j1c0wObSoXk0v4I1O3dzrl25AEb2rx6PDWZsW3lpgY76b7l8PKoHfJQb6xr0sx4CG/Ign42AcjD3&#10;2rfMX1SmowJzyrVteevjUV59NGe5fGV9di7lg/ZkPdueDPrQoTy+6TT9bnrW0XfIJrRJa89GpO2r&#10;gmFS+zA/Ks2X9s8++m+/gn9+5VfZGAWe2LD97/7TnXrvzFL37e5hfAd69yn3qO7n7rrQ/Qk/UOdu&#10;7u7n3q2uuxjwa/aMeZHZfdWvKsuffmZ1cOotfUnBepSea2Wd6GDb6p/+pSEfxjb4odOeoH2w+wLW&#10;Hvmv/Jk8FAzky+iBv8mPLPJP1ouvz+/njwL/tinkC+H2uX0etc8tAPiATw4g5wAulBywhxdnnFPn&#10;6Dn2HHoOPmdfWwcGx87B+9aRwINvKAle9Bh3eeasjGd8jswlvcv8XuqrX0QvXXRZAxewoH6dICfZ&#10;Jdnh1YNfCuatvgs75GRBXl1Ot/p41id0qQe6Nf+CGPSsPlpjFphAB+Qpr76gR1CP7/LZMeMZr+Yq&#10;r57MDhRr6b/QCjB96lOfuvv93//9S9nB5EB0kW299Zc6zK19vHq0NzZ51aurPnmgOcBeFOTJi0ae&#10;vlw8jKXd2BsAPMEG2WOpOn3rT65A5uRunVuL9Lr5XeNta07xbZ7mQV8C44JnZPBAEcTz9/n83UXf&#10;/vPfbn1LQ1mgz0Ht0mA8ATh/A/B3fud3LkG4foXDhcF8khefL3/5y5f/+vvmN7/57ru+67suPH2D&#10;0z/P8d+0fSvXQ1Jf604Wlz/j0TX56M2DUD/fDvUNEb8STgZ/T/DFL37xRX77XR86W3+yfgVfe908&#10;6Ck7ll89q2PbgMZ+ar+iS4/mK0UnhV1HtqSOXPGLZ3Z2Qj0aafJFrx4NGcwn39RjsAsVOYP5kj//&#10;YO4hfyGP52Lb70P95Bvj7BcN+1zQtbQ2+spu01+oPhuW0ku6qQ5tvOUb44T6UJ9t277Sxn6cP+zo&#10;xLnH2GFnnzT75K/BY8Jehw2SVC/vPK3f7t344b005eMDBQA9eDx8+C7pPqSuPdakBQI3iOTh2oNW&#10;O14eTx5NPZaMn0yBzMlXAEhavnJBIvTto4JsbJA92kdssf2mjk1aB/09nPVvz+evpEG9PeMMsmfo&#10;1VjGwEuqrF8BPvpOZnMBvgYtXvrVBz8p+ciKB5+0aD3xsVbsAj1+5sjf+6GMP1Uhj3frn93Uzxpb&#10;N0HAHuZ9S6fgQ+vYA939Qarc+rOJ6pWtr/L5kGZPPZg3+Eeu7JsdyNOXvHWxPuqsdzrUdtqMevre&#10;OnzUZfcLOgF6tbbR7J1z+xqPzAUCzNOcFwUV0hekI2kBCWn51VltdCa//UJ1IdrapPit/q/BHOAs&#10;b73UXi019wIfrefCnlZfoDTa0gW67EA+fmjVFVSRhvrGO9RXSm7zj2fz+0rQekiBXkP1rUP1uwbl&#10;rb80qIfsIthn+c78ZoE/e9Le7G/9Cfx93dd93SX45+6ojTxsNP/kPm//d8/vPh2qD8ruYwUDuz/J&#10;a+9u5g61PI0B+tVHita+ogs/COdfAnlPH9NeSWd0kr6qW/1ZI7zNW14btBbq0JU/wZ71jR/E66Fg&#10;W6dt9kM0Pi3fJeXbup/zSeuvYM8Meb6H394zfOuCMj3fPrfPo/a5BQAf8Mk5cBouMTkRl0GXXM4Y&#10;PHw5eM475Pg575w/oOXIe8hx5vJQ3oXTxXMd0nlhknbJ0la+8tkeuuxWbo47z52r1MU++RxWYA5A&#10;VvT6x1eaA8UzBwxo0yG+QVl9MP9F9MZLb4sCEOm5QEWPB31KyzfuytJ4yYAOH/N32AjSCj594hOf&#10;uPyziH/6T//ppc3B63BCTx59rL+1X/ugO2U0zTmZVhZ8AG/QTt/NM57ZF76N1dosjbEL7skDG01X&#10;9GSc+q7e0gvZkks9mmiTs7yUDvAnh7w5Jxd5tZFBgMzf0HPpUU8e9cbxTyoE7HxL1jcDXS78Spa/&#10;2Ze+/B1Av75lbr6N+Y53vOMSVNfXN/I+9KEP3f34j//4pWwuvq1XHwE/fVw4/Ic3a+xv+ZHR2rDj&#10;9kw2bU8p04E5tR/QK/tHGubG7tlElxUXFzzoEh0dSaE9Z87K1s3lj27opXVPP60pvepDD9kutNfI&#10;iEZfMspnK8bR3rrvGOhg+ywPaXOAyrXTc34L0qM0n5BfoLfSoFzdziu0T0qzS/mtD2f71tGBNBuu&#10;HKJPVyed/K4l0IG0Nti+Zz1eUN3Wl66MK5+2x/mTbbEnNg/Zl7bOwc7PAiI9KBbn46Jyjwtnb3Ys&#10;ZdsbFDmxY3nI7CPaA6rHmUfSPtKgYEeP1x51PWD7hpkHn7xUGx7G4Cs98s0l2ZNLGeiFntJPbeQO&#10;+oE57/mdvbLB/E2wR9HJt4/LGy9ZjLt99cMX/+4P0tqh+vLWQQpkxO+aTagzpnkan16geRrTnxvx&#10;gxtnjP3L56lHh4e5Nud4Ap2xFUG3hXW3Fq3prt+J2lr3bIGdtKY9jgVm2NM5XiALZMfNNZCr+oJ9&#10;8j2m6SM70LYw39Vr62Mv0Gu2pL61UFd9eci2yEBu8zJH+8GcpXTB/tNLQQW6KX/WFYBIb9L2XPqE&#10;9Bvtti19UI/f5p8K+Fiz9v7ZVt5+BXm0gh7KdCKtrmBcNhBNWBrp1kEBFYhPtNLGyl9Fk1yQzA9F&#10;+jvrjVW9fLpPv63LYnVv/U6wET7TXmI3Bf76tnS+UsCs//Ar2Cfw59d9+3t/xrEX2K/7T78xU4DO&#10;D83dwfiIvTe5R3VOl+++4X6E1v0ND/z6pt/ez/uiCPRDetCmL572i/kUxCwACOaYP0knqx96DerS&#10;56ljadg1O9sW517acdTFB9g/GjJJq1satscWC2ibd2f1ns+nn+JfOqv3fJDmv5RDNJ05nR+3z+3z&#10;qH1uAcAHfHIYHIWLDHDkPdD2wexBXbAlcNY5bG09osFB0SEBe5l2CTZWDik5ekzn1EB+y4Ce44Kt&#10;3/bSaM3RJT10gW/ewWWYnORN7uTFkyzJGP8dp7GiTw710WkPjUuWHh0h3ZHHZd3h2tpA8i1tgQp5&#10;ul6os77mszJow0/e4WNN3/Wud12+AehvBzl8XJ7MobHQW3OHt18LYCvGVqe/FF9jJY+8OXZZWF7s&#10;pYuDvuEMzBin4EN9tl1eWzo69Vh+aciS/tNF/NKnuuZBfrRQHbnowmWn/5bmsbWXHPPBDz0dkdWl&#10;x69Z+w+/vmlnfN+W9a09lxx/A9Dl7elPf/olTw7f5vPr9f5+k6Cfh4wLhm/1+aYeHfrm7S//8i/f&#10;feQjH7nwUsfOrK+U/XqYsM90aF5swLyaD5nTA6QverU2aMxFvosjCCRrU6+PsTyOjGEs9UAu/fAw&#10;Jr50mj0pk5ftSY0dyJlNtWa7VmRPli6XxjYf/JNjbQ3Ua2/e+IF1S75o5MnQXj+RP0j+/M/iWj2e&#10;IVuju0XzD2f76orsC/OAswxnn1O3J6JbnG3LPyy9cuPWVp30cf44M9aWoDqwlws+eBjw1x4Ngh0e&#10;EB4T9v35sPD4KxiiX+daQYz2rLHiveMU2Ggcj5geOD2Oevh4sMpDDzV1+5DtQVfA6HzQeggq44G/&#10;h5ox+T8yJTvZQL47BVnJ3rwKijUP9fqD+do/7J0dyrdP84/2m7x69snXedzK40GvdBJfMrSG+O9Y&#10;gBf+eLN5/NO1tHHtKW3mTHY89COj1FyMa27GbHxzgfYUucnCJ5KdD85/88n2e/OMN1nAmptfwTS2&#10;1tpbE/AgtlbWc9dR2kO5NcxmBF72ARyMk42B8bPxxk+m0hP0tW3ZyDVYJ2tCR3QA9E+f2Rqc6wrq&#10;4oPGesjrZ14FmgoYsOX2gLx9oH6DCvYPbDn9VV++coGH6CA6aTStWXs2mvpHcw2tXWtefgNoyuYc&#10;aj/rF+6a1/IF5wrklQf8qt8+fQtQXfqvTzyTSV1yB/Vn3TXQ0+rq1Gf51qg6aM3gXHu2Ic13Zi8b&#10;+JO2v4Cf9Ku+/QmZvvEn/cZv/MYLD/uIfdvn0N1Hno/Y+8+CP5Tu3Uk+XxnU8SXeBt2F3VXdj9Xz&#10;NQUF8eCHlPkefY1hzwv2mU/fBCwAmG8x9/RhXukqPZ9I39a8NWmttqx913fROkvRx7s1u69/9GCs&#10;6tEGNrhn9Pq1/Eq+n3/hl/lo/iq/xVeFfFLtnT+lcPvcPo/a5xYAfMCnSwsnAg4El8N18BzzXg73&#10;wd8BwGnL65PzdlF1kLg84ZszkuZ4FjmvM5+MQdvZXmoOjVN55wacZVDWFq/4QBdf+gDzUG9sDtXF&#10;2uVPHpIpmui6hC+2vssk+uSUGr+xwaF67bFNx3DWn214yDf3v/N3/s4lgORXUslNHutmHR3EviXW&#10;f5x1iTWv+KU7eXYhwOWAZwfoXQYc7OyFfeCLtss0vSqTC712lw1AD11AsiPy9xADfFY/Aa0+sLpQ&#10;zl4L3DS2NH7qjYsme24vZOvBXhDsM3eXnN0ndCIfL/31IZ8Hi7Hw9StXTzzxxIWXi4zD33/r9fHr&#10;1y4UAn/gQkevvimov7+p6deEyfWX/tJfuvS1Ni4Mfs3XP3HxDUBzY2P0oK9xXZhcDl1wX/7yl1/+&#10;ezD9upxowwMvdUBHuyb0ZE4udb4RSAdkU8+e7MPmbVxlMuubjqStN5n0zT7RBvuhPYmXOnqEbIlc&#10;2pS1y2cL5CKfteK71Gkz3rnOsOsvzUYC3iE9oDF2+58OoHypdrowp0V2fQ3mXXqi/WTOpaD+3CMr&#10;986nOW3+yWgfQlP9jtuabduitaxt5/M4f9pPe7ao47M7R3oUgMcCHwMFUYJHRQEV7T007Hft+ha0&#10;AHljsFEyNJ5Um3H1xaMgUPAo4r+gR1qPtvKhco9Y+b755wEIHoBSbXjibxyPfHJvwAWcs/Qk3bP2&#10;zDfP6uTTdfsMH20Ca533UnSARjkejU1vyqtPspLZGuB3jg3ptzb8oDWwdgIaeBnfnrHv0BTU0J4d&#10;kNcZ4wdD/mYr38ZnveAFL7h79atffflHX/w4f9f+5NvIb/95yPOffJ269JrMyh73fLk687NGrasH&#10;e/l9oHsIkzd9sMHsM5u2RubInxmLvZmTFArkoqeP6pW1RasNHfnwhMbAV1mqXF20zVO6+fpZk9ri&#10;Ce0XdfaINbE2GzwocKFsnxQk2P1Te3o785XpU4q/PtFUL9UmJYc6fZUX0aLZPR0Ez7RJ8dv68tb1&#10;DKChVYcubDBOyo/I41/b0lZXYI/t1Hd5yy/vzS9NKTRftDv32ivrU/5E+pDSbSl9lrYuresiOnYh&#10;RXP6yw2o85MFxvrb0fvrvgX++E/7yhlrn9vf3XX27OVHlEEeXSm/4Q7Fd0SrTl5/ZW3q3O/cvbwn&#10;+sG4e3G+p3syv8S/BPXuynyWeRf84/ubq3T1Eehs9SZN19n0WUZjveStVWk0reeJrUfXmtnDu+bX&#10;6Bq7esgO96zms9afyHc25VvkQ+fReV/YOmlQvn1un0ftcwsAPuDTBbWHJAeeky/YwUELGkDfolHv&#10;4ODES/egcGHEE2/I0RjvxDqm8vpUfjJEG3owV0az9fcBDVnWgYK2HtIOQ2m80bsA52BheTS/6pZW&#10;Pufd5bI8aNMv+ehyH8MnOqzlu7xbS+UO9Q7r5iIg4vLvG2PW2+FCbjTW2KVAHuStOZuQb82td+Mo&#10;exyg0W4M7eqymQ7+7Kb+ZGou8q1rsqpvjuqiT76zHl9jmHN8jbPj6reymFfykzWQXZ02ZXvAhcXF&#10;Rp1+eOBn/PZSspFBe0EvIIv1FTR8y1vecvn1XY8y/2zDr/R+8YtfvPsf/+N/XAKAAoQuPC50ZBG4&#10;9ehwuXEJEhj0ax5veMMbLt8i/PCHP3z5JqG/4yQ452LxtKc97ULj8fGc5zznMhY7I59f8YYXvvCF&#10;dy960Ysu3/wU+GWj1sFc0p35dzmjM/Io04+1pWfzYr8emmQRWCQHvbQu9EZ/+gOd4iOffaW/dGjM&#10;7/iO77joo32ZXWeD6sksza6MK49v8iYzOci9Ng2b14ZGXfXmsWOTER1+yZ5NtofJ1Z6n23wD2Hf5&#10;qfxL/Z4M2Vp7Y20dqidnMpOtdbgP7Y/F2dYYeDZuOqnPtoX6gLy65LyG+j3OHzZynh/Szgv+oAcC&#10;CHZ46BX8se+hYJ+gCKBTRoN+eeCfvWane25JjetBgo8Hi0czf+PB06P1fLjC1i1N3+oo3YetB+AG&#10;AHtEFSQQBCDL6iJ5gfz2oHntPGH10WOrYM6pW1BHB3jZu/iW7ro0drpqHHyTKTqy6i/Vjs+u8z4E&#10;pfjIxy+fgId9JZj3spe97M/+vqx/1uQfsYE/L+EMs1Z46Mc38rH/8B/+w8sPjfwZCY9xexDP/Kh9&#10;zcfpQ36yGx+f7I5NlbILtidYA9ZJnTTbW72HeGW/8dS3enXo0uupo/SkvuAfpP/kjj4a9ZD9VJZv&#10;vZTls49db/1qU7aG6MnSHHr0s2N7BQoeVD5RYKM+7L+AQrD3Ci4oS5U3IFG/ghPxOOvkk/M+oLUH&#10;BS7kz/oNokGBNKifwIc9LC8N6msrv+VsassnTXnQbgxpsiSDFE3yrtybfyqk33S3fVuj9I1Gumtc&#10;ABgNv6jM34UN/PXDkQJk+62/4N7Hbuw3+9XedfdxX5HuXcZe784UnL38Qvc1dyHgB/bs5g+U3RE6&#10;+9HpKzWWex6f0v1RPTnIIO0uyDehIYv1K7DZOSBNB3uW0JW5QvpMxwu6BTbaesnDro21Uy6/6ysv&#10;jd5YlbWxKfs830T/7Yl46Je86rTXly3ye/k7fi5flY/iZzrX3Bk7g1q76tBI96za8u1z+zxqn1sA&#10;8AEfDoCT2IcWx51z5rRB8EIg0CGgzMmj6wDYA8NBgCfHwvGccBmCrcsRnQ/f5bf8Ifon67P10V5D&#10;TrE0mVYuh1EHZYffyhx9OOfXvBddKLtgnuhCiYfxe+wb+9pDuvoOZVi6DmagJ/KTXT+85dVbez+t&#10;O7+y34Uhno2lD5twaKNxkAM7Qq9NPftxuHfAGyeZ4tN6JUtzhp1j89C/MVwiwLigDjYfWkNpgaDm&#10;hJ6sLivJSwcuJ/TyLd/yLZdfq/32b//2y77QJi1PVwEv/M03GKP1FdB65zvfeQnC+UamhwgavwYs&#10;ONscyeBxBv7xhrVzqfCTXQ9lY/knIX41WLsLhssTfmzMRcKD5BWveMXlG4aCgB5QLowuHC4bdEee&#10;6Hug9Sh1kcGPPaO1pvRGj9aLnUq1Wze2Qy7zVW6t9KVfSE90JyDaQ7S0dTGGvniwBak2+lWPXnDU&#10;tyLxXRvJPgDd2jMe8FC7CbUlk/7WGf/mJK8eHfnpIH8D+Yr8SL7kyWBPQPvh3BtbpgNo/qXNk2zJ&#10;t+0BjboT5ptuQ2srDepbh+RbubYurPybf5w/zorsZc8V/qOzwqPAI6FgxwZJwH5W1mYP95AoLwU8&#10;s8kCIOyuteycQEOu/EKBGg+YHkceZD3QPNgW+5DtAQeVay8IWPBPfQ89Y3g08XMe9eZoDsnN38mT&#10;Mx+WrpYmv7Y6KYBTuSBV/M1/92z8rIu+oGxsdcZVh06KX6A7aNzWuzXWR95Y1kE+WvJZ03gbh2x8&#10;qf/S/v73v//ygxhBQGcHP8svGYPO8Gne6pwdgn9+GGXfqUtnjZE86UBZOztjd5CdrU0q06m0cZXx&#10;BXNtrOwWL+WweuthHG9pbfJ0iqbxwDiNAeh6pCubL5rWPnogX2sK5q09OlCXn7aG6vRRh4fxzIvN&#10;2ice/hv8YdftG1BfXUGGAgfSUD1+m+pTGaIr2HGiIAXZ6teePoEu2rMsxcvdogBb+Q10FKCTRhcK&#10;3NUPTXTqC/i5B0F8SoNy/OKjLF3e6pL9WvrnRXoHOi21hq1Pay9fWwHAfCJ/yBfyif1ARIDPHc7f&#10;9Pv6r//6y7f9BP7ylXTNtrt/dWfKl0ud9Xtel5e6H+jTHVba/WDfA87p+IH++roH6ef+6r+Le1Pw&#10;Qd3xAE+08uprM4Y9Qx/mKggI5m9u6UXaWUJf7RX9SiG9l6cbayOtrvrWTj6ca1qddPuH7A3YELra&#10;9CcbKEvba2j10d+ZyofxZfksvon/XV/MH0n5nMDnlOerw9Loc/vcPo/a5xYAfMDnfEzm/K899LR3&#10;+Xfp4zy6AJ+OpfrK1Z19lRdnv8rakjW6+lQfyAhnffT34aQ75Q501QG3Byna9FAf6dZDl8ccds67&#10;yyU49PbieUJb4yQ3GVY2kAf1rfGutbS6c/7aza9gCVsQYPEtLIEx/I3PTtCFgiCCZSAY0+UBL234&#10;+btsgml4odOOJxmahzHxdDkoPdHlpGCOOrRdTPDEJ1tWj4Yc5OknjiuPdjLQcWvS2hsLDRiH/hoD&#10;7wInYE7J2eVGPV4O7h5DDvgeIKBOG5r4Gie7stbZAvuRujC4QHTRcHloDA8OD0JBRXPusqHNxaLL&#10;hnHx8pBmk4KB+vh24Nve9rbL3xP84Ac/eHkcuoj524QuZi50Aoq+deIirc7FxVri1yOrBxK9mlPr&#10;1RoCeyEjXclbH2tLb+mitVSnDZTTTfaTnWvLzluv+NQO8urltbWWrWFyyncJBn3KayO79c7Wd07x&#10;wNd4yQpkT35ynlCvfcv1heZZnlxgLLJJgQx0ls5BHZxzW6Sb5Q3aVk/y6lun0pUVyB+Su3zzK/84&#10;f+zFzpE9M+wle2r9BmwQxL5TF80CTQESdAVc1Cvrbxw2Zy/zP9bS2iqTg2/MjxXY6EGzQT0PtB5p&#10;Pdy2XN7jTlvfbPHglQdtHsb492Dm64zJf/Fb5CYPuaVAT2SVN+9SussnRZs+02P6MDe+Eg1ee67z&#10;O/TCTumKrcvT0eoH3/oYs/UrH8jOb+qLR3vO+esHT34bw9pA6xh/8tJH/tef+PC3YZ1xyvZU+4ys&#10;xiOP+SQnmaRADuXS7E8/9OqlxqYfZbzYSu3mQ0f6obNG0pDsy0+dMdr/5NVfvf7mHCqX9ljecfTD&#10;d9ej+ZBNvTp98ajf9m8u6Uxf5fSXTZCXL+UX9dE3HnizpQJWPfjbM1Dwj31n5+pLBRtK9ZNuftuc&#10;89u+KOAQTYGMghrSrxTuElL9zQuUy1eOtr3bHUS5fOW+uacsz7alJ400fqX6Rdt4C3XJiuaUT4pO&#10;Gl31D0H8dg12DcG6QutuzfOdoI7vg/xi3/Yr8OcHwcr5TzLyD92J2kd8QPaqni/gz53ZfJgyunyO&#10;u4G7QncZqTMeHaDJ50F1Un27/xQA9Nsl7qLu2srq3fHcv/3A2L1aHZCJrPRubgUABT3dMemic0Oa&#10;7toz6bg0u6+O3VeXvbcXqgd1rb1090trG+3ZtzpIBv31Kw/agjZgt3xFyC/xKfxVvocfyhetP+KD&#10;80mLfBXod/vcPo/a5xYAfMDH4eBACBy5ixZUh4YjKfgQlHM8p6OJvj61nfWLleNse7L2a/XL/1r7&#10;iejv47HyR9fh2WNXWXs00vRxImed/nLc5Tn30OW7y3HoACBbsjh4O+hBHchb07O+Pj1eWndyuOQa&#10;2zjaHdBvfetbL/8d2N+Xc4jvw9+FV14derzwL0DgMtDh7kJQUGQDJFK/muxi4DLgYqBdX8ETaQGK&#10;5I+39rCXFYgPGcmjH72ZX5d+DycXJmW6tk7WsMtN43VZgi5Gxm/uxlC/4+GDpzEc5FKPVQd8P71W&#10;58FC33Qf1j60uQCgS2Y8XCBc/FyEXCpcZLX34DBWl5cuFerQmDN+aI1BVuOwYd8GsQ6+mfje9773&#10;8jcFf+mXfukSBHbJdOnEz6+X/dZv/dbl14fN08WMDPg2Z3Jow9uc2Ac7oSu2RV/0q47eVo/0m11B&#10;Nqe+NZBap+w8uwZ81V9rsz4grx7aI+qNC8YkU+sc6rs0K1d2mG1qg3iFxmVvkLwrd3Ilu/yWV67k&#10;WSTbU6Eg3onmeuplx4xmkV7J2jyg+m2TVrd9H+dP5480XwD8Q+dBgYrQnq4sb6/bh+17PgA8qKX2&#10;qjZ82aDxOl+sBfuRWiM2qU0+v5Sv6SHlMdMjdoN9PdhKFxvw61sffNs+jPD2wPPQ4+/4Nv7G2Otr&#10;gG7Mh774HXVk5fs739Tl9ztbO3fTpTb9+cf0Xn9l69NdQXnboD3dukH3DX26V+CDN3mkyY2fvP2F&#10;LhrzxWvXBD25O2vQNWYymcfuMf3JaHzjNC65klFddqhOO97G0td/FvanH5797GdffiiEFtKFPsZT&#10;l44hXdKx+uYrb676mJv+ZCC/duMa3/q0Tq1V9h8//ZS1AfryzUE+mZNbG/nwOPvFmy6hPmiiizd5&#10;7Dn59gk4+wVrCgQUKCiQUVCj4ED18mwfNjC4WJpF41SWb19V116DAh1fKc5+yuYKG4ADexhqc6+I&#10;puBdbWd6YmnPemPIr1zKjbHt5E0m5dKvFOl00XrJt1bWWt765jchP1kQMD8pr0++kLzAprJ9+9r+&#10;sY/YqL3LTu2la+cwONP5enCP6T4g7f6NZ3cwdPrxTRBfNO483YG64+Mp9YaAfqC+wT/0xrHv+THz&#10;FfiDAoHOh+69QFf00Z4pCJh+lVff8qeNgjp7obT8SRfYSLR4t8bQOtdWmmzaF+qWr7XsW4DQG4VP&#10;4gfXV1vb1rd8vqlydeXR3j63z6P2uQUAH/DpUHAYyIM85DhCzgKuteVY6rv8ckjxXnDw4AK59fU/&#10;Udv2C9dor+GkA/3xq3ytX/NC18G5hx1URnP2BbrgrCF9Vne2SXPwDnOXS46/i2iXTAcBeuOkl7By&#10;br068koDGvMzroP7ec973uU/Ab/xjW+8HM498KUd/l0A1LlsLN9opcq1u0wUIHEp8FgQaJIqq49v&#10;Y3SRKFgoqCdfXT9VlHbJMFb6pMN0ZK214Rkf9OQie7bUumUToXp8V+f6mqsUzH0DJM3XvNDrSw60&#10;1tdaktMY2q0HmrWDHhgurC4Efg3Zr3cJzHqA4aMenflG79LQo8gj3wXDpclFyYXSxeprv/Zr7575&#10;zGdefoXEhaufMj/jGc/4s39E4r8Rq3NB94ARvPONQHPDzyWZbqyZ9SZ7tpwPyHayGfZLRrKiM39z&#10;T59olKvrMkqP2Yjx5emzNUqH+sejOnT3ofXKfo23qC6asGuebCvjlk9++pLtRPNuHjvGjrX8dm8G&#10;tg7sHCrDtl+DdmMYD5rrgt5OWatb3Z59QutTv5P2cf7Y952/9gfYMwVCYM8Ee7xgX1DmFzymFnwB&#10;RNfjIl6dLZ1d9tVCXWPyL3jyTR4vHkA9ZvmGaw/Y0lDQT6oNLT749Shavj2Y+B0PpeZlLgVdzIec&#10;kN7ypwVpCs4AfXbOSpW744CyPmiNQX9SOnJ2WB+8Wx8+2dj2kP1kX6vDK18F6vVPDmPgTTb88WzP&#10;o0dDPuPak/aMemPqZ707U8jUGSM1Ll72tv2Vz22dk731D+TjX/Rp/Y3tHHV+27/mpR/5jBeMmyz6&#10;SY0RXTqhB/LIk4dcxlJXm7K25kQ/YN3xozP6wz9a42XbrV95fNDg39rhq12f7AHfbAUNoG8+9Ylv&#10;cimvjO1FNivgtAEGQQLBgAJ77L08FOCQFjQoRQvyBRvK12YM41UOG/BAE20o0HHWhw2sod09e7aX&#10;t2/lYfPX6vgV2Lx2/K/RnfXGI3/5+iaTvHbpWb+o/iFAn+5LW5PW09pCwauCWYvaChzFp7Uyzvo9&#10;tsiW28/tu7VX+8h+Bfsavby9bY/zM8rqQ2d1Z3TndHeg2qTK7rvBPZv/6+7m7s5ngHu7snYBQHXu&#10;dPa+vecHQv4OdndS6IwIq68CgCCfvulL2nqsDtVZ/9YuW9+6oH7L8TjrGuccD8/WMnnkS+PBjvvB&#10;Fj3kk/NllfnKzhNrDsrWGfKl1VfWdvvcPo/a5xYAfMCni9STAQ2sA6n+pNVW/dIutHfYQPTVg/yW&#10;Q/Qgv4eNg+Jsv8YjObSvTCeSfftsu3o89tEqBfXL/0S6yREvOPbgoF5w9C6qXUYX6vXBf+VMVpAn&#10;b7oqn/ygHp3Ajm9++dt0/iaQQ9uDwaHc1/Ud2n27TlChQIGLg0tBOsGzMeSTZXUsn7zRu0DgI09O&#10;ZeMYU7DLr0SRQ336ATz1IS95yOxiIY9P65Be9pAEdcm5dNUFskqTUbs6fcqbl/xekuQrS8lUP+NL&#10;452tkM/cjGM+5i3gKQD47ne/++4Xf/EXL5csj2ffzPPAYCc9PpS7MLtQqP+2b/u2ux/90R/9s7/N&#10;8vrXv/7yN6P8mq9/CGIsa+lvEfpnJWh9ExCdNadzdkEW83BBJb9vgaD3TVF2aXw2ag54Nj99lNO/&#10;eeovz5Zbi3Qjj57eeggXvGITrTOZ1Ae02Xp6zzbVWZ+gThu6aI0jbdxrebT6VZ98bA5WnoJw6ttX&#10;ySM9sTLL43ui8a6NQydAP+nobKuuflsX4pvcO2+yL9L3Wb+4pvv6Ndf4P86f9sJ5Lrj8dxYU0LCv&#10;lQUpPAZBMMie3wCZckEIqf764Ev/xpOPf3yNaU/zRfarPSlvbG3ojIcvX+MR40EmkOcR56FWgE/a&#10;480PIDzwpOh6rHnY9g3FHt/8jD4eyh5LHlMe9WjA+OQxJzJDeiNrPiY/o75zNV/VPLXrowxo1dVf&#10;nT50Vzu9yBu/IBDe+HQ2sOl8gzI9At7oCzSZizVsfHzw4LP94MUerY28yWe/+nVh/1TqTW960+Us&#10;z1cYGxoXv+yLjDtfMM/1v/qykc4mfoD/JYsyGcy79SB/9rFIV+39/Fh+IL+n3fjGVac9+ySr1NzB&#10;OAv6Ir8zJL3TDT+on7VG11pBZeuwvBba8Tamuawc1i0+0aLJ3pTR0I29x77PYBSbLnBQMIPdyxf8&#10;20BHgYOwAYUCDAHfghDapGgbb9vJEo+tuw/a7UVzaf9Xlt86eWnBuuoh2qWTnnX6SqurXIrvltFU&#10;J20+1W/dXxTpc3Va0GeDP61nawqVtaFB23qSD/wQlu3wEWyx/duetFfyz2DPtI+7X9oT7a+gX75J&#10;3r7s/Hfvs3d2r+ZPjKmu/r40wE+5p7qb6q8dnfsDf4GmIGB3OAFAvwnkT8qo5wusl/PBrzz3687O&#10;kM4UPzxyHpw6TLfZb7Z86rP1KX9tLetfGa0y1B59dlRbdMaG8uwgW0C3cuHDLvdbgPwJn7W+R2rd&#10;6Gn9OTuQVydfXXbAH8nfPrfPo/a5BQAf8OEEchLhLC+0hbPNgbLYupOmfIdPB9J92P71kd8DTL7y&#10;0nGKobqHYPkn3zmPHQf2cryofzzSIeebUwYOuXr54GJ5IufvIIAOAn1Xph1bmXzklCebvEO5QMTC&#10;Ie+wbh7yLgJ+kgcObAe4QKCgYP8t2oHvcDeWcZpzciRTc5WiSR/aQV9jukxIXSD6xyTKLj4OWZcD&#10;l3V9XR7I4sLRJQWt1FxXF6G5kbexXWKg9Syf7CF7UJ9uobHTnTZ15kLX+GmXr64+aBs33ZWao7z+&#10;+lgPf9z9+c9//kX3AqMehtZAEI8eXIBcjtiJ/wD5r/7Vv7p7yUtecvn7UPrr6z8R/+7v/u7lPw/7&#10;pyR07QLiUukfawjqPetZz7p78YtffAm8etS5nLhgdeFxQaELdmGdehCqKyU3ndORMcxBOb2iy+6N&#10;XQrasldozUAeL/Vo1BmrtQ90jG77hl2r1hEPUCc9eQFe0W37iWjQW3NozU+65JZCY8H2PevpvMt6&#10;UFfwTxuoC+q3vPVo8Y2XfLbavFd37ad0mt62TK/RL1q3s13d4/zh7+379kIPOj4fCmLwgfblBo5A&#10;Xl2BpeoK/kH9lqY6AQsgB9/T+ZM8ZLPu7EFKHjw9uvkGDxt+om/+ebj1bY5SgT+PNr6cbPrzLx5D&#10;Hkja9D2/Hcj/g7HMp7nqn+x0Q97OSrojO38S8qvVp+f0q3+P6PVT+GkHYykX9IGCSHSmDz9n//hb&#10;WPw1X8m+8QIytBfIoC8kg7x5SclCJvXtxWjwwvubvumbLv8R3rnYfiI/3mjk9Vk54dRV+kBbW3my&#10;VUdf6NThB+kF2JSx0ll5vIzTGN1nsvH6Z29Sckqrqx5d60639EKv+Kgz3injk6Gxydectx3fZJGq&#10;a/2jMRa65qesPVsVDPTIF9RxlhZQgAIWBQuc5wt7q0CRcgEFaX2lUCAC7JsdZ0EGe7ezvfyToSAa&#10;vmdbPNAUfKutOnlp5YAW7PEN5IHy8qz+7Ns4jRlqX7pt08d84rvtJ1Z36ZaeS62D/K5Ha7drW74g&#10;Fvr6NpYxCgqxI3bVXrCnQR2wSen6Fvn2DNruYJ3fncWdx+4i3QPcCbqn5FPyP+4F/Jv7g3eBQJ67&#10;qHeCvvrhiQ6f7mzKgot9uaB7vrI2fsMd9vwWoPJ+E9CZAHSXDqXpuz3QGrQXTt1av1D9fUCPx9bF&#10;T3/t2YCysRsXWl/yoJM2NhsWAATnm7XmP1pTebDuzhdrueeYfKm1li8F/W6f2+dR+9wCgA/45AQC&#10;J+EQ6DG+0Lb5LYcOkKWp7kQHR9g2/bfNAQTRaY+29g6q6u9DPGDl3jmfsm9bqP/SJm/YvvGC+gBn&#10;vM5aHjqcy2uvrYvmosM/GvTGbPzGXtkq011Bhh780TmcO/QLChQAFFzyyPC4cNg75CsDWgd8F4X0&#10;5cDqUtxFuXmo74HTBQZddeaGB7kEonzLTNCLLOTrQhGMbX7JsHM+ca29vBSyxdXlthnnHGsRX+vS&#10;eltffemd/ugbbW3tT3m6oy8PBheEvjHjISUQ+MQTT1z+Fh/e1dOhC4YLFD395E/+5N1//I//8e73&#10;fu/37r7whS/cffGLX7wE/z70oQ9d/s7jc57znMvYLiOAj4sIGaypR4oLWQ8tMpmPvw34mc985u7f&#10;//t/f/fZz372Eixs/dim9c8W2Zu1wo+tyK8+pPrg3QMMHzYgj2+6keJJf2wYb2svL6Xv1qW1aR22&#10;LdprbUsDXXgbKzR+bcmwPGozZzJ3sV5o0xfO9vps/dZB+/WEeqD3h6C9HtTp3z4zF3rKvtmxsjQ9&#10;11Z7Olt9qIfKp/4f5w/7BvuB3fOTGxixJ+zzDfrxl0E9f+EBUaChbx9tXchnQPzB/mvvNbZ9at3s&#10;Q3n7WxtZpcnloc6X8EEF8vgV5R5pPe49ijziPO7AH7n3Zwn80yGpvvrp43HFH3kgmQd/lI8AMvAh&#10;UJ78ZCUzOfcM5YOyvc7OfFF06rRZE/w6wxobbXZub/K5zkZ7Zn0gHoAnmdTrh6d1My/rQ+/Jj39r&#10;2rrob8/bU2RtjfBW72HNj+BtXONkU60b/viYP2hLLiADuyrgoIwX322cZAP5eOobH3qRqg9oWyvQ&#10;H3/jGE8Znb6A78olD80judHqF61xWiN5bcnLRo1Hr41vftmuPN7Wkw/TP1rQri555OODR3Tty/Qo&#10;xR+deqmydS/wVDCBrRcosl/aN1AgUJtzXhoKLlxD57v9VmpM+YIX8snxF0E8CqIp27v2vNS+11bQ&#10;bgN7peqqz1fIp6/K5SHextz2/3/MCa7xMab6dArVr74FeqyD1FpZw9Z0UWCosaTmz4bYlX3D3rNB&#10;+7d9ka3v/rFX7F3+IB+UTwu171kMfIx9oK3+aDrT+Rv+zjf3BP4E8bwN3BvQ4YtPdxv5znj+sS8S&#10;+KGzbw+6a6DTjy90LnQe+Dag++99AcD2xQZZpekdrEVpOi6/a5retbUOgG7XpjxkB7vXGjcZyISn&#10;cnXoGic7drZ1Zq+fsr7WOd9nbU+sTz/b9L19bp9H7XMLAD7gwylw/KXlt9zhcIJD3rYOji2jcWFa&#10;2uqCcti6a+1hxzvb9HEwnXyW19ZVv/yutSX70jbXnVdpB+TKUp+cb7qGnPPqvrbou/x2mN+H8zCI&#10;T7ybZ3AIJyN5HeIO5GRV54B3EDuQCwYIVhX008cBXnChIKDHh4tBFwjAjwzkMWZjKyc7dHHvYqNP&#10;cuBLBkGN5U9u7eRJ99IFOnyk2kO60F87XvFdaDvbK4fGbs2l5Su3JnRcHT4FX8xLHV2kF3R4mzsd&#10;6Osi4LIkAOcbH/SuL3q08vrRo8tEj2sXir7BSWZ/vN3fE/yN3/iNy999RO/CZIwPfOADd3/8x398&#10;92u/9muXn866WLmE4ktf7M4FTTDWrwi/8pWvvMiozgWUDOmZvlZX2jyUraX5mmt6kdffJdeDyWUf&#10;XIKMiY4M1g4vskjpkQ1kl8Zo3aB1Swb5bDFbkK7NxBcv45w8wzXe8Vl+0WevYP/QQ3JLC/Ipow3J&#10;EbSHgoLy7UkoEMh2oPrsKRp96nfSql95mmPzPHW4eoV0kD7TlTSaeIXH+ZM/ZO897OwJ+1PwoceA&#10;4IF9UZBB8EHeo8E+1C7tISEvVR/0wdvaWnN7EA9taO3DAh1gfGOrTx7lULDDmIKLfZvBI9yDyUPN&#10;A85DriBf/9lSPvSfLtEJfvBLPbrwwrPHcHLkN5T5EXOB9Bid1JzYqT1l3nyo/aOufnjoK8/nWBN9&#10;jdMaocl/5ZvWlxmXTOmnseXJb3z7C68efdr0OXVuXaTNtfmqk1dvX/HxHtb2mvmYAzo0ZDKWfLKk&#10;G/KAPF5sIznVNefkWTmguS5vkIdk1S8eeMtnn+rozrlAbv2Wzhja07G0s5VsjQHk118fcuyY6vkd&#10;AQvBC/7HeNavX1FU1zrqqx+w8cbAp/kqNwags2bksJ/q11zUt+bs2TnHvgsobNCgYJG8egGDbSug&#10;oFzAocCGPH7KBR9qq864UnQCGcp/HtT/5OEeoq5gXUE5aUE+7bWVh2tBwOq3rjHLV966s6268tFv&#10;/hrSnzkobyBHHuStR2sCrV/rKeXfwD0tXxd/vMlinuyFfQMbkrbH2Oj6HGlg1/wA3+Bs5XOAfau3&#10;f9h9+2nP9/pFI1XPt/CX3Rf4T7/C6xuA8u4L3VHcL9C5cxif7dsveOjrB/v6otOvO4ux7Bu/7rvf&#10;AvQDof6chB8q9fdk6XMDge2NdN46yNNtawKtJaR7oPvW+ET02Yp+obVb/saXVkcOKfp4suX8AX9o&#10;zfNXrfMiP5hvVldZekL97XP7PGqfWwDwAR/OIodR/gSH72Ik5fBh89egn3QPE5BXt1DXo++kr09t&#10;XwnqE+8ekpVrX/qtc6hVTqadFyRf5RCvk6e8Pjnf1fMJdCF6ztzhXVr+GjoAomu8ZD7lk6aj0IGv&#10;7x4g2hzkAn8eFv3nXvkOdge5h0yHOF5dNBz0XSpcThxsDjppF+guNMaKj4eMnw4KQOHfBQaf0Hyg&#10;tanN2C4hUn21peN0Ej+psjza5G6MxinVPx7NTVo+nmgh/snQ+loj45ivCxU6fKVkR+cR4XHg4kT3&#10;flpKxy5D/pGHCwi9uix4SFl/60UWOlWPhwtHFygPaw9sD20PcBepLksuxB5G3/M933MJ7JHbeuFl&#10;TbTRj0tplxb8yWyd2In5NHe6SB7zJas5Kpuj/NobvbjssIseSh5PPaDIgZ5cEP+CZ9K1O/mADirr&#10;Gx/yowf15e9DNNJwluNND9mLevMmZ/LIB23bXjmZa4u2/tHSwZOhPesn96DcvpUW8IP2Yu3GaV8E&#10;emutzbF8cw/bZ3VYedsf5489wL7tA3vZfrEX2D1/yVcG+669AR5M/KpHhFRdQQn7CApCFLioffmq&#10;M659KO2c6QxSB5Xbt5Wl7eFkKxDIx3jo9qvBwAcJCO43PfipHnYexR5LfF2PI3PEt3klO7nYEDvN&#10;35CF/kA+/7O2zC+TGw90ZFfGA5q3dO1aHf3xveSprzXEU1/l1T/90j1f7s80vPa1r738MMcezh8m&#10;8/rAgratG5CRDKds5sZfaG8u1glf/dHjv2sev/xxvPXHG5qrAC+Z9ElnyQunbZFbGU1rgJ8xkpcv&#10;AXrge05fo0/6odfO8tYu3mTPB+Vb9DGX5hvIl+xkVpY2Z/3wbp71kTZfaW3NubUG+5TN0tsiO26/&#10;StvTzlf2vkED+YIUUABhES26bS9/poBvKbgrLM19QRAgY0G0DaZVL62/cvkCd9Lo3XM2qKcsny7i&#10;H9/6Lo/opMaSh3MOjXHf3LSddWjTFd3Iq09v6UpbQadQgGrRN9jcvwpo8Y3o8TIH/s6+X/uTZ8vt&#10;Tym0D4Ddtl/sg+4O9pS9gRb23N69dqK9mF/By73AXULQr28AKnd3gIKEaO1rffO93R3wetvb3nb5&#10;jZJXvOIVl3tm3wi0H5wD3Vk7Mzoj+oY5moKodFvaOhRwa23od9dL3hrKq6u+tT1toHLrH6/at29j&#10;N2bjn3zYJFhzvsC6m38+hl/i36xv/tg6w+aBD7S+/GRlNLfP7fOofW4BwAd8OIAus/ehQ6GDozJw&#10;1KG2Do5rNIsupeEaTThpF9p3LAeIQ+ka7WL5N7eti+ak3brGhe3fGGHroklfYZ1zer+WR7fI0S86&#10;8BcuBaBdv1NeOusQ7kCmS6nDWJ4cxiOHPl0e9HWYCwAKzvlGmYMdjX5oQH+HPzqHlguvv1f3Uz/1&#10;U5d/PvF3/+7fvRx0HkH+Rt3f+3t/73K5cXHGD18XiS7wgP813VcGNPoLVphb82u+8VPfhST+0cPS&#10;GsN8drxd01070Jac6Je29q1H16XJBco3ENKvICgabS94wQsuf7Pvy1/+8t2XvvSlu49//OOXOfTt&#10;ARcelyT/vddjGn/t2lwozCu56ImtGM8/CPnmb/7myyPURc6FzrjW2bzYkpQ9dOGkGzZBP/iRMRp2&#10;19zRuQBaD7TGN7b6glhoQVu6xCdbdvFhFy5DPdDQxzO7w2thDHOufK6rcnnQFv2m6k+a+MQjRJed&#10;7Nyk6oHM8Us+MKdrWJkqg/UNldlS6CIubz3tyS7lUCCQHWwwUB/5UBsYv/F27s3NvMyvOUI06W3L&#10;sDSP84fNs/32Ub5cQILd9wgEe0GwwL4Ae2SDCgUhejTWDx9lQIOHFNQVMGqv7zkSWuPS5PRQMSY+&#10;0vjKOwMEjvJXPYJ6MHm0ecR50PWrXur6BmAPIzzwwrP5NaY9xq7Zp3loIxPQaf7WHMzJ/NJ5wTHz&#10;zQ+lB3X13VS7fum1dZPqZ+4CGOT1oKNrdHjbZ8997nMv559vZNtj9Jn+jYFXugTzSO7ksGfsV/vR&#10;vHbeyZ5ceIE2dHiynWygcdam8NJHme6Dcvxqt0atE1vEN57pNluSkotPcd7xQ+nNnPg7dOYJ/IR1&#10;RWM88jcP5XSjDz+EB33qi2c02b95tW7KII/GmkK8wfysYfOB+MUrrC7B+qeL7CAoa6ez7KRgmFQg&#10;qCABCGjYL3BfcKFghLK09vqVr759uOOcQI/XtbZQ8E2+tCBcAQ51Uu3Rl98AoHTL1aHdOkC3NOWT&#10;o/xfBOlodVaaXum7NQG+61oAkF8TtBL04+v2V1v1w5Pc9hC7Y2dsMBu3/+2l/FR7vH0uXf+Qn1bW&#10;X9oegc7l6OSd8/ZmdwP+io+xL7XZr+7p7qvyAnd8b/eH0mDv4ofGHVPZHjP2D/zAD9z92I/92OU3&#10;W/oWsx8mm4N9QY/utv2QCPZbgfR3BgFBP2hftC5BXevVWraubL21Vc4OrEv53VvV6bP18WvMxpNq&#10;qx+7hfzr+oz1TZ051nnR2mcf+Vdp9bfP7fOofW4BwAd8HBIcAHShgg4QeRen0AEB5R0MHSKwlzOo&#10;/j7oi08XtHhDZUDXQVSf5fNQNI/klC5PMM72qX7rznkqxxvtyTNEF9I1KOO1+q8sba2Uy0NOvguq&#10;iy1UDg6Lvfwbr/mYs0O3g9xBLG8OXQgC2tKdW7TqyWhMh5TLr7EEkl72spddDnUBJl/z91+G/9N/&#10;+k+Xfz7xgz/4g5e/6fdv/+2/vfuf//N/3n34wx++XBgceuSRx984+O3cT52BebUG+pkPmGeyFrDA&#10;L+w85EEftF14uhyFaNOnMcvXP6S32upbqk3eOhSQcfkRgDNHFwQXGBetN7zhDXfvec977j796U9f&#10;vjUiiGqNn/e85929+c1vvvzzDpc1fPHyn3z9eq9LJLnR+G+R/mGI/Pd///df/mi8X+X17UJ96Bgt&#10;PuQid3ZCXy4gYGw/rXVh0+ahol5/fepLf+aEJ7lKzRvfLoZ0lV7QaM/2rTnbYhvmInUpYuPZdnpc&#10;3WcDZIDsoTHkpdGUkqc+8Yk24LHyVk6O8kAPZJQq17b9V5ZADrptj5aHnc+J5lAfOnbxZs9dwK1v&#10;sD5Sl3ypdnRd3NVvABAfwDtZjZlu0kdzg+RK7mTfPsn/OH/40fycS7z9Ld1gxwYa7APBBvBYkAog&#10;eDQFeyY6j0l1BXDwtM/YJrBJa9S6s4VsyZqzW7KBvZkvJjdenQHGWzm3Troy8h0e6B5NPbo8iHro&#10;L625mMfygx5HUrLQm3Z1kLx7VnTO0ndt2aG0eYH+7V/rQXdgvq0THmhauy2TK9rGT9cevPZdOkZv&#10;naVk06c54WNeeOGDnrzkIi/adIIGHzy023P61I6ndnYjaEfXBZ7Sv9TaaC84ld2k7/obzz88cS44&#10;e777u7/74iPSoXZz0M/4ZGk9zJ0OBAakfEc6bZ3Sgf54QTIkD9BbfNNJtmK+yukSPb7y6QXMyTyl&#10;5m1+bC8ZlnbRXqQnfaGxpbB7NJ1Gq828tBmz4IB9UX5xLbhQ0EF52+TDWS5g0f6r/33jPhQF39rL&#10;1RfsaN9vWVrw81p9qA4aR74xkn3HqF/10Z6gi2v1YCzt9JOe0ln6lxb889sVBaT61p9glWCfwNX+&#10;wAONPuQ1DttgM+yz/dP5kH/IB7N5ae38Cz9mD3Z28+ud2/m6zuQ9s+1H9fWXakOnzdkg8OeeD/kw&#10;50VjGN8e1K8zxT3Wr/3yE3jkm9r7aNBqU8e/4WPedOLbfwUBCwAC/a1e+2FS3/67FgSUD9YOf5A/&#10;17s1VkZfG/p4VAfxKx/wuTbGgo3yNdD68x/rr/gwPtE6S0/QK2wd2tvn9nnUPrcA4AM+e0gEj9It&#10;V7f1HDhw0tVv3TWc7Wd+y41XmbOP7lrdiZM2qDvntNi+zensv3WV9V0dRLNj1QeU033gjKMP2xa2&#10;z7bl3Dl0B2NwMLjgSruoOijQNg6Z6NOhLC/tQAflxpKidfg7lB3qDmR0LhP6uUCsXowrdSEQkHrd&#10;61539/a3v/0ScBIEdMn1+HTIOexf+MIXXv6BhP86W3+XDOMkYzomi/HUkymo04YOD7KE+qtfXQK9&#10;0JEULTqIP77QOHRALvNWJiedmId67ckRPdQfX0CTvpJTexceQOMR4CKD/3/7b//t7k//9E8vf5/v&#10;O7/zOy/BU98e8a3At7zlLZfAIF2/733vu/u+7/u+y6VMYPAd73jH3T/4B//g7u///b9/973f+72X&#10;b/kJMAr4feu3fusl0MiO6MPlzbdRjPHJT37ywrugmzn5iSw6DyNr+3M/93N3P//zP3/37d/+7ZfL&#10;KdtbG6V7ttJlMP2lU6m2Ln8CUcropNrpy9h4uwyRh156NLkUdQmix/QLjWGdgnJoXaA1X6Cvrb7y&#10;oXHCySO68mjac0u7Mpp75S7hUvqgu2wteUrjnf2G+IB+BfDwA+X28+aNU11j7tooV5d82haNK0+O&#10;QN7VT0iHj/Mnv85v58PXtxf02KDDBhbK2yftXZDfdsDLWPYN28k2rU920Pq2dq1T5wOQtQfqyrXQ&#10;luzRJYO+9YcCJD1+9GnuytqVyU4vUP9rutFGr/YG2c3DvMyz+Zg7m1QvRasPnvgYozMDWpOgnN9L&#10;H+r4+HSKL9oeccalW236Nafmpdy8yYAXmJP11Kd56BOddj5aqr+5Gcec0KQn8pGTnvebZh7KBSo8&#10;nD1WtQlIFbTCPx3L48VenAUvfelLL3DWmGPjkEVeql960EZWerM2BRLoK73ol24g+aXaAR9lvJtn&#10;+mgsfawjXUibQzpr3xSQU4d369G6Nk59owf61K8zyryyM3zYr/b2Jp22R0v1VW9dCsoKWJ1Bq4JR&#10;Z5ChYMcGJwpiQPXo6rP0GwyJfse9BrJkQ5WlBUJCc4m+AB5oq04ePdoN3smX1lfZOPGpX2l1D0Fz&#10;B/Nu/ulidUV/6NJ5ej8Dfxv8E6Dqm39+lRWUwX7Dq7lkP/Zw90V+Rl32rKwt/6RO2bnrTmUvgX1l&#10;j/LtW0bXedwdwZnPt9iP2vkY5XjhW1/1eHZPwAvU1462VOAQvTmZB3n1616KP3+FnzTZzM/+oBu6&#10;dTemMwFAOuxbgH0TUIoGLdBtsD70fNo9pH9pa7446eSrj981vmsf8Vq7Y6dgv9v7YP35F36Gz+F/&#10;rDu98YPW2/qHJyvL3z63z6P2uQUAH/DhPE84JFyETqjvsCnlrKWhvkuLBtRv+YSLEIcOOy50Gd98&#10;Zahc3Za3fpGsoTnUVn7lklcXv3hU3nTHjHdIPzsOnHXy1oSjvrZOZ7tyTt1B0IVg4WAFNKG+xiS3&#10;eTrcHbT9/Tb1jUM+NF0MHOKg3OOldZImp3oHOTqyOMQ8IKT062KBjnxkwVsdPg58/ZXjXx24VGjr&#10;cgJ4JgOQG3/zWN3JV17dSZtrFw5ytT7q1y7A+Hu5IQf59K+tS4xyssUrfuSWdylCR19kdNi7LPqp&#10;p8uRIOoTTzxxCfRZKw8FlxkXA2P4NWoBQDSCfuaENxoXId/I/MhHPnJ5nJm7v9ny0z/905dAn8ug&#10;X8cWTPxH/+gfXf47sPEEGukHHzTmZjyPmPRuDtbZfLXTMz0I6pGTbGjRgDmG9CFPj/Ght9rpwuOr&#10;R10Puy5D5tLaZSOtQ2sB2Url2qLf+qcCenM/67a8aJ702HpfAxqpPsm1ssmvnUH9INukj2x3+VkL&#10;+g30TO9d3u/D9iFHugzxRbv1yQ0rb2myl6p/nD/56/xSPpyd9wCADUAU2Nu8tHJ5fOyj+CjbW3Tf&#10;+liDtTdryo/7gY5Hn/VFrx+Z8GscQQ17E/9S46ApeGJezU9/fUFfILt+ofby2vFuHo0PO3Y6iI/x&#10;gG+yJ8hPjs4EabA/0aRz2LyxmhMdOkvsNX2l+C69Mp3h2Zrqqx+fz6/qpw4toElX2tpjZMPT3MwR&#10;HZ7mLGhU8IouperJghe5+/WyHpb6KBcg8TjtcS1fgAXQbXAMkiN9aze2fEiGxdqFdpCnI3Oky+SG&#10;bB5da1Bq7NZfPhpp8uFFT3ilM7o1ZvKaz9qh/ui6O6BP18YDfQr0Vde804l+9hI/a376oxfMoNMe&#10;+wX/tOPpvgQCXwXACoqdEIiQCips3hrWHtRbT/kNcqCF6uKdbfx5UQCugF3yyRf0qK05blvjn7Tl&#10;teujfI03JEtzjWcBPPNWj9YaAJ7xQ19ftH2zjK6kyhtcKvhnH0EBKRC0Or/9V9BKf2OSgw2wYzbX&#10;vYEv4K+ySWl7BNiadj7cmc638N3dxUL+nE/pLGajynsX6Mznf6T4COCh23PbeN2DyQjdN9STY7/h&#10;Zyzymp/96C7qB9Z+o+Rv/+2//Wdy4m3v20v5WWX7gp7oOt1K022pOrAWdGtdNvgn35outK1dZDvZ&#10;gXZ1aKqvn3L1ytVDAUAwthSfhbU3v/wDX5HPMXfgz6x1oMt8FD1JK6/vun1un0ftcwsAPuDDKYAL&#10;CHSQSJXlu3xBdIuzfsvxqq585bPvwiESOPz6bZ+zfNaV37qt37lew/aB9HENaNPfQt21+muwFvfV&#10;c9iL1u4sV5dzXzhUu2xvPXrjNI/VubxDW4puDxqHtoPcge7w3gd8PPBMRvzSKVoXAxcOlwCPni4a&#10;yl1E8FhZSo3dpUE5+fFNDuXVC5pksCarL2nrJI0P/o1DD/UF/E8YF1198FCW7+Lj8Wzu2pqffoDv&#10;roc+xvTrEZ/97Gfv/uRP/uTuV3/1Vy/9/V2/r/qqr7p75jOfeffVX/3VFzzjGc+4e9rTnnb5dQiX&#10;CYE8f2PR3wb03339qrCfqLpguhCzCZdaFyGXI5cia2tcv5rhEkauHkLshdzWiQwuZOaz62au/fSX&#10;7Ok+XahD4wKof2uPXxdMesILzV460cWjhxq4CLHLLj3pDx3QsfGzm9AaQXmpMaqH1geyx123k1aK&#10;x/KJNmjb8e+j2/qlg5VZevaFdJCNVob2hL7kWd2kc+jyH7bt2hyaG6TnMw8nffoid3qGx/lTcCK/&#10;vSl/bB9IPZw8igo6BA+FAg/VKeuDt1S5h2V2bT3sQ2vWmqiz/urtb21sCh/9G8OY5JMmn7zUHs3f&#10;2qvoevSBsnbrjkYdHmQr5aMCHlvGH49kar7pYAMxZMLPeFLygT7pE/DDm0zJSBapfurycdmu8sqU&#10;ntFm73SHR2OlLzzl+V31yvGrTR91xiK/fuoaE9/Wm48sKAWCSx6S6tIPfaj3bROPTg/RvqnUY1re&#10;g9VDtodpwRkP1PgWuMKTTPGWGi97SIfQOgN5QN/WJB2Bvs2TDtMNPeBD37XL15ceyAbK+KJPB/iu&#10;PoJyujVGaIz4ozVGfKTmRgbz0k7nnVv6qdtgn3xIp+q1y/cNwA0EFtzaoMGJ1mzLBSM2QFFZqr2g&#10;h1S5tuilyzeQp6BaUCarPtrlt039zmfzQbl5Lx9pspzjQm31OWl2zvLqjGNdob1oDeqLVzqUunMV&#10;VOobZgWYCgDWht5ekt9AVXtNfcE/Y5mj8dl6908pqFs/WFkbn9QZ3v2ze7cfIvvNkL6B537Fn+gj&#10;5afU7bmt3H0NL3z6m3/qjeNskMdHis5dD628sQDf9oWx1NUfT/Lpg0eyy5NNX+Vo7Ee+h77oja7p&#10;sWBrviyoL299TlifUJCOXYD1l2qTGjObQSeFbFq69WjjZ6wNArbe+rC/YP0LArJB9khvfAg/Ro/8&#10;zCJ7OM/Iys6S2+f2edQ+twDgAz6cAOyFJjhAFh040KOsi26H0NLUJ1qobzSLrV/a++q3vfI5Zv2u&#10;YfsuznZz7DDc/ied9qVZXqub1Slc03d1rQ9s231rtvT3gcOH86DQhocxyKqs3qHigCntUuvA0R69&#10;+aYn6NLhIO8h6VdL/dMPf19OcMlPHB3y0tBFoouAw95B3wVG3kXBupwwZm1kkKLXr/4uDAWeCj4B&#10;ObVrc6Eo+BT0qy/oY+4eD82/eQdjm7s8WXr0NSd12U820joDfuQiu2/vffSjH71717vedffyl7/8&#10;okf6wtO6+dUqf1vR3/cju3rzoWt69zdWfNvPr/H6u4u+zWd8lwlryybIaV7kUU4ueett7V04yE8u&#10;c+giuboxrvXWJo9On3QhXzv6dC9tXdSjUR/oAfChm9WXvWU+2tK7ckj3+mtfaIPWLWx/2LZ4Jc81&#10;+rB9opMmU/UL86N/tNkIZNdokj8eJ6/mpG7Hqhzd1l/D6urJxiyP9zl3UP9kPOqLVt/VweP8yV/z&#10;NfIbLCkwAgUdTvR4FXCQqsuXb1+QN5b9RP9grexF/obftt/bR9aHHPzCPpIbt0CHx4a1xQ9/45Cd&#10;77KPzadgCVqpNn3AeaQOmrc+xicrWnm0yvTUvIxfEKU5p0uy9ChSlz71MSd1eDaO1BzI3BmZrPki&#10;dXjHT3nbk1Nee/pamOP20yd67eaFP1n4bL6UX0XfnKTo0JtPASbprlNtBTXAQ7RHdA9lZQ9ebT1s&#10;PUw9uoGO412Qyxjmki6kzak7x/pxemvt0kV2Wdm6gL6dpZ079ITvric9ZM/y0DitI35kLkiqbFzy&#10;pyv89Gk++kmVyacP/Z57QBte6SUaaXa241amy9C6pWuBgHTerwNDwYOHoiCGfAGJghClrflJt3zU&#10;bTnoL3CxtiVfAG7rzzblgnsF+CqbKxr8l2YRP1Auj/7UU/M1L0Cf/dJxercu6RwffdONIA6UL7CT&#10;jqNTL7jXNwEF/fpmmuCfOnut/ZfezZkttb/5nfaOemX2yS7VsXdnZ/c1PlzqruaO5a7tB7ygzrmr&#10;DziL7St+qjrt6qDznN/R37lg/6njj/Dr/mZMdWCfSrVJnSPtYX3QJkdyS5PZGSRVr0/3Bn34A3qw&#10;PnRNn37Q3a8D9yvB6gsI5tOk+uwatm5BufVce5GvDZ1y7cql0W2q7Rq0r32yNetv3xcEzH/kI61/&#10;Z1k2whbyh+Es3z63z6P2uQUAH/DhMDmDLmSLs85BE1ymwrX6+qtzIQva7iufbQ6ALcM1+mt0HVjX&#10;6s9xgvrluTxqO5FeKke7+tj8CfTa8Kkcj3QYdg3OtQn6bR/I2ZfvYIAuw3tY1M9FwoHiQHUJctB0&#10;Ce2i7+DRh8wuGg7/DmWHtsPfwd0f+fXrqL7K3x8I7kBX1x8B1tbFoQsLntIu+fgXXKgNrXYXki4X&#10;Hqr4S11S/Add334rwAfkk5IlOgEzdGRR3iBlPzEF/ZKl+ZMp2brYyMNeVthWdLvu6vXBK77q6dp4&#10;r3nNay5/TN346vHTx+Ohywk9v/e97737zd/8zbvPfOYzdx/60IcuwUH/JERA0JykdG7eLmF0iD8d&#10;4tma0iVd0A3dr42xOXX0o70LHn7y+NHX3/pbf+vCYy97+mkHtF3wKpMH0IX60026Duqzl+whXQN6&#10;5XiEdB2/dB7qe46nLZ739a/v9rNW0nNc2HK+JzvJRuoPxg74wdY1x9Z351y+vtUvj8ra0v/SnLTS&#10;nUM6WJx19VmdSc1z8Th/+NiCD3xyQYcNPgh0eAQAX3GC/+YjAp++tPL49JB0HhjPGM4c62IdrBd7&#10;aJ1be+18g7NEv+1PNuV8hrw6MpBfGR3gga8x61tKTvV8hTHJw+/wL3yHvmAMfJuXuRcsKchibO07&#10;Z6n6dKRsDONJ8QRzNBf70VitDx5g3uRtbcggjw4f9k3OHbP12DVJj62HcdMHPdiTfGVrIiVPumqO&#10;gG/BC+c4HahD4yzv22Q9OD1OPZBDD2OP02gEU/TpYdqDVNoYjU92czZ3stOF1Fp31tBNuiSbeaRP&#10;qTo8+CHozGYLgIe+zZ1u8TC2sfKfxsxW5PXTh36gINzuGeXWHsjZPYlc0ZAzkCXZyaK/fGlQNj4e&#10;6c7YkEw9+Lt/yW/KvgWlCn5ZE+vTWp0oCHEGHgp2lJe27sr6nsEJ0H7WXUOBuUCOAnPZk/qCa9U3&#10;r4J96Krb+vJn/8aprfYFGv3p1FrQqXLj66MuncdDSvfq0G1wUN/0TI8Cf/bTBv/6xl+p+qVJt3ix&#10;sXwNu2GDbFE+u2Jz6rNxtp/d8xP2TncseX5E/fr49pQ86KuMXj/3PHCn9s/f+GB7sbMBT36zMeSN&#10;Cd3T0Oy9Ql1jSpNVHs/u98ZRj86eJnf3BmVzpifrSd9+pTr40znSvm25Pg4t9A3AfF723zriW0Cv&#10;+m2zVsrlrZtUuTpof4E8GEuqf3TAntrT2RrwDfk6a5/PcV6wC2movPXob5/b51H73AKAD/hwBMGB&#10;AQ6LDg6XSejyFGoPWxdt9YtoHDKgbvP1UebMuxRuW46+cmn5lf/EtsV3cdKUP2nCWV7oC6vDsO1b&#10;h04a38bUvjziGaxb6aK13QPA5VV+26/RO0S6aLhE91Dpkuoi6kByCKnvgt9FweEN8g59QSKXBME1&#10;qf8062/J+RVV314TBHSZcDmwvtbZAd86SfHOJnYcKVp5Fw0BRwEyQSfj4QsFIaXJkjzoC+4VKKwO&#10;BM3uQ99aNH72Ke3iA7U1LzAHc7GmrYG5auvS44KEd5cmeQ8fOsUTLZ7WSrt/AvL+97//8m0/cnlY&#10;uGBYP7ybi37WzRq6RHjEoJF3EXWRJZd19Y1DvzrsbwOai3/cYr3IZq7mKWU3UrLRsT/+7h+NFAD2&#10;D0bo1NzMx4UObZe85rLzD/iyr/aFMtCfVL/o9KebgL+UvMaVblvj7nhB/WLrkmHbt0264xsnxL/y&#10;9oMdf8v31dFXOty65tmFmyzJE5YuPmHp8F6a6pcemtPK0vx2joutb88H5cf5UxCjC35p+Xy0PQz2&#10;fEEQ+5m/7lHLb0MPWXk09QE88kf2tLMlH6VsPdiQtVZn/GiCcjI6U5wnHqjmoV1dZxH7YCv6dIZI&#10;mxce6EBdczQ/7Z192tOT9gI4HoNS5fLmL98DaucO+OLDJ6JTV0BG2vjaAW0PcNC/+ZIt/YG51yaf&#10;nuhIP8AfjTp97QP02vSx7+xp/nPPA3ojY+cy2cjr0Qj8vblrAzZQMMXjtIdo3z7qoexB3CO3B2nB&#10;Ef0FAI1JbnPk262jfLoyH7Krs2b5bnXmSW/pv/VOXyHdomldKoP5to7S2qRAz8amT7rC39j1Iefa&#10;CbR3tDUOXs0LjKvOHM3LevBp6rStDMkItVVHFvOWqmvvgnUrACi/aTTy1beuUuvUehVUkC/4cC0Q&#10;wR7UFZSQL7ChfAYpngzGamzpBsg23QAJeRdoypvT2uDyq716ZenyXjyELr67Fo0RjX76q4tH+YJL&#10;fbMPCjSlS3qujLZgIL3jZUx2yT7ZI7thv/xC/qP9wr6vnbVss33H56KxTzvL2S2/Au5K7psF75S7&#10;h7pLBPdJP7zvB8X62P/xQWMc54X+y8/Y4Dxp7O4N+jS/5qO9vYWm+4aU/N1xtNtP1oxO3WkLAPom&#10;4AYBtUGBV9DHerRO7QnID94H7a1p5dric/KIftPsKtsyl/Xh9jl/kC/hWzp/8iNsgf7Kbwrabp/b&#10;51H73AKAD/hwridcjrpQV+4C2qVJnRS0QeX6Vz4Rj2v121a5A6vywiEmjb7yV4rGPMfe/M5z5/hk&#10;81VfH2m01W/d2Xdl2H7KJ68Tu54Ljh+erK2DocPBQeJS20W1CzI4fDqQXEj071LhQA4OZReDgnIu&#10;DAXnfBNNQEkQTqDIAV+/LiV4StWVd4lwgeghakx5Aa7GEMgrAIh/gb2gHLS7xAhsQTT4ANkE1KTm&#10;0k8jGwetbwj+f+3dC/T/X1XXeaTUmETNFCabZVqajYLkPXWc6bpyVjmyGl2tdFrTKPoHRUitFAG5&#10;KCLGLeQuuAYaVERKlExCZ7pQgqjjqLWclrUyF3mDscwRvPUZHp+/T2Z3en++v+8fMOT7O2et1zrn&#10;7LPPPvucs89tfz+fz5f+6dzFpktTl5r61yWGfTcP5s/8mnsytKOv5JDbZcpcuAQYdwe++VIH79Of&#10;/vTTc5/73PNFycUAb3OJzzqhj/5ok03pA6csunYf/OAHn0E3Tryv//qvP33FV3zFeY71u8uXcvqi&#10;yz/ykY88/8fgxzzmMWenn/Gik7aML/21rz+grcZKv1rDYkBrnNDpr79dePUrKKNH60cMdCRDO9kR&#10;SM88fUqH9EuPW+FI71lfOtn1GdRRhjbrT1Q3PrTkr8CnXN/lZ99mu2sd49HcVGfyrEjm5Jvya0Of&#10;6NJchHW8yuMzh+F2DuydfXexF4fyORdKt+6nIwNyEti7o+XAUKd08qWtNeuq88U82dPYivXVGaE9&#10;aTztNzmxoDUK5pedSOPPRqTJLK8tNHKALuqIycNjf7FvtQ+h2fvsnWwYv37pa2eXceghbSzspTlC&#10;p5NGvXXMcjyBcrE69KErPfQhO0ajF531oXlrz0dHqzyZoJ5xau9Trz3O2LR/6ac+S+cksOc6W+25&#10;+qKPPSKVk69vaB6YHp3gwcv50FfnPJI9WnNo5HwR93U0MH5kGjv90CZdtCuNpr/60vzqz7RbY1D/&#10;Gh95fcdDTmjcxfLGTXv1X6yOumSYB202XmQ37tWfcy2WnzTQHv3Mt7S21BWT6Z8WPPWpTz2fm/pn&#10;POgJ6Z6O2aQ28NER1CMzh7N2yqfbCnMB5tec5qAq3bxN51TOh8D5YK7ZQM6JHBbKo8lPB8V1oN3V&#10;QUa3ysTK48/W4o8Xj3R9m3S06q+oXAyNUzRtpGN59aLh774rP8c72tomGKvGT2z8tLlCffZgvXAA&#10;5pQyF3Qw72yOvWbnbLt9T8z+2Hiwzjqf7Rfy7RPyncfWg33CPmo/he7X3QlmuZgMNH+A6A/L9pz+&#10;cI6Ojxx3Ru1KJzfZ1hI96Jvty9O1c0I71dWuvhoHsXz7ibwxAWNhvMxNDlV7Wp8ClO6frTTWOV2n&#10;s9b4B2uhNWA+y5s/cy1uvptrUCZuLZnPyZOtkVl6BdlsLbtjD/YNNtO+Yo81fsamMWAb4vZBsXER&#10;499hh5sWtgPwGqGNoUuHzdPlzIYcTTkog2jieKEykK9MPJHs6kW30UN5m3n8xaU73BxcpS9hrbui&#10;g2dte6XBlFF/k13ZUTtrOcz6R7zK5txEX9G8SMd7V9Ecs4fQIQEdKF3Suyy7mLqQOoRcWhy0DiO8&#10;Dm0Hc3AR4CBzOXBRcEHwOHnIQx5ydgxF82hzyLtkuDS4IMwLijKypHv8aMtc4XPJIIvjr79KynNE&#10;ieXpANMBCH0isDxeOsVLhktNsoI8PvqyG3NBny5OLifZKnqYc9YczLlQh7NRn/SRHJ+WfPjDH356&#10;7GMfe3rKU55yhk9S4jO+HJl+3+8Lv/ALz2OTXXlAuDC4bLg4uqjhxfeDP/iDp5/8yZ88ve51rzv9&#10;9E//9OmHf/iHz+37hyL+0YjHxdd+7deeXvrSl54e9rCHnZ22+tXDVNp8mRMyfWKQDvRlJzkR8KJl&#10;E9KwziN7bhzUI4Nd0Z/N9XgSs0V9c5HpMQdsVh+Mbe02H/QMtZ0+YuPeeIvlK5tAC/GF+MWT3t4S&#10;4l35an+Ww6rDxFpefyfiI7f2Q/VnW8mY9SD90MNsp3FN1toWJG+OhZgNZLfhdg5d6rPv0qAs5wLk&#10;bBBbF9ZITgaQtmdPxwI5ZIL9vv0HyJrrq/ZaW+bZnmzO0mmeGfjl0a1VdfGqw4bwJZ/M7ILt2AfI&#10;SAd9IgdfOuKhgz1S3J6qHG+6tpc0HjlSoAcVGj66scMeVbWtPtnaYJPS2kgvdPX0q/0dXw8tumb7&#10;jY96jW3jT27jqz6ZyuhizujpvJ1665e+eCB6VPYw5eDgWPB4xNdZLU1WTiU0PD1gPYR7JHMAehR7&#10;DPeYddZr29mgrnalyZx7Mr3BuLaujYexAf3M5vRTnyeUg7FqPtr3gzYbFzC/2lanuYfGXjt0aI3g&#10;FSercZJvXsiC7kXZhBjiI7v7gHznX7x0T8/OtWxSnr1qQ9xYTqDRDeprefOfI9A85hybDqqcZSGn&#10;VM4NyLFRXBqfmA3ktNDOlHdXkL2tcqJHy0lXH0K2Xbl0cbLqb2XR45l0MX7tiGcaXzFajhi2b8xB&#10;+WzjKkx5ZIG6xsJc+HSa9ccxZfzxtr7aD9kDW7Su2J39Ze4x9lB7ojKQznEXD1p3oZx1aMrax8Tq&#10;2GPdz90z3TfdId152Tqbn05DsqB7Aj53Z+X4pIFe7XHa1Z51Zu1IW7dk1F5/1EkupJ/6kK6PetSj&#10;zj97445ufI2tsbS3Nb59ChDQxT4B2H4H2f9cDyEH3kT771wz2m7tTHrp+OPBn6xpN2yvfZ89WP9z&#10;n7APgTFkG/Y/+0l74KQBvh12uGlhOwCvEWwIXbTaIKS7nDlMKp90sGnboEH6EvDi6RA6Kk/emo+/&#10;PDnSUx6kQ3zF0KE4aSuP9HVwK97Z1kqf+UtjGp+48pmubNKgeZsxdHmetCMk5xKfQ6NLcAeMS4gD&#10;x+W1S61D1oUGHEz0dDh3WDucHcw51DjbHvSgB53/Up6jywWhy0FOpRw1yZDHC9JdWlwM5LukuJiA&#10;C8BM136OwBx50/GXo7C4S738Kk8Z/bWtry5PdHUB6rKSrQV22yUsG86+m2P9culRbow9EL7gC77g&#10;9PjHP/70ghe84PSN3/iN56/Vah8fZ55P7XF8ommfkxUPXeki9uk8dX1d2CXCvBtrjsUXvvCFp+/7&#10;vu87O/Hkn/e8552/Tkw3NmCOXYrMP1pz0wVMf9CNy4tf/OKzrJe85CXncUPvwhbqv36zNbY1H0ke&#10;Nj2SemxBj6qJHtLFXXyMpTHXfuOubbrQG6Sji8PMpzNUT7o+rfxBm7UbklP9dAhTrykz/ugzv8qI&#10;1rowP4Be3UB24xNt1btyMaClpzaSD9VPdnavnth8T1pYaeVv58CW23+njVuDgf3bj8XWh72iR8ER&#10;PBrmw4HsHgVkh2Rpwz5Bj9afOmjmsth6Q5+PDLTS6jtPyE5XsuXTAT95nV1iNpQ9Zs9si21oNztF&#10;z/bZIdvMHtkT3nTTnrbwqo9OPzFebdMVnzGH9hmxcWmcGw9oPvApm31sDMjqMaYPdKC/NpXjb+w5&#10;djwEOQN8YsWjtU+ueLRyGCj3aOQoWB+M9mx7KXn2UU4LZ7RyD0nl+OTJEHuQku2TMOT3GJ2P0pwY&#10;6oOzpH27MdFPY9KYG4PsR1l20zzHV6yuOo0Xmrkyb8aJHPIaZzzG0rwbT/wBP6RPNoVmnK2Hzpls&#10;vjnKhumhPH3UzR7wAxrZ9NBWsugI8j3caxOknXdiY4gH8If4OxPjSVbjz2bMcw6q5qg5y1GVU4Tj&#10;wTyD8928o+cAgRwTOSlmnk0EdLInsjfQtny2Jj3LQ7pKT+dc9OpJkxVWOZD85OGLNunJnKjdxnDq&#10;YmwhZyBasoK20CqfcyGf4zaZxpATyvprfTfGytkBW7RuegtIQ/uhuHskG5cH6WCPY6PgrthZ3hku&#10;bd8sbd/F1917/rG+uzvgAen23UnLgcgpCGhk08Nas1asGzrqiz29u3b1cjZ2v6id0uqRAdZrDnJj&#10;bD7YqHG1h9pPxf2hw9iz/1C+tSFuPRRPx13roHbE7EAasonW1ZSBLi6dDWVzwHZa19b83P/AfqTf&#10;7V2BncA8j/HtsMNNC9sBeI3QxaYNQroNYm4WMw8dNtAh0wED6Efp8keweXcw4SsGZXBEr07lkMyZ&#10;Ts/yla9yZp3JI33U/xDP5L8Kk6c6IV1Be8Xxp0eY/VrL5tyuiEc6viNeNIdJ6CI9L78OIBdRB5ND&#10;yqHlwHUgkWFsuxzkoOO04qzitPJfbaXRuxg45PHmYOviATkHczz0KIQuG2RwPOXsc4GQz6lXfjoB&#10;tUWHnH9o9HQBkacjx6VPusXPWak982Csmg9x6SMbm3PexWXm9YVsbemDui4yDn70Jz/5yWenH9kO&#10;c/rQ2+8c+gQeHrr6tOAdd9xxHkNyxNo3Ptr0mPRpv3d5l3c5f+LPJUd/n/Oc55xe8YpXnP/78CMe&#10;8Yizo/Zxj3vcWbbxd2GjU5dIfWUT5px8fL42zAGpHWXGh83Vf3XYENvpkiY9H0vk9cDqQXkEZUHe&#10;mLA97TUP9DW2jXeX3vowobw5qw6Uj6d0iE/ZLBerGx3QtT/rJKdLd/pNWZd0nsBzia+yiUmfbU1E&#10;n+OCn57BekyWuH5VZ+7VcInempG+ncO0eWslWB/WRHtwTgLrxzqynlpHQA6+eHM2VF4Zma05stWz&#10;lsyH9UsP/OLmyPrqUeGMEOO15tUX45cmH9DYBXshw1qtvrLWLPvpgYm/fT+76rxga+knJhMP+co7&#10;W2pv2hjZ9kuxOuhi7dcHaKyNjzFs7OTDHM/i+gzkNEb2Ju20tuTxmBfnqIenB2pfV/OVXGkPVuiR&#10;as/usQmcCx6KPRrRcrxAD8senj1u+/pbcbI9UqX7dEyPVjI5P9hS+zbH1BwbMC76bSyUo+mnvju3&#10;zKdxzt6yvcYL2Ic9xdljztAac7zm3Xy17+AhszmZMbnVMQ/o6WxutJUddYbgU6/25OmQjs2zWFn8&#10;5KLVPgddDjtjBuUbxxyCkxfit75z9uFtTKF8fH1aiD1wIE0byF5yarCF6eQonZ2AdA4O85+cbCra&#10;xCzXNp6grDuj/CyXVp6++KLHn0yofG1HfvIbB/HKX4wO0o2bu610eeXS6GCc0YvVFSd/6qJeDhz2&#10;IR2PsbW2rTVjTcZsx9yy6/Yp+2T7VWcn2w/yeNhxdyA0afXag60bMuShvbG9SXmwT9qT3Xutx+nQ&#10;c3d0L7amWx/as/8qc5+Wtt8mQ7v0s97a85NNN+2pA93LvQ26X7Q+gYzWpjXcmgPjbH7AOLNv+1rO&#10;VmO+ov2v9dHeZ120Hua6AOk1X3ryli5fmi2sYG9sAdiBvljfbKi1396m72yk8QBjFOxxnUE77HDT&#10;wnYAXiO04U6gBRuFzfgIyjps1rLoK2bZPKAcNGEtX8vQbPhh8s16pZMHeCZt6lvZWucIs17pSYte&#10;etIu4YjHod0cTDmTr/ScK2noAQXN50Tz3LzP+Z/2EG80h8Z8FIELsQOoC6rDqQuVQ8phY74c2Dnp&#10;HOAcav6LWE41DqwuB8qhi0WPwHn5cMnoUiKdE9ClwaVFGi+4TJBDdpeRnGZdKtA4yeZXgdNNWkxn&#10;n6xDr76YfG2yIWPfAWvM5JV1YcEzY8iG9UPfXKI40J797GefnvSkJ50/ked3+rSrD+Qba4e+OSZ/&#10;jrExIdMlqHnhlPNfgV/1qledvzrsIuQC4YGSA85l0wW0h56Lifk17i5v2s25wC5aN9o37vWxfJfL&#10;2X/24+KrbbJClxl96qEF81Ij1qeARidxaZg23Fowvo13OmY/gY5zLKOF8vplngAtW5y88U/6pXwg&#10;l6xwVN6YJiNUp/IV1V3rhfik9b+5XTHHENSZOhsT9mL9tmbRZtvJLw6tg4nbObB/dp2tWwuhtWH9&#10;9giwzq0jcQ6EnA89EKojRitt3XQWiufZ0VnSuirdesNjLq01daLjU2bdakc/2jfYh73Y/oyHDvrI&#10;PtgKntmGetYmexKr09rOfkCe/vSpH7OMTaVX/avf1UG3f9c3eXR6sXE2T4dk4jOW9rVgzJOh3/pn&#10;zvQpmfo7nQAcHvZdD0wPUA/TPqEyv7LGIehxmiMCetySJe8MJg/Q7e8ej/MhKw21Z9/vQZzTzxlg&#10;/syV37j7q3/1r55/K5fu7eFizomcTjkt6JItitmAcdJ/jgNnrnGcNpydxpudAz2MqXkPzWlziNa4&#10;q5ONg/rkNQ/mRZt0149406V5TA8gd85pa1NMfrqrN8fHGJDXWNSmMuM2xwlNjN5jHy/a1Bcf3dI3&#10;4Eue+mA+zAubybGQDbClYsgJGJSxg+xGml1Nx0X0ZL81IFPMdiHHWXmY5TOfrScr5IhTNvsO1Q/x&#10;oed0OYorn3bePAE+sBbwrVCnucWTjPQxluJkKDeX5rY1wOak2Xtnq3jega0Ha836kG6NgHK8zubu&#10;jPGA8va7+Drfu1fbw91V3Q1zBIrBPo2ne/d0/imXFuOpbX1J1+4GyrSvnrs2aJNu9cdaFtcn5WQr&#10;N0bWS2vQuBtP89Cct/+F/gjS/sjus/XV5qH1McvFZIuBXVUWWlvSxfgqx59t0pc90D170R/90j+2&#10;Yd9pn2Qf9iljE9iNuD1shx1uWtgOwGsEl88uv9BFCqTLd1kOMy8NbcIdHGv5ymdjjxZfdSdv/LDS&#10;13wX9+jpMPWY5WHy1W/jIl55VyT7VnLjO6JNevk5J3MepCd9ojpHqD+loQOhdPTJE+KFDo4uH6GL&#10;tkPIgeRwcjlyAIodTHRwGeAsczlwAehAB860Lg4OfbwuDQ5+lwT0LhVdWubFx+VE2iWgyws5ORyi&#10;qZtsFwXgBMzRl0MQ5DkpfbJO7OHjH1xwAuYUpDcdta8d86Wvjae5q/1sObtNV3S66n/91aav/PpR&#10;cf/cwyfw/LYJRyDd6E8PX+vlIMRPpja1R6ZHiYeCOdDnZz3rWeev+vo6Md3RXB5cNNQ1vnQ3pz28&#10;pD1cyNW23wR86EMfep5HvOxCn4wtzP4YEzTlxoONuLTQqcsL2T28Qu2mh7gHlniCLQYXnNVm5ekJ&#10;zQX9mpMw9WUzgFZ/Jm9llR/RIVmTBkf8eLU/wcYn2C7gVSd9q18ayIa1v9EnotcOXvagXnHpiXUM&#10;yUjvdJ26p286JdO8XMLtHLL5ud+2PlqfgGYdexhYWx45ra3Wl71ZjL/1RoY1056V46R1plysfLUF&#10;+wG9OhOstWyiucOjfvq2J+Kvvfogz4ba/7NN9mKvcV5wGClnR9qpXExH8honbWgT6JkeYmXisPaD&#10;jvpIrpjt9kepHrX2X6BP60D/G0tya3/qQUdQbs488D38PUJz+IWccX6zitNPPL+u1qMR5iOxRyPg&#10;QWcP5t0DU1tk9NDN0ZODBw8kw3haw84/vwPr/DFOOTzs5WzPOaM/8tkb+8txFdCbJ3YYX7banIhn&#10;OTnGDN0Ymqc578kG422+0ZQlk95iZfiqY3z0hfzshFxzyW7ZhnrkVodO9CNfneZYGTk54qShPk5a&#10;PNovDcYQGuPJB8rUL6YT+nRESU+HQXOUo8kcN+/sJKevOEcge8jOsg/xdGyAu172chWu4mO7yo94&#10;otUWm5bOGbfWQ4s/2lp2BDKm402cXZdWLm5sJ1/Qhri5UE7X9JFGYzP2M3bJbsia+uAjp3llb+ye&#10;XWbL9p/O1fZNaF8S21Ot4e4H84y2h4XyleGz/wZ7n3uqe7M7sD+K+4aIGM0+bV/EZ690n5VHR8PT&#10;/ZUedMOnnc4W+6j+KaNDey4Z3XH0q3HAr9z5kN546YeO1/q19oxh89WcGWfzwp7ZenbdumDzlUWb&#10;iF8M+KuDv3VT/fhm/crF044De0pntgDO+v4Q0J7UHsQ2gn1sxoBnhx1uWtgOwGuENgEbKLjgTNhU&#10;XawgnslbGXTZL20zhuiVobXBxydtk4+/eMoPycITVlr5aOIpIz6Yusw29D0ZQdkRPcz6xUeYbSRv&#10;5U/WxJyPIzQ3Mz/ns/IjOtlHZR0Y4LDogQTzgt7lF1xOHERdYB1SDrMOQDTtGHeHuk+0eVC4QAAH&#10;k6+sonPEOcBdGHKMBYe62EUlp4JDntzmds61ca2Pjb00uouSywd9PPBmOy4ps32xtrWX/ajfRUZb&#10;c16gudMWfnp2KROrqx/aIp8e8nRSrp72ujj1+MUT0PCq4yLma9XGTrv6SS+yfW34S77kS86ORONs&#10;DtXnYPSPPuBFL3rR6cu//MvPbblYNNdkeAD6BIivFvua8Jd92Zed56o+4ikNbMecu2S5uHRZgR4t&#10;bCa4vGjvCNMGyZ12OtNHeciW0Y1Jc0Ln5rL56fIsXzyBBs09VGfF5DGP2eukVV+ZOQzyyugER/Iv&#10;ldWPFbUrPXlKK0vG7OukGbc5duUnf+nk62f9kp7tJkc85Yhv52A92F+ngwGko7Xn5liYzoPyky6O&#10;X11rw9oit3VINrq1bE6yF/ORnbTG2kvT0/psD2jvkW8dqjPXYXLwm3NtsRGPzdIec/bf7McDTxm5&#10;wGbIsk/oxzynjFH7RzpCtPYFkAey5MnVX21ps/Vpj+4xTDdpfHQhV93kN7610f7lsdbj0xnJ4eJT&#10;fvN3qUpHzwko5hh0rnLi9QkuD0mywIOUA0fZfFRKo5NR3ZwS8ZROTuc3Z4TH83SAzD/mtK+zrWws&#10;Wras39lvtjvroMWbTZIx+dAaX8AHeLLvkD3H2zyAMjLTsTWCzgayV3OWTlBeP1ae9IDGpL6BtHZq&#10;U16sXenqRJMWh3TkyJAGc1A6hxPkKGiuwnRENb9sQrw6AHNaBHaQ86J0dpft5NAgWzr6EapHp7UM&#10;lFdWGnL6lT/ih5m+DtRvvBq/xm2mrQGgR86+6qFrV96c5BCeDhx81WmelSXf/MnTZ643vGw3m7MO&#10;pNHk5z4L7Ni+bf9y15v7ljvnvO+CMvsbSKsjnndwd0N/+HbXdP8LOfo44txXkydWH5QH9237qfPE&#10;Xktv+joL6IzevYHe6pCrXncI+66+uZf61ow/bIO7LviDPX3Jba00r62R5qv5z27bU7PnafOthYn4&#10;1E+GfHKqX37Wm23RQ/1pk/RjZ3TNftjCdADat+w/bCI7ALZRnJ3YC3fY4aaF7QC8RpiHw0yveXGX&#10;bPku9T2exUG+hxyUD9ErE/dYVJ68S3XRqgfVqbw8TH0mvbpr/fSYda+L+n9Ub23/CLPelDVxqWyd&#10;l4Aez6QfAW9zPqFsHhbgYAmT1mX46EHqsHJ56VB0EcKnDQe7S4MD2uHuguDy4DLRp+uAM2vlAZeC&#10;LjXiHqpzLkNjBZNGD30EZS4ULhchW5k20rhJzzK80cif49lhrC6eHpZ05+z0CUNj0QXNRUcfpV1w&#10;enR2MTMuXbLoSZ40J6pPBfr6MAedr/76LT4OVuNorvTV7why+PmnIJx5Lk8cez/yIz9y/q/Az3zm&#10;M8/zZi7p6TKF5p+E+I/EaPqln/WfDvrGJlxKumD1SAR24UIM88KSLYmnzTU30AUGmss5xiuMd/EE&#10;WjYA5q35qy+t3Umb6cDejMW0PeMgPcuOwKEA8ZrHaNaGGN8qt7azN/GKdCtekQzp2phlU85VwJPN&#10;S89xq356zz7XpjL8ZEw54XYOrY0cDzNt7bTXgn3VfpvDYKZ7KFiP0uhgDbaeyGptklc7tdX+3tpF&#10;bx123ojBHCqjL7Qe229bh80/unx10awF+509zl5n3882yTA27WWtZzK0mx6gfXqL21Pw4KW7NLvD&#10;K49OHnp7TvXQ8U67F2fb8u0nZMlHr99iupgP56GHpMcfRx/nnt/6yznHyddX0qSnczDnHfQYJSdH&#10;DfTIRIcenNLV5eTJUTjrAf2q08M0BwlbAnaW3ZiP7IgNsbHsUzo6GE9jBMbEWJsnMtCMY2OfTbLx&#10;ZMSbbZKhDv7GubFedctuxPTqQW1OPLQ5XsjRfvWkyZJvHUQnS1lrhX7K6QvWnDiaNo0burYrV2+W&#10;0Ue5cUZHqwzirW60ykMygv5xJORoMOdsguNvgk2IlbOR7ADQZj47yWmhnOzyK4xzjo21DD1HTI4+&#10;cWWTV3184tKTf4Vy+upveq/lOVmaG3Nq7hpv82IMrQPIQQfo1ZXPoaeOPcaeZr8wZ3iV5djRVrbD&#10;xuSTO3Vhc+0/bLx1xA6zW3nttT+1R613STG4U04HXunQnds9XGxPnnRwj22/dof3B2MxGnnoyRVr&#10;335Pb2vXvcAd1j1VuTRnHzo+sPfqi36I1WtdWn/Wfnn9d5YYA+Ni7ZtDsbFsDo199jbXQTbPlqE9&#10;F10e74r4Ww+tlcrE5cVTDl42WL1sMnvOtnL+ZY/AbvRZ340nsAMwJiEavh12uGlhOwCvEbp0dXgU&#10;20xBOthEoztwVlQ2edqobbwgv9abZdXV3so3gV9cO9UrP8smoqkffwdK+SPM+sYhGWt/lK3j17jh&#10;Te8j1E51VxzNw0R1ax/fvBREn0BbeeTnxXnSOlCCwxQcItBDscuyCww4aB1OLp0OrQ5DcGAZF5cA&#10;f0n0tVROKpcGQHMRcKnwVVcOwekEBJcDjj+XAZcbNtcFAZorfW6817nC57GpXn2v/+ono3mcSGbl&#10;ja2y7B998onRXUz0XR/BJYnTBw+6T0Zy5ul3Tk79dVGTpyO9OebwuYApw++//OqnS8M3f/M3n37i&#10;J37i9C3f8i3nts2JR6R/+vHe7/3e57S5NM7f8R3fcf7HH3RzMXIh0o6x1b5xpnv9nOPKTual1Xyb&#10;9/lAYRPsAx90YQnZ1Wpv0AVmzlGIHs+sNy9AK02d2Y+5Z2VL5ScqO0K2B8YNZtqcQfSVN7j04quc&#10;bPMiLa69I/0mjvjkkwnJXVH5xOSVb/6DsWw8i9n01AWmPnONxB/f7Rzsqe2v1gq0blpD1rO1ZY21&#10;33oYlI8GHqFi/OjWozVgPZDZvk3ufChAebpUV976EbNZ+097GLmtb3bQfFZmf2JL8q1BQLc2swtl&#10;bMJ6YHP2h3Us0NrXrW/16TT3k7nWayPatMWgTTLSVb32D3Vam+hkaQe9R6yxyM71E5TZR/GbAw87&#10;D8ocfBx/OfhAejr/Jr1PavWAdLaKe2TK2797UOLLySefg0cer0etdtCSpU324sw1r+bdvp6DI1sS&#10;2/ezC7aXI0yZ80Bf2R8ec2asjI9xNobyxjubMZ7mt/Oie4Xy7HS2Beo1r2TFU5vmzlyK2TH70r68&#10;8uxJmXTrT5qMdNCn1hceuk6d8eh7zgb86YpmrJLR2Il70Ld+obKcd61h9MrE2qktbavb+JOnnvrN&#10;HWfCdHywA2AHOT+iAXtAFwd2kq0AuyIru0s2npwZVwF/6RyDyVoxHYe1kxNw8h0B/3SyqFvbyXF3&#10;6v5ivJqTxr9xbD3kTFKPLFBWuTnKlu0J9g7p5qG2p1xQT9vsh51aK+u6kYb2PbEy7eC194i1aZ/u&#10;DgL2I/dN+5V9yz3SXTSn3XTY5eQTl3cnx5tjUHo6BkvHoy160En79hW60Us6meTTzZ4JeFqv6a5/&#10;1nr9NRbtAY2DGB893F+tUWNpbnP+Gfts3L7aH11CefYfpiNwrpXsKttqXaww1/HHM/NzzeT8m/dq&#10;NtJ+ap2zLXsRG9Hn4nUsAt4ddrhpYTsArxFsml1+S4PLURdpG2p56TZY+Xijg43ZRtsmDdKAXpk4&#10;Xps6VF6d6ofkV5bc2faUDcmsziyDlX/KqnyWNS5itOTP8lk/oFc29QlHdSaSLV1dtAl6NWczP9ue&#10;iL62sdaTNtcOD+hQAWmHaXDwdlnuQt6l1yWmA9cB5tCa4+fyweHlcuGg5sTKGdhfFdFz/HWpyAno&#10;osAp5gLRhWG9OIB+ak+70+7muDYmyrswhew1edWBxsq4udzQxYWjOP3o6qJFd5cc/esTj/L6019B&#10;leGrjnFy8cHnPyhz/IGxMybG39d3f+iHfuj8zz58ys+n9TgJjZdDn/6+FvGgBz3o3CcPHvPjMqFt&#10;Xw02JuZYn+pvdtH4BGXkuqB0cTbHXZR7iLAFtqG9iewG2FTQfnbX/kSHOdbikJ3Gu+alyZzl2Xl9&#10;yR6a5y7OwBYmfUVlycC/1okWf/mJaW/y1Su/4kiOOumxInlTr5U2kcx0Yn+trS7iR22qi9Y6mWVo&#10;c61NKMMjLb6dQ/uq2H7amrGOQg+AHv0T6/5rTXpMxitNnjVgbeAHMnusartyabR0aT2hswF7lL3O&#10;3FuT1bH2zHf0ub71Dy07zD7Ia28H+xv6bB/Up0NttZfYk8STRz/mXiGfHdamPbr1IE5POpNTG9XP&#10;TskhVx+tDXTlsy007euDvdEjL4eLR+Z08PVpvxnnIOyTgeCx2MPRo7I4h0KPR7H25iMTT49VNHZi&#10;Dv0xzlpnIx7sfjLCb786k/GQ5SxnU2Tb73tMt//jC/oK2ar+Gwvjqx2xcTG25jae5tDYKwP2SRYH&#10;i/Omh7B2ki+Wp4c+kENetiBvXp3Jzlfta0PdHD3poD386UI/8kFZepFXeToob/3RmWyQbmzk8Vam&#10;bnoAntZu/Zz1Sye/+hOtdfXJMi45nqbji21wbED2NR0fyuHIqYEWnayQfdXOXYU5zqF2VH6Jzg6P&#10;6HSi51wL6RwPmcbGGDXO0HyYr2y1sc1xpw4Y52jGWz/QrRP13e/c2+wdzQ3Z5isbR1MW0OfeY8+R&#10;tpbsO+05lYmtK23Yz1prQZ15P80J6H6ZY8+n9qTtv9273UvRQT7EE9THS6420Miy5moT6EdXdwn3&#10;YPd+vPZ/5fTxIQAfCkBT15lgn9UPda0/a9R4m1vjTL/nPe95p7/7d//u+Q/g7rZznthIDkD7MLu3&#10;v7YHQ/bfelihzrR/suTpMG0N4lHeWpp1Z3nrh47ZDrClbIu9tFexxfbKzlcx+5iozFjtsMNNC9sB&#10;eI3QJXgF+hEq70ABB0yX5+ASDdJd5KUdNDBp8aOt9InaLI8vTB2Kkxd/qC3pS7pP2mwnWvXiW2XG&#10;N5H+R3Umjtq7qjw9yJ/xrDPpdLjEE/BkB3ib9zAPki6+4OABh4pLMziQXFhcduaF1QHkoO8rrzkU&#10;HPgOf84wZRxbYhcIlwuXCRcHlwm86orRxKAMXA5cbKbTogcdO5yXIDAfxnWWqeMyVLt0JAPwxQ/J&#10;hsaUTHT16CKmSxcufcrJp9+gHbrrg7wLDz6XoByD9W/216XKZQctHrE+NJdk+G1Ajj9pOqKbNxcI&#10;j6N5wdQ/+jc22V02hE62Oe8h2CW2Swl5wBZ6gE17ke7CIu1ikn1Ne5OetnmE+C/xyscT31wP+qdP&#10;0LxeBXOdPYRZBpf4VsQfriqb8itf222+6s9EvNKThyz2OduOxnbZLPRAaC2yJTzanW2gTXlorY11&#10;34kW0kud2znksBBbQ2JofwXrLFh3YL8N9l80a7NHZQ9NsOaMubG2JlqT1rV62jA/5qN1g9eaai2B&#10;dU6emAxrC/D3GNEOOyGvda+dYn0jm73gY3fsi52xvSmvvaUxUj/dlUu3p9Q+nclId3amPe3YK7Nf&#10;bdOVnvVZ/c629siJxtD+bm30SG4f1pb1IDauHnIelhx7fcpkOl5yBiovjZ/zr0cpfg/G6byQ9tgs&#10;H81DMuQA8kiu3KOzh2c2Qne/reXM4KwwDh7MOUdWmZ3xnBXGKdtrrqSVoXcesC9lbFMZHmlnCv16&#10;6JIvr60exOQ0v8lpbZRuzWQPtRmyGWltgv6TjYafbWkjOyMXsq9sQDn91deX1gNZ+lAfpRtj+bku&#10;5aX1VwxTr8ZDnYkpv7WdLKhMmuwcIdLGNCcbe2JXOT1Ki4HTgrNkOiwgR4Y458d0sKGJp8Mu5175&#10;6wC/euW1s9KOkB6w6r3qJW1MsvPsUFpsDKPj0bbYWBpj892co+Ft3cRLRjY+7QC/9nMYcUIZf3pp&#10;Gx/bY2vtxe1ZgAbtdcrtTaF9Wbn9TR17K0d/f3AR28Oc87A69+TBvTPM8mDfXu/h5Af7rr2eXvZF&#10;5fjVU1/b7sH+wZ2YnvoD7af1z5gYG/X8/I1vvnzbt33b6Xu/93tPP/ZjP3b+o7jfujZW+Ix582o+&#10;jK/xZrPZfrE9tz+6FCuba8F8lZ52n70pbw20NtAn4o0nu2aLbIhtBPqD/aZ9JrvoDAztT9KV4dth&#10;h5sWtgPwGqHNX3wEB4RNFQ90eJSPNvM2ZIhefkWywqRfxXdUPtu/hFXGrWgOiKvar3y2EX3lT67y&#10;Dt3Gdq0jD9VbEd+lMvE6h2jiLgXS6RHPbHOVP+V1qSgdOlS6YEOPuS7bDigXoi6jDi0HkvbVd3Bp&#10;zyHvr3R+t46zyl8CXTRcTrqYBI+TeWEJeF0UPBwr68IBLhkuPV0kwDyAdI9Pl4scH2T1SHRB0XaX&#10;IBcOcvEoU5cs8XR+JJt+6nMsuuD0V9Yeiznvcq6Q3WUML6fh5COPXvTVfnW6RImV0UkbnKp4QN5f&#10;Vo23/yT8yEc+8vzQIxNql5wuX/rFZsyrCxS4yPbAMM8uI8rnAyq4eMD6eArZWfaVza22d0RXP5nx&#10;zfSsz/amrU8bmJjzF89E62fm13LxlBmys+wkZDtHZQFPOKLVxmx76hXm2o8Pksm2wPyzK5f96ZRn&#10;H2yMvdB3yiBf/8k39rXTPiQvVlZeeXWkb+dgX2wvlbaeorW2euyHHpbWI3gkrGl81mrrFcizj5sH&#10;a8actFblQbt45jyaZ/MuTZ9ksB3ziJb81h+Z9ghQDvYDcsljv60be1r7K7nWd2dO+k29peOBeKSz&#10;s/iCsvYEMZo66WbM6ZcsmHn86tGfzs6K1qB+kKssuzaO5shD0qf6cvL16T4o7aHZp1Okgwdkj0iP&#10;xZwXHpkzL53TAdqzc0pMx0eOPI9i82XcncHOnD6lrm/62wOVLDZnvvHYF8Q+de5cUdeY6HPOPfNg&#10;LLJj7WlXmbHOltmHOuyWDbHXbFeb0sYdmkN2KTZv5JPXHDVfyrQ76Wyiu4sykMYbH1ny2dYqX331&#10;6F0f0p++rcPWHnpxaxafsZAPxqdy6dZ4UB9qa7ZRu9LKxepoIyeWOCcg5wN7A/YZ2BzHc2XZ3iVH&#10;Rg6P8vjkp71dBzlByk/HiPhW8pRrXzpdJtb1gj/nHxgbYy42bo0hGr6pB5ryxtv8G390402eOmjK&#10;shV1mtPuU+wdv3E3/saPDHLJV5/9tRd37rffBOVi9i229tBag+pYu9a19e5O6Uzvjtk90x1wwt0Q&#10;lHXH7m4bj7R7w6qX9tGcG8X41CdHmk72fnuJO6m9hzzA1/lCnvVnvOwznH9+x9rP3sA//+f//PTa&#10;1772/FvX9iY2YL6Nc+ussTc37MFYZ++hvThYA9n7tCt1p30d0eTBnj7rl6affLbeOm3Nsif6sgX9&#10;zpbsRWwC7EfQXhXa72CHHW5a2A7Aa4QuTV3IJ9A6JDpcjmDzDfI2XyiNnozkTJ7oU0Y88/FYnepd&#10;wtoGTB0qKx/tqP5sP9rknZiyxLMvMPsQbdaZ+RXKph6wyg+XdLwkt7J1rkt3WQirjcz8+qDqgOmC&#10;3EXHgdWFCFxkXFiVOfg5/zj+fEXVge8TcBxULhrKc/J1yXARyEk3LyGT1kUE3SPSpYJDA0+OM5cJ&#10;F5GZjwd/IIvzowcR3QBNW9psHshYQTYZHlUcceToG9r8FB+4hOkPnenO2dKY6I+yLkT1Xfvi6idT&#10;rC3tyivrKxVi4+5THsqVkaO/4sYMjJFHjnl0OZ0XqC685tJ89wCbUBeyExcSthOObA2iT3SRlM5m&#10;V56JVWb1wXyZN+u+tR+uyh+txSlzRXuBONTmimymvLFfbSnMPL4pZ8XUefZpxWynNNn41Z3jD/Uv&#10;2XN8paGy6CE6kFEbcDuH9s8u9jku2k9Lt+6swZwJ1mSYjxzlrVVr0RpUVxvkWxvWojmwr5j35m/O&#10;IxvBI28Ok0OuvT87VNaZwE7IQ9dOewC6/dY+l+2Vp4NHqH1Ne+qp0z4iP9eRMrT4jBu+2raPkSPf&#10;fgRzrBuXZKgf3dhEE0+0h83xqS3ozDHO5sD+6cHXI386/dBztMj36atJhxwtOTAmPCA5KNqnnbk5&#10;LXpUFufEqG4PT7rWV+fF0572tNPLX/7y89fq/Ed55/XjHve40xOe8ITTV33VV73lXHzYwx52/qOS&#10;M8u4q99jVQx0ohsHCDtmI8a4ecCrDB/+7hV0ytbIbb4b/+aIbTb2yuXNs7qgTXJbR9omm1x5/ZZX&#10;J73VQ1MuTlft4U8+fjDP+tC6y3mjjr6ok77aD8qTU33zN9czOtQW2QG/eOqSLP0gX0ymOQB2wWbY&#10;Eztjc5wfqyMQPUcgvokcHKVXkK9MnI1mc9fBtNGQ3JWunfoixpduUDp+/bc+wP3GuhCjz7VirKQb&#10;N2PYPBtvsTwbMcdzb1EOrX91yYLaRCPDHKLrs/4pa16zJXzZEjtvT87e0TpXpTtflaE73+1L3XW7&#10;W9t3pd0Hu5MCWnfWie7o7qn9YXCeH/Rh163R9LJP2hPVVYcc9050Z8i8c5DlTKCDeynd0fXdWBoL&#10;e9LLXvay0z/8h//w9MM//MOnv//3//7pJS95yfmncTgAyTAfreXWhHElw9w33uyDjWfv2T9Eb1+W&#10;L2ZT2Vo2JmaDkxYfzLT2QzaRrXWmt87prg9soP2oPcSe0t4iLm3PUb7DDjctbAfgNUKbQRenYKPu&#10;UdYm3UEBPdbakCtHd7BA9eM/Sq/oUApd5tHjOaofrfqTvqaTWxvpGt+KqVN6zHQ8Mx9/mO1pq3T8&#10;1REf6dLYrnRAX3FV+ZQlbe7km+ew8qOxjeIw8w4UcLjMi2yXH3A4dTlycHX5d/FyMBorv1fn8eAC&#10;4FLhMcEpxYHlMpEzKmdeD8ScYGjxkFGZB6S8S44LQPblAqE8J1l8ZLiIqJ8sNJcUNBcclwlQF6TR&#10;ydMO+S4v2uuSVb88pPSN4zDnnDzZ6rEpdbuYabu/xnbpqe/KpJXVX7q7TJEN2pmOSrzKewyTR095&#10;ZV3g9DdHKB7z5oLkQmL+uoy6TLmE9JAy1+a++S/NJrIVmJeSaVuQPV6yu+rGk00f4VLZXBNgLIx/&#10;cZCf67T1Eaa80uk6+Sszv8mD9pHanRffqY85WhF92pr0yo+2tlO8IlnSs+3kRof6ALOPc1xrt7GI&#10;Vj5ZR7idg3XUpd66sn+K5aF8ZfORL7YuW59iD4fWLB6PyOqQx2aNefNijlpn9gF7DZr1aj0339pP&#10;lnWdDUDrn2x2wz5BXpv6h0+7bIxtoKmH335mz7TH2ruyS23TI/06d9pr1j0mXcXa0o9kzHrS2hfP&#10;fhgPcug9UX2oTTRl+tJZkBxpIA+PufHIdw72yOR06fenenRKT+dLD8bOzyMHSA4Nj8icDD1wxfI5&#10;gPCgTdjn8ZKPz5jRObtUT7tsas6Z88N5xvnnbDJuyvXVucH2pCG7ZZOQY0NZtq08m9ZG9m/Mm196&#10;mc/2Fmm82tVGtoYmXzvmCipjA5VbL1NHSCfAq216kJE9Tb3V106605MdiLMTMrJVZejlK1eXTPLo&#10;ZszF8o1NYwj1T6xMXHpCfbLMr/nO4cV+2Ji5Z3c5ALPHbDB7zLERfYKdspNpr9ko+pHtvi0gX1vF&#10;QI90pH99kJ/ts3d2PR1z8nOMxMaSXcCcE3PBLswV+2Hv5kEdIEs++zGv+NC1lYzqZT90o6t1ad7U&#10;Z9PZChtkK/ZW90z7tbXYOWpdsM8V1gq+mZ53Xus3h587YXfW7rzdMZXbn9vv5v5Kr+x4xp399nR3&#10;zZyI2tc2oHX3ldev+tdZQJaxMHbmUt7Xhr/6q7/6/IlAf6BAM3etF+M317W65nDOBVsgjx2xFcjh&#10;N+2psuxp2r28+sXRskl14p885ru1aM6zydD9O3tpT2RPkF10HpUvtt/tsMNNC9sBeI1gM4QupaVt&#10;yA4KcQdENBt66S7Q0AHTpq/8EtRPdrSr6tSGdG0Xl15RnfKTd+qd3Am0+hNP6cpLr/xQe8ZiypBv&#10;fMpXXjxllp99KF1+0pqnOWcrzO9RWXIqKx8/lBYfgf041GEePF1wwOE0D90uTA5cB50DTl2y6NBf&#10;BD0iPCZcAHKI5cTK2eXycXRRiN+lqLRLg3zl+NUNZJLvEQNodHHpcBmSDl2QQBqPy0uP3Noory0O&#10;TZcTX2vwSUcXqRyd2u7CRVbjT2d9dPlSlqMOzeXLGIFyl7LGAB89yUXHj65/9VV75IM2G1t0dmpO&#10;zKMLh8uIuXIBmY8Jc2p+XSrMcY8pULfHMVld/rKZ9p7saNrVhHHITqu/8mejjZv0JV4gD1pvcz2K&#10;Obxyes11OmWLs/3ZRrT4pg61S9bEXPdTl0CPdGrOgG1NevYGR/l4y7PTuV6kJx9oex2HdKavMSku&#10;PXniiz7TK582QHu3c2gddbm3tlpfM2+NwdxXexigefT0kOxR2eNVORnWp/kwd61561Y7dGAD9o4e&#10;es0PO2HTyQP1m1vz2Xy3JiYNyNcnbSuTJ4Ps9rD2K7apXfWsJ3LSRV0y0LVDRvtOtPLRoDpojSUd&#10;9F/f0guy/9rUfjxkkA/SdLWX6oe2yVUmrVwb5sJcOf88+jwE+xpwjor5mOzh2GMxp4V4RY6+GYfO&#10;3B66a12PZft9j18PX2d1Y9R54IFMdme5PhmbOef42Vj2mU2qI59dstdsFQ+gOW/wyrMT8oqNIzS3&#10;5owNkqEuTJtXp/nPFtTv/CIHn/7pj7ryyshAS5a+qjttbq4ZdhFNeXYijl+cLulPxzB1hdZ9Y2Nc&#10;cgbQlX7SjW0x/sYYGl/Qn/rGHsxnTkDzy95y/InnpwLRphPwkhMkuxXPNNvLjqcj7rpQF2pv5mtH&#10;++m2It1qW78hx58xMX7GZ46zcTPH5kMaX+VidauPf9pTfObBXJKPlsOdLqG+GHOgKxnqtW+zJ7Dm&#10;7NP2m/ZOsf1KOV62xO7EbFGdYnzqgL1r3g+6/9qH24udA2j25+7W7Y/Z9WxP+2w6PfC0l6Zz91bp&#10;7izdtfWNrup09qhLnvWYvZsT913/vMg/LiKjcW7N2FNyuLYuzLG0eVIurdxemX2Yj+wKsv9sLHur&#10;fNLUg2jsT/0pr3S22FpkS3QK2RO0vrOJuYcYmxXobHeHHW5a2A7AawQbL3QRKe0Q6OI2y2y60cSh&#10;zb56E/MSOOnVnfkOgYB+RCtt8+/ynbxVbpj0KSv56T95yI43KJtYy0NyVvnVme2teq1lk2fWj14b&#10;sNbrojnnLDkzL47vKmQLlxBPBz10EBU7dFykHdAObIduB67D2CHr8HPgkedywQnIYeZTc9IuIzmx&#10;5H16jvOLI83j1MUEpNXHC11QwGXGpaLLi0caSOfEUydavEG5WDv42IvLCd0g+4yWU4U8utKZsw7k&#10;fR3YJ/S0Q57Li0tW9bSlrxyS+lVdPPL6DsrTSZ2ceWjK8KinTn2IjreLV/ZvDs1Ll5F5oe0RYR5d&#10;Onr0FJvzFdlFNuNi2CPoyNYmLZsFtn2JR1n7VfnKJi9666E1dIR1L5jrL5npMjHptbnmp5x1bU66&#10;GH/9indi6nuEaYvQ5bq8uS89y4FNqE/+bGvqOTH1OqIl5xLqh/h2Dq0le2brrLUW5JXhwesR40HQ&#10;oyD0uOnR2X6srjKyjL25bs6yOTbbQ8682COhOWIb6uLDHy2bYkPk2QNaA8lMbnXJEQMZ7cftddLo&#10;8WQvYmuTTnPPzX7F2fBR/4Ae9qfOMPnaCdoA7dX/6hlTaI+b4yNWjwxtK8+pZH48NO219lnnYI/D&#10;+biUBmdkD8oepkdQ1iMSynM0eEB6SNrP0Txsq2OenEv+KEV3NuN88DXf5z//+afHP/7x5/FU3+MY&#10;eoiqq9/6x77YnH7h1dfs2DhJk62u/hsHYwfsUX7aO/5s3thl82SRrU94sunGNlSfbuZBO+pDbZDF&#10;LswXW3N2sh/zja7NeMmnCznmNDuofPICXuOT3Wd/2cRcD/jSjcxkowN5+mT8jB0Y49a4GMyJMjF9&#10;oxmLOS5ifDmu2AibyZamfbDBnIE5AcvnVMs+c2xAzo/oZEmXJ7+8stm2enimwzBnDEiH5EmrRye0&#10;1pP8dF7iIy/HODsyhnN82XDrpnFr/s2fvYbdG1t85IjNifrdcdU3B+jS5pTNySsP6tLJONCXnvqA&#10;Th4Z2bf62XT2Zd1ao/ZP6cqzNbrajzrb26ugsmyuOu1fwHbJRIdsWTzT1cU7bTq7Tj4djGF3Vndh&#10;e757L9j76ZV8aA8W01W/jYW1YWw6N7Sd/ZsvY8bmW29olVXXGJsT421/hOzRnGRX2b75QctOxWwM&#10;XT47rR4aVD6BLx42aR3So3WZM5CO+gX6RH8wBsbXeDfGUH+l7U077HDTwnYAXiPYPG2KMDfpNm0b&#10;ahs72PgdDOUrF4cjepfe6k8ZId6A1iFUHUjeBLnVqX68E0dtRUs3NPHki2ella5uekCyqjf7rk8d&#10;WJVP4J2yoq9pWHmPUP1LSK94m/8V8cc3becSlHeRdSB1GHU4dSHu8tmlyAHnQibGoz0OrT7h5kLu&#10;guBg57wKPgnHcSbtEqFOj09j7oLRQ9ClSDm4dPRgdGEAaciRBupEJwPIawwntKes9opdZHK20d8n&#10;AHPIdcnRP2nl2qUDeo7DysjR5/jJQZN3edKGNF71leVYTC6+2jam83Ftjrr0dCnuotEFqguHecI/&#10;5/lWcBGZdlQ87XCWV3aE1d7LT3ue5ehQvjrFK2Y5JDcZ0lPPcESbSN7E3C+mDvKt92wsPnM2L/GT&#10;b/KwwWnr7KDLdjYB2Ti7VS+d1v2GvrM/c0wrn/yBrKn/VbidgzVmbbmsS3uYyHfZbw9tTQaP1h6U&#10;xdbvXMPJNUdswnwbb3OMZn2az2zG/LJnNOtXurlkI2zFnLb3JVMZHrxkTFuasXrqgDbo1h4hTybb&#10;ZLfS5GWPysmmtzaz4/ZBtm0vtNdB50dl2qSDtpxZQKY8kFtbtaO8R6e4fc0eGC1+OrXG6p/yHsTm&#10;tjmz13r02Xd7CPawBDQPQ2ekh2jpHpg9UqcTx7znhECbj0ioPXLMg0+n+6OUfwr10Ic+9Hz2PfrR&#10;jz698pWvPP9nzSc+8Ynn8SKDzGQVmzv9/dIv/dLT13zN15xlGBO2l83iya5ztkB2nb33MO9ckcdX&#10;feM35ahbfUhu9aAyNPeOyRtde/rIfs13Nt/cNffoxdkBG6if5NFPnkxls444yOMB+Wyk9kJt6Htt&#10;1JfQfJc3L2JjJG4sGq90VGYewfnPfrKPCbbGeZETMGcHZwibXe0254Z09lqMnv2iQQ7A0tGP8ukT&#10;kld7dMlRAzn/0PGpb921Hhon9mocrR90aWNt3JXhg/ZUc9Ec4suxHY88kI1ujLML86cNeqDjQxO3&#10;rmpz6mRvl28u6Uaeva0737zbseX2s/bmgDb3PWm86pInnvttdhs/sM9kVB9NXhotJAPdHmmfAXtH&#10;abrby7uL4FVPfTrbr+hNjvE3LsaifQGsFWVgjFor+uLuq2/VV9eYkwOr84+9salsCLL76GI09rXa&#10;fWsDss3S8UK2rE1r0Dy3Ls073bIlfRHPPtbv9pLQ3qF8hx1uWtgOwGsEG4EN2UZa3OYstjHaVEF+&#10;ojJp/PEF5dCB0iYN86CZsmbdqUMoL571ykdbeVZM+mwzOt2O6k6+UL7yeCZWWfFNXjxHfZ6Y7eGF&#10;WQZkNsbRJmoDmhN15FdZUDvS7CMbwYfObjrkK4fsaeYdOl2MHD5dXh1ULkoO3S43DrUeLg47fPR0&#10;KfB44+DLWeHgdkGAHFkd6F0gXFpcLlwgephCThDIsQezXm10AcmOgcxQWePqolJ7gTwOPJ9k9PjM&#10;aceJ56IGXXa6AEnXNxe5HHzk6YO0Tw4CByFZxofsHKPa6PeYcv6Ja1u6MRCbTxdK4+/y4eJhTrpk&#10;uDyZL/Nm/oJ56sKxostHD5hsJ7CT7C27WfP4ok07nYhXGt+UHa34SM5cB+uayO5rY7Z1qQzSAR+e&#10;tb9htgmt5+wK2FW2xe7YQPZVGb72F+lVFp7qZuNsojXF7tgCmbPt9Jr6FofKVnp16QHpmOyjfG3f&#10;zsFlvod5eyVae2brrnI0sEbtna1hDxiPBusXeuDgaV0nf65rsrRnzTZ35tO8TDsSsxtp84av9Yo3&#10;28hGs19l7CK7lLc27Bn2EjKcG/aO2lCXfHXQspPWGJvuDx9i+6f9sLOjNNjb22u1Txdy2q9grlX6&#10;0K09TKxNPNL46d15pw56fbe+6KVNuqO3LshQ13yYlxwgHoc5WHosekh6JMbTp0TMMweCPdsZKjbv&#10;ytBneQ9Kez3g0zbH31Oe8pTTk5/85NNznvOc03Of+9zTgx/84PP54xzxlTrnELvMkZgMkGdfbMd4&#10;+/F9YBvOePalrpidSrNh49UYsjk2Sd68E4A6tSPdWshWkyevTLp5IFt5ZfQhB7SHTiYkD+KXNt/t&#10;keaMvPWMk1/1Qssu0qV89ZKhDXbBroH+2gJ2F9RhM43ndBCJIUcBKJ9Qxzpv/MmXVz/nUrbEhthZ&#10;zhC2xwY5OuZvVWarOdhycuSQm84N6RwfOUiixxMtKEOr/XjRphNF+8WwOivxqqdP5r/1oN+Nldj4&#10;NVbNJ7CXbNN4mWPjmC0YR/Kai+mwIUvcniyPLx3EtWluzXE2Yp7IZqPk4ZdmD7UL8vYY6CyXZk/t&#10;WUEe1MkmtYVm32qPr372p9zehYYPtNN+LlbOlicvfcT1CV0b1lV3Xmn11cUD2b/YmkjvuY+SaR4a&#10;K2njYRxb++bKuDsLHvOYx5x/I9CerG5r3/ibH/tle6u88WZ72Y8YcvgVo7UGAhqbXNPTWZhNsufO&#10;7nVvp0N22TpPbzG7YTOt66B/YmXGZIcdblrYDsBrBJuoDbINQYzWpjo3WBvrRLQ23WhrXZtxmz+0&#10;+V+FeGadKWPyFDskqrPWj5YM+q2Y5cXJX3mTudIru9ROY6M8/Vaeq+rNMrToa5l5NK/RYfZDvTlm&#10;pdPrqM+zLXPb/JKdLqHyDuyQXmIXpOAg6qByKDu8oMPXwecQlNe+S4WHmweImNPCRSEHhkPc5aFH&#10;Vg696dhw0fBIzOmFDvLq9GiUrk71XIDEjV3j19itQDdOLjx0cOEg38PIY0of0OmeM1N5Dkxt1S4d&#10;6geQ5StanH/qJSOHpZj8+eDF+8AHPvDcfmOlHv3AHuCC4fLhwuGi0QW3C4Z5cnkwZ80f9MAxx82z&#10;fHsNSE8c0QI7Kj1tjB1k89m3OFqQX+uQGe9EddZ2oq3l5a8CvtbDpM9+1U/Any5idgXmJZtt/rNf&#10;yD6yw7VPyZtpyH6tKfXJSnYys4v2iMa69ByP5E6gz/kJU1b59FlxOwfrzGVebN2BNTjpHjXWovVW&#10;3F7qYWANe1iAvdSeilZsbYM9toePx5E1nG3ae9iD+TBfbAZNbI6tc3Tl1nQPkGw9G8HPnvBl+60D&#10;tMq0rQ67UKZf2rPvs09l+qnN1Ta1wY6tFbDP2eOk7a3the2PgAe0kTyy6KFv2tIv+or1TVm644lv&#10;zgMecsCast/a951P2tKO9vTHPHb2eeh5BIJ5y8HiodhcQg5A+3V7dvV6OIKzlBMHP7o028g5Yd6b&#10;e3NHj2TndAF6qeuMAHKhB6izAr0zg32RZ8zm+ADbnWeKsUJHS4ecJvTCn02Rpw4+9fGSj956yIbY&#10;nTkiu3WBBz95yVGuTvXRK9O+PrYOpdHwqqfd7NV80rH5VN96UkddbeKlk1ibQRl5lZFnPegDmXi0&#10;JU4342ycjLW5MF7aQpdGaxzFdDFm+qgd+lp32T8avfWPTHXAvJr/HBFsIyccRwf77HfqstdoOePY&#10;b44P9ipe85DNZdfyofLS1RdPR8t0yKRfUK6+Plgr+pMtT1trXcibF+NtLPAYx8a0MQbjjq8xlM7W&#10;lYGxl8ff2iHDGBtzNPLxphcdW5OtbbzNS/1QV5va0Ad2zn7YUXMtRrMvZU/mPTuUZm/srz27vbk1&#10;RQZko9LdTe216mW76gCZ9GnttWbxOF/as7vDkq2cPulJBky5ycaj3xC/dhoLcwjWTnPbXLVejF/z&#10;q1wemgdzZszNQ/bD/rI99sq+srEwbbl1gD/ntPy0Z7y1Ac29Oc5Osh+66kd9ap9pjJtXaWNhDJTt&#10;sMNNC9sBeI3QptqmWT5asLF2UAT5MOkdBOWljzDrHMFBIk6euLJZv/bjm6h85alumDyz7lHb8aw0&#10;mHICPriqbNLiWzF5VpCR3it/hyKgN594jXH1Vv6jOYdkHIHdKE9GtnSE7K2LQIeRg8ml2WWpg9eB&#10;7LBz4ZFX5mLhIdjXZ10WeuCJwUMLulCAfI7BaNPpAdWND82lGHKKQJefYBzru3ForIybuuR5aIrT&#10;jd5dmIAcD9Q77rjj9Df+xt84/86S3z5Ux7jpdzrRQbpPBfZfhDn7AG1+wk97ZMvjldcflzoxPc2F&#10;C0UXSRcMlyKXCxekLksuF2C+msM5l+K5pxzZA9olXIcnG4Vs8wjNya1wVDfMcvJC9NbHRPWOZF/S&#10;CV15MlqnYO6zvRVd6EPrGqa82i8ftGsfmRd9cuWnzPiTsdJDe5J0ekCypkxY98G5p8nfzsE6s+f1&#10;YBGvF315+6e9U76Lv/WJx/q1lj0qPDY8JHLioHvsWN/Wrnkx7+ZAutieYy48IvAlW5vsx3o1X+0p&#10;6mU/0nMvyH56lIA69iR7WjLaF+2f8vYvn2L2xwtyyVR3rie05Guf3vZ5cu2/7bv2yPb4uQ93BtQm&#10;3cmle/2Un2eW2BxJl7cHivEaF/Lok076SHbjVNt41TVn5siDzyMxp4qHYk6VHpvzYWlunZU5aTgJ&#10;chaUN+cesvMBaS7pbj6lc2wA3s4BZWxFunMB2GDntTr42RWadPWNnzlShz70FdNRXXRjmc1n28bJ&#10;+Kvb2BunafOtC7G+sI3OpO4VeKXNCzuhDx789QNfNPzylSVLv/QnmclVTkf2J04/9Y0H/eTJV579&#10;p2fpyrO3bFw/1dd249qYmydp7UQXNx8T6UJ/ctvv6W2sjQ1d8OAni73kbGJH7gk5JaRh0mE6OcRs&#10;lw2DfM6Omc5hIp+cbDuZ8cy6MNOtGbjXve71ln+qo571wub0Z6L1kS3qP0xbN/7RgV2gq0MG2zCX&#10;5sw4Zkt4ybaua8OctU4qQycTkolO39YiurzxyEFk3Kuvrex4rpnsk26tKfPfuswG5We5dPnqshn7&#10;WvcQ9mNflrZ3doa3zrL1qQekY+eMvbA/gpOjjA7k1L40Wmid4FWeXO0Ye7G1qG15kAZ0MN7NqbFr&#10;bTc/1pGxFYN5sRYa/+Zg7sczZpvAZlsDrYvAbpXjn3LBfJMv1q726ROyV/2oT/W1eRXXb/3bYYeb&#10;FrYD8BqhDV8c2mTBRWCmZx7fpJWetOCgcAh0gEjHF33WhSnzkvyZnu1MzDrxHtGiz/L0LV/5kQxw&#10;6DR+tX0kAw/eSYNV39pasfKQB81fZfOgXOtB9MpqX76+kLnKqHyWpcOsG7ItYG/gIHI4hw4lB5VD&#10;y8HUYexQc+FxMXOQOiDlPd44AKGvtxZzfHkk4pnOQY896IHXxaVLh0dZNMAzgU/sUuKy0lhCY9Ka&#10;Mp54teUyQxfoYkMPzjvOODT60UG76nqs6of+4OHQU26MjYk26eHSRS7HnkctOfqBVzs5HbWhTXR6&#10;9QClN51dPo2vC0aX0x4KXX7NiQtRlyNz1WUCzGtzPOd92sFqF+WD/oVpS3OslRXHU534QVn0+MOU&#10;DbPsCPGol9xkzHYmKr9En2VTzlE9+psvdhfYCUhnk+t+07oOU+ZRG0d8l7Dy0zskW1l9k6bf1Kk+&#10;TMw+yN/OwXqDHijWobXXQ0VeubVnPdlPW5/WJJp91Tr2aPCw8Gj0UMxhoH57r3kyb+3LYnn2FZ3M&#10;bFFdMuiiLro9hqPNXmR/oht9qtv+QF5y5j5sz7R3qd++qAwdn3pzz5ly2Boa25G317UXdhbYB3ME&#10;Jl+MPnVAm3vl3Ne0oX3jJta/5ioaHvqoJ1aPPZMvj8eYN2bQOlbXo9N+7GGYI0MazVyaP3u1PNi/&#10;c5I0zwF/e3p7OfnsYDoNzHn2hYfdKPPgxe8sAPTOg2mb5NOJbj2YyTL3zqi/8lf+yulhD3vY+dzW&#10;VjaontijFq1HN7nZITRm2SuQjzdZ6Ym/us0R3vSMVx6dLPWUiZtHMmoXf/rSjUx8oJ32uuzQ+NTu&#10;hDbRyVQPb7aVfXWWSmsftKk+/eiyQhl96YC/+aOvcvWS0dxpL33BerJutY1PPXPZvJqjsDpAgB1y&#10;YkznXJ+8Y8OcHhBtOgXRxTlC1J8xOvny+MTVISfZydcex5+0utaCuyS92b24fuhfdx/j1joRGzc0&#10;Y9rYGhvj1V7T/CQnO06GtDrQPBh/UGaO8DWX8nRrrwb0bMqc6EvjLo03+yU/u4TWjHnN5uw9kM3G&#10;pywae9BHNmF/soe1Z4vbezu/8bbn1VbtydOB/vJsj73iJd8eaB92X3V3tR8rw0cfvK0RIGOWS9eO&#10;uLbNDcy12rqmizE1L3RTT4yPHMCHp/kxxq0Fc81+wD7MxsxHe29rojzIt07YJTSPE5x95jW55bNf&#10;OrS2s61pV/VZX/WrPqOJd9jhpoXtALxGaGODuaHaREHaZgoOgKtQHRt/eXH5sOYdHGjieXis6JCK&#10;P1qHTyg/ZUWXlz6iTf4pH6a+ky496TMPjcmkHfFFJ5NODkFIt9nW2u5sY5U72548UL3oU2480tlD&#10;9PgAnW0kp0M4uyk9MW0udBAXd3B1KHcwdxlyEHrc4PEw83t6vtbaJ+A41TzejGGPuh5WQb0edtC4&#10;S+ON7oIz+V1GuvQ0HqFxAbLo4AJDnxySHp3oLjccesrxGl/z7VB2oOu7MSRX/77yK7/y9LKXvez0&#10;1Kc+9fSX//JfPrdhTNSjiz7qu3HoU399ApDzT5uAz5jUD7FLgbHtwjEvwF0iu3Aa8y4OzVdzdzS3&#10;RzYAR3Yjjq5flZee4wuVr/Wai9ZP/Jfk4DMH6xziD/LKSx/xrekjnkBWuBXvCjzq0TuUn/LiRZee&#10;7U1ZE9Gh8Z15cXyrPPGklU4vYKuQ3hPVq250/LdzaO2JrUWw9qND+UmT9lgJ1vN8qMB81E94WLQP&#10;qGu9Zwc9qsTmx9q1B9gX7BcgbU3NvRLYkHrTjpTbW+2z+HPI2Sv7I459cv5xo71bG6Cuvaw9e8Zk&#10;KVMXOP3Ibi+Wjyc+dLF9uv2ztrWn33PvA2MExr7zC709R13QX/sVXuOEr72yNcb+lTnvnHWcGPe+&#10;973PyIHSo9EDMkeI2HzVT7ZiDs2pB6KybAPYDVoPyB6O6BPmlK2QQycP0D59xFa0oX48OT3UrS3t&#10;oOmn/pKJpr3GUUw/ZezEeETHp350sTHUhja1TQf60FGfyJr91R7ZZMnjSa/iyvSBfPMFdEhO8518&#10;qB/6Rjd5dDInn/bJnuOr7WRXL3qxetLF0cSd1cB22Cs9pp54jJO5ar7ZGL7aw5PcgK4P4tLlyWpP&#10;mU4LNptzQ5yt5qwrzV5z1pWetjxtHU28Ok3Qw5QXcvzlcJl6suEcKo1Nc2Mc9NNY6SOb0k98xqVx&#10;Ynd4GhP01kL0xrn5YB/Nd3al3hzjZNNJWfqQDfLkAx683Y/pWT3yaosedAjZGh3A2mxfLrZXicG6&#10;674FreV47IvS+gfty92v2vsqr73OeegcEKcDPvW0X5v0p7M4HbSBXx5f46yfrQM0cgEfGcrneoVo&#10;xkyd2iPP3DTmbAPsO8ZdzJ5y2h2tCfYobn1EF6vDJovVLW2/zflnrmt7tV1If6C3/oN+FOvbDjvc&#10;tLAdgNcINszQptrGidamv6LNE2y44qMym3rlK8/kxTP51Ct9K0w5Do9Lddc2YNUPpo7gwMEzeY/q&#10;waw79Zj0GZcOHYBrP2qvOrOedHNY/gjNp/6E6qGrizZ5qhtvfNKzfOoRPxvKjkofIZsDB5KDVroD&#10;1wHlAHPodily+XEAggPY5cJ/LOQA4yzj9PJYzOknBo8veZD2iHTR6KHoopKTT1w5fukpp0uNuWl+&#10;9KcxwOfR6gHLEeex2diQmfwuRv24Ol4OPl//9aPpeP/aX/tr5zz4j4rynJ0OfJcClxY6cO5pzycG&#10;c4KmswchSJOpXbGxdoHo4iLtQtkFt8ujNsB8uDy4UHT5mpjzOed52kxj1HhMWwp4Zh1gZ0Fe2So3&#10;2ZP3EqbcmT7KT9qlMvFct9ErK732mc5H/FflgQy0tc3JN/PreM7yI+BtPI+Apzgd2LJ0SJa0srU8&#10;oM/65Su/nUPrr4dJF/xLsG7x97BRv4effdW8Gl97gD3Ies6B4lHRw8Le4tHSI7Y9ONnW9bSn5rr9&#10;u/nrTJMX2z/tRfYn6Xnm2ZPao9Dol/Otvawy+7JYX8TRpw3J10917cP2yUB26Zx/xbOcM61PC5Ld&#10;2mh/0+ceWMa8vVIZPYxPZ5t5MH7tk81T9cAcOufMg0ehTzD1KSZOjR6RPRznY1LsIUiXnAM9Vslk&#10;I+YyyOPHm2NBDOidudlIdiJWrmw6IUCdaavS+iee8pXV32zLuNErezV3fufWfxE2/vqljD0ZW+On&#10;rnrS4vSqXfLIbozF+KQbD2myWyNkacfcoStv7uTJhurgow+92mtro7Gu/dkmGY1TfOjG0Ljqi/Fp&#10;jEoDnurK6zMaNHfo5Ji/HAX40kesvrS+BLqjqU8WGeZWXemQXHcIjgpOipwWl5we0sqiTZ7VoTdp&#10;0iEHn3ROw3jIyukCdJGnW5+iAnee7j3Zs/GpX+iTB73xbO7ZQ3Pc2DV/IA3NkzagPB7yWg/ZQ/MJ&#10;0ujS9KAjHvXas9PbPOgzR5F6gJd+9qPWFWTP0srE5t2+xIbtsfZP+yh7br9rbxW3j+GXb+/F3xqV&#10;rq340cjQhjrdy6XTszU4kd5kpA+gtzYbc8jOg/3dH8rtK3RQR5/xNVZBHh2aw2wkZCfizk5z0DrI&#10;Do/2alCGt3RrZ4Ktkpndmttpt9rOfusDfbNH/WtsVuyww00L2wF4jdBGPGETnxfbLvc2SlAmb2Ov&#10;7Kp0h4F0qOwSZnmyOlhC5aVne5UFdSFZ4agMrbg01P6kGQtjMvnXekdltRk6BHvQOHChvobqll7n&#10;IyjHN3VYUd2JIz6YvEflUHl2c5SetDBtr4NdPPPzgO5Q7uLTweiw02eOPw5ADjJOQf/N0KfhOOM8&#10;5DwCc/DlyPOokDfm0cyFByW68ZxzhI5PWpl+0VX9HH7i2Z469Z8s9XPQJc+l5IUvfOHpO7/zO8//&#10;gZHuL3/5y08/+7M/e/rxH//x0zd/8zefnva0p52+6Zu+6fQ93/M9p4c//OFvsRMy5lcm0rn+TJhP&#10;B7+LZxcKY+lyiWaMXTa7QLk0Gf8wLw/mpvkK+qivoXkWH9kSGpQHdjzTqz3P8kmLTv4qM3pIz5Vn&#10;Yup7K97QGgXpqVflR/TZ1pHuofJVN4in8vK1VXtrOr4Vl8qSn5wV9dEYRMsmZ9+jrzRtVB9u59A6&#10;hC72PRJ7ZFq781HZhb+1Zx8tnd0oJ6cHjnSPTA8bDwp7a3tDe7D9oH2BjGzPvNmH7DH2ndJgn2uf&#10;BX/seNCDHnR27Cizj+G3Z9rD/QHDfoaWDdhvySKH/M7KyidfdDrRDa96HID2yBx6OfXo0F4tTw+8&#10;ynNAFpNlDNln9tx4tieKjTk+upJHH3TzII1e39XvvDPO5qEzzsOwrzFycHg85hjJ2dGDUpyzwyOR&#10;TWQr0tAejj4fvObTums+sxt0NoYX4tMn5xx5dE2G/kuTn53UL+n0yaazv2lTxqJxVE+aTukNxt2Z&#10;+QVf8AXn2Dgab3qr35h29ojJ0Q45UHvpB/jE1kBnopjOsx8T6EA2edoD7WunNsrjI0+/xUfoMV/7&#10;YvQ5ZxPNLz4wRqXjMU/yyW7dN/b6ZtzEUzftQ/sCOY2PNAcEh4T9AnJ8cGxMB1xw58CvHpCVDUHt&#10;5NgQk0EeG2f35ESTz/61l8MFlAO9plztWyPdIXPiQE42vPi6a7YX0tE8TjvNLqF+AH5ymovaab7k&#10;c+TUXvOT7Zgb82GM4k+vxlyd2iOfrOxR3ByTCXOdSKOZd/HKx5bbn30iWtzebi+zD7bP29fsk2L7&#10;r7ra6Ey3TtszlXVu2F/JUNY6ox/Ip09AU3+Wta4AfZ512bc6ID/5rwNjbA4a48ZZbC7AvGTn7JBt&#10;sj+22B9w2r/Za3s6XjG+6k9kp8Bua0/b2U9205puzpvXIA/KdtjhpoXtALxGsAm2uYtLBxvnhM10&#10;Pv6O6OIJm3kPujUvPRGP8sknDivv5K/Opfyk9ziYZaWVJXdtZ6YnZnlx4zHlQ204NMXgUIRJw1dd&#10;coy1uDYuoTrNU3XWesrWOQzVnXImJi/gEydv2lBx9jXL0RzU2d888LtYiR1WLkBdWB10LmgOvg5G&#10;lysXCY8B/0TjC7/wC8+/M8QZCB5+87HnISp2mXH56HHaozNnnzkBeeUuNtA84SHHxagHY2l07XJC&#10;atscN/7SHrkewh685Oirtjgx/U7SYx7zmNMjHvGI8ycbXRT023/wfc1rXnP6lm/5lnM7jal+1D65&#10;Pgnoga1tetCZbGNLTpfHLg/Gz9g2zl0S5sWBfuoHc9XcNad0WZHNZCeX0NiUV++SvCNbrP6kR4uu&#10;/qwzMXlXeum5LqNf0qPyNb/Sos80rHLr+1ouXnlDdabc2lkx6620+r3m26taD60XiHZVmTaqHx2t&#10;cridg7Xooi6+9PhfH52hyz9E84Cx1q1n427fsa81L2ylx4N9wR5hr+ih00PdXmCe2kPbR8XtNc2j&#10;fcoezGEE/rhhn7Y3efTht3fZt9TnBJSfe3A2koMvpLtymGth2hVoh3x7MTny2m9fLw3aRQN1tZW8&#10;IK+P9r+5T9oX7YXGSNzZYazIoRt655y4/dNcmU/nm4dfD8e+Dim9OgBzsHhoFucANFdspzllQ9po&#10;z6aL9tmKvP0CPx3Q1KcLm1E3G1Sun+nKRvTd2PojGFnZmfkgV1+1TQ8yVnvG73E9H7Lo8Qd6adv4&#10;G1tzoA+dRUHb9QW0r142oT4eOqkP9BTjzY7SXzvSytWjhxhvbbZepdURK08X/Wo+xLNfE3OsrwO8&#10;xs34GUdpa3U6BuI1FtqufWX4oPrJaD7IAveFnB85yYqVsbscFPFxiigDvIBub1EmnVx5dPc6di0G&#10;dp1zb3UoTsyy6qcHHelFP32pb/QxBsbD3LVW5NVRF498diDdONX/+oamnIzG3phnx8q1n17NC97G&#10;DT+7ZK/tCfFUtzGV1h4bAzz6hpb91TZIZwNkq4MWD3plxqP1QQ6oq4490p7f/ibdnolmjbXWxHNt&#10;6Zd89cTytRHwqUMH+on1CW2uQ0hvNO3Zz61XNHWTB/X1KtQeeeqmO5lsQNpcNg/AfrPBHNBidtv+&#10;nROwT6wWQ7zt5dAaAPbRmoFsL1ue+s95DHQu1r8ddrhpYTsArxFc0GxoNlPo8he69JS24XUBKl+6&#10;S1K06qFXz2ULopWeiLdy8cpzK6wykjPzk7aWlU8emsNkpc801G9p/FNWsqtXPqB1UK70Of61I11+&#10;piufPJBeE2jNOX40vNJoYdpFdWujdPTJP8snjzQeyPbAoTzTHbbgAHZodaCBg9eh5/DrwiivjR5s&#10;HpF9vdaDk2NNXuzxKe2xMp2DLg0BzeMVvYeoy428R6pHLdlf9EVfdPqGb/iG0+Me97iz07FP4jUO&#10;6qKBi06Pz0c96lGn5z3veWc9XKr8xpMHnQuqMWAT+o3X4xhN37MVfZVHV14bdKN3FyvtGQ9j6gJh&#10;rLpEGDNjqf0uhfPiM2EuyAjmqrm8DrKhaRtoE+iVxbfyyq+2eiRr1sdfGlb+WQatnZUOq2yY/FfV&#10;DSv/Wg7pVXu1WRrmuIZL8mabMz9h31n3r0uYPNmkOPlreXKhvW62NfPR4HYOrUcXeuuzy701G3rw&#10;BQ9EDwN0dXr8W69sRmz92hP6wwQbso9A+y3Z5HjY2Dfk22+yu+qJzV0PP3n7hbbsl+1NoT+Q9FgU&#10;A336fT5ptPZdUAfsa/bYPtVnv+PcQ2c72R/Z9t8w7Qv0HQ3obFw6c8K6d+lTvPpenR5WaHjxsF9p&#10;faAvfdBmPena9JA1V/bmHpGcfyHnn0diD8weihP2d/NFVjZEtnak0drzsyt2AuplQ2LonIhHff1V&#10;j52xD+PrE3mf//mffx4z9TtLtJFcsmpHXZAX127tkZ9uynr0yqPXL6hf6aavc47Mmzmf+1Tl8cx5&#10;EZtD0B/86pk/+ewgZFPK1E9G641+xuFo7AF99nf2/1aY/MZROjS2kz89qtt4BvXUyQZyOID9IIeX&#10;WL55mXOTTuRM/uQnK3nacfdhv+4oq03fCtZCd5v2rOksSVfQfv2nn3K09tDWIp2MVfbVfmAfyJak&#10;2Q15jSU+869ebWUH8nSjj7bRAI+8+uSpj4YfvTgdgX5o6aUOfZsDctkmPZoTqB00yBaPaNLWE1na&#10;aW2Ra01YD8ahPdk+bZ2I7ePtz/YHOjZ+oD6QRe6E8YpH263vyqXTJ13TVxz/So+mfPYXPUSLH2/r&#10;uT6gGVc85oZ9syM2l01yBrZXu9sDh5882Ms5BHMKok2bVh+8ccTspvUy7Vrb5nT2hX50oyMYJ+PV&#10;mMEOO9y0sB2A1whtYh1KDpxowcZrA7Y52+RXtPnPfBu2vAOyuIvT5J31tUEXtMk7Za111vJJ73A+&#10;oq+06FP+TE/+6JVNTLo+JFMsPw89POih+tHFIXqoDvqlOhPxTUxdjD2Ur2zmZ7xitjPrJjP5K8x3&#10;yAbLdwGC9dACh5uDrkuQQ9Eh6aCjR5d8sYuHB2ePz76qy4HH+cZhBso8IoFD7XM/93PPvz3U13o5&#10;Dn2yrv80jIdsj0gORf/h8NGPfvTpuc997umrvuqrzhci60jf9FdfXBTob7zMmb8I3u1ud3sLXALo&#10;TI6vA7/xjW88r9fHPvaxp3d7t3c7vc/7vM+53a/4iq84OzW7bHkUu3zRRdwjWZnxoIcLgstJlwjj&#10;1oWwi04XBzo27s0DmBdY94zmtPSRHRzZwuRbeY7KsrkjTJ4jfjIvrYdJVw/vLIfsvLlrza186V8f&#10;1vJklJ9reWLypdOUe5WeV+Vvhev0f6WzM5hlK/8sm+X6X32Qb/1K385hrssu99C6tabtKfjQ7X/W&#10;rHT1lLWm20/ba1u/rWvzbv+wv9kT8avvgWHPsN8mt0dFcuwJtV97aPYk+5EY31w3zfGcf3NPB3ur&#10;uD/OFIOHpX26PODPbiBnZHs0Wusx+6ZPa2k9d9IflJVu7KTxzMeVetlv+7C26WI/Rtd28wDqG2Pz&#10;aS7Nnb2ZQ8N5wPHXJ/88As2Dx6GHJaD1YMwJ4izsUdhDUKwtcbTsSl6fzIt+0c/YtFaV0w3I7NzN&#10;EaEtefI6k/Rn8nmohuopC+WV6yOZjUdnVH0A9OsgW61/5iAbMJfZgDwesXy8+oI/u8pu8MVjzuXN&#10;J1toPhvj9FamzWwrW8oWmo+JVc5R+cwbM+PYfEmbs+ZNPPkvAV9zATnU2gegfaE/wnLgoaUzGZwU&#10;tVueneYUUY+e+NVVttr1JeCF8jkQxXSFbFO7+qC96SgEZfjoSQ9zYY7Nj77gaUyrg1cZnjn32Zl1&#10;j958z3kyrsbCnLb/VF9aXXlt0A1vddNDeuqqnrj1q73WNR2k0cjUvjTQQbvZnnJt1D9tgHIxO9Ym&#10;efWd/dvf7HN0twf0R2l/pGkstKNu+9/cB5WRCa1xkK99mHT6NS6XYOzqM0hni7N+/Zv5xqf0RHNi&#10;Llon7MtayA7ZMPvk6GPrOQOBI7BPBfbJwPiy52wZVputP9l3a8jYFBujxkxsvJsDZTvscNPCdgBe&#10;IzgoVtigHSJi+S5/0W4FfF2sqruWgUuUA/IIlUOXrzB5wqSVXnHEDw4tmLTaWulTRqhvjd0RDyRX&#10;eo6FNupXfHCkFyRv1pv0mS4f4tf2nIv6MOuI8VRW/1ZMu5mypvzoyawOuJhUX+wy4fLSBQZKd2B1&#10;+HcoO+gcfA71DkaHIdkuIWyoB5gHmYejh23/PZgzj3PPJcVfKTny5PFwDqJVhu5C42Kj3Ccd1Jf2&#10;tTZf2+Wo47h79atffU7rG/18Jdk/9vAVXnrf6173Ouvud/+e9KQnnf+5h9/8+6Vf+qXTG97whtP3&#10;fu/3nv/773Oe85zT05/+9LMcD0Dt+13AH/zBHzz3ydgYO30LHp36zunJiamOee0C32W3CwPQyfh2&#10;OQjNQ3NhXNd5K73OeXaQDa7lk2fSS08bnDy3Kps2POWnx3Uw60Zb5azrsLR4Bfpa/yhf+lL5umcc&#10;YfKL44fqr1j3mynnqHzFlLO2oTzalFPZ1HPlh9s5tM9BDxPwACkG5dYudPG3ruNTjh6P9Wzt2BuN&#10;MVtvzI2//cNeaW7wqk8euR4+PT6mHvaTHiLy7S3tK+TYO5pvbfSJP+Coa+7t2/Y35UAX+5pHpno9&#10;NvFlO+rpR3l9q3/a1N/OAzLUJ4d8aeWte2m6iku3D8q3783zSoxWPfqS3VjqHx2Vd541t82XtLHz&#10;4Oux6KHYp0NyjqCJwaMR3QPR+Wd/NzfmAnIgkNujtXkL2mcfs490TV9l6s76oXmuL9Lxat/ZHKKD&#10;vHJnEX3jSW882Q+duh+I6STWnjr1Iz3UgeiViZWT09xmc9Lt+aE8+/SHQOerOdY2qFOajuy8MZht&#10;o4npZO7xqasf2QwZ6K1fMd7sS9kqt/6aB+uusW38mh+80ecYz7GbQDcnORrUNRb6z6bZcn2lK1nZ&#10;nbq1DdLNcU459p0zbto150cOEvnVEZLzTp5zpT5oe/JCvPimPvUtqEsXfRWTadyze32c45QMvOrL&#10;mzt21L7QHmTMyDGH3afwmhNjEsjRPvls0R6lXjasDfWzkfST1x75gc7kQzahD5Wrow1zaN+jo3a0&#10;QYfpZNJPMuaeQob66ulP/bVO0gUdWl9zDOinD/VDnM6NcXY1x7syedAvUCbfuROfMvqG5hZ/NOnG&#10;Xx+lk5ccutAv/fVJbHzUU4fTL7tjt+3b9mZ7N6CjsXH00P4urZ7YemC3kANQG81Nc0FX/U5XY2jc&#10;6NwYiudYg7lB32GHmxa2A/AawSFgU17RAXYJNj+Yl6Q2f/QuTLOsclBefi1zqMg7OLvQTz5YaeSl&#10;09r2iinnqEybPSgmvfzU/VaY9dJv0vSj/lZn5sVrPr6QjEnTTvOUvrPump/8Qb05roAXbdpBMpKz&#10;5idviBZWm2OX2aYDd8IBFhzIDrcuDQ7BLlEd9OQ1RuY1ePS5yLr8KDPvHmjzK8H9ZhVdyNKeeh4C&#10;HICca9I9MLVFF7wunQ5xf9FzIVD2xV/8xaev+ZqvOX3t137t+WvCD3jAA86fLvTffdGf8IQnnF75&#10;yleeXv/6159+/ud//vQd3/Edp1e84hVnh6Dwkpe85Dx+5o7T0H8Erv909NjUB5dzaXOgXYe9i02X&#10;Z2k6dmlQP5DXRSG4KBj7LnTSV+0Xc65XzPJpK2HKyAYrmzYLa3l1jnhgtjvlw1wTl9LVm3IqT058&#10;ofL2symrsskfyKqNEO+sV5urrKnPkZww9WqdzPJQvXiOeC+1MemzXnzan7ToQfntHKzJLvHWaBf9&#10;9bEzL/zQ2sbXgyZ+dOvcnmYNty8ab/bSGjcv9pYectamvHpkkeOR1QMKenS1v7SHgLrasI/mHGvP&#10;sqeCPPTpkfZa+3VOPw/XbHfajz5Is6HK6hvk+NM2eTkz5HMIkkNGa9A40FtsXI5o+qYOGWRO2+58&#10;UN7+ZkzMVXPXnJkn+7Qzwz/9eN/3fd8z/DSE86SHY4/E+UkRe3sOCXGPxM5DafNi3rRPd22aQzCn&#10;QTn7yJ6Up29pMVnTDuOXRtde7dZ2dbLLHvD4QBovOlk9Vo13dindHqe8ttSZ40lHeW1Wlp7Zpfog&#10;31zO9sCYJFO6forXcYP4a6+6s56Y7PZnfdG36tNhxlOm/iZ7Ar25iEfemDauUL65mWNTXWXspvuC&#10;tq0Pa9Idybphy8bOOBc3n8BZwWkBza29gtzsnIOD7V5y/uUIyWkojY4np3j2n6zq0KV+WAfrmOiX&#10;tFh5zhV85sKctF4h2zcWyWgerXfziC8eY9J8mL/mununPGiHDPrmaDNO6rJD+wce6Wx22pn8tFnt&#10;N4f6A6tzC7+9yV5qbyQfbepgXBojfWifrz9zD1APr/LaoAekZ2M117A2ycOnTnqmd22KyddOae3U&#10;bvNZmTpkATnZ3ARbMefxZe/VJbM9REx/fZFP12yLvOzV3sw2+2pvn96e6d4H0eWB3WfjQZ586yj9&#10;6qM4u24c03eOuzSbYSsQfYcdblrYDsBrBBuxTRhsyNAFdc1PdGg5yLq4zHToQFzLZh4PzDrxVL82&#10;44kWXZyu8cSXrvIO3NpTFiat9KSBug7hlR7Ir63auytY5V5K453p6sa38k5+mPqttBXK8JUOaxvK&#10;a2siOXOuoq9zd4RsE9iqi0IXsXn5KXboObAdih34aNMu0kl69ol8FyG/5+c3jHp0ij06tY2nB2P2&#10;4CJHlgPV19Ee8pCHnB172jdOvsb7ZV/2ZWdZnIv+4YdPDKqvnn/S4VOCX/IlX3L+9ODXfd3XnT8N&#10;CP4BiPrPfvazTy9+8YvP4Pj79m//9tMznvGMc99cYPSd7vTqgdzl0ji5MLg4GA+Xoy5NXeq6CHSp&#10;BP2d491eMedL+lZovBvzID9tCKTRj+rFO+tN3iljlgdl6/oI1UvG5FnrxAPJrQzmHnOEyRtt1om+&#10;8pWuvfhXJOuoLqR79JkG6SBPXmDvOTJqJ5RfZcSb/LV8Yo7lWnY7Bxd667OHyFsLj4QeCj0OrPHi&#10;7gHtuWj2hMrNg7lpnrIFdXoE2lvaY9DonWyxvUR9DrccgP3kQvttf2DxSWyOBjH4lHVl8w8d9rwc&#10;b6U9bD1q6ZjTLwdfe2UOQDLQ8OkP/bJna9weo4/S4vbH9kbjY3/sPKAbPcmWJ6fzC28PXWM0x8tD&#10;zmPP1305/d77vd/79Lt+1+86p/uKWA/HHCXiHCXQPg/k9Uh0HjkHxPK1HQ+YP3p1Lsg7J/Ch0bMy&#10;fTBG5sKYTNvEU7v1L5CJN2SLPepBXfXibbyNHXvU3oSxJUc99clSt/6kV6hdfSAzaCd7Z7etOzRx&#10;iC5OBpmVV7968aNLa1tZ/cqurCm2lm0lJ73Qpx2la7LE6VQ7xqK4MW58sws049S4NWf6pD2gnzVi&#10;vqFvSLB5bdeO+tlZNge1kb70k2ev7JYdc5wAe84ZKJ9tc9Sw6xyB6oI7kHJ1rAk6GDdjSWf7gDHT&#10;n8ZReWOSrUg3HnQ2PvWlvPaza/z6ox1t2EeMExq0jzam8dpn7GvGz9y3l7ZP0JMO2tIGfZXZl9qL&#10;pMk25sZRf2rPfKADWdpVXjr7ab6al3QBbSRLGdAl21EH0KDxQCO/fVXamGtbe+ad3NYsfn01xuZx&#10;zqk5bq613/jUHl2yh9UGIHvKptiTP6T87t/9u88/oyOWt6/6BB4+jracyOSlkzmnZ+NKH31qDdFR&#10;fW2QRWbOPfloE/2sQ+Xq5szO4ZcO8vTQ39ZTdpjtGkvpxtVYm3dxc2guQrQddrhpYTsArxFs8h3u&#10;wQHTIVO+S7C49Mwf0UqvfA6u0tWJR1mXIG1Ld+iJHQAdUNIdmtEmaqN8fNHkjxB/9bU7da482uSv&#10;H7NPt0K8k5/s2UY4anelxXsko/KjsrDqsuZB3XW8kg3Jn3Qy1vyKbK4LgjiavMuEC0mXXYeXA65D&#10;rkuGw7BLhcuBgxJdHbJc1lxiPWA6KOnkseaROC+M6B6nLmvg8lZbdNZXemhH33zNl5Ovui996UvP&#10;n9zziT8HuQOeXvpAjt8M9FXeb/3Wbz1/BdjD0VeNyfUA9JuAd7/73c+//ecrw9rgpMSjPj3p5NHp&#10;8Ut3eqGD/nVZ1q4LQ5cYOgayuiDQrfpg7EPzAc2bfoby2UD0aRPypdGPyo/qrVBWe+VLw6X62W38&#10;E0d8Mz1lVv+ojZW+rpVoQf4qWTM/662wJ4acGLPuWj/ZkzYx5a1I/gTa5Il+1Eb6HPVbHuK7nYO1&#10;2R7X2p1w6Q89CFaeo7pkWt/WvHJ7BaC31sXkeWyh22v6Q8bnfd7nvWUv8tjD235Cfmn1oP3Fvk6O&#10;vZYjLqeCTxYFMkFb/SSDR7MYHb+9EjgOyRHTIwdgtmOPYJf2d/ujdGCjaGJ8xkO/O3vQ2KEYLZtU&#10;V3/xs197b79HyOlQeQ9o42BsjaXzyXj2qPSg6xHr0ehRyulnv+8ff/g0oMdinxrpwQgeieABao/v&#10;gdg5WBs93uW1LR8N6Gh+IH3NozKyoHS2orw+QWn0eKqjTL4YT3xo0vjSGc3YZaNi6H7QOVTeWNM7&#10;HaRrA7LD2Tfpzr7SlaVnqJwMerAF7XeWB7KyDXKSNxHfrAP6OddL/dVO/dee8uqWnvJq0ziY48ZV&#10;uvlnE9mF8nXMyNG2NqWtEevMOrLWrFNrjc4cE9VLthjIrWzKp2O87J+TIwcIWxbnyFE27RxyzkSz&#10;NqTJbZysf2tRGh3Yo3Zz3JBDB/Tm1lgaJ3rpW+tKzC6aC+PSeBpH8tHIUg/muOJTZszsI/apzkm6&#10;Gk97m30EnSx1s295csSVtU46N+1Hzdu0J3nlAZ99rf2s/Y98bdVHaL1Jk9WZDfL6rR5dxLVnb8Vr&#10;bBrLHFrGPsijN8dznqXJ1L4+a8uYm3tzbm+csH/aO4tzuEnbV/1R5Z73vOf5fs0RiF699lt7bM5E&#10;6fZZujaH9Ve/lNGFw699Wd4+ncx00lZt5PzTjjGoz50HjcW0UTGwq/RYwR7APE6wh9Lmh/3ssMNN&#10;C9sBeI1gUw821wmHAax56OAoPfOT1oE06UfpFdqrfI1tWmKyYZUzdVUW1vx1MA9KqM0jTL7JW//F&#10;8pNnIn5wINf2UZ3JG38XiOKQXo3JVeNzib7GE+kIkz55k3WEWcelBVZaFxDxxLzcSDvwHGguCA7m&#10;LmYuCg5ufL4261N2r3rVq07f9E3fdHbMka2sR6BLBmef/+zrN/h8Pdc/3FC3//DrkqZel0Ttc+L5&#10;uu7P/dzPnX7mZ37m9P3f//3nTwS69DjEOen8ZdQnAP2DEL/NR2eXE217UPtNQe3jd8hL1z9joU2H&#10;t/F2efQY9vB0cXRplHbpwt8llH7rBdU4Adm10cWgy8Ecc+kw9wRzWB5m+cSc06Budp496Ne0i+iT&#10;ttLnOlFWe5d4juhhtrHKgEm7xFOZePbtrcHUedUVkl8+vvaEuTdMGbMs+bN8Ag/7BA8FNLwrz8xP&#10;+q2QbGC7OWkmz+0cWp+t26ML/3xkr1DXPlPe3mgfaP0rs7eIrXWx/YMNswfrSTmaeTcfHAB+IsF+&#10;yAln7pRVJ1sS2xPSnwx5TgROM3L64wrYWzn9xPNrwMrsddLAEQjS2rfv4c8BRz77y06zr+xXnJ3R&#10;WR/13d5Xf9vvojdO2TV50uqTQw862YvnXgpk4NUm+ca/h1znkwenR6GHIkh7KPZg7NMkHosel9P5&#10;F8jKycNZIYba6kzsPNCn+pq0Q5AAADSVSURBVF+/GjM609M5wr6qw37MpX4ZHzE5bItNzbO3WD1y&#10;oPM5GwTyJ9QTK2v8tEVPSMegD9kcvtaKmG7ZNDtEby3QAa0+ZKfo2scjXz1xNO2QWd2j9ipXr3zt&#10;Tz0Az6xbXjurjU6dSuMVyye7cZ/jaj7QZpk62iSfjes/e3F/wJ9+zUH7hbrK4yO/uQPz3LxLQ/3N&#10;TloD2TD7ZtvTyc3e0XOUTJuf9brn6Uc2bc2xDWOiz9oTp2v6GmNrmg3RDZ81hLe+SWe3xky/9B3f&#10;dA4aJzL1kx7Ne22ppwyfvcO90P7VHmhvtBaNs3r61LhpX9vNg1gf6a0PZNIhPbIPfJW3psyhOBvN&#10;dtDwJgeUazs91NW+vqVXdbPR6MbN+DTO6sqbd7HxFXN0mUNjCqXJqS9koLEDe6b7c3ukNLvJoScG&#10;++n7vd/7nd7rvd7r9J7v+Z5nxx9HIJ5Q3T5lLSYzufbjnHbZWmskB7SyGYM6ZKWntPrKsu8cnfpv&#10;TGDauXxtNV5zXRn35kXaOAXzBubEXBW3X+yww00L2wF4jdDGPg+MCZu7MujwuAQHLEyaA6lDKZ5i&#10;9OIucZNfXnntSk9MmZdoR+nakK7N6OkRvbi6K/+EMvTKJk/09Evemo9/rVfZpTor3ZhB5ROTd9LW&#10;8iljorqTZ00f8a48Mw9srctM+WK2eGSjDjJwkM0Dr4PQRcFB6eDkBBO7XPktPr+v5z/1+icgHozk&#10;uURxqnnI+eqtf7zx1Kc+9fTMZz7z9MQnPvH0yEc+8uyg85XeJz/5yedPwdDLIeyC4TD9tm/7ttNP&#10;/MRPnF73utedfvRHf/TsAHSQO/x9gsXj1iWPLGXa9mj0dV941KMedXrKU55y+pt/82+e2/foNZYu&#10;iS6n+D1yXRY9enP+zcetw92Fa16u5LuQuiB0SegiANJdEMCYtP6bn+YlWvPVXB3N7Qrl2ci0k+vY&#10;DBzVXW37iGfyiY3VinUdTERL7sq7lodok7/8jO8K1Fl19mCYsqKHSZt1Swd8dJYmM7p0mGWrzMmz&#10;Yq0zZVl/HDfAzq1FNHZ9Owdr1fpsX7srsMbn4yAk0xpvzbenWtvK7WfsAB3aW9VrDs1RnzyG5hHs&#10;ScrNH972EutZWXONxx5Gjtje1h827MX2bPtmUFaagxDw+nSS+tmONmoHjU7oldEpW7d30a01It9Y&#10;QGl9SefGoP7Whrrtr8awMfcQtgdzAtiXPeb6lIdHYI/E0ANW2iMSTw/LHozBGeNBSm4PQ+3Y+0Ea&#10;ejCK6WjujQW99WXuteac3tUF+pv/9mV91c8cA2KynTfOW+j8Qc9J0JjES650OqpXOttsjlagmzcx&#10;4EXXN7rpC7tU1ryA9MyDttLN3MHUF/QBr3EI+JI5683zVPvT1pThaUzUT85sV752px6h+rWbPtHF&#10;jb+5EDfWycyJUP/Rs5PakUafddiwe4b7VTatLWWzTUhGMpWjq7c69XKM9NVNDpNsfuUNyulCpr4Y&#10;B+PdmkbT5+wyXegBbFDfjLdxaC2YK3WV16d49aOxUkauMaCD9skwz5O3/oN27CMcgO6FPu3sjyL0&#10;1ba6ZOOlA3n4u+vJ6588sHN1s4HmcPYRDcjT1/oL2ZB2S9NjjgPZ6oihs4Hs9KwsGfrd+DTn0ulA&#10;H/T2RPMonV0pJx+PcjYA7CKHXGAvc//0VV/OP04/4AT06b9+WiEHn/03u8uJh54jDz0HYDS69LZI&#10;dzr06cHqsU1l9Vv/LtlxaBz6A76xMr7S7cXZ8LSv5sa4Nw8T5jke8Q473LSwHYDXCG36K2z0YGOf&#10;cHHp0tfhOPOhupMv3lC+MocYzPwsn/Q1HV8yqivugVmdybvSZn7yOVCTu/LN/CX6rKussVll1u4K&#10;vHOM4531SsOUu7axpiff7Ocsm0gHqHzySVceDdb8CuX1sf6Wn7Z4ZK8uKw4zB54DzUEJXbYclg5e&#10;D6QOVLJ6GLIP6b5C5iLm036PeMQjzr/N5z/3fvVXf/Xp8Y9//PmTgPL+kYc8+3JYa59D0O/4+Q1A&#10;9C5a5Pq0H+chuT5V6D8Q98h1+bvjjjveUobX41bbLoTph7dPuKjjYUy2R2+XQf1yMdBf/e6i0Jh0&#10;iRB3CTB+MMez8Q7NR3tDc7ai+Z/zCtVHW21k2s8EejZZfi2fiD7bn3zSq7wQ3TiuPHNdrDKVTf5Z&#10;f5Yd8U+aekfl5aPNttMlWjImlKkrbszX8VHewwHqQ2XygCf02IDKqjfrrOlL5eRxQrQm2TQnC5qy&#10;2zlYr9aq+K7AfihuT5TukQZzD7DG8ffwizbXfnuFPcK8mSf7EcdbaP7MG8eSuWUb+Nf9OpDNVs2z&#10;+hyBZNnbOAD7JKD9sj0T0NmJttiKuvRRf+qQ02/StEUnbXe+0IGueOhd39HxqpeDMRn48Dhrgj1/&#10;jm/7sbPHGbQ+/DwOPRI9LOfjsoeox6S4h+6s25kW5OfDGXo8NrcT9RvMTXu7vjV/aNlJNpAN6dsE&#10;mv7nbOixKi8t7lyShh6wyZDH66GMT5t0oF82KW/cwX5mfuhNX2nl6Un3uQYm0Isbo5VnBd7GTx26&#10;V1+aDO1n++Jsi26TVgzp3DpJ/mzb2M4Hf0gHdcTkQPXR5cXJltcunVoPjbMxj1eafHORHYvNHTtj&#10;zzmfzRn9mufmsLlNJh3l8ZlrMnPssGv1tEmmfA6Vaef4W09rOqcJXYyZtugxxysd8cTHtpofaX1X&#10;t36QKY8X5vxkA6VBO/GSZbzZbOOfDRt7bbJh7aqLf57ZoJ6yYvKhsawfdKBLdPFaJh8d9K9y8rXf&#10;XNWvaND4TJuhC77aiB+v/sqjT52zG7G9C8yleTaP8sqytXWO5dmHmK3YKzn1OP84AftEtbQ9VN1s&#10;iE215/YJv5yCM805CO3H6s0/wpBVv/WLXumsb9mPcn2mq35VRp/kZeOV4xeTa9zIAfnmK2QbE8a9&#10;ORCXxws77HDTwnYAXiPYEFbYzGHSumQ5nCYcWA6ugIbPITf5uuBM2iWsvOU7ACcvRF/Lj3gvgXz6&#10;O/i71Eerj+kRf/RVTnWL1/IVs2zyXsJaD2b/Kz/CWkccvXjSZ53opY/y0dZ0NhUd2FS0ozozXX3I&#10;Jh1gwYHW5aJDz8HWYewAdWB2mZDGQw6Z5sqDs69deHhy5HEA+howR5xPBHIC+uQeZx0nHQecA9vF&#10;gmyOQw68pz3taafnP//5p2c961mnBz7wgedP9qH5upyHqHHV/2wtHTy4tJ8desxqwyOYfpx+PUCl&#10;56de1DEG+uyy4PKhn/ru0uDSBR36XQwm5uUgzLFuvKC5EYfmbdJX2sxPeljtrny0NX3El8zya3ri&#10;Kp7ya/mkHdGD/WHuHbDWuZUMYBsrVrkTR+2G2rrUrnq1sZatbU/eCbYork42PcsmKp9Yy27n0Lqd&#10;F33osdXDYCKeud6jAZmVS7dvWufWdzbUPt0dIJgb+1UOP3uVfcq+ZI9rb5PGp469pT26NsvbW/Dn&#10;oBOTa08mm1zx3P9A+/GL0ykd9AFNTAf9yPal29ey1ey6OmyPDpyNYrLxqWPc5+PZGRB6xHlsetiB&#10;R2OPSvCQdH6gy3tg9tjsMerB2aMTb4/cHrFHSIfOAI9RZ8KMm/v28+amPd7YSM8Huzpi/SUnkFc7&#10;k8/4dP42TqWLPWDjAXI6twKebFicjWaTzWfzZX7Q6Z+dHyGZQN9skfzq1R+o/epFPwJZ6dNaEIds&#10;TQzpPce8fsLsx9TpKqhDFn3LS6MlW3v0AHll5Cs3hpVJq2vO2JV5z8GRvWdzcy5bI9pv3NiafDzu&#10;ZOw62w7yrRt5aW3gr13IWRToYH3gS9fqSaeT9qcNp7tyOhov8siPp3I2KZ8c/ah/6mXTYmOMXt+N&#10;r/r4VswyvOoC2ebEXMgnp3ZaR60pZbUfHdCnfRS35vDgT4Z0utE/22Gr9ly2nL0CPcXkqismp7pH&#10;MR715LN1epiPbMhYm7/szHwob/7ZinR2Q6b+ZAd47KGQo01sb+2Tf+3LOQ/FgGYvxlO9bFUapgOQ&#10;rtkVHbWfrYC0ftQ35XRHS19l2WNjqK6xkTY/jVvjXd6YFjfO7GUFOr4ddrhpYTsArxG6XDhQjtLQ&#10;pXlenAE9TPosP6I7wI7SE+peKoMp+4gPrQvWRGVH9MpKT7jITXnSgB5t1j3KXzVWcFT/Eq6qN9so&#10;jZ7O0vSeus/65UvP8uilZ5/Weis9zDozD2yMzc2LfbTVHrsYoXUhmofaPAgdjA5Mh2mHrcNUeRdh&#10;F5kem2KPS48+n8TzKTy6kOMC4dDG8/CHP/z01//6Xz//RqCv97osOPTJ4xT0Q8N+b+Qe97jH+asH&#10;dGh8jH9teFT2MPBw9cilBwefsh4RLlwhHvzKtUm+i8O8zLksNB7BGOn3ERrXOb5zjpoz9PaEtTxa&#10;6UlbeSYm78ojvdpSYxkmffJdJf9S/ZU26XPti1tbK+YaOyo3bz38IN4ps7qTD5JdGVRPfCTjkvxJ&#10;X9tZ81chPcIRz11Fsm7n4IJvr+qS/9bAuj9a7/bMHgpgb7DulVkzbILtW+/o7KT1pIyjzF7kDxH2&#10;K3taTj97lz2qh6L5nOuJDO3YR9rnxdG1h087UNto2Sv+7Fcb2tSetpTVl1Ab4vpqDJQlk+72d/0S&#10;y+MzDx5lHmmcEvZ7Xy3rv0r6TSnpYmW+ZtY/9OhTKOil56dMYP2UCfRg7ZHrAdnjF3pkiqP3AO0s&#10;cGbJq9sZ0SM/+2Ij2QCavFhdcmfd5CdTG5X10A1o8SSDTO2L6cBGpQGPeqvMeZbNOTU32QH7MLf0&#10;Tu6tQA9Qh5zktjbEyhoTMEaNVXK0R1d86mS32S5M251lYvZrr5PXp8a/uYGpd2gsV7q6zTHER07j&#10;Rra0MWsd6FPrxDpKd/z1EcxTtjftT9rcpROZ+keW9tCzHXLwW1PAznOsyOdoEXOQZG/i2Ta0HmY+&#10;3lmn9bDKQaev8ckOGh9jw7bExmDaNzTexk79xry5mGOPr3YqLz/LoTE09tC+hSc9yKa7tLg06J8x&#10;xpM+1a+NUPmUK02H5CmnY2PS/sw+pLMj41af1zbQYdLpo44+GmdtaA+dPPzmy5yyCw4388YmcpxF&#10;i6e5tq7IYEPTAWhvtddy7PUJ7Jx9YD9e//hCZjajHW1qXz/p2rimK17IJtWbwDPp0nTP1ptL/ZdG&#10;I1taW8YTsp3mxjiKzTWUNg4gbbzJ2GGHmxa2A/AawWbdQW/T7fI06SuPTT606V/Cyl++C0W06F2I&#10;Jl/xEW1FlwzoUErmipUP0iH6yjdjF7UubJN/6iZ9Vb461Ztlkwd98qJHk55jWJ3KJtDWNtDSf9ZH&#10;C5Nn1l1lAZ6VD6bsI/pMi+vTtM0VykIHXgedw81hWOygc0h36XMpclA7DNWvj+aUU87v8vl9QL/J&#10;99jHPvb8aUBf+33CE55w/iSfT/v5D76+BqzMp1J8rfcf/IN/cHrta1/7lt/++52/83eeLxXk+ucf&#10;6nkke1hqxwO5R6uYHPD47AEqjh4veGjT2Vjon0uB/ulbFy/0xqELQBeELpTQ+M31XgzruJeecyW9&#10;ormd83tdZEvBWhOvstGMQ+noE9FXHdBDNLKO7P0SzyVU5wjq6k9YafK1M+usmGXpVl58Vb468hPx&#10;lgY6FYfK8K20yXfdsmKo/XS4nYN1PPcy+bsK+4C4x0D7gRh6FLR/itGsaw4wsIfZu/rUsTz7MW/S&#10;eErbn/Das6SViadNkW2P0c6qj/1IHtqzpNHtP5f2KutbG2SvdGifm/1s76ITHcXyxsvjy4PRg5Dj&#10;jnMP/IZUaej3pXL6iUPOPg9KZwEnX/Do7Ku+xdqbTr8es86tYnt8j8HyPRBLOwMCWrzxdFZE11eP&#10;SXWlZ6wcn3R0tPLK0EI2p+1o1a89bVfmgZtzINqEsmw4GzF35nbOKTqeW4G8lUZ+siH7m+g8Vb98&#10;eqFFZ7PtX9keW8x+rRtx6XitndbG1KV2jtb/1CE07sa7OW4cjRN9tN0aJBfIwZPM+l1Z80emOQzT&#10;2TGRUyMnx4wBz7SJ6gSOkJwsUH3Q5hFmOXn1Wzu10ZjgE7M7/TQ29RPUNZbGtLlojJWJ2zuNI2SX&#10;xlYZHjLVba+jT3Iab2XsY51j+ewbD15Qb66X9FQ25zJUNvsw0TglszVJbjTp8upMudrMntlXOhsb&#10;POqla6CL8sYQ6r/y9ojibIWsdM124pFnM/ZPzrs+udcfVaK19wI6nrnvsjf2kZ3Wxhyf+qVNZSCP&#10;XlljmAzAX51Jh+TMcml9r2y2YbyMY3FjWH6Wlc4OpHfY4aaF7QC8RujAgi7BIA028jZzKL/CxcWl&#10;RTzlHPFOqDOh/iwTR0tmcqf86pdfaWSsslf+tQzmg3SFsqvKp8y1/bVsrTNpR1h5VtlHtNAYXtXG&#10;WnfyTvpE8xHPnJ9JJ+tIt/Q6omeP07Ym2K+LU5iXJYecww4clh3eDlEHqsNZHbI9/ny19wUveMH5&#10;n378xb/4F9/yaRa/7/eMZzzj/J+DfdrPAQwccr76llz/3fflL3/56bu/+7tPD37wg8+XUIcsvr7G&#10;Gzyip9NvdfBJa1vMEai8eejxTXd97JJBB+hCNg9+F4PGBuaYTcx9AbrMNv6lJy2s9DmPpVfM+gE9&#10;u5trba17K9s8srdLvEH5JRstfYnnVrKvgrqr3GhrmXjS42+cGjNIzlpW3atQe9JrnSnnSN4sP9L5&#10;Kqg3276dg31rruf2skuYvJN/Pq7EPQCKYe4R9s/Wf+syR5+5scaTp15y2keyx+Yy50brSH3ytaO9&#10;tf0pGw+ZlQE62qwz96p175LGM+n0oVf7KRp5Hn0eiP2IPHDk5dST59RT3tfFxBx8R+BA5Nzr96Y8&#10;MtdH6Xx8esCC86MHqEeguEdwD8QcFc4g6fk4BGXz8ahe50R1nR89qPFE65xLdvzJm7TqaLO5mzpU&#10;b/LXXrTZlnhCWbY8baVzHm22W5/ISq9bgXyy5t1BO2JIvli5MvnGSVpbylsD09azvZBdtr7witWt&#10;janD7F/tr/R0KIb0w9c6mWtv1jMP2ddEDoojGmQ32RgaB0p1cqasjrkpS934xfj10x5ibPQhe0ke&#10;1GbtVIZe30C92pbGj4fcxtl4NJ7srrFEw2PMmkdz1Z4mry40L+qR3f6VXYnTKaiDrp42a09Zc51+&#10;kI0ol1c3ejzVX4FembYm0Ohcujw0fsZFGqTjg3Sg6+wD4DfeAQ1PfVdXmkxzM/mbq2j0MY/TXtgW&#10;x509tD02tM9OGr5Js+fOT+CxIfFsQ5vabk+SBzbgD/rsQV/m/BjL+kCGusZF/foJtRNvdgrqkKNe&#10;41rc2GUn4sZ1BX7l1d9hh5sWtgPwGqELh0tIQCuufKaDTa70+rCbD7f4Jk+PgvKXMHlmndKX8mud&#10;S+V0WnWfuKruispX3tq4JCP6LJs0UH+OJxyNezxr/clzFSbvVfWP2r4V0q2+VF8apn0d2dtaNsFe&#10;u1xDl58VDr8OZAcvOFAdnmTrq8ctRx2Hm0ch2eo6MMUccxx3+GqPDhyF/jOwT/+95jWvOf/3YD9Y&#10;34/XK9dn9fvarzaNQY/qnH4BDaYDUL6HNN3orj9dSqQ74JV1MXAZmUh3MiYa00tjvtImX/MZfS2f&#10;NiMvRlvpK2Y5ZJNHZSuSf2THkI2vuKp81r8OZt3mb9Jg8s162UBls3ytM3mOsNa5hPgmZjn9Zx/S&#10;Maz9S3/0tTzZaxszr87tHOZFX9zl3Vpfobw9rhiqG10+mv1hPiDsDx6zYvTi+GZd/OKVV9zeaJ3a&#10;W9DILd8eFM08o1fffk1fbdSOdu3ZpZXLK586qo9GxtSH/Gxamz3iyfPo8wjkzOPsm1/dzcHnU3uc&#10;eX1Vd36CpHSfMOHQq6zHpzhHH0j34PQY9eD08OPAEPfoq58zbc9X3gOxMwBNOijr4SwvDdJTJlSX&#10;nMY3xBsPefRMrlj5rJc+zVv1p47lAf9suzqlxcqa/+SqU3vpQ1710YuVJSt5YvaSzMquAhnVWcuS&#10;o7zzd9p76yubjIa3R3q662tIbmltSc+2Z18BTb71QafWhlh9dLqgGTdjqK6YrZjnHCFhOimau9pH&#10;h3jE07lBLkQL8jnwpHOAgzUiH++6RhqP+lsb6SbGny7K5MXqGIPqNsbQXpJs94n+GZGzrDFsTKUb&#10;f/zm1dgrj0c+PtB2+ssnM7nlq9/ckVOb8U2s9YH8+mJMGj/6Aj3Sq3GbYyuN3vqFxjoe0Fb10kOa&#10;PLzqkZNe9QnPHIvSyls3qw61XV4a0NmMvdU+C+29K/CwsSO7Ms7ixiTd0jt9QLp+lJdmd8m01vp2&#10;D160dJaGZNan6mVPUF7MhhrnxlIc5CsvrY0ddrhpYTsArxF6QItDD+YezZfgAo2ny3RQNmUc8cS3&#10;yjsqd8CuD8qV5uHQI3MCT2Wl17orZlnpozrRQjoXr+XhKhmzbJUTvXz9mn06art6a/2VfivMetoJ&#10;V/Fdh17ZlDflR4PVrqbdesRBl2kHYnBhAAdkB2GHMsiroy6QM/PSaHRovNNHeXI5Dj/7sz/7/FVf&#10;dG3mBFSHnjkQxVOWdI6+HICchsDx1ycRfXLQxRNNG/Mghw54lwN60aFLQn2a6cYN1rGUXse8OVnz&#10;E5foE5On+Q0r/VJ+0o1jiO8SbsVT+WzzbQF56XpV27UXb1j5LmHyaidMnklL/so70/GVnrS1PfY5&#10;7XqVV37WWfOTT0wW3M7Buram7VWt7/lgmFAOM10dcXvEpNkn7BftCz0mAj5oz+wB53FSGUw5bMMa&#10;T157kD0H8Nqb7JuVw9y3ahsPOl1nXyfiia96ZMy2yVWuTGwc9cXDkEOvr+mGPrHHceeRyInXJ0am&#10;I+866FMpYuirjZwbOT1yfIAHo4dfD3C6yht3tB6H0j0sjQW6dPyVg3y0+CfULZ482aAxk05WbcUr&#10;rm40+eSuPLUVPbuqbuXVT4Y4fnGoLsQb/6xX+rpIrrh1cARyp66AH4wd+8w2WzPZu7Los/4qJ9QH&#10;afVW/gnlU/5Ed4TWIxre6s5xzSaL5/jTJ97qpmdl2Z96wNGSvUNroE9eKQ/4c6LUfvWla884Z6fa&#10;TcfaVVeZO5QzBq+6czzx4W8s4onPOEFtxAfR1DG3+KSrZ5zBntTYq69ecslRV6xM/Vm3dpRVF/BF&#10;S46YrOTUj/oy83cVxogMc944T5npNHXDm42IyVCvurNf6T5R32uj9mpH2hxnG3NPleYQ7JN+7cFo&#10;2VH6uQO7h7gH04M+63jh01Z9R8PX3NJJmgz56pET6nv1Zz+CdvAqA+PgjCXbeKA1Zo2bGH2mK2+M&#10;0XbY4aaF7QC8RugRN7E+yGa6h93Ks/JN9CiEo7JL6fUhuULZWr7WKx+tGKau8a/6x1u5eJV/hMZC&#10;+kjW1OM6dLiqbMVsTzp90in6ESpfeaorXukT1Vv5jhDPjCeObHLaKkxHlDgnFjjAc3h1we0S4VB0&#10;+DkIHazy+Hqgqp88cY44jjlzkUOO3srVcQlwkeiC6eB2yDqgtUlW/VCPjJx9jXmojdrlXATpLq5d&#10;hEBfaqdLIvT4DTn3QmO1jqF4Yo45HNWb5fWx/pYPkx5/4znTsNJbC5WvdWHqsZbJz/pXYeWd63Dy&#10;3RUc1b9KXnpLX8VXmXiOkXhNh9kfWGVNpMeRPvJTTogH1rbuCm7n0GW9x0H7lrh9LBo++1mX/Mq7&#10;7JcuP2P7B/72EWl0ccCbHvG1t9hr0NRBT16Y8u1NYnXsne3V6FMefvKCvH5Bj6MeRulM7kTjEr80&#10;fo8qD0KPwD611yf2OPfmp/WK54ORk0IcjvI5NDwuZz4HR+kcEz0mc1Z4FBbTV6y/0qA/jVFjohxK&#10;x0tmD/Y5FgGdjOpXN7lzzNNHOl7p2oqvcjSxcc+GQHrKrX3p6hRH76FcuvakQR/lq1u6+hP6vdIm&#10;1jpHMiZqsz5NXQH9yKZLz7G5CvjUE09Z8sDu5ZPdeoyOhy7xxJe84uZDn9hmDpLGGuTXcVEvXWpL&#10;2/SQTgZ52XxrIIffpOcAnO1qE6RrV75+RaudWQfac+KB+iJNxhwzfGTboxov+ej6GT8Z8o0tHvzt&#10;b93LkjV58RVPVD6RbuqL6/uaxyvGX1vyYE7E6JXL0/lWaNygMa6MnMbHeEzd4qmsetLRqyuGysio&#10;/9KhfiSHTDYUsqO597ZPK1fH/JPrPtuaIXO2P3UqH/CaU/Pb3LoD9bM/5lw97cBcT6WnvOaisRRP&#10;mjg0JmHSS6sjT5ZYGzvscNPCdgBeI3i0zce6h1aPuWgz7QHXI26mj7Dyrci5cZSf9EvlMOXLr5+c&#10;qqzyNV286j3LLpWv9FvhqjqTfh3Z8RzxzvyteNayS7zXod0K2VBYy44Q70oTZ7c5enJIQY6tnFwu&#10;edDFq8N5HvAOQ+Xq1VayIZ31Wxotp5c6ZMEDHvCA8z8OefrTn3564AMfeLZH5drES8ZqW+mXjrV3&#10;pAdZ+MhL/4BWH/HU/8YD6DyBNuXXXn0M9T/IX8Lkqw+wlk2eylb+S/XQJn2OZ/HELL8VjnijXZIx&#10;6Zd4YMoofSusMt4emLKP2mjsV/pVWPUtP+19YtaN/xLtdg4u6T02PBD8IcA+8zmf8znnTxxL+8dE&#10;YvmAFh3vrOO3TqsrrjzapE+gxUOGuLLqhL9w/z96+q9+z52/f+frs5/0x/7M6Y4389DpwQ95yOmT&#10;P+a+Z8faB33Q7z/9mT//F04PftAd599atW/ecccdb5GZrrOdII9XHXXh8z7v885tpJ8YTZqcxuWz&#10;Puuzzr/n6j+9+6dP/cd3+MzP/MxzudgnuqXFwe/Dgn/8JPYPo2YajxjiC9F8kns6NnqAmuf1sRld&#10;rCx7CD3uxMrC5JlQNh+FR/zpMHW5KyDPuepsch51dhU7qzp7r9LjbcF1dJ/j1pi8PXUA89YcXgXt&#10;0iekh/QRX+MmbqzdC6pbf8qHbCi5xWsb0y6ls7/o2sS31p3t4hGvc5Hc5ElbC2LOkAnlyZpya1tc&#10;O9LGQR5mm2G2vdLVB+mgzdnGrCOvXJl2Z99XpFP8aLU568WDLl9Z9JmvTenutSCNLi1OTnHtQ+OV&#10;/QR8dNDP6s6+B304otVWuFV98zxpR3NEn8alPpA968x68ctDNmXvFU+5yYTu2Ggr8K79kUZrDHMA&#10;ajMd4g34tdO8ifGplz54JqKJg7x2j/hn2RwvsTZ22OGmhe0AvEbwMOuR1SNN3KeM5I8wyzk4yueA&#10;O+IDsuM5qjeBd8Wd9OOy62BtI9BBeTof8Uz0zxsm1IsuvkqOshWVNVZH4xW99FGfKr8K9XXKg2Sm&#10;T3yVr1jlvC2Yj/4V1+HJaZTDaqan42s6BefB60AUe5RM5xhMRxp6jidtKCdHfbJ8hff+97//GeyA&#10;PG0lE+oL3ZTJexB+/ud//vkh6y+Fa79AXfzp3oUh1NbUtz4EMuYYHaG231o0XyuuKntb0Do4Kntb&#10;kexwxHMJs+5R+dF4RbsKk/+mYJ1D6bm/3M6hx4XLOofZ85///N8oeecKf+I+H3h64j/68Tenfv30&#10;OX/0I0+PesGr7iw4/cLpU9788Pv67/6/35z+1dPfeemLTz/ys798Z9Gvv+n0XX/rW04/9NNvOmff&#10;+NP/1+mZT/rq06Mf/ejTVz71G04/+Qu/cHrtd//tc/7xz37h6Q2/fmZ7pwiveMUrzl8FXh+FdwXZ&#10;BfTY64EXPP7E+MU9AieSAWsboYcsfjKghyXEl/x0wjPPJmlnkdg5lqzkTJ3LV3YdPW9VDvoyZWqj&#10;eqWP6k3ET8ZR+SXkiICjMvLoENIzTD3BWDn/xdBYTpmzDXXEU+YsXx0ol5Bu0lPOHLuZvquofTF9&#10;ojfm9V1/0ev3tKepY3VL53QsH39jW/6INuvMeuWj0WPWnWUzXmlBvvqTtuZBW5MO6bTm6V5enIzk&#10;TFn1tTqzbrLrZ7InotfWWr5iOgEnpj1MPbsLT13EbAPtSKfZhnLrJ5lkZVfpDsmsjVA9aB1Kz/GB&#10;5Ex69aDyeKunrBi9PGgL0jk+SI/qVbc00GWHHW5a2A7Aa4S73/3uZ/y23/bb/qP0b//tv/0M6RWz&#10;7N3e7d1O97jHPU7v+373Ot3vzQfpJ33SJ54dCx5sPlLtr/5+QNvXa2zSyjhPPvHNG5Mf0X6P93iP&#10;s4x3fdd3fUtMtvTEu7/7u19MB3Wrv+JI94lo9X9F9eYYTXr1o5VesfL9jt/xO84/NG4T9tjNcfi2&#10;wMP5iBZm/lL5RD9UO/kqm/VAH46grIf8rZCco7JLmE6RnCR9gmlFzq8cYtOh5kHigYJPfZgOsyMo&#10;V4cM4+TTHX/pL/2l8+/+cep98Rd/8flTH3iTTy5e/zGsfxIi/ozP+IzTp3/6p5/L8CS/tuirPtAX&#10;0h+tPsGsu47BhHYaszmOdwVHc7zSsgVp9Eu4VTkke+ZrZ6WvvGvZWn6d9o8w5aQLzHbWtsIl+hHw&#10;TvkrjupcB9VPzykT8KTnpfKVdh3UfrhEv53DfKj4Guo7nQPwF3/09Kc+5n1OD3rmt96Z/7n/4/TJ&#10;H/+Rp//9n92ZFZ5zx39/+tOPe9mbU794+rN/5CNPT3/tz99Z8MafO/25T/qo0xP/yRvO2S//n+53&#10;+qKv+6Fz+s2CTp/44R94+qYf+qk7sz/zytOH/94POf3jf/YbzsPf4uG7vuu7zl9B8yibD7fyPe7k&#10;i3v4AXs4SifDo7B0dXv4heoEd5HSyudj9aiOPNmTLp2c2vUwpo8zMMcfWvS1f8mbtKM+VBY9XawX&#10;OrR2JnIg1LfZR+nyaz10PDkiqgvRoovTKZ7Kr0J9qa7+QG2H+hkPGp5o8uRFS7+pSzKrkw5XgZz0&#10;UacYpl7JrXzqA6vc62CVJ1075aXpgL9xmbxTP4h/8rDH7DP+MOvVXvSVJ7li9i1dPyYmfzqUX/mU&#10;1+5sn9zKxZO+ojK85jM5lclXttYF9GSE6kgf1TkC/iM6TL30Z9Ibm8Y1nhWNXzztMdWLJ/72ouIj&#10;qDfj9jDofi6tvDj9ZlsT6TmxlheXxlN+0mYcjONMzzbEO+xw08J2AP5nDG/4p991+oxP/tOn/+1v&#10;/aPTq1/96tP/eP8/fvqzf/6zfqP0dPr2F77g9P6/9wNOf+/vvfL0jS94wel9/st7n77ve3/gN0pv&#10;7/Bv/+2/Pd373vc+/7aQh+90AkrP/KSvtFvBI1p8V+riXR2AK0+0tWzmpa+DnA8zfYScBLfCdGwB&#10;Z1eOr5xqnGQ5zXKi5RgLk3/WL1avRw1++hs3zjwOQV8vo3fOuikHr/HlDPTfgX36Dz3nnThe6aDN&#10;6fTDG/DSY/Z9HZt1TCeaj3UeJn0tPypbcVd4r8K0r7UsZHuXeC6VX+JfcVfrHbU1y9b8ill+O+J2&#10;Di7pHj9inwB80Yte9Bslv9XDr54+//6fdPozX/6f6vu//MlPOj3t23/kN3K/fvrMT/6E0/Nf9a/O&#10;uf/hgz/o9PTvfN05fTr9yukz/puPOn3dD//aOfe4B3zU6Quf8v3ntPDgj/v409f843/5G7kfO/23&#10;9/vE0w/6IOE7QXjVq151/v2p+cAM86E5McvA40++B15AZy+VVX/yJ6sH5Mqzxist9KiUJqc0rPpO&#10;RPdQFq/1e7iKk6cOWvqKqzd5lZGTrJnGJ538EE9ls97KU7o4WZVPzDalp+xJly5fevLF09jFA1OG&#10;9NRn8lRWOlS3emudEC29xNWlU+M+6TOd/PIrb2XRJ0/l0SD+dTzQZn1xPOjVLx1f6Vk/lF/p0JjO&#10;cQ+zLFoypJNReo0Bf2fAlCM985Oe0+ztiVVueY65HIbpPnUprj/S+oQurqx45U/WzFeenMrko027&#10;QJMvnnsQ5PQtPcukw3TwkRVPfDMd76TVfm1NWnlxekM8k68+R5/8oBzdOM3xKV/ZDjvctLAdgO/A&#10;8MTHPfT0X/y++5x+4v/lHPye0+95z7uf/skP9Ff70+l/ff6zTne75x88/ftf/rXTU570hNPd7na3&#10;0+te92/OZa9//evP+S/90i8/55/5FY885z/lU+50hv2ee93zdL/73uf0J//4f3fOv9897nn6+E/6&#10;lNNP/ewvnfnf2cK//tf/+vSe7/me5x8f56jhCOI8envBGMFR2XVQfcgZMWkw+afT4u2NI8fAJeRs&#10;gun4mk4xmA6+nGurA006vhXT8Qbabty0hwfNvIrltUEePg4/vPpH18qnzNoKsyxMfSdm3+Ht5YC7&#10;hEs89fEI2VE8k/eqetfFdWVc4kO/Sqfryl+xjunR2M185SvfzB+V3wqT91b1ryqfZUc8R/kjviPc&#10;zqHLerHfyeofU/Qfaa8CvncEPvD3f/Dpoz7mo08f+iF36jnxYR/xkaeP+PA/dE7j++g38/3BP+Cf&#10;bvyB00d+7Med7vvmsrOcP/DBpz/8UR99us+H3tmP+97vo0/3u8+HvqWN+735wXmfD/2QO/v6wX/o&#10;9DEf+zGn//oPfcj5Pzz6eq249MQ6RmGtV94n9fzzjxX9iLx4Au2IPmEePTQ95noMhvI9IHuQykdT&#10;3sNQWhyPOJ7KQ/SZjzbL0mHSJm+oPe1AD830qd4al67erDsfrJMWT+m1jgctGtmVTT48YdYrXT7n&#10;wiwvnmVreemjclj1kKYrmek8dZ91SivPbuJNVmlxKK981X2lSc96YfLLT75kA31Kz7Ij3uil13bi&#10;n+Ox1l9RnWRJr32OZ/LVp3jkofqhenjkqz/rzfrVu1Q+Mfmkc7KVr/xSXTH+mZ/0twbVD2hTB3nx&#10;rdqvTL4+zn7FA5Ud5fE2B81DmLTS2U52KbZuJuY+J91+Vnlp8ZRLn9lG/LPexKQXq7fqFT2ZtTHp&#10;UL3S6VP/j8Z18orx7LDDTQvbAfgOCD/5PS84/b53udvps/7nLzj9h/9wJ+3Vf/ulZwfe9/3A//9X&#10;++d9/XPPtJ//d798+vpnPf3N6Xc5/Zufev257A1vuNMB+OhHf+05/6QHfe7p/e75Hqdf/tVfPed/&#10;7J/+0Olu7/5Bp5d+3y+c86ef+z9P932fu52+9WV/5878O1nIAeg/DnLQcBT1H6N+szAddu8I5FAp&#10;f/TgD/GVr/7kuYTpYAirQxCOHGdwqXw6A+VLTwcizE/nyYujQbzpRW4OvWRcBzn/Zp8mrnL6HY3b&#10;2xtzri9hzulROcxy/KE21rrxK5v0yo7oE8mXTtaRTOm1fOPti9s5uKR3aZ8PLOhRNTH5iqELf/XX&#10;uDbmpzmKr4O7wvvWgI7FczzqV0BHW9HjBzyc8KH16OohiCYfXdzDMJ5o4umcm2V93fVSncrVLR2U&#10;B/kpY5VV2ysPeph00Ef8l8qjrTE0ZmGtX77xXssnlOFbZcJKo28yZ1/JSE7z3NzWPkjDLIt/lpVe&#10;kdxsbK23In6o/pQz0+KJVe7Uv/LJO+scpeO9qqw20kd6HVfxilkXzAlaQJt9xGsMSyubsqqzpiet&#10;OlO/ozozXZ1JLy+eOkpP3eIRz77OejM/40mf8ozBSi8N7XXS9taVR7o8XnH8oXz7ZOlkzzaSAUdy&#10;j/iizfSsKz37WlnxUb2jsWwulJEbz+SF9oQJdcPMq3vEt+Yv0VZUHi+0x86y2l15Zz/09ah87W95&#10;/HMcG+/opcWTbix32OGmhe0AvEZ44xvf+HbBm37xp06f+sc+7PSn/uyfO/3qr/za6Vd/9VdOb3rT&#10;m874lV970+lP3O9DT/d/wKPeQvv0P/Fhp0/7Cw88/fIvv+n0jCfc+QnAH/iX/+pc9jP/5nWnu9/t&#10;XU8Pf+QzzvkXPPSzT7/3vd7j9O/+/S+e8z/wmn90utu7/v7TN/7j198p7/95zenjPvBupxe9+GXn&#10;/JF+v1WQflPPf/Ev/sX5vyT6j1QeupccgBwNR/S3Bjkujsqug6vqV/abhdUxcCusjq7p/IIjh9mt&#10;MJ2BYToFISdeZTn2YP2EH1QvZ97EkQ4Tlxx8cxzuKuZY38pR9tbikvzaf1uQDLKP9K/t2X51ZtkR&#10;pjzplZaMSZv1f7NwZAMTR3XeWbDDDjvssMMOO+ywww477HApbAfgNYLfngP/qCP4xx2h8kt4//d/&#10;//M/8/iQD/mDp4/9uDv/MuNrMb7OquwDPuADzvmP/fg7/2L2YR/2YacP//APP/9V5BM/8RPO/H/k&#10;Ez7h/Ftmf/h+9zt/LeY+973vufzjPu5jz/+i/WPeXM9fQtQlS/nHf/zHne73Efc5f8XmPvf5iNPH&#10;/5FPOH3ER9z3/Ck67aZffdCvaO9IpEexsfPbf/7Cz1nAgcYBGFbn2iX6iinjunWuA46M4nDEc4SV&#10;51b8dxXG7xKOHApHDhKOtEtYnW6rkw4476YDb+WdZfFGW2XPfEjHmb+Eoz4f4Wi8jsb3nQmzH2+P&#10;Pk1Za9mK2ltR2dEcvCPw1tjKOxI77LDDDjvssMMOO+ywww6XwnYAXiPc//73/4/waZ/2aW81/AMD&#10;OCpbMfmO6k3aUXn0o3R9QfvUT/3Ut9DE8mHNX4V0uKvgeLtu/bXN62J17h3xTEze9Ju030zkJLlO&#10;esVVZdfFdMYcORlWTCfJEaZz7hKmMy/n34rJf4Sjtlcc6T9Rv38r4u0xt+8INLZHZSvmXPznwpGd&#10;/FbCXdFxhx122GGHHXbYYYcddtjhUtgOwB122GGHHXbYYYcddthhhx122GGHHXa4wWE7AHfYYYcd&#10;dthhhx122GGHHXbYYYcddtjhBoftANxhhx122GGHHXbYYYcddthhhx122GGHGxy2A3CHHXbYYYcd&#10;dthhhx122GGHHXbYYYcdbnDYDsAddthhhx122GGHHXbYYYcddthhhx12uMFhOwB32GGHHXbYYYcd&#10;dthhhx122GGHHXbY4QaH7QDcYYcddthhhx122GGHHXbYYYcddthhhxsctgNwhx122GGHHXbYYYcd&#10;dthhhx122GGHHW5w2A7AHXbYYYcddthhhx122GGHHXbYYYcddrjBYTsAd9hhhx122GGHHXbYYYcd&#10;dthhhx122OEGh+0A3GGHHXbYYYcddthhhx122GGHHXbYYYcbHLYDcIcddthhhx122GGHHXbYYYcd&#10;dthhhx1ucNgOwB122GGHHXbYYYcddthhhx122GGHHXa4wWE7AHfYYYcddthhhx122GGHHXbYYYcd&#10;dtjhBoftANxhhx122GGHHXbYYYcddthhhx122GGHGxy2A3CHHXbYYYcddthhhx122GGHHXbYYYcd&#10;bnDYDsAddthhhx122GGHHXbYYYcddthhhx12uMFhOwB32GGHHXbYYYcddthhhx122GGHHXbY4QaH&#10;7QDcYYcddthhhx122GGHHXbYYYcddthhhxsctgNwhx122GGHHXbYYYcddthhhx122GGHHW5w2A7A&#10;HXbYYYcddthhhx122GGHHXbYYYcddrjBYTsAd9hhhx122GGHHXbYYYcddthhhx122OEGh+0A3GGH&#10;HXbYYYcddthhhx122GGHHXbYYYcbHLYDcIcddthhhx122GGHHXbYYYcddthhhx1ucNgOwB122GGH&#10;HXbYYYcddthhhx122GGHHXa4wWE7AHfYYYcddthhhx122GGHHXbYYYcddtjhBoftANxhhx122GGH&#10;HXbYYYcddthhhx122GGHGxy2A3CHHXbYYYcddthhhx122GGHHXbYYYcdbnDYDsAddthhhx122GGH&#10;HXbYYYcddthhhx12uMFhOwB32GGHHXbYYYcddthhhx122GGHHXbY4QaH7QDcYYcddthhhx122GGH&#10;HXbYYYcddthhhxsctgNwhx122GGHHXbYYYcddthhhx122GGHHW5w2A7AHXbYYYcddthhhx122GGH&#10;HXbYYYcddrjBYTsAd9hhhx122GGHHXbYYYcddthhhx122OEGh+0A3GGHHXbYYYcddthhhx122GGH&#10;HXbYYYcbHLYDcIcddthhhx122GGHHXbYYYcddthhhx1ucNgOwB122GGHHXbYYYcddthhhx122GGH&#10;HXa4wWE7AHfYYYcddthhhx122GGHHXbYYYcddtjhBoftANxhhx122GGHHXbYYYcddthhhx122GGH&#10;Gxy2A3CHHXbYYYcddthhhx122GGHHXbYYYcdbmw4nf4/nTFMnjEuWCsAAAAASUVORK5CYIJQSwEC&#10;LQAUAAYACAAAACEAsYJntgoBAAATAgAAEwAAAAAAAAAAAAAAAAAAAAAAW0NvbnRlbnRfVHlwZXNd&#10;LnhtbFBLAQItABQABgAIAAAAIQA4/SH/1gAAAJQBAAALAAAAAAAAAAAAAAAAADsBAABfcmVscy8u&#10;cmVsc1BLAQItABQABgAIAAAAIQClgUwc0gQAABsVAAAOAAAAAAAAAAAAAAAAADoCAABkcnMvZTJv&#10;RG9jLnhtbFBLAQItABQABgAIAAAAIQCqJg6+vAAAACEBAAAZAAAAAAAAAAAAAAAAADgHAABkcnMv&#10;X3JlbHMvZTJvRG9jLnhtbC5yZWxzUEsBAi0AFAAGAAgAAAAhAP4pWafeAAAACAEAAA8AAAAAAAAA&#10;AAAAAAAAKwgAAGRycy9kb3ducmV2LnhtbFBLAQItAAoAAAAAAAAAIQCHH0WNsTQIALE0CAAUAAAA&#10;AAAAAAAAAAAAADYJAABkcnMvbWVkaWEvaW1hZ2UxLnBuZ1BLBQYAAAAABgAGAHwBAAAZPg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61722;height:3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v942/AAAA2wAAAA8AAABkcnMvZG93bnJldi54bWxET02LwjAQvS/4H8IIXhZNFSylGkUU0avu&#10;ouxtaMam2ExKE7X+eyMIe5vH+5z5srO1uFPrK8cKxqMEBHHhdMWlgt+f7TAD4QOyxtoxKXiSh+Wi&#10;9zXHXLsHH+h+DKWIIexzVGBCaHIpfWHIoh+5hjhyF9daDBG2pdQtPmK4reUkSVJpseLYYLChtaHi&#10;erxZBfvTM5w2F/+dpfJskmnWnHfpn1KDfreagQjUhX/xx73Xcf4Y3r/EA+Ti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jr/eNvwAAANsAAAAPAAAAAAAAAAAAAAAAAJ8CAABk&#10;cnMvZG93bnJldi54bWxQSwUGAAAAAAQABAD3AAAAiwMAAAAA&#10;">
                  <v:imagedata r:id="rId9" o:title="Sup.Fig3" croptop="3713f" cropbottom="5481f" cropright="7938f"/>
                  <v:path arrowok="t"/>
                </v:shape>
                <v:shapetype id="_x0000_t32" coordsize="21600,21600" o:spt="32" o:oned="t" path="m,l21600,21600e" filled="f">
                  <v:path arrowok="t" fillok="f" o:connecttype="none"/>
                  <o:lock v:ext="edit" shapetype="t"/>
                </v:shapetype>
                <v:shape id="Straight Arrow Connector 30" o:spid="_x0000_s1028" type="#_x0000_t32" style="position:absolute;left:7334;top:20002;width:2762;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BJ08EAAADbAAAADwAAAGRycy9kb3ducmV2LnhtbERPz2vCMBS+C/sfwhO82VQHrnRGmYNN&#10;Lx5WlV2fzbMta15Kktn635uD4PHj+71cD6YVV3K+saxglqQgiEurG64UHA9f0wyED8gaW8uk4EYe&#10;1quX0RJzbXv+oWsRKhFD2OeooA6hy6X0ZU0GfWI74shdrDMYInSV1A77GG5aOU/ThTTYcGyosaPP&#10;msq/4t8o2OxdZs7z3+2Ju7di6L+zTbsrlZqMh493EIGG8BQ/3Dut4DWuj1/i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oEnTwQAAANsAAAAPAAAAAAAAAAAAAAAA&#10;AKECAABkcnMvZG93bnJldi54bWxQSwUGAAAAAAQABAD5AAAAjwMAAAAA&#10;" strokecolor="white [3212]" strokeweight="2.25pt">
                  <v:stroke endarrow="block" joinstyle="miter"/>
                </v:shape>
                <v:shape id="Straight Arrow Connector 33" o:spid="_x0000_s1029" type="#_x0000_t32" style="position:absolute;left:6191;top:10953;width:2762;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LXpMQAAADbAAAADwAAAGRycy9kb3ducmV2LnhtbESPQWvCQBSE74X+h+UVvNWNEdoQXcUI&#10;Vi89NK14fWZfk9Ds27C7Nem/7wqCx2FmvmGW69F04kLOt5YVzKYJCOLK6pZrBV+fu+cMhA/IGjvL&#10;pOCPPKxXjw9LzLUd+IMuZahFhLDPUUETQp9L6auGDPqp7Ymj922dwRClq6V2OES46WSaJC/SYMtx&#10;ocGetg1VP+WvUVC8u8yc09P+yP1rOQ5vWdEdKqUmT+NmASLQGO7hW/ugFczncP0Sf4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ctekxAAAANsAAAAPAAAAAAAAAAAA&#10;AAAAAKECAABkcnMvZG93bnJldi54bWxQSwUGAAAAAAQABAD5AAAAkgMAAAAA&#10;" strokecolor="white [3212]" strokeweight="2.25pt">
                  <v:stroke endarrow="block" joinstyle="miter"/>
                </v:shape>
                <v:shape id="Straight Arrow Connector 34" o:spid="_x0000_s1030" type="#_x0000_t32" style="position:absolute;left:13906;top:25717;width:2762;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tP0MQAAADbAAAADwAAAGRycy9kb3ducmV2LnhtbESPQWvCQBSE70L/w/IK3symttiQukot&#10;VL14MFW8PrOvSWj2bdhdTfrvuwXB4zAz3zDz5WBacSXnG8sKnpIUBHFpdcOVgsPX5yQD4QOyxtYy&#10;KfglD8vFw2iOubY97+lahEpECPscFdQhdLmUvqzJoE9sRxy9b+sMhihdJbXDPsJNK6dpOpMGG44L&#10;NXb0UVP5U1yMgtXOZeY8PW2O3L0WQ7/OVu22VGr8OLy/gQg0hHv41t5qBc8v8P8l/g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m0/QxAAAANsAAAAPAAAAAAAAAAAA&#10;AAAAAKECAABkcnMvZG93bnJldi54bWxQSwUGAAAAAAQABAD5AAAAkgMAAAAA&#10;" strokecolor="white [3212]" strokeweight="2.25pt">
                  <v:stroke endarrow="block" joinstyle="miter"/>
                </v:shape>
                <v:shape id="Straight Arrow Connector 35" o:spid="_x0000_s1031" type="#_x0000_t32" style="position:absolute;left:39528;top:13811;width:2763;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qS8QAAADbAAAADwAAAGRycy9kb3ducmV2LnhtbESPQWvCQBSE70L/w/IK3symltqQukot&#10;VL14MFW8PrOvSWj2bdhdTfrvuwXB4zAz3zDz5WBacSXnG8sKnpIUBHFpdcOVgsPX5yQD4QOyxtYy&#10;KfglD8vFw2iOubY97+lahEpECPscFdQhdLmUvqzJoE9sRxy9b+sMhihdJbXDPsJNK6dpOpMGG44L&#10;NXb0UVP5U1yMgtXOZeY8PW2O3L0WQ7/OVu22VGr8OLy/gQg0hHv41t5qBc8v8P8l/g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1+pLxAAAANsAAAAPAAAAAAAAAAAA&#10;AAAAAKECAABkcnMvZG93bnJldi54bWxQSwUGAAAAAAQABAD5AAAAkgMAAAAA&#10;" strokecolor="white [3212]" strokeweight="2.25pt">
                  <v:stroke endarrow="block" joinstyle="miter"/>
                </v:shape>
                <v:shape id="Straight Arrow Connector 37" o:spid="_x0000_s1032" type="#_x0000_t32" style="position:absolute;left:46005;top:14382;width:2763;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nRp8QAAADbAAAADwAAAGRycy9kb3ducmV2LnhtbESPQWvCQBSE7wX/w/KE3uqmFjSkbkIV&#10;bL30YLT0+pp9JsHs27C7Nem/dwuCx2FmvmFWxWg6cSHnW8sKnmcJCOLK6pZrBcfD9ikF4QOyxs4y&#10;KfgjD0U+eVhhpu3Ae7qUoRYRwj5DBU0IfSalrxoy6Ge2J47eyTqDIUpXS+1wiHDTyXmSLKTBluNC&#10;gz1tGqrO5a9RsP50qfmZf398cb8sx+E9XXe7SqnH6fj2CiLQGO7hW3unFbws4f9L/AEyv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SdGnxAAAANsAAAAPAAAAAAAAAAAA&#10;AAAAAKECAABkcnMvZG93bnJldi54bWxQSwUGAAAAAAQABAD5AAAAkgMAAAAA&#10;" strokecolor="white [3212]" strokeweight="2.25pt">
                  <v:stroke endarrow="block" joinstyle="miter"/>
                </v:shape>
              </v:group>
            </w:pict>
          </mc:Fallback>
        </mc:AlternateContent>
      </w:r>
    </w:p>
    <w:p w:rsidR="00885411" w:rsidRDefault="00885411" w:rsidP="00885411">
      <w:pPr>
        <w:jc w:val="both"/>
        <w:rPr>
          <w:rFonts w:cstheme="minorHAnsi"/>
          <w:b/>
          <w:sz w:val="24"/>
          <w:szCs w:val="24"/>
        </w:rPr>
      </w:pPr>
    </w:p>
    <w:p w:rsidR="00885411" w:rsidRDefault="00885411" w:rsidP="00885411">
      <w:pPr>
        <w:jc w:val="both"/>
        <w:rPr>
          <w:rFonts w:cstheme="minorHAnsi"/>
          <w:b/>
          <w:sz w:val="24"/>
          <w:szCs w:val="24"/>
        </w:rPr>
      </w:pPr>
      <w:r>
        <w:rPr>
          <w:noProof/>
          <w:lang w:val="en-IN" w:eastAsia="en-IN"/>
        </w:rPr>
        <mc:AlternateContent>
          <mc:Choice Requires="wps">
            <w:drawing>
              <wp:anchor distT="0" distB="0" distL="114300" distR="114300" simplePos="0" relativeHeight="251660288" behindDoc="0" locked="0" layoutInCell="1" allowOverlap="1" wp14:anchorId="56A58CA8" wp14:editId="2811E44C">
                <wp:simplePos x="0" y="0"/>
                <wp:positionH relativeFrom="column">
                  <wp:posOffset>5324475</wp:posOffset>
                </wp:positionH>
                <wp:positionV relativeFrom="paragraph">
                  <wp:posOffset>2133600</wp:posOffset>
                </wp:positionV>
                <wp:extent cx="276225" cy="381000"/>
                <wp:effectExtent l="0" t="0" r="0" b="0"/>
                <wp:wrapNone/>
                <wp:docPr id="36" name="Straight Arrow Connector 36"/>
                <wp:cNvGraphicFramePr/>
                <a:graphic xmlns:a="http://schemas.openxmlformats.org/drawingml/2006/main">
                  <a:graphicData uri="http://schemas.microsoft.com/office/word/2010/wordprocessingShape">
                    <wps:wsp>
                      <wps:cNvCnPr/>
                      <wps:spPr>
                        <a:xfrm flipV="1">
                          <a:off x="0" y="0"/>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B0AFCE" id="Straight Arrow Connector 36" o:spid="_x0000_s1026" type="#_x0000_t32" style="position:absolute;margin-left:419.25pt;margin-top:168pt;width:21.75pt;height:30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zeS/wEAAE0EAAAOAAAAZHJzL2Uyb0RvYy54bWysVE2P0zAUvCPxHyzfadKs2q2qpivUZbkg&#10;qFjg7jp2YslfejZN8+95dtLsB1xAXKw4fjNvZvKc3d3FaHIWEJSzNV0uSkqE5a5Rtq3p928P7zaU&#10;hMhsw7SzoqaDCPRu//bNrvdbUbnO6UYAQRIbtr2vaRej3xZF4J0wLCycFxYPpQPDIm6hLRpgPbIb&#10;XVRluS56B40Hx0UI+PZ+PKT7zC+l4PGLlEFEomuK2mJeIa+ntBb7Hdu2wHyn+CSD/YMKw5TFpjPV&#10;PYuM/AT1G5VRHFxwMi64M4WTUnGRPaCbZfnKzWPHvMheMJzg55jC/6Pln89HIKqp6c2aEssMfqPH&#10;CEy1XSTvAVxPDs5azNEBwRLMq/dhi7CDPcK0C/4IyfxFgiFSK/8DRyHHgQbJJac9zGmLSyQcX1a3&#10;66paUcLx6GazLMv8NYqRJtF5CPGjcIakh5qGSdasZ2zBzp9CRCEIvAISWFvSY4/N6naVlQSnVfOg&#10;tE6HebzEQQM5MxyMU7tMxpDhRVVkSn+wDYmDx1QiKGZbLaZKbRGQohjN56c4aDH2/iokhoomR42v&#10;+jHOhY3XntpidYJJVDcDy1F1ugdPQl8Cp/oEFXnU/wY8I3JnZ+MMNso6+FP3eLlKlmP9NYHRd4rg&#10;5Johj0WOBmc2pzrdr3Qpnu8z/OkvsP8FAAD//wMAUEsDBBQABgAIAAAAIQDK77du4AAAAAsBAAAP&#10;AAAAZHJzL2Rvd25yZXYueG1sTI/BTsMwEETvSPyDtUhcEHWIoZgQp0JIqAdOLUhVb068OFFjO4qd&#10;Jvw9ywluu7Oj2TflZnE9O+MYu+AV3K0yYOibYDpvFXx+vN1KYDFpb3QfPCr4xgib6vKi1IUJs9/h&#10;eZ8soxAfC62gTWkoOI9Ni07HVRjQ0+0rjE4nWkfLzahnCnc9z7NszZ3uPH1o9YCvLTan/eQUHPLH&#10;U3Nj30V9v53EcbtYtLNV6vpqeXkGlnBJf2b4xSd0qIipDpM3kfUKpJAPZFUgxJpKkUPKnIaalCdS&#10;eFXy/x2qHwAAAP//AwBQSwECLQAUAAYACAAAACEAtoM4kv4AAADhAQAAEwAAAAAAAAAAAAAAAAAA&#10;AAAAW0NvbnRlbnRfVHlwZXNdLnhtbFBLAQItABQABgAIAAAAIQA4/SH/1gAAAJQBAAALAAAAAAAA&#10;AAAAAAAAAC8BAABfcmVscy8ucmVsc1BLAQItABQABgAIAAAAIQA8ezeS/wEAAE0EAAAOAAAAAAAA&#10;AAAAAAAAAC4CAABkcnMvZTJvRG9jLnhtbFBLAQItABQABgAIAAAAIQDK77du4AAAAAsBAAAPAAAA&#10;AAAAAAAAAAAAAFkEAABkcnMvZG93bnJldi54bWxQSwUGAAAAAAQABADzAAAAZgUAAAAA&#10;" strokecolor="white [3212]" strokeweight="2.25pt">
                <v:stroke endarrow="block" joinstyle="miter"/>
              </v:shape>
            </w:pict>
          </mc:Fallback>
        </mc:AlternateContent>
      </w:r>
    </w:p>
    <w:p w:rsidR="00885411" w:rsidRDefault="00885411" w:rsidP="00885411">
      <w:pPr>
        <w:jc w:val="both"/>
        <w:rPr>
          <w:rFonts w:cstheme="minorHAnsi"/>
          <w:b/>
          <w:sz w:val="24"/>
          <w:szCs w:val="24"/>
        </w:rPr>
      </w:pPr>
    </w:p>
    <w:p w:rsidR="00885411" w:rsidRPr="009022C5" w:rsidRDefault="00885411" w:rsidP="00885411">
      <w:pPr>
        <w:rPr>
          <w:rFonts w:cstheme="minorHAnsi"/>
          <w:sz w:val="24"/>
          <w:szCs w:val="24"/>
        </w:rPr>
      </w:pPr>
    </w:p>
    <w:p w:rsidR="00885411" w:rsidRPr="009022C5" w:rsidRDefault="00885411" w:rsidP="00885411">
      <w:pPr>
        <w:rPr>
          <w:rFonts w:cstheme="minorHAnsi"/>
          <w:sz w:val="24"/>
          <w:szCs w:val="24"/>
        </w:rPr>
      </w:pPr>
    </w:p>
    <w:p w:rsidR="00885411" w:rsidRDefault="00885411" w:rsidP="00885411">
      <w:pPr>
        <w:rPr>
          <w:rFonts w:cstheme="minorHAnsi"/>
          <w:sz w:val="24"/>
          <w:szCs w:val="24"/>
        </w:rPr>
      </w:pPr>
    </w:p>
    <w:p w:rsidR="00885411" w:rsidRDefault="00885411" w:rsidP="00885411">
      <w:pPr>
        <w:tabs>
          <w:tab w:val="left" w:pos="2439"/>
        </w:tabs>
        <w:rPr>
          <w:rFonts w:cstheme="minorHAnsi"/>
          <w:sz w:val="24"/>
          <w:szCs w:val="24"/>
        </w:rPr>
      </w:pPr>
      <w:r>
        <w:rPr>
          <w:rFonts w:cstheme="minorHAnsi"/>
          <w:sz w:val="24"/>
          <w:szCs w:val="24"/>
        </w:rPr>
        <w:tab/>
      </w: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885411" w:rsidRDefault="00A95667" w:rsidP="00885411">
      <w:pPr>
        <w:tabs>
          <w:tab w:val="left" w:pos="2439"/>
        </w:tabs>
        <w:rPr>
          <w:rFonts w:cstheme="minorHAnsi"/>
          <w:sz w:val="24"/>
          <w:szCs w:val="24"/>
        </w:rPr>
      </w:pPr>
      <w:r w:rsidRPr="00C6676E">
        <w:rPr>
          <w:rFonts w:cs="Times"/>
          <w:b/>
          <w:noProof/>
          <w:sz w:val="24"/>
          <w:szCs w:val="24"/>
          <w:lang w:val="en-IN" w:eastAsia="en-IN"/>
        </w:rPr>
        <mc:AlternateContent>
          <mc:Choice Requires="wps">
            <w:drawing>
              <wp:anchor distT="45720" distB="45720" distL="114300" distR="114300" simplePos="0" relativeHeight="251676672" behindDoc="0" locked="0" layoutInCell="1" allowOverlap="1" wp14:anchorId="5706A507" wp14:editId="3B86A12A">
                <wp:simplePos x="0" y="0"/>
                <wp:positionH relativeFrom="column">
                  <wp:posOffset>53975</wp:posOffset>
                </wp:positionH>
                <wp:positionV relativeFrom="paragraph">
                  <wp:posOffset>519430</wp:posOffset>
                </wp:positionV>
                <wp:extent cx="6276340" cy="91694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916940"/>
                        </a:xfrm>
                        <a:prstGeom prst="rect">
                          <a:avLst/>
                        </a:prstGeom>
                        <a:solidFill>
                          <a:srgbClr val="FFFFFF"/>
                        </a:solidFill>
                        <a:ln w="9525">
                          <a:noFill/>
                          <a:miter lim="800000"/>
                          <a:headEnd/>
                          <a:tailEnd/>
                        </a:ln>
                      </wps:spPr>
                      <wps:txbx>
                        <w:txbxContent>
                          <w:p w:rsidR="006D7DDC" w:rsidRPr="009115A7" w:rsidRDefault="006D7DDC" w:rsidP="006D7DDC">
                            <w:pPr>
                              <w:jc w:val="both"/>
                              <w:rPr>
                                <w:color w:val="FF0000"/>
                              </w:rPr>
                            </w:pPr>
                            <w:r w:rsidRPr="00B614B7">
                              <w:rPr>
                                <w:b/>
                              </w:rPr>
                              <w:t>F</w:t>
                            </w:r>
                            <w:r w:rsidR="00E13F90" w:rsidRPr="00B614B7">
                              <w:rPr>
                                <w:b/>
                              </w:rPr>
                              <w:t>ig.S2</w:t>
                            </w:r>
                            <w:r w:rsidRPr="00B614B7">
                              <w:rPr>
                                <w:b/>
                              </w:rPr>
                              <w:t>:</w:t>
                            </w:r>
                            <w:r>
                              <w:t xml:space="preserve"> </w:t>
                            </w:r>
                            <w:r w:rsidR="001150C3">
                              <w:t>Unstained h</w:t>
                            </w:r>
                            <w:r>
                              <w:t xml:space="preserve">olographic tomography images of cells treated with nanodiamond (ND) at day </w:t>
                            </w:r>
                            <w:r w:rsidR="009115A7">
                              <w:t xml:space="preserve">LHS at </w:t>
                            </w:r>
                            <w:r>
                              <w:t xml:space="preserve">2 and </w:t>
                            </w:r>
                            <w:r w:rsidR="009115A7">
                              <w:t xml:space="preserve">RHS at </w:t>
                            </w:r>
                            <w:r>
                              <w:t xml:space="preserve">day 7 of exposure. (a) </w:t>
                            </w:r>
                            <w:r w:rsidR="001150C3">
                              <w:t>ND (white arrows) are distributed on the surface as well as are internalized. (b) At day 7 lower number of ND (white arrows) can be observed inside the cell possibly due to exocytosis of ND.</w:t>
                            </w:r>
                            <w:r w:rsidR="00CA0670">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6A507" id="_x0000_s1027" type="#_x0000_t202" style="position:absolute;margin-left:4.25pt;margin-top:40.9pt;width:494.2pt;height:72.2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a43IAIAACIEAAAOAAAAZHJzL2Uyb0RvYy54bWysU81u2zAMvg/YOwi6L068JG2MOEWXLsOA&#10;7gdo9wC0LMfCJNGTlNjd04+S0zTbbsN0EEiR/Eh+pNY3g9HsKJ1XaEs+m0w5k1Zgrey+5N8ed2+u&#10;OfMBbA0arSz5k/T8ZvP61brvCplji7qWjhGI9UXflbwNoSuyzItWGvAT7KQlY4POQCDV7bPaQU/o&#10;Rmf5dLrMenR151BI7+n1bjTyTcJvGinCl6bxMjBdcqotpNulu4p3tllDsXfQtUqcyoB/qMKAspT0&#10;DHUHAdjBqb+gjBIOPTZhItBk2DRKyNQDdTOb/tHNQwudTL0QOb470+T/H6z4fPzqmKpLPufMgqER&#10;PcohsHc4sDyy03e+IKeHjtzCQM805dSp7+5RfPfM4rYFu5e3zmHfSqipulmMzC5CRxwfQar+E9aU&#10;Bg4BE9DQOBOpIzIYodOUns6TiaUIelzmV8u3czIJsq1myxXJMQUUz9Gd8+GDRMOiUHJHk0/ocLz3&#10;YXR9donJPGpV75TWSXH7aqsdOwJtyS6dE/pvbtqynrIv8kVCthjjCRoKowJtsVam5NfTeGI4FJGN&#10;97ZOcgClR5mK1vZET2Rk5CYM1ZDmkLiL1FVYPxFfDselpU9GQovuJ2c9LWzJ/Y8DOMmZ/miJ89Vs&#10;HgkKSZkvrnJS3KWlurSAFQRV8sDZKG5D+hWxbIu3NJtGJdpeKjmVTIuYiD99mrjpl3ryevnam18A&#10;AAD//wMAUEsDBBQABgAIAAAAIQDJbMY93QAAAAgBAAAPAAAAZHJzL2Rvd25yZXYueG1sTI9BT4NA&#10;EIXvJv6HzZh4MXYpsbRQlkZNNF5b+wMGmAIpO0vYbaH/3vGkp8nLe3nzvXw3215dafSdYwPLRQSK&#10;uHJ1x42B4/fH8waUD8g19o7JwI087Ir7uxyz2k28p+shNEpK2GdooA1hyLT2VUsW/cINxOKd3Ggx&#10;iBwbXY84SbntdRxFibbYsXxocaD3lqrz4WINnL6mp1U6lZ/huN6/JG/YrUt3M+bxYX7dggo0h78w&#10;/OILOhTCVLoL1171BjYrCcpZygCx0zRJQZUG4jiJQRe5/j+g+AEAAP//AwBQSwECLQAUAAYACAAA&#10;ACEAtoM4kv4AAADhAQAAEwAAAAAAAAAAAAAAAAAAAAAAW0NvbnRlbnRfVHlwZXNdLnhtbFBLAQIt&#10;ABQABgAIAAAAIQA4/SH/1gAAAJQBAAALAAAAAAAAAAAAAAAAAC8BAABfcmVscy8ucmVsc1BLAQIt&#10;ABQABgAIAAAAIQD1Aa43IAIAACIEAAAOAAAAAAAAAAAAAAAAAC4CAABkcnMvZTJvRG9jLnhtbFBL&#10;AQItABQABgAIAAAAIQDJbMY93QAAAAgBAAAPAAAAAAAAAAAAAAAAAHoEAABkcnMvZG93bnJldi54&#10;bWxQSwUGAAAAAAQABADzAAAAhAUAAAAA&#10;" stroked="f">
                <v:textbox>
                  <w:txbxContent>
                    <w:p w:rsidR="006D7DDC" w:rsidRPr="009115A7" w:rsidRDefault="006D7DDC" w:rsidP="006D7DDC">
                      <w:pPr>
                        <w:jc w:val="both"/>
                        <w:rPr>
                          <w:color w:val="FF0000"/>
                        </w:rPr>
                      </w:pPr>
                      <w:r w:rsidRPr="00B614B7">
                        <w:rPr>
                          <w:b/>
                        </w:rPr>
                        <w:t>F</w:t>
                      </w:r>
                      <w:r w:rsidR="00E13F90" w:rsidRPr="00B614B7">
                        <w:rPr>
                          <w:b/>
                        </w:rPr>
                        <w:t>ig.S2</w:t>
                      </w:r>
                      <w:r w:rsidRPr="00B614B7">
                        <w:rPr>
                          <w:b/>
                        </w:rPr>
                        <w:t>:</w:t>
                      </w:r>
                      <w:r>
                        <w:t xml:space="preserve"> </w:t>
                      </w:r>
                      <w:r w:rsidR="001150C3">
                        <w:t>Unstained h</w:t>
                      </w:r>
                      <w:r>
                        <w:t xml:space="preserve">olographic tomography images of cells treated with nanodiamond (ND) at day </w:t>
                      </w:r>
                      <w:r w:rsidR="009115A7">
                        <w:t xml:space="preserve">LHS at </w:t>
                      </w:r>
                      <w:r>
                        <w:t xml:space="preserve">2 and </w:t>
                      </w:r>
                      <w:r w:rsidR="009115A7">
                        <w:t xml:space="preserve">RHS at </w:t>
                      </w:r>
                      <w:r>
                        <w:t xml:space="preserve">day 7 of exposure. (a) </w:t>
                      </w:r>
                      <w:r w:rsidR="001150C3">
                        <w:t>ND (white arrows) are distributed on the surface as well as are internalized. (b) At day 7 lower number of ND (white arrows) can be observed inside the cell possibly due to exocytosis of ND.</w:t>
                      </w:r>
                      <w:r w:rsidR="00CA0670">
                        <w:t xml:space="preserve"> </w:t>
                      </w:r>
                    </w:p>
                  </w:txbxContent>
                </v:textbox>
                <w10:wrap type="square"/>
              </v:shape>
            </w:pict>
          </mc:Fallback>
        </mc:AlternateContent>
      </w: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6D7DDC" w:rsidRDefault="006D7DDC">
      <w:pPr>
        <w:spacing w:after="0" w:line="240" w:lineRule="auto"/>
        <w:rPr>
          <w:rFonts w:cstheme="minorHAnsi"/>
          <w:sz w:val="24"/>
          <w:szCs w:val="24"/>
        </w:rPr>
      </w:pPr>
      <w:r>
        <w:rPr>
          <w:rFonts w:cstheme="minorHAnsi"/>
          <w:sz w:val="24"/>
          <w:szCs w:val="24"/>
        </w:rPr>
        <w:br w:type="page"/>
      </w:r>
    </w:p>
    <w:p w:rsidR="00885411" w:rsidRDefault="0092267C" w:rsidP="00885411">
      <w:pPr>
        <w:tabs>
          <w:tab w:val="left" w:pos="2439"/>
        </w:tabs>
        <w:rPr>
          <w:rFonts w:cstheme="minorHAnsi"/>
          <w:sz w:val="24"/>
          <w:szCs w:val="24"/>
        </w:rPr>
      </w:pPr>
      <w:r>
        <w:rPr>
          <w:rFonts w:cstheme="minorHAnsi"/>
          <w:noProof/>
          <w:sz w:val="24"/>
          <w:szCs w:val="24"/>
          <w:lang w:val="en-IN" w:eastAsia="en-IN"/>
        </w:rPr>
        <w:lastRenderedPageBreak/>
        <mc:AlternateContent>
          <mc:Choice Requires="wpg">
            <w:drawing>
              <wp:anchor distT="0" distB="0" distL="114300" distR="114300" simplePos="0" relativeHeight="251680768" behindDoc="0" locked="0" layoutInCell="1" allowOverlap="1" wp14:anchorId="75F00352" wp14:editId="13BC58D4">
                <wp:simplePos x="0" y="0"/>
                <wp:positionH relativeFrom="column">
                  <wp:posOffset>223284</wp:posOffset>
                </wp:positionH>
                <wp:positionV relativeFrom="paragraph">
                  <wp:posOffset>10633</wp:posOffset>
                </wp:positionV>
                <wp:extent cx="5942330" cy="2981960"/>
                <wp:effectExtent l="0" t="0" r="1270" b="0"/>
                <wp:wrapNone/>
                <wp:docPr id="38" name="Group 38"/>
                <wp:cNvGraphicFramePr/>
                <a:graphic xmlns:a="http://schemas.openxmlformats.org/drawingml/2006/main">
                  <a:graphicData uri="http://schemas.microsoft.com/office/word/2010/wordprocessingGroup">
                    <wpg:wgp>
                      <wpg:cNvGrpSpPr/>
                      <wpg:grpSpPr>
                        <a:xfrm>
                          <a:off x="0" y="0"/>
                          <a:ext cx="5942330" cy="2981960"/>
                          <a:chOff x="0" y="0"/>
                          <a:chExt cx="5942330" cy="2981960"/>
                        </a:xfrm>
                      </wpg:grpSpPr>
                      <wpg:grpSp>
                        <wpg:cNvPr id="23" name="Group 23"/>
                        <wpg:cNvGrpSpPr/>
                        <wpg:grpSpPr>
                          <a:xfrm>
                            <a:off x="0" y="0"/>
                            <a:ext cx="5942330" cy="2981960"/>
                            <a:chOff x="0" y="0"/>
                            <a:chExt cx="5942330" cy="2981960"/>
                          </a:xfrm>
                        </wpg:grpSpPr>
                        <pic:pic xmlns:pic="http://schemas.openxmlformats.org/drawingml/2006/picture">
                          <pic:nvPicPr>
                            <pic:cNvPr id="12" name="Picture 12" descr="Z:\particle and fibre toxicology paper final version\Manuscript draft with all the figures\figure 5.png"/>
                            <pic:cNvPicPr>
                              <a:picLocks noChangeAspect="1"/>
                            </pic:cNvPicPr>
                          </pic:nvPicPr>
                          <pic:blipFill rotWithShape="1">
                            <a:blip r:embed="rId10">
                              <a:extLst>
                                <a:ext uri="{28A0092B-C50C-407E-A947-70E740481C1C}">
                                  <a14:useLocalDpi xmlns:a14="http://schemas.microsoft.com/office/drawing/2010/main" val="0"/>
                                </a:ext>
                              </a:extLst>
                            </a:blip>
                            <a:srcRect b="10837"/>
                            <a:stretch/>
                          </pic:blipFill>
                          <pic:spPr bwMode="auto">
                            <a:xfrm>
                              <a:off x="0" y="0"/>
                              <a:ext cx="5942330" cy="2981960"/>
                            </a:xfrm>
                            <a:prstGeom prst="rect">
                              <a:avLst/>
                            </a:prstGeom>
                            <a:noFill/>
                            <a:ln>
                              <a:noFill/>
                            </a:ln>
                            <a:extLst>
                              <a:ext uri="{53640926-AAD7-44D8-BBD7-CCE9431645EC}">
                                <a14:shadowObscured xmlns:a14="http://schemas.microsoft.com/office/drawing/2010/main"/>
                              </a:ext>
                            </a:extLst>
                          </pic:spPr>
                        </pic:pic>
                        <wps:wsp>
                          <wps:cNvPr id="2" name="Straight Arrow Connector 2"/>
                          <wps:cNvCnPr/>
                          <wps:spPr>
                            <a:xfrm flipV="1">
                              <a:off x="1666875" y="666750"/>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1819275" y="2466975"/>
                              <a:ext cx="276225" cy="3810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3400425" y="866775"/>
                              <a:ext cx="457200" cy="45719"/>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V="1">
                              <a:off x="3267075" y="2066925"/>
                              <a:ext cx="457200" cy="45719"/>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V="1">
                              <a:off x="4514850" y="1914525"/>
                              <a:ext cx="457200" cy="45719"/>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V="1">
                              <a:off x="4467225" y="2438400"/>
                              <a:ext cx="457200" cy="45719"/>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flipH="1" flipV="1">
                              <a:off x="5448300" y="2028825"/>
                              <a:ext cx="171450" cy="2286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flipH="1" flipV="1">
                              <a:off x="4905375" y="285750"/>
                              <a:ext cx="171450" cy="228600"/>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5229225" y="666750"/>
                              <a:ext cx="152400" cy="314325"/>
                            </a:xfrm>
                            <a:prstGeom prst="straightConnector1">
                              <a:avLst/>
                            </a:prstGeom>
                            <a:ln w="285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2" name="Straight Arrow Connector 32"/>
                        <wps:cNvCnPr/>
                        <wps:spPr>
                          <a:xfrm flipV="1">
                            <a:off x="2115879" y="1020725"/>
                            <a:ext cx="344628" cy="228482"/>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mo="http://schemas.microsoft.com/office/mac/office/2008/main" xmlns:mv="urn:schemas-microsoft-com:mac:vml">
            <w:pict>
              <v:group w14:anchorId="625CEB0E" id="Group 38" o:spid="_x0000_s1026" style="position:absolute;margin-left:17.6pt;margin-top:.85pt;width:467.9pt;height:234.8pt;z-index:251680768" coordsize="5942330,29819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jLM5beBQAA4SMAAA4AAABkcnMvZTJvRG9jLnhtbOxaW2/bNhR+H7D/QOjd&#10;sURdbcQpUifpBrRr0O4CDHmhJUoiKpECRccxiv33HZKSUjsOnEtRYIMebJMULx8PP348OvTpm7u6&#10;QrdUtkzwheOduA6iPBUZ48XC+eP3q0nioFYRnpFKcLpwtrR13pz9/NPppplTLEpRZVQi6IS3802z&#10;cEqlmvl02qYlrUl7IhrK4WEuZE0UZGUxzSTZQO91NcWuG003QmaNFCltWyi9sA+dM9N/ntNUfczz&#10;lipULRzApsy3NN8r/T09OyXzQpKmZGkHg7wARU0Yh0GHri6IImgt2YOuapZK0YpcnaSinoo8Zyk1&#10;c4DZeO7ebN5JsW7MXIr5pmgGM4Fp9+z04m7T326vJWLZwvFhpTipYY3MsAjyYJxNU8yhzjvZfG6u&#10;ZVdQ2Jye710ua/0LM0F3xqzbwaz0TqEUCsNZgH0frJ/CMzxLvFnUGT4tYXUetEvLyyMtp/3AU41v&#10;gDNkBtzd3LC/OzfI/9fm1rB0Dp+OA5B6wIHjewVaqbWkTtdJ/aQ+aiK/rJsJ0LUhiq1YxdTWbD0g&#10;pgbFb69Zei1t5p5OHu5NDo/1qEiXZLRNYff9Pb9piFQsrSgCbUA5W0EFJe5YKipRbFFDGpCFnHEy&#10;qMvNB8LX0Jo1CoEG5AptmCoRqSqkSgp1CxikvbG/KDxpeKEXWUPUqCxGom34XqRfWsTFsiS8oOdt&#10;AyoB2qVrT3erm+zOBFcVa64YjCmF+gvG/1wCUt1YbwL9sLMtTHJvix5YHrv9L0S6rilXVs8krcDM&#10;grcla1oHyTmtVxS2p/w1s4PArnrfKj2c3l9GY77i5Nx1Z/jtZBm6y0ngxpeT81kQT2L3Mg7cIPGW&#10;3vIfDdEL5uuWggFIddGwDiuUPkB7UFA66bVSZSQP3RIjrNp0BlD/ayBCkTaJxtrK9BOYGYHoem7i&#10;x9rYUKokVWnZG743rl21FgQHrTYfRAYGJmsljI1fIziDbAANZKveUVEjnQDrAjbTPbkF5HY2fRUN&#10;lAu96AZzxXcKoE9bcmhdQj8KYF2iyfn5RTwJgotk8vYtpJbLy1nge1EQXg7r0pYkE5uPqzYFHmev&#10;Xxo7CUC1uySa4NqyHdchq8USDt+2py7knkYHffQeOrbMngBr6m7vBWHQg89KElaUCp1LKTZoKTgH&#10;6wuJsBVl02jJu9Om7dBaxUc58OnPfr91h44XRVEShw6C4wWScdidLnp/6PMHxxHG8FgfP37iua55&#10;/jgZgJUG4IDMbrxHqFFxtIExkhAQGE6LimWaLSaj/Ri6rKTdKKvCqgww/9tairDqEmRQbbWWKMlA&#10;lypq9MiyC4653g4mpbYV1d1X/BPN4fSGSVqMxm+6H4+kKQhLP6aprZvlgG5o6FrUu0B3G3b1dVNq&#10;fKrnNB5amJEFV0PjmnEhD42u7nrIua0PZP1m3jq5EtnWMMQ8APL+IBZ7gyfxKI2hCuw9DRLI/ywe&#10;g2eEOx7jIIpmkDaSMxJ5l48jkZ/zFnFYjj0QROvuP05kQ78XENkPXDfQiguCm4Ag7/M4CGN4d7OC&#10;DGlv1kldf7b3J293OI967Ozyf9Tj4a3Vi4/T2DibL6ExjmK312MX9BgovaPHI4+NbznK8XeQ4yH6&#10;8rgcdwGZZ/sVQegFCTjFWo69mReEI487f3xXVkcefwcez47rsTnuX6DHQRDF5kUOeIwDPwEvY9Rj&#10;E4AZebxza3AwePXMaAXI5RH3GBv2PYHHv+i384ORizAIEl97wprRLk6SfWX2YpDrzlPGOInG0MUY&#10;ujh+b3T4jQ8DCY9R2sRdXkXpYOaGfu8066DYnkaPjLaB2dHZeL2zgZ8QU35CUFkHJrtQcojxrHcx&#10;DoWSvRBrr8OGkr3At3o9hpJtDPp/E0q+v1b+QWFl/ziTocrLwsrY88IkBr9cv/652I33nQwfHGsM&#10;75/meh4nQWJG+jGklsVquB25uoKrmf5uZrwgWTjf+YLEsBr+R2KCNt1/XvQfVb7Nm5uW+3/mnP0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63Q6l4AAAAAgBAAAPAAAAZHJzL2Rv&#10;d25yZXYueG1sTI/BTsMwEETvSPyDtUjcqOOGkhLiVFUFnCokWiTU2zbZJlFjO4rdJP17lhMcd2Y0&#10;+yZbTaYVA/W+cVaDmkUgyBaubGyl4Wv/9rAE4QPaEltnScOVPKzy25sM09KN9pOGXagEl1ifooY6&#10;hC6V0hc1GfQz15Fl7+R6g4HPvpJljyOXm1bOo+hJGmwsf6ixo01NxXl3MRreRxzXsXodtufT5nrY&#10;Lz6+t4q0vr+b1i8gAk3hLwy/+IwOOTMd3cWWXrQa4sWck6wnINh+ThRPO2p4TFQMMs/k/wH5DwAA&#10;AP//AwBQSwMECgAAAAAAAAAhAPWtkqE/BRAAPwUQABQAAABkcnMvbWVkaWEvaW1hZ2UxLnBuZ4lQ&#10;TkcNChoKAAAADUlIRFIAAAUAAAAC0AgGAAABuHrtwAAAAAFzUkdCAK7OHOkAAAAEZ0FNQQAAsY8L&#10;/GEFAAAACXBIWXMAAA7DAAAOwwHHb6hkAAD/pUlEQVR4Xuy9d3wcx5kmTDEi55zDIOc0yJEDgAhE&#10;IAIRiEAEIhCBGQSTGMRMSiRFUSIlkZSVJStYtmQ5W7Zsy0G215u89uZ0d97bu92729v1d7v7fO9T&#10;MwU0hgOSkrXn+0Pv7/dMd1f3dFVXPf2G6urqFfhUPpXfoigC5udkojg/G71N5eiqK0V7SwV6W6vQ&#10;29GAtpZqDHVa0NZkQUdbA9qbKnHryWO4cG4PDu7qQWdjBcY66tEnx4z0NuPQeA96mmuB//4e5nfN&#10;oLe9Hntm+jE7NYB+2T890Iyq4kz0tNWhpjwP3Q2lePXICB470ofLZ/bj6OGdaKwvwe7pflXA1evW&#10;fmysXWvFGgf7Pg5Wrl2zsFwlS8qqVascYs2aNSpv53VOWLvGZeF/TNfHPPDAAwvrK1euRHRqHHaf&#10;exDu7p6IykhBTl4uVq5evXCs8XhHaXpbg8IyuLi4ICTQB1NTxbgwV48N61MRZwqFv58HvLw94OHh&#10;quDq5iTHrpM0d7i5O8PFdZ2ke0h5XBRiowPhvMYV69atW6jb1VK+kJAQODnJddrSjOtGGP/HdYoi&#10;YFtNMepL89BWW4B2We9qLMB4ZyWeuzaKYxPdGO/tRGN1CeprK4SIFZjf3YOTO4eEmA0Y6alEU2Ox&#10;kMkspKrA1eOTePLyPPqGWuV/1egSAk+PdqC7sx4NQu7+7ha01pWjobpI/aemyIzxjhbs7KnG9167&#10;iBNzUxgUcjbVVKoC6sY3rn9S+LjnvB8CsmEecHHCaz96D5HxEQv/IwGNJDTCdc1q7D59EJWtdVi7&#10;arUQwAWeXp4O89HEMy6NYP4UksHZZS0C/aznaapKR0VeNKIjPLBjrEHSfeHp5qwI5+7hopZusu3t&#10;4wFPTyGlh5BRSOjq6irpbksIZSSTkVwE8zduG4/RNydFEXBQtJeWuqp80XLlaK4rEmLWoLVetKEQ&#10;bXZQSDLRjsdP78brl+bQ2VCB4/uH0V5bhW99/V3UVpjx9a+8rc7R3VCttOcjZ3ajzlKsNGqLaNCq&#10;igI0y/G9DeVyzhqUlOQjOy0FmSkJKC/KQVdzHeqFlG11JZJ/qTqXbnTKu1/60sL2R8Gt27fU0sXd&#10;bUk6hcs9+/YuSb8XSCSCsmL1Knj6eKt1NpCL6xqlOVjZrGhvFzf4+LvCK8QHbqLlNIH++Z//Ge+/&#10;/z5u3ryJTZs2qf9z2yz1SPm2rDMPnp/CJaH/r2FPPGMahQQksc6fPaW2j58fwN7uEjTkm9BhyUFY&#10;kD/8vT3VMd6iDUk8H19PpRETEkzqP85yI1CLagKSjEYiEXv37l2SZjzemE5oDUlRBOxrqcKPf/wj&#10;lTAimur6xSNCmBpUl+ajpDgH+yf78L1bO/G990/jxP4R9LeJyW2txlhXpZDJqqkuXzyGD3/wHpoq&#10;SzHY3oB9s4M4dWwnBvqbcf7YDHaO9wqZy1Ehpr65uRLdjRaUmlOREh+LpPgYpCbGoyA7EQ0V2aKB&#10;yzHS36TOqxvduK6xxtlJwT7dCO6/dfv2wrG8eCP0XakrhXB0HkegrJVzUlylwl083BAaFYr04hQ0&#10;bRvAGichoewPighEUXs1nJ2c7yAQQQJy2dzcDD8/v3tqSkcwElBvU5ydndUyOtJPLcvyEtHfXIq0&#10;hAiE+bkjOMhNtKCPMrummGCkpwUhMMANrqIJ4xNiER4erohkFNbZrVu3FurLEWi6+T9jvRKrDNdG&#10;sZngRQ147vCoWtaI5upqqUe1LCd6G/D5F+bxB69fxnuvP4KrR2cxNdSGyb5ajHc3KTJSY7bUFIlJ&#10;rkdPSwnmdjdibnYEzUKmNjHdnc3VqK8qQJVoOp57/0wD5sbakZaUgERTjJAwFmmmeFQXp6HRkica&#10;tEaVw9jY33zvvYV1Nq6zmyucBIqEtsY2gsfapxnJx8bhncoK1WmsJJ3n3cCKpKxYtRLBSbFq3cvL&#10;C2FRYfj+f/8D9G7rVeTkcXXNG+Dpvg4PyLomCH0+vW6Pj0NAQhNQLym8xg8//CHqilLVNqU4MUQI&#10;GIwAajxv0dCi8QKDfNBQW4SOhiIkxfiJRnRVWtHT01OBwrrRS3uw7owazwjWl6N0ipWAYk7PnZjB&#10;9Qu7cWhmQIKJOkxPDGByvA8D3fW4uqdNjvpD7O7vwOOX9osWnMbBnf04c3wP5ifbxV8rRovy68pR&#10;Ys5CkxDOnJOG9FTRannicxSkwVKaLaa9Ct1CxKHuOgy01Ii2y4M5Mw2pSfGKhIlCwKR4E4rM4hsK&#10;SSn2DU+QSOtcnWHKlP+lxcNZmdZ1C/sWiOQilRfgJ3e3n5gWMYE+rvATc+Mlx4f4eMHb1wOBwUFq&#10;n3+APzxFIziJeSG57fN0BAobWhFG/vOZd1/DO9/7An71z/+iyKiPWym+nSbJ/eB+CGg0x9o825to&#10;iru7u1yvByJDE5Eirs5DV+dQYI7Bvu4CRHh7qzrw8/NGekKkWKpJVNaUIzQoWAUddCVobgldp9pi&#10;ECyfXjem24N1oNd5HLUj1ymKgPWS6ZPnDuL47lFMD3diZKAeQ72taBfN9vjxORwdqcChwWYMd9Vj&#10;froPx49P4cqJOVy9dAyvXtkj0bMF3YLRvjoMdlhwZLwVPZ1VKC2IF5NcgHkhqyU/E81VRejtacKV&#10;M3O4cXKfBDptmBhqRpFExSkpKUgyJSArLUlpxeL8HFVA3YhGrHVxhq9EdZZNlWhoWY+ImFBl/phO&#10;AvKuZ4W5+/siX3zKQt4gPRsxKMHQ2cf24fCZabTLTdDcWY1qCaqq6svQN9Yt57LAlBgLN3H8lWYV&#10;UlGDOSoDQWFDr1z7AHyD/fBX//DX6NmzFc/98G2ss2lWRyQyEsYRcTT56MgT3E9SGo+5F4wmmH5d&#10;Um40zPGuSEo2IUj80d7GEkU8H083BEQEIT4xCDMzW5AgZpiaz0MCEGKd+H/reMPLtRDUhopUUje8&#10;sVg+ug0kqZGEDNL0OsvApSaxJi5FEbC2qhQndg5jXAh25NAEdk91oL+zEUOD7eiQAGS8twNjU2OY&#10;GW4Xc1uJN998Es9fP4aL52dxfLwHR/f0Y3qoE70tDThxsBdH+1rx+ME92NnejO9/4RzqsgtQaTFj&#10;WrTrcJcFX3j9Er760iP4s3cfQ0dlNtrqi1Gck4L8vCSU5OeJP2hCmviEFEcNz2AiIS0WPRNtaO/d&#10;gIHRzYgWDcrKolkOCwuTSvFFcHQI6tqqse3oGB6+fQpnL+7CrS88huNPHMSb33kBJy/vweHzO3Hp&#10;mVM48sgeNG4SzV2cBVNCHLzk/9SsVm1r7UaxB0URRczr2Reu45v//Rf4wZ/+DIFyc2gSOSKHPfkI&#10;4342KrVEaHgoUsUvJvk0AfV5CTY8G9L4XyMo2jS6uq8R4nkrl4MgYagdPQK8kJCZJBbABz4STFm7&#10;XdyXaD4SS5NHg6Riur7ZWR6m6+O41P/lNpfMl/Wmy09RBGyqKVH9cn09DZifHUJvV6Pq/5vfLaQc&#10;aceukS60S1R6eKpHzGs5Du0bxlNXD2FssANTolUunprEoV0DuPzsBH7xhTfx1dfO49KFg7gpDfzy&#10;9aO4cXoal4+P4GtvXMbV8xJFv3QBb948jS+d3y9+ZCM66qqwf7oTFeYcFOUniRZMVz4hxdjgJAPh&#10;FxiArPx0tPa3oX+6G7uOTSC7KBuxSdFoaN2AzYObUddSiWffvIqpuWHsF3Kdu3YY1996DI/cPIJT&#10;j+3H3KkJfOt3P4vzt47i0MlJ7Dk7gd7RTlSuz0dWbgKiokPhK+Y7ICQIHtIwjkhI8Y0Nx54LR0Vb&#10;eGP38e1wFq3htPajmVwjVgv8o8NQXV+NosYqqyaRa/YVF0E3HEFCbhrfighTtGpgppG4xnNR9D4S&#10;gOC6Jonyf50kUhdfkH2AXqL5STqSShNV/0//h//n0n6dmpHHkbw8lv/V+4xgvel1iiJgT1cL6qpL&#10;JUq1wFJZhMqCbIz0deLCwRmcPjGJ0/uHlfkd7W/HuGjBQQk0Th2cxlBHE0bGmyXQqMBQV4M64Us3&#10;juD0wZ14/JE5fOOVS3jpyV34ky8/ib/7xRt48vJJnJgfwxdePodLJ0Zw++g4Xr48iyPz43hdtNBE&#10;f4sERKUStJSiINPqNNs3+joxs97+fohLjkFzbwtOPXUGt999FHNCoPlz47j+8lkclTK8/d0XhFzH&#10;cfzaXlx++TxOP3oAT7/zBF589zwOnJ2S487hpS9dxsXbZzB/bAzXPvsQdp+axoFTsyioykFBZaFo&#10;w1wkZ8QhPCYIPkIAJzsSUtgIbp4eiIkzqUrlNmEkghGaJI6CkAfEpLl6uqOwoR4VbRvVebT2M4KE&#10;ZP5V4vbkFCciPDIckRL8rBFXgOfRWpXCMpEYutGN4Pm1piLpNBwdz2PVUsC87ffr/yxHPA2abn0M&#10;RRGwW4hUaylFd2uD+F6Zqvul1JwpQUWlkK0BQ601GOqsQ4OlAIOyPi0NPyrpXQ0WdHRVCIGrRQP2&#10;4L+8cRWvP3kKt64dx/e//Rz+7pev4/e/8TLevjqFc+Jfzs8MynFD+OKtE0K8fZgQTXt5/wBeF600&#10;t3sQPc0VQsJ2VJpTUZqz1AdUptBWWbwAH/FrzBXZ2HNuF9784BmcfOowjl48it2HB3HkiSN48o1H&#10;cObJw3jm7Ufw8pdv4KGrO2V5CW++dxsXnz6IF774KCYOjeHsjWN45tWzuHr1GE48Oo8bbwqZz+9C&#10;x3A9mnvqsHFTNbIykmES7eru7aVuAF0mChucpCB5NPnswWP0Ogmo19lo3NYk4HlWSVptUxGioqKU&#10;9iPxjeTTUCQQ7RUbFSmkWIO4tAysWCtRtx0BHXWF/Kbg+ZYjtRG8Rvtt+tQkObcpioDsIunrqEe/&#10;EKJOnPbS4gKJRLNRUmBGeYkZFRUFSkP2CUF2DQnxxA+cm+wWn7AHM6Ot6GqrwJO7+4B//DJelQDj&#10;T37nNfzuj9/Cq69dxys3T+D6iVncPDWFXaI9h3oaceSg+JP9TaI16zEuQUlHcx162huVSW+pL0eN&#10;RMe1kh9FNzahCUh4ebmhWPzKL//gdfzBf/kartx6ENdfOo2DFw7h+NWDeONrt3D40i689t5TuPHK&#10;BTG7h7D3+CzOXd2Lx28fw55DQzh19TBOPboHr37lMq69dFa06VHsFy146eYxnJf0iuZiNG9pRF5R&#10;DpLS4hAUGiLBT4C6GTQBSSBWJjUaK5jkUFG5pE+fOwY3MWm861ets6Y7+3jaSLcOH3z4bayT/7pL&#10;ADV9aBarndchODwMNeJD6y4cHpuZmYbMkjxrPcg282GUyv0Et3kDMO/g4GBFQoKi64tgOUkcruul&#10;JofGvTQYwfyW+z/Bc3CfNuW8CWia1bnlumjmeQ6K1QSLCT06PYTa8nxUlRejIC8bRYKCvCyUiG/F&#10;Jxj9zezzqxGtVY+rx/agVbRlc105blw9gu7mGuwe7sL100P4L197DpcvzGH/znHMTgzg9LGdmOxs&#10;xdG5ISF4Ldpb6lBdVYyONhK+Bn2dtRgZ7MTxo7tx8fhuDPd0wlJbojrCKax0XpT1YqUBnV1Vv5W5&#10;KgN7D2/HZ146hQ9/8Tbe/Mbj+P4fvCUR7nYxo6PYe3QbBiba8dWfvCia7zJeee85NDVvwPaZfmyb&#10;bMEF8QOnj2zHE69exHPvXMPr33wSZ2+exNXPnMPN187hitw4XXJz9Y10YFN7HTIK0xAm/hb9T09f&#10;7wUCqv5IIdZaV4nAbWV1ZTDk4YqgyBB4+HsjKChIEZDakxXPY7j09vZGeFwU1rc3IDIyVPzNQPjH&#10;hCA4IgwVHc0L5HZxcsalr7+Oyo11iEtMUETj/7U2NEKfWxOQjU2ykAysQyN4rD10+YxYJWlr5Obg&#10;NfMatQbT3Sn22pBk4zHu3hL8eFof76lomvUiQSL3Mx+KIuBRMY9HpgYx0NmMctF+OXLHZaenqGV+&#10;Tqr4eBbsnxwSsrDTuRGDnW146cgYDk724PBMC+ZEs52fHcTbN87ga2KCh/vaMDXWiv27+9VAhNG+&#10;dnz5zYsY6+8RU1+CavEzibYGIaBU9IQ4/xNjPTgkkfi7L19EfWWFlGPRBPMCVSW6yp3k7Y6ouFA8&#10;/85TOH5pDr/3V5/D2z+4hv/8v7+HH/z8NZx7fAcOnd6OntEWFFbkY/bINHafGMaxx/fh0WvHYEqM&#10;QkJqLKpb8jEzP4jhmS5sHqrHK+IfvvzN63jnu8/g23/6Ls5+5gTmrxzC+JFtmDkyLMduRWmtWZlE&#10;ZYaFeBTfQH94S8TMyvUQX9BZHPpIieKd3V3RPT0Bl3VWn0ppQSEIK14ThATzkejTzWkt5k7PY9+5&#10;Q9gwOIrI1AS88oNvIMjfHyGxUYiONyFXFIN6kiL1oYnGutHbzJ9akMGAkYAkgiPyaQLqpYYmE89N&#10;cN1ISh0d63TdPnq/BrUdy0KykaiEsSw8B8XqA7aJee0gsepQIP4XyZeVyv64eFlPREdrOVqriyRA&#10;ycFAVzNmRLPsHmrCzv569Nbl4XmJKHfNDuP6uRl865UTeOnaISFqrZjYGtX53Nsu2lP8xsmBTuVj&#10;Vog5qSg1o1I0LtdbxZdsrq3EpGibYTkn3YFWgwbUBU7KSkVtiwUzBybw9Beu4MqLp/D2956RIOQS&#10;PveNW5g7Po5Dp/Zgz5Fx1DSXY/3GXAzt6MHonk6MHNqM8dmNqN9cjAnxNwurs3Dg6CDKxdxv6qzG&#10;5t5qHJNyn3z0EF5+5zFceuoYjkkkPyG+7aPX96K1pxmxyYmLBJRyUUiAoKhweAVJkCJ3d83mVpSL&#10;S9Ha0y5ET7aST44heCyJorWVJiOvLyIuBr5+fljrJoSV7dikKLzx9c/i23/5h6jqbISvaNmcghx1&#10;PvU/ITTP8YD4eiQyy2TZUIuQ6Ei17cgEOyKiPXE0dJkd7SN02Y3H6PMbj9PQ2pzQhKUoAnIYVkdn&#10;CwbFLFaUZiNdCJiZaYVZNODf/cUbaLLUoLmpBMdEq12VSPHCsd04ODWA6YEG3Dw5iWuP7MaPvv4s&#10;XnvuBL730jX89e/cRIP4j1Oj7egTP4+DE/hcmYMdONCAqBTfisSrrRCNKIHPQFcT5nePY2ygXUhb&#10;pwpIf8vVxRO+/j4o21iBrVNb8K0Pn8I7376KW589jWe/dA0vvPMwXnjjEq7dnseVJ07i8IkJdHZW&#10;oGpDGZo6qtHStwFzJ2dRXJuDbXsHsXlrA1KzEtGyeT0CI4ORnp+C9v6NGNnTjcOPSOT/1Lz4i+OY&#10;nhtAZUM+itbnIS7JhMDQAIRGhC8hICuWRKCGY6UWVpYjv6IUJbUVSEhJVqTUhHMENiL/x2VmUT6c&#10;RXOs72pRDXn47EFc/vxtjJ6Yx86TR0WLeMl+/sfqY7Gz2y8yTHUI51aUICAoUIiboM5nT0A2ul6n&#10;T6YgplHv43+M0Bqb65psivxy3UZNrvdzaTwPbxC9bg/9X4oiYJEQoaehGEPiixTlpyI9LQVpaYnI&#10;yk4T0uRjoqcLxZVm1NVIEDI9KEGHRXXDvPD4STx2bhgn5odw+og0nESk+2dF4/S34ORsp5xTNGdd&#10;rUS3pehvq8HO4Q7V58hHd3w011JXJQFQHcrNWbAIWakt6yXSrheSzo5LUCPCxvYM8kZybiIGZlox&#10;9eB2PPvlJ/D133ker7//GJ6XAOJrH97CrZdP47UvXsKJs3tFs23Dlq2inbe34JnPXcYB0WoVcpNt&#10;2lSH208fx7mHDyAiNgSNEjyVWdYjNScLUUkRqJIAaMf8GPadnUbnUDMm9wyhqqEMaXlpCI8Og1+w&#10;350aUBqaRAoMCVYawNLSiImTBxGdbntEaNNU/I+ReAT36cYg3H284O/rh/VbNiMiKQxOq53lxnPF&#10;zMm9eOObN7Hv2BymLh5BeHwiNm5uR8eOMWTm56p+yvXN6/HgE6cRJP6jjnwpbHCua43GdW1GExIS&#10;4Coal08+QgK8hVxWbc3/PLDGel3cZpS9QB5bmgbTmJ/ev3CcDqJsx2gwf14rH1VSFAE5lKq6NE9p&#10;o9LiTEXAFPFDsmTZ3VqB2vwC5EtA0lhfhf0cr9ffhmMHp3D5pBBupB8vPyVmb6IXZw5LpDvegYnO&#10;BpzbP47Kkmw0iM/X3dWAzpZqVJVkYd94lzLPzRKIjPW2qaFftVUlaJVAplmCjwJpbJrmkpw0VUA+&#10;83UX05RRlIwtM03YICS5LlHtZ7/2FL7z85fx4rsX8Ve/+jq+/J3n8KYEEk1buzC5tw8bWtejtCYP&#10;T790GZVNpegU8m+dGcTuYyOY3NGvnpzsOTqOje016ulHSnoaCkQLb5Dtw2dncOio+JEjzSgsz0NI&#10;SLgECP4IjwlXpGKZ2CdIcRW/j48AuczMS4WlqxX55bmIz0tX/ZX2Ueq9oBpNiOksDVWzqQYBkUFq&#10;vF6CyYQtI73o3rFNtHEcjl6ax4lHzyEmNxnN/d1o7tqA3qF2xCSbVKBE00zRDa+IJKQgAYgFc7lu&#10;lfhqbvCVoMlIQGOZVkv59XlcSF5PCSKkjEZy8Rq5VFpS1rlP/deOgEZQFAFLSoqEhHkoKcjCxECP&#10;eh6bKT4g/cDxLguqJGDIz89TkWmX3OFzswO48tghXDi1T/UTzqihVhZUmzMx3FoPS1GB+JLp6nzl&#10;okGbhXCtddUY6W+WaLlVabkOIV2daNVjh8aUme5osqCrvVGInoZSibw7JMqm8AKc5aL9xdnPlobd&#10;MiAkFF918tg2DM1vwZapJjzy/DHcevMx8d+O4saLJzG4vR3PvXEVG8V3KrLkoHpTGQ6d24eNPdVi&#10;qjKQIY1WU18oWmQjNkuZsvPTlRbxDfJFWlEKHnrsQZy6MocLTxzE5r6NiBCtEioRrZef9RkxtRkb&#10;gEJHe+Xa1fD29UGbEGT21AFc+9yTQt4t8PX1QmnTxiWNqclIouk0vc6+O51GcqyvkZtyaws83V2w&#10;1sMZ+VVl6JweRXB0hHpKExgWKOV2h7luPXw83PCA08oFgmkTbGxwRTjDUoNkXLeO3TuLZlOXg+ss&#10;syYY/6uDC52mj9HrRo2oI2XC3tRTFAHzCyQoKEhV/l5DRTGKZducnY4is/hslmIcmuhEW125mOBy&#10;CRBacPzQJHaP9mPXVC8unTso5KsRMhWjvCgTNaJNi0vyUSOar0H8IHbpNInpbm2UQGSoFR2iCWl+&#10;m4rzcOH0TtGwNTh+eBQTQ13o7W5VpG1iB3e7YUQ0NYJonvCYUHRuaUZBeSrKq80oqSzE0fO7sWW0&#10;G02DdTjw8B5MHtmK4opcIVk6skWLnjyzD4fFhHUObEJLdwMyClLUQ/bklASEhAYiSPwmPebNX6LO&#10;3NxcjB0aR/dwG/rlxqgTNyIuOlzMowvcvDyUplPmRcpF4UN/NtT6+lqEBgXAxz9IyuqE7/z420hK&#10;iYS/lFkTlsexobjUJs4eOlBhA3l4uOOR16/i+tdfh6doKH/RwDOHZ9HYaEGmaOv45Djs2DsLnxh/&#10;bD+wEyZTtGpkks8RAQl78tmTQqeRYFwaj9ckI2EJnU4/WB+n2ktAE8ttnc7/GklKUKw+oESXFiFE&#10;lWhBdrsU5GWisrQI7aLNqqryUFeSg8HuJkwOtqkh9qMSJLQ1VKKlrQ59/Y04um8M9TWMpGuwZ2YA&#10;p0UzvnLzAmYHe9FcUyXELUEXn6b0tKg+Rb4L0i8Bx+2Lu9EhDTw10IFdE4LRBtlXgEZLqfIHKZqA&#10;NHPrXJ0QHBEAS10xStfnIq8oC2Ub8rGptwnnbuzH4Yuz6BlvwZGTU0jKlMY6OoLObZ2Y2DOGxo5a&#10;1LeJBizJFEee/WJr1fNPfwlurOPe3BCXECZ+rwQn/Ruw5/gUumc2o6qtChmFmaIdJQCg9hNyaPOj&#10;yseIU9b7to9hvQRx20/Ow8WLz1PXIsoUKWS1ajg2hCafsTGM5DOaaZ4/Oi4WZ5+9jsaRdhSU5SJF&#10;ouDWoX60bO/Hpm0dSBQ/vaQoDeaGCrh5u0s5Fh/rLUdAe8LZk8KYzqcx9mnGdb29pD9Qbk6WXR9n&#10;hPH/JDBFEbC3swqZ4pDSdJpzEsRsisnNzoZFyMLukCrxySrLs4V0EjS0NSrtRqJM9DehtSEHnRLR&#10;tjfW4JETozi+ewSnJYI8dXInpsZHcHxPH/r7GlFdUSmarRxVEuk1NBfj8aO7cWKmDwN9LWKaJQIX&#10;U75b/MPSPLMEIRKMiLalKAIKqHXWOFELuSM2MQqJ6RESZZpgSotDU1ctnnh+P978yhPYfXBcfLwR&#10;hEQEwRQXgdaO9WjtqUdWcZr4SfVoaK9VxKN5DAsPRlJyDAqEyJPbh9C3tQ6j422Y2LEZxx+dw2PP&#10;XkRTiwVp4nOFRAbARTSS7pAlKGxo9nkFxkQgPiUeUYlxWOMmUarASK67QZteXiOXD4hJ5/kLyorx&#10;7ntvik+6Dzsf3Iao2Bg4yTEWCewatjQhIibqjkCG5TE+iuN5jNqK4A2jr0Gnqf8aysSuIF4Xy2R/&#10;LImm83NyWg0/H1esdhG/Um5Q1lFcUuLCfwjmp3xbWfIG5pJ5UBQBW2otaKgxIz0zBfW1xYooA0KK&#10;ylKzemLR1lIr5rFRSFYl5GQfHk22ENJSKdFrOiz5KWipL8LhXV24cmI3nnzstJBvGLMzPejuaUOb&#10;BDIl+flKw7Y11OG16/MYaKyXwMR63snRTgwLSUnsiqJ09cyZT0soSy5ECr1WLpQXQZPp4+Mj0XmG&#10;mMqN2PfQKJol2k7MEd/VnIrCsmxsEA2dJv5dWGygpKVgozj1bu7r1DCmjOQEFFXlignfizMXduPB&#10;B7fi53/6DgaHG9E30qKGefVIJG1pKEKYRMB89kytpsvCh/IUNjgbJTQ2Ssy5RMjSOKsdBBxsBPu0&#10;u4ENGR1nwuDpg6ju2Ygf/+XP8OQXn8f4kTmVh5uL6wJhNPE07Amoj2E5tUkkKfkkRpOK0G8P8pm3&#10;0RXQYL4EI2guAwMD1fnoYtBF8vX1VR3zXCd5vfy8rE9CvPhejC9WOS2NlimKgI2WCty6tA+l4n9l&#10;Ziaho9miRr6MjXShUzQG+/H2zQxjXCLJhrpKFQ1XiFasKS6ApYBvt+Xj+cePorG6WPy8Thw+NIEL&#10;5+eFgH0Y7+9BX1+deqpiqSjB7Hg/mqsrUJ6fpR71dXc2YWywHT3tfERnlnOUoiArRQVBFN3gRrBy&#10;eOEkYbj4Z0npsbC0FqK8LAf+kWHqgtOy0uEv/h3vSmd2NYizHpccryo9J1dumIEN2NhagBdeu4p/&#10;/ff/hHffvYHT52cxNLYBgxON6OhtRon4wwmpJvgEukteEjWKOdVl0ARUJpgEEGhzrInBdQ5u1aQi&#10;aGat/qCVpCQG/8elPoZ9jd4B/qiVYOvR5x7D6L5tKJSbZeTYHtS1t0g5rO+W8PnzWjneR65N5W0g&#10;IUHR59QE1CCJ1LNZQ5rx9VWSiuMuSbSF/XIO43n4/4AA66PJwNAQBAZJICflDggOUj7gOlfJR/xt&#10;Tz8PXH7yNMKDlr6+SVEEtJRI1NlUjbn9AyoKZf8ch2ONSgX0SWAwPNitQCJWVxWIRqxTUeuw+HxN&#10;lTkStAiRGiWSrsxCXb0EKq3VqlOZx+ya7EZLdYHV9xMNp7pYJMrlk5D8vBQhczmqy4tUFF1aZEZ2&#10;eqoiH0dFU3SFOALNg6v4hX7+3khJj0JZRSbCI8VXkwZixZCgXGdFscJJvihTDPYfG8LVz8zhxS+e&#10;wjGJdt/+zhMY29GI42encemJnXj9C8fRv60dmfkZCJJI00XuYjaIMW82DEU3Nivc1dsTkaJZHxAf&#10;00goo29HzaTKLRpOp9kjKSkJ8XmixWuKkCf1zReEnNzoB69BQU0DnAwkI+LiI5ZsGzXgyjWOgwDW&#10;Bzui9T4utZnkOl9NoN/NiJeksTfjrFvu46ubtAyhYUGIlhveS+o4MtpfgiYftY/D+r283VCZE4tg&#10;P1ot64hqgqIIONzbKkFCLfaJH8ZnsDSv5vREdNdVK9LwuW2jaL7W5irZLlbBSUt9hTKTJFR2ZiKG&#10;+1tx/egETu4bRUtNAYZ6WzA12oN9071olECGBGT3Cs03/6PeupPKra8pFgJKUCGBDweh5mSmqpE4&#10;6RKlUoyN7gguLnSCXRGfECnRfCb8A6wPwgmaWvUcUggUEOgjDRUl/l0vzl6Zxo0Xj2Pv0XHMndiG&#10;W89dxGNP7MYf/PxN/NGfvIKHn5pBdV2Z3NV+YgqtD9VVp7IhXzYKhQ2ux/atE7+vrLIEI5MbVAM5&#10;IhdBcqx2cmySSU6S2yS+cmJWhkTq/vCQ8+557JQEW+3o2NKCB8QPNRLOfmyhkYBcsrGX5LHmAfgH&#10;uiDFJOZSrkMTUEfqzJ99ndoEa2KuE39v7Trx+9asFfPrqzqx6Ut7SxAXIGQNDvaRm9xLSOat/EIv&#10;d7npPTgShu83W8mnSb+EgCN9bWICxUGvyEJirDj2sbGIj49HqmihouxUFOekSSBSglLRVBZBvkTN&#10;JAlnVDBnZ2JuZgi7RnrwxvUjsj4gEXOzIli5RM98+YikLi/NEo2XI35lAUaGerFzRKK4xET1vJmk&#10;Y99jkmin1AST7VXN+yMgiUANxwanFuLIE14sL9rXxx/RsRGITohCSU0Oxve24sSl7bj9+gnsOrIF&#10;Izva8ODpYTx6fQ7HT01ifLYPDVLegpIC9XqlszQ8CWF0xNlAXOp+QDYwG32dpDH65bsqdAHYiLrB&#10;tQZkB65O0z6hXlLD8hpIBt48I7PjSMlIVs+To6KjEZ8Ug/VdrSroUCbfQDT7dU1ICs/Nc+p8Cc7U&#10;QMvBbh7uM2rABb9Pj36Rfau5T4jHnoLgwABES/vTJfH380ZxbjKiJUCLD/FHbGwYgkM9ERrujdKS&#10;VAQH+KmXwDh6KSjYXwV91Iq0RGwziiIgR6jQLFIjJZqilSbie7p8blshjUGwU5rRMPv18nOyUJyf&#10;J6bSZDXZjXUYH+3Drp39Erw04vRBdsuUK03X2lCM0a4WzIpPVV1ZKlqRsyyUqmiYRGN+KUI6tUxJ&#10;WUgzxUerAuqGXw7aR+GSDcdpIvhCdYDcoWHJJhTUFqFhcy32Prgd0/P9mNjTg8+88QgevXUMfeMt&#10;GJtuw6bOMhSXpSI6PlQi7Fj1xINmlxEvG0VrAEKvc0lhQ2voxnTyotb1XSibalz5z8o1S9/pMJKC&#10;NxL9OP6HvmZCmknMfyha2zbiM9/6giqP2zon5deuFQ1kzHc5UHhuY553A69JEVTKy22WhddqfBTH&#10;NO5zF01G85os5j9WLMWf/fz7yDYnIDPOD7mpgaK04hEovl9sdCiCZMl3kD082IHtrKwS+xkpVh9Q&#10;TGyROVO0T6KQIVaZPxKsqbZEAodS1SHdKlErh+7XSuTLPkJqLRKXvhyfduyaHcPIcJsEIJMqcKmt&#10;LhFiVqNKtB+3ayqLsUuCjbGBZjTXVqBUzkmiEQmxkWpJrRsfE6kQK2kU3fDLQVcMG1BrQ2o/qvrw&#10;iAAUl2eioa0EGzdXoVqiZA5ibe+vkwhZ3IpOC8rW5yCvIAXBcgc7e9D0sAtFiOdEM7lIPHtoAup3&#10;cDXYODGizbdI0EZtzDIpX0kcdZ6bL0yxEdeJJuOMCnwEyHTd8cvIfs2alWjf1o2azlYcf+Ex9OwZ&#10;V4NSPXxFSzq7LMlPg+UwgmkUTRouNdE0ubjUN4BxnyPoetZ1TR/SWSxDQIAvosL90ducj+7uUnRu&#10;SFX+eFigl/iBDN5c1bEuUm5n0fJcZ8c/86coAqanpAoB4pX5ZbRKAnJIVp45C7V1FagUzciBqhVV&#10;pSoKpnmlFrSUl6K/txH1Yp7pFzY1VGB+btK6Pz8HNSXi34mfWF2Zh6EeEq8E/Z0NsJTmID89XWlV&#10;TUAr6cT0f0QCOgIrTDW8nycixARnipaub65UQ90LyzNQZsmFWUxEbGKEmIUwdUfyeEUMgVHj2YOm&#10;V5kpqUyKPREIarKU3DR8+Y8+wMjxA6jubkJyXjqOPXIKppQ4eAcFLPiojBrdbU8NePNwRHNWXi5O&#10;nD6IQrE8CQWpcHd2RaS0SZK4PPTNWAZtcu/AqpUL6xSel41uTyhHBOSxxmOM/9Pk4zq7W6zbaxQB&#10;XdaKmyJ1wtc8+azYRa6NNxSvUd9Y+v9M0+sURcCEWCFBjJhek5i/RJMyvzTDBaKl8rLSUSoajqY2&#10;zzZQtaKkCDW15UJKjhEsEE1nUcOtOjrqMDTSrkxvhZh0vvPRXF0khLRgergXXRI9D3fJMe0VKMgy&#10;q0jXSkAiZgkBTQKKIxLcC/oC10jUSG3mI75IeHQIMnITJQoOU+93eEmwoogkZo0VRAIS/J+jc7KR&#10;1Lo0vnoeLP+lGInHRtfrJElORS6OnH8Q1770IrwC/TExvx05cvNt6mhEWcMGiQ6D4Cv+kG9YsHo9&#10;cnNvp+pWoi+5fd8Mxg5PIaPEjGTxt2MzUkSru9ui5zu7XByBort41qwWkgjstZ2+Nl43r9+qgZce&#10;o+vTCF1X+ua1338vsM4pioCcm4WEoy8WnxCDeJtGYhqDAxKupChLdZHkZXGUNLtbrFFwdZWQUCLc&#10;yqJMVIqPV1trkeAjD3l5eegUYk4OtKK/pxV97Q1q/N9odzsuHZuWKDtbnd9KOMkzJlYRUJtlgmIk&#10;wceCEEE9xhOwg5V3JJ19+24VEsYYbBDaJzKC51OQ/RRjgxsJyMBjtRwfGBaCrJoC7Lt6Dk2i/a+/&#10;dguPvnUb57/yPAYfOoATt8+iX4Kfay/dQt/WLeqGWV+3HuNHZjA6M4oQMePBoaFwZ3eIaA9Gz8Z8&#10;7gYKy0wS6fJrQhkJ5gj2xxiJo9c1jHVmTDMeo8FzkeRLCGgymVTj24PpjEbTkqzDs0hARr1EvoD9&#10;dj2d7dZBCxJ0kIjN4vfxZab6hjr0ttVgqK8V0+M96GitQ40QtqOpHhdPTCMtNXWZfMX8mkQD3mcQ&#10;8lGhK8LRPkI31P2AwojTvhuE0JrHy8tb/M9qbD/6ILbt6cPOC3vQMtSAPRcvYMeJeYzun0RFYxEm&#10;Dkxjy45tSM5Iwu/82e+gfXgzMsXHbu7rQGlFudK46qYxdDhrU6u3dTl0uiqflJPl0GXWhFoO9mTR&#10;0ObYuF/DWH86jWXlkm6FPWmZxiVFEfBOEljBaDItiV0liUiU4IQakmBXCbtgaI6tw/ZTRUuaUSMB&#10;SUtLDZrqLcjKTMdQfwtmJgfVvILNDRblP9aXVOHKmUnRkJlIMFnNbqwyv9G2dav/90kQUF+wsYdf&#10;48///M/V+T+uaAKuWPnAEiIY1wk2mikxASevnMTg3lHMnp1TI3os4po8/8HbGNk7jsOPP4Sbr95G&#10;59Ye8buz8cLXXkbJ+jKUt26AKS3Zeg1yHn1OYz7GvHTwoUHRBLobAXU9adBPo1k17tfr7JJh/XE/&#10;LQmXuk7VY1KbZeF/SFouWRZ9biModyUgh/dYzXOMMsWcMoNmk+aRppMBizU9XpnmdiFeXX2laMNS&#10;IWi2yuA3FX1xHwf6Qh0R0NE+3Sd3v6AoEthIyIq2JwVBc8wO3EDR7IWVZegaGUBIotRhQhQ6ZwbU&#10;+x71G6sRlWJCVXUFIuJD1Lnfe++b+OY3l+LYsWMKR48voqqqStyfSgWuh4rJJhkpJI3RlVhCKiEP&#10;J690ErOu/ThqK0+PAKx1FQIKoZycxI92tmowuhQkoH23DOuO7staQ13qETILecmS7o86D48XN4Zy&#10;VwJatZF1ncO3CXuzya4TTjKZnc4hXGY1BrBaCDjQX4/aSnZCW98xZlcN+wHZET092ImkxMQl57Fi&#10;MT+CwsK2dbQvrBvhKM0IXUn3S0Ajue4HFBKM8qtf/WoJ6Yh/+qd/UkuaTSInJ0eNJ/QMCUBbbxdi&#10;5Mb2C/JF97Z+lNUXI0HMryk1HmGRodaGMpjb5UCzS7Jp82t0ByhseF1WllFfN4nDN/d+9KMfqvGR&#10;6lGiaCz6Z77+EqH7uEuA5Ko69TnPjiKUaDc1M4KUi2aUS1VOQ53yJlZktOXjCPp4ih0BtUnUWEqI&#10;O302Hm+dXDJHCNgsgUlHS4MEIhVqdquqCjNKOSFlY53sa5B1syzL1eBWTsmm/iu+4N///d9bzyca&#10;wnh+CgtKAuoCc7bTYyeOL2yzcvUFOQL3s1Ic7SMcBRr3C4puaDYuZzXV29SCesk0VjyXbLSi6ko1&#10;fCsgyAOWTRaYLfnIripU75WowQpCGh5LGLWp1q4aOt1+n06j8FwEhWXkLKy67Kb4CBQUZIkp9VA+&#10;JqNsX383nJ6tQXZEIPLTIkRRRKKmLBoeXu6LAZyQVxHY0KViD+bJpdaQC+k2clLjUuwIuJQAd27b&#10;g/ut0XJlSQFa2HFdXKzGELIrhhEyX0Jqr7fOcnDt8jG15KgZyqnTDylST0xMGM63eH4KK8ueNDdv&#10;3VqSbr9uBNM0yfQxRnwSBFQm2GCGlyMEoTSSLPn2W2hICLy8feEfEARnT5eFR3ZGzbfcOXW69vtU&#10;mq0cOp2iCWjEWiGFq5h9dnXN9leq5+dePl4ICg1AZlIoyrLjkJPsj9LCJGzvLpZI3A/uQlBqSBKH&#10;oCbkmEFNLCNIOi5VXrJkPet9fO9E76fYCGglEhtdd4cQMTHUcIv7jLAeZ91HH5FdM0W290A4mqa+&#10;ugAFWdSCBWiolqi4okh1wzAgaRUT3d9aK3dXChL47NmWpzFvrlPsG305GEnlKM0exv/eDxz9T5XP&#10;zvQZyaFhv00okvGcNrKxce2PIXheI5hmNLn6GOOxej/FnnwEzSnz87DNgEpC0dR6+7goUxwohOOc&#10;ghxo4C5m2kX8QT47tj5lErLKMRxwSz9ugVhyXr2uo1wN1pV9GkFRBOTDYQ36dNRK6rHYfYDHrl9f&#10;jc2bNyPfXID0pCR0dncjJSUNyWlZ6phEQUJ84uL/ElKQk5GOuLg4ta0IZ1jq9J/97Gd3VJ6CrVPV&#10;4T4HWOKEs7/PsE89aGe6Ie1u4N2r1ymL6VKpEmjobWKVkysGButQVlUOd7elHbxsEN0oxnSCpm2N&#10;kNbD3QOZ6RGICQ9W+ap0u2MJkthROoXzzSyk2eqMQ7RW645pWWe9qJuBdWNXr6rODNtGqDqV/6vt&#10;u7THwjF2oCgCrlix4iMjuSfJYfoniZ/81e86LPhHxmprxVJLcFsvWYF85XDJsUasFnIYKlYTmJqQ&#10;pKW4OHsjJMIdTqvWID7WGjzo4/U6yaPMli3dCGoiR+l8bhob4oPS2kJsGaqHq5tVazg6drlzU/R/&#10;FNFs4PZauTlW8Ppsx2qiLUeWJbDVJ9eXJajezzzlGC51LwP3cZuiCEhxRIC7wTV4DQqvFTvc90nh&#10;Jz/5iVwE72BryL5KloROcwxdCYvbqzl6RGC/7+hxCWZUuj6W5xeCKsg6SStYLeTiPn40hr4PfbVV&#10;sqQcP9+H3fPDap1i9H+MsE8zajN7zcZjOXtWZ9dG/PwvPsTDj+0RAi7uv19QuOTNwi4cnlcTjNen&#10;yMFtG1mWw7Iks4GfaLBPM/5H3/DM396C3EFA47ojPBCzBuu/WmXbXrlk3x14s2Vxqdc/An5KArJy&#10;BJQlFbYcbBd369Zt9R99oYxQ9T59rJWAVnLrNHW3Era8qCXWrXWB07pFTWU9xkpAViq1mBYdJS7k&#10;ZQOP4z59fqPZpFCLUf7sz/5MfQJhjZjzpIggTG3MwJXLh9Wbe15efkvOqcFzO0qnqHW5rm9+872F&#10;tIVrFBiPN0KL/Tr/w0ja/ljjthG8Tt1mvGlVnqxnSaN8ZBO82lucasN22tbEJdtLQNK91GhdJvk4&#10;PuYuUBrQRgyKXtfQJFHbWsPpfbqSbRe6sG1LU/9TxwtZDMfrijMe7+7OPjKPBWIxTZtgakRGlVp4&#10;DP1ifR6jif0//+f/wMPbOiWFTsszm9VHa7je2dmp9lm/weGEzT2lqEoLwf/+b38kQQJnRwhTZHNE&#10;ODa0fTpFaW+5PiMBQ8LCVKey6gO13QhcOrtYxyRa/895qjndru06beZa/U/tv1+Iy8K2kf9bO7Il&#10;jeuSRvnYPqBG+OZwWd5DE35MGAm4QDQDFojE7bsQkNpqSQSr/6eOvzcBqQGteSzu0wSkD8ltLdzv&#10;SANq8Fg6+9rsqm3bPmpBTQAnKW+wvx8iw3zw77/+G/RUF2CtbdiWPheh89JPGYz7VHl0fejrtcFR&#10;QMPIl8PB9Hn0ktdKl0AfZ5/PXWGoN3tQPhIBw9tJtjvT15rWOkz/TWH1Aa2FNVYgG43Q20YwXfXG&#10;yzorSlUW73QBG4swkvGuQcg9QDFua/Lcq4G4f1HTLIJRMUnI/ZyUyM/fAyE+q7B1Yz5un9uDKFPA&#10;sufW/+N56XNxXZXPRkBNQnsiarBeMjJCERoVsvC6JbU3z8NuF18/60giphE6Pw9XZwyONCyU3XjO&#10;JW1my9uYRlEE/M53voMXX3xRNfo777xzBxEI//AYrFh7ZzoRUBHkMF1+7lgSvxZcFHwocLT/qODZ&#10;Z5/9WARUEaqAlUOwYjm3DF+P5ABQgr3+moSfJAHZCMZtgmVwlOboWH2DsCHTM+PF73NCUJAvZgfa&#10;MD21FU4e1sknlwO70YyajbJQTzZNpLbV+tJyhYUFI9DTX5GLn2zgjBGurpxQfB2KSlIQFhqCohwT&#10;yszpCAv3gyk+DDl5iQgN9EZcbKDyUVluQgcd9wJFWpxtbiXA3bDKQdoiHJvg1QJZUeB2iWH7LcEb&#10;AqZznaTU+0hAppOAdyObEWxUXjxnrHey9a8RHBLOKS4Ki/Nw8PwscmtyVEPpytLH6XPYn5dYrgwU&#10;4zbPp9cVEbT2MRyjocnGdZo4np/58xzeom1io/3h5u4qN487YgI9UF9fAq8A63dB7M+lbzj7dFU+&#10;rfls5b/jOmzl46casnIyESJECw4PRExCNMIiAhCbEg9zQZqQLgC9bfn42bcfFE0Zi+KafGSkRiMi&#10;MgQRYQGIjAhcqFfj+Y356etU25IvRVqcbb5Imv+XQAKy0MTSO5bri9t0aF3XuMLX20fN4xwUFa2+&#10;7sNXDsNDfPHkMxfwiz/+JmYP70ZgOF9z5DfSRCOGyF3u6SX+lm2qMrtGpHbUPt4dDSegqOPE7Nlr&#10;NLV9FwISJCDztCfgF79yE6VFGXIOzlolJHVyxTpeo7f1yQWHxGvzSDgqG0FZruz2YL6NouH+6A8u&#10;Iy4mAlFCqsyUSPX5h+zcJBSUpGNgqBF//RevoSgrDPHJsYhPC0dkZBj29+VgsCFNEdC+Du8Gyn0R&#10;8AGPewcZIWPBDtN/ExhN8JKGtGvY1UIgz/BwmHIT1VMUU34BskpzERYVipS8LJzb142ZKw+hsrEC&#10;IcFh8JVGrDLHo7nfgqaWcpS31KpG1STUYMSmG9BRI1Ls73it1UhK+/85OgePN/qO1Jzd1UkI8rSa&#10;Ut2geqnhyIe0B8W4bdSES7SRgOVIjAnHtl3dKK0zIyU1AoVCOmrByKhg8Q3DYWkoRfWGApiSwpFb&#10;lozsgiTUWTJRXZWErMyoJQRcOLe0k3KfZPmxu2HSR7McphvxwAonh+m/CZaYYBbatq4q0laZBP25&#10;tPJSDE9vQW17EfrndyC5rBjHbp3C049fwIGntuPS7WuYu7FHzHGo+FV+iIgIRUFFESKyM1E3MorM&#10;rBT1Nr+bxyq4OFsjSmNlGvNV5BdQ2AWzsF/AJyVc8r/25DRi4XhZN2oz/ufRaw+prh99Q9j/935B&#10;4VJbEVoKanTruhX6WBI/KioSKTkZiIkMRmpaGJ64MoBKSy4io4MRHBqEzGwTsnNikZgUg+HWIoxN&#10;1SPfHIe0jGTk5JoWXlbi+Tg/jvXczJNp1ryteVrTKPdBwAccpP3fwf0QkOTjHCZJ5jx0bKxCzWg5&#10;0qsaUbNtG559+Rwe/tIzeOunL+Bv/u5P8MLXn0VGXox6ZzhUKtRffJ2C9bU48vln8Pl3nsTZawdQ&#10;VZOpHsIbG98+3/shIP93vwTUJlyTMDwiCMli/jw8rMOd7P97v6Cwsal5VhueUzNfI/kI5k8CJSaE&#10;iMYLFEShpb4Q/+1vf4LE5BjZDsfEvlEM95QiMiZMIduchacvbMVjZ3djfLIeiYnxqj7sy2xPdp1G&#10;uScBH3BZ2vF8N/g1OI6GPy6UCbY1tiacgo0IJB8RGxuFkzdOICs2FKb0eJSUl2PLRA86ZhsxfPEc&#10;zp8/jdc//xSunNuH//rffoqUgkSER/khJyseeyea8OCjR/Dk1Qn8/AfP4/hDO5GRnS4NsmiKF8qg&#10;8xdQi1A4OtgvKFA95WDF6srn8n4JSOi8iLDAYBRnJyApKXbBpH8cqPLZym5MZ772hODL8OmJkTg4&#10;2oD0jAT4B3oiwhQOX4lyo6MjhHDRsFRm4/ypbYiOCUas7IuLj8SWplL8+z//Ln76w1elHUzwEN+a&#10;dWM8t75WY57cpnyyQcgqB2m/Ae6HgO5eniiXCLG6IFPMljMCff0QEumDwIwkHJibxLfev4IDZ/rx&#10;kw+fwZFL0+if2oya9QUS3YVjZHwQuw5MYeueKbzw+fN4+ok5HLlyHI+/KibQwxAh6zLo/AVGAvI9&#10;CFYqCUfoTmH1X0OlG6HPo7d5rH7HwiTEiwqVRhYtsxwBMzIy7np+QpXPsG08nuU35s98g/x9kC9+&#10;dFJiDHwDfNSL8xwhnZKTIkGHCUlp0WhvXI/y2myBWUxyAtKzElBanIbCwhTEJsRIVBwMD/Ff71U2&#10;gvLJEvATxpIgxADdeGwcjm3LqDGrO5J+DP0pTs/Boe6JqQkwV2dgYtcW7J8fxfj+AZx/dB69m0vE&#10;wU7Cxl7OA9iI9378Ek5cfwjvia944JGdaG2oRX5xopzP8cACDQqXuu+Njbh23QMLAQKdci6NZDOu&#10;a/A6mI+6gcQ/ferxQ7h8cQQWS8kdBFTXvdZNDaM3pjuCKp/t5lU3kS1d3bzKL7NuM++y8lykifXg&#10;tMV8XOjr76tmHeO0a+GmSNUNE2UKRXJ2KhLSEsSXjpLo2ITqkjj0brKgdL0ZkYl8rzwKUdEhYkEW&#10;R0KrfCR/HYRoUBQBW1tbMT8/fwcB0g/m3JF2L8RPxzlM/zhYjoDKiZaLY4NHR0ejlHMKFmchPDxM&#10;NJe7eimHEwSlZqbi0Kl9OHr5ODpnGtEzWI9v/+r76Brrw9xYMzZPt2H2+CCOXb+MwcPz+MO/fxcH&#10;X3wER64fRnFpjnoXQpPDUTkoXPIYjgfk+D0XV6svxzKyfNyvK1wdK2mrVlufVOjzENzmTAM8V/Pm&#10;Kvzt338o2sdryTGEMmOGYVR3A4WdwjpvR+A+5h0U6KFIFhPpj+CQADXjAR/N0V+21BUiJSsOCYnR&#10;aGkqQkZmHLKKcpFVEI/KwjRk5ydjbLxRlECY+i/96872Ypw7vhWBIdY5tR3lTfkP0YAPOEj7OFiO&#10;gAQrzd3ZBWHRaajemI3Wjg3wUuTzRF9fFXykQk1JkejvbUW9VCBnZ60vLsDmsR4c37cJF/b1oqSj&#10;Ebu3t+Da89cw+NAkZmdb8Y+/fht//ftXcPrCDLIyE+GydnkfjKLXNVF1MMHOYd03yEbWfhG1pfYX&#10;jeB/eA6a75BAP4nI5QZbd+fz3Y+ChfLZtKCCrRx6OJbaLwTh5JKpmSnIKcpRs90Gh/ipuW2oxQf4&#10;DZnpJmSVZyM1J16sRwY2NJvF185V0yXHxoUjvygD8eIyxJqiEB4Zirz0OASF+SFCXAk10NWQJ8vA&#10;F+wp/yEEdIv2lOVv/nzYnoAsuAYvwM/DGw01SSiwVCM/34SYxGS887k51HS0odZixjMvHkBKYpho&#10;xgDEi4MdJ6YhmfMIrl+Pwb5CbKzPRXZ1Dbaf3YPdJzrw4/efRu1AG575yhto6qpSGpBajNpWNRzN&#10;GBtTlcFagdrc6mFYhH4WS99QzbNnS3dIJkl38eDjQi9k5qWrx4QkqZMQX326y/ZVJP1fbdYIXRfq&#10;PLayGc9N0esLxzkAyxYdGQRTQrQEGwHIyzQhWTRedEwoYuKjUdNapr71cvWleZhLshBdkIBMcyba&#10;BterCTxDQnyRlhSFVJpmk7g/Um7OH8ivi1Ib6pvPCN6cFEVA+k32jR/eGnpH2keBVw1J6Hjf/eKu&#10;BJSGcPf2Q2pZBUIjo9RYOb/YCPTNH8ZDL76O2rEtiC9KkwoKULN2qncZfH2Uf5NeUYHNm6uRW56H&#10;we29OL6/Ez/9/Ayufu4shvcP4uvffgGDE3XqP2x8nacjAmpyOOoYXvifXboG/+cuPmxBZRZK6ixS&#10;NvEZRRsx34DAQOSUFMIkvlZObqo6Vj3qspn4T4qAvFl4DUH+nkhPDoOlNAWmjGQE+Xqr7hfO9J8q&#10;ZTDJMjcjHmFREaLxTBjrWY/MHJP6gE9ySqyaCzIrJxZJqdHqcxd8NszuMQ5icERAgrKsBvRIcHaY&#10;/pGw8v67cByBBNSmY7HhrYVnA8TEmxAaZfNX4sKQWpqPzX3NOHLmCHaffQgVHRsRkxqOsJhwdadG&#10;x4cjLS1e/MVc9PaW4eTT5zEgJnnswWmsb2xAx0QvhsZaMXtkG8rKspSJZz66whbKIuu6I5XaQ++/&#10;X/A/JBnnQ+RNESgNVpSfhizxpVw9rVPf8hl2SlqUcvj5iTD+Z2R0C5747BU0NJWK0ljUisuBomfr&#10;57ZxaewSCQkNkLqJkCg3FTXK9/UWrRaAsLAg8Qv9xRT7K1+Qk0xGRIRIfYolETIWlWQiJTUOqaIt&#10;E1NN6vNnJCzn4+asX8v5fhqU/xATbMTwh+MO0+8H9yIgPx6dkMpO0jD4BzmjYnorerdLpHv9QXz4&#10;R2/gxd99HzsHKsUhLsH6hkrkVZpRuLEMRRss+NYffxUNXeuxb0h8v4kKVG2sR89IIxLMZkRkpiFC&#10;/Jq1NrJpOCKgcf/9wElA8nl4uIlWicU6N2fVbeHp5YkI8aH4ea+g4CC4unkICcUHdObsq/JfIWBM&#10;bAyGp7qwf18bugablOVylIcGhdrN0T4jeEyoRL+JseHY1NcKk9yoMWJNAgJ8UFaSqoIRfnyHkTdn&#10;O2WkztlOeWNs66lFzYYcOT5M+XuRpghpC2sAo9vKEbiP8h9OQMIalHx0bbiEgLZCEyQf4ePjhsmj&#10;22HJjEVBdT7qumrx3gfXsPPsGM7c3IexA9vRNVAnGqMS4/t7sftIH/K7G1DUUornXz6H2nITNrTV&#10;oLy6HJGJIYiPC5EKjIWTkEMFEDbfzxFoVij2FXsv8DMRW7Z3IDErBcHS4EkpCQhLikGq+H8hEsXz&#10;28ORQjT6gpyB1JyZDDdvTxRaytHXWSX/d0OAdyB6dw0tBDyO8iEWyme7ee33630+vu7quXlScixy&#10;CzPV95TjBSZJs1SKOQ72lbr2UNqa2pmugJrb0NcX6amhYpqTESMRcEhIECIjIxCVmqiO0Xnq5ZLA&#10;R0BxSEC/Sr870n4bWI6AXGfFe7l7IC8/E01DbWga7kbbjnEcfvFxnLyyEz/8++/gsS9dx5UXj6Bn&#10;cgAto5uwd24SX//gNnomOjEkEe8L33oaBYVmNfzJ091bNA5nffdEfEK8+kqQs5BA52mPj0NAFUCI&#10;FmluzEf5BtHMXY3Y0FCGaPG1ghNiEBIRjODwIPWNEH5eIiEpVJEsPz8fOflmle7r5YH6xvVimmPV&#10;wAuaZpbHUX73Uz7WY0SUPyKTxdwn0NeLVsOtMrLFJciIQ7wpVPaHwCfAWxFQmedwDtkKRbBo6t/7&#10;8QvYNdqCRFM4IiUYqbMUwBQZjkAx37xeR3lqUBxrwHV2258Qim8UOkxfDvcKQhgt+kllNPa1Y8ez&#10;J9FcU4eBBwdx5Z2H8Ll3nsDXpXK27d2Ch77+Ji6+fA2Hrj+Cxz9/AU997RE8+/5X8LlXLsjd7ScB&#10;jBv8wjwQFhyKjAIzsnNzJLBJhJOLx5J8jWUhKPZpdwM/iJiWnIAjN87DsrEUJR01iBXtV1ZehIlT&#10;O2BKMiE9O119EragtBAvvvWk0jK8Ts6wxUG1nHW+Y3pUzF+gSieBHJWNoCgS2IIT3sicbJxL3RHt&#10;5emrtBkJVVycKgFPMto2VEhAkYp6S5ZotFDEx8eqbyWz/FHRYp4lMq6uykFaVjjGukvxL//255ge&#10;a0RmeiKKsk3ILM5AgPjc+uZQMORJcB/lI5vgzwYFI+eBpcOzyh5YfY8Bq4tIO5DqMN0R7AloBCt+&#10;nasnisvX4/UPb2D6/BkM7u1G18RmbJkfx+PPPoa/+vUf4+UvX8SOg7vx8OUTeOGzF/Cn//THeOuD&#10;N7B/thf9O9qx3hKPzKwkJIbEou/BCRRuKEdVY436LMNyxGPax9GAhQUZ2DyyBZHZ/FpnJbqmuxEn&#10;2qZCovEN3S0YmekV591bETAuWRqzohC+ogEDIgPhLlEpAxT/EH94hPnDx9s6zS/P66iMBEW/BMRt&#10;EkC9GGQgwmrZx7rkI02TuAOFFjN++fsvoHdzETaWxCMpidMYB0mELnlLMBInZEwQbZmYGIGaxhIh&#10;Yyjmp7oxMtiAlo0F2DLZjKqWEkSLKSbJ9ItIKm9bnlYsQ8DMlNwl2wRHNm9Ytxohdun2sKz9BCJn&#10;G9LT0+9JQDcXZ2Slp6JuaifOvvEIHr55GN0T3dh9bge++bVnce7Fc2gZ6cDWc0dw9cVHMT6/G3/9&#10;n76Md1+cR0N/nWjEncgXjZeRZRIf0ISWrlb1pXMORdck+6QISLIkx0UiOjNDytSOnIIkVDXnIUwa&#10;sLi4AKdFg4+O1mJgtAfhMZFwFU3H73Gs9fHErAQeKcU5MBeZhJw+aCyIQ25l4ULXD8tinx9xv+Vj&#10;XQZJABEuAUShJR/behvxwe8+BrM5Celi6jOyJNCLDlOfrohOi0d2QYoEfiFISE9GmaUI/+kvXkZO&#10;TgqqN5SgujgLrZsb4C7l53kd5acgWplyBwG9Ype+Plm8chWuugYsSbsbWuWOcpT+cbAcAWlW2BHt&#10;I9FYZW42EvJy0NJUi559E9jUZkFlzXpcfPo0Jk7vwO7zM7j24kV85XuvAv/6D9g/34eJPZ04cHwY&#10;MckB4vN5qDlw6PhvHNiEytoiuEjDMo+VQgDtfyrQlNGhl7SVtjvYWK7loLS1aAN+9oEzHqQVZqhu&#10;jzxOQllTIiY/TbScCQHid1aJX+jqx08xWMcI0gcMEo3HL3zy2xx8wkIsp/WMoPA4a3kXr4Np9qNh&#10;2NUSFBGENNHOsWkJqKzKQ0N3DYoKU5FlyVOdyhwnmC6+Ib8en5WXqcYF/v73zuEbX30cVaWpQtQ4&#10;hMSEICkuQn2hgOXX5VRlsNum3EHA+N7YhfWuVb/BINMHHKQZsDLo3qOs70VA35AIiX5TkVdtQdvR&#10;/Wib7MHk4Wk8uL0J/X0WtG6tlWU7fvCfvoIvSSV99kcv4fqTc3j2lSkM9NUhMT0e/KQDP53A+Qr5&#10;dR9XVtI6V1vD3ZuAbEhOPmQsnz34CVN2ILO7w8vPHb1bN2F4zzS6RjYg2N8fIaJZ+O3fxBghYG8z&#10;mjtL5RqXPyfLRhI62mcExVG6I/AGiRT/jv2lQaLdsguyUNdQqWb159fl+cFGdtUES6BE4sWJNu/e&#10;sl6i3yBsqkhCSV6ykDIbpvgYRWbtHiyL5TSgX3KgWj4aeP9abzmsFhLe7bnwmkxpPAfpGiSgIgLv&#10;moWG550kJBQCKu0QFKQ+MZvV0o3pM6cxfWM/ausL0d7TgpbOjRjcM4onv3kDf/n//RzvvHIO3/2v&#10;v4tjh3tQ31qJIPFt+DK2fuLBO3atuBELea21OdG2fHXlWbetBOQATGrPu/W3qfILCdlvx6cd7WLq&#10;U/OSEBsTh8iUMGzq2AhPX0/1TTh+zoqfbVjOrBILdeJgnxEU+7IT3NaTEy2k8XxO66yjiJISxdxn&#10;orCyGLGpcYgQwo0PN6C2pljNKRifGKW+T/fi1V3oH6iXtFA1Gik9K111x3h43tlJzvMbtS63KQ6D&#10;kGEn9zvSPi4uhUQ7TF/AXTTlXQkoGoAXyTstNToSJVv2obx/FFdfuYKGjUXonOrH3/z0aTQNduOh&#10;N6/gvbePounEQfzob/8Iu+da0N1eBw9fDzi72r2QZGsYaz7LE3C1k/U7IXxC0NDXgVbRvnr/AgyN&#10;zHKW19Wo4WMp5jTc/PIL6mPY9SO9SBFfih29ZVVFqGmwgB9aVCbb/nwfERRH6cRy/i0j3UDRgoXF&#10;+dg0uBGp4vOZUmNw9Ow4KtfnqY9k8zMX8ckxqCwUoualIK/A+kISFQLHD7Ira+Gctuu/A5JOcUjA&#10;TxpugrtFyW4bPRym25vgBTLatkkaNlSgxzrkN29C9dbNGOm34MFd7cjOi8G2vQ0o2WhBcWEeKmpL&#10;cPThHfj2n30PdW3N6Oiuhr9EnP5+1m/8LpfHcvDx81UV6CzmOiYlBoeffxb8mDT32ZOZ6yTgWi93&#10;uLiuQlp+Lo5fPYj1G3LRvb1V/MEo9Y05T1+fhWe9Op/fBBS9rm8g643FpdxcOs2uTlmGgOAA5BTm&#10;IjM7HTWWbAn2UpCWbEJ0UqxyF/hx7iRxYSJN0epVWEc3jPG8XLf3Oyl3EHDzGpcl258kno5afqxg&#10;9zvdd6Qt0YB2hdfQJOTIjbzqWgwd2Y3yslxkpMUhw5yCitJk9Ex3o66iEDU1NajpG0bzoU4UmqtF&#10;A3601wjtQdH/55CjB2xRqf05XTz80DtQgfCoCLiIduDThvD4SPWJ0+ySbEQkRqKi0eLw0ZoijI0o&#10;9wvmz49dU3Sa6npZbZ2nhUSwLm1l5/QktuMITjbOAQWmzCSER0bg/MPdyM2IAl9I5+sHsYnRcg0Z&#10;SBRC+slx2h+1dxsU4eTcTDeSTx9H+b+iAZfiAXwxINahb7hqhTPyvrlxYft+CEiwwp1cXBEaFYOI&#10;jFTUliUiwNcXfnIXF24oRsPmLuwZ3oi+xlocfGQebwtqtozAe5kXve8XFEfphC43wSFJe09vx45L&#10;x+Dh5S3BUyB83fzh6b0OdbVV8A6MQmfnBvWwn4MM2L3CBjOeQ8NRXo7AUeG6fAszFSgC2shoO06n&#10;L9kW8Ft2KTHRctNEIlqCEi9vfhuOH8pZh7UCFzdX1TnN969VZ7f8506/VdJtBOT2Qt7yf25TfgsE&#10;XIS/4PWoFASo7cW379xWrEToUNgdJvhuIJGoCalF6NNxnWP0+O6Eu48f0sxZSDInq4v+JIR56qUj&#10;GEnj5LUa/ftHkdtQJ5FiPNY3FiLdkgOfQE/4CBmLqgrRPNWkCMgPFdKX4qhp/peNp89zP8Lvn+gy&#10;UIxlItS5RKPeQUI7sD4jIiUiFheF9Um/jml6cCmhnqrI+fT2RxF9/G+VgPZYaVhfJ9AEpLCvTl+o&#10;BkWvs3KWxRp+wFpI6SGV6WINXPgfvtB+r4a4G3T+FM7rt9x+RuyJqSlIqq+BOTsWGwY2YfDkBPpP&#10;zqBDApjO6X7kWCzqhtFl40wIHm5OiDJFYK3t/QpNRGMedwNFm2+KfRk56RDFmKbzWPzS0eLbfnxa&#10;Yjz2DhgDDgfrsfFxi+WXNModBHzzzTfxi1/8Qi1fffVVvPHGG2rJbSN02i9/+Uu1pHDJue64fO+9&#10;99R/X3nlFbVtBNO5/N73vqeWv/71r9Xy3/7t39TyG9/4hloqAtoKSs3Gzwyw8BSdzqWqNJtTrStQ&#10;rdsqXxPRfp3HcYJKnqOtrQ0vv/yytXIISTt+/MRCHgv5CKzbix3RFJaNorePHz+ultwmAdkN47zW&#10;HSHJ8ahrKEeppQZNQ13YOLJVGiZYiGfVLNqZDwuPRMeWUjz01OOYnO1T/9f5qwks5RhCr2vR6TpN&#10;1wNFl1Fv8zoYcfNYdV2G/xLGQbbG/VorO9rHc9+8dXthW4F1x3LY/qe7rCj3pQFbWpaf3ZQfY+Hy&#10;6aefxq5duxaWDz74oEq/2/n1sfbpFH1e3fjGCwrwD1pM58Xxwu5CQI0FX8gGHqcJaExXUGk2c2PM&#10;R2Ddvv8nIRokPglGc+bjH6pGdLMx2ND6ptDgy0uu7t7Ibq5AaUMRoqkJhYT2eerJLR1BHauvzba0&#10;rxN1XYZ6W7LPDnfs1+fW+2R7yU0sMM6mqm8u/T/K/1Mm2BFUYTVsF+Joe5WNcAuwVaiCJqcd+N+F&#10;MWq2cy7sl/9xrmgeo8+zkK+AHbkUY3S3LOjka0dfls6cbEi04tq7vPBkBadH80de83psn2mGR3So&#10;g2OWB4VLVXZZruJ3fblPyq7rSx+rod9nsQYQd+433ij2N7Q9dL4aRs3JvClWdfOpfCq/JfmUgJ/K&#10;b1U+JeCn8luVTwn4qfxW5VMCfiq/VfmUgJ/Kb1U+JeCn8luVTwn4qfxW5VMCfiq/VfmUgJ/Kb1U+&#10;JeCn8luVTwn4qfxWZYWlNBvmrHTUVZrRXZuP2vICdFTlo721Fr1N1Tg6N4aW6nx0tDeirbkW87sH&#10;ce7QJM7MT2B6uBWD7bVoaSjC7GQXdo83o6e5Eod29+L5Y7sxPtiJyZFOjA+1YnK8F6PdlehpqEBj&#10;dRE6miyoKsnCY3OD+NL1aUwON2DfzAi6Ourk+Da0t1SrAqpXMD8m+OCccLTvo0K/i8t1LrXwgbwj&#10;cFyfGhi7xkVNMml8MK+PeeCBBxbWOSLmxfe/iM7hbXB2c0H/gZ1w8/VeOE7D+D/7NCO06MGk5kIz&#10;/vzD03hofydMiRHISI6Bu4+XmvGKc/l5errBy9sdrm5OasmJkThFHP/Lff4+3vD1sr5srsFr4eBZ&#10;DpXTaRzTaDxGQ1+33tayoretBi1VBagpz8PMQAtqK4ow1VohxKmQ3T9Fq6UAQ521aG6sRmdbI3bP&#10;9GLnTDdmpjoxM9KEntYqdNaWyP/yMTtaLSTrxsn9U5ie7sLYQBsO7ZvAaH8zGupK0Nnaiq62KiFg&#10;saAELbVVqC9Nw9GpblyeqcCJfWM4ODOE1joL2psaVAHtifBJ4+PkcT8E5NCjzu0jePzVW3BZZ/1q&#10;kj0B7ZFoisYTbz8Dv3VCgNW2sgkx7Y+zJ5t9Gv+jxdl5rZoqrbS8HPXlSdi8sRh5aSFobMpBfEQg&#10;/Lw94ebuDE6QzuNIPr4a6inE9PDygJOQkG/y8YYi2Yyk0tCDaI1pvH7jNsGbQa9rWXF6Xy8GRItp&#10;qS7Nwc7JXvRVV6CitBIDbfVCvCqMdtXgysWd+MJTZ3Bwdhh9rTXYP0sSbkZzTZH677/927+qZXdz&#10;DS6c2odJIaClSrTjVC9qq0tRWlqCsd4W2V+B0rwcZGenIz0pATnpSehtbUBfWxMayknOYtGubepc&#10;jghwLxiF220d7QvrWm7dvrWwrf93v1hCQMM6G8jZNuKaJHBevQaB4aI5vAPgEWydcFyTiA2k1zV+&#10;8MMfoGukXr0zwa+5U9a6OKsX3zV4nJF0eqnX9bYWajJOLtS/dQBV5hj85S+exPa2UmQlhsGcFIFA&#10;0bL8MA8naKIm5JcySUgKpwdRS9FwxlcdSCBNOOvHtZcSjVhOExI8j5YVvUKW8aEu2yYwNdqJicEO&#10;tNZblDluEA14dc8AXjktx/zN+9g90S0asRlz093oby7FuGg3e+lsLBFTPYI9uwewc6ofV87MYbC7&#10;WTRtOQryM9HbXqdMsDkzAUlSOSkJJqTHJ4mGLEZvSxV6O2owM96jzmVs+CXbfDfB2UnBeIw99DH8&#10;WjmHpPPijdAVYqwgR+exh5bk9DQ0NTfDXUwVZ6za2NWIvh3b4LbOU+XL87VO9SDFnH1X7Ufk5uYq&#10;cmtt6eiY5XA3Av7yl7/A5OQQTuwZwkx/NVKi/JASG4LgAD8UmjMUATkZZWJCEJITg+Hp4y7bfti8&#10;uROf/exn1Y2licd6ZNna2603tR6RzX26HklWvuxvT0LWm35BScuKPvH1+rrqbZvAV7/0mmiiWrQ1&#10;VKOppkIImI/B4SbgZ2/gly+cxqXDY9g3MYj9Mz04NN0nx1ZjrL8Fw71NosWqhaC9GOmpwsmjE5gT&#10;/665rhLDXS1yvgrUF+ejtCQHY4N1GOmg+c1W5CMJ00wxSE9IQkNlDjqFhD09Vq2sG/znP/+52v7g&#10;+x+oi+Dk35yDmBM5qtcCbUQzgv8zbhuJR1BTaV+NS2NF3QtaVrss3s2U0cNT+MGvfg+u7lIullMa&#10;rm/PsJoTZuXKlXeQxR4r1yyaa0f7l4P9ObV4eVi1GeWDdy+pZWKIB+pq8uAnJAkM9IOfvzuCQ/2R&#10;mRWOTZYcePi4CXmc1ediaX41kTTpdD1p349lJRyZXV1f9ulaVpSU5uHU0VnMT/bguAQPQz0tuHJk&#10;FzrENxwb7cZwdy0u7WrE7dlRHJXg46krx3Dh0BSuXTmMw7sG0NVSI+SqFB/QjNrKEhRlp6K8IBvZ&#10;mUnITk9BjZjg2oo8hbbGWhyaGkBjc4mctwZNlaVISUkQ3ycGibEkYoIQMl5MvxlNjRZVQGOjEySS&#10;i4s7vIJ9UVRTDJ9Abzi7eyzsI5lURayTdU8vePKFbw9fePp6wNczQO52V/i6+8Gfn2sNtk6Hy7f5&#10;+VkHV09OieuqiGOfrz20qMYX0oSawvHO738P/+Pf/ht2nppTZdDHklBGctwNNLOagEYSGteN5liv&#10;620NLT4e3gjy90K2ORyxKSb8+p//HE1ViajNjhKt7abmcQnx9cU7bz2t2sVkMkk9uas5czhxE0nG&#10;m5PXw7rVBNLl47oj4i1AbjzWgd7mi1BcallRUZInAUM/bj92BBMSfY6NDGDfbD9mpwcxOtyF9984&#10;hXOTfRjqoo9WjXMnZrF/fhzHj83izWfO4ZpEu83i382MtGGw04K+vlqMtbegpjINVeUp4j82yH+r&#10;USuar7enCdNCwIuHpzEiZniyrw61omEzhaxJpgSkigZME58wLSkeddWVqoC6ERcgptdVtF9KbhIa&#10;u+uwYWMVfMVcUBMu0XJSaXGpSaisL0eZaN+mjmpM7O7Hl7/3HDr6GzC5YxDr6wpRbDFjy2gXOnob&#10;kVeUBT9OrCN3vqo4J7u8DdDC1ydXO63CL//uL/Dh//5TXPnMFQTERcHF9j6JkRQaRtLYE4fQDess&#10;NxF9yZVr7wxE7gajCeZ7xvTrnjjXi6zsZPWxGYu0S1iwPzw5MWdkEAL8AzC6dSMKMmLh5+epImFG&#10;x5y2hLOysiwkGefhYdn0Z2yZrvxeqWvexNwmWD+0Snqb/9XXpKFlhaWyCJ0ShOyf6cLMzADOHxvF&#10;cF8jJsUH6xHSTYy1ij9YJX5hM6aH2jEz1oG3v3gDzz57GpePz+D5K/PYJcf2t1fKshuP7duFubFx&#10;XNozg8MTHZgTn7KkIF/8pEqcOTyBpy4dwruvPIIvP3Mceyba0C7RcEV+IvJzktTHZMzZmUhNjEdW&#10;aqIqoH3Dc9oIXzEZtRJ9j+7uQ5uQsLq+Uhxm67S2ERERalZRPyFlYlYC2uRa5i7P4dj5HTh36ywu&#10;PnsUR64cxJ6HxnD1xlHsOz2FizePY7OQcr1E6mlZSQgO45eWPBWpCfsyEFr4rbjZUwdw8qWrov3+&#10;CcMn98DV2fqBGkfkIO5FQD1Z0qFLx+C0ZsWCRuQ+3ZBc6oa1/z+hheehCfXw4vsl1i4TLmlaqY2i&#10;k2NV9MvPcrHLhfuN0FrPqOWYp9F90WUidBrB/+j/kaC67ni8lhV1tUUY6WvF6FAPbj5+WiLXDrS1&#10;VGOXRK7TY12YHunA5GCTMrWDLXXYMzOIxy7swYUTU2hvqMf8zl4JRMQH7LH22/3i20/hkjTqG8+d&#10;xku3TuD4zk7sm2zHm7eP48krh/DF167h2pmd+P77j2FuvA8DzbXoaapCU7kZ5qxsFS1rv5BibHRl&#10;fsXv4wxMjR0N6B6TvOe2oFkCoWQJaNKyk1C/pRWllWacvnIEsweHsVPchhPXDuK4kPDSrQdx5vF5&#10;XH/pPF75yqO4fPsYDl+YwYPnZzA9PyFasgaFxRmiKZLENAcqbcjZSt28PFRkaiyLlrnbjyItPwUT&#10;c8PSkOIrrbNNGumAFPcCG4svOZW11mNgelS5AvQJzUWFaj/PS5CQVTXVWN+zSTW09i2N0KLJoclK&#10;GMnBb7qRgIyASUqt0YyBh14nIXWaPi+hj9dLfX69X0PXHde1rNg1NShmsERFvRXFeSgtyka9+HK7&#10;hzrFVO7ERSHanESyTdX5aKmTqHe4Dbunp3DuoERUE11C1ioJGqqxf64FXzt9Dq/flEY9OIEP33sc&#10;337tAq6fO4wXTo3hhev7ceOx03j99hl88LWbuHJ0Bn/y1Udw49QuHJXGOzTcjnoxlXViqmvL2Vd1&#10;pwZUJlY0UrQQMKMgDX3iJuy/tAPnnz2BF7/4OI48PI3Xvv4CXv7Oc3j0xmHsOTOBJz57Fqeui796&#10;cTd++Kefxc03zgkJj+CNbz6Bb/70c3joygG88sVrGD0wiCMX96K5az3yynOQnp+jTDK/LcLJGZUp&#10;kvx1WbSwITi7PedSMZLEnhAaNKmO+vYIXpurtx+2iZvj5OWuiGYP1oFejs6PigtRpKbhiDVFLpyH&#10;WlULG9sRGXQ59X6ShgRydCyhj1XTatjtI/T/lvs/wXqja8O8tKxg90ijRKoNVaWoLM5BQV4aKoty&#10;UCfbDBp2jXSjXUzTsPhv7Y2VODQ5IBHuNKZ6WnHmxG60NTViVqLax090Yb/ctV8U8/zG7f345Q+/&#10;iP/5X97HM2em8PzxaVw+uhP93Q04uqsHr4lGevLMPtwWTfrGzSO4eXk/5nf1oUci7/ryPFhKStBo&#10;WeoDav+OlUSTEhzpj7ahTXjlW7dw/XOPYO9ZIfK5/Zg5uwOXRcNdEG339gcv4tVvPCGE24+v/+QF&#10;Id9FvPSlx2V5ARPzgzj19AmcfnQOn/3cVcydmsIzX3gCT791DdsPD6KluxGtPRtQXJKL+JRoBIYG&#10;qnmjNQm1sMEZhJBUulGN0KTQ6/pFcCI4OFg1DGfl55LEaWhvRMX6UpUPz6u0oAOoxnR3hkegu/hm&#10;wXhgnfNCXkYCLqeNfhPc7Xy8Lkf71fVLuXmTcb+WFXz81SMBQV1VPkZ7W1BgzhYSCnKyRBuaUV1V&#10;ggYhaFeb+ImjrehrLcVwZwUGW2txbN8YWkVrvf7kMVybbcHPX34E//1nr+Ab334OP/r51/CNt27g&#10;kRPT+Ovvv4QbJ3eKWe9TZn3fVA92jXVjpLMefZ116G5rFFM/gqnxFtRV5sNSWSD+YL4qoCYgwcok&#10;XOUiGLUePjePX/zd+/jiB8/i8s1DOPHoPA5dPoCD52bx+HOncEk041vfvYWHJP3w+X145Il5XL35&#10;IB5+QogqWvfyc8fw5IsncfnZA7j9pSdxXI4785jcHJK2saUcjVs2oKKuDObiLITxYzgSMbt7ey0h&#10;ICtWazWukxwsY3ZeLiybW9U2b5514p/6hAbBzc9bHdvV1wYXz3UIDApEdnEqfPy8EBwRJg20DhVi&#10;ZfQcLGw8V1/xb4X8i2krVYc3G5TbOl+aUK6ThFr0TWutN6tPp2FPkvsFCbTc/7nPmA99P/qaTKMV&#10;4ZQfNNNaVjQ1WNDSWIKZgTY01FShurJcAoIsZKenoqKkCHnZKaIJK5VJHuuqwURnA548PYum2mJU&#10;lqTiwr4R1FjKcfXouJzub3HxzG7M7xnA4X3TqjN6eLAV7z51AmOy7OtpxGBfn4qM25tEy9XkoU3y&#10;n5+bxJE9ozgixzc0VEnQkoWK0jxVQHWny4XxYvidXGq/+MQg9E1txvmHD+AnP/8Cvvqj5/H+77yK&#10;z33taZy9tkv8uV7sODCMg6J9f++/fgUvfPlxXHvuUbQL2Xv7N2D/4X5snxvFhRcewlOvXRYCv4Br&#10;r1/F6etHhcgncevVC+ga3YiukVZs6qhDYZUZiRKpB4SFqG9l8PGUFk9O8SaVGhlvWiCil7f4Q2JC&#10;19dXq6CIBKAvx8YhQXgMGyQ6NgahEcGYP3kEJa011tn5JfKdODavyKQbtbq9BWPn5JgNFiuhDaQz&#10;gmk8r5GADGiYvzavmjh66Qg8j3Fb9bXa8uD/9H95PuNxBF0Rpqt83a3Plflkheeg9mOguISAzUKA&#10;kUG5QIl4+3s6kZeVLhFoEnIy0xQJi4UMYwMdGO9tE21Xif7WZuwfG8Szx2dxjOb04h5MD7bjL7/7&#10;Mub3tWFqpFci5X4c3DeISQlghrrq8cq1ebQ2FqGlqQLVFRXo6WwWc16LBksFjuwfR2N9uUTh7Nwe&#10;xEBbDVqbalBTVawKyK8V8YJYgS4ebvAL9sbQZBte+toz+PxXb+NP/ttX8Mf/4xv46Z+9iS9996aY&#10;1L3Yf2ISVQ1F2LKtB/MX5nDmqXk8+pkz2LDRghjx6dJzkzA804nRnZvRN7YJU/t68cb3n8H7P38L&#10;X/nhi3j0tbN47PXL2LJ3ALvFNO88NIRNog1jUoRMUoF6igxKQEiwmrRnlTjzgUFBKK1Zj+KqQlRY&#10;1os/573QSGw8Ltm4TOOSRAxJiEJ0UgRqOjcgNDtT1uMxcfYI9l8+g3AhdXmtBTMPHYaXBDgrXK2f&#10;v1pobNHImnyc3JLkY8MbCai1n4be1ufQsCcdb3z6ekzX+7ikNtNp2jIZ/0fw+nRErZ+IcJ1LfSNo&#10;WTE50o6W+hKM9zWjv6sOWWkpqgM527YsLkjB+blxIUux6q7hAIO5iR6c292L8/MjeOvMjGiwMZw6&#10;sR+//tW7uH5mEnuGmjHYWaseuXW3SeQ82oHWmlIV4FRVFKiO5vraCtGweaiU9ZryAvR3NonG7Edf&#10;RyeolYcHrY8HSUBWGD+mYhazPL5nBE+9eh5f/v3P4fYbj+DtHzyLz/3oM3hYgo7Dp3dhZn4rxnb2&#10;idaSYKa9BIM7t+DwpRlce+kEatpy0TvWjPL6Ihw6tU008XoUlWRgYqobO+U6Ln3mHC6IFnzwwjQO&#10;iZbff2IXLov/uHWyHwWVRQiMCFXdPTSpWkiCgPBQ1e8Vl5yEnslRlIjL4uItZkiO09EzSRIdF6vM&#10;KNd1IyoySJqHNBTPu8rV6rNNH9+Jv/uXX+HF999CXHwM3JzXIkN8c/6H/6dGUT6ikE1FqaKFq5rq&#10;lZYhsbVo4i0He/JoaALqG8iI5QhIshmPI/T/jXktIeC4aKh6IdeI+CRnDu8WDZiGLEF6ehKystMk&#10;8i3GyaEOjA03Y2iwCSf29OP4/CT2TfTh5acOYbq7Fjev7cbcvn68/fYVfONZ8auODKJPzHVjTZGY&#10;dQsuH5lRfmSJOUX5eO2NVagsyFYjbywlZlTIenVptpCvAR3NFjTXlmL/zhFVwLVyx/DCYk0R2ETy&#10;Hx/C13//Jm6/eBSPvngCL3zpKp7/3Bl844PnceXGITx4dh9mdnagSsxm/2gXqkXz8tts7UMbsWFz&#10;o5yjGplyU/UNt6oPWkclRqK5uw4Nfetx5PJu8QeP4sz1eYzv7MXk3i0oXJ+FvMJc8BNaoZGhStMY&#10;CciKfUCcflYszc/WfTNo2dKOQH9fpSmXCyI02BhszMysLGXKs8qL4OXkIgR2xqPPXsOJN54UbXgO&#10;KdIWrkGLw54ImnnO6UxExEYjp7xY6in2Dh+QYD5cKksihHV1E03obM1fk8QIEpwzpWqy6XRFOrs0&#10;DX0eHsPrNqYZwf9qWVFfkIpeCTAYiPAZcFZaEtIEJB+JODbYiLraSpQW5AgJ+zAlQcS1Q7uxa98w&#10;5kUznDvYi1eunMT504dUZNveV4/XbuzBQFeLkJcf2KtAgwQVk6Jhu8XPYVcOH9uVmjPR0VSrtB8J&#10;WG8pUKNg+jsb5bhadDbXqAI6ubvCL8JfTGAj+mc7cfPzN/DjX30VX/r+03jle9ckyn0UX/7gCVx9&#10;+iCuP3McI0fHsGe2Axv76zB3ehJvffsWKjrWo617owRBm3Hq7BTMJdkos2QjtygD+WUliEyMkgZO&#10;xsaOWjxy4yQmDw6jd7gd7f0bUVRVgLikOPXYjjPIqznyDATkLFbKt5GGDQ0PQ66QoFJcCFeD5lsO&#10;/J9uYMJVTJR/ggmZ6VlYx2+KrHWWclfj4jOn0LatDVc+ewXlbRsRIceExESh/dCsemqTnp2Fqy9d&#10;R1iiCcHiErAsWrTmYVk0GWkOdWDg4eGKcH6dydZRrAmiSCTgktuaPCw30/SxBE2rXifhqOU5b7Tx&#10;GA19Li0rqiTSHehqgqU4D73S+DS7qWmJyBQ/sKQgD1cPTYnpzJf1HPQIqXbODGGPBB6XTu7HUH8L&#10;PvjCIxLVNuOoRMSXhYDzo72Y7mnCgDjvVcU5EmxUo7a6QI2Gqa/Mw0nRLD1CrmExuR0SQVMLshuI&#10;xKsoSIc5JxXVJfnobLEORnBio4ijvnnrRtFUFkzuHMSFp47huz9/Ez/7T1/A5959BD/768/j6ZdP&#10;YUYCoc6hDWjbUo8NrdUYmenB7IFBtEkAVNVciZ3HtqN32wakpCSixJKDzaPtaGi1ICc/G8nJyais&#10;r8Dk/DY8/cJFbJdIvamrFrESKHDWeH5I0F9ISFNHP1ALo2I+NeFUtknpMegWzX3sxnkVrFADssFZ&#10;6fbkcwRqDRXZSgNWixuy9+QhuLg5ifl1QkNbPczlZuy7cBx9cuPXcCDw1i50jw/DvL4M+47MIjg6&#10;VIgZpkyzFt3wJIMmoIbat26VENDLShwbYagheZPpchkJyJtGmXk5Vqcb93NdE9dIQOMxhJYVxUKS&#10;vq5mFOdnqg5omkqSL1MaqbK0CHUVOWI2K1FdU4kOiV5nxvpw6cmDmN85hP27hjEswclwbwvK87PQ&#10;UVWCttoaVJitvl1+TiZKS/NFAxajRyqwX8i4b6wRrdUlklcpBntF84qPONzXgMH+TtTXlKNE/MRK&#10;0YqdQlAKL8JT7tYoaeANm6qQXZiMnh2bse/iTsxdmMG5Zx7E8+9cweyxSZy8MoeBiQ4h2UacefSA&#10;BCJlKKhKx57j09h/cidG9/YiIT0ebR0bJEItxzaJvJvlRgmJDFbf641JjcbgbB8On9+Do6Ip9x4b&#10;V89Pw6PDhXz+cPWyPiMmCbXQT+LTGTdvN/l/PB5+8RqeeOcZbNs7Iw1p7TrRDUnfjObRmEaS6nUj&#10;UlNTRZvvl+g6Ch5Oa5GQK+3T1oKGoR5xHaLgFxgA30BfRCfEwSRKY52T9dz8yqfRBBsbnVhCPhtc&#10;3UiyRVNJsrAM9kGIOla0pjGQsd9vhKO8NLSsKBECVpbmSbAhZMnLRF52EszZ6aovsKKkALvF5A61&#10;1omWKpUotkZ8s3FcPboHsxOjauDqicMTaK2rE7+tEkXi45VXFKOo2Iz2ljrVj9ghjnH/QIf4mB3Y&#10;PduL5roadIimaWssxrj4lXO7+nFINOrQQBcaJDAhARslgh22jTMkAdngnuLn0GTSp6tvKUNiWgy2&#10;TQ1heGoQnQNN6J3djHM3T4jJahBNZEJRWSG6e5sxvbMb23YMoX+sBy29DeIvuSBcgoYkMau+vp7Y&#10;uHGjitjYQcwvmPcP9mPLVC82b2nC1vHNQgSTaEAfIZi76sdifxzvcC0kFdNHd03CyVMCD9kfFhaK&#10;D3/wdWwU31lpAhvhdGOxo9hINg3jBxLZcDdeehRPfvsd0dDSRhuqUbO5FXVdDSiVmyd/fTmqRCmc&#10;vHYGubmpSM1JVw3L8y9HQEeEsCcPt3WkSnDd/jhjFxGhjyFUe9n8PmNe/L/xHFpW1Il2ys9MwqAE&#10;AEX5VhNYXlygNGKdaKSqonTRUrViUusxNdiG0QExW5Yi1Faa0TckplQ0SF9XI/ZM9OKwRMsToiFP&#10;npjGzUdOYlju1p2TXWiUKLtX/l8jwQ47mBtrijEz3IRJ8bP2z/SKCR/AdH8T2qqKlU/ITvGdE/2q&#10;gEqNi5YgPHzckWlOVgRMy0lEkZikUjnXgZNTOHfjAA6dm0VrTymGJ9tRsSEPtd2VGNwxik29TZjY&#10;NYomCTaCQv2kwpzUQE0PvgvhJdrL3RkR0f4wxYWipq5EziM+7PRmNG5tRFZZNqLjw8TMuqnP3/N7&#10;b0YCslJd/byRJVF+YW0ZKls3KG0UGhYsxBOtJMc6iUkjUWkaSS7+R5k8SdOEswf/9+DZw9h781F0&#10;jfYgMS8LKULE7A0VGJofQ434q/niIiVIe5WJC8WPGGoNuxwBNTGMoEazTyPo19kTyLhu3FZRuI2w&#10;qr1s6UYYj+dxWlZMiemrLMqCOTVFIlEhR32p+HsFQsQUZY75nNgiZKuRqHKouxNd7Y3io5mVxvvq&#10;S+fUY7uexnIJYqpw+8pBPPn4IVwTUzg1MaBG1bxw4xhaxecrLcqTiJiP+HJw7ego/vxrj2O0rx2d&#10;QuD2plJFyJ4mC4qz88C+yS4hLEVpEAF9knXqUwzBSM2Ogik5ApFx4SisKsLY7na8+/4NHD+/EyOi&#10;lZPS45ArgU2FlHlciFQiPmh2cZqY5k5FQHd3D4SEBCI+IRYJEgWXS5C0fbYbrR3lOHx0O+ZPbsdj&#10;r17A2EwfCguzEZccqRpYdZMIOVgeLWzspLRUNA90ws3FCcExkYhPSlxWy2no6JjnWrrPOvzKy88X&#10;Dz//sLgWU5g7sQ/xyUnq0wj0P7fKzRSZae3SYWNqQmjyGR/FMZ3E1I3Pdf5P16smB6HLwHR++Wit&#10;EFAfZ3z+q4+n/xgUJH6xnI91w0EbHFPJdf0/gi7KwnlsdahlRYOY36dEjTPizcpMFF+sVRq/Fh2t&#10;9bBUFCiz29ZiwVBfq2inElSV54tW5PNaM87vGUJxXjoOzvZIkNGK126dwZOPncbl84fUeMLxoXZp&#10;0P1CaprnTNGeQrJ2C546MqoCGI665pjDEdF+zU0VonXzVD8jR8Swj5BivBBWHH0w3p3smomOiUBn&#10;3wYcPTOFiZ2bkZQSKZoxAaVCvK7+TWKmChGRHIXwmEBkiXuQIL4Te+ajIiNgFpdj8+gm3JRGvnRl&#10;Hw4eHcYLr4mDP9iBzeKT9g41Y3SqE2nZiWrUsOrNXyeNZyuLFja4uaQIocGBSvOREFrT3Q3GY9go&#10;el0Tk+Z4y65pHLwmJDxxCBdeehxHnzqPovUVWMvGX2MlriaDJp89AXkMy8tjqNFoLgkOPDWaTkJf&#10;G10eanoONdP7eF38P90VblPr6W2WlZqU63RH2D6qI9rTRUhJeGKNu9cSjaplBckx0VePmZEO1fXC&#10;LhA++RgbbcWu2QlFvnEhybgQs7auHL3d4gg31EtgkodR8bFyzKlCqEnRWuXoaq3B1GQ3Hrl4EMeO&#10;zqCnuwlfeuspIVO+BBgWiXgL1ND8Cok6K0uLVXQ90Nek8mwQzWuRc1qEeHwak5YYrwqoK0VDmTS5&#10;ECIgKBBxSdHiG6ZgU3cN0tITlakMCgtCSkaK0haqcsQ38/b3hr9/ECIiQ1C3sQIdgxswMlKPf/rX&#10;v8X//udf4vK1eew90I+pna3YMrxR/KtymItzERYdJJXJx0dCfrnjdTm0KI0iFao0giy5T5PJEbHY&#10;Z2jVctZt/l+TiNv8DzVG/eaNcm1R+Mw335DAqhcWUQDVXc2K7JpwXPJzY04SpBgJSGhReUiZdPk0&#10;SD4jIQh9bXR3FJEMHcv8v1GTEtSSREhEOIJDfODt46o0d2BgoFIQfBTn5OqFRgket2wsUGk6Ty0r&#10;+jqEWBV5mBjtRHW5dThWU3U5jp0YQ1NDJUaGutHb1SJasVGZ51qJYBsbqzHYXq0ClHzxQQ7uHpGo&#10;tgDdHdVoq6lCX3sJDu6ZQGd7HR45sVNps3IJdvgIjia9UrRokTkbtTX5omWtfl9TfY16/JeZmqiC&#10;ID4GpOhKcQS+F0JyhIeHoKQsHfkSIfMi9R3Iu5QVre9O/8BoVDcU49j5Ebz/e7clap7FsSs78M63&#10;r2HfoRGcv7ITz79+DPOH+1G9qVwIYBLiyp0rRF5uPCAbW5MoXXwyagrdYJpkmnyKDHIeno/n0GlG&#10;8L9s+ANn9+L6a09iY+cmuU7ROOKzRifGyrr1ux2aaOucVsLNYykBl5hgG1nsCciOaI6WNu7T+fMa&#10;1ABfW/1pH0//l2DQxj5EDt3nS00JEkf4eoYKGenahAsx+ejNaq0Cgz0RE8IBsEJAZ2seWlZwhArH&#10;BPZIBFpenoP8vDQUqPc50jEqWrFOzGGNkKZBtB+1IQOTTiHkaFedOjYrLR6VElgcFt/rpcuHcEa0&#10;YZf4cHza0dvdiDOHJlApBOTjNz5XLjCnoVy2a6skEm6pUl09HIvIR4AcCV1kzhEipqpBqRRjo9tj&#10;jdz5vMjgkABk5SQjVoIIdedJpfHCOYSc294SvERFh6C4MhvjO9rw1e/dxLGLuzCxtxcnH96D19+6&#10;hldfO4Nf/+tP8MGPn8DmwRqkpJnkbraaEdX5fA8CEhX1taiuSEFkZKTa1qRasWolHjBoPWpxvW4E&#10;zTIb1sfXD9Xt9SiqzIXbOmcM75vCgcun4CFlya9Y1IAa9gNS7QlovBkIJ+cVyM4Ihr+b+Guyj+Qi&#10;uE8/5eDNzUeEJAs1Nmf151ecnMX0r5PycwCrm483fMTEhvp6I8jbTcrtpkajB/gI/FzgIecIFB+R&#10;w/vDI0LUUH+O4mFeWlbMTvSoEdH1EmhkpachMTYesbGxiI+Pl4AgBeXiu1WVF6O4yKy6WKrEnJIg&#10;JQVmpak4aIDv/x4TM3Hh0KhErwNCKPpzmWitK0W9aE1q1XLxNUuLikWjdkrw0aoi71T2N4rGoylO&#10;TTQpArIPMskUj4SY+yCggCqddyi7Bvi82NfP+ra/p9xt7BOLigmVAET8veEacea34uSjk3jm9ROY&#10;3NeJPUe34eiprfj8uzfw5DMPo6N3IxpaNiAjJwPuUqF8HGXvUKtGkqUWNjYbnXf38fMPiXaz+lm6&#10;0Uk2RTghl9X8WtNdPa0DCwgST12P/IfETUpKQmBEMCwtGxEjvpq7hxO6D++A61ox6XIsG1ATzUg6&#10;IxG18Jy6LBr8PIS7aC8nZ7sxjCSclEOVX3xAEpDpLBu/2B4SGoiQ1Hh4y01NX9rfxw2FmSZEB/si&#10;JzUBfv4eiIz2R3ioN7KzIhEa6K9GW/NFdxKRS/XesSgHLSsGOlvV8KiSokzRQtb3dNNTEpGdEq20&#10;GIdkUTsVswsgPUH5bhyoQHPJbpsa0WR93R0S9Xaju6sW5yXCHZIghma2qiQFLXVFaBGSzopz39ss&#10;0W0XZz0oVmRT7wQLuE7Csx8uKT5GboBImOKjVQF1wzuCHinDu5RLmtqk5Hj1ccCg0ABkimtR3lwu&#10;PlQXpvb1Y3x3Lx69dQwXb8yJ9utRT1fmDm0Vfy9boupQ8DP6MVIePvFYK2aPLyXRfBrz1NtadIPr&#10;RmQD+/gGSuNa/SemcameIduOYVl1EMLzMU2bcQY7cQkxcBaCBPoF4DNfeQUje6YU+TyC/EUTSRRp&#10;y9Mexlczteg8NXQ+jsDyGDuf6duqepZ1XoMGXwrjdB2Bgb5IMYWgSAK/Z5++pPojC+MDpP38UZZl&#10;gik6FMGhPjAF+8OXz63lmgg+BtSyoru1QTRZCtKSUtSrkfS9qOEqhZDsr+NLQjST9XwSIpFxlUTC&#10;TKMGZJTMDuuaKmlkiWSHBpsl+JhCS2ON6sJpFrNeJea2rqYITZZiXDg+BktVCfq7qtXbb5yKIj4m&#10;0roUAirINgkYG3tvAhK6UnRgQp+Evo2PryfSM+PR0FyGurZSNEmexZYC1LZKIDXahI2bq7ChdT0q&#10;qnIQERUEnwBOQ8FRJW4Sacu5nRYDDkfQcsc7vrKvWW62OgkYtDOuIkLxqfRNwmVaVqZ6XBccHqo0&#10;OG8+1dAS6Lh5OGPm6AHkiS/+2gdfRIy4OUUVZsQXp6prXZKfDboceqmF2oyk4/80sYxQpHOQvgDb&#10;/3Q9ExwQ7CKRMrUo67m1Lh/nT/SirCIZ68uSkSeKKjTAS/xAL3X9LnLN9Cf5P2KJBiQRMlPSRBOR&#10;ECZrBJoUL42Xop5oFBRlobWpXiLfWpRWFqt+QGo9dpk0N1pw7fweFBRLeocQUEwxH6lVi8arEk3J&#10;/a0S4Q6IP0NtyrGB1eIvcmxgegq1bcwCAWn2len/iAS0h64sNioHD6RkJKOgNBstmy3Y0FSOwvIM&#10;lFlykZYTh3AxzzTbrJCFiFDIYa/1jKCZomnWYiQBwfxJ3k0SvJ184Qa6R7agfmsHtowPom5zM/zE&#10;BPGVURLDQ4jJR2psJBKTZebn/0OjwmFeX4jth3bIvnVwc3JGZftGddxaFydlbpeF+JtcauF5eV0L&#10;hLKDkYD6OPulXidYT9rqsGfAWawETbqz+Ke+JJtcA8HrY3m51MfrJaFlBRs8Kd4kflcskvg2ms0X&#10;oxkmCvKy1Bg+DkbQptgikXBxcbby7egTjg13oVY044QEIjNTI2oUdXOlEK2uGA2iRQc761AnzjNf&#10;bOptqUCnmGCeO4kvpCstSLO7SECTDRRHJLgb9AUSTm7SeF5iysKC1aO7+BTJIyESAaG+kk4/x1o5&#10;WnvqCrI/pzaV6vxy5xtHRGviaQJwnU57TcMGbB7pwubJPsyc2o+u0S2olCAuNSsJNZvWwyTX7uXv&#10;g1AJWCLio+AjjVZdxy9mOiE1LwPb5rdj+/4peIpG9o8KQ2pOpmpMdivpPO8GLZpA/OwWr8Ne46lr&#10;stUXh5NxadxP6P0aup50vRH2xziCkYhaVnBWAvpiRGKCEED8DyspY1QkStIVmNPF37MO06fJLSrO&#10;Qkm5+FdiXhls1FQVoEoCibr6atXlwoiXI2lm1dRsnZifGRKCFqFOyDra3Y6W2hyr3yf5WGElH0FC&#10;alCMRPhYoMYS0tDpZ6BCbcc71BjVklyM+oxPCAjdYEaoYwRadIMbCcilGiMoFb39+B7c+uALmD26&#10;D8efPI++mUHZfk8NsTr86tPYe24OSWJl4uXGZ98lnfuNXS0Y2jGKge2DcPZlUOUJT758L+dT5bXl&#10;eTdo0SRi2Y2E0uuOoAljn6a1qT2MdcZt3c1kfxzBumc7aFmRmJioGp4945oEepvgdBmpEqkSfFeE&#10;/h/NNKNVDlag/5eXlSrLYtVFw3dK+Cy5rakafa11GBUt0CNBCUe61ElU3N9Si4piMb8S6dnnqWCy&#10;BiD3E4R8VBgrwtH+5bpHHEGLo3dyCfpdRLX4wwceOoiOsS784V/9CE9/4QquvvUCGrc0o7qvA8O7&#10;tqJjayfaJnqRXpiFBnFXTl8/jjRzNnY8fBQp6cnKLKshUEJ8Yx6a8ISxHEzXognEMmsi6TRH0PuN&#10;x2nNtRyMdai3WV6SjdpRn0+DRNay4g4C2EATkSi+YFaqBCeiFWmarS+Mx6gAgqbYaqYTlGbsaq5R&#10;fYac2LIgL0f2S4RcWYBO8Q3rairUex7lJUn4/AuHYSnNQ6KYfZNUrDW/RR/Q6v/dXxR8L+gLdrTv&#10;NxEjAVesfGAJEYzrrHiOFwyJDMeW2UFs3TWOzpE2FJVm4cHLD+Ebf/wjzBwcxvypA6hqtiCvxIyO&#10;iT5Em6KQIXUUlRgHP3EfNBGMeWjoNPtgSIv+ryagEawbvbSHPXH0f1h3a4SQJBeJyahc1yn9U7WU&#10;4+kucLkcebUsS0CSgOaYhFOjpIWMNNcJTFcmOtY6fJ/7RBs2V4sGtJRidLgDRWaz7fQfX5g/RV/c&#10;x4G+2PvZp/rrbNrtfqDFngjGdUL38fmEBMAvNBzde8fFN+yHt5cLqnrqJdKtRYwpHA1yg0ZLfY/s&#10;34r8DY3q3Pzo9ze/+c0F3L59G8eOHcPR44uoqqpSqKysXFgnGbXwmvR1LZBINLNyO8Q1Yf+e0Yfj&#10;CCGnde6ibUm0NarjWO0X8D/6OEKTi+fWabxWktO4nyAhdT50f7TclYBWWM2x6qNzYDapBdOS2Jmc&#10;o8wsA5R6zpZlsUbKHJRKf5Cd2eXiJzaKo91YXeHA/C7mp0HhBemlERT/oMA70o3QF38/+4zkuh9o&#10;MZLNCM71p9fZ4DQ77I7JLDQjRtyZSqmDgGB/hMVFYmp+Ev2TW5AhfjZfgF/nKr6ezYQbz2kPml1C&#10;az+9zXUtxjLra1ZwdlLPyvlEg89zWT6ShE9i/Pxd4CNRrZfAXwIl+mx8Ps1Oef6XJDaOCTTWpzEf&#10;lkOvG8HjtRgISHO4GI06IsSdsAYs5hxGw3miAUtw6NAcLBKU8K03RsjF5ixUW8pVZr/zk5/gs688&#10;hdPHD6ltLdZzRSImNsJw7qVzw/DL4JRf/d2vFtIIXrBx2x73s//jQAsrWWvBB0U7qS+9yzrl2++/&#10;r/ZrsOH4nNc7PBgBQb6osJixsXcjOkb70NCzSZGCx+jj9XmN60YwXZPPPl2L1noax48fV2V0FwKN&#10;jw3B19dKLvaB+vv7IjbCFx1FAShMDkV8ZCg+88wRVBaniSa0vlZJrcbzcEmNZtSeRlALak3LemYa&#10;l6obS/6rxUBAku1OX2xx2xGsfXgF5jzUl5vBt+sqSkrR3VWvImGOqqkpzUZlgXVgwbff+woahIyX&#10;LzyE1k3WIfevvPLKwrns86OwsR0RRl+YTjPuM8K43xHsj79faFGNb/MDdePbk8EINt4qaRhvTz94&#10;erCD1g2e/l5Y5Wx9MmLUfMudU8Po96ky2GA0wUbyESSCqxDO09cbDaVxSI3xgIeXO0LDQhDg74rs&#10;hABU5SZiY00hasqikRHB93ud1GujJBuJpTqnbUTT59QguTRJuW0kIH1Hmn2ua7ER0NrwJoHuElk0&#10;kXeSkMdYj7P6g+yq4SM7ko4DVFtqK1Eg/iG7aArMKehtrFBvwfHxHI8Z721FtgQyCQkRC/ktnnNx&#10;nWLf8MvBEaF0miMYj7sf6G4bva3FaPY0UfS63rZPI8G8/Wyvbco230gz7jdCn1+D5NLr3G/cNkKL&#10;kXwa6umMkM6TrxlQs7lbB3QEBPogMMhfPU8n+KiNTzOss6VaZ6WgG8ER3qwPTTqeU68TRq3IOtOm&#10;2wgtK/SYLoKkW3gkZkNcXJxaKmLI0v6YzKw8QQ7KLbVob+9AWrqQLt+MUvF18gvLkV9SIdFwGapr&#10;68RfTEFHVw+Sk1OXnMMRmC/FvvIUVtNUWS/8fmAkEh8JGfdpUhnTloO+swktSiPI9lo5B0Fy6WM4&#10;j2FFRY40rPdCmoaOIu3TdQM5r12HrDzxvZP84SokYZr9sQQb21G6loU01pmqN6mHNdZ1LtW1C0F0&#10;/ehj1HHc1v+3gzpe/r9at4P8b7ky8jjeLMY0LStE+KMwOjq6sH5PrHWQ9gmiuNg2NYeh0B8btsrX&#10;5o1pCxVuf6wRtv9xfWFWUDEhXGpJSI4Ss7IG8XEeWCekMf5fNwi1hjFdgwR01GgkFaPT1585ifYN&#10;OQgNsU5r6+jY5RpdC9cV0QxQZHBavBGNdcH9On1Z2OqE/9HDtxzu13ny/LYl93Fdi7S1tcEpExMT&#10;S0iwHDZ9oc+2vnJJ+ieJ9evXqzLxdcFY0bqr5IJWyTrBtOXBSmCj6HX+T3yRBY1p3acrXedB8G42&#10;5rNKKotYvYqaTcyJHE+fRv+P0tFbIabM27YFNR5O52uE1pT2sCeW3vbwdMMLb5zHX/3RV1FZaV4w&#10;a8b/Gv9jn6aFndd6m8dpgmlyaLIsB14rr9nRPs6Qz6DGPl0RzS6NMJZTi7T1YqN/5StfWVhfDu4x&#10;4bIUZ1fW487GLdl3B15qxIqSUMf77oGSkhJVQFZQpcU6K9SSSlsOcnFtbR0w5xUsfFKA//3Vr36F&#10;9yUqPX7shDovRRNJ/5ckNeZDrBDiOTvzzX/rudV+2/8orFSSg6I0l7N1LKARPIag3JRGWylpRqEm&#10;pIvT1ta2cNyBA/OoL4jHv/5/f4mCgnQ1hMmRyTae35imhdfF66B87nOfs27brsF4vD04Kodi3V4L&#10;L09ftc3/kXQUEvAHP/jBkv8ZsWBtbG2m8jSUhyJtvdjo9zLBPuXeDtPvCk3AteKMv9ly5/5lUFRk&#10;/fgNC1xpqVGFzs0xq21ilWzrC1PQF8590hiqkm3HcF3LSmo//s9wPMFjtDlR/7WBAzNdnK3OunGf&#10;Fv6HTwOMos9tTxg68fS3qFGMwn3sZGaDaTLxVYOu7gIcHKmFxVIAXwkYNMnUeQznJbjP6GdpUdcm&#10;10uxyI28Rm4ovl1HbW4kLdeto56t21yPjApTFoGW4fgxa/cN/6ePuRdoNbRl0RaE+XNbi7T1YqOP&#10;jIwsrDtCSEvYHWn9X9t6R9ongcLCQlVAXYGKNDayEB+VgAsR7EckILFuLc2nlUw6TQvXNaEYXRpJ&#10;Z2xgDTUfjM0s6nPpffq//B+HsyfGmfDQVC9evnke8RKl2hOahCXpeDzXjfu1qGszXq/AkTtA7c1O&#10;aSdb2Qiel+VTZbZtG5cKhvLfAVvdOtqnRdp6sdE/UhDyH4wFDSiF1UTShWelOHR+BXofK0mD5CNU&#10;A2ki2uDoHPcDLXqbTxK41HnqdEdwZKYJ7ec5uaxCYrJ1tv+E9Ai88tgBpIRJkGNHQCO4T12rTYtq&#10;WbjBbHVoT0YNPtmICAtEeCjfArS+eqmvw8PDXZGTx/A6CZaV38BLSoiDu5vPHWWzz8c+by3S1ivw&#10;4osvYteuXfif//N/3kEE4gFBzNF4h/vuB/KDH9nWj9q2iSFbGnFR4G/Y/sd//EdVQEeFvxsBVb+T&#10;rfIINjYfOfkGBiAsLEx9UmtBG36CBDTCSDBHpDGm6UbW/iOXnGG1sWm9NLQLwv388c///iuEBQYu&#10;HOsISoOJBtbbWtS2QQupa7bXSmtXqn6/kNAI1ScZFRUuZLM+pvPw8ESoEDMqMgh5WTGIjPBDVHQQ&#10;egerEBEZiOhwHwT6WzurWQbt990LWqStFxt9OQ3onuPpMF3DK9nxfvnBatuSxGOaXjJNE5DrfyHQ&#10;+witAe+XJGwcVgCnBVsgnxM/vueJ1LRkNG7pxtSRcUTGRy7cwfo4wtE5NVgG+kLGNC3GNG3aFhpB&#10;NbTjcxv9OH0zsByrndwRGxMgJHRWGidAiFFdmYnMnFRFUPuy8n+8oezTtaib11CHxnVNRL5QX1ZW&#10;jPjYUHiH+iDTnIWw8ABEx0YiPTNOvWYZawrH3tkyDLaXID07Hj39DUhNj1HlCwnyVnN225t2fV3G&#10;bbUu+WqRtl5s9KGhoYV1I2I6Yh2ma3CiREfpvwnMthE11i4AVq6xghfXVUfo2nXwcHFDSEgkIsUk&#10;eAf4K4J5eKxBQ0OJRGqfw6VnTmNg5yD8xax5eLqrz1d5yDqfgbqucdzRSy1LsOLuRkB24pN0zJPb&#10;PJc6310ISGgS6obif7z9g/AHf/iOmrGKmpLndBb/08llnYqEOWpZD3Xn8fq/9ufW4mifI/Dcf/6N&#10;HagtS0FEaCCy06KQnBKF+MQI1NSVikJIg6UyDt967zTSU2Pkpo5HQXEssjNjJbqegTkl2aG2Xw5a&#10;pK0XG/3j+4DWbplPEkYfUDWk7W5d2LY17Op1Yu5E08Xnp6FnbAxRyUnIqCxEoJiMmMgotHaux/D2&#10;Nmwa34rC4gK4uniikF/pTE7B+I5WlG8oRdXm5oUGNUI3LrEcAXmcKoed6aE24P+0q6DPYzyG/9W+&#10;o94OdXfGUHPunWS2HaNxL1OnRW9rN0aXwVgWnis0NBT5mak4dnwA6bkmZGSkoTgvWcwvTW4YMsqy&#10;cPj0MEqrEpFTkoaSnBSkmiLx4Ye3kBwbh6gI6+TkS85tazflPnHJdNu2FmnrxUb/TYIQj+xPVgsu&#10;McH6QmRdQVWklSCqEX080dDXgvIiM7b1VWLumUvY0NGKP/3PL2FwrA9dw824/Htvo7u7FuEx4er9&#10;1ooNVWr4U1F1ESZ39sJPzsHOX/WijYGMukJXCuF1RRJaHI2i5n8ckUZDa1Wuay2n83N3DYKlNk/c&#10;h8Wgxvjf+4UWWhAVhEn5rbBG7frG0KAGTEyKRrZot4TEEKSZAvHGzQcRGxeOyKgQxCbGoNiSi+z0&#10;RKQnhuHla0MozOOrl9Ewc3ByhnWuGZ5r8dwsuzVf69Katmw3zPDw8MK6Rt7VgjvSHMGvwN9h+seF&#10;7oZRDbUMAbXvExARhvWVRUjKSULjVBfyN7Vg38PH8NJP3sLeq4/g/d99B/+Iv8d3f+9rcjcHq7f0&#10;/cICECWV2js1gA9++QZG9o/hrbcfQ0i4tzKNmhCsSGueyxOQ5TC+dK4bdTkYCUiQgNRCzM/JyVmI&#10;EIHIaD/ZvtPnu19oYZeUPeEcldHP30/qJRBp6clygwYjWoj17//2P7ChvhSBQb4wJcdJkPozmOLj&#10;pHwxSEuLUxML/Muv/wpbN9WifH2yCmAclZd5G/PnuhZp68VG/3+yG4bEI+EU6TQZpMFsDc8ug7zq&#10;QhSZ4xEZG4yI1DTs3TmCrT2tWN/RjK4Dfbh04TCOnj+I73z+Cbz0pacQERuBjMxErC/NxO2Lc3j2&#10;9iV88YO38I33TmLbZAt8/KzvMiyQUMqwmv2HOn+BFs7RzNmfFo61VfLd/CF7AhLa5Dqv80BMiC8K&#10;spMlCr2zw/l+oUXdMHb77PPmUw/OJpEk9Tc/VKmmMQmNiERotL8aI2iKj4UpIR7/8i9/i5iUSPXF&#10;TVNcBNIykvHFZ3YLUX+N4gKTIipH+NxBQmdr3eltY/1JWy82+v/6X/9rYZ2Iqbt78PEfiX/4h39Q&#10;BbwrAZ3WIjopCpx7OlSiXXd3N/FLglBozkZaagoGhipw7cPP4avfexxnDgxi03AL5vYPSuXFoGBD&#10;Bc4cmcPs1BR2PziJr//0M/i9X30XNz53UsxO2H0TkBpQDzeiH2XUnuq/xoawYTkC0m+MiI9AgGgj&#10;c1aibDvuL2TQY+xycQQtjvYR9vnzJfrQIH801BUjKJjfV/ZReYRGmRCTHIq4DE5YEI+rj2xGclYK&#10;cs0p4gtmivlNwfriNLmhk0QBRIgWDb6vYESLtPVio9trwLUmpyXb98QqB2kfE0uCEDuw8tiIbLTA&#10;+EwUWfLVvCT0QejLePl6Ilwc54S0ZDQf7MG2Pb04KpruyNk53HhiElnZKShdn4rGtgZMzvXg8dun&#10;cevtJ/E3f/IWRnZOoqW9CAGBd2o1I7QY93t6W/vxuM6ycJ3mz9jYXLdG9ovgsSQf38coyszFH/70&#10;PRSLRmc/oPE4/pdghOy0bjF4cQQtvFm1FiQxaOpVmuFYljOvIAZxQv7AQH81Y4Ofn7f6BkpwZDwq&#10;avMRawpBTIJYjvxMRMVFISU1VhCD2dEilBSkIzU7DqEh3qr7xsfHOkO+zk/lQ0ViKz+hRdp6Bebn&#10;5/Gd73zHoQ/420JBQYEqoLGiNDhnCT8UTW1TW12G2sYqxItZ4HD3YM6I5e2OgJAAFOSlYsfjp/Hk&#10;+cN45clj6JkdwlPffQZNFeXYe3Qrxg5uwdTxaTx063Hsku2zX30JL/zwNay3ZCExRQggpFi3DAm1&#10;cF2TLjIyXB1rJJ09ATkrgnH+FQ3+j4/BgsJ88cVvPofcvNg7NAlvOsK67fjG0NBizJswXovex476&#10;qtI0MbvhSEgNQ1RUmPp+cECAD4KDvTGyfQOSkhKRmZUq5UpCVU0xqmuLkSXEG+hIQ2mBaMGqPOUb&#10;8hl2akwAouP88dw7V7FO3BP7MhBapK0XG32JBlyzmP5RUHqiAqs+gWFad9OArER3gad3ELJrSrF7&#10;vFWisCS4+fugMCsaWfkJCAj1QaOlGCWlOaiuykFhQQaGhjao75jcPNmP5ske1DaX4dSJCQwe2o/P&#10;vP04vvzKPuy/MIujZ4bR1FoBXy9XOK2+M39CC9c1UUhEajOSjqaZ6Wrd1gAst/FrmUZYCeiEILkG&#10;U1QoXFypQZef0+Ve0LLEhSFsZdFakOXkR3ESTRFqKpPX3pxDuLgSNPMMKsLDIvH0a0dR17YBGenx&#10;4veZ1LdLajaVItOcJjdqLDLFX03JS0RqeoIELxGIUrNP+CBICBzo52N1U2x5Mn++KahF2nqx0ZcQ&#10;0H0x/aPggRUPwHwj3+G+jwJHBGThNdycfJCeFIzCagtSiiRyE9MRL3fn9O4GVG6sRGVxBLIyohAt&#10;JiEs3E+iuziEBwtBy3PQ2L4JvY2ZGNgxip7NFuy9MoG9j/Xh9n/+NnaNbMGp5x5Bbna8MovMl+ZE&#10;jSc0mBEtumxG34/EU1qRvqGsc9sRkVatk6Ucs86Zc1+HICMnc4GInBeQcy47Oa+UNCvBdeDFY2gF&#10;WI6F89HM2kwtoYXrS46zA88VHhyCFIm8/aMCUFIivlyMH2JiQxEaGSJWJAWWkjR0bGvE4NY6ZMp2&#10;ZnYq6pqKrF1aIX4IjgoUDcnvpMiNL6TjhEV85SAklPMzWvtDjXnyJtUibb1Cr2Dnzp0GEvxmWswj&#10;8u6P7+6Fxkbru7HGguvG5x21dp0TwpPTYGnIh6dPIDx8vWAqLMXwQw9i8vo55Fbz8/sJ8BGHnpEy&#10;HWp+0sozOBzV7RuwpcWMge29eHBvG373jQOY2F+Hb/7kTbz9gzfx2Q+fR25WnHoUpvNdjoCaXI46&#10;hnncoslcCv5nFYc8hUVgy2Qf6jZvUC8KkfTsnI5LTkTf9m3IyjUpcjMfll8HPJ8kAb3dPVC/oRTF&#10;ZelIr80V7eeFsIgARbDQmEiEmYIRHx+K1JQIRMREISEnGidPdyM2IQbRoq2TpZ6zBRn5cQgLC7J+&#10;eYBToXjy44R25bRBi7T1YqN/kt0w7k2+DtPvFwsd0TQVtsrlheiLYbgfEOqnJkH08vdCUV4RRobb&#10;seP4dhw8dhzbzx5FbmkJTGnRCI4IQWCwP7LEr8tMM2FgvAfr61JQs6MXHeNdKN1QiNLGamydaVfr&#10;Rc3VKJG7nJqIDcT82HmqzZaxAh0R717Qj9NS0tPUIIn4mGhsaq0UjROogigSPzDIC5Zas5p1ykWC&#10;kQiJLuce3Y2TVw6L67F8cKShRdeXse70kuB5fNzXoai+FJ1y3TGJDER8RZP5qu6YIImMw/gaqaQF&#10;SR3GSx0mSh0mJsar3oL8okzEp0YhIjZEfV2eX5RitxS7p3jT6HzsoUXaelEDfu1rX1NL32SfBSL8&#10;JlizYtXH9iWfeuopVa7lCMjX+4LCAxEVFiLazwMZ2WnYPNyHk2d348xrF/C//r8/xOzeLRjeUiyN&#10;W47UYjPKu+tgbihD5+BmzJ7Zi/lrF3BtfgQpFvFrmvKQv7kd8QlRCCvKWzCpusKWI6Devl+Q1D6e&#10;3qqz10XM0zoXftrURYKnEGk0uaaQYPXapLOLRPPSiJwWd534oa5ijkua81FWnoH+4VYJGO580ckI&#10;LY72GcFr5BzP8bFRyMtIRYncgCmposmEdPGxogFDA9SspgzsOAust7eH2vYP8UeUKRxXzg4jKUMC&#10;mDB/mOJj1NebGMCod5yXuUnYhlqkrRcbXWvAyI13Djz9TbAyao3D9LthiQY0FFwTcK3LGmSZk7F9&#10;/yZki7YqrMpF396tOHpaItvD+/H9v/kstvRvQtWGIiFmI3bt60bzSAtqJurR0deGR85sRnlVNja0&#10;1SI+KQ5pceEIj49QDa27UOhv6TztoUWX7X5AjZAkWmLLiSFESsRY29WMvNJ8ZBRkIyBKiOfprj7p&#10;yhnqPXy81MShnK4tOCIKNU2lCJYI2c3DGzXiw4bGB6lyOsqH0KJvXEfHcB/LFBMfrb4IX1lVoqaw&#10;izSFqulC4qOCkCRm10dMP6fa5Qz41M4cp0iQnBtrcxBt8kOklJ/fXjGlJiEsNlp1Put8dP6ObmBp&#10;68VG37ZtmywfUEOojOmfBFxNrg7Tl0NZWZkqoCMC8q5d7eqGqOAgFJfmolz8vY39m9F0+SAOX53E&#10;c2/swc2ffAMPnh/HsVsnsaG7EbMHtuHi1RlMzHegZ6QHh87uh6WtSMxMJNy8XeHs6gF3V3dlHvnq&#10;KeeXpr+l87SHFl22e0H1i4nWTk8KQ2xKOHbtHxY/Mws+HHlSVYjkdGnoQB8kpCQpIoaLD8ZXU2mq&#10;Y+NNCAoNQUKCCWkFWWhu3SCkkUhTImpdHvv8tNinG8GbjI/+ksTscvR1XGKimnovMzsRlZYCREcG&#10;IDY6AH7BgSpCZmDBuZ4DRXsHRITKcXH4zEuX0JifhbiYMGSlRSItNxmJCeELo6iXgxZp68VGtxJw&#10;KRHuhpUO0u6GVTTJDtIdwdFrmbqy2a1BEjpLQyUXiM9WtwFnbs+hb7IV/Qf24P0PPoNXvnoNt965&#10;iu7DuzB09Ti+8t3PY+fD+/CtP38L4xcm8cpTJ1C3IU85zPzWRrBEc3Ex8UgTUx0cEQ/vgIgFE6zy&#10;NJSD0GJMuxtIwEjx9bonu5FeUYb1bRuRU5mgHvR3TnQjJDNRokgr+Rhs3Hj+Eio2lCtXgI3Jb3Fw&#10;6l5O4VbV2rgwavleBOTzZG7zRiYYwOmbet06F1vHfSAyctNQJDDnxaK5MR8VZZlISo6SGzRcjQuk&#10;m6P81fhYpGXEYe6hIeSkJuMP3zmDf/2330OROQNpmckS4FUhLiFMBVO6bAoGRWIsn7T1YqPTBCdO&#10;5y1s2yN85QN4PTDILn0lrnvEwXtJmmOs+QjDtu7VD7jayU38En9MzHbj2ne+gekHT2No7zYcONSH&#10;wy+9hv8jPuC//J+fY88zR3DhsVM4f/kSfvYnP8e1p86J77cTM/sHUVAeLn5LMLLNEYiutaC7rwmN&#10;w13wCfBTj/kcNa5O02LcdzdQ21RtqkdTfzPCM83YuLEIZYKElAS0bWlBIz9Z1tWp8g4OC0VxTQmi&#10;RKv4+3lJMGUWfzdMzdzPL3e6B4YjQEw0z+uojIQWvgTEbetIGEbPst/2hp96QUiCqHVOLgiUQC06&#10;KhrHL07imUe3Y1MLxwCmqu6YoOAAeAV6i+YLUl9vz8tPRUZOOlLyUrG1KQtd7UXYPbkRbZuK0dO5&#10;HqbkSEVA5rUA2zs1VhjmhjE2+qNXHsVqv9UL2xpegpt+0XekGxHsIM0RwrujHKbbY/fu3aqAi4Ve&#10;hNJ+69YgwNcHme0bsfPJYxg6OIeHr57A4LFtGD88gD/48F2MHxjFsccewqVXbuH0M4/gpbcfwYu3&#10;duLy2W0S/W6Su7UUoeG+4nAHYb1om9zqUhTm594xDYcxb52mxbjvbvB2c0dkXBRishNQ098upDIh&#10;yZyICIk0px6cwuyxabR01olDn4IgCaxIWGchSE5JFnafmkRyRrr6cHZQWDCSsk1CGut5jR3dRmix&#10;T7cH61J92yMyDOmSd/H6bLx9bhBFZVlIiA9DWWUaoiTCjUkxqWe9MenxouFCFTJyMyTIq8TFvmpk&#10;Z2WgqrsWmWUZyMxJUuV3lJ+C+J5apK0XG91RN0w0J722S7sbjO91LIe48yaH6UbcTQOywp2d/JCa&#10;FYOUzARUt9Shb3YcrT2VqN2wAd1zHZg7vAfHj05j7OQcvvrXP8b//PX/wD/8059ioLcZN84Mo3e8&#10;QQ3XZ29/Tk4OSroaUVlTKFGe9WPMimg2s6XypSahQ29L02JfNkdgY3BGBfqUsYkJCDIFo7S+EJWN&#10;lerZaWBULGJiopBRUoGc8gqsc118Du2lPga4Wkylh9LKPAfNqL1LYA8tS67BBvubinMABouWixFT&#10;yy6W3MJMlG/IR7LUbacEP6aYWGV+05JiVd9fREy4ep5uyUvGv//L76GlLhMVxSmISYxGeGQQUuJD&#10;VbDCdtJ5qXIY1rVIWy82+o7Z2YV1Yq1h/aPguoe9mb4TTisdp2s0NDSoAhorSoMXxicF2etLxISl&#10;Y0NnNTqO7UF9SxOGt7Zj32Q1eodbsamnEQ8/dRAv/fBdfOuXX8bLP38F33nmGB4+v1m0SLI41Nax&#10;fzExMYgWs+cmDc0ZnBT5CGPjLUNAHsfJh+zLqLFqzWrVL0YS0iwVVeSif6wDW2e3wCQaJ7/ArL5L&#10;wki0rLYSR89ux8ZNNYp8js5HqLLdo/9Ri6N9jkBfMEzMcGiURMDJJlRZipFjThaNHCeEi4QpMVaN&#10;owyT/ZFCsrLyTInSk1FWmA5zbiqycxKRminaUr3QZH0vx1E+CvfWgL/5EPt93gEO05di+XwWumGk&#10;sllgY+Mzjd0HrLTo6GA0tLdgz+V5bDnzEPrmtiDfnISOLR1onRnAjedO4LlvfxFPvfQ8fvzTV/E7&#10;P7mF6blhJKXR4bd+ToAVxvOp2Q/s8lGQdeuUIIuk1MKpLzy8rXO33FHRAq0FmA+fcETFxuDA0X2y&#10;lIgxw4T4tGikZ6epL67zq5x+gdZJNx2dS4PnU76cg30aWlhW+30qjXWqt21l5OTisUK03Lx0FLFL&#10;Jj0RsekJSMxMxaNPb0NacpwatJqSFqdmzP3+1w+iqDBNbuAwZGYlISUrHiGhvg7NL89vXNcibb3Y&#10;6KP91peS+BqmMf3jwslBmhHhm5fvb7wbAdWjOGlwkobz1uWk5KL66AHcvvAg2rc2YHpvPy48cUxM&#10;cR8mpifwwmcvo3O0G6efv4I3XzuEjW0VyMzNVF9D0u9kKAKtFpLdBwH5HoqWV999FVu3jau+RF3B&#10;C1CNbC0rTT3NmK+YuhRx7sv7NiAjOwNNgz2qU5eahX1wEZERiqx31SD3AS2O9hFGQmiwPv2CAlFW&#10;VYriqgIUWyRISo+TYK0AZx+dVS8ipWamSN2lynoc2usKUVFTiugIf1WPjMx1fSrY2s2Yh07XIm29&#10;2OjbDo5ii5ghY9ongacDlp8fZvUygx4c+YCaEFxnAxEu4hPFm6LRsXsXBg9sx7k9DWhuWY+C0grU&#10;V2egoq4OBUVmDE414/zN82gZbkFTR7OYjGRVWfygoW5so89yN7ChtPj6h2JmZgtcAzmZuN3oFQMB&#10;Vee2qwv8w/wwMDmGzokWbG7MQe90P+KT49UHsdn4S/7/G0AL13nT6PSFG8uWZn+9zN830F/81Dhk&#10;mTMRJ8GPJa8QOdmxEggJAeP4OYlkZJtzkZwai5CoCKtvajgHYX9e+20t0taLjX7shYcW1v+vwnUF&#10;1oQtJf4SDWgouBGsLIJEyszLRE59G1o7SlBcJL5IdDTyEmKxeUs9zp6fhynHjKaMNIwfmkRuazWi&#10;kxKUT/ZxG1wL/0+Ts1pIuVoIaH/cWtGqyeYUVJelIVZMrbuPk0STJgRL5M0hUP6Rfmjr34wAiYbt&#10;/0sYyXPfELdAC7fZ/WLV7rZ5WnQal0zX/xPweugXh0pUHCQ3S25aGs5cHoIpPARRMcFISEpUA1Mt&#10;9RZESf3ywzm6jXgD6/OoQRi2PJmuB2XoY7RIWy82+rf/8qsL6/8RYMe1SVAnhXK0f3WyOPS2eQc5&#10;UxflbgQkNAn9g4MRbkpA4+ZqJMf6iX/oDz9x7uNLitGysQLbWysxfWgMn3liH7Y9PA//iNDfyNRp&#10;cbSPZdZYu9od2QUV+N7ffg3m4hz4+fkiIDwUPh4BKMhMhL9o4PzCQnHqc9RMBI7OoWHM426gT6tl&#10;Id1GBiP5FtL1ug2sk1A+VkuKQmhsINJSA+VmtX7OjNpOfafZ1ws+cgx9UU0qIwHVgFlbnkyn1WDa&#10;XQn4g53zC+v/N/DIak/MP+B8R/rK0JUY/uyYKuDiBS0PTUJeJLUalyQXH6tFRETAKzAI8RkJKC5N&#10;UOf8TYV5arEvC7GEOOI7xueVYdfpPWrmAXNhIoZme+AiJrfAUoHgiAC88cO3YKkthf6YMxta////&#10;Z+894OM6rnNxiR29995773WBBRYgFuAugAVAFKIQhShEIQoBgiBIkGATi1hEUSYpiZTVqF4sWbLc&#10;bVmucXfiOPZz8mLHeXZivyR2mpP3/c+Z3QEHqwWbJMv5G+f3+/benZk7d+7cmW/OmZk7wy+Mjz/9&#10;67+23PHmItMgRU0Xw5ymm7OqOQ0bxcRYORVMjrywgWRmfHNXlWS2OxE1PL3vGy/+/ZyOdafgiaw3&#10;zu+BrjBLJFAmVmaOBK/3p/6XhdAWNm2yh6PTRmx0NBdMzlA2JLhwqHHcCaTIc2t/ttD5KGo/6X5l&#10;rUaqBIlIzkvB5//ic+g5ux+De3uw+/ge1Pd2IC6/cJlBdA8ZSOEJoeC97tZttBQcC9T7rAQp6n/V&#10;fyU3eQ9Og4OjuVKzOx9veW9pcFgbHvSfr5czo1c0Qn7605/ipZdewssvv4w333xTHL/3ve+JIwsf&#10;f/GLX4gjN5EvvvgiXnjhBfFfxfPPPy+OP/7xj8VRXiuP/P0JX/fMM8+I/7bwgx/8QISXD1NbWyv+&#10;swg3C2SGCeV6ScGmzLLUcrUgSrC7vE5mhsgYgpS33/7SkhuHkV/FyftKWQpjuVYuiinBBZCbrU2b&#10;1sPB2ZGYrgBxOTko1eVh9/690NRWiK4LdV4hs3hZXy26e7fhwPkJYbzI9GbmmJcskffhRS1ZuC9T&#10;Xs+QIvNEdRfX0jPI1U1l3DKMNZjlVH/1XDK0/J+Zbf6Wh7fVkG58r3vWUvMrCyBByrICaAv84m25&#10;M5iFeNHCAwcOiMj4nFfZ+spXviL8pVhfJ8FhbbmLvTboyCJeuHwQAq8ZIwsBQ2beSgVQhfqS5XVL&#10;cVncl+6puPH57RRAhi03hiz43KSFhIbBzctPsLG1P4PTyX4+ySnQkA5boS8R22BJfxZenVSeS5Fu&#10;qrv4rzwL54vqvpRnMj8s4Wxhmb8S55IfuXFFYGEyY3cmGSkifZbrpNB7fncB+GMBi0iwhHxgcX6D&#10;zhlLBVBk6I1xXAHVzwIZ19J/ikMueimvWwpD53JKvoQUoQ/ddFSCr1OaejrnKVCyabs5NqKofjMq&#10;dakYnO204b8ypMjn4OcS6+iwvyW/1PASS+ni57Tys4Zagayh5p+1G99byg2aWpVV+RBktQCuyocq&#10;qwVwVT5UWS2Aq/KhymoBXJUPVVYL4Kp8qLJaAFflQ5XVArgqH6qsFsBV+VBltQCuyocqqwVwVT5U&#10;WS2Aq7Iqq/InK4IAjZWF0BWkozw/HQ16LeqqNOhv0WOkrRpNVUWo05ejv0OPg4MtaK7MQnNdKYa7&#10;qrBvuAYn54bRVqtFZ6MePU16VJYXoK62CgaKx2SsRDXvA9Nrwv7ZThxZGMbRmT7MTnaiw1SOsT4T&#10;OptKUFeRC1NNEaaHOlCrL6L4dWipK8G1i1O4emoarTVVlK4c7JvowsJYN8Z72zA03EXpKkEtpXWk&#10;rxVjg60Y6K5Df08TGk0VqDNq0VSjQxudt5m0KC1IRVF2IkzVJWhr0KOhphTlpTl0Pw1m6TnP9dTg&#10;m0/M4m8+cQ5fuH4QZ/Z1UXra0d1sgInu0dlUTddV03Va6HUlIvNYeGLwKm4NnggjJhXRuSq82+yd&#10;gCce8RcH6+w2wissCM4hftjg4ogNmzZi08aVF7Rg2IpvJfDCrtGpccimMhYaEYxN9nbYtH6jWLrH&#10;yctdrDwXFBku7mvrelu49957l2Drv7XbSlCFZ/HxhCyey8z54uvtCC+fMLS35uPXP38LrSWxqC6J&#10;QklhLIJD/REa7I8Qf3f4eLvBzctTrCHKX4K40FHuT8kLofHzOzrx2vkbYe/AHxrwp1e8+x2FIT8+&#10;ulBe8OxCvreDgx1cLSv4+dD11bo8+Hs4wnGD+bMrW+B3Is/lB5UcnxqGId+ftftK4LCcJzxZS3Xj&#10;I99DFUGAl4+P4vxxIhpjORqqSkUlr9EVEFmUotVUJQiyWpeFuupCIpoWXDk+jkuHRjHRUoUuQ4Ug&#10;k04iSVN1AQzaIjQaDNDpClFjLMBIjwGn53qwOGQgkizHQEcNxvsb0NfGxJSP3mYTvaB0kRiWQ/O7&#10;xZGJqrPFgMHuZvG/s7ESo+0mNBkrMD7UioP7+jAz0oq+7gYM9bfhyNwIpoiwqisKUVFeCH2FBqWl&#10;JdAV5cBARDfQXI3Bjlpyz0FRVjpaWhpRWaFFckIs0pLiUFmUjd6WWkovEWlLDTqMRPIUfqSnFpfO&#10;TtLRJIi2p72OyFkn0sRiXdFtub0fkCLP+chzjtUwdwKWg4uHcPXaVVx/5hmbYd5PSFJiqMJrSjCY&#10;GHnxOv7cyVyhzB8nMOGpUAt0cFwUdh2exxMffwzPvfoYnO1vbDkpv1SRYHLhKbKcZ3zOc8KZMHg/&#10;KEk+y0DpKazIw8K5OVyj+D/7tTdEePVZpMgl1+WzqGDCknFan0tY/7cFDiM+ilizRtxLCld0QURE&#10;VrzMaJC/F7a2tAi/rdXZKNdF4MGTXbh4qB+Z4U5Ij/aENjcUzeUxyApzR1iQn9gdxs2ZyIri4I1C&#10;mPAcHXnDEyexdhxvusHLkrI7EyRv7Mt7Ibi4uYi5+ryaJe9PIRbBpjxiMJFx2hic//K9yfdj7bYS&#10;rMPxtwK8kpFKbir4frbcVagiCHC4VUvk0YxxquBNBh2622rR2lAlAlRrc1FFBNJJGmFfpxE6TRo0&#10;BSUoLylESUEytKXZaKsuR2NTFcbaDPjeqwfxd2+fxssPjePbL11Ff1sjEUsdxrsa0V6nx0B7A5op&#10;/HB3NZGKHqaKUiLFWnzpc59EM2ltbZb7djSXi+PMWLs41tD9aoic2xqrcfbELGbG23Fozxilsw6d&#10;nS04cXIGw8MtaKe093Y2w1ithbZEA21BFlprK2DQpKOKYKohUiwsQHZ2GhLjohFLrXhCdARio6MR&#10;FxeHpKREaPIT0NmqRzVpu3U6DaoLdKSlFoprxwc7cHTPgEgTi3VFtxZr/yWQ5rAMtsJYQcYnj1yh&#10;5fVvf+lLuP4sERmdC3868vL8DBb1ePXataVz3j5eQoZX3STUdNwN+MMRCVXYj1dtYvn8F74AZ1dX&#10;qnDmLZp4myhHp/Wo2KyBRpNL2gpVRPKTlYpJ6N5N65BHjbVbiCf0La1omevH0Kk9cHG4QXwqRKNB&#10;RCoJ0NPTU7jX19eLIwsfpyem6LgOa9cTKZMWw7LG7h48evUq6hpMSwRoi/RUyPsyJJGp/6WbPFdh&#10;KyxDFc4LJqa2bWbS+9WvfimOLBk50ehp1eD62Z14+uwBFMf5oTYvFpnR4YgO8RD7gfAWpxG8eaK/&#10;j3lrAyI6Jj0nZzv67yTIjpfH5bzf5ELvgwjQhwgzLj4GmpJihISE4NlnnxXvi8HC5MSikg1reEzg&#10;f231aSeH4e80JDnt3r176dwaHK8EEywToa1wEly2ZGPF95ZT/VURBDg91E2kpIORzF2WIwtDOHdk&#10;QpwfmxvA5Ggz/vLPvwsDmbPaklwYKkpIE6tCTXkRSul/tTYHLfoC7Ompw7Ep0o7+4x3gd1/Aj548&#10;iysnJnBkuhtTZJp2NdSQllmK/nY99gya0NNQjq66CiIoLZpryJTtbSJC0xH5VaKj0exWR9pnHRXw&#10;HiLgSbrm0cv7MDHSjMX5Uczv68fYaKcg7F7SFoc6TWil+JoJLQQjkSYTYCGZ91X0bKMDjWR6F2CY&#10;iLy9lkzg/GQkxcUgISZSEGEcESEjKTISSdFhZDKnkRmtEekY7W0UjQCjpbFC5A2LWskZqpt6vgxE&#10;TrzEmgqb4W4D1vGokC3wzcCFQhYY6aYWIglb975bqMLpLCjVWP4BwRHh+OwXPo/AoCDx35E0jUKD&#10;BjMX9uPky1fwxnfegYOnZQF0C/gZnMjcuv72qxg8uhv6xlpssHwvpJIIPxtrUKrb7WANaXiyInGc&#10;ErbCvh9YiQDluSqsETmSScryzjtfQmikF/q7ton/n7g4Dk1hDM6fHcVgXTryY92ofpWjvioPYb6+&#10;CPT3RVCQG9xdN4nF8FmD5N0ReCvj9tYtaKjNwcEDWzE71YyoMDd4uLE26CLiZnF0vGFOMiFJApTC&#10;5UaKLEdMdg0NDUt+0k36S82O42IrQP5n8LPKMqu+B/ZTzyXUMqeGUUUQYDmZidwvduzgGC6c3oNj&#10;pOFcOjWFC0dGMTvcjh4imGZjIaa7G9HX1YS+nmY0EMGYasvR3lRJ5FSJ1y5MYqxLh9/+zUv47oNz&#10;uEra2cHBVlw5N4UnrhzC45eO4tHT8zh7dBLTpL2NU7wHiRhHOiqFucvmdlsjaYR0bDBoUVFA5KMv&#10;RXdjDQwlBWis0qG2XCP8SnKToMlJRBOZ1E0N1agoLUBzrQ5VRMR60li1dC2HK9fko4L7NcuzSfvL&#10;Qa1JgyN7etHVVE6meg4a9TqkJ8QhJpY0wBgz+TFiI4gQCQnRsUhKiEB+TrIwq6t0RTDWkKlvMmup&#10;LGomM1jYpGSRbtVbLPvt2FErRFqNvRMVJC9e59tf9MPwimhiPW+lUt8KrDUxNjlSoVgBXGBWAhdY&#10;BmtBsrCpfnyUrS1vbac+43uBtQbIBVKYq9QoOJCWwYuHJWenwt3fA0mZyWjdO4BP/d13sffRE3jr&#10;L78CHz8fUQn4M+uleOnagJBgsa8iF3SVON4PsCanEqCtMLeDlTRD1V2FGkaFKvze3F1d4OPpgn//&#10;938Xbvkp7uIYT43Jz37+t/jRX34HGXG+yE/yR0MZ1ZvqPAR5usOL92yiBob7/HhzKy/SAAP83BAf&#10;FyiWVsooTMFmQxXxQzYpCIFwJQLkvj82j0XfIGvoSjnio0pAauNqC2qXBkOUBatuDtV/JajlS3Xn&#10;+zNkOZbuqggCLCjKgLGyCPMzfThxaARXzy7g3OIw9o+1YJpIrJ3MzgdPzeLCwUk0U+XvaDNifm4U&#10;/b3N6O0wYHG2Dw8f7MBrj47gi+eHMFJZhfHmJsyO9uLssSlcObuI4/NTGG6vIVO7BftJc7t6+RTe&#10;eukKHjo2LgYYeDCigcil1USE2lZHxFYLQ7UeWm0JCovSodeXoJrM2vz8HKSmJiMxMQHpSWmi/y4/&#10;KwHVulx0NtcIk537L6vL88lEz4ahnMixsgDnT06hrb2aNFWd6IfsobCdJgNKKT42h5MpHl5uMTGW&#10;zGImwEgyiaNjkByXIJAYE4us9ASUFGZBX3lngyCStOyYXNxcERYfgeyybNR31kNbWYzE1HixMJsk&#10;QbHds+UahtTMlkAv097NHX6hIQgh7TU6OVrsLBIaEYGo+CjEJEbCP9RL7NqRkh6KzBx6nvhAJCRE&#10;iWdIS4tHelYikjLikJqVIjbi50V3I+MoXFIsEtNjxJJEvN8REzSvfcUkLUjXkrZlBHSHUEVWaiYX&#10;jtOOiDssLhzf/s3f4sX//S383f/7V/zF3/8ZvvF3P4aps5EqHd97eZcB98FJglKJ4v0Ck5FKgCps&#10;hV/JfSVyU91VqGFUqMKkw4MS3F/HWwNFp4Vgsqccm+mdJ6dGopWUl+HRHiI1fzQZ0qFN80VYkI/Y&#10;iJcHPtzcnODj5QEvutbHKxS5BRH49Kcexr/958/QUV2EjBgqN0nRQjtkouR+QgneYon3whLlg8ok&#10;k41aTiX5SOKRXSlqXqokyddww8tbZPI5+0s/hvrOVfc7hSqCAIvIRNSTWTtMWtlDR2fw8Lk5HJka&#10;QHeHETMT3Ti0bwiDPQZ0tVZhuLcVne116Oqow0BfC/qpUJ5Y6MbiRCeGibhG+trQZioXZiObu+O9&#10;Jjx4eg5XrhzFcy8+iIvHZ3CKtcuzc3iCzJrLZG4/uDiCI7P9GOxsQEuNlgh1gMzZBoz3N+HIvm48&#10;d2URz5weRweZrYfGW/DE+X04f3AQH7syj++8dhadhiIYinJRVZKPmioymWtKMdTbgp5WPZnKIzh3&#10;fA+O7u/F8dkeHJ/qxMVDQ1jsr8OekSb0N1ehxagTe7kWkUmclZpEREgmMCE9OQ7Z6clEsglITSRi&#10;IHLkQZOiXPOKSSzqS1kJTBi8MpGzqz0Cw31RVJmH1v5GbG4ibZfSWLe1ioiwiEgnHF6+3mLjXh4M&#10;EIMCBG5duQ+FC5MYIKBC7+rjKYivkrTwGtLCDduNGJgfwr5T0xiZ7sL8wSHcf+0oHnvtHK68dBwL&#10;5ycxMEvupydx4uI8hia3YXCsGYOUHz3jbZi7bwKnHz6K01eOYGCsA23b61G2uRApGQkIiQyGt7+f&#10;2EVRLHRNz8JkyOQsFnrh7ZAItp7dFlQRREKt/sYNa+Hg6oAgahxe+d7X8O1/+CF+8LOvY8eBHfju&#10;r76H8UOj2MQbz3HlokqzEsmsBFsEYw1b10nIyiiPScnJ0NVW0rslv7X3LlVqNpfVtInnWwFqGHl+&#10;O1CFiYJ3gmRyEppccBDefG4BedE+oq+OTdbwiDB6dx4IDnZDSmQAaYyOgvx4QMOb3qdvUgTe+f7X&#10;SQt0gT9p3tGhPlTeQxAQ6AZPD/PILmt+cnBEaoDcWHG55vKwkfucFZJhMJmpRMYLr3O54bWsubFj&#10;N3P6zZqk+l/GoYLLjlQKluoCQfY/SjKV91WvlWlgqCIIkAcXGg3lpM2Z0E8mbn9vG/r7mrAwO4Sj&#10;c8M4vtCP6ckuDFCl7e4yin6wgW4TkWIDGlt02Dc7iMV9IzBV5QjNamaoCw8vjuLoWDep2zUY6GrE&#10;wlwXTlKlvHx2FtcfPYaRgUYxotvbUYWj032YHWrARC9pjVT52OxtGTDgRz94FKcmh/EQaaUX5gdw&#10;fq6X7tOPM6cO4skzs3jowgzeePwkDg40YKCtRkyJaSCTuL3VgHNHp3DpzB5K+wCZ4Iv44Z+9gK+/&#10;eQWfefIEfvO/X8XbJ3swN84jvlVkIhfAWJIj+jI1mgxUaLJQkJsIrS4LmsJkFOaypklaJxEgD5hw&#10;v6EU68otIV8Ug0nMiV66r7874lNiUFlHhEUts34rPWdfHXYfGsT4/CAaOpsRQmaLmwfvteshNiwM&#10;5ZX7SUvTlJUilQg5PTsRcZkxKK0qQM9wK7YQie49TMR3fhozJ8YwTQ3D4gN7cPrJ47jvI/M4cWk/&#10;zj92BPtOjuD4Q7N4/NULeOqNs/jmT9/AsYt7sO/MXhx+YB5zi4N46ZMfwVOfuYDWnq0wUR5WUn6W&#10;luVRA5mBtIwYxMSGICjYF17eHnAh88mJKo+Ds5Mw6dnkFpohP7uVhmYNVTYQ+a1x2gQHL6rAvqSN&#10;+AfiypvP4ae//zleffk5fOZrn4VviBfl4XIysUUM7ze4kvFx01qqPKTtdI0OIrUoC1pjJeyIGHhn&#10;eR4B5UaAn4v3dWFCUNOpgkmWCZIJIzQuHj5hYbBfZyfMPut73wyqSK1LdmHwVhtMVHxkdwaTizyX&#10;4dmN4UwaoLu3m9gBy53MaCY71vYc6Z1KguHwHDeD//N18n4yTpVs5H955DB8VPOCr5XhZVgOx3mu&#10;Xi+7aKS/TBP/V+OT8fC59FPLnBpWFUGA/X0mYYLynL2OZgNpfo1obqpAe5MOnQ2VaK6uQqW2CBoy&#10;Kat0JUSSdZga7cDoQAv6SEs8TubwqdkRIpQOIrxS1JQXYqCViKiuGh2k4RzaN0xh23B8/yBOHRrG&#10;/GQ7mmv10JeWi1HVzpZG1JF522aqxcGZHtIiLYMMv/gRrk2O47lzpLXsG8Dp04fwzPVL+PMvXsG1&#10;KzN46epRPPPwIXz5jUt48vQwFsZM+LtvXAN+/UX8nx++jjdffAifef1RfOMLz+H1j13BO59+Co+d&#10;X8BLz13Apal+LE61YbK3kTRXE2mb3dg3RiQ93YILi/30zAXQknlcTURTSc+Tm5UltL9kIj+GFDWT&#10;rSHJj81H7p+KJrMyOTMB5VvKsLmhCtuGOzF6cAT7zk7gzOOL2DHbjY6dTdg5vR29u9pgaCnD/vum&#10;cODcAvaemkX3VDv6djXj8pP34ZUvXCVtbgxjB/qx975pnLt+GqevHcbCqUnsJkI8eHke1z9xFo+9&#10;ehJPvHYe+0/vwtmri0SKe/Hkx8/gkReP4vlPPYKPvvEg5k4MYf4oXUPa4d77JzF3chqDM73oHNwK&#10;Q2MZsgsTEJ8agdRsPsYhNCoM4WQyxySy6R0idsv18HUXm2gyIYoV5OjZJSFaQxXWKP1T4hARQfEE&#10;usM3IBAenry/NZHcRtIU2FRaS6Rx73LN6g8FrlSseZbUVqOstR7Zm4uRXpBF6fReWhKRwSTIz8uN&#10;AhOaWuEkRDiCX1AAMqlhmVjcg/j4KDGSymvkcwXncFzprQdBVKgiK/6dgEmG78FEwWTG/9nCYNOT&#10;/0uNis8lyUlykrAVL4PjVP+rMwh47qTqZw2OVxKcdLMmyjsB31POPFDTpYogwA7S2kykzlfqCqEr&#10;zSdTkjSiylKUUsvPrX92RiJK8jPQUFNB2lEuanVFRBidmJ8YxLFD4zh7ZAqTpA1ODRKhDLRieqQL&#10;JjJDm2p1GO1uREedjjQ0AzpaDBgjLe8EaYy9zbU4cWQSbR2kDVXr0Esa5eRQI8a6a/HMkR7gGy/g&#10;ocEuMpl78SkiuMtnD+LqhWm8/uI5/MVXnwX+9bv4zEun8M5rD+ICEeufkyl8grTGNx8/jkvHJzDR&#10;30L3q0Z/m54IbQQfe2wRb5BWdP3iLM4QmR4f78RTJ4fx9gtncX6hDyf29+PIXA9OUtiBFiL/Oi1M&#10;lkEYbU4yqgrp+Q0laCSz3lBlXvuTRb7cJbD2QxDqPhMgvVShAVKB4ykFvN58VHIkma160nJbcOgj&#10;h7DvwgSef+cqTj25iN7ZZiK7MZx77D7sPTaM8f3t2HlwAHsemMaZZ0/g0gsncfnp43j4pQdx/0cX&#10;se/cME49NotLL57GOSLRR547iRc/fQWf+u7z+Nx3nsIDT87h2U8+hFMP78MLn76KN7/6JJ584wHs&#10;u38UZz56GA88cQb7yWye2d+N6y+fxZkrs9h//xTup8blyTcextFLB7CXiLFr1za09JuwuVGH4s0l&#10;KKsuhnZzAYrKspGcRtphXBiCI4LgH+IPVzKVuW+ISfBd+UNQRVZqJgepMXMhtSaPm0ElB9WdR3y5&#10;UkkNi924kvOR3WSHu/TjSi4qDrlzerhvkYnNK8gf7UMdSNdmIYgsAN7DVI4MM9kLzY7ObwdSO27Y&#10;VoOtvdtQoatCU2cDma9uYvpPfnGR6G7g+NXnUk11VTi9XLmZNGT6/6hAaZPl4FYE+F4g37nqxvfk&#10;98daOU9xY0Jnd1UEAU4RafFXFYbKQjF6yiOpPJCgL8lGDRFidnoq0lMTkZ6cIM41BblkFmajtIg0&#10;xiaziVvOAxWVJWhuqBEmdB1plMMdBoy061FTkoZa0gz3DRpxgkd+m/VElF1k7naR1qeBoaKA7p2N&#10;M2TinphowaNH24A/fxGvX9yPpy7M4Sd/9iK++MYFfOWzl/Dai6fw5lsP43tffAnf+PxlfP5jD+H6&#10;pQW8dmEW33z1HF66NIfHz05jqr+WtNRWzIy3kfndh9NHRnBqvh9Pnp3HvvEe7BnpxB4i7OPTPaQp&#10;nsXCTAsWSQObG+3EyaPj6O+ktBOJNhrLhXbMX5LkZyeLxoBHg6XISi0hK7Hoq1JaTrP5wFMWNsHd&#10;1wVJOXHonejC1Y9dwlvfegaf/PbTeOzjD+DhF+/HgTOTpKktYBeZ/XNE5lOnpjB1chwLD8zgApH4&#10;yHwHpu/biXNPHMaVl05QHKdw5dmzoi9v1/4dmCct8NjFfbj++oN4+Nn78NATi7j01FGcf/QAHnj0&#10;KAametE9vh2zp6dw4iMHcN+DMzj7yAwee/4+3E95Pk95OHZsCAvnpnHsgVnc/9ACLj59Cg8TuY7P&#10;daG2iRpLkxYtO0wwbTOgmLSZtPQkZOQmIyo+XOwjy6O5bCY7ujoLk0/NI1XUSq5CFmiVPCRpcd7a&#10;e7nBI9gf9ht5idd1ghi4oeFrOL85DtbGOA33kh9fx++CK4GrlytVCu7D2gRvLy9sojgS4uOQR+U+&#10;JjOFwjiJHcCZWHikk3foLqTGsH7HNtHhL7UKmUYGfyWxYSOZyxvNpLlEeEqY9evXwM/fW/SnqfnB&#10;95Fh1OdlLY3B7mreqMKamixnsoJLcLzszkcJjkueq2H/EFDN1zu9Pz+nHByR1zPk87A7v3d5zuDG&#10;iZUQ7lOXmizHpYogwOoqLZmg5qkoPKeONUIeia0lQtTmpJL5l4aSogIU5GQRMuh/uiDA/Ox05Ofn&#10;Ijs7A4WF+eLri2oiwUZDKSa7jdhPJHT9oTmcPzaKmYl20vCa0dFQgRptAWlYVWghjWqgUy8GTlpM&#10;pWROFxLp7cHB3kr85m8ewm+/+Qxeu3wUX3jjMr799uP49d+8gW9+7DFce+w0Th6bxcl9ozi6pwtn&#10;jk5gYbwX7zx3AsfGmnFpcQpDrbX0DCaM9ndgbnIIw2SyD/c1k4muQVdjJYY664R5302aqL6yCtXV&#10;FWhrN6BvoBZPPr4PVx6awb6ZDjGYwn2L5YXpKC/JhbG6nIjfvDo9i1qQVVgTIBdONzdXsc09j7CW&#10;bdFgZnECT712EV/6wfP47v9+Ha+9/QiuXj+GVz/zEL73s7dwmrTWXYszGN4/gKnFYezc04Gj54i0&#10;LsxgcF8HTl6lBuKtB/HlH78mdoW/8MQhHDo3iQOnd2P7WCsm97Zh9752XLgyj5PniVTJ1D50fACz&#10;B/twnq69/MI+vPLpy3jilVP45J9dxUvvXMaL7zxO/z9CJvMkTpFJffKxwzj/7Gm8+MmHcf7hPXiM&#10;iHSLsQCbt5ahvq8WW3c0orpRj8LyQmTmp5BZzDtqBotd3X0D/OHu7SX6P9k0Zu2HiUMVJiauFLLw&#10;8n9JBgwmAiYw3mGeJy37BwSI8ElU5iKz07Ce+9yokDPRcR+cZrMO64lgijeXo6LeAAcfD2x0c1qK&#10;l+8RERuAMtJePQOc0djTgWgivY6dfThz+Rjqu+rg4LQBzt4e2NJYD9+QQDLzw5BPVtHmumrScIPF&#10;/SQBMiFxpWICzNTmo3vPKPKKC+HF03V45Jz85LOsW3cPHddQmVhOdNKfobpz3ObrlmuDqsjyJY8S&#10;suyp4Lj4yP6SWG4FDi/P+XrVT4XcpEj2hzKEMsDWkNV1/A4kUanutsDh+H2LhsvVden5eHNRe2eq&#10;V27mAR3u93SgBs3emc4lqLES4H5qCwFyWlQRBFhFxLVnqB1tLZXop8LcbaogoqpBY20Namv0gvBY&#10;80tLjBNaYEZqkph+kpWWRIRIBJmdJEiB5+HNDfdiZqATQ10NguzayNRrrKtAN6n5c1NdGOmtRVtD&#10;CaqKUokA8zE1VIdTpLl0m3Tobq3BwogJP/vmU3j46CA++/I+fP2JU5gYbiciasTsZK/4DG5mvBt7&#10;JrrF9799nbWkrdWSqWrAU6epgs92kOlNJEcE2EyaSp1Bh3JNCZn3RYKcDURgPOVnoKuJ7leLrhaj&#10;efCnpwmzM0OYmSKta7IZ+6daRVyD7TUUH39brEdRfjpqKb5Gk3n7Yhb5suUL40wW2OgIu03mzmIn&#10;qpA+rEWUJGHP0V24/PwFHDixGwuHR3D91WP44refwEufPYd3/vI5fOn7T+GHv3gLX/shacBffATH&#10;L4yTBncIZx+eJ8IcQOdQPQwt5ag0aklDHMR9l+Zx7qlFXHnuGGmDp3CEwi3cvxdN1IilpccjPjEc&#10;uQWJKNQko7W9Cn1jDWLgpbm/HtunmnCYNDzWGGeP78TiA5MUz324/LGzeOHtj+L0tQXyG8G1l87g&#10;2hvn8fArZ3D2yWOYJNO8bVcLqim+ph31aO1vwI5dnWjqqoGxpQKl1YWITolAUJRZE2QtkOf4iWk+&#10;VCFUYeLi/lFXD3fRUrOGVVxRBl9y44IeFRcLZ/LzJkKJjQiGvbsLimqr8JFXrqG+pxHJ+UlL/URs&#10;YnH3w5oN60Q87M4FnsEanb+//7KKZUfvyX7jetgTIcVFRsDLyxcB0VHYf+UBnHngMNz8XODs74GQ&#10;yHA4eXng5PVHMX3+PnTv2gkHilt0d5CWwQTvsskedpQ2rcmAxHItQsKCxaAXP79KdExmgtCozEjC&#10;UEmPyV6eczjWfIKCgpaRoCpc1iQpqGB3Wenlf4Z8/vcb3OVja/CL3eV3vmp4NS2cTv6qg92syZL9&#10;JGHyfw7DZCjIz9UBbqTN85Qc+e2yI5UzOUeWyxMfudzJfOE4VBEEyIQxOdWHwW4Tekxk8lXlo66m&#10;EGNECgW5ZNoI89dsAqdaSJAHBNgtKzVNjJI21pVjYbIbNRX50GpyUE6mc2lRDpqMlURGNURgtUIr&#10;fGr/MJ48ztNeejDTY8RATS7+6rUzWOypwSEyzY4cmsYb16/ir995Fi88OY3jw424fmYM80NNGGxr&#10;RF9PnUjXRGcTJoe7SWs0YYAqwgQR4/7xVhydHSH/Vuwb6xeTlzltfJTkJ4iwqlSYseXUqlfptGgi&#10;TbDFpBf9no0GOiftdKS/GVOkRe2fJHJuMKCnuUp8BcONRS09kxTzS75BfJzJ/NKcPaliB/ogMZMa&#10;jIIU5Jak48zDC/jom5dw/fOP4b6H9+MTX3oSP/rVZ/Cdn72Bj751An/2i9fx5b94AZ/+2uN47IX7&#10;8Mj1+4goRzA41YIBSseB+3ajf7wLW7ZWIreUNFJDERbO7sfeU3sxOt+JY5f34PrnHsEnvvYMHibN&#10;be/hcTS066Gld1lhLKO0xEPfWIJx0h4PUAOzc6wNze1GdA80o5HIrH9sK/YfHcHDrz+A6599GK9/&#10;+Wm8+eXrePYTl/D0Zy7h2KP7cP8TR3D8kUNY/Mhh7D+/n7TTPhw8N4Fzj85hP6WvfUcD6lqrkV+W&#10;g+DoEKEBimk9bJ6SRsD5pQpPCGdydPX1EosLbHJ1EpWfScWJyDE0OY40tFTUdraiZ+8oEnNTxY7K&#10;PsGB2GSpOP50ztdI7YP77rjVT05PEybQWsvmZmwm87kkRVnZ5Lmrnzd2HpiFl5s7opISRKVzcXLG&#10;WtLueDGEkNBQnHz4LC5eP4evfP0V0r6fx4GHL2JzuwmpPKhx/0GUUeMYEhuGlJw0+IcGLLuX+blc&#10;kJKRttSHyEc1DDcGvFEv91vFUP3iHaODb0KAsmIzZBm0Bj+Heq5CEowkHJkfts4ZkthEuVfCSKhh&#10;GdIst46TsRSXlb8azvo/Qz6rTD/fgwlWjhizpij95bV8jfyviiDA3k4DkQaP9GbBaKzGaHcD+huq&#10;0NlhIAJMFnPgJAGmizlxcUukmJYcjqrKDBxa6MflhUm0kHbVwJOW9bkYGmzCvqkhTPMKLkRgF47v&#10;x9BIM/b0mfD4sRmcnOsngswlcjPh0+enyFTeT0TcjyOn9uHxh8/h7afO4K3Hj+GxS7O4eHQAL12c&#10;Ie1SL0aayzWlQpPr72pEg6GCNDkT+poNaCdtrZe0uq7GaujI1GatTVNoHsjhcx7kaajTo6XJSKRY&#10;RISWT0RYBG1hDoqyU1FdXoSOJiI80vzmpkljHWlHY0OjID0TaR61dK9eIl8pXKk3cAHcRFqOvfkF&#10;BAT6QleZh4aWapiI/Hcv9uHax47hWz97Fl/7wRP41T99HVeeOoI9J3bikVfP4ZUvXsP1N87hGz98&#10;BZ/4/Edx/NwoDp3qwwkyW+cP70LXrjbsOT6E2WP9MG4tRl5hCvILc1FKJF6h16COTPrWXiOmD+1E&#10;8w4D9K2lKNySCe0WPWlm2zEy1Y7O7QZk5SQgtygLbduNaGjbjHxNNiITIxGVHIGc0gw0dFSjpacW&#10;uq069Exvx9HLB8kM537GM3j2c5ex7/5hHDk/jba+GuxZHMTEfDfaB+rQPdxK19WjsbURmbmZYlI1&#10;b/nuF+wnKjT3xa1EgEsakN1G3LtpA/zDQsx9dqRN8CRsHz8/5Obn0ZG0M4rTPyyAnrED9buH4B7g&#10;C28XtxsVyQIRnwWslbBGuMzNUpGswSSzcR1phPQ+3d3csMHBjgiXnocaew9PD6Ex2m28F3m15fjk&#10;997BP/zrz3Hg2ll0HhnGrsN7UVqhxSZ/V9I6SHOhZ3G2zHWT8fO9heZnSSNrgELrpfvJihoWHQkf&#10;fz8x0FLZXA83KkspWRk31QBvBY5fEgVjkx012HZsDptNYoa8/60gB/k4/RvoOdhNzUOGGl6d/Lz2&#10;JuGswenkQSFOt3RT37Ea9nbSr95XFUGALZWkCfGnYYZytPJSUQYtmklLmp8cQGF+siC7ZCK/VDqm&#10;piaIDm8BMoHzc9MxSFrZwmQLOun6Cl0JKrTZqNEXicnSCzN9OE5a3wSZSSfnRsXgA38GNzfchjMH&#10;h3ByvgfjHTqc2NOJ6w8t4LHLi2Jazv6ZATx6/ggWZ4cx3N2Mty6fBb73LL79wmkiZiNqDBrz975E&#10;YvrybPGN43B7rfiqRKfJgIHcxYoyZApyuO5WI5GtTgxmFGYlo4TSXVulRXlhtiA+XjWmND9D/BcD&#10;OuW5wkSeGu1BL7Xw/WTC8/UcF8cpRU5zYTONv+YIIbNPQ6Ra3WXElu112Ll3APddmMIv/+VL+MGv&#10;P4XX3r6IZz9+Cp/77nU8//YlXHudyOUzD+LbP30dP/jfr+Pc5b146No8rj27iIeuLmDfoVHMHhnH&#10;uXOzODDdjq5tm0lro2cijXr7yFb07toqTONuIuuazmoYyW8r3buMtPhm0rgHp9swvHcbkfAwEWIp&#10;ouLDoK3KgaFRixgyj4MiwxAcFUEaTyTS6F3nlmaiulmLln5qFOe3Y+boDhx5cDeOk2m999QuTFM8&#10;0wdGcOzcPjJ3dcguSUFmUSpyNFnIyElHeHQYkZ6nmFvm5ecl+gLZvJUEaN0HyBWaR2u5gty7/sZA&#10;BlcAZzad6JhbWIAA/lSR3lt4cgxCAv1F3w73K8rKKGH9fyUwCcn+KRVcWZzovpkVJQiOj4aTtydK&#10;W7dh9PT9cPcMwnoHCmNP6aP7h8dG4sTlU/j6334LXVRO2ye2Y/fxCWxpNUC7WYfm4WbEpsVj4yY7&#10;OGxwwloiRE8i8vjkJETExaC0owGpZFFwmjlvgsPD6PmioKkpR6Y2D1mlRfAJCoCdJU84r/ioiiQw&#10;ayJT3ZgAuWGWcHZ2hLe3h7nPjAiGiYbNVEmQKulYQ/R9UnqZhGyN6kotiwcs+Jy1O0laNxsFllqd&#10;aIQUzU0FxyG0fLq/6q4+tzU4XvleOV6GKoIAS3OzoCcC5BVgeFTXVK0TGBvqQk6GxeQlzS8pKQ4J&#10;iTFCA2SwGVyQk4jLJ6YxaTKhsqgQOVQJCsgEZm1pqL8TA4PdqCOzoEpfilkySyeGujE62IkHj0+j&#10;q92AF688iK+/cR77RurI3OwUU2lO7B8n7asHZyje60+cxfHjMxgcbEZfr0mMIJ+aH0J3C5mrRi0m&#10;hjtJWzPQuQZtjTo0VBHxkjnbSWg3GbBIZvXB0TpUFuRCy4M1qUmoKclBJWmF7WT6sqlbWUJmOxFg&#10;RTmbxEWkSdaiuVoLXQ4RZWEWSul5CvPTxKIMrUTypspCkXksbKrYOTuQ+eQJvwh/ZJNpOjLbi733&#10;7cDo3k5s7a7DOE8KJzI7cW1OTEL++o9expvffBif/8un8BdkAv/NP34B3/9fr+C7f/MK3vn2i/jo&#10;88fx1jtXcfnpUxjaTeQ2tx2T+/owuLOJzN5CGLoM2DG1DYcvzOKJj13Aoy+ewjbSEut6GtE50oWG&#10;bfXo7t+GxYPDePW1i3jx1QfR299EJlwAgghN26rR0V+HLU1VMDTUosa0BQWlhVShwxAaFSoqaG5x&#10;LoooPxo760jT24l9p8foebqxfXArOnub0L+rC72kHeu2lCE5IxlBYcHwCfCGN5mnHr4e8CHzn0mQ&#10;+2S4P46JTfTNUEVXhc1VUUGIHJiY1pG/h78PMvJzkZyXg809reie6Mczrz+DOrqvt483Njo50HOE&#10;iDjXUYFWyYvjsia7u4WsuGymMuGyqR2blIig8ADSaklLIdNYTjz2DKI0U0OwbUcTCqhBNlI53UGW&#10;T03HNgwcnEd6SSlKtzZA125EOWnKoakxiEjieZShSMwmK8WoR26NDn5hvqgnqyaHynF6fiYMTbVw&#10;8XYVWqHoMySoIiu6+vwM8YWGQoIqJNkIkCbIX3XwVyEh9N58PVyEuzp/T72H+E/5zvkjyMiC9fRf&#10;pmEZOC56p7IBlOEZKtFxmvhoi/yY+Nmf+4uXug4IMh7r8AyORz6jLB9MrhyPKoIANfQCtIVp6KMW&#10;qYgITZOTBj1ViNJCntpSKEZ7WdtLTIoVJJicECNIkafBHN/fj4GKQhQWalBE/zU52dCRecbzChvq&#10;qgQ5LewZwCRpfPNHh3HpwjwePTmL80cn0dtVizNz07gwN4b9Y82YHKhFFy+r1deMk/uGMdZpxLEZ&#10;Is3+FvS31JB5W44abRIKiZhycnJRkJ6OwgwitZwMIlgtSsnk1VPB0esLySwvQEstT8iuRHdNCVqN&#10;JWirLRUYIhO2kQi5ujSbtDsj2hpq0GSi+FvqxFcxA/2tMNXpoClKE9/O5ljM59wcJsMitDWZROax&#10;yJdr7+IEVy83BBEJZhQkoayeiKqlgjTVEuSXpqGprxaz53djjrTBqTNDOPHkPnzsz57A+WuLOHB6&#10;J775k4/hW3/zMv7XP/4ZzjxyEEcv7MHwXDdahxqxjcz+ntF6VDXkIa88jo4FyC/LRJVJSybuNlTW&#10;F6COzNf2oWb0jHeif6oH20e3iUnSI3O9SC+MRUV1MTJJgwoJ90N2UQo6qEHhEU9T2xbkadKRkplA&#10;2mGk0Nj8yOyMTohCGmnL2eWZ6CHNZuH0PizeT1rosWGcOjeJ3Qs7sJXM6mJdDqJJ6+OOer8gP0F8&#10;3v7e8KWjqydVJtKOWWMQUxFIY+MOaVWEVkiFmM1eDldWUSH6cmLjg1C/tQyTDxzH3ucu4vLL1/DQ&#10;609A19GIrOwsUcE537m/TC3ksnK835CVzX79RkSnxODQxWN49BPP4+Tlc3DxdKa0UOXfRGmyc8Nm&#10;Yw3CSXtMycvC4LlTKOxoQ2IONTDRUQiN8YexwYgcamj1RHSaNiMyyRIp2VKFfK0GVfVbKP994EJa&#10;mJOXC1x93bDeiTXEjaKx4PxUxVblZ3CeqOcSTADLSGY999HxBOQNSEwJgrsHEedG1gDfrVVZ56+t&#10;PkCGeg2/S76nWfN0FtqlfF8yDJ9zGFvXMzi9DCYw1Z3Dct+f+qzS3RaRSqgiCJDN2IICMouqSlBH&#10;BMJ9ZgW5aTBWlKK72YScrEQigiQx6stgk5hHhXl6TCcRRU1pBmqJcCqJ+MpJm9KR5sBTYnillpa6&#10;GnS11uHgHFWcE+PYM9FDhDgqvtGdGe/CicVJDPc1ERGRiWmoMpulBVlIT0tGOhEcI4vOc+hePAVH&#10;QxpZnbFCfJ1RlJ9DGlouSkvo3lSgeIDCWFWOga5mNAmy0xLRFdKRzPKSLNEv2EGtLE9p4UUc5qa7&#10;yXw3obOlCscPjWFipA1DPc3oaDWR+d4oBk547h8PpJSX5qLWUIoWMrF7e270AXKl4NaSXyC/DDYn&#10;/P0CEZ2eTK03aaFdRDAlqWju68SWNtKst9dQ4U+DzlSCnXu6sXBuCCefOoS+hT60DrZgYK4fDf2N&#10;6J3sxeKZCZy9MgIdaZ2l+iJU1mlg6qiEvkFDJEvm+hYtKmvLzP1v3TVCK5w8OEimax/0pCFvH28i&#10;MyoLfqFBZI66o0yXhYHRrSijxiKKGrCwlAik5saiqc1Aml8gnNydxIAET8p19nBCUHQAEnLj0EDm&#10;9sD+dowu9GBoTxcm5wexcGoCU5Tmxm16ZGYnIJA0IG/SAHnOnDke/lCe8oRIj8mPzRYByitVOL+E&#10;GUwVirVDVy8yzTydkJKVisJyDYqrK2Hv44LkghTEZiXgM1/9DP7l3/8RU7tH4OxoD2ciHUGidD3j&#10;njU3vsuVBZ4rjtDiKC33rDWb29bga5f9txCe7D8Uk6LpyPFxheNR5fnjczh+8TD2338c4dmJYqI7&#10;a1R+vn5IozI5eHgODTva0L17CMnpiYhOjYQjNQpxVJ79gnzh7O6MgBB/+EQGoH20VyyK4Uykxxp0&#10;SESwqMj8RQgfOY8kVJHPaAuS9FS8K9zGNXSk51rPGhiP1FJ+riPyIKJ/V1iCbAhEubfhz2nl+7AJ&#10;zP+ZiGR/Hh8lYXE46+vU/yrYT5Igx6GSG8dlTXYc/mbxqSIIkPvActMSSBNMJVO4EJr8ZGSTKZue&#10;kSo0IJ7iwkTDE6CZdHiUlzWlEnJnLcmkL8FEbxt6mirFFxS83H2Hic3RArGU1p7xfkyN9IgBC552&#10;wn2MHS3kPtyIaSKrhbEe0YdXSpW1iecHGoloKJ72pgrhXl1J2p0mi0zUDFToc2EwVaKrpx2VpMUZ&#10;9bySTDmMRGydHTVoaaBryH9soAOtTUYiy0phwmoKs4ko89FEbt09DTh7dEgs1d9QlY+eVi1OHZzG&#10;1FAH9k914/jsIKb6a2AijZK/iuG+we7WBjFZnL9u4VFiKUsFgio3ayTcQnNFc6OCHBBCZlFuEipq&#10;ilBSkYWq2mJkFVBFSAhBahZpiXpqJLqqUVJVjGpTFToHG6gimLBzvgfzZ6ew7/5JjB3agcb2CjS1&#10;byZNLQXxqeHIJjJoJCI1tm1GQxdpsGR2jc8xUZJWyytnzwzBsLUKGn0+ErNiSSNzF6YaFz42d3i6&#10;APf/8HefTpRWbpm5D4iPDHcPV4SRSZtLGgyXAR3lf12vEaP7h9BHGmbz9lpsI820aYcJZaRZJ2bE&#10;kgbJpqEvaX1OYnoC54HQ+tj8JW1NanoMVWSrzqOzax3tsIXMw87RbpRVb4Z3YAAOP3Q//MMD4Ulp&#10;4rTzYp0pKXwvnmJDlYrupa5MIws/axz8XxKadLeG9LcGp5M1UiY+1V3eh58tpzwPs1fux9jpw5g+&#10;fQjF+jJkUp7ll5fAmxod3/AQ1LTVQd/egu7ZaYxTmGxqpA+dOIKSOirDw/148a0H0UHlLj4jhd5/&#10;CxqofmTlp1E5Mk/e5srNx/dCgNYEoYLzQGpltvwZHEbGweE4byURMbhcMTicDC/P1ThsuUtwvGxF&#10;cHxqWJnfDA53s2dhqNcybIVRRRBgQ7VOfOKWw3sgJMagmrSLoW4DaV0RyCUNqIKIICcjzTzxOTtD&#10;zPvjScGsjZVqs8T6e1rSEgvJTGToiKza68oF+IuQGl0+qsjcrCRw2ErSxgZbGjDcb0BPdx0aSENj&#10;E9dYno9KuldvK2mNLXp0t9WIBRfGRjpw/twcrj9zCtcu78eZI5PYPz2AruYGzA534NEL00SAvFaf&#10;jsiQSIDi4UEMnrbCpitPyWkkMl6cGcDZxSm888xpPEHaaC9ppi01VYL4eDn8qQHzZO2htmqKl9JF&#10;WiZ3B2hJI+VFYKspTp4zyF+ISFFfEIMrOoO1Ge7/4n6wxLQ4Mnv0KNfnCQJMy44jYkxFXHI0knMS&#10;odtCpErPuXuhGw8/u4BLTy/g0Wfvw0HSsoamOtHStRkjUx0oLEsjzSgaGjI7t5JWpt1SIPoYh6b6&#10;0NLdQOZTOfLofTDp1bZUo25bDYoq8hATHyHIjr9qkEsn8cq/vCQSL24QFOyDkFB/+Pl7iPP0rEhU&#10;G4qQkx+LLUTarWRe941txfTiEOYoTSMH+7D40H409BhRatQgl95rMhFgVHwo/EO8iQRdzf1+gvg2&#10;Cs1JzSNVuECKCk7uRRVliCctP6ekGEVUDupJ227q3YbImHC48bJLROL8jfCmTeuI9PiaNQKSsPg+&#10;auFXiUt1Z/B9mUzUMLcDTj+/25SsTHzn//w93vjSJ/DcV57H4KFR0sLrkF+SDmcHR9hvtIP9Jjv4&#10;+LtRg5eImJRctO7cgeahHcjcXAa/qCCstVuHgGDKs6gI0p494O0ZLO4hNFnSVFXSU6EKp4cn3TMp&#10;rUQOgqjo3fM0IPU9iGdRwqn5o2rEcpBGhKe4mKxEOPov80TFSoMd1uTGX84wHKkxdnMh05wtBOU7&#10;cv6ckmcQePh4ibLE79j6XkuwWBfWZU00vBY3MehF/1URBFirzSeSyhVfguSmxSIpNlpMcWHTr5LI&#10;q5qXmDKQ6SVMwlQxMMBEx1rg2EifOPIE4UqKg0d/a2uY9Fh70qBKpxEEyma1mGZCGqZBVyKmrJyZ&#10;7aJw6ULDqtFkEAE1iSXve9trcZLMrWeuLOLswXE8dH4er714mUzlWjI/iTgHO9BBLetAZzuMlUS0&#10;DTXQkyYnBiwKee5fBpnDuaRxkgZYVYFGItiRAS1++PkrmB9pxjMPzqK/WU/mLpknnSb0djcK05xX&#10;uOGJ1d2tVWKApLwgm/IjEQUZ5lFjnlbD02iaKY1S1MxWwZnNn+KISZjyRfKcNX8yeXx8EBgYiNCw&#10;ECSQWVRamYP6lkoM7mrFvhNDOH52EgcPDqNnRzPqKC9qiNj4y4WsAh49DCTNsQhpmnQYtpH2N9iG&#10;xPwkaOkdMbEWl2eTFpIIDR3jE6lyUcXiJZGcnV3o6IXg0FAkkgaVkBpLREoNUz0R3HY9TFuL0d27&#10;GQ8+uAf3PzCDh5+YwcyBOvT216Gjcxs6+qoxSCb1vsP9OPuRWew5uB279nSgdqsW6UTiPPUlJDSQ&#10;ns1TkKuDA2sH765wXDlUkZVaVBLeD4RI2TvQG4lJcYLwmEBd3JhQyTzjwkxxqJXTGtYamy1Yh+H4&#10;2E2dhKyGkZ3+DNGZT+/WzdsTrTva0TbUhZ6JfvRO70Bd11ZUNpehvrkeSVnJaNjWhGgqO+vpuXhJ&#10;eScyf9c7Ur44mfuNZZwqKXBjIKGSHpOXhCqcp9ZEI8FEtaTZWUhFfJ1C9+bGWRCNJawgJOVc5jHH&#10;z3khlztjfxmnHOHlcs5HCX7HbEnI+y9Lh+V6Xk16wwb+Vns9vLxc4eRAeWshQNauub5wWnmBDU6r&#10;p4+3sCo43xjyeVRweAY/l4SaLkmEqggC5P60GiKrY9OdODReBSORUn5GNtKo8meTBlRbrQF/DtZc&#10;WyE+lRscaBS7rjXUVRN0MJFZyFNe+gfaMDXYhREydbt5tEtXKMxknnjM/WmVlRXiv55MXZ5zODbS&#10;SISVgQQyoSpIy3qIzM/pYRMMRFj8pcbB2TEyn/vw4osXcebMDI4dHcXB/aN44TkiQzEq3IyBjla8&#10;9txDRGJGFDFhZaUv9Q1Wa0vFJ32zk13oNZBJW0FmO5FkQ62BiKxIoKWJtEwi3smRLjEKzo2ATkvm&#10;MhFMPlXs6vIcsRcIL7hamJslvoLhEXApagavBPkyZEFgc4ELSGRUGHKKqKEpS0HFliwYtxZSpdKj&#10;g8zNwoJkxMWHwycsAL5BXkQyqQiPIfIiLT2D3kl0Yix8SWvzCfZDXAqv2RdEZqG/WAw1rzibtLat&#10;iI2NJdOWtD13ZwQG+SI2LgJ5ZJKXlmWiVJ+NrtFGvPmFZ/Fv//0L/Oo3f46vfO1FLC724djJMVy8&#10;shfXnlzEti4dunfUobXLgC4i5Boy3UrKi1FJebLZUEKmbxwiYkPgF+xNBO8izGten477wrh1f1de&#10;UAVQRVR6wr1kAueWFMGdJwErmoz4hI7yjolPEoYgDXKzRXZceVj75IbH2s8WJPFYQw3D9+blvvir&#10;BscNm6CjBnyLaTOZs8UYO3EYxy+dwC5qqAsNxWhuMeDSy49h8ekLaO9vR3BcNHyDA4XmpMbP5WDp&#10;XmuJ8NaSKb/+nmWktxJU4TyV6RT5a4mT8049Z8jBCAafM6SfNdRRYCYOJk1uhOTnZZzHvCOezWst&#10;91XvLf/zu+Vn5yPXA+564YnLTHI8XcqFISwUbrTNRMgrBjHkdB1hgrvyEmwUF4HTw33WIZEBiEoI&#10;ha+nk5iTu9LzqSIIUHwZUaER+2mMdjeJxUjbWiqQQxU+KSlWmJS881uLqRKH9o2LeXqD/a0Y6OtE&#10;B2korJHNzQyJLzAGelsw2NeIqfFu6IlMavRaQX78Da2WCKkgP03M1Rts1eMSmVNGMpfZzObtNB+a&#10;68O+ARMRcL5YyZnn3THx8gKsrKlNT/aLqTAz071obNCilQpbX1szju4fRFtbJTQFOUSAGeKo1dD1&#10;tRq0N+phrChHAZndpZps0c/J5jxruPnZaSgtIvO2ppDClpNpni36+IxUuVmb1ZZkoDQ3h67JRkG6&#10;+RoeAWdIkYXkZjB3pJs/4hegly8GTRzpRXu6U+vGE349EUoklpgVjs1k2paUZiIhMYoIwTyVhAsb&#10;bxiUV1iAtIwM0cks+15EXFQIhMlJ4Zg0uDA5O3nBx9eXNL4YNLVUYeHYOE5d24/Pf/t5jO8xYf98&#10;J05dmMPpS/vwjR+8ir//9dfw6GMHMTXXhdMPzGF6XzdOnJvAI08ewvEzQ9jWvRmN26qhI+LLLcoh&#10;Mk5AGM/783eHgxt/i0lmn/hqgrQcQYCWKS4KVtIA1UrD4IIqSEJpxVVSkuDnteUuwRoTV16puVmH&#10;53vZSoMahjVDN9JEUjMzEJocjx17RzH3wCKZvPXo37kVedUl8I3zQxY1mKV1pXD19YZXgB/Ck+LF&#10;XELWaiQBynsxeICD310RNVhVNQUIJqK0DmMLqqxZT3mkVG71GaSbClFm6D1xHzB3JUh36+tUDVCG&#10;4XLL+cjkxw2NI5Uzjo/d+TpJaivdW1xP4Gc2zzu0I+2PyikTnbN5O05vHw/09xuQnBwEXX0tHEkB&#10;qJ9sx/ErC8jIjoSDnQeFXS/Cc2NrXtXaHe6edmgk7fv3//BdfPK5K4gK8RLxc7+xMLWVdKgiCLDV&#10;pBeLIZhXgsnHaE8TrpydFeYvTwHJSIsTJiD3E/Kxi0zLc4dm0dJcI8xf7ntjkuOvKxg1+hK0NlcL&#10;EmlpMohBk7bmWhhrybQk83Gw3SC0QO4XrCJtK4PMsSzuJyNNs9lI2l+rET3VBVjkFVsGOjBPJsZg&#10;Zx0a9QXgrTJnxvrQTiTaQVrm3ES32LiphjRKNtkLKH3cN1lVUWQ2iUnjZHOd08CDIdx3yX2ZPKjS&#10;SddXV/E3wuX0bAViAIjnBLKmx1+/8DxHPrLWx6PfvDq0IMHbXA9wJci+DDYrWFvil8k7cgUE+JLZ&#10;GoYaeg+MnNxEMis9RWHhQsOEwB3WXMi41VRbcjsiCkfSUtzI3PX1JeIjUo2IZm0wE1s7KnHu8h5c&#10;vLYXDz1+EKcuzWDu2CBmeGXss3txPxWuQ6fGcOzUMIbHTTh3ZheeeHwef/lXz+Ivf3wNv/ntx/DF&#10;b5xD/y5qTJrKSWPNFnMGecKziweZdu5OsHexF+aHJBrrZ5bgZ1BFVmpZiXjBAw5jR5prTVMdEtKj&#10;4eXO33yap1BwGDYPVYISJEXaIJtB8r96LsxbQkJKEnyImOSncbcEXcPvitPG6eL7u7m4ITk7Dplk&#10;Ne2YH4KGGs64rFTYeTgiLjWe8qYI2wa3w9PfCwlkxkckx2EDvRcmFE67SmQ3cI9oLNaTSWjbf2UT&#10;WBAgxXszcKXnI+erGOhyofLjxltZLteQZBhxrryzZf7UyEpTk7d4kH2PfJ0E/5fXSLA7l1NuuKXW&#10;x+We+6E5PXzO4HR5kFsYWT32FIbD+rryzAJ3uobCUvr5nnLuoliq3xKnh4cnggJ9EBMVAi96H2Kv&#10;Y4qbu1JkuvioiiDAsYF2jA92YoC0v0ZjBTrEJueVZAJmIzUhkZCExIQEAV5Xi8HLxBt0RWLaCg8U&#10;FGTwwAh/X1tI5JKPgkIiHDIx9foqlJaUIJu1qJwsNJL5WVGqgYbMVP4vptQQydZW5ENPGlcHaX0T&#10;pGm+dG4SV06MY3ioHedO7EcHEZ7YzJwITEck3dpsRDMR4hyZ3XN7BsVAB5N1SQmv6kwalKYU2sJS&#10;0izLYTJWQUcFtpbIjsmX05uayiPc6UIbzBFTeogUi/LFlJvE2EjERYaLFaB5viOH4edNjKVnj45B&#10;THikyDwWtXLfKbiQbaRWWIzQckcwvXxvH1cEBHqLaSWeXi5EaOYFKrnwcAXk0TcuBDwNg/sR5cv3&#10;9HZGQBCRXmQgUtJioa8pI+KrwNS+Tlwm0jv90C585PEZ7D/dhSNnJzC2dzuR4A7sO9aBj5BW+C//&#10;9mP8/r/+Cv/4m8/iX37/F/j691/BnoVuTM/3YmR3B6qbdSjQFiAlNQX+ftRqu/FIL1Uge6oUTrwK&#10;B6XP0kcjO6RtgT+fUkVWaq7k5grL38auIQ3KGzFEKC6ebP44EpmHi0rDBZjDqUTF5MIVk+/L/0V8&#10;dB81jAp1KowaTvR1URysSTPJmtNjnqPG+V5QVIjsymKkk+UQ7O8rVuzmJbmcqEHi+Yh5ZVp0T3Xh&#10;wvNPoHZHh9CUPAP9EBARhjWbzARii9Ck283cV9oVjsNJkrHOFxXsxxqfp5cjWTZpSI4PhTtpXnJ7&#10;AQbHIc1MVVPmLgomDwHSZnm7Bn6XyzRPCi+1dTsiJ95fmDW7jdTYcN+u0BwpD5iQeCMm3pCd9xX2&#10;9XZBoI8zkRblX2Y0kiK84Uv1IDDQa2lwzsvblc794OvlirAQbyTEBcLP2xOedD3vZ+xERM5EyPdj&#10;AmXi4/+sVHD/N2uWXIe47HBaVREEONxHJi+RHpu6VdpclBekYqTbRGpoIhKowvMmQdGRkYhUwMvC&#10;l5K2xZ+V5aclokanEX1jYvAkP1tMo8mgllFPhNRKpFpNGpdYV5D8mUx4DmEGnfM1+Tmp6G3jrSrL&#10;0Uxm8whvr0nm8ESvEfvH28RyWbxEF2uotaRtSq3OQOa1vrRA9DWyhmeo1qKpjmAsRWl+FmmA2Whm&#10;E9hQiJaWOvSSKc3bYWYkRiM2xoyEmAjzXh/0PKzlsdYnd4dj7Y83SoqjysfbZop8CI8QkKJW7jsF&#10;EyC/FBWS6PiFidaPty8MpMrm5yU+X+IXy0vSe4cGIpbyPTEnGcm5SSgoz0Nd6xbMHBzBwVPjuO/i&#10;tNDy7r+yF69/4RF86yev40e/+BwOnh7B5IHt6B1rxPBMF5nFA9i9twWdvRUw1OeisjoTucVJYspN&#10;diE1EpTPeWTuJqcniXX+WOPb4ECFns067vxmspOwej7GUiVS3FRRKzt/EsfEw9+o2hGhrnOiPLIz&#10;j/ZuIJNaVlKGjPdm4E/r1P9C86Z0rkSOnDZnd96vgp5FIUCu+Kx1u7i6UL7kIZf3nqHypG2uE4QR&#10;Hh+Lup52tPU3wYE010gq057BAWLStCAHSzwMSWLyueWz23JfaVVoVTjdavy2wOm35X4zSBNYxG/J&#10;c6lBMfh8+Wdu5uvk+5FgNw7PDYgT9yHKxp6sBm8ivqhwb0QFu8Hf2x1xUUGYnR4E7/Wdkx2FJLK4&#10;wiP8Ee3riMRoD1K8AtGwORd5UW4I8HUnMvSFvy+dBxNBejmgKI4Ul2AX+FCD6edJDRORMJOtn583&#10;IiIixCb4nA5VLCZwjZgyoinIEGTES10xuPLHRoYJMmDCY1OQJyNzv9xQbwt4qgkPOJjXCWSCSxaa&#10;VE2VToz8cpxy8jQjJyOVzMtsoSVyvx8TGR/1FURkFeWora4ic1qLrk4DjixO4PixaZw8sQdXLsxj&#10;erSdyC4HJUVZYiSWJyZXkMZoqMwns7mcSI80PSLPZjLlDSXZaCHS5dWgxwZaYKgpQh2R5XCfCTrS&#10;8pjwosNDEBMRIp5PPRf/LZukx8TELPOLoGNkdJiAFFkA7hbWBUYWMAaTIZteERGhCAryFxNtuVXz&#10;8vVAcFwYMun5dXWlqG2nxqtRi4aOKmzf2SSmzvD8wi1NFdAZC9Hat4U0vi4ivl5sGzCgsWuzWLaq&#10;oaMGO3dtQ1dPLeoaylBckk7aYzRCowLg4UumhbebGIVj8LJDZjOX++W4b285qd0uuGKpIr4DJtiq&#10;6AyuQOvsNqJ+WzMqWuqRoycTfMtm0ThwfslKyXnF/4X5LWDOT/bnIxOamVzN/YrcL8hHXnUmghrC&#10;9ZY853hlXByej6yhc5fCli165FGDwN8B87qE5Y21ePYrn8BL3/0MLr3wUThRxXOmZ2TTMpQaqLqe&#10;FpQ2GrCO+6Hutf181pD5YQsyjCoqQUnyej+gEqDYttQCvo+811IY1pzpaB3GGnbUYMr+Pl4/ka0X&#10;T1cnBFM502YnojgjErW6dNQbslBIFmFeWgwG6rJxkpQgTVYw4mMDxEbuAX4eSCElJjIsAN4eZo1P&#10;zHRgsvP0EUqDvQtbSWQ687QvNvcFAZv7LFURBMiElJNBBJZGqnFcwpLWFxvJxBctdkqT3/8yyWWQ&#10;NpBPGpaWTNz8/DRoSXMsFP1tBagzVKOmphIVNRWoItOzlmAy0n8tmQ90LRMrm71aTaEgsZZmPaoK&#10;KY7cNJSQacthJ8f6xdabA/0tYue5oYFOs+ZHWl4JpZVHb0uJSHn0mk3iutoKuo8WzQYdaioKUUVE&#10;yQM6+8fa0d1KJndFKfRaDbraKpGbniCm+bCJy9qfNQHyObcWEvxfggnQjPePAG8HXIllRecXyBWQ&#10;+994ACIhJR6FpYXQkAZYXEZ5sqUQ1fXFqDEVQaPLRE5xIjQVmajbqkPrdiO2NJSirCpPfP6WkZuC&#10;1LRUMVocHBwspucwAbAGyveSxMJbHgoTh4nFRvpuBq4kAnxugSpq5b8ZeIpEeEIUGnpaUVxbic7J&#10;nZg5sg+uZI7zFAnPAD/k60jzr69CaHyEMFMdSYtkjZWX6Y9NSRLmN+cfT0XibgSxaK2jw5JmyM8r&#10;85rvyRWGwf2Grs7cF+WGVz/+JPr2jCIoPh4xVGH7Jrahtb8DOdQou/h6o2F4EOlUBoNDA7DJlUw/&#10;Hpiy9Eeq2t1tY829ZihuqvD74TTyO5Nkz5BkZA0mAob8L0mOoYa7E6j3k/e3hii3dF/Vjb+h5kEQ&#10;HqxwYTPWlRoaj/VEbO4IIRPYi0jNjxoVH2qAfXwCSOvzgjM1Ju5EeByXjFMtr2oeMKQ7g/+zvyqC&#10;AIXJFxkt+rYYTH4xAhHCJGTtT2pHCTG83yiRSDIRIplgbH4yCogAi4iUqit1qCKNjk1cNnlzspLE&#10;YERjnR7NpNqytldFBVVfoSMNMRt1ZK426UtQSeZqNWlxne2NYiEFHpzgfYcZA30dYrCFBzlyiXg1&#10;+blorTWKfj/es6SoKJ0INgdGXQE6GqvFlyBG/iaYrmkxEQFX5sJUk4/qCiL5xCxhhmdb+vrkc8UQ&#10;qTHJ8fkfGwGqL1SA3NQFIfm7W/6onidWp+UkolCbIeYWFpZmkxkRI+bpZfGnZEnhCI7gb3XdxJcq&#10;/HE5r7bCBUgtRBJqYbKVLmvIisSEt+ROxMLaFvcPMqy/BbYmOlswVy7WxtaI/sZ4asR6Btswc2g/&#10;po/dh6e+9nE89annoastR2p2Krbu6ED/3DiMfa3wIjOJK5oLaXC8yCoTPFccJg5B7kSAnA9RsTFL&#10;lYobgtDQUEGSHMaRrolMToChswULHzmB7v0j6J3owYmrF5FQooEHpcvLJxDeRICG7Q3I1VfBh6wH&#10;l02kTVL8vA0kzwJQSey9QBVJPEtYRxquBbdDbuq7U8sY+3GZ4PywvsYW1GtXApcnSUQMPuf3Icsb&#10;30v1f6/guKwbBdbqVREEqFZy7u9iQhRbQJL2FxNL5MimsOwHE4MDRIJEjDw4wKavGFUl05LJqEZf&#10;SuTHU01SBQFKs5hN4IysRBjINNVVkElqqBDEyOvrMbGxdtdAmhzPNdQVEllVk1lMJm1jczX0lRqK&#10;2zzxupI0OSNpimNdDWir04ql7XmApNmkx3CXCV3NtWJghhc27W7UY2FqEH2sTbboYNBRepLTxTQW&#10;1v5UszcmIpye39y/txIBqpCyVNE/QKgvVbxIKqxreY4dmaLmuVA8CEGtoiuRGpkE7t48e95Z7NTm&#10;QeYFk6R5xNYJds5UIEQfHg9WkGa34UYBWVrGnzQW68JjK13WkJXNFgFyJ7iEKrYIT63sqruY90fg&#10;RUV9QvxgzwNEns7QUfmYOX0Ag6f2IqekCLuPz2P2/EFcevEaaqlMBMWFoGuiD6buLbj2wjl89mtv&#10;obanGy1Tw4ilhjq3vBQZmgJEpsXCJdATzg5mzTE1MwV2RLhc/iOoHtRva8Kuhf0oNmowvL8HZdRg&#10;O1Ja+Jn4+96I+Fh4B/rDSyxhZS8aKjbFOT847eqzvBeoYk1Ed0qAapild00kwVqll5eXIEHpzpDX&#10;qefy/+2ASY4huxdkw2sd7v0Cp43j54ZMErAqggAT4kjLS0xAHLWCPDAQzQMdRAiMCAvkf0Z4GGlJ&#10;4UQYZCLHUtjkhASxMjRPnE5K5rh4QCFZ9BeyVshkKM4LsqEpzEGlrkTM02NNsJxM4cryEpQU5Iop&#10;LJVkTvPSVKVFuXSuQYVOQ2ZukXnQhDTPHCJcrSaXiM6AXgJvtzk+2oXh3kYM95jQ2lAtlrTi/kVt&#10;ST5phEZ01NbhM68+SgTK01jSxfOanzFCeS4+N0MlwEgiSV7tJCaGnpeOElJUAvgwIAsvn0szlafX&#10;cKXkwiW0HCY1SyFj/2UEpYDdzdebR/NWCsdgP7Xy3C54Cooqtir4zWBd6bgvLiwuAm19DZg/th9N&#10;VBYefOYC7r96GJc++QQ+8vqTaO+vx6e//gm8/fffRWldGTrHujF7+Tyq+/qxnczZ5z/3PObvn4KB&#10;GsrsynwsPHQfnvzqJ5BOFoVPsC9CIwMwc3AIj33+Bew6Mg1dzWYUtBqRRmUsszgHMUlxCA4jjZE0&#10;SSZ7SfhM/pxOW8+xEskzePDDegBEDa8K56maJ2peq+4qIdwtZBw3i0cNcycana0yxlDDyHJp7X4z&#10;cJq4HojpP9ztQSSoilkDjKYWzqri3wxyJFgMFkTzPrkJpFHFIi6BtEbSrhIJ5nl05rUDuc8vl6eb&#10;EJjM+D8PqPB8OyY2sxbJmy2lisETJi+e6sKjvKwh6ko1os/QZKwWmy+xxtjZRCZ1jRY9PGm7vRYm&#10;XsiVzF+ek8hxiEUQytNRV6XHpTNjmBw0T39JTjWnmwc4bD3bu6Gavu//IMgHCVsFwla4lbDSaOl7&#10;hSqysq804rkS1ErnG+aPyroSGFsMeP6d61h44CAae5sxfHwar3zvbew5M4sA0spaetsxfGgGmWU5&#10;aNvehKEDI9gx3Yvh6QFM7d2F4w+eQFN/K3YemEBj+1ZUVlcgLDwINUR2Ow9M4eyD8yiuKkZsZioy&#10;ecm3ZhMyqVH3CwskTdtLbALFxCf6Sgn8rLbSzlAJzZa/NdTwqqgDFAw1n1V3W+DyoJ6vBKmtMdTr&#10;bV37Ln92o3Ik5hXSf6mJ8ZGJSYazVf5EY8xHCb4Ha3GWRl29r7Wmag2+J9+Hz1URBGi74t8EkSFE&#10;IGRCklnAJCenivCR+wsZbEKzuczmNJuaZvCIcrggRSZDJkkGzwnkazPSUkljzMJIN+8eZ0BlaQG0&#10;5QVoa+GNlfTiO9+c9HSR8A9T/hgI0PoFiwJ2GygvL18OXTnKVoCWUEphboWDi4duC7JiqsJz8pZg&#10;gxDUiq+6M7hiCtBzsdbF/XnazVUIJEumaaAPfUf2orixCh27ujGwbxTRCRHUECejoa0evVMD+Ng3&#10;P4NXv/051A1tQ46+CO19bQiJCUJydiJpd1lkzvpAU1qEk9fuR12nEeEJiZZU/+Glu7t7aTRYlSWi&#10;sWAlApTaD59blx1pJVi7c3g595L7R/nIYa3DrQS+l5wqw+/mwxROC6efj6rcHQGqGlE4aUQWxEaT&#10;OZyYSCCNMDYWiXFxZFKTxkUmZjSR4VJYMeBAR3JLSuDd5dg0JTM6PZVMaSLBnGS0EOHx3L6iwgwY&#10;jVqqrGQqk+lcQhogf+VRUU5++bw3cQ7qDFXIz0kngswRI8T6Cv4ETwcdmc98jYG0wCNz/agirTKB&#10;p7cQKXN6GDeeic95AIRxw/S/4bYcUlRy+UPiXYXNRhhbuJ3r1Er0QUAVa1K7W3DBlpWbR7R5kjgP&#10;XujIasil8pBToUN9fy8qOlrEnEbu4+NBJHdvNyTnpMInKhAnHzmF8cUJ6FuriQRTkZSVAt2WCiRl&#10;J2AraYwpuclC02BiYOLl+9lKy+1C1X5V2AqrQhVOg608Zsg8UcH5I7o6yJzkCc1ihR0CDxQxQVgT&#10;If/n6ST29jzS7AgnFyc48OIeLrxupPl7XbG8moN5IE1odaS5yS6StZZ4ViJZCVnuOF3W7hIch0rA&#10;ktDU8PK/+rwMvl5276jyngnQtr/ZTGZTk4+2/FWwpshTbRKp5c5ITRMTmHlOIu/ixqgx6qApyRaD&#10;IjPTPWTmklms0Yo5hWw+iyOZ0DwncaupVjwYm9Qsn/7Um2hs0Ij+QlNNJRFuwm2Y/PRcpOWGRwTb&#10;8DNDinw5psaGpfN/+7d/s/gC4ZHmsOx+9drVpTBZuTmYmt69VFil+51CXi+mctwF7rYv771AFbVS&#10;85ELuNFoFOcHDx5c8vvlL3+5LOzvfve7pf8quNAvmWz3rBEVkpeyj0yIgqubI0L8fcSnezxynluU&#10;K/YwTslLR3ZZPpFdCUJjAyhsMJm1AWJnN88AbxGXSnoStu5/t7BFfiuRoipqehjSjfvfamtrxfmh&#10;Q2btm+VXv/oVHByJ/F02ENyEm6OLK+zteFVrIjJn8zqOdkR2rP0FUj75UYMyvaMQxgIfxHuTVpwU&#10;gOqiRAR4UT5G+qF6SzrqK2IQGWQvFnl1cDKP7ErS47yTxMXnnDZJTAxJjPIZVD9rcDwyPj7yKDKn&#10;W5Z/NeyNLhxzeZBxq7ICAUpyY23H2k/1Z9jytw2eiR0eLrWuG3HwqCqbx7lEWhrW6rKTYCKTpJy0&#10;v+pyLYx6vRgBrtDlELElm9f440/iingTo3RUlLA2yP2LOfjhX/w5pvu2w1Cehb/7+c/ERk/HyRTi&#10;ydtHD+5FVrKZkPi+5mMEnn32WQwMDIhz67TdcItQ0n6DAGWlZgKUwi9CCpOeLHwyrJTf//73S0Qk&#10;/eR/1e1mkGFVIlPjuBX+WAjQlikszV5Jiqq7ChmHNaSJzBXFPywY7n7eiE9PQSKVM9cAd7gFuaFj&#10;x1YxYVxvKkdcZiKKq7TIKMqGl6/PUno5Dk4DH9X4V0qD6r4SOJw0aRnLrlXzwgI1vCqSNG4GrvTm&#10;0XNXNG5tIu3XDQH+3liY2YbpASPC/PkbcvMqL3KlFzcPF2ow7ODjZ4+0WE+UJPuiIsUfhUR+KZEB&#10;SIjyRUFmGLYbsjA5uIUsK8ukZDKVnSzTieQgiCQ4FezHZjk3ULb8VwK/S34mPko38Y4s5VkNa9Zy&#10;7cXXOTIfGKooBLiS2XeDAG6AwzA5sL96na2wK+EGyfA0FO4rzCBTWFdSSKSWJZbg4sVRtbyZUUEB&#10;aipL0dvVIEhOk5tGRJYoiE+nIcLMTxYrO++f6Ea1tghV+Vmo4c/6ytNRqy9BOcXB/08fO4gKMqvj&#10;YqOFGSwGNCwDOiq53fr5302AKqlYQ4aRYNJZKYwtt5tBhv2fSoC2NBwV1qRhC7cThiEJgZe2YoIL&#10;CA5aVmEkrInudrGSxnarZ1zJT15nfb0q8pluBn4mJnAmG0E8pNn5+3kiIyEESeEepLnxfND14isj&#10;/m42ODhAfOvt7LQB0UGeSIrww5byXDoS6eUkCGwmZSSFSC/Uxxm+RGQulKdilzkypR1Yg1TuJ8Eb&#10;JKllj9Nlnc6VwHExYXK81mGt47wVVBEEuCqrsiqr8qcoggDvuecem+jp6Vk6z8jIWOanYvPmzcv+&#10;T05OLvtfVla27L+Krq6uZf937Nix7H9LS8uy/zwaJc95FFP1Gx0dXfafzVr1P397KM95pr/qd6v7&#10;cgsmz3NzcvCtn31PZKDagn2oWEemgTIJVrZ27KeeM1RtzHoaxW1jHcWn3E/1W6fEzx3PYtI1tc78&#10;nzVOVTg8T7plk8aMNcgvyEJAAO/2Znbj1p+1MvUea8m84SXAfL29EOjtj8Q43ryc4tlw4zOvW0Ga&#10;X7b8VPC9Of847EZKv916MqkDg9Ezsh0xSWnILUnBrtk+OIqP/c3TMaSmcjuwfj+3gio8aV26r6V0&#10;CdD7WILFbd16yv91FG4DhSesofLCbgL0TOZ3Zl63UrwnemZ2k/Go95eQ19nyezf4+dh8pftarlvD&#10;abKkYSmcKFfm/9bvXF4v/y89L0HGJf7T9bwJu4S8ToZVZYkArYXd+vr6lir9+4G196xHeHcEPBt9&#10;bPr/T0FBYSG+9a1viXxa/oJuFE5r9w8cVgRoM4wFkpwYfwgClHPiGNYE6Ovti/zcIAyP5sHNzh12&#10;/PmYHZHMJiYnc8e5iNOqMkjSYEg/JktuqNRw1uAw8pyvY1Jj0lLD3Az8dQevuxgTGYATxwZQu02L&#10;bfWpeO5j9yMqyo9I0EzaMm224rCGJFg1bTeDKqo7rw34uc99XrjzuYqlMFRO1m6wW+a25Gd5R+K9&#10;STer6+8aavm0uMl73XYZtL7ekjYBmXY6v4fK5hrOe2ocuFtEXifDqiKYjwuBtXBF7+3tfVflv2us&#10;uQdeBR43/jsQ7rWc/w+DpqgYv5EEKF8KQZWlF2OBGu6OsKwAmFsvk6nxXX7WfXmqnzU5sv+CMjKo&#10;+qlYy62qEqf1M6lYdq1ocW/cf1kcVDBV4QnpAQEBYuoKh2Xh4y9+8Qu89dZbQpPKIY37dshBkg6T&#10;IMvVqzcGoFg4j1jbtHUtxy+1N+5nU/3YjePi49e+/nXM75/Hx556ENcvdOKrz57Af/zX3+HQ4V2I&#10;DA+Ah4e72Fd30wZnce27tRjbUNN+q2tU4f8yb/n8c5/7nMXHLLNz+8wyePIeAAD/9ElEQVTvx3Kt&#10;WVta4d1ZwtwMLHzk/JBu8v6cv9LtdsBxyPh27979Ln9rqM/5XqDKkga4sLAgHKSw209+8pOl87tF&#10;+aulKPpKtk0/JkCfdF/bfrfCy7W450qF+bwwwPyfz3nljChX3HO6BPdsT1x+zfuEgoKCGxqgUvF5&#10;UjCLeFErFbI7hfLieHqN6seivlS+7xfffltMEVGvO3Rw8UZ4y1ES4DomKyVOFbdDgOs2snlrR6Yh&#10;f3bnCGcnN9KQbky6ZSyLgyq5KlzpOQwfeRkjFr6WO7zZjUnp85///FJctiDjUMGk+c4774hKKbVO&#10;WUFZ5JEJhwfAWNiN733t2jVqZExLYTh+SYAbNhBROmxCaJAz0uPDMGLIxn/99s/xf372HWRmxZEZ&#10;ziuUbBJxqmYwX2tNrLbA4aRZvlJ4VUQYy/vi9yE1QA7HXUTinPxYE1LfA2tHnMfW95DaKB+tiVjE&#10;tX4dIiNDxdw/FhmGhc1cluys3KVr5P04/9Q85aNKoncDNX9leVwqu/QMS8+q5A9DlZv2Af7617+2&#10;6X67SB/OpSMRkg0/iZitkTbdbwlJeGXBZsLj/4wNa2/4s7t6zfuEf/mXf1mBACuEm5rJqr/EWsuL&#10;kFjmT4VIfcmqn/pSBdR4rP1UWLX6y+N/t3YocbPPrFTwt8eODi6k+fD8Li6Uy59BDSvJSArfQ/pJ&#10;4QrIRKSeq/FJMDnerK+Nr+Wl8cV3uZZRQqkdsj/f8/ozzyzde+kaAsctK7d0Y2wkAnRzckRBfjzq&#10;TLlISQzC5jR//P63P0ZBeigC3Bzh6+ElppVwuhl8Hcez0nPYApPg7RDgsndH79YmASrXyLSsBEmA&#10;fv7epC2b5/FZh5F5waO+vLG6eK+Ut3eqAb5nKM+uut+qoVHlpgT4nvsAyey16W6N/2GmcH5+vtIH&#10;yIXajOUkc8OdwZqWhOyMlVgedvnLMocncltHL5b+M8TnRQLcoWyGKICWSs5Yy6uPSFDYtRRmjQWy&#10;E5qhdk4zlnceL4fqZw1zPDKu5ZVMDceEp4pKgAyucNaVjonDVkW8HQgNcKN56otYuFPxU+9rqx9K&#10;JS8Gn7Obq5M9YqICSGMlrdXTGYN15fjdr/4Kv//vf8d//uZvkR/uSSa997uutwUxkVcJx4TO//l8&#10;pWdWZRkJWKCWwxvlkZ7RQm7W8algf+4m8Pb3hIePBwLDAhEU6CfSwn7yeutn4/+87zRrhvxlCfux&#10;m3weea16zbqNZEFQg+nozPuB8ITpG2FlGFtQn2klPxXWYVT5YAhw/b0IbVo+ynorZO/Psul+M9CP&#10;gC0/Cfp5l5tEt9U5neA/FDcGu/FxQXErXGEQ5GaZfqvKthIEmdE1ojOXjmpBUiE/8xErkVg+S+LC&#10;J/qUmBQ33SDHu03L+wVVrP1kJVUrv3xGrhxqWAa78cyAm2mCEpwXtuKwBsfHe67wPWW/oEiT3Rr4&#10;B7ghLiGETF1nCucgFkmNio0ljTARv/mH76O+IhvRQV5wIk3wdiqzLfA9mYQYTJDy/hKq8DtculaS&#10;oBKXfM83/G6WnjVCq+N9nQvT4uDvzSstu4u84M/eeOFS8dkbheHd21hD3LhxHWn+TnD3sIOnF5Gm&#10;rzf8Qym8lyvcnR0R5u+OsDDeMpVXaCZ/Dzf4BXjA2YXjWQ83ZzuEB3vBz9sVnpSXvFo0b3jE7/N2&#10;3undQBWq4VzHb1RuFXdMgOuIyK5l35VG55niZtN9JdDP0vmvLcdXLUcmq0LLOf2seFQJULrLc8Zv&#10;LUd2UwlQ7QOUBWxZQXwPkIVc/udCwGQgK5MKu01OZHryvr+uCAwPQECQL7wDvBFblIK4jFAkFeQg&#10;JDNefNbF/T2yFbe+lwrVT57fDtR8MGuEK0MVW/4Mfm7rNPD/G5WCiUziRpiVIJ/PltnM7twQ3NBU&#10;zSQs07CWTHsHB1d4eboiOSkMvn5uopIyodoRWXoRERiL0/Clt1+AriKL/D2wkciLr1XvsxKEZszl&#10;x1KG5LvmxkCa4SpUWW5RsOa//J5LZVOZXnIDy/OPF5zljbl4g/sQP084uTuIzYn4czgvb3cERwYj&#10;gMpSSASvfuMK/xAqV0SMvHlRoSYFUVGBYtXm8FA/bM4KxcT2UrHEfV46r77kh6i4QGgqclFSkYnc&#10;7BiEhvmK5e1DgzwRHxeMuJhg+NF/RyJH2ahZa54qbryv5e4M9X3ecDc/rypUw7mO36jcKu6UACM7&#10;7rI/z4KCJwtsuv+xQTWB1YqvvoC7gXzR/NKZsLgQ+IYGITgqAs78QTppHOwnwfPguBX19nFEbFwU&#10;HrlyHIuLgzC21uPgxYNoH9+KnLJsBIWGCE1CFioJWdFskSvDVhpXgpoPtgqkClVUdw8PIg4lTfyM&#10;qj+7S41sSaO5pVbzbnDcHA8fGezGWrb6DDIPOA0OLu54+rmHMDzaiLSUcNJSyI80ac5D1tLcXF3J&#10;LCZtiYjQkzfoDg9CaHTY0qrSTJQizXQfGa8K9b5qOleCKvz8S5aHjThuGu9S/pn/8/65rN3x/if5&#10;ucXoHOtEgzYKKUkRCIsJR6C/D2LDQkhj80UINbRhPm4IjPARW7mmZ8QiJTVa7GWdmZWMawuN+Nl3&#10;z+G5cx1orS1ERKQXgsK8EJsRhdSUCKRlJCEyxp9IMABRkaFifw/e6CgowBMxieGiLHB55fxZlmYF&#10;8tlsPZ/6PpfcLc+ryk0JcH5+3qb7SrAPvjFJ+W7Bn/zYcv9jwtatW22awEsFSilUtv2Wv1QuvDw3&#10;a4MdjyB6wi8wAN7BfvAJi0ZsfBxCoqLhEx4Fv4hwsc2iM6/8TITm7uyC9LQUVJLWcWS2DcPjLdi8&#10;vQ5jB8fR0dOFVNIAvX284OrgCBdCoJ8XYiKDkMIrYueGIVOThPi0GLhQQeYd+F2dzYWOK711JbUu&#10;iOpcP2vcCQFyQZdx830lIUlY/+ewTDzq/azNeNVPdbcGxy1Hm6392I39mSiDPd3w5tMn8PMfv4GY&#10;CPelxoPB4awh/aS/vJctbe5uoMrtPuvtQKad30liVAKePLQZ//eXn8XEaDlSkyORk5WAxPgwJCVF&#10;IjuLV3iPQ1x8FMLCfRAZ7U//E5CryUFCQQrGDu3A8M4yPDBuwGL3ZhTk07VpkQhLCCeijEVqfBCy&#10;UiNQrknHtt4iPHjQhL27qjHfn4PN+RFLfaO20vleocr7pgH61PjZdL9TrIn94yfA5YMgSuYuIznF&#10;/V1+VmRimUqyfpM9nPx9UVhdDG1VIbJzshEdFYXimipkGLdg62i3WNE4MjUSprY6DA1Xo3G4AYam&#10;MmzpLMe2rkZMTE3i8MsfwcRiD1pbNpMW4gcPT18E+vqiWa9BU1kSist0iMuJRuNWPXLJRB6Y6EHD&#10;aCeuffVNsWAFFz5h3lk0RbVyS7xfBCjjsxWOYasSvF8EKMEkt6RZWtxkupiUnUjzzk8LQnlREoWz&#10;3UCo18g4PiioYst/SSO0oRXa1IwU8HsPCQlBYgIRW5g/NGXpqNImQltKpJXO2mAs6o2leOKpGWxt&#10;KEBaehx8SXMLDfNDDF0THBOBhLRo6Kms7RxpxoGFDrRv0yAlm+LYnEnnRdg3VA5ddRxSkiPoPnGI&#10;IJM6lbTHnNxoMboeHuotdkOUZU+mjdPMfdhL6VXqlHxe+f99mQbz6KOP2nS3hluhE+51skw/eR/g&#10;WRhh0/2PBQcOHLBtAlsyWmS24i5gyXwB5eUw+GXyZkGegf5IKtXC2NGKoopCGJsb8bG3H8TQjmpU&#10;V9chv8mE8PwSbJ/Yhf/16x/j6mcewqtfvordC7M4/cp9MPZUYftAB2YvL0I33o2M0gJExITBx99T&#10;mDW8Axd/8B4eHykQk0KFMLcAxqYaaHf2YPJEP+obdCgsy0cqEWNsLGmcVBB5WSSe+2aLDNXCuQQi&#10;ePV51XxhqMIr/N5Ytujd4MGdpXO6j7wvk5C89+2CiXJZ3NKdNDMmWkmCKvg+zo4e6OppQJEmBT68&#10;M5kLd0WYiVmGk3H9IaAK/5fPI8nNOrwaxrqxsAY/L79vPz8/hIT5IjUrkRrhYPj7eyAwyFsQXWSI&#10;H/bPNuM//usXODDWheTkaERSmBAyjcPC6BgVitnBJvzVJ+9HQ20uosLJfA7xQVSEP2LDPdGoz8FQ&#10;GzXC0SGo3ZyErW16FJSkQVuRg9xCMqOTA8XGVNYE+H5BlfesAVZe0+NeG+7vFZsC7G26/zFA1QDN&#10;U0zMWEeVW0IWuCUohCAJUI7K8twyNmuTC7JQWJmPytx4bMmJQ3pOFKKp8CQXaKn1LUJuRS4yajXY&#10;fWQYDzw2iYreGoxeewrzz1zCk2+exW//40f49X/+Lb78k3fwVz96Dl96+zJ++n++itoWPYKolfUP&#10;4g3WPeDh742Q6FCkZCWjqa8LY0d2Y9vpWXz06gG8/MoFDB7ZiUuPz+M///ML+Oo3HkWJLhq+QZ5k&#10;LvK3rsu1H1mo1Hwwzzu8gXXrbkB+zSJFLHVut0lsGsRLMTk6O5F2adYwxcAAEdPSOd2HKwXj/STA&#10;JX8iQo7Xmugd7BwQ5O+P8GBvlJWkIjs7hhoTXvPuRjjruD5IqLKscSG/ldIin/lmBCj6AHm/Xndn&#10;BAX7ISjQl0jNEzlk0iYkkXZHJMZExqPChsosHN3RgM4a0gIzwhBE7n6URyER4QiNDEdiahyOHm6D&#10;JjcKvqH+5G8mz6joYEREBpHZ7I+8jFS8eKoR//n/fov/+q9/wL/+9hIee7gHPQM1SM9IJE00SCy8&#10;KuuJrTRLqO91peeUfqrclABv9Sncmk0fnLmafTbPpvsfA5aZwEoBXE5yy1+I6idfKGs+PGWFR25T&#10;qKXVlGbBWKdFdloMAqiC8QboWl0uiopzkJbJ+zanIyYvG4VZ+TBsrcS23q3onGzH3PUH8MijR/C/&#10;//p1/OMvX8eVi31ooHg6myvw4KW9GNxVT+Z0IiJjIxGVEIzqLSWo1GagRV+AqW3FeHz/ACYO7MDh&#10;czP4wucX8dHrD+Evv/Ik/vpfXsLRK/vQsD0DpuY8ePuQacy70BFJyIq/RABKPvDI5Lue3wLWUlRh&#10;YuOpOy4e7ggKC10qrLK/jO/Fi1jwCs/W9xT3tYS/HdyKABk8iZbjXWZ6b9ogpnCEB/khItAHCVSJ&#10;o6NCqEEwL+KgXr8SpJYpyftWk3VvBlVs+d8sX25mAvN1nDbeDc7D1RlJ8bHYN9WJ//7PH2B+dxci&#10;ogPgQXngGxggthLl98Jk6BUYiqCoIMRnRJL2FwLfyFDkZSfhi299DP/937/ByZPbUVlTiKzsNMQm&#10;BCApJRLJhJi4AKSnhGGLJh7zO7T4+JVhfO/PnkF2XozY5tXdx520bfMgEufd3bxzW1DlPWmAAdvC&#10;6fj+mb4q1hFSP77yCjQfJlbsA7wJ1IrHFVFWBh5FzC0vxulHJzE0pENWegy9dLMWwuB5WGIHfTJF&#10;3byowPl7IY73ZM5KhVabgpGxragnc2PX8C4MHJ3B05eP4zM/fQV9Mx3Yc3oPdh7dgZc/9RAKN+ch&#10;hFrV2LQgxBQXoKKhAeM9bdg33YdRMmdOnZ3AzNgMrr5yBb/9/ev46rfvx4Fnj2Df44s4+tRHMHKg&#10;C7n5qZQONyqQrmLVFVkg77RQqsL/+XqueMJ/LS9MsIFMTXds72nBxk1rlvKKjwwOx0dJkmqlZoh4&#10;LFDdOZzqZw15H85z/tzLk/I7MioMgTGRaNpeRRpRMOLjPBEf5Y0YIkE5kmwrLsaye1NawyP9kJmV&#10;JAjmZtfdCqqwRr00od6iYctwy/LIEobLnoQMx+B3sHHjejiRlu/n70nPH4zIiCAxVcU/wB9unh5w&#10;o0bK04uPrnSkckn/3b08SbuLpHwJRE9nFaJDg4g4IxGdGIK4pFDEx4eiJDcJ2vIMZOSlID0vkTTG&#10;SBQUJyArIwWZOQmoMBSgpDgRqcXpSEymRjouRKwOH0VkGZ/Eew/Ru/A2b9jP6ZQfAtgsd5Y84He9&#10;ElS5awJ0inOy6f5+I3LqziZU/yFwtwQov9Tg/1w4uWXjFjQ1PxIljVmYPLgduso8BAb5CGLkEVkO&#10;w6NyTICOro5wdncSe/yGR4chOjYaetLydjw4h0vPn8fLz5zH/LkpTI9tw7YdBvRPdWPuzDhGDm5F&#10;Q1MZitNSMNRdg737O9Ay3ETaYyea++tw35VDOPrwIu577ATmHjiB/Wf3459/+jIuPnYQR588jfmL&#10;R1DfbERHz2a0tutFpWBT2KYmaPXctqCKrKCS4Navv0f837CeV4MhbWzjPe8iC/lfHrlQq2SjhlXd&#10;OZzqZ512FRs3kTlsx19qOCIrPgbPXz+F//6vf8bDj84jLSkQiYkRlGYLaa8A9d7r1jjSs7J2SZrM&#10;+tvbbHwlqMKVXVoWS1q4ElY+j7k7grVz2++Iw9iRqV9ckoKPPDwnzNSQMDL7w8OgKcmBP2l9zm68&#10;SrQrNRB8dBLk5+Pvh1BfV+Rmx8FYX4KQ6CD4hXohhK6LSYiDroAHNhIRHR+FlPRUpGZmEKklITY2&#10;DMVlaegxpOBff/UkOnc2QVuWjAIiynSKKyYsGB4+RK5kinP/YmxcOOIT2NT2hoOzI2mHVCdIK3ck&#10;62ED5S+nXzyLJQ9EV4yS/ypUuSkB8sfKGo3Gpl9QeaBN9w8EvHKMLfcPAUVFRWKvijslQIYsjPbr&#10;1sNhE5l9rl6ITcpGY3sjcotSUa7LQkO7kcxgPQJ8/WBHBc2DzM4Q0vq4A9qLP08is9g3yBdppAEW&#10;lRXA0FqDjrE2NO/ahurtRtT10PUdlRRHOfacPI7TT17EzoV+DMx0o6a2HDv6OrBvbhBdvU2YHt+G&#10;0w8SQS4OYuLILAzdJow+fAj9p6bwylsfwZsfuw//8C+fwEce2Ycr57ZhcqwWlcZiVGwpRWpqFNxd&#10;7eHImipVLvlstp7bGqpIN772BgmaCZE1X/4v41YL8ZLGSLgZAXI47tRnyLhUf2vIezE4PDc88bER&#10;2FJdCqMhH21tZfD2dbCYZbf3vO83VOH/tp77diCvk3li5+EIv0BfhIeRGRvgCX9P0nSjAqhsJgtN&#10;2NfPC76+XqSde1LD4EDl11FYBLGRkXjqoXl87uU5FJQlISU1FSlpUWIL2piMeCSkxCAtMxLZhfHI&#10;KE5DUV48CosykVGYhKTkCKSThhiaGIqkxHjUVOcjOytGzCdMTIpGKGmUEaSN85cn4cFudF2y0KTj&#10;YkKh2ZKHRNIWPf3cRD/yrfoJJVS5Kw0wfibBpvsHBg8ink+UYcM9ynJaHyLuRgNkyIq1hiqPK7Vu&#10;mWTu5qeFo2VqCFuHjSitLEJmcTZpWAEI8KOCmBCL8+fH0NWUj8evHkFWQTyCI33gHeiC2GQqMLG+&#10;0BRnIDUtgc6jkRIXifyiBFSb8rC5NArVuVkoK8xDVVM1kVcDzsxtxf3HJ7HneB8K6otRZqqA0ViG&#10;4V1t6JppQ+1EL1pG+tBH/2dP7cGhcwfw2PX9mN43ho6RbWjc3oqZqS5sLk+jPEiBi9NG2JNGs5EX&#10;2rTxvCtBFdWdCYfNHKlZShJkDZgJhws5jwrbOzuJDncOx3vEipFkJgD2Jwh3Sxwc50rEJ0xB0kA3&#10;iP9mTXTDBp6LyGsE8kivZbDFnjR30njXk7axlvx4uSu7jc50b4tGdxfk816ginCzaD1SE1wGC8nJ&#10;a4UpvIGfg7DWsvw+EQf3w3oHeiI4xBdxUSEIDg9CUFggUkmL+9H3j2PPRDPiYyIQFuGDgEBvhIT6&#10;iZFitmAio4NRXpKE+X3b8PCzh7B1uxZZFbnI35yPhPQoFFEZjU+MREpWLDS6DBgaSlFA/jFJkQgk&#10;ayIo1FcMikRGBSGZtLzImEDkZqUgNj5caIBi9oK7q+g6CAnxF1pnABGjFxFxQJAfHBzpWWw8p5oH&#10;/Cmo/ExUlSUC5AISFBS0rKLbIkB7vxsrI38YcC9ws+n+h8TtEKAseNYQL8LBkQiQCC4+AbnaMjR1&#10;G5Camwv/iCh4U2vm6ekKf/9AFBcWY2y6A4cvLGLsyBkM7ptCT3cr+om4WivTUVBEhSQuFP7UMvsR&#10;PDx5TweK240I1tUBbtRCu1JL7e2xCWnJITi8uwV///YZXDiwHa1NJdg52YXczWWY3FmPF589iP/7&#10;vZN44nwPRiaNePrKaSxcPQzjrkF07tmHH/7t13Hm2jS6ujSIpkrg4sJ9geYvU/h55cAOP6P4HMtS&#10;KUXFXJYHy79lFdcyCZG7Sljsbou0JNQ4bzXv0BryXnZEtiEx1HBo8hCREg+PgEDEpiXhqVeuoFiX&#10;hM2k6do78XaQN7bCZFLmZbvCYuhdhQaKOZMhYd5EHP43+qgszyPyhAhbEIzlnsKdoKZ/WfqUfBNQ&#10;/SxQRXW3Gd9tgNPEz+fm7Cw+TTPVVSA5ORJhsUHUCEchOiZMLO7gH+CBgGAvQVaxceRGJBlP+Zac&#10;HIPS8hzEx/mLr0EqDIU4dn4XKirSkJ6TRlZODKIy4pCUEYvUpHAM9VSiVJOIwNAA+LOJGxGMSDa5&#10;yXwu1eUhg8xjLtfpecmIS4oQWiZr8Kxxuro6iUn7Hj7eRMS+QjPkzxKtCXAl8LOqskSAXJjluYQt&#10;Aoy42+Wr3keEj4ZhzS2W2fogcbcEKPsAndbRi3RwhgeZtMFJoWIyaUhwmPim18vNB35UseIMJdh6&#10;8hi2HTiCs594BWfeeBUnr15BfUs7svOLkFZYiEhqVb3JHPYJDICXjw8RoHnOHsM3yB/+QYFUyIKR&#10;EhMC45Z8tGyvFn08TY1aNI6NoKytDmNkGi/MtmDv4UnsnurEcFMxKrc3Y8vhXTjy0HHs2qXHQ2eb&#10;cezcDGqPj6JvvhdpZN7YU4VhMpAEuOw574AAbzWQ8H5CkiunmftXeWMk1gj4GEKVt1CfhcySDARQ&#10;RWQN28GVtEEH82ILvBEWTxKPjY1DQkICaelBKNbkQGeohDdpTUHRoeJTRY6fBxGqyGSubW5FQlq6&#10;6Dszr5BiIRuhNd6euWYLqqirbUt/Nb+t3awHPxic5qBgX3i42cPPxxUJ8RHIr8jHsbEWHJhpRxZp&#10;+7yYAfeH8h7BgYF+BF/RNxceEUD5EkTk6EMKlL8gpaBgf2oQAsQxLJzCxIYjkUzh6IRwZOSmQFOa&#10;gZy8RARHhcOL4gonzZJJMjE1AYmZ8Yiich0SGYhIIsEgsoZYE+V+b97VjjdY5207xe51pNFxGbzT&#10;vFRlGQHGx8cvq+i3GgX+8HAvopqiUPNnZVjj+cGMQt8MKgGq5sbKlf5G5vPL4knPXmTi8kvmwhXg&#10;4wVnXgXDxZ5Uey90dLRj27E51JPZ2d61BUdPjeKRa/fh5FPnMXR4EG99/y10HN+LidFetDYUQVud&#10;itTsSGRkxZNZEQX/yFAkZiUgOTcZCeQWl56EmJQ0ZOTnwNBWjuF9ZOoObUXnoSnUmKqwfWcDtIY8&#10;JOZkIb2gFBVVpajraEBBbTWySzUoIuy97whGTi9SxcgV+3VsIFNwpYIn9p9Q88XKTxXV74OCICUy&#10;13iRUjajWIPj73R5VzgnIidvehfuVLm8SKv1IA0jKS4K49NDSKKGycnNael7XiZrNvn4axAPD1fE&#10;J0SKXdA2bqJ78KAJkRGTK49g7+jvwFs/eg690w1YODSMprZ8pGUGIYYqNVdaW+m8XagiugZshLkT&#10;8HvkNHm4uyCYtLGs0jyk5EVjgiyF7LxYREWHEJn50HO5Ebl7iIURWPMKJQ0ugAjMz8+bGl9XuHu5&#10;ilVgeKCOF1VgNw8PF+EfRKYqL7IQHh6CEN5vOyYc0dRo1LWVYnS3AXmFUQiPY9L0EZpmJDXcUUSM&#10;rCF6+LiLpbmEBkjxcv1hReJOiU/WRVVu2gdoPQ8wYSJu2f8/Fri1k9r+ja1Yn7nBpv/7jby8PNsE&#10;aCOzJeTLMhe2tfDwIrKL8kRFrx6ppPJnFaYhjogrIohMgfBQlFVVoLyiHLuvLghNbPHUQXz0Cw/j&#10;03/9Jn7wm+/i0GOHMDTSho4uLaoqk9HRWof6ZgM215dic0U2DB2bUVa3Ba1D3eiaG0VyeSl0W4pw&#10;9bEhTO4fw9hAD+b2dePB07M4ND6IV169iKYd+UgpikF1cTp27GhEekkmkWcKAqmldqeCzpWN0y+0&#10;Pos2a/2ctwKbKqqoefZBwH7dWjg6bEIwaR/B6TFw8aQKaalUdrzqiKsDHN0c4Ukahpe/F2nT5o3T&#10;eV4iL6bKWkdCSjLSsjIFWbp4eojRT16/LiSAjxtEZec8sd9oD2cih5C4ILQ06xGTGgmvIA+xwXpW&#10;SiyK9Xq07WpFcl6YOQ9tpPd2oIp5FJ01aDIDye/OugPM1/E75X42F9LymKiCA/zoyNsUhCIhKRrx&#10;iURWlH9hUVQ2IwKJ+EIQHhKCgowIHNzXhtKyXCJGLyInyh8iKTciPleyZtw8KU4XOXLM8waJEMnN&#10;nRBA8UfFBKOSzOS/+snT2DVZh4zsuCWy9adGKpAsmKCQIPgGByAkNlJYNbzlAL8XLkvrFQK0fnZu&#10;aOXUnyU3uoahyu0PgvwPWbQ04iqT9Pp3ub+fWFEDVF6AdcVnNy5oggjtN8HT3R0JZBqY2owYnW/B&#10;8HYT9AYivW01aBtqQ01vHe5/+2lce34Rf/43z+GBZw9i/sgudO2pxeCZ7Rg7MoEDRyfQO9WM8hY9&#10;CipzsaW9AoPzXTh6ZgKj5L77WB+69m/Hg6/ch+6pbegc2I6+kWZ862uP4MLDu5GnTUdiQRrC0mIR&#10;EB5BJlAAFVBq4amCM3zINORBCEcnJziQGcimIGtDPEVnI2sxloJ4J/hDEiBrNXae9ihIicIrz5L2&#10;vNCGTG0+tMZKxGYmITCLKhxpJMlEUH5J4dRgVCEqLR6xWUnwCfAX5OdMFdeT8sHd20tsGO7g4iwG&#10;YVyIOIOJAL0deJXpDaisM6CqoQ765gYkk7Yd4uwDZyciSCdn0phckZ8SipTsCCTlpSKYTGk2pzlv&#10;baX7VlBFuFlZHdbhV4TlOi6Tbu4OiCMz1D/EH4kpCdBQ45eUQuklLTgzLwWh0YFEghHiPC4hGInx&#10;IYiKCkGRJhGxcYGktfHnlt6iMWAtzZWIypXnDtIzstbtyeWKtGf+xI0HtRiB1NhXarNQXZGMvKxE&#10;RJBF5B/gJczqwCBPJBDxxkRHIjAiFCHx0WQqR4r4uB/d+jmtn10dBFHDMVS5KQH+/d///dK55uXl&#10;W1D+MaOkrxD32Nn2ez/w85///D0Ngmyk1l8sdkktYVh8DEoNZajfpkehJhszh/rRuqsOhu0T2Lar&#10;n0zeOQwfnsS+s5P4iy8/gn/817fxyb9/Ha/+r9ew+PRp7N+3DYcfOQTTvp1iIvTY8Rm07+rE3H1k&#10;Ih8axeOvPYQDH13A2IkB0iKn0Dvaj4tXx/Cz//t5tOzQIzQqVAx+yXmHzi6O4pz39nBypEIbFILE&#10;vAzk5GeSZhOD9OIC+EaEYyORgarFqM94Ky1EFVv+7xWsmXI/EVdAFzdvBIb5IzU/DRHJKaioqUJl&#10;mwnG0V7kFaUhmzRv7ozPKsvD9r07UdFcg+REMsfIREvPJiIjc83d21NohPbOpN0Qme2e60NmfjyZ&#10;s6lL5jHnHS+970YNhz+Z1kyc7mwWujihcHMJ6ju3orm7TUxkd/dwE5oRp5XNczXvrJ/FFlSx5X+7&#10;YJNept3dnUza4GCEJ0WgqDAVSalEPhEhiKN3XlCUASOVze7uEiLAdOTkJSMpPkw0HmHBgYiJ9Ed4&#10;ZDAC6b9fkK/Qpp1ZAxSNKM/l8yerJoDyNIhINAxJWQmIjglFKb2Tf/rNZ/Hf/++X+P1//QTf+exR&#10;sj5SkBAficjIcCLaMOgrs1BanYeEGNI6w3yFKcz9tvyObT3TrcAasyq3pQFu8Fn3Lr+7QeKaNZii&#10;Fkd77xqcc/ZG7L1rccEzDOOe/uLLDw7zfn1XvPYeZ1S8aLTp917xXgdBuMVl7cSRCkkJmbppZRqM&#10;3zeLuUv348BTj2D66f3QtBqwrVuPg+dn0TLWgJ3HhvDYqw/i8rOn8Re//g6e/+YLePX71/HoFx7D&#10;6Lk5nPrCR3HkM49izyOncOnlZ/HV776Nx998DAefOITh4304/fJh3PfiYQzNDxKxdiOnLF10UPv7&#10;+8DLxwW+/m4IDfeDD2tEaQlIiQ9GMrfyKTEIJJIOC4+Fjx+ZjlSouQNaTD9RTJBlz6nkgy2oYsv/&#10;vYJHWf0C3GDo4vUQk9A5Vo/5s/sRnpmBls5mjA934OILl5FckINY0viCIzyRlRmK1OwkVLc0I7Mw&#10;EzEZpHGQ9uFDpqEzaYLxyUkIDg9Ddd0WTB6cRLmhFCZ6R95eRHT0HplMnJ3No5Vc8R1d3bHJcaPo&#10;E0tKT4KhoxzB0WFY7+QC78AAQXwyvWreqc+xElQR11g0OemvWiVLcVv+L9+Dl6f0mPs2GXYOLkLr&#10;DSayyiWCz9PmIIvyqHlbNTWm7Wjra0ZiWiJS0uNRXp5D2l8yYmJDRN9eBJElr0nJz2vvbCdGar39&#10;fRFOZYwHR6LiIil8Jko1qahv12JwtB4ZZHlEkb8xMxEfOWXA+cP92NZWhtqKTGzRZcNUX4pyfQEy&#10;izNR0dWAqMRQRBExMmlbNxw3fU4rqLJEgBMTZFIdOCDA5+zW3d0tjmGaO5/07HHPvahZZ2fTzxoq&#10;6Z1e64xJp/dvvt+9AffinvW2/e4WvOPYrQjQFqQJvHETmWb0Et3cPanQJMDUZEJTexee+cTTePZb&#10;L+LQ0RM4MDuAfRdOYPfhYYxc2onFp45h5MBePPP4Bfz3f/4Ez3z5adx3ZRYvvf1R7Dw+gmOP0zWX&#10;J3Hmo7O4/oVrOHXxJN76ykfxs99+G1/7/BW89MI+zB3tQmNzHeqrctHTXYUzh0fx6Y8/iYSkMPEJ&#10;UliEh5iTFRocgtyyIph6WmBorUduRRHiU+LgQKafIHGLCaLC1vNKqOE+aBOYtVJfD28iuV56hkKE&#10;pqRjc1s9pk4uIqZYg/6RTmzbUY1HX3wIzQMGpOQliG+Qs7NzUN9di4kTu3Dqyn2YnutEcnoCacC+&#10;RGYuS6avG5nCDm7O5q6ATfZwIRM3mrSTCn0e6vq2ICgxBlHx8fAPchQDCqwRuXq6ID4iCMl5uaQd&#10;kQnouHLjoT7LSlDFlr8tMGGopGsNTg+TtyeZsR6BfogmcziZTOHColjUVOVj96gR+O2n8Y///ElU&#10;bc5EMWmE6anRyM6MR3IqmfQRfggI9IEnrxxN2h1r1b70PzQmDAkZSaisLkIqrwwdy190RCGGrs2v&#10;zkZxRhS+/emL+P1//Ac+//EJaPKTUaahBsOUjaHpJuhq8jE1147xeROS0qIpjeYdB2/1LLbcZUOh&#10;yu33Ad4GLjqat7gUhPYe+wwdCMdCwuBu5X434PSYvtNs0+9ucDsaoC1IArTfsBYeLg4IJ9MgPioc&#10;kQkxpCHUomlkDJMLCzAeP4i5Ty7goaP9yN+iR42mDA3NRsw+PY2dc1txZHEMRx89jIUjs9g2thOT&#10;J/di5rnTOPf0cfz8d1/D//rnr+KVr30cDz9+BT/8/pN4+LE5HJzpwPG5ViLLbdg9sQMz860ozklE&#10;gJu/0P5Cwsx7P4SEpCK6sQCbu/Sk5ehIQ9Ui0t8fTnZU4CxTLliLlfOubqfiquE+aALkSswTXvk+&#10;3Ee50dEe4aFhyC3IQnZlHnwCfYWJq60uRDSvYJweJ0Yd46OCkJCbibK2RmSQiVdXV44CMotLtInY&#10;0tIgRta5H5A73uV7ZLg4uyIyPwkl1bkIDPQgszgcGaTR8Kon3GAwcaZmphMZ+AvNkPvGxAo3YvDi&#10;3em/Hagi8tWi9UjYukbmv61pMPJZeJkvnuLC2lxwdCgRVQxpfHGk/UYjtTgVmwvTSBusQMXmXCRl&#10;Joh1/LRFaajekouU3EQE0XVBpD36BHpSmfJFYHCQWNSAp7FwQxAQQmWNSJEnTickRkJbloX+nUYc&#10;mu3G/gkjpneZkJ4RgzwiwXy6VyLlY1xqDFkm/ggN9Eagt5toeFhb5fSqZVA+y1I+kP9KfqrckgD9&#10;61Ze6HSe+4joKM3X9xtrLccA0iaH7Fze5X/HIBM8ZjrWtt8d4G4IUJIGa08Om5zh5uuDpFwyuWqK&#10;EZuSiGTSQJrqatDUWIPa3q3YffEEWmd3YXpyANP7JtG7pwvj/QYcObMbp588gqc/uh9Tw1sxPLMN&#10;Y2dH8PRn78c7f/cF/OSnL+O3//1D/O3v/xnf/d1f4frHzmLv/i5cvDiE7zyxh+LagjJDAWKSQuHh&#10;yf19DqI/yp9IjqeJJEbGIDsvBymkAYQGmbd3tCPy4y8eWPtjiIJ1k6ku5v0nLGYZQQ3H36Sqsuy6&#10;u4SswFwx+Fl4rhiPFDIBspsvf8rW04jSqiJ6/m68+YNn0TjQjnxdPsLIhEslMziPKmNkfCSZtB5k&#10;ZvmIuZWpadnQddWibWg7MopzxOok69ebV4tRsXEtT3zmPDBrHlJD4XcuISsjQ5Cz1TPcCVSx5X+3&#10;4Gfh/kDxxQVpbgFRwURgYaIflP+zJpdD5qi2PAs1Rg0ScmKRmBiL2MQIRMZGU7gwePp6CrIL5JVz&#10;qNHgb4D5u3We8hUQ6oNoCptTlIRcTRo1/IGoq0rFkcl6/M3XT2J7QzmqeJGElFikZSciNikC/kSY&#10;Yj+S4AAxdYkbOH6ndzWKfqcaIE+DCdEGL3NjbWp4gxPCFLc/JA7Zkf1vw/1OYHy10ab77WLZNBil&#10;YK9c6QmWMHIQhLWt5GRq6YhMuS+klgqUflsdUsZnsPjag9A0VEOzow3b9o+jZbAB0yP16O2vQWOX&#10;DuVNZcht3IyiplboyHx+/PkzeOTLH8H5d17EuXcexJVXruG//umL+OEPruP4U6fwk+8/hbc/cxlT&#10;B3ZCV6dBDLXsgaGBVFg9YO9k3iRIFnweAJHTXbhSi31+bT0TEaL67KqfOvWAofpZEyBrJCJfLESh&#10;Xne74KkNHIdoYCgOTj9DDOa4OyOZKu7Y7kE0dWyBabuRtBXK9+JCJGXEIyiENBMy+5n8uP+KBym4&#10;AvuH+sPUbKLGIAum1s2kFcYjMi5CTP/hvLGVjptB5hNrp9xHaSvM7UIVNW9thZWQYXityqVyah1G&#10;yUcxiETaajCVE/E9bmAQUkgzLirIQFpuOjIKMqmBiEUhNSq8zFVcTCQiSdtLTopCpbGA8jMaEWKe&#10;oJfI43gyfWMjgwkhyM9IwfNX53BgyoTcwlTkZMchOS4YqYkxFHc8IU5Mio6Jj0NMdDKycmMRHOJn&#10;KZM3zzv5DLY0Xemnys01wJ4+bPK9sTDpfXaO79sgxXsBp2F8jSMi7737SdDeWi+si7u76TLLpsFY&#10;MpWxVLAIasEUIH91EITBLZkYeXUmc9jPE7Ex8chs78PsZ57AzheJvD79InY/vBt9893IKkpF+54+&#10;7HrkNFoXR1C7PR89B3uxbVcH5o+M4sw3r+OTf/8tfPUf3sShl5/A9sk+/AX9//5//Bz/8Z9fxfz+&#10;ZhgatdDpcqnFjoUrVXY7ZztssqzqIlvVZYVMLC20wjPdBQHysv/8La0qnmRW+pCJlEgVypPMHNcA&#10;V7EKy61NRL6HGdzhLRZMJWwirc+BnsXe1VksrupGWm4YmXNpuVnI15aSlhKFFDLfSotTUFOTj8zK&#10;LBSUFqCyopwI0E3kiYOLPWkdLmSykSZI5rGTCy//5EMmorn/yXZ6bg45B42XxVpntT/xnUIVzmsJ&#10;W2ElZJhli9Nah+H0WcDlVHwlE+SDANIA/cOCkJEch7S8JEF+GUXpCE+OFSsSRZKGF8Wj5hnJeODM&#10;dnz1zy5ha60GqRQ+KiYUUZT/cTyfMDUWIVGBSCL3+/dsw9ygFgZ9Hiqr8pGcGUPvxh8BPr4IDiAz&#10;2t+HrglBEzU+Dvxdtp15h7zlBMjnEsufwRYBygV7VbkpAf7r734njiV0A0crvz8WeBJOb/BH0r1r&#10;bPrfDOvvWYOsz2jhXetNpHr7I93/9E//dEsTeBk5EFQ/lWSYdJwcNyIiwAW52SkIpJazssWElpEd&#10;6JreiWufvo6//NFLyM4KQ019CRo7KnHw5Al8/ocP4fBcGxont+OJTzyBmcUBLJ6ZQmNLOeprtdja&#10;XY2Fi3sweaAXEyOdqDdVoqtHjxMHTNhSWwQvH15qyx7OTi5kXgQLLdA6bVyQVnqGuwGThzOZqKps&#10;stuA6KRIxNGzb93ajMwmI1W6gGXXyY/2VTeVmGUF4HTzc7gSYbkGmAcv7O2d4Uokm0zaS9tgM17+&#10;2BV09TagIi+bNPAkVPZsRfv0AOJS48QEaSY/NvnikxNIMwyEk5uziJMbiGX3/xChii3/m0F9p7b8&#10;3wVqUHhKj0+AD5mxIYiIjkBUQpyYupVbmkOkl0AkGCr69Ljvs42smI5OA6q3FIv/nJc8IBJPZm1B&#10;SQ4SUmNIc2RiDENOXoZYdov7CHkVajcns+Yuy6A13pW2ZWXAys8WLGFVuSkBTj04jdJ7N9n0+2PF&#10;XjtXFN4FGW4IWwNXze0t9HA302BUP+sXa7fJEW4b18HD1R3RCfEITUxAXEkZtoyM4/SVkxjpMKJn&#10;6xZoCwuRkhxMZkEqkrPCEUcFLzw+APmFSWhrjMOOPjKLSZPJocLZNdKCqsbtKNs5hMETu1CkzUH9&#10;FgOGx4eQkpImJpRypeYCxxVcpkVN5wdBgHZEuqpId54YGxVF2llOJjYR6dyz6UYrzloyT6BV41Kx&#10;buNa8DexPj7+CI0OgKsradd2zmJirp2jE7z8XRFKmkdaTg6q22tRrCtAREQACnNyxUBP3bYtCCTt&#10;g007TUUJ7EW/J2nH1DjdSuNTNV9b/u8nNvAEel8fS86ZRfW3lY6l9Mn3SFqgdbhbvV8uFzzHkedD&#10;+lHDEpKQRPkcgZBgMo8D/JCYEYMvvdiDw5M6xJK2F02mbjwRXEQMlVXS9mJCQxBG/5kM45JikZwe&#10;j+y8BKTSMTgyDH4hwaLf9nbL2M3SK/1saYAMfhZVbkqAJz/3ADzWfrBfVXyQyCQcCwzCJvH/9hdP&#10;cNV5YPOVKtzrbr7Gzsp/RRPYRobfDJJ0JPFwpeMO3zAqXMEJiciqNCC7sQZ7F/vQ01YmzIWgAG9k&#10;ZmeLpYsSE6OhMxTC2FWPPY8eR9febSivThcf9LeQyfvyOxcwMFKDpj3D6Lt+HjsenUOlIRm+YcFk&#10;AvPO/uYl3eX9/1BQxZb/7UDNOzsyjZzpedJ02Zgj02p6oQu5JblIzEqHnZMzPHydsXj8ALz9/OFC&#10;hMjPzas+pyWFI1OTAQ8y84LjIpClK8TI/BSSCjMQExOz1CVg6/4SSwSjEMoHAX5PPEUlJSPdknNm&#10;kf7LugzuUjOy6UfguBmcBicnRzEgwXP/KmvIevLzRWRkjBgY2d6rFytDu1Ge82ra4RGhYiSc51F6&#10;+HrCy8+LtOoAMRosRoUjwuDKX8NQHlvXoduqU8pzquGtGy3ruFS5uQbYXWnT/X8yGslcOuEdAT86&#10;58GUNbezpP+Ge1H4qTKsi1lH4ddBk1/4vhCghFqZ1210oNbWmTQYBzHk7+PiBnequPwNpLvTBjja&#10;kelq7wln+h8RyqvuxiKtaDP8o3IRnZOOwtpMGDu0mDm/HePt1egoyUdeRSoGywqRoE9CQUIQXH29&#10;4OBqNu3kfW2l64OCKrb8V4Ka1yrWbyIT1Ws9tnQMoHt+GCNHp5HTYAIv2VRZk42O7UZEJ0eQyVYg&#10;vlBwcHIjTfResYm5t4+7+MaXNcy80nQ88NEj0BpyxYf8vMABL3bA74G1UE6DHLS5HVin/71CvitV&#10;bIVTsZQeC0nfbILwrSDvz4s++Pq5iQ2SfP38qNHmxTzMX8RwwyLDMVgzV/u9RTykTTpS+eNpVYyV&#10;tLUVcQvCFunw9Kb72i9rmCQxqnJTAhxoa7fp/v9HuBBC770XO+5dh0tuHvgxmaNvuQViD7V2lfeu&#10;RxIRpT/5c59jsUZzSxP4brCs4FhaXT6XWprqJgcu+GWL/qlNRJwOTmK+mW+QN4JjoxAY6i7S+Mci&#10;8jlVUZ//VpAd3NZYt47759bBzSsAXaMt6J3bhqSqYqSmxCO/QIOg8GAydXNw6uIEitu06JqfRJw2&#10;A9Ud7SgoL0dDaz2m7zuAuple5DZUYrNWj7CwENJ27KlyrhH5zffnI+NeuidrLeu4Y55XxSECXrNh&#10;7VJ6JOlwxZawfpb3AlU+aM1ziUAt2EDljt253KVlRMPH12NZQ8rg/3KZLv6vxmf93xbK6Z2Ul1WY&#10;wecSttwUP5OpEYcOHcKRI0dw7L7jOHr8GA7Sf3ZjSOJU5aYEuGPHDpvu1igtLbXpfjtoamqy6X47&#10;4OXpbbnfDnjzZ1vut4OCgtwbBKhkKr88k8kkprj88pe/FG5cUHbv3o3srFx4e/kuhf/d7363dK4W&#10;MPNoHY+kWsBuElZ+ssCohU+AR/CoUvJKyaq7DG+eJGo2O4RGYEmHTG9tba1Ivwy/BEs4AWtNQvGz&#10;3hVO9eORZVXk9fJc3leKKLiKP+P3v//9sv+cN2J6kYM9wqOjkJiTitCkFLh6eyI3IwzJ6VEo6+pC&#10;2dgeLD7zEJ799Eto7mzC3oVWPPbKJcw+uA817TUIiQtHbGoS3Ejj5gaGwZVZ3ocbIl4pOqIwGS2k&#10;XevrN2Pvyb1ILogS36husLNfRoAM/rRMTat6frdQRWp2DL43C4exzseFQ4siDMvSu7D4y3jVdEu3&#10;laCWJwlVO7b2U/PlTvzU57P2WwbLM3E4nm1gRxq7GicrDjKsKjclwFXcHCwy48W5JXP5+G//9m9m&#10;kqPzr33ta2Z3NazlnCFflIDSSS1wEz/5Qm3BmvRUqHEyWalpskWAwk8eKczVq9dEa6v6yWdh3C0B&#10;svz0pz9d9l+e8yRtGVa6qf9VyGdnAmPTNSMjA1lZWYiLj0cykWOWJh0VdcWIi4sTE8B5QIifW2ra&#10;K+Ub+zuSqcdLNUVFxmHH6eMY2LOIC6e6sKWzWAzCMEFaXyfTan1k8L473Gja8mc/GU6FKubG0DzF&#10;RZ3iYZ2P7M8SHh4p3oF8D9yQiWlEBPWd3Y3myuGZzBjW10t3xkpTVxg3rjOHkemWRw4vj4yl/LM8&#10;z1J4yotHyU/eb52ybYMqHyoBqmLLXwUXyi9+8YvL3Hj6hhTV/XbwyCOPiG+e5XfPt4Iqqtvyyq3A&#10;ktlLWOZnVcEUPy7QKsktA+WBWkiXgV68zWtsQL03F5hlfjdLi3I/6wUPlvvR8ynxqOCJuKrwtZJ0&#10;1Fb6/QKTliQ27ipwc3cTI8SbNrgs3dfWdTeDSOsmBzi4+8I/Ohpl+jKUb2+G3qTF7OIkfEL8YOfK&#10;X43Yvl7FSiR3M6gi8lX6yXxWwi69V8VtCZbwtt6vBIdjLfhOpwGp178LlvtyA2Xtt3SdJYy1vzVu&#10;K/+s4lLlQyXA/+lYlVX5sIUrtDXZLBEaYYngLSSgNmoy/J1Badxs+i8HNz623G8FnvcpGy7rhtH6&#10;eW2BNb+V8kWV1Vq8KquyKn+yskqAq7Iqq/InK6sEuCqrsip/srJKgKuyKqvyJyurBLgqq7Iqf7Ky&#10;SoCrsiqr8icrqwS4KquyKn+yskqAq7Iqq/InK6sEuCqrsip/srJKgKuyKqvyJyurBLgqq7Iqf7Ky&#10;SoCrsiqr8icrqwS4KquyKn+yco8mNwnlhdnISE5AQU4GCnOS0G7SobkiCw3lOajVFaKmohSmqgJ0&#10;1pSizliCtmYDOkzVqK3SYKS/FeeOTsFQmg5TdQkayb3OWIk6QwWM1eXo66zFiSNjuHx+FrOTnThz&#10;YhpHZ3sx0mtEe105hStCf2MVGqoL0dZYSuFr0NtZjf72ahyd7kCnXov+VhPqKnPxnW9cxfdefRAH&#10;h+j6vjb0tpvQaNBi33Q/Jobb0d9Vi6mJPvR2N6LJVI4Rimew1YDq0mxUlmShgtDaUAV9eS6qSnNQ&#10;Rf8n2qrw7NERfOx4P5440YG5ASNOLo5iuKcJY0NdIr6aqkJ0t9VgqLcRw71NaDBWWLIPYrnvPzTk&#10;Mk4qbIX7sCBX4VjJTcq99967tOPb7UJdfdhu4ybYbXDA+nXktt5+2b2WrQxiI56b3Xv9hjWYuG8e&#10;g0f2YODAAmITU8VyULwWYP1oH9JKC+ATGoyNjg7LruM4VdjysxVOuluHtQX2l8J5wCumcJ4wPD09&#10;ERUVjpzCaDz9+Hb82989S3U2Fo8+OIGExAD4BniiIDMO/j6ucHVzgaObq9iNzcFhE5xdHODoxPtD&#10;28HJ2d4M+u/gsFGcu3u4LIWxs9sgjryGIq+3yJvRcxgXF95o3w6RoQEI9HeFs53zUhrlyi4S8t3w&#10;OW+IxUvpc3xqGHkd573qfruQ8av34vhUuaehRgtdYRaqNNmoKc1Hrb4UPS3V6K4rQVNFPloNOhir&#10;ynF0qhs91QVEVDnoaa3A3LCR3DqJZGrRTHF0NejQRGRUQ6TXUFtFpFGKqgoNmuu0mBxtxux0OxHf&#10;AObH6JreBnQ2lmNi0ITWGg3Fn48WQwkGiXQMlXRPUwX6O3S4fnkfDo72wEhEPN5vwgQR0OxgBxHe&#10;CJpqdUTARRS2CpMjHURODehqJeLsbUY1uZuM5ZQeHQY661BD15cXpUNbkCrCdxKBV+vyoassogKi&#10;wdFuIy4N1+A/vv04fvjqGVxZ7MHxuQG6ZxtaaivQbNRhqKcVdZQ3pmodqso1luz7cAjwfyJsEaBa&#10;6W8XXBnsiXjWOdmjgN7FBqrA66nScsFW7yULvQpb8dkCE6BvoC8MHY2IiAmHs4fr0urQvKHURgc7&#10;rKf7u3l7iqWabMVhDWsSs+Wm/r8ZpMiKznnC5MELu/p4+8A/MAA/+M7DuLDQCW2iD7Z15iMxMQQ+&#10;/n6IDfWHn7eL2MfDgUjQ1ZU3wt8oCM7BkYjQ2UG4MZE50n+GnT1vNr+RYPZnshNHyyb6fGTidHd3&#10;ITJzRZi/B3LTo+FmtzJxyXfC5xwH5y3vK2IdjiHD3Qk4PnmdvBeXEXZX5Z6W2nK0kGZXS1pRrTYf&#10;2qIMGCty0VlbgiHSnozlBUQWGvSbNJhsrUJvWykRgwb/79dv4MWLM+glgmvSl2OAyKdBr6HrSWsk&#10;EjTW6IQW2NZYQdpZIw7u78W+0Q4cmuhGe1MVhog4meSGmmpgqitFY2UBkYuWtNEM6CkdXS0anD7Y&#10;jdmBNiLKVlx7cD96exrR3WfC9EgjkZietLlK9HU1Ypz8+zk+IruGOh0MNUTeRHQmgx6jg21ElvR8&#10;RIp6IsLKkhw0EqHpy/Nh1JajNDsRpooMzPV1YrxNh9HGEnzhsTlcOjqGg1MDOLV/kp7NiIaaSoqj&#10;HNVEfo3Gakv2LSdAlozsrGVuf6y4eu2qOB5cPISp6d3v8n+/8X4RoCjMdpuwyccdz3zpUzj66FnU&#10;UxlwcV1ZA5SwFZ8tbNiwFm5UWaYX9uDIoyex++yC0FC4Mm1csxYbKa4rVx9FZFyMIMDbeRaVwFZy&#10;U//bAj8DH6XIis4E5ULamaenGwKD/IVf/eZUFKYFkmJSipKcKKTHeiA51gex0T74CNXb3CTSCL18&#10;SRv0gosjaW8EswZo1gbd3JzN/wkurqzZ2ZPW6CSIz42OrDnyvst21Bjxlpaurq5LRMxgzVCS0e2A&#10;Gxh1gVRbYRhMYrbcGZwX0p/PpbsaJx9VuefK4giO7x/AMJmPjaTh1JEZy+aioaIALXUVZGKWi/Nq&#10;XRZpWHrsm+zCa1ePY2GgCd1VJWglDamFrmuu1aBGm0uanAFVVVpU1xSiobEIR6a7cHKqBdOd5eig&#10;lzHaW4fJwWa01eXQtXQ/IttWY6klOUB/dwu2NepJE9Wgr8OEloYKvPPFT2O004S+1jp0ttRgfLgJ&#10;UwON2DPehf6+VuwnE3hurBstFE+VrggV5YXQkZlSWlQAvSYHTZWFGCfybG+uRHl+DipKNaio1CIn&#10;Iw2pibHITifNkEixp9lI+dCM3sZKdJCpP9JVR3G34cKJCTLNG0hDbSZiNpBWW25J7bsJsExXvszt&#10;/UJYRDjCIyNg7+SI2vo6/PJXv7QZ7nbBBMjC539IAmRIuWfdWgFBWJuo4NqbzSquSEKjsyyEyUcJ&#10;LsSb1lHBdrBHsbEKRy4dx/f/+mtISYnDJrpGhLcUeAkml/r6evzqV78S57xFAR9Z+PgurNuEjS6b&#10;oGvQ4MLzV3D60WOo1GsF8cqFNnmzHU4zi3wOa0ji4jhtncv/1m7WkGG4UvNRiqzoUmvz9vFAcFCA&#10;8JscqCNlJAIz0wa89tg0tuRFIDPKHfkpwajKD0Z9QSTiAtwREugPT9IEnUmrZbJjzc+8E56DID42&#10;a92J7Pi/NJU9SFtkP97ZzY7Ko72zeatRFfweOX38HvkdqMTF/+X5zSDfn+rG++1w3LaIkPOCSdTa&#10;XaZB/lflnnMz3ZgeMqGdtLA2Y6XF2Sz927ei0tJ/1tthREdzFWqJsLpqqshNC60mH511VUR65Wgl&#10;cmw3lWPfYAvaGrRYmO3GhdNjeOr8Aj517QQenOtBL2mUDVWFRIQ6XDw9gW6Kr8OkE/fifsdq0kKl&#10;nDw+J457xrrw2U98HE015WhvNBAp1uGxh4/j5P5xYZqWlxaiujIbg32NaCJtVF9ZAj2Z3iWkiZYW&#10;5VO8enSSOVyrzRb9eLqCfOQT8eXkZiArLRlJcdFIppY8nYgwKzkORiLGrsZamOjIz1VZkEXacYEw&#10;7/VE8Gw+j3SbRNpY1ErOwgS4d98cunt7l/m9V7i4uwkCNDU2iP/Xn3lmyY9FHjmc6sZ4+0tvC01P&#10;dZcaoNyvRIb9oLASAa5ZT6RGxKIK9ymZNQkq1PbryTQz9wNxQV4qzGvXw2kDmWjuDggMcYMLVcTQ&#10;yGB4RvjB0d5cOSRxSKgbBUkikX7y/O233xbh1lHavvTlL2HbUDVefv0F0nTMppNM/4GDB3EvpZ2f&#10;QYpKfgwZN8OazKSbtf9K4VR3KfyMXOnZ/GSt7P4zpxEWGiT8tDmhaDBl443PHsMXrw9ivEmDgfoi&#10;lJDml0vmcHNFNiIDyFwmDdCLTFcmQdYimejYjOVzJj8vL3exx680i73J7Gdhk/jZ558T51GxMeJ9&#10;ie4JAmt/kgAZ/F8lJmsykufPUJmW5wwOp4ZlyO03mWRVd4at8BKcLnmuyj0TLTqM9xlIKyPiIjLr&#10;aa8Vmtdvfv2PIgD3lfFgx8T/x95/gFeV3GnCOO5umoxyjkhCAQWUJRRQQNJFV+JKFwUUUEABBRRQ&#10;QAFJIAkEIocmNKGBbqCjO7iD22273d2O7Tgee+3xeoK93tkJuzsz3+zufDPzzez3/n9vXRUcrq8a&#10;emzPzPfsv57nfe6559SpU6dO1Vvvr2J3vajDLBTkpIiCKpDfVGTmxKNWzNYqMaNriovw5qVx/O8/&#10;uILXL/Xgj75yGyd62sRkrhITUtRbdQk6GyrF3C4UYsnBxGA1akqzhRAz1XPYIdJaX47xoW60NWzH&#10;tcvzODDehsGOWrz/+c/DJGRrFRIcH+rA7FQ3LswfQEttBepratDdU4fxyU60d1SJCVyMJnlOQU66&#10;IBNlhVmoMWfDkpckZJ4ES34ucjPTkZQUh8iwdYiJCEN0eKjaCDsmOhqJCfGoFPO/skzuKUqDJVfM&#10;eSH7MiHurhYxt7ubVFumdsZCrt0vf/lL9Xvu/PkHrt8D90K1hyN/BmgC/DUFKPfS6d+U9HR1vJQ1&#10;5AJu3rolarxKHdPpc/xdKmEQ2i93lNPnNOzj8i+B3vSG0I4ksXSFPHOBAPnL/XlpTqkCtfpxrA8P&#10;hLk0H25ignrKteXLbW07VHmfWbYUy0WdRCRHID4nC/tOH8D47ZOI2RSrMrqRRAgSG38dKUB9TAJU&#10;m1mJqfvEUim08oxDh47h8YW0MxKgPeHZQ4dNLEZs9tcX82c8rx3fUROgvctKi0a5NQuDu/Lwwe1J&#10;NGzNQH6MH8o3RSAiwBvrAlwkTb0lz69DUIAXPN3cVRuesyg7qjxnl5Vwc3dS+yO7uDhjtctqPOG0&#10;TJEiHQmSjkRER2Li8bPPPosqyWusqLRjeeD31I4bhtHxW9NpYrInQCMYHkmM78uw+DxWlI78Ejrf&#10;8nsxr/A+TY5Gt6RRFFJDeb4QVRmqK0sXTt933WIGjg614ehkn+r9LTUXoLRQTEghmCxRR0V5aYq8&#10;To514J1TfXjnXA1eutQL/MNXhRDnhOgaxXS1iIlZjOZKMwaEpNpq8kQ5Zosyy1cKsKXGvPA0oE7U&#10;Id2Np+eVWVpjNuPDL70npJkn5mcxhvuahAB7MTRYj96eWnR11OP4dC+OTHZhekRUZoNVlGIJinPT&#10;YM5OF7JLQgY7P6rNqBayrqsQMzgrEekJEYiNDEe0EGCUEGBUeAhi5D+REhMtxJ8Ea3GqEGiaKEIT&#10;qoS0ayvyVa92f2ediiOdsZDTaRP4hz/8ofpvvK5BU+oBPAIBOgSJTu6n02HNHj6kflmIdbvKJ0Fn&#10;GP2fGU2f03D47N8A2j0ux6ud1qK8pkr9XybPWilqYY2zmGRC+E5S8HY0ViMyJRzr49Zj/+VTcPLx&#10;lfSypRnf8wnJ4CvkN1vyx+6jQ0gvyYHzQnudkUQeBjr7YzqtWgmtMAjt97cJe6JzdJ2/2mlSYPsc&#10;nZ+/NzZEBqnjGy/uR0H6BnQ2WVC7JRSZccGIEXUcGeqH9WL6+ojK8/BwQ2x0MCLDg+Hh4qra9dgZ&#10;4ivKMDLCV8jRBxvjfRDg6wx3z7VYvtbWTkhHM5lOE6AmpltSsdoToM5H+lj/ckMjffwwMG9q01qr&#10;wMU6TQhNgKxwjd+N14xuyUhXMxrE9K2SWvbjj7+mTp6Y6cXf/o1NAR4YbsbPfvYj1AtJUvXl52Wg&#10;1loCqxBhLlVWLkkiFb1CpBNdxfj4LTFdf/Yy8H99Gy8dH8Wlo31yvha99VYhu2IxZTMx0lWBobZy&#10;tFQUocaSq0iQaG0oVQTYVGtGrSiwmtJcUW7p8mySZAHOnujDCYY33IapqXacOjkhxFYqBFUsRF0l&#10;hJmveodJgMo8TktCTkYi8tnhYc5Cb6tFyD4XbdUmVJrSkRgbrUzgqLCQBRK0IVaUVmJUGMxC7hWm&#10;DLQKQY8ONKOqTOIqZnuNEKJ29gVbE+CHH32k/huva2iyuoffkAAdgWpKk9onQWcY/f9fkwCpklyk&#10;EKYX2tqAvfx9UVBWgpSMTTg0O6vOrfJcg1tfuIvy4Sace/NZ7Nrbrfb/5T7AfE8S4JMCU20Juk+O&#10;oa6/Fb7+/iqzs83QSCD2/x8FSslJnP81CFDDngDtSVE7fi8SATsn6PwDSFjh6vid67VoNsehvHIz&#10;Ts9WwpTgiS3p4TAVpiM9Lgx+Hl7i3xVeHqvg6iQm9Foxg8XU9fZ2R3JKAjpbytBQvwlzh2uxJTsS&#10;3uKPw2y0+4d/+HvVpkoXEBCgyImmLt2f//mfq1/tuC828xGd8deeAPX7aDOapErwGvMlz/HX+B30&#10;vcZj9d+Q34x+jMRMt6QwIwF1pSVoqChFT3f1wmngu19/T/0emWxTv++8/iIspmwU5GeKqSqmZkkR&#10;crJSUFKUI0orDhMj3egfLgf++/v4w9vH8ZfvXMd71/vx5s05XD7UjxPjPRjqbMCImKvdTcUY667B&#10;cFutagdsEgKrLs0R8spVJEOlVSHPYpviSE89elqsqDQnYaCnGHMzLZge71YKsL2tAsWFmUJmoigl&#10;/u318j8/TY0NLJXzpoxU5KQLAQqJlog5Oz1eh9aqXHTVmtBdV/yJBBgbFonU2EgUZcWpjpoSIXl2&#10;fhB1cq92jgp2dFys+n3jc5+7d95PMgmPWWjZa8bG41Wiftjwr4ZVCJmp2mqBwD4J9575GxCgzlyE&#10;o/NGIrz3vN8CSCTaKXKR/094OOHrH39z4SzgIUT4l3/xF+rYIhXn3W+8gTf/8EN8/Mffh4unM5ZJ&#10;mjEslV7y6+bmgolTBxEc6Ckm3CrVNvfYY48pGInE/v+j4N8zAfIbkSw83GzE8+Uvv4sffd+Wjmfm&#10;dorllaaO93VuRXyQGyIFWyUfh4j56+XsBs+1KxTp0cxlDzJVnrePG6JjwpGRsh7FW5NQmZeIXDkm&#10;Ua5wcVJqU0HUIEmPZih7yPnLfEMFqPONdjR19TkN+rU/x/fheb4TYX/dEYx5y9F1ezCPG92SAjFj&#10;rSUFGOxpxMWzk7hyfBLz4+24eLQHV4+PobOxHPWisjpqijA90IEGMTFbmitRX1uK6rIc1IkaOj/V&#10;giOtjZiZFgL8v76Llw/04UhHEy7NdePogVa8ePM4LhwdxflDg6LemtHTWYuJoRaMdVWioboElUJY&#10;zbVlanByU00p8jMTYBHV1lJtEXLLERWYhSpzIeqsxapTJictBvm5saitFjVWaYGlSK6XFcj9qWKa&#10;J6ke5ILsJDF1U1Am5yxZSTAJiXW1l6NPlKdVyJDhZibEKxM4IvI++RGRoWGIDLOZwwlxESgqyFRg&#10;B0tFuQkVona1M34A/Z/uZz/72QPnSXBPrhSSEfXC4QOevt4CH0WCy1evVKqG7WGOyMweJE1NnLzX&#10;EVZIeDoj2YO1LGtTQrfdGK8RmggJ/R6/DRgJkIWZZELC4vuvWLMKgRHBWC8F0CfYF4nFmXj1Jx/h&#10;tZ98iHNfvosdu3equDINGI4Ok5VJxuZsFdffNjmRAAkjATry9zDocBShLnLeCKMfI3hNO74v04Od&#10;GEEBHurci7cuqN/gCDdERYSo48n+SqTF+qEgJRjt1gzEhfnCw8kFri4rlHqk2cseZHfX1QhZ54GN&#10;sUHYUpCOuIx4bM7OQq6IJE935hPbcBh2hnDojc5DjAPbbbU6I9Hw2FiJ2oP+dK++Bv/z/CfdZw8l&#10;HBbygfG8fr7O1zpMHhvdEpuKy0Z7kxUXz0xgdqgVZ2d7cWRMCG2gCaO9NP2KMDfShpnBTjQ2VqC5&#10;qUINOO5ukeMGC04M12CmrRL46y/j2ycmMNVehf6WOty4dQRXzozjwvw4joz34fhkNyZHWnD75hkM&#10;i7I7NNKE7tYalBZlKhJjh0uZKL+inBQhsUIxX5OQkRiL7LQE8ZOL9JRYpCTGID42AvExUUhKiEZu&#10;dgrysxLUQGcSKGd7FMj/Bo4vlDBaq8yYHWxDWVkWrKIyu5pKUCK1WlFmkqi7TMTFRCBGoNsCI0KD&#10;FAFGhUcIRB2GhyFRFF2O+M/PTYfFLOqyNH8h+RybuEZo0lq2XD7CSiEeV2f4hPkjfnMSkjfFw3+d&#10;L9a4rFUEsGzl6l+7z6jk9MddusoZS1c7YbWbK5y93LGWI/ud3CUTSk0s4a+RjLxKMqWbk6sUDjFx&#10;XFbCSe7xcxETx8VZ/q+Fq6fU/H4e8PH1FRXgIQVBFICYOO5SEJw91mKt6xpFSIwT48E4KbW2EL/f&#10;BNrpQk1yIUiEq0XBVbftxAd/9EN8+KNv4D/86nv423/+e/zor/4EoRvCVDo8EJ4UAH2/kSh+W9CE&#10;ZCRAI+z9L3Zeh0Msdt4Iox8jeE07Zf4K8SjzVb6pv68bwiP8ESdmcFS0HxJz4/CL//odXD87g4zU&#10;IHRYk9FfsgFh8n3dnJwlLy6HhyhAkh97e8OD/FUTz5uvXcRgdxUy8pIRFRmBAD9/yUcukofYDkfz&#10;VA+ZsbXJaRjzKQnHmGeNMKaf8fynIT6NZUJougnJ0XVWEkwj/vI/42R0S9KE5UuEdBprSzA71SlE&#10;1YVb56ZwYLAaZw70oqnShM7WWrx24xSm+tpQXy8qqqdJTNB2tNaV4OjMIF67PIH5o53AH93GyYZa&#10;9IlSa7OW48h0L26cn8XVM3MYaKtHX3M5RvsbcPHcDC6cnMDtC1OYHO5UYw2p2qxmtrGVqilu5ZZS&#10;mItNyMrKECQJgRWioCAHiYkJiI2NEeJKRFJ8vBBiFHLTY1FTXqhQIspRzfIQEjXlCGEJKXY3mDEx&#10;3iaKtQhtdUUY729BZXGumN1mZKWnID5BwouOFHPYRoSaAGMiIhEXJWZyZJQ8LwxZGYkoEBIsFvWo&#10;3QOF0QHuEZkkPGcwePh5ISYtFgUVhaiWtEwVYg1YF6BUjFJ2C6TniAA1nlwjmd7bGwFiuoeJWgqN&#10;DkWwmO0hEaHYIIp1XUQA/II8ER7pj+T0UMQlBorKDZa0ikayVBqJSfK+SRsQlxIt/qOwbn0wQkUF&#10;h0eHIzohCpGxoQgKCxSF6qU6KTjYlWpTx41w9K6PCu10odYExms+vp7Yta8b3/lf/wXv/+o/4xd/&#10;+zP8xT/9N7z9nS/Cw8sFy+0UKUl5yeNi7v4fSIBUMyQh9shybF5wcAAyM0JwbrwBmzaGISklCtVS&#10;njZlbkRxYQLyU32QH+MDD0+pOEX5EbzPi0NdxAQOFgK0VsTj//3nP8Prrz2NTSHeSMuIVp0i7CDh&#10;cxTxsTOEM0SkglzltEY1STBfatLTsCc0/c2Maamv0S9JitPi+E7G+wjjN7e/9mlhdEuooEy5magX&#10;0/aEkNmVSxO4cXISvW3V6KgvQXdbHTo62O7WJiqxQlCtTOAKIZvRzjZcmu3A116exmCNFdfGO9Ba&#10;WYQuMZs5uLlD1OFEfyNOHB3C+FQHjk71Y3KgFefPH8KtS0dwc74H1+aGMSxqskqUVYWYmE2VhRjr&#10;rxeiMgmK0VCZj75WM0aaytFUVSIqLgN5WZHIzA6DOTsBZlGvAx0N6GktEXM3E6bMRJTmpqJcztfX&#10;laFJ3mt0sAUvXjuOE2NdYsY3oLm8FL0Sx8mBRjU4OiMzTjJLDGKEWKMiBWFUfxFCitH3iJFIiI1G&#10;UX4OzAW5C8n3cALU7XTLBGslw/mH+iLLlCEEmI/y6q2CYqUE3aQWXiumDE1kthFqAuR9zEzMHPp3&#10;2do18AqUmj41HrnFOcjdmo3ULZtQskPSRyql8uoi7O6tw4Hje3H1hcP47Bcuo6lrO8qrCtEs6ry1&#10;uw6mbdnIKUxBrjkT2UWbUFZTgubunahuKIe12ozcwkzEJmyAT4CvxMtZDXZl3GymuhCgwfT4tNBO&#10;F+rHln1GCsVnpAJ4ArVSIf7DP/8d/vP//itc/erL6BjZjY//y4/QPNSD5VJYdcEiHBGNI9iTiyM4&#10;us8IXWD1M598wmaq8b8O43dFwhq6LVA7Pl+RoBAS2/G8fTxQW5+Jg3s2Y+N6b6SkbkSoVGQBgV5Y&#10;H+4tZSIBuXGhyi/Jj6TmIsduQV7w9HSDn1gEW/LjMDa4C02NpYgO9oKfr5Cls22qG9Ufh8ioQdBC&#10;hKywmS9YeTMuJBf9bZhP2TliJB79/ZlO+hzTz0MsECpIvsvDCFA1Ey2cY17g/fqZhP6vr9Eff43H&#10;RreEqiY/IxUNYtpODbYqArwspNTVUomezhocmenDWF+DqECLmJVmdLbUolUIsKWpEm1NtZgaasSV&#10;4wOY7mrEUGcz2uot4Lxezsrg8JijYvaePD6Ml1+9hLdevoS5iQ6cvzCJt166IOQ3gAvTnZjsqcVI&#10;b6OQX4mQXZVqp5se7hJztRh3r83izqkBjMpxi5DGjZPDuHCoB8+encI3n5/F0cEqVAmBm7NF9eWn&#10;oqJUnltdomaMsJ1xRhRtf2clzh/tx/xIM+bGW3D36ADGu6wYbrGisbxAFGMmCvPE3E6NRYKY1rFR&#10;YUJ84UgV8zsxLkaIL+r+EJkEMYczUhaS79EUoMookoHcxFTdkBCOql1WlArBWyq3oHl3NYrENE+R&#10;7+AX7Lswup6mpxAda1YBM4XOIGxzWeniBG/xm5qTqojLsmMrKvbswP6TY+iTimrf/jYcPTeGa6+e&#10;wZ33nsLJm/sxMt+LfXM9OPLUBCbn+9HRtwOdPdXYPSyVh9xz/PIsLt05jYHJTrTId7eI8s8QFR0W&#10;FQLfAH8xmT3EVHdSGZ7x4jvZyH0BC2bIo0A7FmqVYR9bIspuKVylAO6ancTv/fWv8Kf/8J9w+ZUL&#10;uPzWVbz3w3cRuD5EPVNnbMKeIBaDkegWg6P7jGDh4S/bqfgNsrbmivpeL4XtvoLloO4nBDpuOp6E&#10;bu+yj7e+bjz3MGjH8Eg0JCeSFJXdlvyNuHakARG+QUJwzvDx8RIF5wNXt7XYEOaFUDfbAghq8QIh&#10;Mndfdxy8cgpbTQWivl0RIIiPEoshQpSi11oxrdcovxwgbWv3YycF5+/a8rWqsAWMiz2YZ43/qdbZ&#10;/q2siIVzWsXqio3/+Wu8j9B5R7V7yzvb3lvKgvjnHGgjGfLcIxNgblaKGtdnMmVhqEtUw2QLeuvN&#10;al7tCTFTR/prMTtcg/bmUnWuo7kaA30tqBEyrKosQ3NrmVolpUUIr6quBm0tFegV8hzqrEOLqJtW&#10;UVhH5/rx5Q+exxffvIzbV2dw6coEbl4+gOtHR3BuqhXXTo5gvE9M5NY6dV+lOQ1ttRU4MduNib4K&#10;XBjoFIVZjpMjg7gwNoSp5np01tbgxXOdePXaDBryspGbmIms3HiYhUzqRd2dOXlAlKgZw11VePHm&#10;HH708ct49/kTePn2PPCnX8E7t4+gldP1CtJRU1KAopxYZCVFIktIL01Mhwwxq4sKs4QE45Ty0wQY&#10;ExmmSFI7Y8F2BNW4L4pujfMqUVPuyNySgqqWMtR1SwWypwZlOwrQ2lmP7Tu2IUFqbDcvT1Wj8h7b&#10;fU6IjIyEh7u7EKGrIkN3fw8EhAdgkxA+FV99eyX6Tgzg0JWDOCk4cXYfjkklc/1zl3DljVOYvrwP&#10;U+f34/Jrp4UMZzB1vBcnL47j1Pkx7D+xF5MnB/GUpMthOde1rxFlVVtgLs9Fdn4aNiZHIzI6CoHr&#10;guHh4w0nN5eFjhvJ3FIAVNslCwBVoYP3dwTtWJiZIR978jEExITi2fc/h5quenzj736BH/7Vn+B/&#10;/K+/xuzzF5BjKYDTKtvcUp2ZCXtiWAyOCM8eju4zggXK18/vnhIva6+GqWqrHH9GFWxNgsa42cdV&#10;F0rC29v7gfcxPuth0I7hEZoMFNaIovIkaS1VRKDb53is/bHjiyBxuEleStmcLr+e4JQ3Hx/+Oqlr&#10;7NnV4ZKkjOHpMHUc+C6afHi8GHT60S/D0P8JpoMjv4uBYWjoexhXtvkZh8HoNCbo1+iWcN5sdXkR&#10;uCpMV0s1usXcra+1YGS4BccPDGJE1NmJ2U50dVaLSWlCs0jjTiE5or7BjN5+URBiVnUK2XBub3dj&#10;NWbEtLw81Yn2qnLUlJXiwHg7Tsx1igncgetSME/M9aLWWqyGvLBjZXqgFv3NVlGa9RjubhQFacKd&#10;18dwV1TeqbE2XD8ygBuCm6eGMHdoRAhzCtdvTOOyFNwzw00SRrMaKG0tLRRiLsVwXyNevH4Us6L2&#10;Th3qFfJ7BV9/5zL+6Fsv44NXTuD//vF1vH1qEO3VBWosYokoupqSPORkxiMnJwmF2YnIypHjvERk&#10;y7m0pHjERUUiOiJUESCnzmlnLNhGaBNWqT8hNFcPZwSG+CBLTFVTZTGsorjN8vz2wTqMH+nFnpEu&#10;JGdnwdPbC86uHJrghqDgIPiFhyJNTO4EUZ7JybEIi12HlOyNqN21XWARs3U7ZkUVT5zfh33ynSaP&#10;9uH4jUM4fvMQjoqaf/qFE9h/rAcHTvfj6kun8PRLR/DVH7+MF969gOkzQ5g+fxDjoqgv3ZzF+z98&#10;CV2TDahtrkKBOQdFWzcjJzsFqelSAcSFIHR9gK23UOK2lrMDhAgJrQJs7/1wJajd8sdFGa0U/05r&#10;4OzLjhlX5FjL8dN//M94+4M38MM/+RG2bjdh+ZonVMbVvYSOSOF3AT5zxWO2grORVlJ3CzJNOQhP&#10;2KDavlhZUQWz84YVQEh42AOFzQhNtHx/Z3cvxGRswopVTlgqpjTfy9HzF4N2uvCTKEg8ipBESXOQ&#10;MqGJQhMV/ZEk+J/kQ1Jb4yLk5irqUZQgVaSXt7tSfLymSY736WMSjD7W4TIOmoDsjzX4X6cFw+M5&#10;Hmt/On7ar76P5rF+D4LP1s/U4elwjPdxfKjOb0Z/hNEtsZRko9SUKQSYh5a6MjTUijIhEXbV4MLx&#10;CQx2CCl1NaGhrhzWsgK5XorxoTa1/l5vdy26hfx6Gq0Y7a1R83mtRTlKSQ41WmApKECtEAwHLp8V&#10;M5hk9NLNeTFNm2AtLoLVnI9D4z04J4qkt1VM8KFmtNebMNBRLlH7ueAf8dVXz+KnX7uBl24cwLlT&#10;46IgZ/Hi1SmcP96HG+dGcXV+AEcGK3Fisk0N2n75yjg+eusirpwcwEUhhndevYgvihn14o053D43&#10;ju++c0rCu45LoionhNxJgE1lxWrdw8n+RrRW5yE/JQ7piUlIio9GUUEGsiXzsy2QBMieYnaUaKcT&#10;2R6aAKmO2IbmF+CD8OgQ5BfnokzSslLSeGd3DZr6qrHvcBdaJU2y5NqGhAhEJ0RiXUSgKLAMWOq3&#10;w9JYKYrMhE3ZCdgtcbzx8mmceHoKe0Z3oX1vA4YP9uPg5Qkxb/fj0JkRXHzpNJ568Tgu3D6EI5dG&#10;MHN2EBfvHsVhUXzHrozgi999Di+9dwlnhChHju/BzMm9OHlhHAMzLeif7ULHYCt2SIVUsDUDeVvS&#10;kZgSgQRRx7FxEfDx8xQS9IS7l7soQjn29ZYC7areUXeWOEoPI7Tj8Z7j06js78CbX38HLm5O8Ah0&#10;xbd+9gGCwn2wSsy2ZUKQy568vyiCI0L4XUEVqKUS55XLkVNuRnZOJswVpeg7OKIUMAdjU/XxPdIz&#10;M9ScWPvCpqEVorNUHnV72lC0aweKa7Y/UJD5TP4+7D2104We99gTgDFcgqSh/WjiUr9CmGuF8LRZ&#10;zHY+TnejAiTZECQmDd6jz/EZOkyGx3P6OTp8fWyMo/FY/6cfrTZ1OPylCuWxEcZ7F4OjgdAaRrdk&#10;QBRcvZizXPCgxlqEuupyNDWUo7qqQHVINFWWojy/EAW5GSjIy0R5aQH6u2oVqXW0WFWP6qUj45gY&#10;qFf+K4QAOSavp94ivxUYG2zGcG8TRvqaRUmK0jg1il4hTUshVWcxBrt7UVPBpaaKMTPajrb6fNy6&#10;Mqoi98Xxo6L+mnBxuk11ZFy4chbf/uINvHZ7AncuTuC24O2Xz+DdmxO4fKgNF452A796G3/6g5fw&#10;0dsX8MrtE3jjxbP4wlvX8cYrF/DyjeO4e3wUrz9/FnNiuh8d70Bvg1VQI6TdgqOiJm8c7cRwexnM&#10;uWnIY/OAKCGuKsO2wLjoCKX+2CGinU7kX4MUDqo/to05idkYGOyPDRvDkbY5Bdt2lKKkZht2j3Wg&#10;a6oVz33+EvoPdaCup0YIrV7U4C7saNkmRNQg6m0ER54+gj0HulDXZcWR06N49YMreOa1k2gZ2oHB&#10;mR6cui5kJxXFzOl9mD4xiH3zvXj6NXnXz5/G3XfOiXl7GOefncOJqwdx5aWjeO6t43j+8+fx2vu3&#10;ceLZSQxONWHu9BBGj/bgyNUZdI23oU2ItaqxBIUlGYhNWo8N8WFITN+IsKgw1eO8PipUtQ8GhPjD&#10;S8woZ1G4a0QV6g6cTzKJtVv25DJEbUqCj7cvQtb7qjX4OJthrSi+J5etxmPLpKAIAS37jI0ACUeE&#10;8LsCiYjzSGPSkpFZXoy6vjZEpcUhz5SniP5xiR9JjcpumZCk6smXAqaVqhGaAKkYU3LSUCz5rme4&#10;Vw09iouLs5lt4o/k8mkJ8NOCzyA5kWA0yfH5JBuaxtr05XlNOvSrYSQ+IzTxGs8Zv7vxvBF8bz5D&#10;E6AmOf1ce/+PAk2AbJ7gHHdjvIxuyXBfK7raG9T6fdkZiaLMCoSYisQMTBPCy0C+EAE7Svifi4EO&#10;djVjpKMOF2ZHcEhM2umxZtw6P4nRnka1cEF5If3lqqEsHNt3YLwLjbXFYjJX49DkiKisOsyNdolp&#10;nI8DBzpRUyVKUI7LRIGy/a+xmmPsfgj8w5/jfEcH3nnvpJDdIYwNdOD43CDefGkOv/jBK3j/9jn8&#10;5JuXcP7oMN67eQR/JCbdnRMD+OPv38bVU2OiEGcxd6APb949i1fFHPzZ915TKvLUTCdODbXi23en&#10;8f23TipyPTHWqXqqz8/347qEMdpaicY6ISlTFkrl/ctEiZUV5aEgMw0psZGCR2gD1AQoRMCGXx8/&#10;L6zfsA7hsWHIFXO7urUGe6b3YlqU24k7B/HCB9fRN9chZHUIl54/gv3Hu3D06VG88eFtXHz5HK68&#10;fQl337+Omy+dwJnbR3Do0jiGjor/F+bk+lGcef4YZs+OYPbUPsxfn8Z7v/civvLDW3jhC2dw7tlp&#10;jM/34fQzs8r0feXLF/D+98QMfuca5q7MYmS6C1clzDvvnsPk+X607NuJmfP7MXF0L7qHG7G5OB3J&#10;mzciPV/UYGYy4oQQ0rOTVftgePQ6BK/3g0+AFzzEfHdyc73XPugwXQTa3SMIMZupJINDQ+Dv76/M&#10;L0ckQjgihE+CkUweRiwaqk1Q4klFS9M+aEMc6oc6sb1rF6I3JSvzShPao8BZ0kQf8/3dvN1QzgV8&#10;+2qRkBWHwLAAhIWFKQWWl78Zy5Y/GJ/PLJjPKl7yXztjgV+MlByB6aiPNWkR9kSnlaK+bgzDEfQ3&#10;euC8oSJ84LwBDJv32T+LvyRhe/+OYB8/TYAUIKvkO/JdtB+jW8I17qqtxTCbcmASM9Ccn6VWXjGJ&#10;4iPxZabFK5SbhKSEBEy56agTc2x6uAeTox2YGmnFIVGDJD8Ofzk03i0EmKfG9tWKsiOpcS5tX1uN&#10;Wul5fqIH/c3VQqQNOCQmcYkQLk3r1hYLrhwdQW9tAf73t2/gp5fmMCok9NF7x3H13BQunRjDs1cn&#10;8b2Pnhdy/Cm++tYF/OArV3B9fgi//4VL+OkbpzDf14CPXr+ImeEWUZm1qKsswFhPNe6cH8ebtw7h&#10;rVtzuHK8HxenxDyebME7Eh5nsdyW6xfElJ4aaUJ/ezm6GkpQVmhbSqskNxX5abFC5hmotOSg3JyJ&#10;smLbFCM6/XHvgb2hgicFHMJCcIK/s5iI7t6iBEP9kJaXCquo7L1HhjF1YQwXXpvHK1+/ib3zXeg7&#10;1IrDlyZx7OlpdI/WYeapfWib3IX5u0dw8dWTeO5z53Duzkk8+87TmL44iPlnRnD+xQN4+rOncO7W&#10;DF74/AW8/rVn8I2ffw6vvH8e1z47hwt3DuH6q6fxypeexhe+/TyOPzOJybMDuPb6OZy8fgz9Uomd&#10;v7Ifz7xwBEPTrTh76wguvXAKVz97HtOSNj2TXdjZswPVbduRvy0XucVbsMWchdzCTUhOj0V03Hqs&#10;Wx8Av2A/ZRaz4+ZRCJCZkQWaxEA1xcKiC4AuTA+DkSiM5zWBMuPzmGAHkiochuv8z2MWNP1cTVbs&#10;1V0mZLx5aw6axIpx9fdBSnaG+r7GIUD3/C8GCUcf8z43j+Xo2NeJ+NQUbG/YjsRNCSqe6zdEYZvV&#10;avNneK+HEaAmLP3/3xVEGX/SQOXfFhYjQMLdwx2hoaGKYPmtjW4JF/psrq9ARZkJhaL42CNMpWcW&#10;c5ezH9JT4xQR5memIDs1Xq0CUygEaREzgKZrR6MVgy01alkrtay9/K8uK4RVTMdSIZHZgXYMyDMO&#10;DLRigG2G9WJilxWjV4h3UMzmyvJyZVa3tZXgeF8dOlvz8ZNXhOym+kTBjeAHonxuXpvDuy+fwruv&#10;HcEffPdd/PUffQU//sEdif5/x7WZbnz1lVm8frwTUxLmKVGcc2Nd6GmtUsvkj3ZX48ULE0J6rfji&#10;7aN47/njmOhsEBIuxeXJdpwZb8Sz5wdx8+wQbl6eRY/Esa2+GPXyDj2N1agy56IgPR556WnISU0V&#10;FShpVHB/AVedyAryoXXbHxNbg5mbBYxDCdy9nLE+dh3yS7PRONSMp14+iTe/e0cU4FWcvDOHibPD&#10;ov724/DZWQxN7sbQXDeGz+zD8eeO4OxdMV/FtN9/sh+33r6It751B3ffewqvfnQFZ25M48T1Cdx+&#10;+zS+9L3ncOP1ebz43mU5flmU5IgQ4Akxh0/jmBBdo5jZoydHJMzDOH31EI5d2IevfO02Llw8gAOz&#10;fZg+N4rzt+fx/Bdv4MrrT+H4jXkxq3vQ0FeOsloTtlVtQ1mdCZbqIhQVb1bjzaKjw6QAB6s1+Vw9&#10;3W3DZdg7vKCCjemkHTMjC7QmB3Ym8Jwmp0eBkSiM5xmGLhhsz9L/9XUes4Gdx/RD089NzFEe6/go&#10;AlzrjPb+BsSlRGDr1q2izoSkV6+U63JN3o3vec//I4Dvv1LAJfVXSX4Ijw/D0lW2Th53vwA4eXpj&#10;yfKVD7zXYgRI0tNmKo/1e/17A9+NceQv4cjPJ0F/I32v8Rs6Aq9RpdP8JfmuZCedPJ/XeM7olvSK&#10;uddUZVbzcbkadFlxtppJwWllZflpKMxKQ0JCAhLjotUYOHYIZKalIDcrA+aCTLX8FJebz8sR07e8&#10;GLVVFlRYCtW+Ij31JWiQgm7OS1HjA0+MNmKyoxpdtVZMDXagp6VM7bPBdfpaG01448woRttM+KOv&#10;zOPP3r2MC0JuP/3q8/j6OxfxlXfO4uc/fAV37s7h+998DT/61rP42rsXxbw9ijevHsDHd+fx0uUB&#10;vEfzcKge42Je9HVVYVhM7vnZHsxPtePmiVEcmehV5jqH6Bwf7sClo/04MdeK6ZFazB/oxsnZIfR2&#10;SprUmtFSJ+8ipjnnGGdKRZAhYDMBV53WzliwH0aAK1cth5PLSviFemHLts2i7qbw+e+8gi98/w7e&#10;/9FnceHFo0I8c5g6OYTJY0PYJ/EeOz6EPbPdOPDUGOavTGLm3CDax+rFBB7FFSG1O184h9vvnsH+&#10;Y4OiKhqx9+BuHL9yEBclHW6/cRbXXzqGC2ICX3h2Bicvk1gn0DbYhq7JDszK/9Pi9/jlIVx6bgqX&#10;RSXPXhjH/gujGDnehxNPH8SJpyZx8pnDePrF4zh/8yCqG83Yum0LyuW3pq0CpdtNSJUKYmNiNOJT&#10;orEuPAhefr6qY4RtguwBt28P1M5YyO3BTPwAcRiIkQQUEB2ulLVSVyQqyeTGgsH1EIPEpKayZHgq&#10;88uvX5CvmOjLsGKNbUjIGqpzJ2fEJ0ahtN4K/9B1atVhXdg43s1PSL1ttBdRMdHybYUg5Xn6WcTy&#10;5Xzm41i5Qp5LdbgQZ6OfpUs/o8bRrVsX+EBa6IJNP8b35X+tWI3pQmjHvKXbzPir42yEDl8/g3Dk&#10;bzEwbEfnPy0YDsuAVtqO/CwGkrselqPv1fHi+/A6/+v3VNckz7HyZRPGSnmmVsi/RoBdrbVqAVT2&#10;ArdKBuBwGBJhl6g6Dg3Jy0hBakoKMlIS1XCQrPRUpCXGIz87U46TUCRkkJ2VqkiBKzFzwQAuNtAt&#10;KuqQkFBNcRJqyrLFHM1HZ10Rhtvr1Dzh8b5W1etbX1kiJJODNilQH1ydwNkOK752awT4yct4dXYA&#10;+NXH+NX3n8e3vn4H/+2/fBs/+Om7eOO9W/jCK+fx1t2TeP7KtFqg9M3zE/j4bfkvJDrZU4eR7nq0&#10;NpShp71GtUMO9dZhoE1UoZjpNMkbK4vQU1emFKvVkifx40DvMjTXVWBqeAB9ndVorCkSkk9XK8xQ&#10;HXMucGF+pvrVzpiZjeBHMIIfgINIXT3WInC9L3bt2Ynbb13DV37vVfz3f/oxviUm683PiUK7MIzr&#10;r8yrjovR+WFMnN6P2YtTGJvvx1OiAl997xqOCBEeujQiJuwpvP3xc3jhy0/h1PVZHDo3huNPz2BY&#10;VNzBEwN46pkDOC7hXZVK4+qdwzh4tBuDE+2YODqsyPTMbUnva1N4/u1TuCYq+vydGTGlz+KZt5/G&#10;4StTmDi+F9OnhiTMKUWgz332BHoGapGbn4rC6jyUNZWiQNIuM09MYTHj4lNixBQOUgOnudADxw2y&#10;/Wvl2tULZqNNAWnHwkxSY6ZlRtb/NdFpMuC9bBdkBmZBSCmTfHT2KCLj42zpLddJSk+oQdnL4Swm&#10;z2qubiImq5uAac+weX9AiA8mZ8ZQLXmd34UF0luNb1yKloEWFFqKVDgk2dDIcKwSE859nQ8mrp1G&#10;uJiofJZaimuBTBhXNy4k6roWobHh8Pb3s5nH9CfX+Fzl98nH5D0fV72tLIQaOhyCCpjgOzNNuIoK&#10;f3U4GtrZ5y9NBHxPgmlm9MOwCKOfT4K+x9G1fwk+7fM1+F5a6RL6PfV5rkZDBa+G9QiU4JD/rBS5&#10;MAgVIP0xLGP+o1ti5gKnJpq9bLfLFzKsFDKqUGasOTtJzN4EZKSnK8XHebPpJEIhQB5nZaYjNTUJ&#10;KSm2hQKKhBwsJfkYbLViot2KM8P1eFHUWVeLGUdmetFYVYjyoixUi4nNNf4aK/MwNdKL3o5aVFuz&#10;cPtsKy4N1OH8oVqJ2k/wZ195CXcvTeGHX7uL7390FX/zky/iYzl39doJzI2IqpvowtnZDoyP9+Pm&#10;kQG8dL4TBzqqMD/agxYh1pY6UZoS/pCY391ddaI4q2ApSMVIT4NSgO11YtIVixlXZEJtrQVt7RWY&#10;nm3Hm6+LmTxaj8mRdtSLOuZiDQV56cgXlcvFEDh4XDtNePbQH4sfnInP2otLD/kFeiExIw47O2pw&#10;+tos3vv4Dr7505fwg1+8jWffOIEXXj+Fb/z4ZXzhu3ex/9Q4eqf3YmB2D3onWrBvph1nhbiGSWRz&#10;u3Hls8fxtT94QxTkXdx8/YSYt2Nq7N/eg51o7avE+MFdmDrcjqeuTODSjYPYP92IuZN9GJV3vPry&#10;DF788jw++/nLePXL5/HOd67j9W/ewusf3RbldwBzEs7ZO/M4JqrwtpjBl5+bxstvnkbvwA5skwqr&#10;pLkY1Z1VKJdKpkAUYfrmFMQmRSEsMgT+QYHwESLQBMhOIHaMsMAzbbRjYWYaMcPylxnUSAj31JCQ&#10;ycaNcQiUcJmevgEByCwxwTXQV9Xy7Kyg6szYkovVHq5w9vZA5/BerPZ2h0uAzwOF2NlzBVIyYxG8&#10;3htlDTtQ1liLkIQYnDx3ALPnDsI3xAtPSEXFjp6islJRmcuF2ONRUrENCSnJqlDxHXQcSU6rRAGu&#10;clmFgbn9yNichajYGHBBVz5Xk/kTTyxRWLrUNm/53rsthEMYzzNtuHyXPfkR2mkS0L8a/G8P/f76&#10;uv7/STDeq+No70eDcTbmf34zZQ0tcg/D/aTwCF6nP5Kb7iFW5clJFN1aIT/5Xeu8Wu1mRzCPrVor&#10;BCgVLsdp8j/z3mqxQvR7GPMf3ZJKqxlVQkrcn7e52oRDYh7Vigo05WWJqstHjpBcfo5tRgQ3EUqK&#10;j1GbCHEP4RxRfmkpsUKGCSgxZar2slZriag/M7rqhGCqCtDfUI6h5iq8duW4mMsWmLljXHGWWr2l&#10;2pqNH713F71y3lKcjzIxhzk3eHLAiv/1X1+X6P0A18/N4eyJESHQHowPtWN6rB99HQ2YGG63rQ49&#10;2YtmUXGn+jrw0WuzagpfU20xusQ8KyvNRW21FWVSWLhHcX1NuRp8zb1ByorTRfEVqBWiy02FGB/t&#10;xon5SfT3NImZ3IO5iW6M93egtsICa4XZthqMEGCpAwLUH4wfR2eaZUvXYMVyW220eo2YbEEeSEhb&#10;j+KaLWgd2ImDom7PXx7Gex88g9/7+efxkZj3733nDr748S18/JM38OH3XsFlMYcPnuT0tb3YO9mA&#10;nrGd2D/Xg2ZRp51i5l8Tpfgn/+Ob+PwPruOlL17Ajbcv4KOfvI+G1hoUyjftFJXZ2bMD9U1F6O7f&#10;jnNXx7F3fxt27W3GwQsTePqtEzj/3FE8++YFuf8qvvT9l/Ds5y/h/EtnMHf5IC49fwrzF6Zwi6b2&#10;587i2VfPSjxaUL1LzF+p4OoljeuaK1AuZrC5bAsSMzciNjUOwZFh8F1nM4Vd3N3ukaA2hbUjeZEo&#10;FEEKsfD/KlFu3G5SFwANXz+a1EKiosi8/L0Rm7xRFGC0qlzYg8qCrZQgSUWew/P8Hrz3Pgk9ca9A&#10;8VrylkwhU2/4hPqjam8LTKYtSJJvvG79OkTERSFFVP9qKVCrJaxsyUNdx6fVe62QMBie8buvlgpu&#10;7u417H/xMlpG9yJDyk5SWqoiTBWnhfcgNMl9ErRfVpx8hpEItdPvwjz2qARo//+ToONgf+wIVL0k&#10;nM8sFRUvx6zs+B58lo6X9stzVGo6PKYfoa9r8Bz9UeHxmGGo8kTicyXRSf5xsm3cRALkMCR+e932&#10;zOYXNZtK0ojpxDB/jQBLioUQKorR2SbKr64EndVmtFVbxBSsQmW5RZEgyU/PieVGQmwPJDLSEtQS&#10;VdlCDgU5YuqWFmCyuxVDXWJ+cnK9EGqtKKj6mlL0djdgoLsK/Z1CTEXpamXo2rI0vHVhUtRipajB&#10;UlFsefjKnTl87/0zOEkV+Edv49RMvxp0TXBV5rHBFqXMOBibM1C4F3CDxH+wqQLffW0O3W3lqv2O&#10;axhywQZTQQ4Kc7OVcqOJTqXL3ukq7hncUq12e+MA8MH+VsxODwmZluPlZzmLhHObK2yLtYqazGfn&#10;jyjcmioLqqTS0G4xAlyuyG+1kt9OzlJIw31R27INF+6ewulnjmB4f4eosmG889EFvP+dG3jz6xfx&#10;zZ+/gv/wq7fw+6IGv/WT13D9pcM4eWUE11+U+JweEFVTh7p2C3JEkdbJ95o4NoiLL83j1HMHce2z&#10;R3H6ziExjacwICZ/lqj3qA0hSE6JQmp6FIq2pmP33u1o6ChHtaRR7Z7toljacPDUPkyfGcb+Y3uE&#10;8A7jqRcO4eWv3cStt5/CwbN7cUaU463Pn8OFl46IqX0d+08Pomd6N8rbymBpkrTv3oFdPXVo7amF&#10;tV6IsFJIJGsj1m2wESD3MuHUOdUWKORlzIBsI6RKdPfyVH44BzoiPhYRMRsUgbl5cXyhu9T2a1C9&#10;bSvcPV3gFOiD+n3yrZ4+isDYIAQHB6t0J0EwbJIg2+loKhsLbWJi4n1/Ap5zpnlE9SZIT8+UwuSC&#10;7tlJHD9zAOsifeEa4KHiQ1VR3taAudtXsP/svMTZSz2DpvIq57VwfdJmYgVv3ICywT74h69HiJCq&#10;nyhWFkQjofHZ/K9MZImvJjyNzzz+2AOdQdyrhvE2LuaqHclAE4MROg/an9P59HcBW9OA7Z2MIIHz&#10;+Yyro/sYL5KTHgdpvMb/WvXxmH4Zzsq1QvhrWHmuUYszcNaLWqhB8pMauiRgupMICd0JQjBORreE&#10;bXcDLTWYnuxRy97PirnYUlUqSkmUobVMkZ+N9IQAuQafZAjVISK/KWI6pCXFoKQ4T9RcESZEMfXW&#10;04SuRIWoyEoOhbGY0VhRjo76GpwfbsOrnJA/KBl4qAlDbWa8fW4YJwcbMdJeh76mcrx5dgLfe/c8&#10;zp8awIXhWlw5MarM8t72RiEsruwiGXG6S8zmajXljfOQG8uL1OwT/KcvortTSLy5Go3VVWpxBHMR&#10;d6/jznFczLQYpUKIXCewICsNNWUWZeJOjbYpFclFXoeECE8IEfa1VeOdF8/j0EizmO25KLcUKTOf&#10;KpCmvnZMUH4gDSayynBSIKhsuIKxh68LNuXE4fDZMTFXP4fDl6dw44Uz+Orv3cAf/uW7+MEvX8W7&#10;338a/x0/xM//8j185z9+Vq69gGdfO4qjTw1i9tRejM/tQddwA7bVFCBXiDxf1HbXSAf2HRnEyPFB&#10;TJ/rw8FLwzh0eT/ufPYiekTlJaaJGgv3R2hEoFrialNBDHbsEnUs4fSP78KuPRXoGGhAVZMZDV1l&#10;OH11Cm989SZe+OBpvP/jz+Ltbz6Hr/+H1/HtP30fdz64iiO3DuCpz57GMVGNXYd60bCvUUi0B8MS&#10;t+4xzkjpQPOeKhRX5CIuPRI+AX6SBrYFX5khWTsbMyCn0Xlxor6nEJ2oRNbgj4v5uVSIct26dVi6&#10;dpUoyiTkmU0IjwuVtJT0FH/b2psQKvlvzVqneyTAX10IqUZYgHTBIZGwIOlCpc8tf+IxBMWEwt3b&#10;Tb7XYyiwFmD48ChSt6Zh10gfsip3YKvk3eViTu3aP4CR88dw5b3XECnlwUeUoE9IkKjedIQGBaNu&#10;z26YarYjNCpISFXisELUiLwze24V4cnzGB/Ggf+ZFiR/I/lRNbHtlO/AOOqGf5KrIwK0JzhHcHRd&#10;pwOPdZw0dPrwmNfsr2tiI4z+9T1G8F4SG+Ovn0vQrzEcR89xBL4HvyMVIcPksW73I0ikWt0zPzh6&#10;d/ozuiXVQnrl5TkYl8LEmRxd1SUoFXXWoRY7KBKSE9KLs/UCcxFSDapBtR5fQiyKRZF01hap5e0L&#10;c1PVrBHuy1tcmKP256ivLkRfpxVHxHR799wELh7txaioq46yLNyarsSrR7ox1WHFxGAnLorJ+9W7&#10;z+KXP3wex6cq8fLcCM6L2cUls9oaytDRXIbh1loM97YqYmRnTWdrJcb66nDpSB8G2usxO9qHeqsJ&#10;edmpatn+UiFoQnfUFAu4wnNxYaGYyWIai8lsEZKrs5aqQeDNdRYcGO/A7EQzhjvr0SmkXipKmfOm&#10;6b+8rGgh+WwEaExgJjg/DhcqDY4MRvymWGxM34CWPTtw83NP4faXr+ESx/O98RS+/R9fwR/+1Qf4&#10;/Hev441vX8GP/upL+NK3n8NbH13DtRfncfb6QTE5m9HaV4XRmT3Yd7AHta3bYa7YgviMKOwWJXTo&#10;KTH7J7tw4HQPLohJ/OrXbuHtD27i2LlRtPbWIr8kC1tKc7BZTOKYTeHYPbADIwd3YXK6EzsbLdjZ&#10;UoHqhlLUizodFFJ86rk53Hj3KXzum3fwua/exld//3O484ULuPLGSRy6MoYTtw7j2PVDmL9+QpRg&#10;txBGF45e3IfzN2bQO8YpdGXYun0LNiRFwDtgYXWbhRqZnQdML+04fY4mMAkmMSMNTmL6ahLjef/o&#10;cMTnZCBj6xbU7etC+2gv/EMD4MS2Pa5OI5k5LDLiHukZC1VgSLDqjNGmmA0P9t6yULGw8Hj1shUI&#10;FvM911Qo4XvAyV0Iebl8SzdnpfT4XdsHukVtn8VTzxzC3Tdv4sP/+CN0H5rAhtSNKG7bgaruJmxI&#10;joVfWADSxGLgPSQ+hq/jECnqls0CjDP/G/cwZlw5GJztZy6+XgiP3qCG6pAENfl9WgLU5GI8Jvju&#10;PMd7jSSj42J/rGFMY6Mfe3/8rysn/TzjNWM4i91v/M905C/D0u/LX5KgBssdKw3+8pp+rvavwzS6&#10;JW2NZWq4SHlJhiBPlJpF9Yx2i0mZn5ekVl1OjLOZvZr8OC+WG4onsZ0kIVL8xaOnpgj9jRVq5kRR&#10;QRosJTliLnIGiBBUSzkGu6sxIabSTE81poT8ukTJTIpJ3Fuejt+/c1RUXQemBrswMdmHkzOjuHu5&#10;D/i7r+POyV7cOT8iqrEBrZXcWa5YiNaEDjFduQESxxs21ZUL8dXgQF8DKkzyv8KMSlFIHMOYu0CC&#10;HKbDmS0kQpqyJMfcrFR1nuqOA8CLhbSryyT8+nIxtxslXbgDXAuaa6tQIaRXV1OOuuoytMk7accP&#10;yMTVH4SFMjAwAMmbU7FpSwYqm7ajT8xd9tA+/8UroqSu4/O/91kxhefw2gdXRGXdxGc/uornP7iM&#10;ux9exmtffAaTUkFwUYOZk2MYmurE3v2tGJjqEKW2DdmmdOSaE5C9NR61Umm0j+7Czr5aTJzoRtf0&#10;TsxdFZP2eAfK69JRvCMd2+pz0dJXg/rdVYjN2IDqXUU4IaqyS9RfKdcR3BSDnPxktHVWobVjO5p7&#10;pDI5MyIEdwjnb5/AkfMTePb1U7jywhHMnd8ninS/xEtM5rlRiVuXmNuNeOm1k/LbgBpR3kWSlhtT&#10;E+An6sidM0NIcIsQIAs8r60RstmQsFEqDQ+ljEgMJM14+R67BnqQtc2E1MIsmCpK4B8WqMxiKkFm&#10;cFWA7AiQ9/N5nLKniUZDFzYNpQT5/ZY+qZYZc/f0tK1jJ/F4XIiPivQJOea3dV6zHOb6bZi5OIvf&#10;/9nX8b0/+zm++qsfo/fohKjrbHgIoTuJX18hr97RvVhB1bvwHP18mv36WMV5wdwlsfEa35/EXWDd&#10;JmQaj5VsGpBnaz9GAtT5zh70rwv9w6AJ5lGh05jgf34DTTQPwwPpbheOPUhiJFBH14wwPt/+1+hH&#10;vyufbXRLuAQ2FxytF7OFPcLtrRUYqOeyV+UwmzKEAKn2bGYvSY/gZkJUfvGxYUhJDEVtbR6++fI1&#10;dFUUo0pUn9mUisaGEkxNdqspbMNCTOODTUJu3WhvKcX1mQEcFYLhLI2isly8PtuKly/O4ezsOPpH&#10;O3H9xlm89ew5vHdlCq/fFEVybhAXp1tw/kAj2qu54ZGYsNlJytTlsJ0aKzdcz8Vgc6UQZAmqhci5&#10;pwhXb87OTERGWrwiQ5KdSVQg2/A4XrGk2Da0pSAnDzlpCchNT0SZmMpsFxzsrcPocJOY1G0os9ja&#10;/YhKMaPbmm3bONIxw65YxoZo21Z93KAnakM4andaYN1hxq6eHTj69CC++IMr+Pl/ewff+/GL+Pl/&#10;+gomju/ByWdn8OqHN/G8KK4vfvwsvv3T18Q0nsfsid2YPdmBo2dG0TPSitZBqTjODYh6q0BeYSJS&#10;01OQLcooX0ihlBs1SaHcM7ZLTOImlDUWIdeajs2lm7F9ZwV6R1qE3LajpDQbMVKZFZiz0dFXjy3F&#10;mdiYHIfQmBBEJ0eJastHfft2Ic0tsLaVYeL0KI5ePYinxeS99fmz8ivxku+wZ3Qnuod2YupYr7xb&#10;BZq6K9E31o7KneUwlZgQERMhxBME30CfBfPWXZm2jgjQRgJL8Rk5v2Tp41jNpbbEhCExcJCxj58v&#10;ElOSEbI+TMjUXcz4SPivD8TgtVPIEjJcvXLVAwVJg+GqDhchPz2sRMNYCI1QBeUJKTBy7OPpjeVy&#10;v/e6QKRszoSbj6d8XyFArlvosRKzz5zFH/3iY/z4v/4xjr12FS3TgxiaHEHghhAsW8t2KjH9xD8L&#10;nQ5fP9+oSBlXVpj6+VwowS9IyFfu9RX1m1lcgIDwUDUu8dMQoD2YLwmah4oYV9D81fh0JGjr3bVV&#10;OOr/wvsZYfTPd9TvvJgfR9BDWzSZGb+v0Z9+R+M5exifSxjdEm5Y3mDJFpOxEKUlhejpbFAbmI+0&#10;NYjiMate3qS4eMTFCwEuIE6UX0JirCASuRkpODvfhj985QQaSziwOUctm1VTXYAuURVzUigPDTfg&#10;xpkJTAu5TfQ1Y7K3A3NjDZgdrkOzmMeHOsQMvnUA184PY/ZAOy5ensYf/+Qd3Lg1iefl3B9++S4u&#10;T7Tjb356B4cmalEqpmhBRjrqKnPRJKqsosqMoc5aHBWiLRcFR/M7Mz0BeZnxouzS1Q5xJQXpSjFy&#10;ih9ntPCXqo9znLl0Pme6FIgi5H+O/RvqbRHz3SzhW9QiEWo4jITTLeb32KBtpzw6EuDKlZw8bptE&#10;7uvniYSkGFibK1DbXoseUWgXbu7D9/74Bbz33ct4/d0TeO6VIzh3+wCefu0EXv/aTTz75im8/O5p&#10;vPTOSbzy9gV88WvP4MiZPXj61hEcOT2FI6fGsHd4B1raS+QbiUmYm4oqIZyqndtgtuYIeWWhrqsC&#10;u4cbsWe8FTklacjjPsaSJg0927GtLk/85KohKnmmTejs34mkTRvUAqz+Yq6tjw1FnhAjzevC7dmo&#10;67Ziz9QuzD4l3+PiEE7dPojLL89jcLYN3fsa0C+m7uBUO8rrC5GevxEZBUnYlJuCOMkTgaGBQnxe&#10;8AnwQeC6INXOZesAcaAApTCzYBrJQWd4ng8OXofK9mY09nYiOjFGzPw5IVQXbExMUKTK8JRSW1iU&#10;4NNCFwhNQgSfX7d7F5ZznxYhCzcvd9SKZeIfEoiVT7IxfZmavfHN3/8m+o6M4ux7d9F/5hD6js/g&#10;xLPXUNNRC2dnN6z1EDXoQlNMCic3WF8ojAxfkcjK5WpqXVBYiCJqpk+iVGoJm9Kw1tkJYfExiErc&#10;qIYUccEExu1RCFCrHSM0ARLKXFwjCnElyeN+O6BO94eBylw3OfC/TjdC+zGGpwmQcORXQ58zXtNx&#10;4/FiBPgocTc+lzC6Jf2imopzklAn6o1LVzWL+WfJz8BMf6faQzQ1iepPCJAKcIEAFfmJAkwVU8dq&#10;yUd3czHmOmpQaioQRZUKE+fNijLh3iEXT4yrFaWHpTCenBrAaF8TeoQcJnprcWRcVKEUtvHOMlyd&#10;78etSwdw6EAPesX/5ZNTuHv1JPqFROYGu/G333oVf/2VCzg+1oIyIWtraR5qrSa14EKZOUOF2V1r&#10;Qak8myvbcI8RrgzNPUZqyotUe2GhqEYSXZoQeLEQYIkQYFZKnJrex/MEz/P++kouCitKsKcZrQ1W&#10;9SyeIxkyTO04fIM9mGtFvXj6eyAmMQrVQk4lrVbs6KrF5PEhvPbeOfz1//4+PvzJXdx+/TC++sPn&#10;8erXr+Duly7g2XdOqalrv/rbr+Oz753EyYsjuP3ZI3j6uQOYOdaPqSPDOHJS1NismJvdFaip3Yqq&#10;ZouorxpRXxXYO7kLwzOtqOioQNGOAuzs3AHz9i0o2paNPSPNaOm3YuJYH2raK5AkCjcmMQwNbVYk&#10;pm9QhMh9RYK5K15CBNJyk5Al6r28wYT+yRYMiuqeOrkHh6+M48jVCQwxDhMdmD0+jpHpPWKOS1rm&#10;JiApSxS2qOsYKbTe/l6qU8HNy1UNCvYWFWckQBKPdlQ1bNzXhEQ/OsP6+PgIMa1Vpm524Ra4+3si&#10;OiNRqUu1BqEURKpEFkR9vy5o+v8ngffqAsF46GMiRJRxprkIn1nxJDZm56N6bASJW7aKOSrxW8V7&#10;l2GNxGHLtkJ89xffw9lXbmLk9AH0zfRhz8FubNgYK2loRfdID1YLkS4X4iRpsLKMjo9DSGAQtuyw&#10;YmtrHVy9PBWJcyGJ8ET5JvGRKBIrpqSmUilQNiHogqzTSzsjyWnQn/05Eh9JXoMrQXNnN85y0T2w&#10;rLxpcvK6DscRlNm+UJEZzzPdVEeUxJHtcFSaKm0XSMvevxEkMBIzj3mPo+cvFo5+R+M5gmHyvRme&#10;8Rx/jW5JvRBJjqilgtw0NJTloE0KvUVU08xAFwryUoQAhfBi4xAbGyWIvK/+hACTksRkLM1Ug5rr&#10;y8qRYxLlJSYn29Zqq8vR0dqAsaE2VIqZOypkeGq8DxNjnZgRlXJychDTg7V47+Y0etpNuDo7hAtH&#10;R8RUbsPlK2dwaq4PN46PoaVNzNvqYpw60IFXLwygX0x0294g6agwiylbUYCWqhy1gbmlIAc9TeVo&#10;E7O+V4i9vFjM8fw0cHkubqdZkGWb00ylV16cL+rOCkthLvIyOOA7HkVcAUeuUcVyIDg3WOJUOC7s&#10;YGFHT0u1UoLcJU87EuAK1zVw9nEV88wXueYsNAnxtY/sQGN/LabO7MeLH9zEhz9/HR//4nP46o9e&#10;ELP3KbzxvWv47Neu4vkvnsFbX7+MD394C5/7yimceXocz79+DM+/cQKnLk5i8FA/uvbvwvRUK7o7&#10;RGE3mUVdmtA93oAjl0fVfN/Pvv80KnvqkF6SiWKpxLZJ3Nt3VeLk/F6cOzeMpy4fwE6pICK4gVKU&#10;H7aJcqYJnClkn5KVIeSVjZANoWqV6ZANwUjNTkZJhQk72yvFHB/DsWdmMDjXjZ1i7m5vKMGeoXZ5&#10;xx3Yas1HtlQ4SVlJiNwYiZDwdfcIkCYrFwylWfeAAhQi0E5nTk1KVIt6D1kWplT5RhvFBK7r70Jz&#10;Zws2FecK+dmGNuhCaCQ1hk0Yzy0GDm3h8x2BYw1dPdyxavkKePj5I654CzILCxGbGS0mrhSkJ5eJ&#10;GiSZrEByejjKdtfi7nvP4/StaVx8/QLytxWgdaQVx1+/jq0ttWLKmtSMlI1pyYhOTsCmojzkd+9E&#10;++Q+lUacT8xOm43psZg6dRD7z88gZ9tWNajby9dHTYljejBuLMTa6YLNgq6PFUkspIMmB0IrQIKV&#10;i95mgWqQ4+g4nCTEzwO+3t7qvD3h6LRhR5KuZIx+eE3HwQj6U6RpB6MfvptutzSeN0IpTslDrLiY&#10;n9TMH7twjGB8NDHquJNkea/RLakoEdUmpMWCXldZrIiBODA6gML8FCRJjZQYG68IMHphC0ndEcIF&#10;Q5trC3B2tBemDG5WlIFUMYk5Ha6h1ooOMaObW+pg4ljDphpMDXcL2dXj6slJIcdyzI0P4AdfuICz&#10;B5owLwWcK8eMi4l85tCIWp7q0HQP3nr9GgYHmxV6GsswIDg62S4klY3W+jJMjnSJqVoohCUmnzUP&#10;NSX56Kizoq60UEiwBvNjouCEJLPiY5GdEIdcIXR2lBSLGuwSlUZyLMpOt83xLcoRRSsqWGrg8oJM&#10;5KXHqzGObCfMFmXHBRLqOFXQlLWQfFAmwUo3Z7gFeCA0NhgVjaWYOj6M4VlRX701aO5twMTZUZy6&#10;O4uTNyfw8R+8ji9857qQ4Sv4+h9+Fn/1zz/Ex//hBfz8z9/Dd//oFbz6+Uv43Jcu4gvfuI39RwbQ&#10;NtKGPZNt6BvcidqGrTDJu9Z3b5fwO3H5+Xm8+eEtTJzsxFYxhxt7m9HQWS8K1Ip9+zpx/dosvvjl&#10;Gzh9bhwZmfGqMCWkbkDrnh2o2VWG0qpSbK+tRK4pD7Gi9P1D/RG+Qb6xqJQtkgfypSJoE8U+PLdb&#10;lOBeNHdXCRHtQHNbDXYPNMFatw1ZYi2sWx8Cn0BfeAn5efi4w8PXQ/06iSpmhtOdIGw7otrRju1z&#10;LEyc7M8MrtScqK7YFKlETSakiYIfE7O3e6QbN7/8kpih/iq92bnBYTMqzIXMrTK4mI4qjIUC+ptC&#10;FVYhEtXMIe+xPioCQaHBQu5OWLtaFJQoQbb3PblWyCM6FBlFqbDsKEacqOs6Ds/q6kTz6BAiMtNR&#10;3bMXm0QoNOzrRlBCJMISohC4PggZ+TlIyd+M/CqL2jCrUKyVwmoz8qVcxotizy7MgYuQsVK7C/HS&#10;Thd2XdAJHWc2EWjys4cmHJIpTWEu0kECjFznhzWrbOc1UWmSuZfOErZOY6MfXtNx0GA4TDtNXEb/&#10;9v4YL+M5I2zf1ja1jXlFE7x9OEYYyVTHnc8x5j+6Jdw8vCg7Ve3Hy3X8dNtYcW4mqioK1TAYRwTI&#10;ecEFoq4uHupDkxSWnMw05MqH5nkSRnVlKZrqKzF9YAhdUii7u+oxNtKOI5N9ePHSEVEzlehqrsaN&#10;o2344PV5MZNtY/lGezkToxdXzkyK3y4xnWswJKq0QQrj/EgHxnvq1eIEuVStotZqys3yrCJUsQ1T&#10;SLGpulQpvyIhOA7rme6rx/SAmM358j7FeaqzpL+tHrWloupMaQsLP8j7Cvlxlke11SwVgVnCTkBW&#10;Gsc6RqlpcNybOJdzn8Vcri4vXkg+UYBSIJc7uaihE8FRgTBt3yxmqBXVu4tRUpYH63YTTj49jXPP&#10;zeHyC8fx0Y9fw7vfvYFf/f3X8drXnsab7z+Fb//wLv70bz7C1/7j83j9vSt44e1zuPj8UdTuaUBp&#10;nVkNg9m9dyeKynOxXUgnPT9BjjfjzNXDOHp+P2pat2JLeR52Shqbq7fCUr8NgzP9GJjuwK7+MjTs&#10;tqBCVHNAwDplopfXbRGzeBiFkj7ba8zIzk9FamYyNsq3i4zegDipKPIlrTYXZ6FrrANtA1W49cpZ&#10;HBZiHxMTuEUqjrJ6kyjALdiYEAN/UUk+Pn7wFOIjCfqvk/+BYsK6ON8bjEqQRFgQtKP68Q8OUoUp&#10;WExxXgsICoKruyu2bM3GOrE22g+OwCQWQO3QLuw7dkBM9nVqzUEOqmZB1Jmb0MT124Ii54VOFBa2&#10;FU+Kyei8BuW1ZajvaVUbI612WQ03lzVYLQVrlRTiXV3NKJUKtGxHGXKtW2HmrBzJUyn52bgplXmT&#10;5Edr8w6MzR9EUmEWksVqaR/uR1yWWGBSuUSnrMc3v/cV+K7zVQTo4uMm3yVBKZ4lTzwm7/zrBGgE&#10;40nSIRYjvgfIZtnjisQ5TdPbVUzjRQhQk9S9isqQTgTT/16YAv5Xqm6hAlS/kgeM5rOje4z/+UxF&#10;Wvwv76NVn36mDsceNMMdnSd4j9EtKRTyy06NU6RBAsxOEZUkCc+CXlpiGzeXnpKqTF+bGSwmsCLA&#10;BFRW5ePqVBcsWZlIF/MxXQgiL9W2MAIHHXP6GWdvzE31oq+7Vo09e/7KEVyfH8PIYBPGesVM6O/A&#10;bF8DDgxVo622RI0lpAqcEuU02l6FE5M9YtZa0VpVjCpzqhBbnMQnBZmJSYJE5KSmIEfM9xJRfEWi&#10;PC2WPBQVpcMqZne9VVSiEEOLkGOt/G8QJdhoNQmKlZlfaclCR1OVkGiJImwO6G6qr0Ar5wyX5iIl&#10;UVTuAgFmpCXJOyfCUlKM+pqKheSzTedaRhXotAaeYkJEbAwVVSQquCYfZZUF2CJxyS5ORd+hLkxe&#10;HMW+Mz0YPdeN175zC3fevoyZM3tx4bkJ/On//Cb+w5+/jfe++QpOXJnC8CFRD3trUd9ZhsZurg5d&#10;jdj0AGyt2ISMLSkwkQx3mqXQbBfVkC7kVyPYgZ7xTlTuKkfnKMcITmBT4UakbhZFV5iJkDBReNHB&#10;KJS0aBvYhYpd22Eq3YzEtBhsEBM2KDQI3r6+8BU1l5qdgsikCCHgYozO7cPhswdw8NgAzj49gYnp&#10;ZtXjbCrPQVJqjBr24+dvU4A+AWLG+tnMYLaNagXAAsD/RgLkyH1eUwpQMvS69WHw9Q1UM2fM2zKx&#10;pcKCg6/fwNyLF/Hhz76Fw3cuICknQ80w4X1sH6NZw46B3wUBGsGCs/pxbrqzCsU7SjB6aR4vffA2&#10;CrYVYZWzFFS+5zIudBEi6Z2JUFHSW3s60Xn2BBJNW6ViSUBolJi5KTHIt5hg3rkd9aLSU6Qizpf3&#10;jEtLQaqIj4TUJLiISbxsrbyflzNWuKySisTJppYlDiQQ7RwVcEITnvGYUIRkUEYKS6kUn4Svnxsi&#10;onyFDOW+pbaFJ5imOhwe26ex8bwR+rwyseX78Jlsa+R/bcqrZxtAonN0XoPX7pHhAvQ7Gc89FEtX&#10;LqSezS1Jlw+SlpaK/IIstDWUqyWfuP4f57vWlXK8Xa1cj1Oq7x6U+RuL6uIMNEpBLMhJhTk3D+mK&#10;jHLUrItyblAkpNJaX60WJz11chTHzw5hfm4Qw72NOCMk2N5UJs8Us0pq1IGuBtUmx17YXFFblqwk&#10;NIg5y7UDS/Jy5VwKMkShcHFWEhKVZoZklpyMNBRzY3V5XnlhrpjBJWgQxdDZbEWTJV8tb19bno0S&#10;Uau1HAOYLYpPFKrFlI7ZqXZwHGRrfRW62qRWrzKhtkIUYE2ZIkQ+i73gnPmRJxVCUUG2mMgmVNdY&#10;FpJvYSaIyHHON2SDva+YmdGionK35WBHfQlMJRnILEpDuZj8HRzQfbwfnQdbse9kH1oHKjE4144T&#10;zx7As2+fxcvvXsShC5MYOzqIQ2fHceWFo5ia34Oq5mIhwDpYajfjR3/yERp3N4j6KlR7+lINbtm2&#10;CXWdFRg53I+Dp8ZQ21EhKENNhxVhG0OwIT5Cvu8mbC2VdyjZjCwx71v6WrGzux4VUulQbXF5exdR&#10;AeyBdBGT3j/ET927eVsWxo6PSLymcODkII6c24fp+W4cvzyF9v46mER1rwsJQGBQAAJE+bEN0NWL&#10;83Yl4y9s78nam7+EsQZmYWCm5GwJnqdC9BKz2X9DCOp2NyFdzMH95w7h5N3zePrDu2jq34U9owNI&#10;yUgWxbUS/uGRavFVmkPGgknojg31azCZ7P0RJFPjf7X+3sJm60YwrhyesWnTJrTNHMTomYNYF7NO&#10;Kd+1cn3ZiqUI4DCgmEhR6GKJ7KrH5ppyrE/eiJCIAKlgAlT6ro8KE5NOzE63tXB3c1ODvdNMeVgn&#10;xL5m1XI8seL+2oVsq2ObHY/te4HvFWo7aMIzHuv/jkBi4bfgStQ8fvyx+6Sn7+MxYZ8e+rwR+jzD&#10;IumxY0W1v8kz+F/70TDeYzyvwTio+NkRoCZU4zkNe7/3YE+AGamxotzSkCVKsKmmVAp6qhpCwlkP&#10;7TWVyiROSopRhMexfwpyzFVh8jPjxZTMgdWUgZKcTBRkivoz5dgGFwshVQmZ1FeUYVgU3an5ERwQ&#10;82lqRJTQSCeuXZxT83tH+hvRWFMiRFiNmjKanlSk8WoNwhRReomJCUgXtUnkMPwFU5XT27giDX/N&#10;QmwkKc7uqK8sU723DVUFYvJmodYi8ZPf0oIMDLbWLZj7GRjur8esqMvWBoscN6spdqNiKrc3VqtF&#10;E0jeTAsSIJVhIQmUQ4bqLGhrvT8OkIVKfyB+aHd3L4SGhiNNVPCu3VUoLctC/rZ8VLVVw9pYjKKK&#10;XGRuTYa1aRsmj7Vg/uY4Jq+Mo7a3Bp0DbWgebhbzeQf6Jztx9e5B7O63IkvM9M1b01FcmSOKr0wI&#10;LFtUhrx7SQ52ikquaChBjZi5PftbMHakT8iwHBUtWwXbECoF0t3HS2r3IDS3FaOhtQKJm1IRtCEU&#10;oYnrUGDOwpbizeLHRc2xdBJV5uTmBHc/V4TEBGPT1jQ0Dlegd2YX9k63o2dMyPvAHhw6NyQEWIOt&#10;YiWErQ+Al5CAp6+nkKizKtycqM4VOaj81EZJBhLSjr2PzKi6QHn6eMOF+4t4uaBQKl9T5Xb4hq+D&#10;S5A7kvPSsHu4E3/5f/0X/I//+ZfwD/DCWiFBKkzeq6ac0VxdMFlZmPhd+EsyI8k5Mt0cgYSt5uMa&#10;iVX+6wLKb11o2YrXv/wSZs8fwZbmCoRsEFJbLUpnxSpEbYzFjr4OMW33wLyrComipvPEunKWNPaS&#10;ioLjGUl+/sF+8A70RoJUTjFpG+W7JGGVVBxU0tw2k+St1a0mv0chQA2+vxGO/Dy5TNLmSSGLpexI&#10;kfR8QpTYE4uTJb+fhv01xpPgsB19jiRF9UcC5PemYtPpaH8fj/U3M17XfniN4ehz+r0chWf8bwTf&#10;zeiWcEYEl7TKyJCPlBGnGv05cDhVSM+UkYq8zBQhwGi1+gvnA6enJKi1AfnLKW8kzXExv/pFydWJ&#10;nOcwlOKibEWAnHXR1lCDo9PDODk7iPHORkwO9Yryq8KBsS5Mj3fh2qVJUWHlQky5ahaGGpcn4Wak&#10;RCE/O1Gpy+xsMUEZPzlPs1qRU7aoH4lDYV426sWE5QDlSlGSVVJwhnqb1erTLQ2lqC43I0dMelNO&#10;kqhJk5j2ifK8EhyZ7UCdqEUSIGehHBhrEzImAYoilXehCc9KgAOoSbqVFXlqDF5LkwWtEl/t7mUG&#10;KTRqSIyYL2zbiowNQ0FxNpqFzDblxCJ7i6jayi2ISw5HYnosSrebcfD4XvTv78Su7mYhsh2oFIKs&#10;6tqOXcM7ceTqtFqwtLl3BzYXpIrq2YiImDBsMUkYGzdIhZWCkfFuDOxrxr7xZozPDqOpsx6VouI7&#10;BlpRXleKYjH5PfxcRJ0uh7uHG8LCghEXt0EUWyA8Pd3gKkRHNZOenq6UDQmcQxioOkJCQhAbG4vc&#10;3FzsmelFzZ5aNPbsRLUo5jruD93fgBpJu9T0OERHhsLfz12U3xoxB1coVUZzl8NVuDQR04UqjETC&#10;tNKOhfkzn/nMPZLZEBeLvfOTiIhcD2eJ2xoXDyFjNyxbLfFftRYNuxvxl3/1C8wf3Af39Z4oaagA&#10;5xmrtiUJ9x5ZCVgINEh8XKWEMPpZDPTP76jJlGD8dSFiIc4qSsXt927g0pdewqt/8l1Y2+oQKfF2&#10;8fLARqmYU0XRVTRsR5Eo7EKpAC07LYjPTkZcZhrikiTN4qNR11iL6dMzaBnthKuPEzJK8rBNrCAO&#10;9aHq0yrGSH7/UgJ0dF2DabSoYloA35kgoenw+Mv77MO3JyD6YaXBoTaOnsNzGsbzumwpSGXA5zOP&#10;6uv26s/4zTWM1zWMbklOagKy5IOkx0epAcHF+WJqCgEmivpKSYwWc5hEl66IJiOVprGYnEIIVEUZ&#10;QphmUSed9RXoloLRJAWuqVIgpmSVKINm+eUYuqMzIxjqaVHj5zg2r7ykSMzgOsz0NWKqqwlj3Y1i&#10;NqehQAiHY/bqRLXVWIU8JcwKi5jYQnyclpdflIhyrilYJeZFtZBtqZiYeRwHaBLCKkBDfZEavtLX&#10;2aAGLHOjJ5rjOULyufJuZlGOxUKe89OdOCTmb12ZKLOSdJw92ouR7hYcGGrD1GAjTh7oQENZpk3V&#10;iiItk8zcVGtRw2HYU15jvd8Joj+QMvOkILIwsjfSw9dNTYw3bctFvqi3LWYxP0szERm3TkzScGza&#10;nAbrzgKUyPtwYYNKIZPWvh1oG6lHz4FWtTLzmJjLrQM7UFFXgK2WTCRtipb7Q9RA53oxc81VW1DZ&#10;VIaBqV4h0Z2iCDcLkdaIatwl71mAjeI/bEOwGvdly7xUqssWhj5wmSCbamXGJHjs7LwWvn5eiI3j&#10;eM84ZFB1129F04Ck6Vg7GjqkomuxonZPNarbRE1mblTtWuFitnqSbF1WKfKjOUuw15am72IESHCn&#10;/8fYDhUegj1TfUgUdZu0KR07enZhS/lWtaEUlztaLfD28UCS5EOuBMJB0WxgVyYuv8FCBmfG53nd&#10;a2pfKDQ0udmD6o9h2itG/a2pOr1EzXUfGsHYlTPYd/YwtrfvRKJU0sGcJiokt9bbA3FZCdjWJN+v&#10;ox2jF4/D3FyNQqnkJ85MIDYjE4fP7sftN64jQtKZCnHrtgKp6BJEjTuLMrv/PkbyI7TT1xcDv7kj&#10;YjGC10gkTA9H1zV0GPSrzVme4zOo8Hisw7APSzdHaBivESRQznlm/jP60+lN6PD5q+OifzWM92rY&#10;X+ev0S3hGDgiNS4SGQkxai1AruSSJeqL5l+qkCCXvOKqMLlZnFqWqnp5qypKUFSUKSaomMJiRnOm&#10;RZ21CO1CeO2iPvrETGSHBpeeGhSFU1NeqMbSlZmyxJzMRlunFRZrhlp1hRsq9Yr/SiEn+u9rqUSX&#10;mGpc+mqwtwmD/W2YFRVy7vgwXr11DlNiXnTIPTXlZegSAqgQ0izmeoSV8gwJv7+rUa1Oo1dvyRe1&#10;ZBYT2FyYKarQgrsXxnBkskMIulRt5n5ovB29zbWYGelAW10RZkcaUSfEaMnNRj6H9QjJchYI9zjh&#10;WMB+UbLa3SsUVAhSMFg4WOBpTrp5uyA0MkgUoCjQbVlCYptF/UWLCtyADCHAzMJEZGxJRZGlEHVt&#10;Vlx6bg6HntqL+ctjGD/WK4TThPKd+WjvtWJithtZWzYiLNoHLcM70NBfibJmMX25WMNor5BeC7Zu&#10;F3UsaVexU5RwUzlSchPUHsPsVOCMhGXLn1BLB61agKurk4ImQ65b6O7hhPUR/ggL90N0zDqkpMWg&#10;eEceOkaaMHFsCD3jbajvqkB1b7WomyKkmzYhXgo6B1L7BnmKYuM6bbbFKFkhME1s5q8U5AUS0Y6F&#10;mYWD82GXipkcIuo0p3ob8irNKKwwY2vbDuTvKIV3iL+avrVixZNquMaGuChlYi9dYVNoKlwJXxdk&#10;wkhc+pyG9mf04xAGBUjcK4zyXiZLHmbOH8XkzQtoPdiHpsE25BVvRqyUD25k7yOme3aJGRW7m5Fc&#10;moe9x0axo3cnNpkzsaU4F4nJSYiNDkN0YiyC4yNR2duCEKkA3LxE8cq30eavI2hnLNyO8DDlR+j0&#10;4PMcXbcHw+RYTT1e0xEY5mLnNYznqSoJHmuCU+QmeUflH0lzo/+HYbHnk6z5a3RLaHaWFGQrEkyK&#10;CUe+1Pyd9RaUFMWqMYBsz+MYOQ5zIQlmpaUos5ALCuTmsQ0uCQVpto4TtXmSKC0uq9VgLUBtWZ4a&#10;XsOhJoXir0iQn5kAa34uDo22o73NghpRQHXWfHTXlioFyHF5nfWlqoOE+w+3SUGeme7FnTvH8eyN&#10;WVw9P4G5yR6MDgiBVZbjCy+dFOJju2COmN3Fiqi4hL1FnktzngshWOTcQHs1ZsTUuDLdhV9+5RZm&#10;BptQX0airkNnA5fGr8Job6OQdgFGu6xoLM9GUUaqmiPMRRIYLnvKqWTZqaOdLhQKUtBJgASVoJOr&#10;M/yDfZAr95ZYtyCnUEwgMYGTxGzcmByDsFghx7x0WOvKUb+7DBe5rt9L07j24mGcf2YaA5PtaO2p&#10;RmO7BZWibmMSQ0U9hqJR1FfR9s1q1gY3MR860A+ThM9hKTEpkWowNsejldWakSoVmY+vh6q1qaBs&#10;m16vVfDyckdQsC8CAr3Ejxv8/D0Qut4HBRJuXkECcvMTUF1jEtOzTE19G53rwYio5X1CzntnelBY&#10;mY/c0s2IT9+oiJbbY3r4uCkTWJm9kg5aRRnTSTsWJhZorojiHRiALWUliE5JFVKIw8HZMaSYNmOH&#10;VEwcc7dy5ZNKuZLEH1/2GB7n1pHyq8lJqTZDAdPnCeN5I4x+HgU6/ny/u9/4Bn74iz/EL/7nL3Hk&#10;uZPYc6AHVY0W+Hh5qznKK+Xd1q5ZilAhtYT0HCRJnt/R1Y7qPbsRvSkRT6wRwpZv4rc+Gk7eTvD3&#10;D7zXVso2S3vSM0I7HR/dGbAY4bHga7/2MPpbLG34HXX7LcPSzzGmiRHGMHW4JDRj+Bx+Qyxb9gQ8&#10;XCX+q8Sfeo6QoAgIPXKAg+NZmd6rSB08T0Huox+97cL98/fvYfhU1ka3pEbUx6AQDTcmSo2NRmJE&#10;uJjEiSjOEZM3LVpIJE5NieNQmNQEbpOZKufj1MoqysQUU5irJedR5Yg/sygxrvhcX2ERVC0sOpCn&#10;9tRQRFKQI0owGzdODGKqv0LIKhumrCR0iXnM6WvsxR3otaglsy7MDeLGuRnMTLXg0rlRnD01jMnx&#10;LrS3NKClsRz97VbcODWIvt561Mn9pWo8IjdwF/VWkglzvpjOUiMXSoFuqcnGm1eO4MevHcK71w5g&#10;uKNerVbDTo3GevYAi/ksarCzuRwDbeWiCKskXhnIThKSF3PFYhZzVd6DbZDsDNHOPrGZyDaI6pIP&#10;5+zujPBoIa6NRDDCYwLlf4gow3UIighATHIsCrluYmsJZs504rUvncZbX3kal589hKkj/ejb14bO&#10;vibV0+0XzL2FwxAZFYpUIZ2tJVlobrWgs7cKuZLmmQVCHkKwhZZclO4QJT3WJYqRJrCtJ87ZeQ08&#10;hfT8/L0RHCzPjo2SsIIRuzEc2WJ2llu3Ymz/HuxsNqOu0YSqmjw17q9vqB5DU60YPdKN88/P4/Kr&#10;ZzB9fAQ7dm5Tw2viYyOxQeKkCNDXXS1lpcxelSEXJ0AWBBZoqg8XV1dRkXHwjglBXXujTaH6eiGY&#10;7YFiTi6nQgxf/0DB/JdA9TjLd3J0TYMFzvhfD9TmMd/JzdMDdz56Cc+9dg23X7+OczePYHJ+Ar0T&#10;nbBWbUdQyDq1fwhXg+H2qAHrgtE13ovK9h1I25qJ5PRUVWAZD27arUnCCCPhqV5pA7TT6akVE++z&#10;Jx/ez19j+hth9Gt8vvH9Cb4//dPc1W15TAv78AhjmIQ9+RGaAGmRbIgIFlJ93BbeAgGS/GxtyWtE&#10;RASqqYK6qcMRSH68z54Aqdb1sfp+Eh+jW1KckwprcbbaFImDf+OiImyrvcSJ6VOUgbzcJJSL3Gdb&#10;Wl52miI7tglSGVaLGczloSxCCvRLmMUEraR/UZXs2OByVGomhahDdnBYuQeJkOCYkMxUXw3yhKDy&#10;xITuFRVWacnECHvPmopx59IkbpyZxNlDQ2pJ/PlZMQk7xKxurkB7a40QlZipViHXPFGYZq7WLHHL&#10;ShUVaotjpTUPjRI3sxBsc2MeXr0+hBtHe3DtSCemRFV1N9WoRVBJgFwN+sj0AOrEhOYCqw1Chpai&#10;HKX+slPiVa80N4hXy2mZ84XU788FNia2EfyYygSUj8KPyN5V9uwRfn5+agPwsKgAbNpM8zgbuzor&#10;MTjeIiTYh+nDe7B/fxe2VRShsaMOOQViLnNpsk3RSN8cj01idmZIQeLesmlS6WwyZSA5IwYZuWJS&#10;S0VEv2mZYi4LIblzUr5kWGcnN3j5+CAiKhKxidFISItVZpy1Tsi3yYSanXk4cLAFp84M4qmn9+Hi&#10;M5Lee7dhV0s9GneXYle3Bf1jtThzeRzTx7owNNGA9p4qZG9JRoSYciHr16m2Qw9PruLBhvLF1YF2&#10;2szjL/dxXbZ2NZ4U0zZB0pxKVZtA3F+E9+p2xMVAFUiycHRNQ60+48gP710wefUvoUhKFSybCa/i&#10;JP9jpALatXc3krdswuixIWytKUP5ru1Ik/xeKMIgQyr7ypadWC3pwYLp6u2OJ0WBL10tCnJhXB/D&#10;Jxmo91/41fg0BGhPOBoPKMKF/EhiIUjySjXJtXukZDhW774QviY/wki26tkrf12Z0drQSpHgMe/R&#10;cWFlTOWnCdDHc61q4mCZYdqq3QTXrlGdaJoEXaXSoVWh1OFCvjCC57VSZDgaxngx//waAZbRZMzO&#10;ELPOtuR8upjCsXFRavUXqr+6mhK0NleiioVRTOP6WotaXp69x9YykxovR1KwluWjWhRVdaUUJmuh&#10;mk5XkJkjYSQq4uC4wrx0MUmFVMx5eeipNqOzrhgZktmzpEA2SWHsajcLQRZKXGpwab4PV0+O4/kr&#10;x3Hq6BgunpnGgfFB9Ha3KsXX3mBBR2stmlob0dtTK4RXKMSciczUFGQIoVZVFAipF6K+0oIL8/14&#10;5cwAeuQd2pqsqCovkjiWqnciAXZzpooQX2tDqVpOv0SUKNs7GTea79WcSyzmudoZToifpK6dMYGN&#10;YKbRH5Qfh1vz2cxQ23AAEmFkXACsOwpgFaU1eagbowdaMHq4HQ2iwLIyYxERZ1ukICE1WgguDqXy&#10;joUSt21S2LK20gTejHWiJn2E6ILCfBAS4S/mtSjKEql4tmTA1Y1te7YtBX19fREVtg5JibFIy0pE&#10;ac1WKcANuHzrGM5fPojzUuHMH+vBwFA17rw0j//0F+9jz0AZGuXb72wtQ4NUWBV1W1HTVIqG1u3Y&#10;1WVFTWMJUiReIVKD+4iqdOd+Hq5cGkwKiZiqjtKFBUA7XcBZ4IOCg8WErIfT6pWqN5XbTLKQ6cZ2&#10;RW4GYnIEkgPT29E1DRb6xcLRKu+BcwvQ13Xv9tbK7eg+OYvd8wcwf+MkCmu34/3f/waO3XkKo0/N&#10;Yu7ZMzh2+yrKmurUgO1lJJilYkIusw3b0dCEQxhJz4iHESDD0ccMRxONJh9NRvylgouLi1P50EhK&#10;9tDhESROPc3QSC6O7iMYriY/fj9WwHw248ZzrPz1dZrvtJQUhJjpn/lVLWwqxEcTmM+nP8aZv7Sq&#10;VqyRe53kvPMKiZstfsx7q8SSeGKlKNTl9011exjdEq6PV5KfjxarCWen6tFWx72AM5EgCjAuzjYI&#10;uMKcrTovOGuitaFcTMAiUXrZogCLFYlYhSDaOmqFRGox3tWCnrZKRSKZQnpqpzj2vhbloqAwF/nZ&#10;SUIqmaIqU9DcYEZsWriq8XskjJtCeqWWdLX46IHRXgmnFtcvzePs2THMTHfhxPFRzB8dwZyowuY2&#10;C9oa6zA91InJiVYUFaQjK02UUqqY40LoBblZaKjktphVGG6rQ22hxEFq5RJTocQpR5CrOnKamyqE&#10;QGvUGoDcFY97HOeL6s3JEmJOixGTvFDMdFGpEiZ3w+O6iJwHrZ0xoziCzizcUFt/dH5kDnOISQxB&#10;TlESsgs2orQyE9uqMtC3vxmlZdmIF7M0WIjFTUzKyJj1YvqGYGNSjGo7TEhLglegDwLCghAQGoT1&#10;MRFCQkGqvTE+OQ5miwkllmK4uYkac1olZOuO4HX+SEmKxGZRiblFyajcVYyRIz34u3/6C/z9P/8Z&#10;/uRX38Kzzx7G6PhOXBfz+7kX5zAwugMN4q95dwV2tmxHRa2YvFvlG5ryYS7PVzNeooSkA9b5wNPH&#10;TYhdMrDU6OysYA3vKD2MGZCFm4Viifh19fFCpnwTrS7ojwWO5GFvsnJOsToWImOYJAX+J1F4+tqW&#10;3zL6Xwx8jiMY/ZAsGZ4ivyeWwU++W26BlI+sjagZ6MGR6+dx5upJVO+pRQXXgKwrw9l3nsXE+VlE&#10;Sb72DglScbR/hlZ9jz/xGTz2mRV44vHFCdAe2uk0ZTz1McPUBd14rPMdCYQKjL+PSoBMf6YBKxdW&#10;APc6uBzcR+h3JPT31NBlQBMaxQBnBJHAOL/bhVuMunDFGoFaH1LiKs/Uw7N4z1q5TgLk/s5UhWuc&#10;18Ld2xVhcesRGCBhiPWw/FEJkFPdSovyQSXI1VluX5qFiQOAU+PUUAgqt3ohuWZRflxSqrO1ShRT&#10;DcZH+9AhBMXhJ1SJPWKq9bbXqyXqm2uLUVlhUlPTuOscx+2ViCIs4ioYQoCW/DyYshNRV2ZGWnoU&#10;UtMS0SvK6yu35tHXVS1mbaaaHcLl9CeHu5TCm5zowsnj4zg0O4C52UE0tZQKITfg5PQwjhzphUmU&#10;WkZKihquww6b/Ox0NNVwpkkFSgtFvWWJaSzqk/saZ4uZzFkknNlB9dfZUYFmybhc6oqLQrAdkwRo&#10;4ZxiUXycL50qyok74sVFRyAmMmwh+R5OgCw4BNuC9MdnbcgP6hfor/bRDY8JQVxyBFKzYrGzsxzm&#10;0mwkxkcJ6UWq/W1XSk23WsiF48c2xG1A4LpgW0fDQkZk7blSiI7+OAODU9nWhYZI5nKBh4cQaFSI&#10;EF8qSuoKUd1WCkv1ZtTU5WJiohl//Ge/h3/633+B/+f//VP85z/9Fi6KiXv2wpiY4Z3o6itHZ68F&#10;nXu3o3aXqL9GUftSUWbnZSEzZxPiRLmvCw9Ue544cx7pWm5A8+kIUJl7UjAeYwGxKyyqPUfSjeln&#10;JCXVOytgWyPD1ARIf/ZKkcesgGxhPKj89HM0GWkY/ZBU1ZQ7FnxJ69ScDGwV6yU6LhwlYvFMXDyM&#10;EzdPI3fbZjUUKUXyTP+paeTUlIoJ3ADPIH/bhuoLYRuJjM/VPe+sPOyvLwbtjPHU6csw7Au8BvMe&#10;SVCrQkd+NHR498D8K/mMoHmqhjlJWI7uZRz4boSj6yRFqkKWAVpCJDqCG9n7+LEzzh2u7qsFbirt&#10;fQMDwEVhOVZVqcnV8h5i2dg2R3JVi+j6Brvj9O2L6JfykxIVqPI+48d3tn++0S0pNeehWIjKailQ&#10;y+E3WyswKIqoUGq5eDXjI1bNpGDvLFd3bmu0oq+HnQ7laG5ke1w1uoT85kaEEIUgm8VkGh9sRb0Q&#10;SoGoSyuXmzflCEGJOSwqypSXhrbqUoxIRDtqCsQsFpNMTOP2miLcPtCFGksmynJENRbJM6nIREm2&#10;t9WooTB9vY2KAGvFb209p+k1okOeMzxcr9oe2UmTnWEjOKrOSksOKku4RmEGsoXUFQGmcYWbWDWm&#10;UW3sXpCGqso8tVscn1kthM6wSuSdc9j7zel9As5+4RxoEiCh3a9lFDvYCt1CG5d8DAXJADSJSWLu&#10;nu5wZ8dEgDfChai2cLra1gykpsSoqVOcbM+CRwSuW4dCk0ltGMQalOBHZq2o2kckU6+S2n2NZJI1&#10;Tq5iknojSBRIdl4yuvvr1QrUr3/1Bq69MIOO7q1SofTh6FPjeObFo/jvf/dDfPeHr2Jqpg0H5/Zg&#10;Zr5fmeTPvXQMz9yZwu7ebahuMMFSVYTNpgwkSvpFRIdL5vSGswcLhbyTZMwVQoDLPwUBEpocjGAa&#10;cZCzLtzGwq5BYuM1TYCOQPOVphULsH0bon6WfRyMfpQ/UZwbYmPgFuSHwmoLhk9MouvAoFQQNahs&#10;LENYTgy8A11UR5TXukAEh4eplZzXJ8RijaebrV3K8CwjAgMDRa1L3k3fqNLG/rojaPfYUi4Q8GAB&#10;N76H8TzBNKUJzDGVuplisXv43sZvRpA0mc9IgExThkWC0fcxL/IZ2r89eI2gAuUubhyI7+EhlQvH&#10;pUoF4CambVDIGpw9OYwIqWCScnPhkRiK3mP9uP7clChAD3nGatWpx3to3ThLPnd1cxYxsQbfev0C&#10;/vl//kLE3Ca4uXJXRltlbB8Po1tSbipQW0TmZsSpjpAyMRFv3JiDudA2rIVDXtgBwsVDK0oKMT3Z&#10;j4mBerUkVIW1GI31ogrbG1Ffa0VTQxUa6qxoEbOyvCxfzOBsW+8vl6EXc5NLZHFoTLuovebKQvXL&#10;gdZ6Z7npoUa1cTmXp6oSM9BszkKxEHS1kFhHfbEo0Xx0qQ6QKpQJUXUubIbUUVeihtdkcIWYhfZG&#10;9lBT3bLDhuf0clcFOTlqlktmerTa9Mm2P0i2GvDMVXCqRZVyJzlO9dNbgXL+M48JHifJr3Y6k3wa&#10;sCCyXZBLEXFNOVfXtfASM5UzNFI3bRCy3ohNWTGI3Ris2vFIdMx8rAFpBrAWZGYjdG3OY/pjpqRZ&#10;4ebuAy/fQCSmxaJ1TwVGZ0QtXxnA7Tdn8LUf38L8pV6cuXYAg4c7cOXlg/j2H7yIo+e60NFnxex8&#10;H46dG8SRU524fncSH3zjNI6cbEVXvyj+hhKkFSYgeuMGIehAcOFTDkrmNoXKLFogpcXAAqOdfcHm&#10;e1E1sJLwCPBDVlmJqihIXjrzsrDZExSxGAmSAHXvIU0tkqYjf4uBz2O6cmbMSm9P7D3YjzPXT6Gg&#10;tghDh/ehrq0RkVIRLOcKy2KWsQLgnGBu3B2bnYf1cQngMvuaYOzfednyz8g3Xg3/AE+5LpWlYfc3&#10;jcXaAH8TAiR5qJ7YRe7hu+tvps+pvCbER/Bba1Oa31TnQf5q/0bw2fTHe6jm+HxFYqLiOECf1gPb&#10;kBNErAQEeMDbxQuuLm5wcXdFaGSAVEB+Ku9zkVxPyXNqL2C5b/Vq7gYnalHKSVqUD5IjfRHk44S1&#10;EjYHzTPcZYZ3MOY/uiU9bXWqkZ9j3EqLMoUEzfjyq1fFHMxVG55zMDQXSODqMFwpxpSfgStnZtHb&#10;IoVBCJD7CpO8uAYgSZAmr6UkV5mRHC7C6WS8ViVmMNv2mqqL0SwoyIxDtSi89FSuOB2hiLZJMlV1&#10;qSi+yhIMiRk909uCA/3tGO9vFXOZO8wVqUHObK+zionNObwXj4+izpKLQjGpMzNTbL3OYrZyXjCJ&#10;kMSXmR6viE71ROdx2A7XLBSlKQqR5M7d4UjwbCMkEVIhsjecbX1s8+N/DRJgrFzTTmeSTwOadooE&#10;pQZmZmTtx97ToGB/Ib8klFlFGW9JQ1R0kHxs2y5XzEDMXDwmSIYqQ2pIbcdM4eXloeDj54NYMduL&#10;SrOwd6xeLbJ64dYBXH3hMIZndmH/XBem5gekMM/h8JlhHD27F0NjdRifbMStW1N4/4Pz+Mkf3MJ/&#10;+cuX8Lf/zxdx8NgOMYNN2GrJw4bE9fAN8lUzMZzc1irzfIXU6I9CgCwk2ukCzoLHX74H55FyZZVw&#10;qWSsu8qloDwJPz/bOEZeZya2JyldWPUx46CPlUkspEHlkrMlX8jU8f2OwHv5PFYoNNfWLhczbZ0P&#10;UvLEyqjKR/3eXfBeH4iYtHisFBLL5LJqYhnlFOerSiEqOQ6uft6KdDXB6He+jyV4/Ikl8hz78/fx&#10;MALUYTuCLvgE8w0JkJ0FJAZWwMbrRhi/mT7HPEjTl2Ywm110p4QmNw1jOBr8diQ/nZZ8Ptv63ES9&#10;cQ41ywAV4Vr5/v4+Yr1IeVgqz/AV1ee0xkmRIStIYhXXYpRyo+4XM1m9k4srPD2csT4sEH7eFAri&#10;V8LkcCo1CWAhjoyL0S2ZHOlAb3udmjrGPTCqK8owUV8KqzldlFGqWg8vNztFLR3P2SIpcVEoSEtH&#10;S5UFVi7eKMTCjg7+UnU11lUocmHboCIZUW+cF0yTmfN1uWE6zVoOWSFBUf3FxYSplVdKhDg5g+T4&#10;UAtuiww+c6AHZ2cH0dFgRnlhJrqaxeQozVdT6iolrv3d9ZgebkG/KEEO4clle50oPg5+5lAYhk/y&#10;04uaEmVms/pfUpypQHVIBchtMakA0xNEeUWFIzoiVJEd90TOFLOZvwmx0YiN5LVHbwP8JDADqile&#10;UlsxIwQE+mKDpEUqV99JiIS3r4tSh8xkmuhIICQ/dqKojCSZihlgrfNKMSfEFPD3UoObNyZGoqLO&#10;hO7BWuwd34FX3jmFd7/xDOYvDGPoQDv697dgUEzcyaPduPLsPJ5/+SxuPz+HG7cm8I2Pn8N/++uv&#10;43/83Tfwg99/Bm9/7Qy6R7bDUlmAjKxkIQHbclf3Fj3gOEMXiaeYRiRBR++q4YgAqfo4J1i3GbG5&#10;wGddEFJFrQf7ueDL7z+jdmrj3GQW6sXISh9TMRqvEUoJGojxUUCy8fL2VgWHhX1NaCSyJc8HbQhD&#10;ztYMUX4hWL1yOVYtfVxt11k/2o2pp0+IMpyAu5ebnPNAgeTXIMkzmpCMxGaEI+WnsRgB6h5qppsO&#10;39F7EFz0wMnlSclTq5GeFAgfl1VwWW5bWEDfq8mKMFYU2g/TgYO1+Y1VZWfwr1aKXhiDt2xhgPPS&#10;J7nQguTzpTY/rKB9fD1VO/FKybts33NnBbp6Gbwk//g4ibqTsuAvlb6nF9tFnaRCdLNBCM7D1Qlu&#10;LlJW2EmyWsqBhMdyo2YzCdm5yHkKCY5zZZmimW2bQWQjQMaB72B0S7ggQRv3LxDTkttBcmOk/har&#10;IjVuhhQfLWZfdCxioqMRFRWlEC3HXCShrDBHje0jOXKxhKI8mpxZyOFwlMw0MV8LUVhYoCbbZ6Sn&#10;qQ6KynKLEI5c5/pn7FUVAizKTUG1mLvsfBmSuMwKXrs4iunRdpw9O6c6VziVrqrMpBQee66rRaG2&#10;C8ke4YbuQq5UqSQ2LhKQJyovOytP1GqhEHCxauMsLy0QdZktpnsu0hKFzBJoettAc5fggq5s34sK&#10;D32AAInYqGhEh0cgIiQU4aG/HQJkJmEbBTMEa0TWgN4+7mpmhhdrMXcuTmAzM0h+/NW1KAmBpoSu&#10;Ub18nIWYvBERFYycPCH6ii3Y3VuB2RM9eOaFWRy/sAfHnu7EqSv7MHSwHQNTuzB5vBXTx1vww5+8&#10;h3/651/if/7dd/G//uH7+Ku/+xEu3JjC5OFODE20or7LirySHKRK+oSFBcHDnUMP2AEjGUoyr21I&#10;gq2BnO1ljt5VgxlRO12gdUFnIaMaogkZQ/UkCpME6xfkp6ZekYRshe3Bws02qQfOCRnyWQz7gfMK&#10;9ztJWMhJIDzmr1KOco2FxJ4U2Fi/2boVGzOSJO19EBIQBB+un+jvJ2roSUTHJ2FzaS4OXjiF0XPz&#10;iNuUgidEqSRlpKm9hXV4fE/93sZ3/6TzrBwI/V+7T0WAAhchvZBQb2zJTYSvhxNWP2lTRPpepi8r&#10;Vp6zJ0CmiWqeEALUTQo6bVQYknaseHieUyup6mzqS1S73LNS5V+xUoSomNfZ/k0l6u/tgnVhbkhK&#10;CEF8hB+CpWL1FxOXTQK+ovyD1/mqTqIgfx/4eDkjKsIf60QouHMLUyFNNiExTLYf8pemNZ/vJRUQ&#10;O5ZIiFzDkeVGv4fRLRkfalNr8XGRAhJgUVEOarnOXGoMYiKiEBkarhAaKgU/PFwhMjISSbERyEqK&#10;VYOESYBclopj59jJwOEuhUV5Qn55yBeizE5LRKooKyooEh9Bc5IEmCLExdVhOjj9rb4CHVXFuHN8&#10;Es+eGsZYby3Gh9rRUlemOmE47IbkR9O8oCAV9VxEQMxfmtlsS+SYw3y1j0kcMtKEmNNTRYXmYEDM&#10;6JaGSjXn2CwqMIEkJ0ROpUdzlgO/GReuLkOzVxMgrxEkxWh574iQsN8qAfJjaFAZEfxQlPkkNhKc&#10;p6e7yih62XJmHqe1NgUYFhYipOeHMDHDIjZGYFO+VELWTWjbW47u0UrMnN6DQ2e7ce7GCK6/fACX&#10;njuA3v01ouZq0DksaXu4BwcON+DE2T489+JRXLwygUvXD2Py0AAa2ypRLt/CXFaEfPmWSelJqtPD&#10;XQiapESy47AIZd4RC5nfCGMB1OfoVzv7ws4CFihkt1QqhvJaUZzbt8kzlqrxXixIuhY3hqvJTBMZ&#10;oZoXRKHY9x6zUPOaHitojCNVlj6/ikSuCUWUGZ9JAq5o2gGfED+1m15BZZla9YWdI4FBIVIAXcQk&#10;W4Gq0T1on9uPgJBgPCH3URWpHm4Bw+F7LkZ0xvN8rlaFxmNCOx13HVcV34Vz9uA6eEy/1WtEfcl7&#10;rlnDNsDHHriX8dNg2qlvLN9Ln2MFrLY1ENXLMBmevpdpyW/A78t2PeZVNumw97xoZ5WyWnTbI/Oz&#10;i1gsQb6uqBSrLzTMB8H+7ggR03fDugBRqLFCXOwgXImQMG8EBrvD19sZYSGeqNieKyay/GdTj7tt&#10;0D3Jj0THX3+pnNj25ykESEJUs5+kHLFcsXzxHYxuSV9nHXqFGCotHCcnpCGE1WTNU+ZjXFQMIsNI&#10;gGFS2O4jIkJIQwoDd1BL516zYs6y95XtZYrgRP2liSLkElbWoiy01ViQlWjrSOBQEhIh1/dTC6uK&#10;AuS83daaYlQUZaOzsQyTgw04Ot6KnsZizI60KHKmSi0z59/r0CgszkExh7bkpqpzbPOjid1YYxJV&#10;mqKmwHGAdjm3h6y1oLaqBAPttchOEZNbiI/vQJKjORsjJgrjxPjFyH8SIMmR7YC8HilEwzQgwoUA&#10;wwTa6YL9L4GRAI1EyJqYJMhGX6607CtmAz8oG4mV5PfzFrNqPWJSN2JDSjSSshOQLxlp994mjB3q&#10;wZW780JuuzFzqhd33jiNtz+6hr/6xx/j1qsnMXq4FR1DO9AhpvHITDdmjrZh954SVNVmw2yRdCtK&#10;QHLGBjWbJCUjHmmSD+6Rn9TOtkUIJPOT/Eh6Rti9n7EA3jsv/rRzRAJLl34GLqKEn3QSUhXye+xJ&#10;MY2X31c4LIjGcBcDl76yJ0AWXsbZeE6D8WI7IRWgIgAVF5tiY6EhAQaJ+s0rzkdsWjzqJ/YiLDoK&#10;6yPCkVS0FbVddfBf7wdXd3fEivpjj7wmDh2OhpHoFjtvr/qM0E7HXaeNI/D5rDwcXfskGNNGvwfD&#10;YR7lMcnP+K15j/ZnBCs15mc203A+t5rTLeqQJq63z1opW54IFMIK8nXHlpxknDpyHAU5CQiPDEB8&#10;WhzC/FyxMdRdKnoPZKVGoNaUjHW+LvD2FIsnwAsefmvg7+uEMI+1yIoPFtN+GXzcPODqIpaREC0J&#10;0M/PF/n5+ffiYXRL+jtbUFlWrNrO2FaXnZkgZibn9qYogogKD1EkYCMKgZzLkkLH8XLFBdkSWc6Q&#10;EPNIFBTVEs1Fthmyp1WZpaLCaPqSYDj0hENUEuOihAgj1RAb3me1lKC7ow111RxaY8XkRCdaW8pR&#10;J2TW31OLU7PdmBvrhNVsm1PMtklzAQdUJ6GmIg/NFWZUF+eiwVKE/gYL6q0lQpZFaCPxVRegyloE&#10;a0km6kXRkKRJctFCcpFh6xAl5MZjkqAiOjlHcoyJiUEU2/sW/IWJuRMqCAuXY/GnnTETfFowE2no&#10;DMNjZjJ+LJq2fNYGUaChYcFihrGDwx2eYYFYnyxpx7GP5gxRI1tQ2VCmNlHv39+GvRO75HcXWnor&#10;MTXfixfeuoArzx/G6asT2H+kS+0xsnO3Va1As/9gC1o7tsFkTlELIMQnr0cITZH1vmqGR6h879DI&#10;UHCpe2d3J9XTSdOXhEGC0WaYMsXs3s/RNZqg2jkq3ATTQBfEJ+TepVJgVq6mieMuKuLBRTW1Px4z&#10;PowXVYc+bwTTVXWK2KtG+a/MO3muNif5S6jexoUG9wSxita4ihKXwsWZK+v8A3Dp7hXMvXQFvUf2&#10;I1YqJD5jzVKpzKSC8A0OVGPZGJ6j9/wk/LYIkP6N6fSo0GETOl8yLH1dpdXCNyV4jv4cQV+juapM&#10;VklT/oaImk6MDUF4oDcigjyxr78Z//g//gLW7fnYGL9eOCIQGVE+SN/ghYAgF+GQYGzLS0aQnxsC&#10;hDA3RIbAWwjS02MNAjycESi/Xi62crNKzG4qURLgmoUhOxQU/D5Gt4RbQZoLc1SnAU1LDvhNiI0U&#10;RD1AgDQD2V6WJ6qLg5S5T25RHtvy5D7VnhenyIzte+VCRJw6xvBIiFy+nvfyenEBl863LW1v66jI&#10;QKmpEBYhrCohLk5pGxluwYGpXsxM9+G1V65gYrgJ9RWFyBEzl4utMlyTmLpcu5DL2FeX5qOmrFAI&#10;MkfUqzw7KwmloghnhTRbmsqUOuxstSoVqVVeeEiQjexC19071iAB0kQOF/LR134XBGifUQh+IA1+&#10;NP8AP4TIc7mAKdUfZb5XiI9SfpmmTdhWuxWWOhPKagtR02pBl6RVa28NLLVFahOlbTu2KMKbnO8R&#10;QqxA9a6tqGwqlvOFQoLV6B3YidqdZhRu3YT0TXEIjwqCdwAXN3UWwnNV21pylWeuYHyf/MRcdfA+&#10;jwIWKO3sTTt7sOCQALkoQsu+PiSZchEreS4lNdXWtrSQXqwsdIHUJjmv8X5e12SmCqK+LgTFcYYR&#10;ouKo/OhPKxzdXmS7f6lqdggW06xQLBUO+F4t18Mlvx++dh6f+9GHeOHDt7GpMBurxcReJabdSlGs&#10;5optqO7vQEhCjArH0fvZQ6fHYtD+tDMSFJ/x24QOmzCeNz6L15SKZbrb+TGC5/h99Ng9/lJVs3nH&#10;Q9I2a2MkcpIikJschlrzRuyUijkvPw0NpXHotqRjd8VmJIi6C13niXVBPvDxdEFqchy8PZwUybFc&#10;rBVSdV0rJrCfn5pR4irWEp9FAly71rYfMssTv7HRLVGLExTngcvgs0eWO8DFRLAdjJ0BIUrVkQwJ&#10;W2eBKDYhmrJiMZkKchQB8jxXia6yWtTipBxczW0w1TL1+VxEQUxluc7BxCTELG66JKTEwcpsp9PT&#10;18otJvT1NqGjvQJdHdVoaS7D2TNTcq5B4sjB2lLQRaWyHbDWalaLKuRnJMm5HDUXmVPYOOOjSjLq&#10;2el+nJjtkXuEOMUk5xaY1pIceY9oRexGwgsPCXzw/0JbpyZAguR3H+sWku93R4A8tpnDK1UBtDUq&#10;ixJhm4aQU3hkEJLTolGwNQ3llXkwV2Vja0U2yusKUVKVj81CaFwdZktplpBdAXb1VGFbTY742yyF&#10;MxeWHVvBgbt5WyTtxV9EVKBqePb0dsVqlxVqHJutt49jvkSVCvlx/T1FfovM830UsNBo90kqh2DB&#10;IQE+vuJJpBdvRk1XIyraasG5rFxAk4WI6cR5ziqtnNeq/XypAlngmOF5jccafkGBQnob1IR79kKa&#10;SszKnKdfpjtVAhUECZOFheqPvZk03RK2JKNpYDd2jw2qDc6Hzx/Fmz/+CKOX51Hb0yLfIwnWnWWi&#10;FpcjKj0a7q6uQoY2tero/eyh08OYJo7OaadXktGVAa/xVxORPfj+2p8+txjRPTIkPP1M/joCn8vv&#10;w3hSjdkqmifh48NOvNXw9nJFXJQ/dlZkoakqBkcP70LapnXY27wF8WFrYCnNRlp8lJi+7gjmdqtC&#10;aPxG/GYkNuaDlZJXV6xYACs3VZHZhumw/ZHDqxgHxsfolpSYCsQ05XCXBFFHsYr8bB0ftrYwDvq9&#10;NwCYY+HkOC1NyEyIMFvUI2dYZIriIskwrOJC7oZmQY6oyiIhK7UcltTc3M+DbWokUi6pZTblgbMt&#10;qisKUEL1KWFwyAwXV2htrkF9XSnaWqqUSdzWUqva+XKy08WWz1ZzldWKNGIK02wvKxcFyJWkuSS/&#10;mIVceLVDTMLZ0Q55DjdtylVLXRXmJICzOWju8t1IdkYFeJ/sxOwThIX+bgnwUcBMrgsvPyA/KNWY&#10;b6APwqPDkbIpGTlbNmPzljTkmdKxTchwW+VmFG5Lx6acOGTmxcO0LRM1jduwXVSh2SqVFpc+y0oU&#10;k44b3seqQb7sVGHhp5ric5iBmFEJtptpOIrjYjCawMpcXjivnS7QDwML11pPZ6RJhZpbbsKmMhN2&#10;9rZhY0aiVA5rERYVqdpEi2osCI5bL++dodoROWWKM2k2S75cJhUJ05CzaPQ7UgWqjhx5L00iugLi&#10;M1U7rI+XqG43OK1YjbrKAhw4MYlsSzG8QwMwPLsHlp3bUNm6A+6+noiRfDl8/jDWijLx8fdSz2T4&#10;7Hwxtu99Kjz2mQf+Mz20Y3z5LswTOv7EPXKyA/3wnfT7Eb8pARqfqY/twecynvzVJMzhKRz1wFEO&#10;3IrTec0yeLstF9N2BdKSI5XK83ZaAR9RciSvID9vuIhydBYhQEXHd9bQ30yXE/1cxonn+Vz+6vNG&#10;t4S9nnFiBiTECPlFCjkYCJCmL5Ub283YKUASjI9hx4WYu0KCXMA0L982zYyLDLAtMD8nEyZzIbK4&#10;jH1hnuqh5ZJZVHd6PF12hqi9UhOaGsoxN9uK9iqufpKlltXiYGquMlNfayPA0eEutUeH2p9DlCM7&#10;Vkw5thkm2tQuteTAlJuC7oZKtWQ9e4wrzLnoaa1RK7/kiErkzJLcjFhlyiszWLX5/fsnQPYk6sym&#10;PyZ7RWmWkgTDIkMRn7xRzfjI57jLKiG5clHnQnSbC1KQvnkjMnIT5DgZGXkbVQcHt8YMCgtEYIif&#10;Ij72OOteMmYgnVl0hjISmcM4LoJ7xCkm572xYyvvt8HYE91iUCasqLBVLqvUnhnTt07i8N2LOPu5&#10;59Hc1YIyyR9VPbvE7N+OOCHFqeOz6Brbi6ANISp9XMSEXitmEd+LBZG/XJLMRYjNN8BfTbbnef2+&#10;mlSYJlyNJCElGS5iru3ta0NOyWbkm7egoqkSW2pKhfhE5Um6OS1fqZoLcsT0TS3MVe2QnDFBAuTQ&#10;ESOJfSo8/tgD/2kKa3dPpS6QgM4ni8FIDBqLEaC9P+O9TCO+s/G60Y8RjCPVmm5W0OAQMA5W5li9&#10;VU8uVDokqrVitrquhbuzk5oFxHfT76i/C/3q76MqMhXefeLTsCc+DaNbooZ8iLkXFWYb5qF7OyMW&#10;FCAJj21mJAjVFij/uTcw9wnmai+FRdlCgulqCAw7O7gqc7aowdSkeGXy0rTmzIym+iqYi9ghUSZk&#10;SeIShViQhgqar3npKBazmgTYKxmaipGLlHa218p95WION6kxfhlCgJkStlXMbPrhmECqwMKidLUk&#10;Pzc756INJMAyLmQg5FwjpnFjVSHqq7i1ZpIygRkvkiDfSUOTIPHviQC1iWGEXgqIsw3YM8vFD9ZH&#10;hSIuaYMQXoKo7xQhw01qv9+4pEikqH07ohAS4QufIDe4ebN9z1ktJsAMRDCj2EM/z1G87EF1pwuS&#10;8Tzb3PT8UYLmpnaOyM4RVAF7fImauuUiJvo2ay7Kqi1oHxzGhfdfwLnXruPcraeQLnnQIgRpaarG&#10;7PWzCEuOwSoO2eF4MXlXRXpSGPm+LByM2yqnNWoBU57X6igzM1MNnaAf+l3t5oy8MjP6ZkYwfG4a&#10;p2+fxwfffR/VQ/1w83DFCid3+Hj7IjotDvnlZQhNT8XKNS7y3lJIpSCTBI0k9puAprB2TBsW/AeI&#10;6AkhkgUsRm5G8BtpP8Y8xnBVGsmxo/vsYbx3MRjzlQ6fRMY0Ztrr5/22YE+6torUjgBZuKmCiMiw&#10;UCFCG2IiRCFJ7RkVKUTI3t8Fs5EkmMKBxKIKuUVmkiBPVF+h6hBJUITH3l6amjSZ6YfbVxYJ4RUU&#10;ZCJHyJCLE5C42Fucm5WK0qJc1FSVqI2HyorzUVlaitGxLlTVmNDb1ywkWGmbkpcSh8LMRNQWc7iM&#10;VU2nqxPz12TKUdP5RjrrUF6cp6a0VYs6VNPq6kvU3sX9baXIFxLVU9m0ArxPgCGSBjY4IsAwO2hn&#10;LOy/C3BWhPEjEmyLuzcIWQq4IkIfT/gG+ag9SGISwxGTEKFWagleH6A2LAoI8RXiIxFIjcppa8o0&#10;s5kkhM6cRujnOYqXPT6JAPksjikjHkaAxsJuf55j6kIlXxZVmJCUm4x9syPoGdmDwbMHMXntmBp0&#10;7B0SgPH5SfRM7UWkkH68KGPue13Xsh2bTJuRmhoLf/8QrHZ2RYCPEKKrKzwCfOEtJqxfeBBWrVyG&#10;YKnkGnbtxNZtW9W4slVienkEeGGrtQRtA7tx4KlZ9I/2oHxXNdy9POER7I+kzZlw8vdGopCwT6C/&#10;KszsZGGDPNPE+C6/KbTjt+H/B8jot0SAJCSannwPR/fZw3jvYjDmK02A9yqjhXNG/78JHIXFcyxP&#10;RqcIUCNSSJAkp5VfhBBgJAlQzF/bEJEQNWyEBGIb82frAOHQFtuUMs7SyFKkx0HF/GXvsDqW32wu&#10;yWQpUCvNqA4QMVe4UAI7X9gRw04KriRtzitAtZgXJaW5qBLzmAqSU+0sYlpzzGG7XOOUucbKQnQ0&#10;WNRmSo3VJRjtqhPiK1bzltlJ0l5nwbSY0A1cgKEuD5nyHBKgccjLfQIMvQdHBGgP7YyF/XcBRwT4&#10;mJiD7IzgIGG1JtpqUTKirta6Oolp7AQ3Lye4CrhQgZuni4I7Z1U4SQZcLWFIIVdtU8sMNa5kzHtr&#10;FlK1LWRUwlG87PEwAjRCO/uCTXwSAXL4CjdbZ3ugu58nVrqsVr2Cpoqt6D42ij1De7ExOw17Zgfx&#10;4U8/xuTpGQSKub91Z7naa3n/sb34w//8PUwcm0VqeYnakLxwuwWJQl7xaYnwjAhQ6ppjHbln77r1&#10;wWr4S1h4CIrKilHZ2o787cWYPDWKzZYcbEzbqMx6F28PxCYnYK2owUARCGtcbfsdM41V26ekifFd&#10;fhMYTWBHRPRpCdDoR39vxp0dB+xk0Oc0eI/xWMPoZzEwT+mmBt7D/yRAR35/m+Az+Ew+79cIUBMB&#10;lZ0mP630wiOEADQWCn6E1I56aAzbBanybCSYqAZPcxc5DnvhebW0/oICTE8VEpTamKu7cM6uMl1J&#10;mnLMITFsy8sXRUeCy0/PUjNJSi1m5OVlqbDpN10INy01RSm8NnaS1EqNLGhtrVezRZQCNEn4kpnz&#10;xFyuEzLsaqxBb2MFBttLkSvnbIObhdiF7I2E5ogAw4UAjSRphHbGwv5vAnZMCDS5kAjZ/rRWTC9m&#10;YGY4QmUCKaxsj1P32IXDAsDCykLraJlzexgLzmLQcXsAcq92jgr4JxGgxlKGLRmb22mm1xRh7PgU&#10;9p6ZwuHnr6J3bhKHTx9Cw2gHDl09gSkhwZtffg5f/OOf4Mb3P8DU2R5MXp5Hx/l5jD09g9GzE2jc&#10;24BEyYczl04iPiMJpUKOWbmZqnmB6i9cRICluhx1g7uw7+g4WnpaMHf1ODZtSpEKx02N+Qtetw4r&#10;ReE6CRmu4F7ILGyS1jotjO/ym8BoAuuwjUSkz9mfJxEY/39aGAnF0XXC6IeEw3xnPLcY7POWhtEP&#10;m1FU3rU7/zBoMtdlgOeMbkkUB/1Gi1kYE4NIMS/Cw4T4OONDmYL3wf8aIfKxw8VMjqC5HB4uRBeL&#10;hMQYJMRHIzaOnSoRygymQiRsa++lIDsrTbUPckVmLjll5nQ5ITi2Hdq23BSiE/M4l/uEiIorkGv5&#10;khHZw5yWEo+UJAlHCLKiJB89TdVoEZO5s60a/aL8BgVcLstaUoh8UQHs+KjlCjSmQpyYGsXMWIPE&#10;IU7Naba9p03h3Qf/26AJ0PbeQvqsAMLlnQ3Qzv6j/WvCqLru9dLyVzLKCskwygyTgkioWnchAznq&#10;zGAYDE8T5MM6PPRzPy14r3bGoR2PCmOB4/tFJyQhftMGvPXl11Hd14KGoV248sp5vP69N4QQL2Jw&#10;bhA9XTvxH//vX+H8q9dg3WFGj5jIjZMTKG1rQP/cPpy/exJF1iIUVRVje0ctTrz1LJom+hApFsNq&#10;Nxfsaq/Ajbdv4tK7d1Bg3oJdw3ItNQ41LfVIlvzoE+Cv2hF1eyfTkMcsbI7ewUjmjq7bp4txMYT/&#10;rxAg89xvkwCZpnwn+/MPA/M92wJ1WyPPGd0SNeBXSIxT3JTZtzDd7T4J/DruTYkLY7ugEGhEJGLY&#10;WSKIjolQ7X8c9KwXGyDUEBqBmga3YDZz2ExNpVURIHuHuXILxw7mZHG1FjGJy0xCkjlCZmlqrnFh&#10;QT7KOcujOBv1ZUVqif6GhnK1LmBNRQHqq4uVqcyhMQyDYZUX5mKirxENVVlIShD1JwTIgc4Pe0cb&#10;SP5BCA1bGABtgHb2H+3fCxyZzo78fRKMhem3Ce2Mg3wJY6FfDGzI1gWOBOgnin17fSk6B9vE9J1F&#10;Xd9u9Ex14Ts/eAvzN4/h8M0Z7Owow9j5aQyfPSHm60G0DHehZWwvRk8eRGZpNgYP9iK3JBd79veh&#10;dbQLu8b7kGbKQa5U0BvT4lDfWY+v/N6X0COmdWRiFDZKZZ3TZEXXwWFlOienpSJ3S75aIoqgimYP&#10;MOPq6B0eRoD2aWEkQF7TTqenkYSM6cz/+tsb/TwqjHnHeM7ox3ieBKOU78L/R4WjvEc48qN61oXU&#10;eE4/jyRn9GsP+tEdIvRrdEuM5PeooH+1KIKACybERnKlmDBFftGi/qgAObyG7YiK8BZIMCczXRSh&#10;bSgMyZDqkHOIuTw95wjn5aQq0mJ7YmG+bdtNriTNwdTFhVy5ughpHESdk4JWbmoutXZjYzmqqktR&#10;XlGMyqoStehplVVMZwmLvc4tNRY8f2Mc1uJ0iUOMbYbHI7/zAgEa8P8nwN8c2qnCLYpGw1joPwnG&#10;gvf4ylXYlJ+Mgm05GDrdj/Gzo9i5pxHHnz2BmdsXxfx9CSmpyUgUdE8OoayzDumSfw6dm8XMU9Po&#10;Ge/GO1/+HOrb6zF1chqDR8ZQ39YIc7kZPn5eyNySjPr+TrT01aNzbztS8zchRiyaRCE+0zYTvIJ8&#10;4OblCW8/XzWchs0HuinBUdyJhxGgPYwEyP/acT9lwpgexnQ2nreHzhPG48Vg798Ioz9H15kPNUg+&#10;BAlJNcnIMf0slveM93I0BMFmD91pop/H8AhjPIywJ0ijW+K44H8ywsR8jIwS8osi0dlWTI6W/+Fs&#10;H4uwraKi2wjVPFs5Jjj0hIRHAmT7oG2WCTcZsv0mCilWlBahrDALxfmi+OS3stKMqgp2hGSIgmNn&#10;SixKi7NEBebCIuhoq4NVCI+dKaUlBWp4jNrnxCw1eGoqWiqL8YOvXUFbQ7EQbqLEMwIREieavQ++&#10;F4e/aOhzixDgv3EboPFjajjyZw/6+7d0umBqpwq1g4G+Goud11AFTEwjv8AANZ6vnBv6ixpsG+vE&#10;vgPjGDkzjZqeOjTs3oGegTYEBLlhbHoEz3zpFbz2/S/j0JWncOD4PlR0lOPE06dQ01aLhu4mQQuy&#10;JA/5B/misMKCm+/dweCBIXj6eSJHTODkgkzEJCcgNiVJLUzh5Oys0vZeoRfYx9X4LkbY+yMeVhlo&#10;Z3yehk5jRSAOrmvofGM8XgyauHisicY+HOM5I4z5j2GQvGga0yTVTTRGPxpU0rpdm//1M+jfaM6q&#10;+zm8RaD9PAxG9y8gQLaHhage4hghOJIXyY4LJfBYDzFhR4ruNWbHCcGOB/qj2iMJqkHVckxi5AyR&#10;VDGNK8wFGO9pgTkvCzmi4mrrykQJCtmZi5CdnqE6Vf4t3f/XCbCgoOABbClcHHly/WEYGBrCzCFR&#10;U4+AXyNADvI1wo4QHkYUysSU8FhIqLh8g4KxMT0d8ZuzsPPgPuwY7ESSaRP2HBrGzs5GREVIhRYR&#10;hP1z+9E3N4KP//wnGDxzEJsrTSgXS2Gr1YSA9X6IzUxClFgLcZLX9kwPYt/RIaTkblqI9b+N4/vq&#10;pgLtHBHOYgTIYS362JhvNCkZzxH0p8dMkrA0WWkCfBj0s5jv2Db9y1/+ciHW//pOx0mTuNH9iwiQ&#10;Sog9w5EC9gjrXmGSGk1fKj8jAeqeU/a28pcESbOYxKdmmKjZKEKeogK5xmB9WQGKczPVQqaNjbb9&#10;Rbjnb3pKqpixcQtR/7dxSgmG/esNg3EE/UGNcOTPHo96nxq6ITAWpt8mtLun/vi7cGwkuIcRIKFX&#10;d1FEuGwpVjitwrqYcHiEhiFwXQi2725AaU0FtohJG5+dDncvJ7ivXYHm/lYU1W/Bjv498PD2hYv7&#10;KmzOTUdRcR7SCrLgGeyDDXFRKOutQlRyMCKTEhdiDfzFX/wFPvzwQ3z00UfqdzHMzMzcw/SsY7S0&#10;tKilmggu5Kuhz2mod11oKtBOk4waZrMAYzrr6xrGb67VFbdS4KK8nJtrT26a8Dw8PbByuauYn6K6&#10;xcRfKvc9Lv65pQNXNSfoTytFvdAswXB4jj33xrAZH5Iqf+/lPbnv3nXxf+884ythcFSDI7LW0M8n&#10;abPNj2nG89xtkGGQiBlPo/sXE+A9kzBEFJGAPcLRUZwlEi3KMFIQpX55Xi0qINB+1X8JJyrCNoyG&#10;Ywo5dCY+LlYtnFpamAmLKQ9ZUhObTNkoKytEsWTM3CwhRe4tnJukCJHziwvzs8HtLbnDW55k8CL5&#10;z/GCPGcu5gbuWWirK8f0SIcyuyOEqHWcHnwvownMaxrG8/eva2f8SP9asP/whCN/9niU+36XxKeh&#10;3adp93sYdCFn5udSZqvWrEZ0wkakbclB6pYtKNpRjeJdDaisrYSbl5saQM59J/xD/BGWEIXG/iaM&#10;zI9i11ArzBWl8JXz+WKNJGcnorhiK9LyUtWq0AxfP4twFJdHhSY0ezjya4R2Og6O0pgwxpPQ35zf&#10;2La0PQnwSdsS9Vzwwo4ANem4u3O631rx8yRWr10jWI01TmvBpei5sgvBdKFpyvvsV5Pms/U1Y9g6&#10;Tvfyn4EAHzjP+C4Qm/G6PTQB2h/rMNhcwrGuRvcbEuCDJMLOBXYycMXoR+1tpVKkEmQ7Ylx0zMKw&#10;GSFBc75ayIArv3C+cX5BJhrqS9QCCkV5JDYSYLrqUbYNtk5U/3meS2zx2DYDJRu1ZSZMDHQqAmR8&#10;Ht4Bot+PZOfo+q8viKrdL37xi3vnFoN2jq49CowfXcORP3s8yn3/mgRo7O38+te/fq9w63OL4Z/+&#10;6Z/wJ3/yJw+c021ALFTBwcFYL9+YaiFErA0/yWNrvT2QnrcZxZZixCXGqv2TOb4vbEMYknPS0TbQ&#10;grrdNdgz1oXGjiaERq9H5pZsOLs5YV1YsNrjQ4ev25yUCW6Iw6eFNmkJEp8+tr9mf592jAthTNuv&#10;STrqNDZ+Z0KTgmpfE/LjBkd0nI/LVYb04GeqJ5IhfzkbxM1tLTy8uJe1M9xdVsHVeaUC77FtbGRb&#10;wZxmNu+3zfnmTCMbAek04zH9GONEGPOf8bwe+sI8aTx/77qE6+i8PR4IX97f6H6rBKihSYaE6Oi6&#10;ETSL2W7ItkDuPcI2vuyMBDUEhj3C7NjIzUtHgajC2lqzWiAhJyMThbm2sYMcI6jJ78MP3lc9v3Rj&#10;+4aUqqRrqMpHT0ud6okmKTuKx4OwdXaEiFp1fN0xAfL3v/63/3rvPx3bvozXNeh0pqWpYLz2qDCS&#10;laPrjwJ9/78mtDMWakcESPfiiy+qY01427dvf+C/EZoQmOmXf0YK3ONPYK0UTN8w2wb0rmtXwtPX&#10;U8324Co6oaHBCI+NQJ6lCOliVWwu2oSwmCD4hwWo8X1xqfH3SEOHrWH/7N8U9srvkxShdvZxIpiO&#10;/NXXmRZ0L778kiKmX/zyl1izdhXWOC/HZ1/9nFpCbPVqJ6xaadton8NM1Nztlavh6+sNP38PcNXm&#10;p6ZKEernj8RAT1Rs2YjoIC9JS2eExQWhysL1/Pzh6bECy13clFIjgWpzlenH/4wPf7XSVGRsMGl1&#10;fD8J+n7ex+eQxHX5MfpT54SA1Z7cC+f4PP4anQMCJKlp2F/T1x+NAB1duw/bM9g5QhJU4wQTE1RP&#10;bZWlANbSfJhE9XW1NaO8vFhNnyvIy0R2ZoqQYyFyxTwukJo7QzJpUUGuKMYi5OZkosJcin/8x39U&#10;L5ctCpCuvjIfddZidUwT+Lvf/S7OnTurfukYH/1rw2+PAHlMxaKPtR8Pb697hPB/OgGyjY/Khb90&#10;f/d3f3fvWBd43RZodPyvwyCYwbUqY2HSBWpDaiKixbLwku/qJGabu6cTElOikJKfDMtOC7ZWb0X1&#10;7gZsreGUuUbEiunMhSKYPgzDkdrT8bGPg/H8YjD6N5KcI7/EYwb/hHb6HY0wEiDTURd4mpd0K8V8&#10;5S5r0dHB6r+PN5UbFwx1UQRI5cbhPMr09XCCt68T8oTcLu/fhk1h3khf74eUSE8kRPohJMAPJaWp&#10;uHy+HdkpoQgRUly6wjbziOpRd54wPowHfzWBaZPYSICPAn5jhq3DVOtFCvitjP54Tg1KX1ChhH6W&#10;0TkgQE1uhP014uEEuBi4FpvtmL+2MPRUNHaeZGdlqg2WrAUZap/fCiG1/MxslBYXodJapGZycNoc&#10;p8/lZyWiQPzkZ/K/bYvN3Kwk9VJNpQX4+7//e7lmI8Bqa77aipMuIiJUiO87QoBnVFzojL826Pe7&#10;T4BcM4/Q/7VjgWbia6dNYO10gQ+WtOIxF+LUjv4IR0Sm/z8M9v71/0eFMax/LWinC7R9T7CGscAb&#10;zxuh/dhDkxaxijuI+frAd10gIqWSDYpaj9U+a5FZkIyt2/Ows70KIXHhar3B+MxkRMXGqPF8jCvD&#10;0m1PxvAXi4Px/GLQfu3N3Ht+jOkh0ASo/WpHEngYdOEnEdA5ubmK2eqMym25+NwLM9gYtha+HkJa&#10;QnhcvIGKarWzmLRi6np6r0ZAsDMyYjyRGe4MS0oYEsJEEQZ5IjkhAGU5GzHQtEWssXD4+biobSqd&#10;VtmmnJH8tBLUykuD//WCprxuvPYw8F5jeCQ6fifmZaM/nufqQ5wayrntxmtG96kIkKrORmL6+qcj&#10;wPu4H4buISYBFuTnqY2WyvPTUZiThNLCPOSksV0vAzVVZpSJKuSyWJxHzCX5ufZfkfgryUuBOS8J&#10;f/M3f7XwWkBttY3wLKYclBXloLq8UP3//vdtqu/c+bPqfej07/346fe7T4D20E4n/mLQBZ6/GvZ+&#10;/qUEaFSO+pz+/6gwhvevBe00EdzrBda9wnZEofwYzhth9OMIJIHHFWymkLuLN1yc3eDt5QlXV+4x&#10;shYrxNxb7bpGLbW1bK1tDq8iHomrvfLTWCwOxvOLQfu1N2/v+TGmh0AToFaL2tmTnSOwwJMwVggZ&#10;seOCnRjs1d2+NRO1xVGoMSfA32sl3Lzd5PoaePl4iurzgrePG4L8nZAcEyDmbRiyNobBlCqmbno4&#10;stM2IC05GJ216ShK8kN8mL+QmZCeWtjUNsaP5Mfn8pfKi8d6MDN7ZXW8dBwfBfTP78FjfR/LgC4H&#10;9n71IGoOnjY+x+gMBGgzSW2FXuPBQn+fADX0PZ+WCHmvPQFGICcrAyUFOchLi0VbY6WYsInITU8D&#10;e3vrqi2wimlsys9AWkIMslJjUSzHeRmJMGXHYrS7DvWluSgWsqwsyEaRkGJlWZ4ovwIUiBKsEvKk&#10;47AbzmChiRsh76NM9XX28Te+o/H8fWinCskCmTiCseBr2Pv5P5UAjeafIzgiDXs8ih8NFgK+M02j&#10;xJRkpT7uFSS5rguY/X2PCv0+9u/0Se/oyL/xvBH6vHaM+6OA76nbzGg+rhWiy0qNQ8w6dyRG+cJp&#10;9RNCjLZODe494+vnJWS4HF4uK4XcAlCQFS/CJAWRwe5STgOQm70RBSI4Ytd7w9d5FTxWrBLS49xf&#10;eQZ7lOU5GiRDrQaN+U6TkTGe+pwjMN56LKPxvKMwHwajWyDA+4RkLOSOVkh5EI7vWww6LA6F0ffR&#10;/OVahBwbyE4Lbk7O6XJcKotKjzvLmfOzRA1SxRWJ2ZuCjIR4JCVEqetcKSY7Iwq1QnbWPPnPDZcS&#10;Y0QZZqhpcexFzs9IQEtV6f+PvfeAj+M4z4fFht7L4Q6HOxwOB9zh0HvvvRAdIApRCIAkCAIECbD3&#10;InZSnaIKKara6pLlFsmW5SLLJW6xY8clLkns+B87sRMnjuP6fO87dwMujgsQbBL9Ce/v99zuzczu&#10;zs7OPPNM2Vnxec6KvBQk2eJhtUUizmJVvb/L8bzSTbpLUyvgNwLlA2UoyXGuMAuF63luBcSCDFe5&#10;njQuzLL5x1DuMxZCbgsJI8HkxuTH899k35C8Ju9HRERcEYergcPPBRlG3qeru/RTSwcllGF4K01J&#10;HvOBCVCSEG8dHxAnEHn5+jrm1nEY/v5JmDZEfHjLz98dIaGBRIqBYk1EdgsMdEx9CSV39gukfX9q&#10;LvuTsmQCFKs701YSHzdx+dzyexxyhWxlv5yyCcxxlftKcBg+Xs1P5jUuJ65TbdTA11DaHc7toi3a&#10;oi3a+87uOHHihOiQdAV/IIensciFA+S+nNqi/O/qr8R8x6ZlZCMrtxCdHR3ISktGnD0e8XYrWlY2&#10;IJvcSwuLkE5hEhKTkZzIS20lo71zlTg2JTmJmsR1Yr+3uxMl5bVIS8siZZiMoqJ8dHR2IScnS/iX&#10;FGRj1apVyM3Lm7m26z3ExMSo7jNcw/IXyaQpa9o5sdx91kKVqmFuEGpKi2tF7sznpp2s/Vwha1BW&#10;UOIbvCphrhdzXVfalWF4pRf+Pi+7O9xYtcnjZuBGzSw/X1IrHpieXkXN2RzkUWuAv6C3YoX6fTJY&#10;SXBTitUEQ/XcKuA4yuaxl9tyeHv4IMKooTxqgzUmGGkpZgT7Bs6MMvJ1eF/tXK7g8HM9m7kgjUdr&#10;1fxd89lySpOlKzwEpJ/8v5SuLfOLnHcnv5u8fIUi3yrPT5DHiONc/ObDzHHKOEl/eS0uL/R/oeki&#10;z7OM40v/WUW7hlFCaXccOHAAd9xxxxWYmpqa2S8vL5/ld/DgwVn/z5w5M+s/y3S5b7fbZ/ltP7B7&#10;1v/NmzfP+s/tfLnP33BQ+o2Njc36f/78+Vn/OePJfZbDSj9+5Uj5/5Of/OSs/1ww5H5YWNgsv/Xr&#10;18/6f+nll5zJt/BmyC3HTOaZ3aRgKP8zyV1v5p0FxfVWODOehDy3g4CJCJwFS15PGu/zJwyZLATJ&#10;eKygJpUX+vq7EBDoWDlY+inPzx3pyz3d6Rl7wWw0IC7GDoOR39Jg0pm70CjTgc/JecQ1zFyQ8fB2&#10;WwYvT1/UtaxE5co6GCxGnD1/COHmAHE+zoPXQoCiWU7h1fzmgjRfqgSU7kwAAvRMBJz/mQAlVrg5&#10;/GbcOC3puTjyhZP4JBTnUl6HMROG4OqnDn6GFBfnMcvo2g4SVDyv5bQvQf9nV1CO4y//v3y/8jzy&#10;/zI63jHwdfk4cS9OKG1BBHg1KAnvavBP98OSO5ap+l0rruW6rriRYx9/9WVn8t2eBLhs2ey5cLJv&#10;ifc580kykoR0XVBczzVjynNfjQDdlvsiICgQ6dmx8AtcAR8vXwQFLkd6mgGBPoGzCMsVSnfeZ8K5&#10;FkJjqJLrHJBk7Oa1HAG+XihOj8YXvv46KnPs2HdoHXJSTKLfjD/cxPG5FlLjc/MxC1Wk0uR8OD6O&#10;yUwqIVdwoZfHunn6kJv6PSufEYOPk+dQhrsuzOQVx39exsv1evNiJr9dfu4z9+g8j1CzLm7yOCZx&#10;6ac0QYD8sNjeeustseVCfi0EuFB4T9uxInMFovptRILqYf4acOmZp0Q6sSkfktKU7u8KZjIIQVmr&#10;uuDdJkAmP94qryctMDAU0XoTduyqpKakN7yWBxMZ8PuaK0hlXZ0AJZgAeCs62omkFkokDNlxrubn&#10;CiYqLx83BAf6obIsCQ89fRSl2QY89tRuTKyvI9XqCf7eLZ9vocQq48rhF3qMNN7nio2vt2w5pa+z&#10;cM+QgBNKAlzm7inc5H8llM+I8VdLgKxyKc9x1448bl4CZJNN0Z///Ofi/5YtW0Tiuhb+64V7qCdy&#10;Xsil/SVwj3THEp+bd+53E0uXLsVjjz0m0ohNSmyW22zRFovY58wjIcNcO1wywTx+3KSQcPVTHsdN&#10;Hs4sbI7M52gSKMNIyGaEA4omBsOZqRjLl9F5l12+zlIq1AzR3GHyc/YpMfhYaXc9sBHJmQY8+vhR&#10;2JPMqKhyzNWU9t3vfleQ2kKVnSTBuYhEKDgKo+Y+n2LjYyQ8PJYhPFyD0/fuxr/97w9w8b69+OOf&#10;f4CtEx3QhnM/4OzwauebCwtVjdJ4n9PU8QkDB5FKd762LPCOPOg4VrpJLKfnN0MuzjDXCvls1fzm&#10;goyn6/5ckNdwXQCWoWztSMyX/kqbIUCl3X333di0aZMqAVwvYjckIKAnivYdTc+ks4mz/P+a8PoF&#10;BQE6M4/SeJ28OTPZtcCFzPjVJnZnc/WTGUQ1kyjOyX0hHEbazPkUYSSU51R2WruCSXDWsYpruypO&#10;Di8tNTUVBoNBDDrx9Aw2cQyRJxv3BzN4eorynHOBMzyTH/fhsrEbpxkbv4nD5DgXyfD1RVPSqciU&#10;YJMFit+prSzOw2c/dBe+/pGj+M6XXsb//fk/kJ2qg1angY+3Dzzcefl1qhRUzjUX5iuwrpDG+zJd&#10;eU6o9JMihk08n5tEgFlZWbh06ZI4r9JdxkHpdjWwHT58WJzvueeeUw2jhLyGGgFeK5Q2iwCVhZyb&#10;wK5u1wOvBH/kfS0Dd7i7Kr4lSL6L3J2EeM14tXn2dmcW7tB44Y6zJbPD3QLMUoDOzMMPh80cY3E8&#10;rLky2bXAheTY2F2adG9ra5u5Pm/5fdAvf/nLVxz39tufx6HDR2aF9fbyE/uzruuEuA+JOQjwDtHh&#10;7A5PDy743gLKgj8fATIZMWHxlgnoiSeecPo4TDYL51J0rpAEyOfLy8ubKazy2lIpsDunGe/zKiZs&#10;/AojHyeNX3tk4zBsM4X1hecQHhKInDgD1tWk4J2PPoI//vFfUVGUAF14KJ2PV0a5PCIs43Y1SAKc&#10;i6CVkCb+O58V5zGZtpyOMpzwc1Z6SijPt1CI861YOlOpNDc3z/g50rRDXI9Nqna+Ftvl4x1h5b50&#10;37Zt28z/hUI+T5kXlxFkeszcp/P/vE1gLtRK43XPJAHyA3ElgIXCJ9IH6SezsXSJenPXVGlUdV8Q&#10;umy449mG2QTIW/7/aNXssDcZ8gGyKROc7VYRIJvSjwukRqMRfq4EuNUlM7HxMZcuPS4yqTKs8pyu&#10;EPchMQcB8reFV7h5CgL09QmAn69jFWF57fkIUEkQTBhsTJ48gZbdOO/x0lZzKQQOOxfJsDEZsjLi&#10;jxbxYgvST0mAbHJf/udzssmwbJKgPD19EBTojoTYcDTlxOHt5+/GX/74T9i/a0Isue/tw6TqJ6aR&#10;LYTMXCEJfz71KE0QgPNZKQlQGc4SbSU/dzHNST4D7h+bq6uAr6t2fX4GXClwH2dsbLRIC/HeuzMc&#10;V7rPPfu8iAubPI6vJ//LrSsBXi/ks5d58YYI0BU3YxBk5Wc6Vd1n4K7itlAwAe7OVidAufVzuxz+&#10;JkKVAJ0Ja7ZYxf7GsYkZP1fIB8G4wl/5kF3mD8qHKsC1uvMcLU5Sk2hsaRaFnj/W4wh7+XrK5pDj&#10;GpfPL6YmKM6jDHcFkTnBhcnDi1938qdan98IcLzgLguG63HsJo0zMDdpBMjv+eefd/o4jP3lUurK&#10;uDDYT6w9p1KI2didVeWlxx9Ha0f7rEqBF8pg4+tKUx7L6oWN/7sSoLdnAGJiQ7BpcxOKMiLQVWLD&#10;R586josXziJcH0DXdEd0lF6M0CrjtlBFyOl2tXDSRL+r89nNTYAx5OdGyv8wPV9HOnM/sLwf5XkZ&#10;fP2goAB6hux3ZVzc3HngyAtRUREIDvEXq0LzeR+jdJJTWHj1Iw4rCFJcb/Y1bh44fYmsKd9K8PX5&#10;fmeu64yTcHOGUdqcBLhx40YhS9X8FoJbPsrLBMhbJeHJfW4Ky/2bjPb2dvUmsDPzSQJkk36ukGTE&#10;uMJf+YAXSIACSj9XKMLdKgL08uJ+Ly7ks0dhXY9jN2m8rzwPG5MGEyjbyMiIKsExOAwToPJaruBj&#10;vf19Z96ZludmUuNCy9dl42Wg2I2P4QLPYZTXlWTB8PbwQoQuEMMjK1FekYKUKH88eXYrPvrxxxCt&#10;9YHGLwBaTYggCeVxEvKc8+FqYaUpn92cBGixzOzzfUm/uSAIMNgfvn5e4GWyXOMh/3t6UfoS+bm5&#10;LZ31bN9VyPt3cVcbFFFCabdMAYYma2l7tf69Jeh5pQ9+2ZcnP/81YC4FqMTMw1HBvOGUD+s6CFCM&#10;uirDMRThbjYBMnhyrbsbNXvlueY5jt2k8b7Sj0d9pXFHvjwHqye5L3E1kpiBp4cgOJ7kywQgSUAS&#10;oITyGD6vvKYsTPJ6Pp7uCPDxQlysBWZSQWnmUPzu376DX/3nP+LM7jHkRkcgNDQEXgucXsNhmHT4&#10;OnxNSbxzET+Hl6Z8dpIAGWrHMRYyms7n53eCvX14BWh+7zdUuCnvxfU/px/nu+DgoDnDKPdd4eaS&#10;/guGvH81v3mgNCrP6oX8Rgkwep1B1V0N8SMJqu63K2YRoCAUFzISmdDh7pDos8EkJKEM58DlB+WQ&#10;7HRunuNFEE0YBmWm5TzKqAArKAZnRF76aRbYn7BUbPlYBzExlNfm6/E1JGbH5bK7K9jP0V+pdg+z&#10;w7KbNN5XkhDHR43s1NwWCjE6SqTlRkQ4y52gvLbSjwmJCyyTpSy4skD7eJIC1AfDEOELvd6fCFCL&#10;z79yCX/586/wp9/9Gic3DSAtNlyQzXyFnsH9cHIys7yevNdrJUAlXPOistK7Wpw4DkGhgQjTh0Jn&#10;1JGCNMFX+bEiRTjlcRxvJk5eEMGN8qAMw/fBcD1e5GF3qpC8fakpzQunOsK6hnMF34u8L1c/zr/K&#10;+1YLw1AalWf1Qn4jBLiMoMlkBaju7wrjiFHV/XbFbAJ0JOp8Cc+FcK7CNh/kcZLcpLvMJEow8Unw&#10;dw9kxmNId2UcJJTXe7cgTc1PFhqebynd+P5cC9y1gAmNyUamlVoYJfj6XKAlGTmuv1y86WE0BSM8&#10;IhiBQX4Ipf/mmDDk58Rif1cx/uMfP4fK5EjkZFpnmsCu574a+D6V8eQtq0NJyuwmTY38GK55UUmA&#10;84HPz+kUoQtFQoIGodSUjzRFwKANE9ORJKnzVu4zOL140Ecso8XrAvr4iP+CFJ1hGXxueX/udD0f&#10;ItbQoAD0DzRDo+V+ZEe/KWOu5/2uEeDWrVtV3RcC93QvVfc5sUzF7SqgH4EshZsrogheLm5K0M+s&#10;feV/iYMEV/d3iwAlccnlnmSGUwM39RiOTx063ohgdcFboQydy1Rdb1xuJqS5uvN9SLJydVcrEDIs&#10;Fy4uNK7+Enw8+3PBVPNXgsOGh4eLsHwMpx+78dfTAgI9EBkViphYA12X/tO1dVod4hJj8ch9+/DA&#10;mR1IMoXAJN5Lvn4C5Pvh/k2eoiOvL8FhpM1+fuQnSdDpJp+xmBzv4qcG7tNjBRdlJAI06RASGiBm&#10;GjDYnZfD4jBM/lFRBkofx8IVXt4e0GqDEBQWirAIB3jVaV0AhTOEQKvjUXFSlWG8H0CKz5eOIQL0&#10;dUNEiD8iDcGCCHk9Ql5T0JMUu7xvtXjeKJRG5dlRqD//+c8LrFy5Uvx/8MEH8b3vfW+m0C8Ey0wr&#10;cMeSOxDQGa7qPx889QsnzeUEJib5n34EmOzk/v8o9gucW2VYuc/b15xbCXZn8L4rAXKaKOeryUS9&#10;lQQoFaCyIEhwRhFwftCGlzwPotpXp9OJ/hte2YdXTuFVYW53ApRgEnAlNHmvSjcmwPmIT0KmFROL&#10;K5FKP/mfzyevJQlQbInwjJEabNo8jAgq1DwI4OfvjYgwDVLMkfiPf/k6/u0/fwR7TCQV8NA5FczV&#10;wNdm8mQFxRWYMm4S0mY/vxsnQD8/byKyEMozIdAHaen+AoXy4/X8IiJ0gsB4HUBOC39//vYHL7Lq&#10;TqTmj4RkM8Ipz0XoNTBbItFQkgBbsg0ZyVZSd76IMpMfpVtWXjgqazIQbYmgisQoCDDerodRH0wE&#10;yN8S4crboQAZfP9XG9S4ViiNyvTlwq3E9YwA29YlIWraTPvXPrnZz+Kj6q4GVwL8qnP7ewLtiH3e&#10;SgXIBMhu8j8fz8pRhlUSIIdhd+mnpgAff/xxZ/JdnmSrltDXA2WG5wwgC6AsmBLu7o6RV86gvIil&#10;0WqAyWSANiYC9twYpBWmwZSaiNiiRAcJUqHicyiv4wpXP/n/alAb6JgP0tT8GHxtNbJjArvsxvdC&#10;qta5dNLVIO9J2eemdFf2U8ouBI4D+7l78pfTfGChQhyfEC2Uiw9VOB4UH19q6lpC/fDgoS04//AR&#10;GIxB8CGlJM+rjIMaZB8pfwhc+fFw4Uf37BqeIW12fzLfgwMynHweDgJ0YuY8jvS7/J/vexmRvB7R&#10;pGLDQgIRHOpL5BUEXWgwwsI1MBC5a/Wh4gt7fsGk6sKCqcINQGJyNLJz7NR01pCa0yLerMeekXLU&#10;lMShviwTMZGBiI7RwU4k2b+hE4X5ibAT6TEpGsPDYInWICE+CjHRRrEKkLevo+ksCXCudJTPa+F+&#10;jntWGpXn2YVb4tr7AJchODNIxX1hyD6ZQtuFEyf9CEgiY0h3160kQOVxyjBq7nL/ak3ghRb6hYIf&#10;Nhc+fvj8QRcffz/xoRpWbzIzOMI4ljj3JxUSadIi1mZDarId5fXVWDPVh8P37UZxSxFiiQylEuQC&#10;raxZXaGMg/L/1XCzCZAhCVuSgFR7Im5KRXMVVeMKvnc+tyu5zIq/8/5FWlGaefpSYQ/1QZxVD1OU&#10;ltyWiYqHO/D9qZmqo0KbEq1DU2Mh8gpSqQmoJZJ0NKGvlpZSkUu1v5B0l8b3frnVwYNcs9Nf/udr&#10;KI8XmEm7y9djZWeOjkRzRw3MJhNio4wIM0dAQwovKsaE9Jx06CNCEBWth14fBluCDeFmA/LpnpNS&#10;YihtwsU6iZkJJmzdVIaLD45iqD0OVYVEeAlRsKVEo2dDM4pyE5GbnwKTWSs+vRlGFYg5khQika2G&#10;v1IX4udIX2c+nRVvBVzvd14/UQE47llpVJ5nF26J6xoE8VJxWyCWeS3B0tC/jgUSbgUByoLChYYL&#10;KCsV/5Ag6M0maCMN8BaTUx2KUBRM3qcM6xfgDkNkEJpbavHpN59CQ2sJBqfXYcO+EdR1V8KaYp9p&#10;TnGtysfLc8jrKQuqEmrxVMPNIEC+ntFonImLWuaX9y/+ywIsCvHlMAuBTD++lnSbFX/n/bM/Xy81&#10;KwV//w+fRFaGmdI6lJTSUuHH6ckF1Z/Slj8GFBzgBY0mEFGxJlhiLKLiYeUo70UN15p2DGl87zeT&#10;APktD14uP9Eah9LaWpy7exr5WSYkWYnoDDpEGyMQS4QYE0VbUm48Gm5OMiM+MQoZmXYkJlmRRE3e&#10;kYpE/PJbD+MLH92G+w8MICU5gkiTwsdokV+SgqS4KOSW5pBbOJFmJKKMWlgtRoRrAkgV6hFuDBP9&#10;nzIvzIq3Aq73O6/fXAR4s+YB+lv8VN2vBcGlAarutxuUBMiZy5HB+EEpoUj8efwcU13IzY0etrsH&#10;fN2I+KjQaDQ6UhJ6RERHQRfFiCZFSIWJCYwKlJfXCoQEe8MWG4FtO4Zx9r49+NMf/gmv/M1FjO7Y&#10;iPF9m5Bemga9TocAP3/40jl5XldwgB80YQEICAuCr38ovEhBuvP53LzgwfP5nJluvozHENNxnJAq&#10;Zr4MqYQ03pfXYaJhwuDrc5+PWhxuFgHyebmSmTkXYVb8ndcWBEjhcvJT8ce/fB8bRtsQqiFF7u2I&#10;C4cRWw9PLPfwgad4tsvh6echCjCD74lJkishJkyGvDfGjRCg8jhVkrtGcHw4XWwRoXjhbCP+5oU+&#10;bN1QhLT0BOi1IY7RYWu4+CpcSqqF1CI1Y6OIIEn9FZdmIr8sXbivbKlAS2s6psc78Je/vINtG0qQ&#10;bDcQUVqoYjCRcoxERoEVZgsRny0KtbmR+PHfPYgdwyVoK0uEURcp0knGyTWeNwqlzUmAk5OTQjWo&#10;+anBN3rhfXhzIXsqT9X9dgIXCrVR4FkF0rVQukxoVvrJGnyFB3+sxwdBwTroIsMRRk0Qc0wsYuPj&#10;EB4dgxCTBXpLlPhmKxeoQD8/ajLokZOTgpG19Zgcrsbk4Un0bBnC+NZxlNRWIsoWixBqvvnQuTXB&#10;geIVrShqumTk2JFRbidlY0dErFF8NzfALxAB/oFzqhVlnEW8FYXPFa5hXSGNC1tQUNDMNeS1ZThO&#10;a+VxDD6Gt3NdT+nu6ucKLmR8TVd3GR++vh+lX0WWFX/6n69h09rqmaYZ+zFkWCWkH8P13DcD0pT3&#10;ebMIkNPEQPlqbHUuPnjPOP7pe08gNc2O5MRoUsB22GyRSEqKQVFJBuLi+UuRhFg97ZuQlZcGG4XJ&#10;bijG1n1dmFhbgos7OtCQG4/cggTE0jli46KRkxGPktwEpBEhtjdn4eHzY9i8OhUP3NuPgyNF4pXC&#10;W5V2DKXdNAUY3mdSdb8WeEd7i1FkNb/bCTeTAHkyKC8osMzNkxReILRxsbDnJ6FxdSfSs7MRSRks&#10;Oi0NaTW1SC3OQqTdTMpQQ80RA6LjrEgldbJpaOi9lAAA//RJREFUogN37R9C9/Zh7LtwP0oaK6g2&#10;zhffMgkK1MCfzhsbGYHyHMp0RKiJmXGYOjSINUNVKKzIRXFDGWpWd8CeniKmX7AymqtwSygLnyuU&#10;96cGaXwevs5cnf3yWko3Ds/xm+t6SndXPyXkeflcTGjKOMjr8rW8iXDTooKxb30NcuxaeDnTRhnO&#10;9Tj53xV8jbnu9VogTc2PMdMsdqaBkhznSxeOOz9/M1WSsZF61DSU4/zj21FTnob8ynQiOQNS0mxI&#10;SLCJz87abUYYI7VEWMGIthhIEUYjPNaAzMJMDG1sQz+px/ziGFLQRKBZNsqrNqQUpCGrgCpgatlk&#10;pdhxz92jGBkuRDI1i5MSIxBnC4cmJGCmopPpKePNLY6ZODvLk7zf93QxBJ+oG1eAjLy7slXdbyfc&#10;SgI0p8ajpq0SOQVZVOsmIjmDMkxDHerHN6ByVS1SilORW56NLZvbMbSlHSWdxRhaXYumkQZMjW/E&#10;rrsP4/izx7Cqvwr5OYkI1gVTM0yLvNQEtJWmoK68CPFZSahqKUJJThoqqnOxYc84Trz4KJoGu4Ui&#10;434rJgYJWbCVkBlMDcr7U4M03pdkoga+jqs/u3HhmOt6SndXPzUIknMqQUlO8h7Zj+/foPNHWY4Z&#10;0VSJqKWHPJfr/1sFaUo3JbnKgi7TYKEEyPfGzfbcnFTYrCYkUNO2sjIZOfF6tHeUIMocgdLCdJw4&#10;sRF7d/WguDiJmsBGaHVBiLVGwkQVsslmQkZmAvoHm7B5ugd33T2GqrIMJFBro7OrCA2dWfjS2/cj&#10;LzMeFjM1h61GWKKNaGuvRGZmNNKpCa3TBInWpzI9Oc5ioEgZd2d5kvf73hGgv4rbdSIo9/pHkt8t&#10;qA6COBNaQroLcAe1M/EFFH485UI8aB9PRMSYUdbZjOaBlehY1YDilRWY2kLb4mwceeMJFHW3IKWw&#10;ED2Tg/jGz17A33/neawbWofjF8bRt6sTw+v6cP+bz+PeLz2OdTu6UZibBK0lHOHcYR1BTetwDeKS&#10;4lBSU4YMIlhrchxi8jPR0N+JlrF1aGoqhcmkR5B/APx8NPANWCqWd/Ly4sGT2dMSlJnTtR9Lea9X&#10;LJZKkCYyscflzntXyAncvD+T6QmShJRuC4Hy3LIg8Xn4fMo+JwkHAXohNjYGn/vCy+JNB/4gkgdV&#10;WvL6cvtuQhrvM7lJuImVoenenP3Krv20Dj8HXM8pwekQFBQIe3wsDDGs+OKRaTciMjIMCckGJMQa&#10;UVFgxO/+9TNoqUuDPY3CGcPE4EWEXgdjVAQSE23ILU1AaW0ZMjMSkBwfBbs9BhVZFnzp5T146JGN&#10;KK+IRwZVymkJ0YiJJTWYnY7snGTkkTrU6TQiHvI5cLwc8eZvnyjjy37yXh247Cbv88owSpuTAHlF&#10;aKvVqurnirafVKu6Xy+8AtxV3W8H8FsCyonQskC5FnJlYZuPALnDn4mF++HM1LSo7R9AaV0pKhqq&#10;MH10A1587RCGenrR3t8DU0EJkstq8NlvfQFPv/UMHvvEcew/sxcPP3Meqw+tQt/aVdh5dh+6Tkyj&#10;eHUrEtMTEW4KE/MEGQGBvgjRhSA6PgYxibGwUROkom4l8ttq0HvnNMYm21BdX0JNZMq0KRYYDBGO&#10;EWQ/JkDH1ByZKWdlTsX9CCju9XYnQDngwud0vT9JgOFUsE+e3k3bELFSCk/+ldeX23cT0nh/1j1R&#10;evHWNTwTgQzj6qcE3wurf37mBoMOkRY9UokAzQYtVZ5BMBAJmqPCkZcejd/94Z/xo+++g7aiVCKw&#10;SDGYYdCRf0wULHkWfP2Jkzi6rxhJRH6mKAMi6TibRYuq/Dj0NeWjNMOI7PgkDK6pQGlVNlo6qpCR&#10;HY/s/ChERUeIvlb5HNTieiNQ2g0rQD+rN9zvuDnNXwld3ezPUt5uuBkKUNTGznlfXPB8ggJgSbQj&#10;p7gIrTVFYp6UtdiK3n0dpM42I74oG4WrV2PjiaPYvH8Ur3zpNbzwnQ9h/9MXceqD9+Jffv8tfOxT&#10;L+K3f/kv/OLPP8fZJ09gdKoPFpsGWm2o+Lo/KxiNXoNQQxj00QYiwDjUta/ClgeP4NEvvoxvffsl&#10;TOxZSwqzF9/74d9gkpow0bEhCBbzshx9gxxXzkTKzHkzCFC87UJb+U1a6eZKgNzMk0Ql3RYKeV6G&#10;JEAluGkt70uen68VEOiH1HQ7qRxS0Al6hIRyhcBxuEyE7yaksbLhxS0ccOQp/v6Ka/gFEyClN88X&#10;5WYwvxESGRlCCpBaCbHRoq9PG6ZFJOWb+Fgz/t/P/xH48y+xsa8KBUUZQgWGazWIjYshtReJz/3d&#10;p/Bv330RKQkmGKMdI8aWWBMiLDqkJccjPicJjdlF+N3vv4zvf+OT2LSmCV2rSjE0Uo7E1BhSgWHi&#10;8wIcp6ulsVR7SswXTmk3RIBuOndYx27+tz30fQtfSea9gJIAZQbk5YiUUBa2+QmQVAYVMp3JgNy6&#10;MuTlJaAxy4byPDviLTGIT0uGPaMCJfnZSKKacuXaNpx/8iCmjw2gdtsEDr7yGh7726fw9W9/CL/6&#10;3x/ie7/8e/zsV+/gnc+fJxL7OF74m4uw2DkTGqANDyUCDIU2MhzWJBtKqooxMDWG7RdOYujwRnz2&#10;Yw9i24kJHHloL772jcfx2/97C1Pbm2GJJ+UTwt+9nYsAlQWRX0jn+3WA31LgtzUkuD9UmsiYRCTL&#10;3B1p4RcYQM04Sj9OGwJPR1nBJMj7HJbAJCyJSrotFMpnokaATK7yHWB5ft739yF1btQLBVNATTRr&#10;rAFi1ZP3mgApn13G5YEZ1/Bc6OV9u/opwfMAxetwYcGCAA1UUcZR8zc5N1FMcI406RBKKthKCm2s&#10;vgh3bx9AZWY8Ym06IkCev2cQK6KbTBYUVyZi39YKqoCN5B4CfUQozJYIWGKMMJnDYbEasCo1F3/6&#10;77fwv3/8PX79q4/gH/7hPM7dM4Tiqjy6bqxjWpS3l8gbavGVUD7Xue6T3wqRfkq7IQIMr5j94fKb&#10;BXfjClX32wWzBkGcGXAWwTlJbgYuBMgPVMKDCnNocAhSc1PRMz2E/tFWpFnCkRxngt6sQ1h0FDIK&#10;S1BVXoqTd+1HWWU+NmxYhc71DagZncTAqS0Y2rcZj507iw+QEnzs2fuxY/cG/O2bT+M7X3kZ//yf&#10;30JTfzUM1EzRUy1ujzcjLcWGgpwEtNYV4KEjwzh4cBz3PH03PvnCKYzvXY2f//Qb+M2/vYAzd2/A&#10;yVO7MTDSQOTJbzdwU3H2XEFHgZs9yDPr3l3AmVEa7/N3g/k9Zp1Bj4Cgy+vJCT+VwszXvlUKkMHn&#10;nk3y7ggJDIUxTAO7KQxNpM6z0hOocAYJMr6eeNwopCnTXBKgGq6FAL29PRBtJLKKCEYJNUkf2NaC&#10;2spkQX5MYqG6AHpWRoQZNNAZAxAYpBFvc1gsUYiJs5JCNCPaFo6PvPQYVcqfRnFFCiJjtKSewxGf&#10;4HhbhEeM4xOsyMmKxZ6RWvzvv71OavI/8Ke//BQTI9WIj4+hc+oQovF1vAXlXI5LLc4M5XOd6z5v&#10;CQHGTCSrut8MrAhaqup+O2DWYgiy0CsITkDxMOYkQGreefv7wERNg8KybNTU5qOiIguxkWEI0wRQ&#10;ZtKhqqYQaRmpyMovRloO+SWnor6iFIPTa9HVVYONDx7E0Qun8e1vvor//Z/P4AffeRKbNragtaEA&#10;Rw+OYveRftQ05CAhOQ4RUTrkFqWggWrvhtI0DDWX4LE93ThITd7pU5P45N8cxZF7x/DtL34S//nr&#10;5/HiO+ex6cAAVq/NQgxlaj9/fvvk5hIgN3P5db8oUg486ViZaRms9mJjY6+4puO6s8NeDcp4zEWA&#10;DCXBehDh88fbrdQMNJAyskVpkU4VCH8a81qImOOvnNohR2yvB9LU/BjzxUn5HFzBx/E0mPCwUERQ&#10;E7S5rhj//v++QvniLDLTzAg3RyBEG4bAUF64IEC8uRNCKk0baYQtNZryaQIiYqOouRtOx5bij7/9&#10;FX71y8+jY3UFSsuzYLNHIynFgoSkaPH2SEKiEVkp0Rhty8L5fa349IdPYuf21YiNNyFMr0EAtTpY&#10;kSu7JtTifa1Q2ryDIPfdd5+q3ww8VdxuEqLuTLgtP56+bt26OZfEnwVnRhOYgwB56aogbSCSC5JQ&#10;U1+IloJ02M16hAT5iOYmr8qRzP0mWi8k5qfARiSmT4xDd3M9qgfq8cxdffjUr7+KUxd248771uG7&#10;P3wJn/zwvRjb0oTNh0ZR2lKCHXeOoaezEinJ8dQM1iM2047Wvg6sH16N1556FH0bBrFz926s2TOK&#10;C08cwf0v7ccn37gfz9F53vz23+Dpjz+J5z99F1p7ahEU7Oj7uqkESG6sArmWl303rKx4Og4XMt7n&#10;QqC83uXrzs7YV4MyHnMRIN8bX09OjeH9uGSbGEHXhWqQGBuBJCrIPBhyLQqQz8uf/4yLi7sm4lSD&#10;NDU/ibnOr3wOruBjuA9Qp6EmMJFcAr+lUZ2L9NQoRFBzOJgIib8zExASTJWhv0gb/gSpkSqvjKJk&#10;GPid9KR4yqdEcAlm5KaTgjwzgInJWqTlxSMlO1m8MZKeGYf07AQk8aRpcuNun+LceBQWJSA3L5ma&#10;1NGItETCEBUhrhsUTErQSYJq8b5WKI3KtHpBv6ZpMLcCPnfAzX79X6S7lVCdBzgPROe0AvwgZV9W&#10;uCkWY7sHcOTsAPpbcsXHtb19HPPPuBDyiBxnSrENpVo32ojUzBRkFCRi8/p29G7uRPeaHmw9tB/T&#10;BzbhJz94C9vuHcf08S3Yc/9unPswNWunViEmNw3GRDNisijT1dejZ3U3Dq3vxrotPbjr/BaqeTdi&#10;z8F9+Na/fhK/++/HceqVe3HqQ4exg9Tl6IFxDG1oF3O9/Pyo4HsEinuQULvn+SBN/pdNTkmg7lQ5&#10;NLfWiRfveSFSTgv2l1smE3ksQ5m2Sver+SnB98Hx4DQ3myOh1YWKde/y8nOQURJPqiRavAWRlsCd&#10;+NHQhAXNVARq51Nel5+/r58nauqKxDJlcoqH2nELgTRu9srVYHhlGMd8U0faKM/PUz8uh3M0iaWf&#10;hOP+lyOUWh6mKD2lQYRQctEWUnnBGgSGhCAwOJCa/qT+gvwRRCTIylhvMFDz14yyYjsySM1ZeW5f&#10;ouN1t8RUC1ITLehfVYbUnEQkpRPxZSSjopryL1XEPMBSRMqwrjEH2ZSfE3MSYLeaYLaZYCIyLanP&#10;QDKpbS4TXBlyenPF5VgRXS3v0X9nGnCazwWlUXlWL+RXI8Cw8hBV95uJtPHbc1L0zSBALmxMgH5h&#10;sYjNz0JGdRaSkuxU8AJFB7skSJ4QyuuxiXdKg6l5YtTBTM2MqOQEykTxKBgqRffOAYxt7cWuw+M4&#10;cHgTdp6exNiutThyZicevLAH+3c1IjsrDinpVmpqx6G8qRC1nY1Y1dWInvVtuP/JvXjzS8/inkeP&#10;4J7XnsYzj27C9148jFfffhhb7pwWZFlRloqWjkLKtBbxLizfg4TaPc8HafK/qyLifc7w3r68CrJj&#10;mgq7y2YjN9NYfcjwyrSVbgvxU4LjwGnO1/L15bTnBVB9Rd/WYE8NXn3uPD71xsO4c/84igtTBEEu&#10;nACp+evtJZZ+9/G+8ekd0oTadrYqlJOAOYzy/Mv4kwrOcNLNFRye1+OrbcinZqoNtjgzIk16aubq&#10;qSIIgB+RXSCRnobUIavfUK0GWn04dBER0BhMyCvPRkKyUSjl+ORYMYXGlhSDFKp4raSgY+IsMMVE&#10;UiUaRU1lGzKybUiJN2NtdyrW9ZWgujQP6USAxeU54pU5oykcqXaTmF/IZSKISJfXH+RR4ZkWlEtF&#10;6CBARxoo098VSqPyrF7Ir0aAebtv/QfItYNGVff3GtdLgPLBcWbjh8eFPMoahrQKG3onV6JnqJwy&#10;nkmMwDH5sVLg+VBMfuJlen8qRKQ89LxmWyI1KRJjMf7ATuy8cAof/tgjOH3XNmw9ugHTW/vRu66V&#10;9icxfWoEm/d1oyAzGStLs3Bgfz+6Rmqxjpq8LYN1GN25Bvd/8C6MHdqAC68+htW7t+K733wen/vY&#10;Kex75CDu//BFItMJDAw3Y8NEB3KpuR4Q5CXiJ4lLQu3e1SCN95nU+Fg+1woiO/7wtrsbnXc5L9JA&#10;rQD3pVec25V4lJlbGe5qfjLeruBVjxlc4MJ1GqzpLsd//epH+K///gEaa7IQFxtOz8Ox5p/rOSWU&#10;1+UuEJ4ZwB//cVvhWI/wRiCNlc5cBMgQ98KqSXxP5uoEyE3cn/zLF5GcbIXBqEVkpJHI0A6rPRIB&#10;wUHwCyTlR0TEFYNQg9owMTjG3TbV1TkorspEOL9vTpWGKdpMFW6q+GB8cqoVcYl2UoCpSM5IQnR0&#10;DApLEtG6shSffXIY9z+0EXkVpARr8qhirkBSXDT04WEIpHIQE2sSAzA5eXQsEatvgLfoM9YatFQR&#10;8qR0xzNz3Adtr5cAeSVoBn/Lk//feeedMwX+vUJIahgi2iJV/d5LXA8BMiQBshsTCH9FKzPVjryC&#10;TBRWkSpbWYIYkv+xVrMgPh8//gh3AKLNZqp1QwQBsgo0WUxIzUpG+8oK7HzoThx58gL27RnDwUNj&#10;GNzahKcfuxPtgy048sRd+Nv/+1uMnpxCZVkZ1nfW4+iREazd0YPuzR2YPtyH9fuHMHVqL/Y+eDd2&#10;n7sXreODeO7VffjYv38OUxfuxsmPPIiXv/oqVnaXoqwiA1lUo0dGGogceEFWTyKry8Thet9zQZrS&#10;jdPDcQ7HPD+DwSiaW4I0yF2moYTyesrMrTwngysRJllu9i0kno4wvGWidQwK8Con/eub8T9//CHG&#10;JzvEq1+yX1LtHAzZ1JxpchIJOfwWnk5zQRpP4pb3zWmiFlbeM4dVusvjRNyc4XiqUyo1X+MoD/LI&#10;riFcR0QWCJM1EhERWvE2Ea8IHcgT6kMCoQkjRUiwUDP58Jlx5GTGwUbkGWePgdVGzeKyQuTnx1Mz&#10;1o7MbDsKK/KRm5uC5HRqGueRCsxKxyqq/Ktr42k/ETU1adg43oqkRKtQoDzqzHNYWXHGUNN6w2AN&#10;zNYglBYn41c//ziyyxNJmfqJvnSeSjVXGrhCaVSe1Qs5E6BcHt8V2QeLaHtrPjruiqjxWCxVcX+v&#10;UF9fP2tFaLUEngsyM3qTIuBXqsLCo8SqLdWNFSgqTcfwUAuKqwuRTLWlL9Vyvhpq8lJhiwgLpJpV&#10;K/oAtZQRE1LikZgWj/q2Oqxa246BLb0o7a7Gur2jWEUFtawqDeunxrHx8D4cvXgU/Zu7MbplDdrb&#10;6zG5sQ+9A02Y3jaC43sHiQB7sOnQFqzfvQn1k6uw77l7sOXUJvzoBx/GV796AR964yTe+PiDuOd4&#10;J1YRCda2VlFtnAiTUYMAaqp78Ze9nPelds9qkKZ04+NlHx/vszpWvg8qC6ws7MrrKf2kmwQTmGhO&#10;O/vdlMepQYZh8LHc/5qRZkdTYxH6VlciMSWC3J2vBVKhUzvHrYY03lemiWu4+SCPk31prBRDjWGk&#10;toywJlkEAUZoNMjOtcFKLQ2D0fFKJTdx+dsgvG4gf8OD/1fkZ+G/f/YRrF5dgqSsBGRlJ4nRXgEi&#10;toyMBKRlmpFZmITyokSkpZICLM1BZpYd+VW5dH5SjFYTpXMCmpvzkWCPFivQcJ9zZGSEYzn+8BBS&#10;hmFISIuGOcqIvJxYJGXEwEZhvKmsKMXF1aA0KtPqBX3uJrAbUofTVNxvEZYSVri4vce4VgUoIQuW&#10;r7sn/HyDEKaPgSUnF8lF8di4YSVWVWdgeOMgQqmZwR/0DtUH0kOPQGmeBZ29BdAZQxGi84cxWoeS&#10;/DSUFaajt7sJ+bStqcwglZeBivIc5CUmoKMhH9N716CguQnrhstx4fggzu1fjckdw0hvKkNJWxUG&#10;qAk8Rdd96OIJ7Lv/FNbcuQ0nnjmJ43dvwfYt7fi/Xz6Nix+5E29+5iIee7gfO/f34p779iA9046o&#10;yDD4eBFpkaJxU7nX+SBN6cbpIpvU/J/3WRUyKfI+F3ABZ0ZnP3msGgnItJajyXwO6Tcf+BgmA4Zc&#10;GCKcVE6kXoOQQC/4+lHc3HmRU14V5vKX2t5NSBP/nU0+Mfne2cydgUq6SD/5X/jxyD6pKJ0hBNGm&#10;cNG81EdSM18fgk3Trbhz3xpYzawC9TMfSZLrHPIocKbFgpNHR7D5xGq0rqpCUmkGUnKSkJwQQxVG&#10;DBFbHArK0tDYUYzynmIUlaSTfyLikmIJrBajBNIyiBDLsmC2RYg5g1FWIzWXTYJ8Qyhe8Xaz+CxB&#10;OFW+ITwfUROCKINefPNGTKhXuU+ZBvyGEYPDKI3Ks3ohn5MAl9wBt2hPdb9bAJ4KU/nBKjEqzMvu&#10;q4V5t3GjBLjc1wfmaAPyM21oHO5H99RqNK6uoCZDFazJMdCGBiEymtRhlR33nR7Hjok2bJxoRUy8&#10;AVpjIBGgBnabDkX5SVTbJsOeaENirBmpVOM2tOShps6OhqJkrCwsov0S9Iy0496Dq3FgSxvOntuO&#10;+oFyVHTXo7q1AqvaqrGZmsGtkz1o2bQWI1PDWL+1D/vOH8fxM5M4fHyESHMaTQOtWLtxNYZWV2Fk&#10;3SqEhfrC18vdQYAzzbuFQZrSjdNFEh7/Z8JiBcYkxAVN+dU7fmMkkNx5jh4vEMuZWhZkPo4h05qh&#10;vI4SjqYpkZgYXGEw+fFcR57u4yBYT7reCrpPd19vLHOSsYc7rwnIS/ZLAuRjXTvkbx2kif/XQYDL&#10;ePUhahKLJjS7U7rxOpMx9igY+Y2NWNqaDWI0eKSvGF/97DbkZ8UjLt4spqUYjTqCQZBgREQEUinP&#10;Dg1U4dGndmPH0TWiKye3pZiUH68DmEoEaEN8ig05RUmobi9E3coisapRVKwBEdSy4cnRjERqesfF&#10;RcIaZ0RuXjqMYiEPIjtqmgcG8euceqE4o60xJB500FM8gqkpLl+XnI8AxXehCVx5Ku2aJ0LbN8Wp&#10;ut9qxB9PxlLf22Ny9EIIUCa8ErKQ+nkEIkIbgIoSG7LLslFQU4ekgkyk0P/oyGDKVCbEpiagoS4a&#10;n/jEQbT0tiCvqRIdXStRlBONDRvKMDrahIQ4PawWPUwRGugjgmEkVZaUYkUcL03EGZmaNFnp8cir&#10;LERlSwc6uyqxvicPDWVx6Opfifq1/dQUKcLmnUPoOzyKg3f24vgnDuDs4R688z9vov+hk+hta8BD&#10;j9yNZ975KDo2tKG2Lhf2uGjRPJVEI6YlUMaS9ykLpSiYRAzKNOBMKc01zVh1MdlJBcbn5i334Snd&#10;vH2oOcsZmjI+f+1O+kl/BynNPrcrRN+cB4WjcwSFBsPDm67l4Y8QUjTRVBBrGqrgH0yFi87J9ymb&#10;0F7L3eDv6ydI2MvLj861jEiSiHDF7Ca2bJJJSD+GMj1kH9wMFGk3y10BaUo3Po88p9L9auD4cLrx&#10;84wyRpDC0oqBB52JmsDU0rDEalFRkQBLlAZmu168xSFWfjHpicBIucXHoqA8g/JWBerL89HWW43t&#10;d49gYncTmmqLkZAai1RqFscWUNM3LQmpBSlo78pHSmWSmOzMXTpGyr/cuoml68XbTWLB1RhShDHJ&#10;sWIqFHdDcJ8j9wUGkzjgeYhh4fz6HSnDOQhQDVyh8r0qbYYAd+zYIWZ2y0K+ZcuWmX0lTN03vvDp&#10;dYGUp7HTKL7opur/LkLts5iukJlRiRmV4uuP8CgzbKlpqGkvQUPnShhj4xBujqLmmqdoYtjj4lHX&#10;UIGTD27H6O6DOP7kJUzsmMTKkiwcGu9FXlYMUlJjYKKmgU4XCk0YzxXkUTpfBPh7U6bxITLxQnCQ&#10;H2XeQNSWpeBzzx/Cz75wAaubMzG2qQd17WWoaKrBpXNb8K0vncNXPrgRB052Y/+WPjz07APYeHY7&#10;mie34sTD9+DDn7mAvXf2oaQwBqEhISIzyWkj10uA4lgeoGAVRvuyMMo05P/KNGVwWN7yueTCCa5h&#10;rgZ5XZ7UG50Sj6zackTGxkBvjsbqdV245+H9yCqII6URRcToJ5QpkyAfy/smek4RFjOCNKEICvFF&#10;Tl4ypfnlb1jwVhAfFUwGP3d5fwxletwOBMjgZ8kToOOsBuRmJ8FiMyDSFinSwEKtFV70VE9N5AgD&#10;EZXVhEgLNU+t1OrIJIVH4YtKk5FIFWNmnl3MMti8vROFOcnim8lxSTaY02KQkGimfJiAns48JCRZ&#10;EKqjJmwMVfZ0rsjocNgyYqlVQ+eLtyA5zYosaiqHkVDg8sD9jjwv04eUOI9Ia4gAuU+S3RdCgDKP&#10;8VZpMwTIpiTAzZs3C4ks/0ssCZ79/93ECkL1K3Wqfu8WlixZct0EKNWAl6cPgsMNsOcVoqgmHVn5&#10;aQjWRFAzJBj+fv4I1IdAF0/Nh+YBDB/ehekHLuLUhz+AgdMHkNNUhfjCVKTkJlLmoWaINlRkCO7n&#10;YlLimtyXVJRj2gI1Hbi2jLWjvLMZtc0lmBisRnZ2DCraajEx1YvuwZV48PgQHj45hB98ZDMunluN&#10;HQ+M4bV3LmL7sUk89caT2H96M1749EV8+Z/eQGGRldQrfyibP2LtGAnlyanK+1QW4vkIkEmFyUIS&#10;B2dOSXBXg/Kcav7zga/Fyo+/oxyhj0BKfCJqusrQ2NOOipYahJsixPeVZbOJSY+b4py+PPWjqLIc&#10;aUV5iE9NRgwRRnJaNJWdiBmS5G2QJgRefj7iZX6hVOmaEsq43y4EyPeoCQ4QCiwn1YLEBANWt1cg&#10;Oi4MJSMtCCTlpeG3RMIdLQ0zqUTuJzQRgZmoacpL4kcYDKQejYiPsSAzwyyWzoqKiaZwRJZ2MzJz&#10;zbj3RC9615YgPpbyUVQEKcAwqqD1SKAmciopvvzcZKQQWRaVpSIpj6fj8GpGWkF0vn5eYmYET4Nh&#10;cIXP32ZeqAKUUNosAlQWdNUmsIfL//cITIRq7u8WrrcJLAnQz83HMY8qSosUqvXS01OpltPCP9Ab&#10;YaGk6Kh2bDqwDe27TmDbhQdw8tVX8cr33kZr7wBq6puQWVRE6jEB+mjKQEY91aTUFAjl6QLB4C/y&#10;B4QEwWimDEqFMspqQWVeIsprM9DdV4eivBisndqAho2j6KGMvWffCB59eB+OnD2IbcPV6FtVj7oD&#10;Uxg9MY1Nu9bi/D3dGBzKxoEP3IOh01vQM9yEQF9Hs3CGuFzuU1mI5yNA2efH51BLw5sFWftLCIIS&#10;8yr9SOF5IdwQgbKmXFS1liE+K57UoBah4aRw/YicfTwRFRUlmmH8Gls0qcToaFJFVPmsWt2OuPQE&#10;6Og5aCJ14tw+vp6wxkWhubsbhRWVCNGFwVuMGjuuLdOMoRbXhUAa94fKdFUWfukm/89HjhyPgAA/&#10;8baFThuIKLqP/LIMNLWW4+OP7UdubhLsCWGCaHgOILc2eFSW75GJUKzuYnJ8k1qv589cEjmaI6np&#10;qhVu0RZSeMlxSMmkZnC8GQXFKUhMjkISL3llMlL+pWY3KcfE1HjEpdpgJ1jsUaJ/MJoUKJOszqAj&#10;AnZUKPy8ePEMXiSB8w6np+s9XQ1Ku6Y+wMj+22NOXuLfp6q6v1tQEqDoaCUoCz1DZjiGspbnwscd&#10;zrG83A9lukjKNJFUg/oH+lJm0CIuLQkp6VmoISIaWtOJNZM9GN83hnvuvQ9Dmzdh17mzaBobRB4V&#10;LntGPKKTDDDHmaAzhosJ0prwUOip5o23mZGeaENcihUZqXFo623F0LpmNLSkYP14N7Y+fgar1q9C&#10;38Y+9EwNomWkDSW1FahobkATXbd+sBkjGxtQR6RQ0liA6WPbUVZfgpWVedCS+pPEpVaQZZow+PUr&#10;Vz9pkgxc56jdbPB1mGy5016M6oaHIyU1FRGmSITpw4VasxgjkZOZTCokCm1ddaQCQxAUFgD/IMcL&#10;+dwHyAgM8kasjScIm9HcXocATQB8g30RqHG8HshTZAqLsjB+nJ7Zs6ex7+x23H/hFClHHkG+uQTo&#10;QUQg89iNEKA3kYrBGApDRCgsqbFIyUtFZnoaNvQ0IZ0qBF14iJjvx3PyeMsDE2azHpFRvMq4Yy4g&#10;kyK/HSPnBnJY/s/fGTbbLTBbjaLFYomhfJmRIBRjjDUSmdnJyCpIhj05WrxuGENKMTJaL8LHJcUI&#10;AuSmMis+X6rchTL3ojLG6tzlXhYKpc0QYDfVWMomsBoBxg0tbIXoW42loUvR+JkGVL6VgyV3vPtL&#10;Z90oAXINxpOZuUZMirchmMjPm5SDf2gAEuMt2Hn2BCom+7Gqvwn7j4zhzL1b8dQHzuHg48fxwAt3&#10;4eJbL2DNxAg2DLeipTkLSaVEcpk2UpN2sexVpM2EpByquTPtSMiMR5Q9DvaUdFS1VKJzQxMG1rVh&#10;9YGN6BwZxMCGDqwaqkV6cTriMvNQWFqChtZq1A2sQkpZMUqrKrCysw3b7jmFlvWrkUbn8yJCkAVZ&#10;mbEkZJow5iNApfutBHcP8HQNXoyAyY/7lIyRkQgiVcHKgvvyQvz9ERroDyMV7pRMK+48eQC+QT6k&#10;pgNnyI/P4+PtR/s+VMgDSd1EUjo43hphSAJsa2/AXa8ewsOvncDuO0cxtXWAKp8axMbphP+NkB9D&#10;GhM65ye1MAsFx4XBXRpMWHHpicguTUFhbTK27hlGQjIRUmSEWA2bwSuL82Rovn8jkZNW6/jcQjA1&#10;n3meqh/3QVN+FgMWIfxZ0CChBqOiDNRE1ol+w6gYUniUdslpcdh/9xpUV1NeTTbCQqTHk59NpEJZ&#10;OfL3lYPCguAf4i+awP6kQrkJzF0K3JK6lnS86nJYv/jFL2YV8o0bN6KwsHCWmyYvdNb/9xI8PSY4&#10;KgSJR2/dklxqiI+Px5NPPulMvusjQO6bC9IEw5ZggYUyhoWaDMGUqXyD/WCL0SG9sQblGwfQsqYH&#10;E1uH8dDFO7Hj1BQ+/M2X8P9+8Rn8/E8/x/7zh7F9ohXjPXno7S9Ce0sBVraUI6M0Dyn5aShqrUAO&#10;qbeC6kKUdTchp7QIj716AQ98/FEMbexGz44hjO85iOPrB3F8upnIMR62onT0EemubEhG82gXLGU1&#10;sBFBR1BmjSUyDLVFUcb2g5en4zWwuTKgTBPGe02A7gQmL61GS1tPoUzMZhORYAg1IYnEvd2p8iFy&#10;C+RXDx3f8+V3VgND/anJ5Q290UCFPQxhOu6iCICnd4C4f29qfnqJkWP+SDo9V3rOHlQpeNC5wnTU&#10;RMw1k7ruwKbpNaipzcI992xDWW0eOlZXCkV5PU03CWk3Sn4M+RxFHyDlySgiu3hSajazETn5Gcgp&#10;z0RmaTKsVKny0vfcrOU0NFJLIyUxClmZUYIQmey8/CkNCdxclhOl2Y+bzkyuTJ5ifiGRGi/Mm5me&#10;gEdPrsPgIOXbnBTx9gePMkfQuUWTOooXWdVRS4mUJcWNz8ndCax2uVzdNALkDOJa0FX7AN1d/t8O&#10;WHYH6n5cj8COILGvGuYmQ1UBuiS4TGyG/NA2u3Om9Q/wQFCIO3KbcpBBMj+dmrLpuSmw63ViXlVW&#10;Xg5yC/Oxat8QJk5vw6HTB3H2odO49PYj+Oe//AjPvvMsdh7ZjDUjdejoyEEbkV/f6nZUt5ajvplU&#10;W0MG2odWoXF1D9ZMDaF5fASZ5cVYv7EaD1zcjU2To9hA/vdemML9e/fi0O4N1EzbiYJGao5kWtBV&#10;X4zmgVrY0pJhiosVH2viZrtQr85+F9mfqbzPhYDTQJoyvW4VvN2WIZDUSjbdUwg15bgwhUWEwYeU&#10;iqcfqW4idK542I3VBn8zhZu93vyeKSl1AzWT0zIzSLnEikGTUHpGAfxtZl83aEJ9qEnsGCFmBAQG&#10;ItAQgqLSDBRX50ETGYzYpFhEU8WRmZOJ4tY6HDg3edMI0DFgxOdh8IovjoKudsyVcBznID9PIqcg&#10;BJLS4sqY+/C4NcgfPee5f8lpMbBy09QcTjBRU1mPjPgo9HUWYnKsSvQHsuLjbhz/ID8E84IJvFoM&#10;qWf+GD9/ZCmI0pQRQoo7NCwUUdQ05r7Aw4fW4J9/+goqqZKwkyBgkg2j5xAREQ5DpEEMomhNETCS&#10;IgzTaui5+FxBgPK+lUJDrn4j/7OfYyWZORSgK1wJUJd5+36nw+eO5WJr74i5wu9W4EYJ0ItUR0RE&#10;CDqoCTtxvB99HYXIo0KSUJiFWiKx4rp81Kyux9lHJ/H087ux9fBqTNy1Gdvu3IGXvnwPHnjxOPpH&#10;etG3pgm1zQVoaKlDY1sJhqZWYWJHD6Z3d6N/og2FXbUoHOlE9XAF8mtLML6lD+989gH0dySjrCge&#10;uWUZqG6rQlVjJZLSk2CON8EcFYZUyuwGm44ynRkayoie/j6kfPjdX8egxV8LAXJa8xyz0vIMTN+/&#10;DVmluXSPMWLQIre6GElZKairr0YUNcWiE2OQVpAJo5XUYbgWWr5vIjwmwJSMdNH3xIMOHlQAuc8s&#10;LMQPdRVFQgl5kHugLgxxqaSc+1qwdqQVeYWp8A0gNUSK0j+AFE2MDQ3D3ajuqxaCg9OR46cW76tB&#10;mvjvbHEoB5tcw6tCtlaIOPl+YkUfnUlMgObPX2bnpCIlPR5p2VQJkiJMpkqaBya4v5mXyrIYtchM&#10;MVE+siAySiMmJPOoLDd/A4KJ8DS8epFjEjural7Mg0fSeWUj3oYSEUZFa1FaaEVlSRYsMRGk/vRi&#10;QjT3OXKzmb8LYiQSjklJEBVxKClx7j6SBCjvRd73rH7QOcolQ2kLIsBlhMSd7+3Aw0Lgke+FuLFY&#10;Vb+biWslQFkzMQmKGpeaSUZ6uCXleejb1oyD+9eiq7EKpW116Nncj8a+RgyfmsZHvvI8PvTJM/ji&#10;9z6A6Xs3Y+ueIXTvbcCWuyexbf8E9hwbR8doCwrb6lGxMhfto404cHYzdh8YIYU4jLEja7D13D6c&#10;fGIXekb70D3Ujice34V3vvgoetZWIyE1CdHZcTBxP6SGvwAXJjImz/PjmjpMq3VMdyEikNNeOEMz&#10;EYpFTG9jAhQVDcXTSIVz3aoavPqJh5BfU4ycykLalsCSnYBwKtgJdiusJRlILshASmEmIkmFJKal&#10;iG4KXgKKt7wKsi8pGQ8fqgD8OR28oON180g1BXm5IZSeZX51Ocoa61C6sh6RGgMCfPmD9MHgFUvs&#10;1LSLs2pQ3FCA+IwU0XfHH62frx91PkgT/28CAXp6usFmN4nR2Nj4WDG/tLQ8G/HUOskryhZviFhI&#10;5fFUlfg0C6xWPWKpVZCSakFtPVUaJg00pOq4GczNXlZ/kgBZ/Yk8Rf+5K4FnKzj6ZLVikYSmuiwU&#10;5VlhtxORmqjSjQwTU194LcLEJHJjxWmNRgQpQHO0WYwCu96n/H9TCZDnASr/+9sDZv2/XRFRZ6Tt&#10;rX1lTrki9PUQoKeXL8L8AxEfF4PivAyUtVRg5UALqssK0TY+jN6N67By3yYM3H8cOx/ajbsuTuPO&#10;u3fhH3/1Cl78/ju4/61nce8TB7Hr5BDufu4o1hzZgpXdjWgd7UTzmpXYuWczzj96CM99+CTuOr8V&#10;A1OtWNnTjLFtQxgY68DRR/fj3uePo7wqVyw3r4/Qic5rnoPI69V5+fjDz8exGEEgZWAT1cKx1AQ0&#10;mXh9NrMgx9uVAKUy5Tl8TFihWn+srM5Abr4dtpRUDG/sxdS2YRQX5aKACC85Kx7+WgNyKzIRnclN&#10;fiNMFiORGjWV9RokkzJmIuRz8eRbLuDRMVR4U+OoeRckiFav16OsrAwGTid7nJiD6R3gjQShWoLR&#10;TsqvpCwPrZ0N0BpDUFJSIqbWsApU9k3J9LkapKn5LRQyL3rwe+n+3rDF62EgRWa2mZEYH03qzERN&#10;0gSkZSRSUzUaSckW+m9FflkmcnKp4ozSUnM5HLGWcJgiNWKqSpCGmrwEJj9+W0OsH0j3z5/Y1FGz&#10;WavXIdRIW0rHSEqrNX2F+N3/fhdbt/ZhpLkMGUk2WC0GmAxhsFl0qK5IR35hCjW/iXRjwkklRoqu&#10;CR4F5mesdl8LgdLmJMCxsTGMj4+LffeU23NlZjUsXU5qdUc8vG8RCdbV1eGpp55yJt/cmVCZqSVE&#10;DUUFk5tAPKyvMeiRUZKLxu46NLSWoa29Bev3tlEzaRVaRqYwfmwPtpw6iK0nt+Kpj9+P3/7s4/jO&#10;/34WL//wZTz21Vdx6Mwm7N7bh/UPH8bqvZOYPLUHo/vHsXq8D3dfPIN9d23FIy+ewY4LezA42Ypz&#10;F+7C6JZ2fOlbT+L1dy7BlkUZnQoiN0tY3bFa8eUBATHaSbV5kAaRiXaU1lfAFEs1fn4uLCmJ8CPF&#10;w4VXqpcr5gG6pIUrpKn53SjkYgms2LjfUhtOSiIjDkm52UjPzEQxNXk7JtehpKMOVXXFsCXGIiLS&#10;gO5Na1Czpg2ZhRlITIkXE3xTMpLFRF0mQJ6CwQU6s8CKXQfHhL9ebxIqk8HPlOemRVmiRTge0Q8J&#10;9KNzh6NpoBMda7qJbFNJFfmKUWgmTu7D489YXkvaMaSp+S0U/Ozk2zys6sPDmQCNyMxPQnZRIqw2&#10;A5GOhVSeHcWlGVg/QAq3MgVpuQmCDBNJOZsMREpRkaLbxEwqjQc4eBpWMKlBTjN+XY0/cs5TYQxE&#10;lmZrJGxpsbAlxJAqtuDYwQ784S//D//3h3/E73/zNg5MrEJ+uo0qZf6MZgRy8pJIiaYiMy9RvIrH&#10;axR6+vmIyu16CZDTXGlUptULuvJVuKThd3ek9UaxNHgpEo6kqPrdDCxkOSxlppaQ6oQzP/cb+YYE&#10;QhsTh9Lmeqzs60R9dx/e+Pc30dZajsaVDRg+1I11d+7EmoMT+ObvXsLD5/bik1/6AB5/7RQ+892P&#10;YPvxDRjcPoLJxx7F5ucfwt6n78VLb72E+59/DFvuOoA957fjrR+8hM/904ex6Z61uPjpF3DmnsP4&#10;7Mcfxc5tvbDZjKLZwqN0/qRYwiKouRJOpKHVIEpvpprXhrzqMqQSeVjjkhAeaUVIuBnegbpZ/Ve3&#10;EwEyofCbATy9xRwbg5rGStx58RTSaytRXp9FlU0LCltrkdtE6jfFhAhjOJKSotG4qgXrDm9EaW89&#10;4pLtojCnEWGxEuSmnCBTUjGDYz343Nc+hrKGfCSmJs305zFY+aVnZYrpNZ7+RCw+ngjThSCnrgyV&#10;3a2wUuXBlQsra04/JqFrTTuGNM5Lbm6ezubs5Q5/2SrhVwW5wl1K17mipULH+Pnx6uN+ogIUn13Q&#10;6GCxRSMz24KcTDs1URNRWhCPnKJ01JQSGZVliCWsKkuSkZ1tF4TEAyW8YovNdnnOHq9kxOnPE8zt&#10;RJSWmChEUxM6OcmMtVMdqGtNQ2KiRXwz5MV7BvCbf/04/oDf4B+/8TAqygqQnhBNxBtPFVcCSktT&#10;UNFRheiECETR+b2pYpMDSMp0c0DlPl3AxyqNyrN6IVf2ARqag2b5XQ/47Y3jwUa0LV2GRrfl6KLt&#10;+uUrMLR0BVo8rhyFvlF45lItEXBrFk9Q9gGqJTLjyofjQoDeXoigjFPd2YHRfVvQOtGH+159Hmc+&#10;8TiadnWjtqsRG3b0YdeZaTRvbMKJD57A/U/ciU9/++P4xn98DW/84EN45otPYNfFw+R3Die/+BT2&#10;v/gAzj7/OC588DG8/Innce61c9h8fgq77p/EM195DGv29VNzeC2qu6qRkGmF0WgCLzfO71tGUpMm&#10;ghSAMTYa6WlxSLdThosxwkxqyBhrQ7g+Ejpq6vmQWnAnxaMcxby9FKCHmJpS01KFxMpi9FPanbl0&#10;JzpHB5FQkI0dU+uxfd8Edt17FAnZabCnWanZqkVOthUFtVUoIoWYTgXcSAovggqwn/cKRJp5dRQT&#10;UjPSkVdbgL7RHhRX5yMjKwkhobxkFil60UfqJ94w8Sd4EPn5UKUSqg3ByvZ6DG3qg2dAEDzJjwlQ&#10;qmfZob/QtGNIE+FlX54KAV4+rzoBMry8HINbAr7+ohmbnRWD5AwrsqjZXltbjl0nR9G1tgH51FqJ&#10;T7MjIzMOVTX8lTee2MyDJkYxVzBEGyzumQmQm8E80Zz9eEoLrwaTR0qubGUe1m1aiZq6TFitMci0&#10;GrF1IBWPnJ3A4d19qKvNQG9jIWrK09HTV4+84nRk1ZQgv6kAFhP3UweLykbc58z9zXOfKlAalWf1&#10;Qj5rFFgsRXXtuBQahdf0EZh0C4Cbir8Ez+l7RhMHDW0DFO43Am9C3Ei8qt+NYiEEqAbO9CLje/lR&#10;AQmgDGLB6r4uPPuJe3HP6w9i2wfexNiBfRiYHsfAtlXoJbJau7EFB05sQsuBHTj8xBP4yY8/i5/+&#10;51fwiz//I376j3+D46+fwI590xgnEn34whkcObYfF546gadeeBQ//92v8LmffAz3P3QWZ18+SU3m&#10;SYxt6MDIVDcqWtPR2BSPzBxSejYTsvPsSIzSQx+XgPLNwxie7kQOEUbvlnUopwJsJmLkAQGHopid&#10;8eabeqFGjtJcw94M8GCAnlVXcSZymuqwZmIYuXUF0NjjkZSXgfGxXjStKse6faNIpHuO4nvPzUVv&#10;fzO23rkbzf3t2LRrCJX1ZSgpKyNC8xb3rSMy5G8X51TkIy0vDbFx0dDwC/pUkQWG+MKcGI3QCC2C&#10;tVox/cM30EdMDObpNTqjDj46HXyDwhFA5MejoPKd5xshQE7bFcspP0k4/fkjSALkL8Bubu7CbeY8&#10;IjyFIREiXxX0JjUYwHMBqYlqpKZtjD0aTT1VeOOdB/DWx/bj7IER1LcSORXaUVachPiESFhjI4j8&#10;dNDz9KAgX7pHX0qDENHfpydStNossMSaYU+KQnp6HGzx8ZS2hSisyILeakJWQjgeODCKodWVaCdy&#10;3DLegbHBStTXpGFoZCUG1zWhsbkIaVXpiKUKmtUqk7W4T3l/M6B7ogpwmfI+Z4EriTkU4Oc//3kB&#10;uQr02bNnxdYzyktsrxX3ec7+aPrVCJC3tiVL8Swdx6POrmGuByvuWIbyZ6pV/W4EN0qA/DF0bx9f&#10;aMP1VPgy0bdmGCObx/Dj33wbj33iBWwb34gjZ3difMcY9l3cgd6TfTj/6iVM79mGH3/rE/jX3/wd&#10;tt23GU+9fBeeefspTOzYgCc+ewl3PjSJ5z/9MB548kGceegAvv+LT+NXf/wXXLxrEJ/47P0Y3tiB&#10;tgZqXtdmYmqyA7/656+joamIMnK06Ng3x+oQoddS4bahurcJDZ2NaBvqRnZpLsLIXbx+dBsTIKet&#10;r7cf2lbWYueuzTClJaO0pQlnnzyP5OpKZBVkoGdNPU4/vB/HHz6E+u5yofSSkzPR1NGAgR392HZy&#10;Gpc+cCfaVlUhJt4KbyI3JkCefuEfFAifYMenCrw9veBD6kkTGkiF2oju/loUNBcjSG+AgdR0ODUP&#10;eckoJkGdPgz8bWdTQiJC/Bz9hTeDANX85oKyy0IN7M/kEmaMgNbMixvEIiPNgoKSRAy11uIn37gH&#10;+MM38MCDa1BFyjo3JxHxcZEoKcqg1kOImDrDS1OJb4LERollrvizlrYUO5Iyk5GTH48EXuYq1oS4&#10;5FikFqYiIcuKibps/PH3/4VPfeI01vSVo5zOV1uThNaBYqxZW4ua5gI89oEDyKvLRSTP3yR1KUSE&#10;yj0wxBQtZ9rOgqgkHKpXaVSe1Qv59u3bkVeUj6JjvPy9ehhXDBH7N7otwyE/g6r/QnHRTyOWv1Lz&#10;ux5ETt+8NQzz8/Nx4cIFZ/JdHwF6ua9AgJ83jBHhyFlVj6zuXlRPrMNL338V7dMjOHnhLhy7bwsO&#10;Ht+L+nXNmL5/O9ZvG8S5p47i6595ER/6xJPYe3orurYOYnznBNbftw37LjyEExdO4+5n7sPUicPY&#10;tH8Uv/rfL+FTbz6Aly5txiuXtmH3wbUo66jAllMbsHp7K1b1d4gvf1njIihjksKhGjuGav+6pkpq&#10;qtTCXpCK6rpKUlQauHm4zQwwMJSF9nYhQM78Xh5eCA8OQHpGIkKp2WpKsiOtIhMFHdUoLMtBQWUy&#10;ypsykJDLhTAZGn0w7PZYaqY24IlPXsKhh/Zh02QDxid7UFSZj+6BNhiiI5GSmUYk6CnmAvJ1PElJ&#10;uDFpmHTo6K5FDxXUC69dhM7Co6VRYvTYQM2/QCLI7GxKR1JM6eU5CAyj1pCiADMBKqG8n7kgTc3v&#10;WiHzJA+C8eBMeJRRzJO0WKORTk38zApqKVCT9N7JUrz+5H6c/8AGJCUlISXFgjgbL52VgKzcGKo0&#10;DTBG6hFBx5qtZoFISreoZCsRfwydywqjKYzCBCIhNQ7WZGpxZKWitCgeFx7Yju9++gAaV+YiMSEB&#10;OdnJqOqrIwWejbKyLKQWpaCyvQKGcI3oOpJxVrufOXGtBCibwBGluiv81JC7dCk8VNyvFxuXBKBl&#10;mWOC843CK9UHS25if+CNKkBfj+UIDw2C2aBDYgplpvxktI0OYO3+U1izZy+GXjqNJ944hrbhbhTk&#10;F6Otuga9k7049Nx2TIy34fzjp7F35xjGju3Bhslx7Hr7Yex8YB8+8ZUP4D//8g94+q1LOP/Bi3j7&#10;7Zfx5c/txolT23EnNWn3HunDRiLSbbv60d1XAps2SszRiogMAH/oJyI0FpG5GchbX42K8lzKhC1I&#10;TohDCL+54Hn7E6AYkCClxoMgPFLI4D6jzLQUtPS1Qk9qz0SFNCklBmlEfvyedIRY0cRABS8WxV2t&#10;SC3NQUNNPlpXNSIzLwGrOooQm5ZEBTuKmoizP9Du5eaFIKMeZV3VpIisCAn1Q3ZOCqqqixGsCRFT&#10;Z0wWs/hCGqvIUJ1WTB/iuN7IAhDSRJo6+7yUcA3PTWBl+ish74UJMCjIT/TlRVHT1xYXg4RkIipq&#10;HSTxorpZ8dRyyEFzSx6yKb9arFFIiDNhVXM58osSYaH0M8UYoTVooDfwys06mC3RdP+RYiSdX2kL&#10;IyUcRQRpj49GRmYiqmrScfjEBmweqMKxA6tRXZ2HrGw7ikvSkZRqRXJOhhg5jqRzRumCERTo+Bwq&#10;V0AcZ9d74ib+TDq4+HGzWPopjcqzeiGXBBhaMff7vz6EQMLdbt4wKdxvFjwJj/uaVf2uFW7GO6Dr&#10;Mqr6XSuulQAlaYgangqln78GRqsOBTnJyObvayTYkFVZhurGctSsrEYfNd+6x1ahsiYNNbVlVKBq&#10;UdfcgBMfOILDJ/dh8+EpTGxajcNnpzFyeAMOPHIeH/7Ki3jy8y/hX372VfzxT/+DP/3p3/Hpz7+A&#10;sfX1GFrfg+PHB3DXwQGM7+lFUQ1/xZ+XzvIVUyB4vTW73Q57nF3MhWvfPIT65mrUtJTBnhgNb/Gu&#10;qwvxyYxGcH3fV9a0jOWKcAJ0rLRZx9wAZCHmgsEKjdNYEA1tA4kArWl2mFOiodGGwZYWhZyqXGSW&#10;FqG5q1HM57PHWxBti0WI0YKIqCjoLSYY4xJgz89F0aoKhEVZ4OkfghVuswnQw81djA6HUAH18XFM&#10;KPbyckeYNnTmhX0G73PlsdTt8gKuqs20BUKa63OQcA0/HwFKcNrx197CwoIRxn16xnBq2sfATs1V&#10;XqElhVQsL/xaXp2L6rZSJGVTxZ1mRX1dPmrbS2COs4h5kLxeYhg1+20xkUgjAo21x4imcDidjxdC&#10;KOCJ1bGRsNuicXxXC37zzx/EX/78Ywz3F6KqlCqPkhTkkFpMSKHKmFRomCEYem0QUuwRsFqNYh4m&#10;V3QcZ9d7ui4CvNqbIG4B6t//YHJa5xmAEBf3W4GXQ+IRq+J+bfBCaKVWxf3acaME6OsbhHBSIw2t&#10;lcjMSYUtJQUFxUXob61Bc08z1h6axoFL59BGzeMdOzdj2+GtWLe/D8PdZTj+2GF88gsfwL7pXoxP&#10;dGDy6FpMnt+Cd374Kr77H5/Hb/7rM/i3P/wKX/vVj/DtX39d1Kx7j63F06d68ObFaQxtaUNqXhwp&#10;n1D4+nFcHJ3yvFJKVLgBKYlJKCjJQ2Isv3vJM/udq5dQAXEUYmfGkxmNcLsQIE8x4bl4YhFSSmeR&#10;1sFByGmsQGlLBVobynDu+cN48QvPo7q9idIhhVRKBOITY5BfkyMmeGupiRppi0KsNR65VWUYOjqB&#10;gppSmGxmUsGXrzUDur47Na/4GyEyPkwm8plLzKQbQRn364E0Nb8bgYMEA6EzRyCC1BwvWMqkxSou&#10;Pj0RyUSCBcXJqCHSy6vIEG+HxMfFiVWfo2IsQunx5HFuCjPi7LGCAHnlI4NZJ77/kZwZgxw6R2Km&#10;lQg1Fms78/CxJydw/lg3hjoLkZcWjcyMROfbJ0So1FJi8HxVnnAu51xy2qvdw5yYqwk835sgXr5X&#10;DoDIAYsTwbMHOW41MpYswZEVNz5dJnlL6g19ZpMzybX2AcpCMKMAff1hiE9ARVs54uJtSMmj2m8V&#10;r8iSg9GL5zFybCsauprQsa4LW/dtQUdtFi4dG8SmsXq0dVZgeHMvGnur0dpehx17N+CzP3gRT7z9&#10;ATz50Yt458tP4tM/+CQe/OxD+NDXn8bLD+zEp57fi4sfXIeD2zuQV5olFp7kpkhAoKfITKwCzWaz&#10;eAE+nlQgT3D19V0OX6fyW+buhaXuDvKagYLUboQA5fnuWO78QM91gImZFy5g8hMfSvJwvAbHsCVa&#10;kF+ajt6hZqye2IDJA9O469E7UbIyB5GmSJj0ETAnWGfeZMjKy0Q0Nd8sVGjb1q4mNT6GtRPNeOCR&#10;E/APufyZTrV4zAe+R84DYm6eiv+1QJqa342C84OByCucl7Ai4uOJzTqDltRYFKJJEeYXpGElVSiV&#10;1fmwUfPYmmQXRBhJzXwmTCbLGJ4UrdeKRRXCI8OFm83K8wUNSE2NpWZ0AcorEqgJHYWMHDuqc2zo&#10;bMhHIbWGuEXEawSmZabR+UlBxjrOxQM0HDcuf9eT/tdMgKwAAy1Xzv9LW7KUmqXvLvlJ8OjwJiqM&#10;an4Lht8d0NTemBJUKkBZgJWFnjG70DsUwGUF6CteK8vLy0NOThryc+LRvKoWBR0rsfvTH0PZYAWK&#10;ujvQsW8z2ib7sLq/CnvHm9DeX476rhIUtFeiuLUDaS3NmJwaxVs/egln3ngED37jBTz45v342tde&#10;A37/eTzx0YfxwueexDc/ew7PvXQfVo20Ii03WYzS8eKp/FFpOYmX+8q49udMJkcMeZKtnGirRmQz&#10;UDY9CMqMN6tZwqDw0thfnoPJQXnctcARh+WCCD2dCoHTmKE36dFGTd114/1oHqzHhm3rYabmV1p2&#10;mvj4UXhEKBKoiczKJYCabvyGh5aagBZSLlV1laiurSB/M4VPgre/Q3lcLwGKNxioOazmfy2QpkzX&#10;KyohBZTPYCaPqoTjOHIe5W4EHm3VaDViGgsTkCXOjGxqAqfmpiGzIAsp6XZkFaUjvTwLqckJ4t3g&#10;aJtB9N+l5CfCEkvKzxAAvUFDKtsAO7UoEkhNxpHi3jzSjTde3o2VDZnI5iXwE01IJIWdmm0nxCEx&#10;g5vACUSA8WKuYF5hkniWVxvJnq+pr3zlUGnzEmBQUvAstyiCQfH/vQCrt/WePmL/epfGt+21Yfkd&#10;jnNcD26UALkW49eQeNSNlxi3xYSjqqYIxc1NqN24FsefOIv27bux5Yk70XtgAN3rW1FWnEqFsRAd&#10;va1o7FyJuq4GtG8bweata/DG9z+Ie157HF/55Tfxme+8jieffBDfJyV4/2vn8dX//Are/vgpTGxZ&#10;haGNvcguSBdNEp6e4eHjPkOATH5yftW7RYDcD8aEwG9QhBsNcKfrctooj18IZDyEElSoP+4w57cR&#10;0onstu6aRP+G1YiI1lPlEwWbLRbRPPqdakZ+YZogO/4ebkCIPxV+UsWiPywEAf4+8KW04ecmnp/K&#10;9ReCmbS6gXNISFOm680iQJmOTNa+lAbhpnDxmczEpDhSZglIy0tHQUURMogEo+wWRFNFYSRyNFMz&#10;OD83m8rGFHbu7kNWejIS7CaxwAF3M/CHlPjbv3GJUWiryMevf/AEDu5tREVpDuKTSIlH6cQK0TxA&#10;kpqehNSsZCJUvXj/lweXOI9eLW/cdAL0y/Gd+c99fm0UAWWY9xKveFlnmuPXCj4u9eD1f9z9eglQ&#10;NoVZQfDDZKXCL3drg30RG2lESloeNjx9AWtfeghnv/h57P7gEQweHMDK1bWoqC7ExvsPYPPj96B2&#10;fQ36tjRj6Og4htatwrlXz+Ij//0PRHZfxAe++jSGjh3CI0+dxI///J/40e//Ad/55hMYGWtEdX2B&#10;aF7wkkc8UZcJkAmDITPYLHWjuJ8bJcDl7rx4guMbFtJ4wV3PAB9EUuEJpwKij42g/xQHfj+WjlOe&#10;50pwYXBAToR1IzLlRUn5G768aosfz7UkBZKYkYTcsmLE2OJhibcityAJVSXJqGsvQV5dIWrLK0Qh&#10;5wU9PXw9EBrqL5Z65w9w+4f4IDgkFIHBIeL1RfW4XB0cv2VE+Aw1/2uBNCY9JdTCMvgZyDDLlzug&#10;Fo4JniHUOKWlD7/LHG2EnmCPi0F6JjVb0xOQUcjTiNJgIiUdQ01UM6lmXihhdVcVfvC9x3HqzvXI&#10;p3yWkBiDaIsRNns0kjIo7e1RMFj1aK3Mx3N3D6O/PRv1VbnILkqCnVd+ocpKr9VCH66DRheENevb&#10;qTkeSnlzrqkv/P+yGxOgvIfZ4chN+HE31AK/Czw5vQXGlsufwNztGzjL/3bA6iXLb0iRGkauryl/&#10;MwiQIcjH2xcRocHIsiciJT4X3WcfQt6WcRw+ehKHzm7H/nt3obA8GRtGOzG2Zz0Gd4zhy5+/hLse&#10;nEbVaDtWdXdh34MncP71C/j0R0/j3gfGkDW2EZvv3YcnPvtx/O23/gaPPDyK+pZs9KxuRHlFgeiT&#10;8fLjUdLlDhImyDjNymSK+7lZBMhKShr3PeaVpWP3mYN45rWXUd3VhM37t4r4LLtaX5kibtKN09PX&#10;2wcmqwWFVeXwJwLkVZyNpCKSC1NR3FWJ0ZNTqFmzEhl5qciuKUXDaD8ySbkYqFLgxVH5Va7kjERU&#10;1ZeTeyospFoMBqowqAkmK4hZafQeQJqa39Ugn5manxLi7RAiQf5mikanFd//LSovIhJMQUVTKUob&#10;SsQUmZQ0O6LiIpGSnYimjmq8/vbDGBhuQl5BCqm5GMQnxyMmzoL4FKsYUY4joszLikNtQQJq6Nmn&#10;pieitqkChohgWCyO701LBc/LhvGW053V/BXxdHn+8+Ja+wAnNm/GpuenaX85nvZc2FzA9wIhK+7A&#10;vSt0WH49E6fd70DtF6/tM5tr1qyZtRyWamITlATBNZPST0k2Ht6e0AR6IDfNhri4WKRRJqvr68T4&#10;oR1Yf3wP3vrqC9izo0WsTLKyPQ/b9m3HK289g49/6AA6hutx6vlHsGl7Lx764BmsHqnHypUFaG4t&#10;webD67D3nikcObEZ/d1NaGopwfapJkyOr0R8ogEBvLy4tx81wfl7DsGz4qR2D/PN9VsI+LxMbLxK&#10;iDTO2IFBnkimZnl6XjYKWhpgzsmAN2V2OU2Et6pz5mTmVxQASYABmhD4UfPVhwqPt/gGcwSyK7Jw&#10;6fFjuO/hO9FQU4LMOBvSSnJRta4LVavqxWKgovlLBJhFcUlJ55VbAsSy+FwolenyXkPa9Uylkc9T&#10;ze8KUGXtxS2UCP4yG/cD8mtt1NStLERmSQbSs5NI5cWKpex5KlEVtVKGRzrR2FyM3PxUWK1mMbjE&#10;XS41DRXIyOUvwsUiIckq5himpiVQ0zhSLDgR4OtYa1JZySihGj+X5z8vrpUAt0/shq4gBCOUqa63&#10;qfnuYQkSCO2kNNT958aSO7yQ+rH8a3rzZCHTYJTkMR8Bunl4IsjbTSyumZySgrI1Qyjp70LX9Dps&#10;2zuKodYkPHXXenS2FaCuIZ+IMBEVDaUYXJ2HktpclHe0oLiwCNlZKcgg8li1pgETu7tx6pHDOHj+&#10;KO599X7UdTagvK4ao+ODKCnPQJQ5HH7+PlSrkvqMiJhRgMo4MpT3cKMEyOB+T15cVJqo2d1DoDUZ&#10;UUBq4ODDd8NaWkrNzVAq3EtmjlMtADLzKwqAaMq7UROYSMstgJSEO/djucFACjC/ugr7Tm3F1PEJ&#10;FNalo6IwDv3D1Zg8vlksW8/9hDyNw/FCPzWBI3jhB/7o9u1DfBLSlG6z+vmcbvL/Umr6zjxLlzDc&#10;XJR+0k1C5lFOV664eD1EJkJbRiYyi3OQmpKIaEq7tKxCrOTBEJ5gTsTGXyHkvry4lFjE0LO1x1uF&#10;goyxkyJMShSLrvIIcjQ9F22UESFhGtHnyPnBNQ6uUPblufrN1weohNLmJsDpndAlUnt9xeV+wNsd&#10;PCfxeJBp3veO50LehUbaLuwLczeXAKmZRhkshJSgLtyE6Pg4RGdmInVlK7acPoCLF89iqLkMLSsr&#10;kZ1hRwwpFWMUZbrUWJhjw5GUEYOSwhScPt6J2vpSlDTXo351JbqGBpG5shutp/agqa8ajfV16F+9&#10;Gm2d7dBqdbOaGjIuyjgylPdwMwhQXI9qemnSnZs3rELtyUkwWMy4w9ON1LlD3XC8eICG+yhleFcs&#10;9VhC5/alplYspaEf7fN7rVr4B5GqCA6Ezhgs/PqmRsQk6MRUK+JjzKilSqFjqIOuGSIm+pZUl8JG&#10;BdjTy9PRPUFQu54E96ldJpn5w94o+EV//o4xr0sobZb/LSBACX4GTID8gXNWa5EJibDwIgdUSbBy&#10;7m7MxA8+vxO5ubGwRJnEJOg4ezQiYw2CAA2REWKZLX49LrO6AHnp8YjPtIgVoZOyM8S5F1rR3CgB&#10;8r0obU4CnJ7cBr3u9hn0WCjcCdNuAUhfcm2vvrHKjdxiQvurTITqYSRU+wBVEvtqkMTDYBXGc53y&#10;CzJgz0hHcnkdGicmMDzdj4ryROQXFqMgL57UWySsCbHIiLchK5EKcX0WaprK8PBzD2C4dyUysjNh&#10;zc5Fa0E+6gsKUXHoFIap6Vu0uQ15ReXIzCtCUHiYWOaeC7i8vlr8bgX4WtL4P9f63JQTcSFwWi5x&#10;W44lyy83e/mY+dSBO1XSAeHhGFzfip1T3Yg0hEBnNiE8ySI+pq0zBsHAX9+jpleIngowf2RHHwYr&#10;FdL4nARyC0QpVTD1nU3UtMtFABVIGa/50ubdJED+rkwwKSVelUaaaxgmQYZYGosHO5z/mRguwxnG&#10;eYwIN8/ACIPTgCsg/4AA8U3g2GQ7jNHULKY0NMdY0NGci1de34+KYjtieQpRdIRYXi08giq1hHhE&#10;W2OIKCMo35rRPzqI5NR4JBAMlJf5Q1LcL6wsQxzPuQYzpD9D3qcMy5jxc2LGT+GmtDkJcM/GLaij&#10;hFLz+2sAq8HdHj5oX+p4n3i5wu9qqLvUhMBWxxQgteb/rSBAJgAmQQvVqHqLBea0bGR3dqJ1XStO&#10;nRjDSE8t4mJ1MEeZkZSeQiouBLUNxSisz8HqyXXYcekQmnoKkUK1cMVIHV7624vYeqANE2Md6Lr/&#10;Tuz+9ONYta0DcUlRCCYC5P6W+dTfrQKTijQ1/4VCmXY+hFCrCUMbO9C9phDVzYUI51WIbTHw9PVG&#10;66oG5Bbmwd+Xvy3r+EhPpFGHzBxSIjlJCAgJEu8Ab9wzhca+DqSkpYopSpIE1a7PeLcIkO+Rpwgl&#10;UbyS01OdqTdP+rl0DcwLQSLzh5cVAZMgv4pmosokIdUGW6JNrPqclJyAtq4SVFakidfg+M0NXgaf&#10;X60TH0YihFB+ZfXIE6M1eo1YKMIcZxX5ngnKlQAXVK6c8ZZh+TyuYWb8FG5Km5MAu8f7cC6vRtXv&#10;rwcOAt9GNfrTwdEIvcaBkvSHcpG2Ix93LL3slpubO/u7wM4EVib6tUAWYt7nzOAbEEiZxIQIcww0&#10;MVZkVeWjsTkPhYlhpFqCERgQgsAQDYJ51Wa7CWkVBUivbUZTWwM2DjZgZGUepns7sH60B1tPT+HC&#10;i4/grUd2Yc/2NZh47AEYrPEI0oXB1+/yt33l9d8tSFPzmwsyndXguyIYKenpqGprwQc/cRyf+Onf&#10;obmnAUEGXuyBV3QOgNZkgC6YCqW3RhCgXuuLjpZaqnCiEaDRwmiJR0lJFvJJZWdkpohv0PJHzPn9&#10;XmX6qF1fDcq43wwwGfM729xVIE36XfEMncpIqiEHXJSfhDOsgKufAnx9zp/+gX4wG/SI4a/DxUZR&#10;XuXlvyIQYw6GyayhSpy/HHj5U6HinWienkTuPMHaL4gqoBBeJ1EH7wA/EYZnRijJi+MrlZsyDpfB&#10;90FwxluGZVxOB8f9Cjeew6mYVaC0OQmwbNNKxNAJ1Pz+WsFq7gFDNPKXrIAf7btOpJ5rsCfxTBJy&#10;783FEm+eiL0Ezzz8jDP5bj4BrvDwhZe3v+gXC/HyRYgmjAhLBw0Rlp/XCnh7BcHHPxhaco/h73Tk&#10;5CMqsQzW9EIkliajqCkd4ydXY2pbG9ZWFqAtNx011RloLEpBbF0CYgxa+BAhvJfTOqSp+c0FJbm4&#10;Yrm3G8KtZowfPo7dpydRum4EeaXZSM0twPbdI0jJikVJXSnM1ih4+QQS+EPo7ggLC0QgpYVfcCCi&#10;STHWdxVj6uB6xMXHwMeXJ4i7wduHl453VBZXi4cSrvG/USifkzTXMK64HJ8r+wevBzIOQcG+MERq&#10;xOcEtJQ3uY+W8ytXLKywZTgGE5Cc+sXn4Pe0fQP8xZYnXLO/63XmhSA9h/JT8+cyxM/Lxz/oivsV&#10;ZKtogbDNSYDbNo3MSQj/f0DdkiV40teE59wC0Lh8meg7ZPcld8w1krwUd4TdgYj1Jtz9zD3O5Lu2&#10;QjwflJmGiYnBTVRuFvNWukl3JjALNZVtNpvoO/QP04kRtaTsFMRlJdI2xhnD28fkvUpT3v/VoCQX&#10;V7iR4giICMOGvYfwxMt3o2nzBHJyU2Gy2FDbUIDkzGi09NWgeawF/iYd/EKDiSBzEWm1UOUShIQU&#10;K46dP4HBQ8No6q9HZlYa+Etpbm6UL9wd/ZNyEMb12lyAXd1uprmmA0Oamp8Sl+N08wiQtz6+7oiL&#10;jUSUUY8Ab8dgmsyb4eHhs/Ix9+dKAuT/vM+qUJleymvcKjt8+LDqNeYkwM3OL8K9H8BEH07KrnrJ&#10;Upz31+L14BD8o1ckHqDaLZ/IsWbpCpiXLIOeSJPD3//0y87kuzUEyP9lv4vMONKNt1wgJTFKuJFa&#10;FF/iIiLQW6KocBucMbx9TN6rNPl/IWCimQvuy3zg4eWNxKxMPPOhUygdaUMSVQIJcSmwJybRfhy2&#10;7etDN6ni3FWVaN80jJbR1ahob4U9NRGT2zegZ9cEcvvqUd5Qh5zsLFIRvLACN6OWzjwT3i6nptQS&#10;uuYK2i73pEJP5CsKsvsyERdZqGc3P6+8nxuBtBsltKtBeT8MVmycFzkdQjReSM9MJIXseJVSmVe5&#10;qbvM3XGMTDuGcn8uVFRUOFBe5YDr/3LnfyWcfocPH8GRI0dw+vRpHD1+DEeOHhXEx+DjpHJU2pwE&#10;KJfDWoQDvNgrL8bgTzj3zEVn8l1foZ4vnMxI1wp3N8fXyby93eFJTWR3P2riei+Hp4cjg8pMyt/M&#10;EK+kiQ78+ft9bhWkyf9tbW1Ol4WnHw9SyP9cUHkkMUgTguzKfKQ11yKpqhzpSXakpMWgYWAVDp0/&#10;hh3nt6Np91r0n9yGLXdtx+Tucaxa0407nzhOYbqQXFaEjIoqGJ3f7OVmnax8ZDp7LHfDEp8VCA/y&#10;RXSiBZrwEEpnSlNPIjpu0hGUpCEh43ozIM2VAK8lHaX97ne/U/VnqBGgqGw5v3kso1YIpQ/lO2Ua&#10;8TYwJEikxfXfN53HtZkr//OE5llhlX6OfkruJ+XpQrOuf60ToZWfxbwa9u7dq+q+EKxdu1bVfSG4&#10;8847Vd0XAv62r5r7QvDEEwoCdCbq22+/LRJauLlu6cE4tvJBOR4Cb5UZjLGMMvUMKENxJpyBwk92&#10;aMuC6eZ2uT9PLCpAcKNMqHTn8I4Vmi8XUhmfrMycmdFtDndFwVBkIIF5/Gbfz5XHSZPHc8GV+3xd&#10;abxEFxu7c9x4m5WVJaBGgKyA+V3VhJxshBj4i2QRaG8phjU7GdWbduDQSxex7+ETWLtlLbpW1+LI&#10;mU04dvEYXvjSizAnmElB8vutNlJ+jnmATIKycPOW//uFhSG/rRCTo304eu4kansqEB4dDC9Pnss2&#10;u2nHYHvMGXe2H//4xzPxvl5Ik81aB9zR1tEhrslhZqejozuEw1269PjMc/jyl78867wyzko3Nci8&#10;5Ap5vJrine/c8/o570/NbwbOvLWcwGH59VLl1BpuOcnWE0NpcxLg0NAQPvShD+HVV1/FT3/6U7GV&#10;YJP7L730En72s5/NhH3hhRfwqU99asb/+9///sw+w/XYH/7wh3j55ZfF/xdffFF8mEn6f/e73xVu&#10;8r88lq/Fx/7mN7/BK6+8Itw43JtvvjkTlglJeSxnCN5yeHb/05/+NOPHbp/73Odm/n/ta18T55f/&#10;//znP8/ss/uDDz4o4sImE1+NANm4cGtCtZczHuG3v/3tzL58+DNwPnABBVG5+l1JgJchH7Sa+xVL&#10;1DvjwcY1r2N7+T4YTD5tbe2Xw82EdxLTLSJAPvcvfvGLK/pv5iJAbnp5+bjD28sXXh5+0EfpUNfe&#10;gJLSVGSX5CO7ogGVNaWobqtE81APVvb3om7NamSVJCM41Ft07rumn9znAsQjyobkZHRMt2DtQCOm&#10;jh7BhoPj2HlsrZgf52j6XakA2XiAgOOsJB025VYSPqfHfEQpTZkfmABbO9odaUFhZqfj45SOv8RB&#10;aiK6PgfleWV8lW5qUJKJEvL4m02AbNzl09zcLPLDFeGc9yQJcIlzZFiekysz5bNU2pwEuIj5IU0m&#10;PhMgF0zOuPIhCX+5dYY7fOgIPUgq8M7/8uHPQJmp6aHN5ac6pcEJJeG5Qo0An3v2eaESlASoLIB8&#10;b889+5wIK/zllvxuFgFKU/pL1ccmwzJcCVAJ5b1zc41XEuaP+Ij1F8uLEZcWh8LaHCRn2YUfkxoP&#10;KLG644I9V7ox+Hy+ocEwasKJQIfQuH0fjh+YxJlzAyiuryTi5dHi2d0KHFdOP0nyzz1H6ej0k/cl&#10;t46KxhFOuqlBmqM14FjlhdHa3u70cU3Hx4U/m5w6whVac3MLhXNMF2HIZ3a9/ZailaI4XnkO6Sea&#10;twJzH+dwd4ST8b5q+tE9vf3253GISH65uyN/yuvxM71mBbgQ8LEf/OAH8eEPf1gMhauFmQ8XL14U&#10;fY2yvzEtLU247dq1C9/61reEO6slV+OwfF0Oz1CecyFg4/My1PzVIOMp4ypNWbDnwqxwLlCShYCC&#10;5K6XAHnxgLk+ujOXAhSY45xqJDcrzA0S4NUgiXAhUBIgZ3puuvKS/5w/o6LjEBCiRUCwFu6ePjP9&#10;ojKsPF6eSwl5Ll4hxYvf3zaaEFGSibKKEmQUZ2LP/o3IzssQq+zwvDN53B//+MeZfSZC5X3Lfbm9&#10;VgKU6emAIp2dbjKvMInw/1np6AzLJDqTrxTPjaEksGsBE488xxX+Mo5MxC5+8hhlnhH3SX5qClD6&#10;ya1MP1Z80u3y9S4/V6W9pwrQlVTmAy/XrvwvE4ShdF8IlKbmrwa+/rwE6ApnYjseAte6c/kp3Akz&#10;mVENiox1BdTCq0AWBgmlHzch5owLKRvl9ZTnmJdUXcDnksbHKgnrVkCQFp2fyc7Lmxd+DYaHuz/c&#10;Vzg+cKR2zHwQx1BaLPP0RaDJjNzcHAzu2YSiunrsPT6FxMx4aCMNdL3L3wiZCzINrhXSRJrOuF8m&#10;Dekmn53rMxdwhl0IATKhXHH8PFgYATpGjJV+8phZlabC3xUiDVTcZ0FxPemmtMUm8HVC2uUEdsGs&#10;h7BIgBJ8LmlLSVVx4brWAnYFRPo6oeLHq1p7eniLaS3upODcqYk0l9q9GvgjSLwwAZOgh3sgzPEJ&#10;yGqvhD0/C6s68/DSx88jpSxNLM2vdvzNgDTel2nuaO45IJ4lr73o/K8kR/k8L/vNDVk5ye4B4S6f&#10;pUvYuaBWyUi363nu8y2GoIRrGCZVee9Ko7KsXsAXMT8WbdHea1MWdFcCZFwmn+sjQFVcIwG6qryF&#10;gMmWu3CYeF39bjoBOreLtmiLtmjvO1skwEVbtEV739oiAS7aoi3a+9YWCXDRFm3R3re2SICLtmiL&#10;9r61RQJctEVbtPetLRLgoi3aor1vbZEAF23RFu19a4sEuGiLtmjvW1skwEVbtEV739oiAS7aoi3a&#10;+9YWCXDRFm3R3re2SICLtmiL9r61RQJctEVbtPetLRLgoi3aor1vbZEAF23RFu19a4sEuGiLtmjv&#10;W1skwEVbtEV739oiAS7aoi3a+9YWCXDRFm3R3re2SICLtmiL9r61RQJctEVbtPetLRLgoi3aoi3a&#10;oi3aoi3a+8wWBeCivae23N3tfQP+TvnVsELluEW4YRlBfutcQi2caxg+jt3VbMmSJeL76+8Gli5d&#10;KsDffHdf4Qb3ZcvhQfBcugKey7zhsdQTK5Z6wG2F9wzmui/l99+VULuuK/ieJdT8XcFx5q2It5cb&#10;IpNisP+Rs3jha2/hvg89hbE7d6Fm0yZU9A3AmpwOf79A+Pr6wi/QD7E2KzKqSlA3PojEleUwZySh&#10;raMd9rRkhEdFwsPHG0uXq19XGc+5oHYcY64wSve5oAyvhFrYhYKPVzN+ZlzmPTw8ZsHLywt+fn4I&#10;CgpCuCYQZnMEsvLTkVtkQ093KnZuKcITp5vwzkcOYtd4OVZWWjDcW4h92zpRXWZDVnY0ktIsCDeG&#10;wGLWIi8jBjnpdhjDQxAS4gdfP194B/jBO9AfgUH+CAjwpWfmRe5eCAqm/4H0/Py9yc8PgfQc/f19&#10;ZuDn5w0fX0/4B/iIrbePBzwpX/DW29tdnCM4JIDi7k/34QYvcuNz8XG8ZX8+ztfXh8J707UDRH7x&#10;8aHzEby86P7pGB8fugZdT8SNjvGnOIeGBiFUw+lCcaW84+HuCw83XwdvOtPS3d1dQPLp1cDHcXiO&#10;i9FoREZGhthyvDg+/DyU4eW5ldfjZ6XT6RAcHAxPT89Z4ecCH38tmOtYV3eOj8xH0o23c5kQgNWl&#10;WaguyURVcTZKc9JRTMhPT0JlYTYqCMV5qbSfhuGuOgy2VWCopQSjXdXorMxBZ20hOutL0VhZgvbG&#10;OsqI9VjfU4v1zWXorcrGQEspugjtTVXobSf/7gaM9TVhbWc1eppLMdhVix0TA9g61ocN/U1or81D&#10;S2UWuhqK0d5QimY6d19vO9pa6tDX3YKOtnr0djVjZKgHnbTfXF+ItoZCDPXWYdd0P04fn8CJw2M4&#10;d2onLjxwCPcc34p9W4ewa7IP28e7MDHcRHGoxtRoB9b31dP1K9HTUoGOugL0NJZgoL0KXbTt76ik&#10;c9K1aNvXWYl+vt/mErqHCjqmFPedGMPzjx7EETrv2uZqOo7O1dGAtup89DSV4PThTbjv2Bievns7&#10;Xjt3FMcn12N6dAjT05swNtKD7rZqdDRVoKWuGM2UhusH27FzaghT473YMtaDtQNNGOiuw4a13ZgY&#10;60dfTyPaWyrR2V5LaUnPoLOK7qMW/fQ81nbXo4/86kozUZqXhJKcJBRkxaMsPxU9FH6ot5niXknP&#10;pwwdhLqybJSQXwk985bafIzSPZ0d78ETO0bw1GQ73nlgAv/zhfP46Run8Ma5cTy2twcndnbj4FQH&#10;tm9ow6aRDnpmw9i7dYzi2IhuukZLfQmaOC/QdSbW9mCwm+PfgNHBTnr+lagqy0NVaZ7IdEpTVnKL&#10;WMSNQimUGO+1AGQC9vf3F+DKwd3DXcTHw8cL7lSJuVHF60YV/gryWyEql8uY674k+btC7fqucBUm&#10;V4NSALq5L4MuSo/JfVsxcWg7tp4+gHV7tqB5VRfKKqoRHq6Hj7fPTCXpTpWQNsqIVRvXoqyjEX7a&#10;EPhQZbmCxMByquBXUGX/fhaAsuJmSOHHQoTzCecXFhThWn/otDqEhRthsUZg06ZyfOdb9+Mvv/k4&#10;vvXmWRxYX47O0mgcmG7F00/uxcrqNCQkGBFp1kNn0MJuMyMr2Qor/Q/XBCAslMVZIPyDg+BDAtCX&#10;RBmLOV+nmBNii4QXb+V/IcYoDIs4Ly8SS9KdjuH/PvSft1K4sbuE49xedE9uAvJYPxahdK8s/ngr&#10;ywiH5evwcQIUPxaUek0QovShKMxNQFKcEbpgX/h7kAhcNlugLQTKMiPyNblxmrPoCw0NFfsMKUpd&#10;j1cD53kJNf8bBceVt5xP+Bryv2sYCf7P4Tj+fC9zmRCAbSS0WIjUl2SjtjAdjaXZhBwSYixmqkis&#10;1KGTRMcAibZRElr9jQWYGmzBBqrgu+m4roYKNFWXor6KBF1HCYmiXhwb68ZUVxX660kEdhRgcn0d&#10;tk804PTBThJO4/jW5+7GVz76ME5Pj2CoqRRtFSQm6yuxtrcDg+2VWN/biB4SSZUkSkuKc1BbXYLa&#10;qmLUERrqytDcUImWxio0kujoJhG0lYTY4X2jOLx/BCeOjmPXjiESmvXYMdyBYzvWYtNYJ7pJ6PU0&#10;lZFwqsPYYAM2rW1Af3s+BlhoVuWgri4HjfV56CHxOdHXRmK2hcRSDgmpNNRX5KG5roREWwHW95fi&#10;2N5unD+1Aa9eOoYTWzdQnNvp3KXYO92LB89ux9T6bmwYIpFJYmntcBsJuXZs2tBBgshxX0I4tVSL&#10;tOfr7JkexcFdY5ie6MfoUBuhhURhC/pJ+PUS2ppJLFLcO9pIoLIIbKhHW301ia0+nDm+k8QxudP9&#10;sQgrKyBxJ4RgIipov6o4XVynu6UKDZV5aKwuINHJz7wajWUFaChMxSA906GGbEzRufeTEH9wRw+e&#10;PjKMV+6dwlsXDuNzj0/jIw9uwoWj63F273qc3j+JQyQAt48OYHKom+6/Ht2UD7rqy9DVxPmlDg0V&#10;xaJhwNu6Cnp+FaUi0ylNWcktYhE3CqVQYswnAF0r+VsBrmBmCNnbE8uoonQL9kfDQDdefudTWEMC&#10;KiY7CVpbJHzCSCT6eohK1Mtj7vtSEv1cUIvLjcLdfTm83JbDj4SbNlyDQuLhjJpC9Kzvwci2URRR&#10;HRGg14iKx28FVVR0z6I3gitGFrUUL/6vMepRWFkGa2I8CQIfkUYMtWteD9REGONmhVkIXM+jZrKS&#10;FmlEDQPu/eJn7+vLPWN+CAoOgE7DvUtahEeYERVtQlZaBLZurMbxvWuwssiGilQTarJtKM4yIzND&#10;T3WVFWlJBsREh5EgD4BW44tIfSBstjDk5dmQlKCHMTwYYWEh8AsMQSBdJyQoAIEs+rw94E8CLCjQ&#10;TwgxFmuO3jov0SsoRKCzZ5D/c1y96RgWgFLwyWNkbyEfK4UgH8uCjnv1/P194RvgD28Sgl4kAD28&#10;SHTRlkUw338g904SWCgygilO4ZpgRJt00GtJwPpQenH+Eo2l2ULoalCWEynYeJ+3/CxYNHGvnhRP&#10;ymPngvKcav43CmX8OI0YrtdSi4Pcn8uEANw73IjDk53Y0F9NAqyWRFwl2usKSQTmoY4EWB2Js7b6&#10;UtSSMKwoSBMignvzukhQsDsLCu5Vqif32rJ0QhoJkRwhzLjnrK+zAusHSnBqby++8MpZ/NffvYS/&#10;e+4ITpBI2jrQgz46VwuJq97aMqytrcJQMwmdsiy0lGahsZi2FfloIuFXzfEpy0dHc7UQpR1N1aKX&#10;bnK0HYe2D+LYrkEcnurGvol2bBltE71902Md2LOlDwdJEG4d68Io3eNgVwGGe7i3rxJj/d3oJ1HV&#10;3VRCYrAS3Y0laKkmsVeVJ+6Ne0bL8lPEfXNPaUdjBd17Pdb2d5Jwa8dIXzv6uhpEYn7j61+kaw3i&#10;zL5NJApHsXXDAPo7GylMM9YONmH9UAOmN3VhE6X3QEcpicEmDPY1YNeucVx69G48eGovTu/bgp3j&#10;/VhP4rqnsRRNdSSsWfxWFqKeRBvvNzeScGtsIDdKexLdLbUlaK8mIqZnNkhCcYhFIt1HYzU9E0JD&#10;aQlKc+jZFRegsaEWlXRMY0M16oiEs9NTkEpEnJ6SgOJ8EuFE6iNdjZQubdg02IlNQ11if8doM05Q&#10;+p47NoHTe0dwdHsfdo13i3Q9f88mwhgO7ewlYd0khCb3BHL+6CVB2ddRh0ESsQxXU1ZyrpBWXlmh&#10;6n87wp9a19LMlugZ92efe87p6jCl37sJtkuPX7rCneO3dfu2K9z/2qAUSoz5BOAdy5fNxrIlYrt0&#10;BYkRFlpUKbtRxSQrCSnmJO644w5RwfO+ssJXQhIxw3OZo8Jxp8oshxqvOx48g7te+wBe/vLH8OqX&#10;XsMzH7+EzXs2wGTRw5OInuMtzk1xWk7bJRSnOzwuX98Vyuv+8pe/FPf4u9/9bpa70lz9roblbh4i&#10;Pd193RBh1WLq0Ea89c03cP5DL+DA+ZM4efEkXnr9g0hNJ2EnejUd97Cc05LvhUFpevauu8T1A0ND&#10;xDAwp/WSFY5nwDbrmcyD+QTX1dyVWEiYhUB5Hu7VYhEhn4uacZ7gCp1Fhq9TLLGAYoEUTOIvVBOE&#10;8LAgmEwGdPV2O48C1R8NWEWN9cyEUJTmRxHH5lJ9koPjO1dj/2QXilL0SLcGI8UaigRLCDKSItFS&#10;n4IdEysx3JaJ6nQDUkwkprQhJA61BB3CQoIQ6OdDwsoLfiTqxJCtEyz0eJiXhZx04zgqw7AgFMJO&#10;9Pjx/Th6DnkImQUj34smLFj48/CwLw9B+/vBy9dnFnwpzbgnTgow3jK4p1D2kPJWlsmbCdkbyOfm&#10;5ybdlWVMul0LOO6Ma42zUoDKY2UcBI+4nG+uePL/uUwIwOfv3YtLZ6Zx9sgEjuxaj/UkSkZIgPSS&#10;wOqqr8Rn3nxdBJb2h9//HusGVwkRyMOYLABZ/PFQZldLGVX09Rhf24mB7lohAteTSNve24DtJCSG&#10;m+tJWJKYKyxBfXE+CY4SEl8kvAj9LbVY292M7m4SDyRC2xq4N6mWBEkXupobUUthG5tI8LTTdXqL&#10;0dNfiGkqDA/sX4/n7t2Jz3zgNP7m4b24Z3svCb0m9FFceltK0VFfQNsybBhowhSJxR2b2jC5vkEI&#10;wPbqMjFs21lfiP/7v/8T99dGArAsP0n0+rH4ndywRriP9LVSnIpJ3OaR8GzAlrE+7Ns+ip1bhoX/&#10;Zz/1BoY6GzBMgrCvhYe4qzFAYmrDcAdOH92Ke8/sxN0npnHf8R04TiJxuLcJXSxkKR0buYeurQw9&#10;PMTO6TfSgR6KXwOJu6qKAlSW5RHyUUaCvLggCwUF+SgtzCNhmoWq/HQ0lmShm4eSO+sx1F6N/o5q&#10;jPQ3opPuuzI/j1qImagsIRFZX43iknwU0rEFOZnISk1CSoKNRGCcQFZKHEqyU1FB52Q0VBSiu7kW&#10;vY216CHx2FlXgaYyciMB2UUCuY3SoqkyndK3hNK3kcQ0PUsSfjz0zL2OTSRMebh7dKBZwNVkxa0G&#10;aX9NApAhRaAUeZkkvtlCtWHivxSDymMYbFKc8VwpNqWf0n784x/P+En/n/zkJ2LLxpW70uS12d5P&#10;AlBCzVwFhRB8JFrCwnVXpN+HP/xhQeKyAmJwr40bnXs5Hcvby7hMvrOwguLorGS8SfgEBQYhOTkJ&#10;aYWpaCU+md41it7VTTDoNPD3ogqP4sJDxitY9Lnx3EGeM+gQnGpQChC+zi9+8YtZIu+3v/0tfvSj&#10;H838Z9u6devMf0Zra6twV4Z5++23HX4tbeK/0sqaijCwtQOvfOYZ/Ozff4I///nPTh+Hffozn3Hu&#10;AT+iPLuE7uHg4cPi/5LlS8X/O5Y5t5SObK7PZS7MJb4W4q7EQsIsBMrzSMghdDXjfDAjAEn8yWFV&#10;7injuXhhJNCMeg0iInRU3/U4jwKJv0ysLE1AZXksNk7V4u++8zR+9bNX8OYzmzDalI7OYisqU8JR&#10;nKBFpiUImTHByIzXojQ9EuvaCjDeWYbCxEhYI0IQodVArw0VAjCYRFmALwk678tDtyzuOE4cN+69&#10;E4JP9OQ5evjEPoWd6SEU4RzH8jESQjBSWB4mFr2E/lSWSAByA8CThJ8E9wbK8sVljUUQg8seC0HH&#10;MLGvSDeZfjPlywkuC2puEq5+bJcuXZrldtiZR7dt2zbLXYn5zinB98BD+XJOobw3tbCukCLPVejN&#10;BRmW08T1mLlMCMCd/bXY0leB8cE6En+1Ym7Z2EAb+qjiZ/sMCZs+EhaTG/oxtNpBENK4V7BK9JKl&#10;in0WgDx/jXvmOppI5FVmobo4E/Uk+Nqq60hUlaGCBEhxAQmZknTUVuWhj1rDA3StruZK1JPAaqxk&#10;gVGM7cP1eHB/Dz7+yATeeGI7njs3jRce3IWPPH4CH338bpzdvh47Ngxg+2g/to50Yf+GXuwf7cKm&#10;7joSki0kPNvQS+dtqSpER10puhpKsHW8A/ccH8f0GAlNHnquIoFYV4CxQQe5vfD0RRK/9WK4uJ0E&#10;aBOJ222b1gm/tf0d6OuqwP33ODLHN772DvbvGhGCme3Nj30M7VV0DJ2ziYRSWwP3gpGA7W/BkX0T&#10;uHD+CHZO9WPH2CAG2upJOHGvZiGqykpRVVWM9rZSDPQ3YMfWEWya7Edvbx06SRy20z0wmhoqhAgs&#10;JRHIArCkIEcMvQ90NGByuBtrWZCTYK0vTkNDKQ/7UjqSkK4rKRYCMDstFdnZacgixMfFIjHOinir&#10;hRCNBJtFwPGf98k/3oZ0EojF+dn0LMuwfrBDzOvjuYQs6jq5h5LEaXVeISqzC1FXWEhpnS+GuHlK&#10;ATcOetpI1JPwn1rbjmmCq6lV4hLSprZOO/cu269//WvVY24HuApAKeZulgD84x//OOOu9J/vWOmn&#10;3P//I9TEH0PNWESI3j4+1in+lMLPao8TvRIGg0E0DkNCQkTl4xCB3CuynCqsZVShLYcxUgtzdARM&#10;pvAZoudwTMSyglBWGCtIoPGwqIc7CYAAb0TFmWCM1cEnxAuGGAvySiux9/QBNG/oRhFxQmZjEQK1&#10;/vBZvmTmXK5iwxVSAErRyXYjArC9ZTb3N7W0wC8oAKHhJAKCvXH02HHhLtLT03HsY1Sxcvq3tDv4&#10;lfcPHDok9l0F3bVCxtEVVxNljLnCKN3ngjK8EmphGeynZvxMpAB0zKVzCK+33/6cM8Rl+9CrLzn3&#10;gPwkC9IyTNi5ZxAfeuU0PvWxk/jNP72Cb79+DA/tW49tq2swXJuJ/spUjDbmYaQum46JQ3KsEZkJ&#10;BqTG6RFtCINeF0ECMwQmYyjCtUEkBEkQUuMjLDgEGk2w6LmTQo4FHPfcBQQ6hnK5x5KHZv1JxAUE&#10;8HBtICEA/oH+JOx84O5HwsyPXwrxFnGOo/pGbO1WcXyoJkT87+jsEOWEe6w5r0qhJ3sApWBicDpx&#10;ermKPi4LXM5YZHE8lAJxIWBjAShFnxSDzxFPzycA5wPHh+MrRSxv5T7fG+/L3r25oOSLWe5UviS4&#10;91xCpgOfm+9feexcJgTgYIfjBYb+tjIMd1Vh/UALpiZG0NvdjuZmEkMdVTh74gBeef4Z/OAf/h5/&#10;/MMfxMFsPQ0kQNqr0ddBQoeOO0yi7PTBKYyTIOsiQVJXXYLKChIIBVmoyM8SL5bUkgCsKs4RPVml&#10;JdloqC1GS22heClkfKAZG0iIntnSje8/fxr46lP44cs78OzhXjp3J84/MgD83xvAv38Wjx5eL17s&#10;2DLaiQ107eFuEp5dzehra8BgeyOJwCaM9tP5BhoJ9SRo8zBILaDR7kqM0D0NU7yHSKwMdlST+HUQ&#10;1J/+9CfxsssQYcMwCUgKt3v7BuE3ObYam9Y34NknHEMY4zxEOjiArevHxP+33nidRCaJWBLETZXZ&#10;6KVzrx/owK7pUZw5tlOIwP07R7Fv31ocPbIJk5t6sXPHKA4f3IqjlGYP370H505vF/d0aMewwNhw&#10;pxBRPE+wv9MhvlhoNxbno5pFdHYqygqzUJifjtKyLNTVFqCZhG4zpTv31HVWV6KRexFLc1CSn0Yi&#10;0Ia0RAtS4i2Ii40WYMEn9+NizQLsxgIxyYk0WwIK0tNQW5aNzuYCtDSmoq4skQRgFprpXttJRPfy&#10;0D1tm2vzKAzlCxLiE+u7xLzGE4encIrgamqVuITSFuI+L7gnhSr4eUFhVI+9BriaqIDJ/Re//IXT&#10;xWFCDLrESWn/+vOfO/dwhR/b9u3bZ8iQwfb444+L/Y6ODvFfzU+5z3BtKTKk33xh1OCaFrcT1IyF&#10;ygpPajWTmPMl0W6KtTh9gP6BATF3zc+Hh+OCHZWRs7fC3YcqIz/670sVmS4ELaua0LOmE7llGSTk&#10;9NCQKIpJsqN5XT8SivLhFxgKvxW+RNiK/EXPdDldm8H5zofO6x/gh0iqpNPKs4Tg23xsO5pHqMH6&#10;+DmcuO8scgryRGXLac3E7ipAJKSIU1pUVJSoeJSmFINzHcu9hmyPPfYYnn32WbGvtGUkLrnyWUpx&#10;kj17vL/UbbnY58qU49rW5uBX3j/kFICu177doCbmGGphXeEaXs34OXL5EgLQ+QKF0sLDNbBE6ZCc&#10;EO10cVhtUzrqq3NRVpCIoiwzBlpysXWwDONtaWgrTUOuPQLp0WFIpwZFekw4EiNDYIsIgzksEBEa&#10;b4TzvEJNKDShWiH+MtJtyM5MhNUSifCwEBKADvHHgo97Ink/mLb8MoYmzB9aXQDC9YHQ6QMI/gJ6&#10;XRDC6PzBIX4IJPgE+WAFCUAvH8dLHywo2WxxMSTQPNHd3SX+yx69F198UfzncqYUTGxPPPGESCPJ&#10;a8xHLPTYOA1lOJGOJBQ5TdmdjRsvvC/FHe9LPyn0lPsSX/7yl4U727WKQKXwY/B/3nL5kw1I5hR+&#10;y3uh3KoECz/JI8pGLk8TkaJPCT5mLhMCcP/UBhIzXSSaajFAoqWXBEdHcyX27NoiArF99LVnsWV9&#10;B+4+tAW/+c9fOV2BLSSSpjd0kVBpwYa1Ldi7ZRBjJOJ6WkgIVRWK4cuqymK011eho4FfQigWvVZ1&#10;ZQUo5KFMHmosziRRkyXEw2hPPfaQaDq6vh2P7uvHa+dH8eYzY/jLD58j0fdJuuK3CP+KX3/qWbz1&#10;xDk8fu9ePHBsCw5ODWBqpBPruxsx1F6PnqZqdDdWCGHS314m5gPuGGvDjg0tGGguRHddPomjfPTy&#10;MHNjiXjphHv++tpIHNJ2bKgNm0a7MNzXgL7OaoyNtJOQGxFzC4e7K8SLJH38UkVpHiFfvEzBL8zw&#10;EGgviZ/h7irs3NKLQ3vXYnpTD9YPNYs3fPlFj1MnpnDo4BhOn9qBgb5GtDRVYLCnieLQgEki/KnR&#10;bkrTHtETO9zbLIRfH4n0seFuMa+Oh1VZAJZlkfjLzyQBmI2c7BTk8VzFimy0NZXSMdXi+AES9Wvp&#10;3jYMtKGNxGF1IR2TE4+CzHikJMQhwdnjpyYA41kcOpFqjUOKLZZaj9HiDePG6hx6nsUOwVeVg96W&#10;ChLNtdiytovSaZjuh9KH4iBeZCF3jndXW5XIM0qbqRBVIM11CPiJJ59w+tx+AvCaoCIAL5E4U7ox&#10;2qiV7GparXaWSLtevN8FIA9BBYWGoJTyWFHt5fx57sEHBWn7B1BlZzLCTHnfEGVCMFWcoWFhVAlq&#10;Re+HX5AvwqPDkV+Tj52nd6F1bRsa163C6ecexo6HT+PghfuRQmXVy89fCE2JWc+Y8gGnsTvFJ4Qq&#10;0vF9m/Hga49j/T27sOHMLtRRIzCZGs9+FBePFY60ZmJ3FR03A649gEq4mhSQykpICdeKSML1vLcr&#10;lCJOCbWwrnANr2ZctmRPMfcAsjCS9sFnPwCdToMIYwAslnCsHVzt9AHeen0PHj0wjM7yZORnxaCq&#10;Kp3q7GysabHjwATxfHkSMmwaZCZForo8h+qEfDRT/izOTIAlQksiUEuCLQyhGhJzGh8YWMyRsAsN&#10;9kUgNWqCSZSx+JPz91gEarWhsNosKCtOR3tzMWork6neSsPYhmrs3NFK8auleiIEei0dH8TzGHkY&#10;O5jKiK8YQtZqNSLucSQA+X8gNZLYVq1aJUQR9wDyFBal+ON9ts9//vMiz3OPHBvvZ2c7ptVI7lED&#10;mxR27e2OURE1P+W+BD8zOeeX/8stPzOOl+RFCeWx/J+fK4eTvZcMZXgllMcqy4nSXQmlAFRiVhiX&#10;88xlQgC21xZjbU8LiaJqtJSVoaWaXyDIxyMPO3q62L7wzuu499Q0vvvtrzldHPYokdShXYN4681X&#10;nS7Axz70PAm+ElSWZIkhSxaAPJesq5nfDq0VApB7AUtIuJTwW74F6agjAVhbnCLewN01NoQJEpP9&#10;3Tk4sacRP/3SOeCfP45fvnEO//lNygQ/+Qx++dFH8JHz2/E8z/nbN4Izu4ZxeudaHJ0axvRgBwY7&#10;GsXSLEOdtSRMqki8tmHLSAO2j7ZgFy8H09+EqaFOjHZT650EEwsY7vnrE28Kl4qeQ56/2FKfL4ay&#10;Wczw/y7a56FkHj7mF0eaKrPEnMHuxlLRizhJFcAGKgz7tvbhkXPTePXlU3jmicM4uGeYxOA4ju3f&#10;iu1b+zExTmKVw67vIhHYQkKz3fEmbWOl2K7vbcFIVxOlF8+FLBVL4jAaq/LRVleK5rJiVOVloSQ7&#10;DQUk/goLM1FXX4Z6Xo6lvoBEWB/27yDh2VdIIjcP/U3F2EIi9OBkPzb01FJapyEtMV708iXGxTpE&#10;oMUMG+GyGLyMRHJPtNCW9lNt1GJMSkFpThqJv2w0VjiW7eFeU0477v3jtOrrrCIB2CzmgvaSYO4l&#10;UehqahlZQtrfvP66qjub0j2/sBDxSYnOHgmqaNjdgwoDCzsp7mgrJvZ7e4qtdOeKmP9zjxC7yXO4&#10;irQbgTKuMi5q4a4GHqqU4uxawa1RV0g/SUbK8K5wJSwlrri/2wDyOaoZDyPyM2BBFkQVVESiDc++&#10;7OiJULPymipoNGHOfw6zJ9lhSoxG09oOrL9zM06++AC2PHwAL/3dG3jzu1/A9hN7Yc9MhhdVpnwd&#10;fnacJ0W+k6B4crr6kBgNM2hQRg2l4b0bkU0NK1umHdmluYhPTRK9j6LHTSE05gITP2/lHLRbCU5H&#10;OZQuxR9DWQkpoXaO2x2ugk4N84VRM37mXP5YHASSYAoJdggeaeaoECTHaomr4/D2p99wupIgenUP&#10;fvr1RzHen47K4kjs3jGM+89M4OEzo2gvjEeWOQTpljBkJkYiPzse6Rk2ZKSaYNT5Qhvoj4iQMOgC&#10;g6AP8YM2jHvughAaysvOkPBj0RfoS27c2xdADZ1gGAw6MQ8xluqIsoIkVBXZUVwQg/KiaHTWJmO0&#10;Ix99TbkoyohCXDS/YexNDSMSciTyHC+3OF8ecc4XdMwvdMzr4x5A2TPGQ7hKNxaBbDxi4co13KPH&#10;U2Hkf+6p5nnRyjBzgdObrzMflzH42Ughyv95K+fysR8fL+F67FzuErPKBJUbieXkJ6F2HGPFHFAL&#10;y+BrzGVCAFbkZaKlrgL9nU3ibdzhPkdv1dkTW3F0/wZ84sPP46f/9I/47Cc+hPuObcGDJybwlbdf&#10;x8dfegL7Jgexc9OgWPvtlRc/iJeeo5YrCa7J3iaM9TajrakCDSRcersbSez0iOVMGkmk1JHArKtI&#10;J4FVgE4SXb1tJdjSW4L7ptpwfO0wNozUYeuRFnzhs6coht8CPvsUvnLuOL556WG8cfYELu2ZwAdO&#10;bMGl+7biUYGduPvoJjxwajseOL4dp/eM4fS+cZzYP46DuxzLwAz01mOYhN/erSPYv3UQeya6MDXc&#10;IOao8bp1/MYqz/vraq7CCLk1O9fo494rfpmD9xt4+LUkE22VeRii8BMkNsf7O7C2sw19jXVo5zdz&#10;qcXfUcXLzTSLofFuuucung/XUknXqCbh14hTlLb7902gq6MedVWlaKgm4U1pz8vt8PIw/GINC7+G&#10;ynzx9jG/ZCP3eVmaKhLQ3PtXmZeKJnJrIkFXn5cueiNrSZB2dFVg/94RPHx2h+j9HOIXaxqLhdhv&#10;qyZBTsdnJyYglQQg9/hZbdECNuuV4o9hi7Y4YCGxGGtFgs3x0kh2ejwK81NRVZGHaoofb/lt5QZ+&#10;Y5mXmmmqxmBfB4aHuwVczbXCVkIaz/dTM2VYZZj0rExRsbLwc/Mi0UJiz5MqV15ywMefyIaXF3Cu&#10;heWYiEytM66cCQ5hSELLWTmrCbDrBVf+rnD3pmtfIzycLcqbASYzJkPX1qorHL0Us+fhzBKGBOXz&#10;uF0wnwBcShUzt/IFKMxyeu5evOwE5Y0gTSiKy0owMDSIotoyWFPs0EXqEBDEk9l9kEqCLEwXhpyq&#10;Ehx+9B5c/OTz+Ma//T2+9M9fwqf//R/wmX/+Bnae3I/E1ESq8PwdlQg9b85THJ8r4+oueiIHR4ax&#10;ZftWZOXl0HPxgTuFlS+asPiba908V7wbwk9CzsnjFznmEoBqx90qLOG4qEAtLEMtrCvuoHASaueY&#10;D3y8mikFRiAJpNBgP5hNWqfvbPuf//6Nc4/q64pYDLQWozDT7HRx2GhvAVLNwST+NIg3+iPRHIjc&#10;ZCPVQ9VU7zUg1R6J8OBAaPwDEUIiK9jPg/KyY/FnfuuYtyE8zKsJFoJQowlAhCEEkaYwmChecXYT&#10;8nITkZpmQXxKFIrKM7GyoQSNFQXoo0ZLW30hEq0R0ISQyAv0gQ+JSf8Ax0LO4uUPsWQMD4fyfTs4&#10;hblH8g+LKx4W5eFRFoHMN/OJqOuFFGdybqwalHlXus1w3U2O05Vc4IBa2OsBx3cuEwKQhxD5xYLm&#10;ujISH7WYnhjA2eM78Oi5Q7iHhMrh6RHsGO3EfUcn8cz5/Ti+Z4Dc+nDf4UnsnRwggdFOAqoRPe11&#10;JCLLSFS14diWtTi1ZwumN41gbGwAw0MkAgbbMTLUicmJIfR0NZAYqiShReKEsLa3DvfuHcSje3qw&#10;v6cFO/qL8dZzOyl238Qf3ngcr+xcj6MUh72DXdjS345dm/rw4H3bcd+pTYQpvPDEGZw/u1fMPzx7&#10;aBofePAYHqX/LAA3jbZj785hHNm/Cft3bsC+7SM4vm8Ddo13YryPBArFXSxnU1UgRJhY1Li6UIgt&#10;Xs6Eh2CbSTiJdfX4jdvKQsccuyrHCytlJLxKslLFItrcu9lCFUZVYY5jDUMSa/nZSUIoZabyGk2x&#10;yEyzIjszDsXkxy928MLWPE+Pl5zhdQd5mR3HfjZts5zL7/Ccu2whTlmQtou19mrRWV9GYjMfI+1V&#10;GKU0bauj+PAyPC3F6O+pxdquaoz207a3lsQhicQSimNZPrrqqynOmUhPiEdCXOyCBaCVYab/Qghy&#10;z6HjBRIWgzlZKSil++a8VFmaJ5auqa4scCxfU1eKOkpjV1PL+DcKIfxYXAlBR4LJl4iGKuEgTQjC&#10;jRGIiomGhe7ZZDEj3BCBEG0oicFAEoO+YkiQBSEvzsvnUBNy1wt3IrzLQo6vo3wDjvcJ7DYfKAzP&#10;ReMFdxlMoqIScW4v/ydhR6TK7hJMtDyHjIk2INAJ3ndCzscRx/OxTrAQ4Tlq/OYqw4virxSHQhhS&#10;Wqs9i/ca8wlArpyVRM/hODyLNN5yg4BfAgnRhyKFynZaIZXFVU3Yfmwfzlx6AKPHJjF532584Zd/&#10;j2/97mf46q9/igtvfhRHnnsAZz94HtWtdQgODRbpwxWHQwA6eslc48h5lvOIB6WtLz0Xduc4yUrK&#10;VVTcTpACUPQE0r1IKNNW7bhbBWV8lFALy1ALOx/UzjEf+Bg1YwHI5Yt7u4IDSPiQMAsiDgoO8CYR&#10;5YtwbQBsegNSrCHEsb6IjTHCZDbBaAmF2RKD5KwkFFSlY9veIbz68jkc2jqA7LRI5KUZ0VhqR399&#10;KjZ15GJtTTxqs2MRS+fTU4M30Jdf3PCDXyALQF5zzw8hoSQMNUFiqJfXCAynfBsRFoxoowbJ8Qbk&#10;51hRW52KtpX5WFlfgJziFNRSfb/3zoOoqatFBjWIEuJiEB1JApDFJL8lTI1p8RKJE+KNYh8P8Raw&#10;7AGU4k+CuYfTg/el2HIVXPz/WsWYMi8qoRaWsZAwNwuy80F0Oih4QS0sQ6aJBKchz4lkDue043yl&#10;DM/8M5cJAZiTl4qC4kw0UiUt3twkMbFlvBdnjk3h+MExHJoaJjG3AY+c2YmnH9yPMwdJTG3vw+Gp&#10;AeyZ6MNwT4NY9qO/uwlH947iuUdO4blzp3Bm7xSJkGY0k4jinr/+3iZsmhjEof1TWDvciaGeOoyR&#10;eNw6OYSJkRbcvbMPj+ztxok9Q/jA6QGK2bfx+y9cwuMbhnC4qwP76Ji96wcx1teFvVtHcf7hg7hw&#10;bj8u3HcQ58/sIxwkAbiDBOoUdo52Udx6MT7YJHoA77t7F04d245TR7fjyN5x3HN0C47uGMKe8Q7R&#10;e8nxd/T4FYueN37Llf+LN4FrCx3ikIQhC6+GuiqUFOajMD8bBXnZyMtOF5Noi0kcsqDj3q+Swkzk&#10;kzDMykpDenoSUlITkJgUh4QEK1ISkpCWmIL0FNqm8ATceBTmJKE4O3HmbWp++5jjUlmcjip6NiwE&#10;WQByXBqqeLHnbNEDyEvANJNQHe2iwkj3u2WsHe0dxahryBdzK5tL88Wag9wKXNvLL/vUorEsD2XZ&#10;aajMy6NrZpEgdcQvKSlevPmbaLss7IT446FhRQ9gXCz3GlodPYFWmxNxSIlPoPsisZuWQEIwS6Ck&#10;gOJIgrO2uhi1dD+upszw14srhJYHD6sQgVBlyuIqgIWfOQKW5FikFqWjvKUCrf2tqFlZgUzK+7Hx&#10;FuhN4QimcCwChWgkIlrh4SXEgCtcr8cVuyQkJWYVVIrTCp8AuPsGwCswGAFhYSQsdAgz6qE1RYgv&#10;LIRF6qCPMCA83ACdVi8+L6TTk7s+DDpDGDT6EARqqFUd5HgxgdfWijCGwhAZBL2BJ2QHIIwnY2vD&#10;qPLQwqx3wqBDlDGcWvLhMNI1DFG0tRjECwfRsRZEWaIREWmELoKuFU7XpC2DxbHRFIlIsxEGsw4R&#10;Ji10VCGE6TVCTPuTaGZh7UUViqcPpZskMucwung+Lmnn+uzeLaiZa0WtFC9SOPKz5YpLY9CiZaQH&#10;z3/xE3j9J3+H1//lW/jC9/8B//rfP8fPf/U9/Pq3/4T/++Pv8F9//NP/x95/gMV5nfve8EliW72j&#10;LgRqSIgiiiiiiCKKYEYDCAYBI4qGQcMgigYQRRRRRBFFFAHqErKKVSxLlotsxyUuseM4ceL0nWTv&#10;ZL872fXUfa6z333Od77z//73Gh55TEaOnXL2e77rnev6X8/MM09Zz1rrWfdvtXvh+3/3M+RYTVi6&#10;cokydJIXphfun9EUFE5vQZsevv+nyhmOnMPvbEQfJ1fXm64ve7xzeJzl6liRq2M/T66u8XmSc1x9&#10;NPhThnsut/y+mJWwhfNZ6Vi8QHXPrvbcjC0+HtgV643kmEBEBG9FaNBGbPBZi5A4f1y6PYSf/fqb&#10;+Pf//qe01TUIIgDG7fRCRtJW5CZtRqneD/aMYMQHbIDH0gVYyffVjRWM+eKzz20uFrstUOXISoLf&#10;sqWLsWhqtu/yRcuwkZXlQH8PtDWX4J/+/rv4X//zN/jv//orvPlwkvYyHqG8pvemNdhEMN3ISvUK&#10;ljtLCY5LFrGyLdd3avFztPoR3GY9qVoD57OcFZ9/yu0LNUsqSQQXVZmc6mWQrabPlKWUcxnrDDvO&#10;cu4elQkSmpzzk3b+9H3O99Du83n3cpbzfZ3l6liRTA6T7l9VEeRWk6tjRdPDKlsJo8CzxJ+2z/mc&#10;x30UAIqBFv9yuoQYtbpGfmEm2tur0U+NtNrR212OS2MtuNDXiNbKIlRZc1FfUYDWqiJUmLNhLchG&#10;fn42LJZiNNaa0ddZpSZQmAl80ipoLcpBKSGrqaFcgZ8pVw97ZTEBsgJD9eW4O96AO2OleONqDUbr&#10;9GgvNeNScwWeI4COslZjy9HBRIiU8WXiqFlmm5abM9VqG832QrTXWzDQVY2h/npUVeWirDIHZWV5&#10;qC0rQE9DJY+xoLmpHBPj/ZgY6cZ5AuM7D87h6mAVJnusGGq0oa7YiCIZb5dI0JPWPcZFZlIMChl+&#10;GQ8oE13qK3JhzpHxgSkoyo5Xy7Fl66MJahFITA6HPiEAeYkhKNYloEhnIDwmEgQDWHvyRmiwl3px&#10;gwMJVOKIk7/DggiBgQGEkFBEEtT0CZGw5Ceitjwd9pIMmPSEUKZNFoFPlMGw6WNCkRwVhBSBUWMq&#10;DAT2VH43W3JRXppLAC/HucFWdNaWoLu6BJ0E7vK8FBRnG1BdYuM2h9eNhc2UROhOQ7YhColxgYiJ&#10;YjjCfBAU7A0fPwKgDwHPxwfe3j7Yspna4PWpVOsfQdGb0OcrWy/lNkaT/PYnSIby+WIIyLFR4iCc&#10;AJgQqzKd88elQfyS+h0go7GVQkO6fBe6EYwIPpu3bUZQdBCiUiIRlx4HXU4KjMyfKWm7qATs3BUJ&#10;b//NWLFmBeaxRiznqhmf0lpHqHHW79yPci4sNDkXYKqAW8CCd6kblrFg9dyyCZv9t8J3uz+Co7Yj&#10;JHo7AnZsgw9/+7DCsI2AHrKTlYhdOxDLyscOVgSCw30RGOqNbSGbsT1iKxL14TBkR6O4zIDWbhuq&#10;6kzYmxuP+BTCd2IYklmJSEnZCf2eOOzhM+pZCUtM3Yno+FCE7wxEGBXB78GEYF+mu992H/V9B/NY&#10;DO8ZnxKL2ORo7EzcgehdYQhn/AWF+cI3cAs2eW+Ap8wadF+tJkZIt6l0pyvP/ow3aa0UAP+duPs3&#10;gkBXn88YajHuM7/6SF+dTYiZ9QTmL1uAeGMiLt04j4+/9wH+4b/9E773z7/BS//0Y7z6tz/Cy5+8&#10;h3e++y5++Q9/hfcJhc988hbuvP0qUvdnY97yJao1efYs6impmHwq50Jc7i/d0SIJxyNpYfuCmt5t&#10;+YfK1bU/T1rYVZc6n8eVoZXjtO9PffVrmPkEt/wuXdXSyinbz4RDxhSKQWR++bJx4RweZ7k6VuTq&#10;2M+T87mPG/fnvP8rX3W9EoiUC2KwxXBLC5m2SobWDbvWYzW2RXphjyEAfU2ZONORj8TtqxDq646w&#10;cH+ER2zDjogAbPVZB19/VuRYSdu4YQVt+TbkZkYiKXI9UnZsQJyfO9xXuqlZvCLls2+Bw3efjPeT&#10;sX9uzKsyo335yqW8/yLC4GqsZaUxIHgt9uwJxIvPT+C//Mdf4JMfvIGWJisSQrcg0GMZgr09ERjo&#10;BQ8PVqB5bbme5jpGpMb+TUndU7qE57E8nEPIUxVtvhtaWcvyQSBQyk4NuKaXqSIBGok3afmSOHQG&#10;HU1qPJ2TPq9iIsfLveSaIvkt19V6Qpazsi4SWNfur53nSs73dZarY/936XEfRwugNCWz4E+OjVTd&#10;dvmFWagi6HU1luF0Vz3OTjSpsWQCgD31NpSas9TMTlkarrrMhEprHmoqzagkcNVU5qK6Ipvwl4ry&#10;kly01JWjurwYVQSR/Lw05BhpeGWmMSHQaspBY7kZrfZsXB4qxwuXW9BbnY2m4jx0ExDHWipRK8ui&#10;mQwoEOfGmYkOR8NpscgjBBZlp6CWoNndXIaJoWYM9dVhcKAevQN1GCXkXTnXg/MDLehpKefvVpy/&#10;0IvxEe4/3YnJoUZc6K4kAFZior0cY+2VqtWwojAD1vwMNYEklzCco49HoTEJjVUFqLYZYbfmKCfO&#10;dWUEzSI94yAONWVZ6G6zYLjNTJjl/atNsDJs4s5loMOG3hYLOhsL0Vqbh8ZKI5qqCa6EvA6bAf01&#10;JtQR9moIs+X5RuToYmBICIGehjkhmjU3vuBJNLzJ/C5d0ZUlJpQwfOJyp4TpYC8niDfy+Yba0EIQ&#10;bq0rwlhvDQsMK9or8zHUZENPUwk6qgpRR7CvYrz3NZair6UUbYTnSnM6zLmpqtUzWdbrTZBZY2GI&#10;CA9AUIA3/H194UcQ9N0i4/4+lb+PjAH0RbA/ocRPQPBT+Qs8bnb4EpQVRsRfoS6ZAJIUrzKd88fV&#10;i/KlNTXRQ0BMWqBkWaG5LHwWsXYrrWaeW9wJU0FINSbDsF+HJGM8dht3QZcRhzRZ9SZXhxTDLsQk&#10;RMA/aCvWe3moFsHFrIFLd5wGM7J1tHB9FgBnUFIwaIW5bOW3Bn+qYOH+GazZz2fBvtxjDYF0K4Ij&#10;tyMmeSdS+T6kZCZBzzyTmrcHyQR248F9OEiIt9YU48ChXOSX7IXZmoWm1kPoP9WCkckeTD43ghsv&#10;ncKtV07h9mtjuPRcP5r7y1F6JA/7bXtRdIiVMr6PtcfK0MHK0ZEWG3KK9iBjXwLSsnchnZWYfQdY&#10;CaCMRQbsM2cgtyQTJYcLcJjvVH2nHfbmQyhhPrIx/5SU56PQsg8Z2amIJxiGEVx9tnkTBNdipfvK&#10;qVZBxpm0Ck4V6rP5zCreJK6YRlqcaa2BUiD/Tnr+GeTq42ywRU89+RWlJ2U742s0UjOwjM9Vf2YU&#10;v/q//xn/4f/7L/ir//wr/Opf/hLf/rtv442/fBelHWU4f/8svv83H+Obv/4AvTdOYkdSHGYvXYSv&#10;0chJ3lDG7InP1tydNT0cf6imt1T9oXJ17S8qV88nkjgQQzSflYTFfAcWLFlIg8/8IA6uJY14jHMY&#10;JF84nEP/7xvL+Ifo0RhSynn/ZwCQcvWR+NDKCRkfJ92xAlECYEuXLsbKVcvg7uUOG+3E3/3yLl6+&#10;Wodov+XYJLOD3VdgNSursrqGgJq4V5Gtm/R2rF6C0OCNrHQHIoOVt+18P5fxutLSJ+P8FJwRwgTI&#10;lkiL34olmO+5HOtDfRGeEI1169ZiBWFw5So3QuhS2gAPRIZuRWjAeuwI24KdUX7w9lqFdWuXYe1q&#10;cSIts4bnq/DLDF9p7VNubbTJH1OS+8o+6QKepYbZ8P0QAJRyYkryvjiDiytJfC1btgyrVq1SUCb7&#10;JI85HyNjeh1unvj+TZXZUuYoO+F0nJY3pYzWXLPI9WXfo7J7qjzX8vDvk3O5I+WePKPaSjkwJUea&#10;z1Fb7bs2/Ea7l3Y/CaOzfZHjtf3O95Xfmqbvf9zHMQkklkafSo5xjNvKyEyByaRHfVk+Bpsr0NdT&#10;Thi0oMNehHpZ47YoE2W2PLS2VqK5QdawLUFvqw3NBJsyiwGWglQU0ohJV7K4LynKy0AR4aOynEak&#10;OFuplHBoLSlAXg6PJ0g11Ragr7UMNdxfRgOTYyDsFeSipLQI5nyDWtFDZprKLN1CXleDQVuBXsFY&#10;K+GnnVAzOdmHey+cx607w7h9pQ/jPdWEsHJMXunB+EQzAbABL90dx01C4N3xDpxrq8KF3ircGG/G&#10;SEcFhmRcY00RqksJcXmZvEeKcstSTlAyZcagICMV+empEDcwaqbvaC0ujzfgbFs1xqUlktBXYohG&#10;dmocSuRcHtdIiG0rzUMVobmU4FprzsVlwucnL/bjv/z0OVwZroY5LQZZEaFIDApCfHAYYvg9OiYA&#10;CQTBdEMcchknhfnpaiKNnTBdY8tGfTmNe5n4DCzhM1ahu6UEQ0yrs0M16G0qQl9DEZ/NjtF+Oy73&#10;VuC3b17B3f4KNJWlo8Ksg4X3NKVEIiclSq3IIi2fqYTPhChfRIVsQWSwNyKCfBEW4IMgfxm/6FBI&#10;kDciw6R1LxThIYGEPD+EUAKCAn+fbQ2ULu8tCA30Qxg1/eP8svyhkkkbCvykRknYmMMa6MIlc7Cc&#10;BeH6LWuxPXobktJjkW/bB0t1AfLL96GwPBv7maaZebthLt2H3MI0pBt3U6lIYFxI17C3/yas8XDH&#10;QrfFn9ZSeY/pmsP9UkNcu3YtC+6laiydNp5FtvJii+Gbt3QBFq0UAFyBDb4bECbjPAl+e/alIGXv&#10;LgJgEvaWZSKf6Wbvq8bxM20YuNiFVn5v7alAd58drR2laD1xGD3nOnCWAHj11dN45o0zOHe/D72X&#10;mtB1rgkto/Wo7qrAiQvHcObOSV6jDW3DNWg+UYHG42Vo761Ez0ANWtptsLeWoLypGIeOmtEyWItz&#10;t0cwee80Tj9zEqNPn0DnqaOE0HzsL05HFuPKkJWA5D07EZu0Azt2BiMgxAfefpuwaet6NbbSfZ2H&#10;6j4WP4ey1Jc4Cn4EhFqroDbRZqpQVuDupD9HK6Grjxhq50LzCYLfEzO+itlL5iIgNgxjNy+h4ngj&#10;EvZn4vB4F17/hx/h3s/exrf/5nv4i9/+BA9eexbHz/Wi7ekBXHn7Dg4TmHfEbseihQsxZ7bDCbSz&#10;nO/lDAt/KjkD1B8jV9f+olLxOAVEzs8shkjehaBgVmZZyak6VoP9pflYtEyc9n4FM578d59ppXGW&#10;dg3R9Hu5knZvud/0/RIO+U8Lo8j5GOfr/ynl6iPh0ABQIHgW876sgyuzwWXogPiFlMlIq1bNhc/G&#10;2djuvRBb1xF83JaqMkWeT6BAvmvjv2bPla5VGU83A4vnz8RygtlKVmIXq3V1pSySlrh56triikVN&#10;ACHEbY0MxMi1c3jmpWcRHr2DIDqPcLmY916KlSsIg8sWwWONOI1ejlVShvE/mc07lyA3n9d0jOkj&#10;6PHacp/ZfMdnzZKJHwItDslaxyL1XcoCAUB5dic9xThxhheJH5HzPok3Z8k+STvnY6TLVSBQJszJ&#10;xL8lLIsELmUSlfyvxbtWRks8ajAm13TOE4+7h0j+08KoHaeeYUrSvatW8+F2Ju+v3cNZcq7cXwuH&#10;XEek5VcJozbGT76rHgTuf1LeDbWdklOYncMoetxHAWB0RAgS42XWqWNZN1n+TCYaWAuzYC8rRENt&#10;BWrsVjWGT/zWVRA6GqotGOmhwWkqR2eTBacHa9DfWcz/CHiWDBSbDSgs0MFMuLNaMpUrkFIzQZBg&#10;KSuFyHcjDV5WXjJsBJmqqgKUWbNVi2JBViyyUiNQaExGRXEeQceCzvpyDLeVY4wgOlJXiK6KApRm&#10;pxNaUpCTpkdpkRGDsszaUDVOj9bh6rlOglkLzg434Nr5TpwfacLYUJ2C1drKYtjMOSoMlvwkdNdU&#10;YayjDkOt5ahi2Krys9FYVoRGuwl2hqmGBZXZmEZISkF6TjqqmjNx9mwZxrtpmG2F6KgwYbK3BaON&#10;5egh5F7prseFdjvO0gj3ddjQ0FCOhrpK9DcTxppKUVefx9856G0x4/poI/qr8tBpy4HFmIIMxn1i&#10;ZBBiI4II5RFITElEsi4JOl0CcrOSYSeMTgzwnHbCMmGhxpZJACzC5Hgb3n/tMn7z04f4u5++gvcf&#10;jOJ9AsKDsy24fboVv/jOJPCbO/iHe6342UvDBOZcmAyRyGU8ZydFICMunOLvlFjookMQzdpgRIgv&#10;QsP8ERpO2Av3RmykD6KityAu0Q/JBuaZlGBER/qrCS3Sihwiy8r5+CrH0QJ/Mo5QfAjKWELlVJpw&#10;OP3jylh/nrQWJGdp4KDgTwq3xfNY252PVayhevmuR+jO7YhJ2YndmcnYk6uHPk+P1JxUZDF/5hSn&#10;IbMwBQW2vSg7UoiiQ3nIK94Hw74MBEdGwHP9etaEV7KwXMzaKwtdKegIM7KVF1JWh1iyZiWWennC&#10;Y6sXNnptYiG5FuvcV2ODpzvWrV+DpQTRVRtWwn3Damz234htrE3HJO/AHuMuJKdHIj03HgWlaTh8&#10;tBBNI7VomWhE80gdmvur0X6yDh0nj6CW4NfOfYNPH2dBfQKnrvZh5OlejF3txZmb/Ria7ETrycPo&#10;Gq8ntNUp6Hv29St46/vP49JzAzy2BddfGsJdwuLEtU70stLSN9GEzrE2tJ9qR/tQMxpYATraWYaB&#10;iQaMX2snPHbizHOdsHdaGCfZ2JtngIF5dPeeOKb9TiQkRSGacRsuk5xC/RC0fSv8tm2C1xYPxtsq&#10;uBN0V9B4LKKRWSgGiGCsuogVTDtgUMBdwFCrpau05HdnlyJazd1VfviicvWZ9dUnMecrT2CmdEk+&#10;SQP8lGOA+haf9TBb85GSlsp0Yp4pNKP35iS++Z9+iR/9y9/gt//89/if/5//gX/+X/8Vf/8v/4i2&#10;k+0IjgnG8rVumDmP1xNjIAWvU4EscgUGf0q56q78Q+Tq2tOlwdPXJO6+QiPJuHzyCaYVDdfsJQvh&#10;yUpfOCvBG4K3YsUmdzUGd4HbfFU5C4kIQ2TcToTsCMOGzV5Md6btU1PjH2Uc5JO8x1S6y2/nOPwi&#10;+kxXsgDtDMY9rzdrxlzmyfXw3LSF+XAxZj5BAPgKKyFf+2Kudf4Yufpo4KBJYEAgQIz8I80lrMz6&#10;GoHqCb4/MwlsAld8FieA0OBBjnfer/LhFExoxwgsqgopYVEqqrMWEuBkxu/aFVjqLuOSl2LhCgfc&#10;SauddBPLDGFtrV9Z7UODTc1diwYuzveQsMjvzzzLNMn/0+PgEURNSX7Ls0zf//s0PU84/6fFicj5&#10;mOnh0OR8rrO0uJdn0eJb9jtfR4uX6c86/VqfJzleiy8Jj3IT46KMc34WZ8k1HvdRAJiZnoQ0fTzS&#10;dbEOh72ULPtmLTQ6XKIU5cFckK381ZmLMlBJ4GlvKkNfazWaq4tVC1kXwUa6Yi3mTJTxd2lJDrIy&#10;E3jteBQRGsWRsp1w11Bt5rXzUMljLATD/EI9bKXZqBMH0uYsdb2GyjwUZsWrlj5ZU9eYGo/ivDTU&#10;2XLRW1uIXnsBaginOfpUZKQmIjuNYGTLR2ujFZ2tVlw43YLx/lr0tpXiwmgzJiek27cdvR3lKCfQ&#10;ZRKmMlNl2noswTQRXfWlfBYrRrpLcZoA2VRpQoWZoFficHItS71Ja6P4FCypS8LP/vocY+0H+Idv&#10;vYr3b17BjZFG3Jmow6vXujDUnI8Oexb6mwoUgN65PowP3r2PB7dP486lHkwSQi+fa8GV8624MtGM&#10;D1+5jHNdlWgjzPXUFRESS9X4P1m3WFZkKTUTSEuz0FSdj9EeO+5fG8TkWDMmBuvQ3WLFQGcFblzo&#10;Vq2aH75zE9999wYe3h7C/cluvHf/NH745nX88sPL+OGHE/iXX97Be8M1uNVRi7YaC2r4fHWMD1uu&#10;QYFfmrQAR4YgLSECeemJjBsd0gmI+qQwpMrKLcH+iKTCggMRGhqMsDA/NXYwMV7G+YUQGIMQ7B9A&#10;ANziGgCp6R9XGfnzNB3+RGrsCGFCanqL3JZg2Uo3rGFNdYOXB7YRYuNSYqA36pAiE33y9yLPuh85&#10;1lxujTAfNqGqpQRHe6vQOlCNY4P1qCW8783PQmB0GLb4bcHade5qbKBIJmSsWkuQo4ELDg1CaEQo&#10;jf8OhKXuQsq+vcjIycTO+EhsD/ZFWPg2wvIOJBpYoWF6lhD07UcPopkVh6PHq1BZX4zCMiMOMgxN&#10;XYe53476QTsaR2pwdOAwGnsq0Npnx8DpY5i43o/LL0xgnFB/4lIbTpxpxtCldm6bMMC8NHjhGNqY&#10;dwUABy+0YvhyB3oIeG3D1Ri4cBTPvXUG3/jkFj765Yt44b1JTNzoUf+3jjbgyIkqdI7W4zgrccd4&#10;zzNXjuPpuydx8d4Aui/Uo7guDwcO5SP/YC6y9qdBvzdRQWBCciTidoUjLj6cIBjMioIPIXALAgK9&#10;4Oe/Cd5b16uJJytWyszCpap1dOESGpfFixxueKYkaSa/Jf20cYSfdrezAJZ0/jMAoBqrNm8Wlm/z&#10;wrJQHywL2IrYfXqY+W64b16NedLCMW8Blm9agwYC8nf+8WN8/YevIiUzHr5+GxGn34XQ2DAsXL6Q&#10;QCs1/q+yJk7xumL0ZVybc0E8HQr+T5WAn3SViaGX7zMJf08R/r5GQzPXbRH2l5WgsbcT4ZFhCGF5&#10;YizIQf6hYiTlGLCKFTJZScU5TQXyBNS0tFq2agW8/XwVHKrJWE5x+EXk3JopUCnjMLf6+yFhrwHb&#10;k+LguysK60MCsMh9lSOfPfWpkXf1vH8Kufpo9xQ5A4cGcBpUuJLz8c5yPmb69TUQ0a4tUKH55pOZ&#10;wI8gb7FjVrD8Vt3SBEDZ54BCGT/o8BYgsKfJ+brOcj5GgxjZ7xxOCdv0sDr/P/0YuYZ2T9kv37XW&#10;Mflf8oB2rLO0a7n6T6Sdpx0n15Pn1MIs99LCpv0Wh/yyyo68D9p5znJ+Zudn+GM0fXyjJlfHanrc&#10;RwGgjkY+NSUMhpQotdSXuD8xGhJQLGPhctOQn5eFMmshigoylUPfivJcDPc3oL2uFLYCwgqNpSWX&#10;/6Xp1Zq1GYYkNbEkOTEaBsJWOuGygqAh8NdAwOtqrUJTbQkq1EobBpQWpqOawNhcUaTW9JWxc/WE&#10;TAFAWVs2UyZApMShKE+P2hIjagihJj3/S9Uhm4ApS7bVVOQrqJTxia0EuomBOtVKdm64Ebev9KOH&#10;sFRF0BRfh5mpqdAnJCE9JR6NNSUExWZUlxcqdzHWIgNM4kCaz9NaW0wVEcZSUG5JQVdLAT76udNy&#10;SN/6GK+PDuHe2Tp8/HAML11px70rXRgnRJw/242z5wdx7nQPbp5vx/ffvIAb5+txmcfePNeGBzTo&#10;k2ONONtvxxVuLw1W4UJ3Cc4TQkfaLCgvTCCUWvDdhyP4jz+5i//0ixfx649v41uvnMYL17vxyr2z&#10;uHauE3eu9uOtly7jk2/dxwfv3MJzd0Zw/XI3bk/24e7lPty73I+Hl9vx0x/ew5v3x3Gp1opuxnEN&#10;46zOynQzJqKIsFdiJKTnZcJqykZZIdOiUmZI56hu5KHmIliy4pAWG4zE8ADEEnxiQsMQHRGMmOgA&#10;5f/PkJqA+JgohAQEIlBWGFFdwI71hZ01/eMqI3+eXAGgFPCOCR+LlfFYu24NNm32xBbfDQgI9cPO&#10;pCgYaNizD+xD2v4MghrBtmgvMlkBMR3aB1N5FirbijFIaGo/VQcrnzmP+1OZ3xIMMQRIgnHGLuzJ&#10;TkacLhIh0duwIy4IadKlbzfjUEMZio9YUdpYRpishOXwAexjBWJ3Ziwy9+9GY0clLt8eJYSdw8vf&#10;vIbzt/tR3W5BYSXfqwYzyo9acbS7Dj2njqOLeaV3shMnzrehd6IFJ8abcay/Gg0Cg6caMHSzD5df&#10;GsPZW104Q03eP6la+M7e6iXQ8Z0k4J++cQJPPz+OMzcGcHysDr3Mc6dvdvD4dlx/+SRuf/00rj4Y&#10;w9PMD6ef7UM382VTvw3VzYVobD+I7qEjqO8oxeG2g7B3H8LhjkOo7TgMe2sFDlYfQAErRcaCPUhJ&#10;j0VCyg4kSHdwlD/8gwn6QZuwTSAwZCt/+9CIr4M702O1xxo1q3jV2lVY47ma+9yxdr073NevVfuW&#10;rVqGJcsXY+HShWp8mIy9lPGDji7j2X8WAJRuGXdvL5x4+hwyqq2I2J0Ia005rNUlWOu1Cm4rZOD8&#10;UoZ3OZ9rI1LTY+Dtvw7zaAyflFnds6fGFbGAFeMxgxA082ufhRFXMPD/D9Ke71FLIL/PXrwQXtu3&#10;YVt8FIJ3xyFpbyqidsdilyEZlUerYa60YjMrRk/NmaVa5KRlTmvldbT+EQIZn6vWumPpyhWM/+Xc&#10;LlfGU+45HagfJ+dryn0kDwlQ5pdbUHTkEHawvGsY7IC5ygrPjZ6qNV+gRoy4BhVyHTGccm/tuloY&#10;nOPhi8rVx9lAa/eYLudjnOXqWJEGKdNhQ37LswnQCJjIPtlKt7NoJuN9DtNFfFYuZjpKi7106cqa&#10;19IlLZLuXVn9Rmv508Dmi0ru5ypsztL+F2kQpZ2nHeP8nOo332/1Dmpbprl2rPM5mqb/p0n7T+6n&#10;xZUmATl5Bu2+Iu246ftdafq9/hg5A6Bq3Z6SPLur40WP+ygA7GypRnNdGUqLTcjO1CnfbeLCIyk+&#10;QsGcMU2W8tIhPyuN21QYkmKQmhAJfUos9KkOp78JcRGIIRDEhgc7HBRHh6tJJYakWFjyMtBNWOyj&#10;oZStqJfGsrW+CE31+ehusxJ2SnGe0DYoYwlpVFsFEM2ZyNZFK991qXHirDqWAKdDEWuS4q8wJz0Z&#10;5gIDGussaKgpRqklS0FluTUPLXW1GOpuRSfv01ZTgI7aXDTYTMjnORnJ0cikYS+1ZqDUlolcGvJ0&#10;Qywy0uKRQliQ58/JTMFAey3qCUKmvAQahRT8+r/JUnSOz9+98BrO2uwYbCnD6Gg5zvdVYKitAi32&#10;UtSxoGtrteP8RA8un+7AR+9cwF//5Db+9icP8OHDS/jw7iW8f28I969U49W7nXjzhUt46/51fOu5&#10;CXxwowffutaOy+2FuNRThv/8q/v4u5/exkevncZ7rxD0PngF18+P4NrlIZwf78Jz10fx1gNe75Ur&#10;eOP+GN5+eJYweAvfeeca7lzpwGiPjc8uPhsrcWu4DZeainG22oC7/YV462YbLnQVY5zxP9peiQ67&#10;wLkdE6MdqK+StZcLMN5lw2irGePNZTjbVYc6xqExIwExsSFqWaB0xpVIJ65rEliBiA4hHIYizD8Q&#10;wT5+CPL2hb/XFqWAzVumYu/Tj7OR/sKSSR8stNQgYtVKJBDI2hqhYcnyZVjjsRpe3uvgs20zfAJ5&#10;7xBfhLFSk8iCP5X5x7A/HfmsbFR3H0En06dpuB7No9WYuHsCoze7cGzsCA7zuUtbi1HL7ckLbZi4&#10;dgJ9Z5rRNliDphOVhKFi1HeXof98Ky4+O47J5y9i/NYo2k8fQx2PsfeUo4b/j0wex/ilTkwQ6i49&#10;fxJXXyaY3elDB+9h7yxB08nDaB0+wt9HMXipC6funMT4s0MYuNSBjqE6dE6p6QSPGzmCwWs9uPH6&#10;BN78/iSef3eCYHcM114cxI2Hp3Ce120fqUHLQLVq0Tx6ogq9Z5pw+d4g7r99Vun218dw763z1CSe&#10;efk8zt8fRf/lNrQO2lHfXoLO/sM4M0m45H1Ocv/wtU70XzmO6uOVMNfkw3a0GJXNVkKrBbYjRbAe&#10;3g9jfgoi4rchMMIHviGM82Av+MuM8ogABO4I5G9fbN7mg83+vvAL9iMcCiz6YCvTR8YOrt/sQRhc&#10;jTXrVio3M24rlqixTwvdlqg0Vc66BQSZ1o7xnhTT3GXeeIxcfaTLUhXQNH4yPkgqEctWrcSK1SsJ&#10;IYRWgogs/7aK+xxwIIOvBXoIF9Ldye+asXmSECR6SrZOxsYVDPzvkIDKHworj9NXvuaYqau6aZ96&#10;wvHOMW2epPFZsHQ5wuJTELI7BfvrWGkYOgpreyMS92fB3W8zZrstVEMAZDLU9BVDPiN1bQe4OSDR&#10;4R5D9j/a50JiFFWemHKpo0kbPiAwuX6LN8ISdqKwxoLaE7Ww0CZs3LYEazatgM/2rVgjeZCVFGmp&#10;FoM/c+YTakiAn5+479qCmbMIu09+zkogjBtXkv9cfaYb6T+nNJDSYEzyvWy1ljT5rkGP7NO22net&#10;NUx+y3dNco52bU0a9EyXq3D9sXpca9jnwdDvk7y3El7t+bQ4k2dzPk47RuLkz/V8rvSZZ2be1iRj&#10;A53TwPmcx30UAJYV58CcR6OYm47M9BQYdPFKsoybLjlGQZw+QZZzi4EuIRopcZGIFx9vU4qJCkZk&#10;eAAiZGJAeBCSYsLVOeKoOEufBBOhsjAjGRajDi1VJZiQ8XLdTRjuq8PoYD06m0sx3FWF84ONhEQr&#10;6srylSotRtSV56M0P43XSFJLoYmfQlNWqvouXbgVJdloqi5GUW4qwTAVtsIMlFtyUJiXBVtRtnIB&#10;02ovQk+9Ge3VFtgtJu43oq3Jhm7e02JNQy6hQFbkyM4iVGanII/XMpt0aCw3oTg7GSVZcTjbVgD8&#10;kwDgPwHfeRXXym3ot+ThwnAlXn21G2+9eBo3znXj9EA7+jtqMNJfg9PDDbh6rh33rncTzgbxq4/v&#10;4PtvXMY7d8YIguP44JVB3L3EZ260YLTNjreu9+JnD8fwwZVWjNgzcGOgHr/88AZ+/N4kLg3VEGRl&#10;JnEpGuwlhNwclBB+Swt0ygHo7fNduEfD/eqdQfzjL97A3/70VV67DSOEjCEC3kCTFf2Mp/EGC374&#10;4hh+9uoY3r/Tg7dv9mKMMNPfaFbH1FfmOdYwbjDj7GAd7l7pZXpVocGSibzUCGSlUPpYpDH+TYwz&#10;Wa5OFxuGuFA/JDMfZLFSkJvBSoMhDllUWrKsWBKA6FBvRIX+eQBQgEAmFogBl1moS5cvwco1bljt&#10;sZyF+kqs8/ZQBXxkEistuXuwryQXRVXFqOtvxsDTJ9F+pgVHBivQe6UZTxOQ7n94DePP9aO6rwy2&#10;5jwc7bcRyJrRf+Eojo1UoqGvFEe6i9HYX4qeM0cIWKM4dW1ATb5ommjApTcu4MUf3Me9b13Hs29e&#10;xNU7Azh1rlVN3Bi6egIj1/vQNt7A4+3oPFOL08/24MKDfpy524Wzz49i7M4Qes6y8jJSj/6JFgye&#10;bUPfuWMYvzmAO+89g7d/dg/v/8V1PHhvFBfvtePs7Xac5zUGLxJQh6rRf/YYJu9N4Mr9cdx7cxJv&#10;fe9ZvPLhFUw+fwLDV47i6gvDePD2Vdx8eAH9l/rRPt5BsD0Ke1MJ7I2FagzgzRdHcPO1EcLoMdT0&#10;WVDVdQgNApaDteg+3Yqxq/0YONdJOG1Ac89hHKorUt3cun3JSEiLQ/yeWOzaswtxLEciE6MJ4FEI&#10;i41G1K4I7EzYgZ27wrFj53YE7/CHb6AXNvusIwx6Yp3XGkLXKqadzCxeg2UrVyiod7QIOncN//EA&#10;qLVePWrFIjDItecunO/IR4QGAVHnsU5SmKpjadSdQe9xcgaEP4ecC3nn/QJ/YpzEcDnv/2OkQZjE&#10;vXTZq27cWQQJpsvSNavhG7YdOw0pKKw+iExbLuL26hGeFM+8kIJ5SxcrmJNwOgPan1ISnun7JLyy&#10;lTJjyYrZyCsxomu8m5WvI8guzEFEdBgSDLuQSG3288Ky5Uvh7u6ufHCKo3SvLZvhF+CvfIQ6Bt07&#10;0t6VBPacu581yX+uPs5pJ3lF0kogyxVs/FtKYOL3ydV5/zskMKRNLnN+3/8YAPy3liuAc5YzAMo7&#10;JVvpJZEx6jI7WiaMTM9Dj/soAJQJFMWmDEJTBkHIAENqPJISohyzg+McMKdPjFErXORm6BQAxkYE&#10;IzoiCFHhgQin8Y8I81ethqnxUQoSk2UCQxQBkUCYEBnCcyJg4DUKjDK2LQelhbmwFhHSLFkoM2ei&#10;vrwQNcXZqOa+CjP3EeTUmDuTgf8VoIL/yaoc4pxZlkVTS7Txd2muHk08t4rn2c1G2LntbixHfbWZ&#10;z6SH3ZqLzjobumqsKDdlIp+AW1dRhP6eOtTTaOXkieNmQm9KknKEbcpLgZVQ2Fpjwq2RVrTYCaLm&#10;ZFzvMeMvb7fgt1e6cLuuBN02wliVGUMthfjo1VF86/1bODfWiss0prfOd+DcQCmunK3FS/dG8Nuf&#10;v4t/+Pk7wH/9hLH97/Gf//Zt/OUP7+HXnzzA23dHca2/Di+cb8fHD4fxwc02vD5Rg8EyPo8xBaMt&#10;pbjcX49zffUEQDPKxV9hLmE1I0E9X0tNEZoIbV11hbh/oRM/efu6mvF7izDy4qUO3DvfirsX2jDe&#10;XonBxgo0EpjLcmIxWJ+PC+2luD5gx9lOq1pTeXKkFvevduPOpU50NxWju7WU8ZjPNEqH3SbpwkpC&#10;ZiL0caHKR6KtIBvGVPGZGIGU6GAkhPsjPswPidGyikkEKwKh/C4rmYSrNY1z0hMku33mo2Vkl5La&#10;uzIyn8q5luMsyfBSWxOJsZYxITLDTdwkrHJfhrWbViMowh8pexOhyyagFu/FgbpiHBk4gs5zLQr4&#10;bn7jHF7+3k08+95lnJJWunPNqB86jNoTlWg6eRQnzvVh+NIpjF0+hROj7ahknB+qycbhjoM40GJB&#10;aacNrWea0ft0F0Zu9uP03ZO4cH8Y1189i/PPnSRstWPkWjcu3BvG5QfDGHvmOAYmmzF+q4MQeBxX&#10;Xj6JKw+GMH69i+rE6ZudGLvegufeGscPfvMQn/zmRXzwF7fw8MPLuP/2Zdx98wKuvnQKz797BS+8&#10;9zQGL7dgaLIVz7x6muecJyCexksfXMLZO71oGa6GvasCdX2EuOE69Ex2YJRgOvHMEM7eGEIXYfNI&#10;2wF0EnonWWG5+kw/Tg42oI/vScNRK47xvJGLx3HqSg9hk3D49UlcfvEMBq71YOBGLwaun0D7RBuq&#10;OstQ2X4QpUfzUWTPwh7TLiRnxiKJab87fTd0Rm73xiBxD8sXXSQSdkdhZ2woQsO2ITBwK3y3boLX&#10;Zk+s3+IOT6aZ5yZ3wuBKQqBjnKBAoIJ+5gXnfPJIzvnHSa4+0wHNGRy+8iQN+pScge7PIecwOMvV&#10;sSIBUNlq+V2+C+zJe6CdJ9tHBmPqPJGcq+2X48XQaACs7RMIEWn/a9dwjh8BGwWEjNuvzZ6DtV6e&#10;0BuTUM6yMTljF3yCfeC5YT3m8z2cu2CeSi+tNU/cu4hkSUbp4hXj5XztP6Wc88CcOU+omf0xLOc3&#10;B/mpSkbW3iwUlOYjOT0JKz1WQFa5kef29PSEb/B2RMbvQtjOWMxdvARfmTGL4Z7xmTRy1h8DgHJP&#10;LZ6lLPu3hKrpcs4/j5Or8/53SFqfH1VMmMYOp8qOYRmujv9z6/Pi4ovEl/YeOr+nIudzHS5uPpXk&#10;bXmHBPxWy8IBy5er8kDLQ7KE5OM+CgDN2ckoy09DoTEVxjTHJBBZ9UKXGKlkSIpWW1mZQq1OofzT&#10;+SNBoI+Sbt+QQF+EhgQjLDgAoUGyGkQAIkIFEKWrMBKJrP3HRIYjLiocSXHRSEmMQ5Y+ARWWHCVb&#10;YSaMOsJdfCiPCVZdy8aMVBQS2orzjWprTE9WS7TJ2rpFWQxnaiRKshJRWZiOIvEtSMiQa1ryDGiv&#10;MqK/sQgNAi/5epTn8Fp8NjMBV5xXt9eXEqbSebxjCTx5Xn0iv+siUFKkQ0u5ERMNReiozUNVaTLO&#10;9+Xj52/24L+8No5XB2vQW1OAtnozXrg+gB/LxIsHE7hNOLx5oQUPb7Xjk3cm8Jcf38QPP7yJV18a&#10;wxsPz+Mvv/8Q//jjN/Dxe+fwy09u4x//8nV8/NY1XBqqx0hrCd642ok3L7Xi3cl2vMZtT20WznZY&#10;cHWgGme7y9HL8NRaM1BNGLOVpKOMz1ZhTSdIM7z1RRjusWOiz46RDhsuDNThlWuDeO50O66f7cVE&#10;fzMaKwphJVAX56RgvLMOV3obCZcNaK/Owat3B3FupALXztfhuWvtePvhabx4axg9zaVoqi5AR2sh&#10;Whpp1PMSmR56mGXt5MxUNVNc1lA2JEUiPioQ0aE+iAwLVBWDiFBRANM9xDGjmZWA6R/nAvp39AcC&#10;oEP8PYfGbP4sLFw8F0vXLIb7ppXw2e6FiIQQ7LNkElQqcPxsOyZfPo27717Gvfcv4cGHV/Dit6/j&#10;aULUyDO9GL/dj2FCTtNALWo6KnFssAlHOuywt8iYuYOoa7PiSHcFjjANj5w8gqbRBnRdaEc3wfvE&#10;xWM4c3sAg0zLw+0HYD26H0cHq3DqRg9uv3kRz71zGZdfOImrr4wSEkdx47VRXHl+HMdPNaKi+QAO&#10;txaj8UQ5Bi+2YvLeEK6+MIIzN7swceM4Tt/owrlbvbglbmAejqvvJy82o/9cI/rONmDi+nFcvHMC&#10;lwmh3WNHUcw0NB3KRaH4fuyoQMupowTcFuXmpXeM0DrGPHixCdefH8SLr5/D3QdjuDDZg1OnO3CU&#10;4FhOyK1gRaGszYIGVhqGn+YzEAKvPjjDsAzg0t0xTNwcxkmeM8AKRO/Zo6jvLoW5KgtZhanIzNuD&#10;PZk6wjcrcftTsO9AOnIOZCBrv0H5YIyOCUNI6DYEBPjAx98LW7dtVMZ6wxZPQuBaGutValzYoqUC&#10;goSKhZ/OKJauSGm5+wwUTpOrz3QD/hknzM5yOsa5IBaj41JOx0tBLq1xMiN41ld5vnQdzyJEzGSh&#10;zfw9kwW0c3eh6Ks8VtxVON9LJNdy/q5cTUwV8FLYi+Q/LZza/aWVToMvMRjSWuKxYR1WrFntiLMp&#10;eBawXrJ8KTzWrcL2yO3w9N2EpxbPxwzVxeV4r8SwyD1lAo3cT1xbLFyyEPHJcdiVEg//7X6IiItE&#10;WnY6EpKTVAuu3EO6YSW91L20Z6DhfmTgGDbxvfgkNWOmPBu30s1MAFfdwiIe8xm4U9f4XT05g0DL&#10;8+Q6UgaIX7pZsxhmOUfCzjA4DKccS/iazTKEcTSD0uJXhUnCTX2Nz6nShMd+Vfbz+6O4nTpWvsu+&#10;x82qdvWRuJShBVJZ1VpsRNLiLJLvWvz8v/r9UvnRyR44y9Xxf0pJPpD7O6fj9PTT3lGR8/4vos+c&#10;y/wr75PSVB4Vyf3kfy1PapL3/nEfBYA1tgJ0NVYSLApUq5p0r8rs38JcAwpyZB3caLUkmUwO0SVE&#10;KKfBAosFMns4MUqN+QsPDkRwUJBa3kz8wmmS1SAiQ4MVDIrPOAHCGFlCLVxALwTJ8eEwGQkU+ZnQ&#10;yeoDhD+ZQCKtkAKAMr4wM42AWpLvANCkcEJcIirydWiwZsFqJCgmBUMX6w99QigBNh75rInazSmo&#10;tejRaDOiucyEshwdKgqMqCo2odpqQn15vvKlJ2vkynhCWXpNZrsa06IZlmRMdJThBqFsrMaE7hID&#10;Tjdk4lev9QP/6wfA9+/g42sDONdoxe3BRvz777/IWPwF/vvfvo0ff+s63n79LF56OIEffHwPb7x2&#10;Dq+9PYl3v3sXr791A6+/cgUfvH4B79Bov/3iBL7z5lW8cmcEz9FwXhWXNQS4V04342Ma+7fudmGy&#10;rwwPzrfjymAtOmvyUVeahfqyXMekF1sOqivyUF9dqFZgaW8qRUeTBW11Rehh2PoaSgiW5agsNqpW&#10;1aqSHNTaTMqBtpXx0UDwbrTlYbCtEoPdVbAUJjLuEpSD7wJjCoplApBAXn42aspKUWbOR2lRNiFQ&#10;VndJU86+M1JjIOsXy/hMWaYuIToIsUxDmRUskhVmZChBfGwYFS7Z7TMfV8b68/Q4AHSWGCrxT+VY&#10;fHwm5i+chQVL52DluqUIiw2CqSQbR9oPY+BiN26/Pol3fvwifvx3b+OT334d3/yLe3j7x3dx581z&#10;hLdeDF1uQ9vQYXSNHSFgtaL39FG0DlbjGGHvaG8197eh91w3WglRh7sqYe8qR92JSrQO1eLk5Q5c&#10;fPYkRniN5r5y1BPmjo3Wovd8M0auHce5u/2Evgncffscbr0xQRjsx9i1E2g7WY+64xVo7LWjsecw&#10;6ruq+LuS28NoOlGLvokWgtoIrt8fRv9EPY4PH8bJc0dx7noXbjwYxYVnejB4phEdBLVOgmtzVzXK&#10;jlhgb63kdWoUzLadqsPxM/XoHDmCgYkmDF9gmC43Yuzpozh54QhBshaD55swOnkcYzcHcPn1i7jx&#10;javov9qDjtNN6DjVgJb+ajT3VKKjvwZdJ+sweKEDp5/pJ4z24dr9Idx84RTDUIWig2nQp8Uike9Y&#10;4t4Y7M7ZBf3+3diTl6JaY5PTd2EnK5ihEcEIYoVhe9g2hO+UlU+2qXGC67081UxsmRwgY/SkS1h8&#10;DIoWLFmkYFA5kSXYOGCGhR7zilY7Frn6iGH+spLCVdN0INHkXPgKGEiL9PqNG+Ae7Ivkwn1oHDmB&#10;VFM2vLZ6Y8HsuVNhdUidTxCTwt0ZapTPNOZt1eU1fy7WeW1C8I4wLF+7RoHJ16bgRe4nknvLb2nJ&#10;k1VbImPC4R/sh5iEaKzyWKFmLc+isZD7z35qBubNmo2F8+bDbdEieG5YgZ3JkTAfLkGxvRSJe1IU&#10;qMwlwMmYP7n2HF53tfsawqIn5vI9m8OK1hJedzcr8rbeJhS02RVgSpqIAXKOH+c4dJbMOpW1aJUT&#10;4QWz1eShRUsXqUleCtq+4HW+9sS/I1BKF7i05LnDx3cLrz3/M+WIs1xdQ6S1VIqc7yvg7eHhgbCw&#10;MGzfvl2VNxInrvKLJlef6eWWJmdw+Yzhn8pTIu1/V+drcn4WOV/b73ydP0ZyXdm6Ct+/hSQ8kvcl&#10;LALXznKOF1fn/rGSe0p6yPumAbwMGZl+X+d00OJMzpPWO23sqUjO1dL4d9KZ75QaEz21lSErqkLM&#10;c7TztTyp4oR5/HEfBYA5BLBCk5EglgqjIR6ZujgFW3mZBIFsPQEpGVncL98FAKTVp4D/ZRAGxWdd&#10;HAvu8JAghIUS6mKiVEtfNAFPoC+C8BcVRkCU/wmDsixYQmyUAsDwsGDExEQgOjoCERGhat3cSMJk&#10;DMFBdUHHycoUBDNCoLT8FWXGo6rIgLriNNSb9eiuysZIuxXdDQWqy9JCcCsu0BGMCCnZ8cgjzAns&#10;5KUlqJnExayVWnIzUCc+/ioJTVUyzjAdNnOugl2TMRm5mXEoyE3AeJ8NP3w4jDvd5ThP8BquSMfd&#10;URvw3wh7//0d/Or+CD68RAPeVYt3CHDfeTiKH757Gf/p/3oLP/3Bc/j5T17AP/3ybXzn9ev47kcv&#10;4J0P7+OFV67h7NlenO5rxPWJToz31GCo3Ybx3gr0SHdrbSk6q8241F6GHxAgX7vejEvdFRglzA02&#10;liqQLc/nMzAdLPkZBLE05aexq6UaTbU2NDeWoa62GJVlecrHoa0gHXl6WTUlTo2jzE2LczjS5nPK&#10;DOs8gnwBAU/GaqbrEpFuSEVmuh75uVlqMlABr5+XQ1gszsJIfyNuXx9Bc30R7OUE6bIMWM3pkDWS&#10;JW1k9rimZKaZSNJPZoJL+qUmxSgn49M/0wvj36fPawEUaS+PyOHHai6WLJ2PZasXY523O7ZHByDd&#10;pEM543T8Wj8evHMNb3z3Nn7yd2/iH//1e/j7f/0ufvr3b+LVbz+Ni3dPYHyyDaMXmnD+RgfuvXEa&#10;X//oGp598zw6J46itqcaR3oacbizGtWEtGOjAkZNOHL8EGHLguOEq8t3TuLG82OEsj70nGvmcVYc&#10;HazE0NMdCgCf+fppvPKdG/j6927iwfuXcP2lU7jw7CDBsx1d443oHj+KvrNtODZYB/uxMtjqi1HR&#10;WISjHcVo67UR8CrQd6oWp3n82SudGByvw9N3BnB2sgNH2w6godWsXLvUt5Xi6PFy9J9pJpg24/Tt&#10;Y7j2yglcfnYAF29we6cHz379FF7/7hU8eO8MwXQYT788gssvnsLFB2M49+wIus60oKb7EMNvRwfD&#10;1k4IPDZ8BMdZYRm9egLnbw4STMcwfqUdpy4dxY17A7jwdCfqGN6MzFjsTmFFICMaSTnxSCvSw1iS&#10;CSPzVjLzYhIrnnEpsYiI24FQViBkbKBfkDc2+24g7HhgtYdjbWIZF6itVayND5TZ32qyyFRroAaC&#10;jhYvR75x9RHDrMGSlo+0QlkzJnKMfHclZygQiW/DsIgdCAkJUa06WoEveXGtpyeC4qNgtBVjX5UV&#10;SXmZ2Lo9ALOYX1XeZni1Ql0k3d0rPNyxdtN6LCQUzVwwD0tWr0Tozkjszc9FCMvQedy/2H0lAqPC&#10;sXbLRgWaGgBK+NRzEQxXeS5BZq6e+aEGV26cgyx/OHvBk5i9kMZqqaxL7cZj1mIFYWmlxxpsC1qP&#10;+D2RSGJlMK0wA96BBKjFc/HVWQRUXm/h8qUIigjHJt+tmEWwmjXnKRqgOdi0bQt0eXtR0V6P/JpS&#10;wnyIcgIuzyYtFPKckibOceicBkuXLMS2bb6qu3+p5woE74pEHMsh8RfotmKZil/HmF9Ha6+c7zKN&#10;xBXPlKQlUdafle/T00vTZ851kqtjRfLf9HjWwvE4ufpoeW66nA2/ozfDIclLmiRPCWxov53Pdz7O&#10;eb/2n4T3TyEJk+Q5Caer//8QOWbxihjP2nfmm0/38zj+Vq3flNo3lV7qfKfvznKOF/ktW1fH/aGS&#10;62tp5rA9jlnSznE/h2WTGmIgrXV8j8RZ9hzmaZlZLe51HM60ZUa6uNyZD1krWRYQkMlTMlNdAZ6k&#10;O98pcZmlAFCuOeUtQQNAua+WJvKMjyv/5KMAMCsjVRlog8zklG7QVBp1XRThIAnN5TKBwoaakjyC&#10;RBKNvYzB47HJ8dzGIZ7wJi18keEhiI2OVGu/CvhJy5/AXyQhLyTQ0RooLYCRhEEBwmhZ6SIyFFER&#10;IQgV33Kh/ogIDyL8hUKXEo1s3kvWxtUTIjIJDoXp8agQuMtPRaUpFVXclucmoae6CBe6G9SycfXm&#10;TAw1VeByfxP6awtQQMOSbkhR3c0y8zfbkIi8LB30SZFIjgtGnjEerQ0W3J7oVkul1VpzVQuojAVM&#10;5jPmZ6disKESY7xmE41VY2UG3n/Yyxj7OfU28Ot7+PHdcdy5MoJ3XruGt1+/irs3BnH7ai9eem4U&#10;rz53HlcnBnF5vA/Dva28VyVqK4pRU5aPZpmJVm5CmyzL1l6FpgYrKiuLCbf5uNxaS/g8j+cuVKHG&#10;molycxbamQYNVUUoJryUFBJWc3TIknF1fB5LYS4qSq0EtQIF83kERBOBVk3q4TEZqRFqwkhtRT4K&#10;csT/YSShPpb7eJyRaUrDq0sipMUT/tNTYDET8CqK0NJciZ7uOkyMdeDq2R4+RycmBlsIzmbUlcvS&#10;eEWwmHJhIljn5aQhJ9uAWAJgNCsFDgU7YDCRlQJCvUwWmv5Rxu9LyBUAysssGV4yv7x4i2k8ly1z&#10;wxoaR68t6xGw3RdxTH9DTipMlmxU1FvRNXwMw+fbce5GD649OIlXP7yMtz+5hm/97Fm898Nb+Pq3&#10;r+K5N85g8nYvXnzjLN79+AY++PGz+OgXzxMOr+HKixPovdCNspYq2JoOofJYKSpaD6Ki2QLrkf0o&#10;sWejsrEAzQSmjn7mzfYSWBu4vy4PFceK0Hn6CM49RwB9/2n85J/exY/+8R28+YNbapbuuTvHcfrW&#10;cYw83YaeMw1qpvHR3kocqMrB3iId8g8a0NxWgq6+SjS1EQSPl6KjpwyNrUVq29Fj4/dCtHWb0dJx&#10;ANUNuag+uh8NnRaMXGzEjZcHcO/dEdx/bwBX71PPncR1xsHNlwcJt6O48fpJ3Hp7DC985xpe+9Fz&#10;eOWjZ3HrwXmC3QmMXOrCxPUBjD9DyLx3CqME3N4rxzFwvQfnCLmTzw7gMuPsCoHyuYenCBy9KLfn&#10;IIsVsoyMeBj2pyDjYBqymK+zrUZkW7KQwzQxML8m7NmFnUk7ERlPCIwMhP/2rfDethlb/LywfvN6&#10;rF2/jiAoPhlXKfhbsdqxdUDgp74EZVC46vakERFJvnH1ke5W1QWoCuK5n1nDWAGGiPCiwGcmrzWT&#10;efBJh+F/1Do3BQFqywJ3BcOzLdQXy9yXYs261XD3WKvWgZb8uWAOC/Z5C7HYbSnclq1gIb+YhsBR&#10;YK9xd8eGDRvg5+eH9evXY/mKFfDYuF49m2oNlLzPcAr4hu/YgQ0bN6qZy2omsrwbDMOjcHArhb9m&#10;5FasXM5rrlMrRIjmzJ3NeFuGVFbm04v2odBqRmhMODwDtsB6rAad14dx6pkJDA53sUIfhlUeS7HQ&#10;nYC9eAlWb9gEU0kJzJWHEL93D7bu2K5aBVcsX44N69bBL3AbQuKisX13HKJY/vjFRqgJNbNn0iA9&#10;6RR/0yThFFiXdJtLEIwzGnBo5DiO3j2HkoEGNJ/rg6WhivcLwcbg7Vjl46vSW2aIy5gvLa0dgCnX&#10;my7XMCdyPtdZro4VOUOHwJ0W/s88yxcEQEl7rcIqeUT2ydaVtPLu90kz/NPBRPvvzy0tbrQwfBmp&#10;uFf5gGGV/C3vn0y84X7NBmit5Y7KnWvYld/Try37tLjW3o3px3xZadd02J3FquVP0lSTFvfqvrJU&#10;HitK8xaxrJkvk80c38W/ovK5OH8O300BRYdUWURpoPdIU7/lf6n0ChDOYQVRAFMDQC2t5RkfV/7J&#10;RwFgCuFPlxyrunSrio0oyEslSCTCkqtDbZGR0JUGc0aiGmOXxmPTUliDT03iOYlIjo9FEiUtewJ8&#10;An7a0mBqS/iTMYFB/o51Y2VtWAccEvYiQ9SSYmGy4kSwrxo3Jl2GqYmOLkUBzjprAWrMeWgsLUAT&#10;AcZOg2HJTkJBRpzqCpbWrCLCkCkzESUMZ02ZtAaWY6K/BvYKE4xZycjITIA+NRypCaHQx4dDFy+T&#10;UgKQqQ9DXYURr9CQD9aaYS9I43WTkZtOuCII5mTEoN6SriZovP9gGFfGyzHQmI1bl2yMtQ+on+K7&#10;1wcx1FmDFoJkKyGuobpIbaU7tpqAZ2d4mutKKRvqCE7yWxxiV1hzpv43wVqUAUtROgpNaaguykNv&#10;pQV3hurxzu02tdpHUV4KgTiWWz4nn7eA6ZKbncI0SkGBKZMQmIZ0vd4x1pLAnKaX1rwkZKQlq250&#10;mYkr4xvFsXNJYSZ0Eg9JYeq+ZpO41GEcpcYjPSWBEJlDGC1Ha3MV+nub0cBwVzPctWVZBMAWXD3X&#10;gRsXujAuXYvVxShmIS9+E3UyTlQXDz0hW8IQMwV/uSzI83LSVUug/J7+0V5qkauXy/mlVi/2U3wh&#10;nmKNZ4bMlvvUhYEsLyTrTC5xW4B1G1Zge7gXUjN2wmjegxJWBhpO1KBjpAk9Iy1oJnB3dB/Gucmj&#10;eP7hCN77znV87+cP8P6P7uC1Dyfx7Bun8PK3LuJtguA7n/C/Xz7AD//6IT762X2898kdfPOTu3jh&#10;Gxdx9nonOoYqcWK8FhOEtYmn29E9WoOG4wdR22ZBVVMRqo4ewOGjZhRX5CBt324Y8/UormR+7q7A&#10;yGQnrj8cV61/r//wJm68MYLJ5/tw761zuP/uJC68MIJn3pjEBz9/B5dpCG2Hi5GWsRuR0axUhfH9&#10;CtmKsB0+iN0VjF1JBOxd/kjWBSM7Lx51TWY8facfpy62MQxmtQxeeqEexoN7UVhDCD1uwbEzNRh+&#10;ugsnzhKGJ5mmN07g1LVuXHkwgte/+yxe+/ZNXLonYyA7MEbQu0joneC280wzWoaY/v2HUU/APT5S&#10;j0lWeJ594xyPH8SFuwO4+NwgNYyx671oHrCjuCYXhZXZyLNlIYvvVEbRHmQdSEOuZS+MrJwY8/cg&#10;r2gvTEWZyGQ+TUyLQVRiKHbsCsGO+FAERwVic8BmuHt5YI2sPey5BssJgAJIAhgCA/MXOfwHam5j&#10;Ho1ve0wBqNYqpgQs123aqK6jnSvdjpoCdoQipygfYZERWMr7aflTwG4h76t1zUqrxazZM+E2dwaW&#10;LZ6LjZs84bZmBb7KAn6l9wZkluxDbXc97r5+Dz0TvQiMCUIIn00Mh+RhycuPDBO3qhVzxhR4EGI0&#10;wyjdRXKcdqyz5DoyE1Bah7R9GpTI+6MZJF+C5s74naprdP5cGiMZLjF/NoJZYd+dkY7Q8AisdffA&#10;EoJoUk4WKvvaCfE6+AdswuJlc9QKOx5b1mL5OgL4iqVYvWaNMj5LVq3AgZoKVA90ov70INJZSdxb&#10;ZEJUXMwjyJExTMr1zjTNn8FwyGosc+Zi9ab1qOhoQv3EABpvXELa4TLsTNdjB8u4eNqghN2x2K1L&#10;RciOcGUMJW4eAdrUc0+X9v8fK+driuH39vZWy0BK/Kr7uHC/4+ojcSFxJtLS5fP0mXJwKv2d03T6&#10;Mc5l6f8pkndVKjzyDgr4SH6XLnhnAHSWwLi8NxKHWlw4A5AmLa6049S9+F7IVjtP0lLWA5bWe9mn&#10;pbHzdZylHaNdW7ayXztH9sk15X2V7VOzGVaC35wF0sJP4Fsi3gYWTDnYJhxOrZ08b5605vF9ZFmk&#10;hrZMtXpLPtdav6XsEvjTyjgZC62WG+V7L8/oHAcST4/7KACUbtZUAmAla4Stdovyq1dMICkibJTl&#10;6GHLSUWBIR7WvHSUEcaKTaw56pKRpkuhUY9FdEQYQgMdS4EJ9AnsiTNgUZC/j9rn2O/4LlDo+E4F&#10;bnHAnyx9RnAQeIiPDlJjDcsYnqYKC+yFOagy56rZyspdTVaKmngg4xOLCEBZAjppKcjN0sOULWPT&#10;ZAUPAqPNiE5bBsaaitFSakRpLp8jLRYVNIRVZh1s+fG8fgZudJdjuDoPzcXpqKIxKsvPJNjoUFPK&#10;c5tL8OqFdvz87fP47usjeHC6DQNdFvS2Z+PHNJQ/uX8OQ+2VKDUTlK0mlFlyqFzVNSuAV2HNQn11&#10;AdqarOhur0BjbRFhsASNNRYFgVbGc74ac5eMHH088glsNoLsnYkm/MOHV3DzUitKLQRSQyTjXWZQ&#10;5zIOjAoA0/SxBL9EgngCEmJiFIhLN6vskzGUkqbS+paWHIdsgyyZl4Ki3AzkE8oKswmcOYRLApxZ&#10;VlmpLFLjCoukqzg7FaZcPeprbWrd5mJCY0NVrlp1pEqtUpKK4rwE9LVYcWm4AR3ML2oCkV5aExPV&#10;mE2pUEh6ipsgXUqcglHZP/3j/DJrL5Ym7cX6jGbxBZ5NQyJjl2hQpOVm3oK5WMSXacnSBWoFEN+A&#10;9UjfF4fGznJcfeE83vnx1/HsN26g91wbmk9Uo3uwAROXOjH5bBMevDmI1z88i+/+4ll85y+fxRvf&#10;J/j9+Gn85T+/hV9S3/vVc/jBXz+P7//qPr7z87v46C/uEhRv45X3L2Lybg9OTBxG/5kjOHW5DeNX&#10;OtB/+ijaCTxH2qw4UJ6FvflJSMmKQSwrIBGx4YhOiMQexlWJvRhlDSWo7qhA02ANGnlO03CNmsRx&#10;gtcbuNyM4+cb0DJ2BE0na9A6eATtJ46gqvoA0vYmYTsrThtltuymNdjgtRZe3uL4eh22BXlhW/Bm&#10;RMQEICkjBIacncgr4XtyyIii8n1UNvLL9yKvjHmgKgPlDWZUt5biUP0BlDcWoeJoIcrqmY8bWBGZ&#10;qMf1F07hNsHu7vsE4/cu4/4HV/DgW1cx+cIQhiZbMEEIviOzjt88j4ffv41Xf3AXZx+cxPCtLozc&#10;PoHjF1rQfq4ZJ64cR8fZVpS0HEQmw5J6QIc0iwGmyhyUNllQynAcOsp3gu/boYYilBJSrfY8WJjv&#10;TCXp0GcnICYlnCDoh63BG+Hp7WgJXLJsqYI+KSida8iO9YanxtI9pgCUQlPGEaq1i1cuh5vWkigg&#10;Kd0sC1kAs2YtS5vNX7ZEjb1b4uYGLy8v1UI3g/luwXI3LPdYA/+QYKzZsI7ywH6WP+vXr1bj4p5g&#10;ob+a+9PzWS50NaDtzAD2WvKwzt9LrQ29kBUWWU1ACmxVWDu1JmktUSIBQHkWKfCd3w3NSGlGRwp/&#10;aUkUQya/nf93lkxKmcd4mcXwLRIH3MsWqu/zCZwyaWKRm0ya8kSULgHNwz2wHK2C5TDLtNYqJOxN&#10;xqqtG7AuOADbk5IQlbSL11iGGfPmwM1jNcyN1bCPdONQbyue+ebX0UCIyy4rxnpvLywg3D1FqJ7B&#10;uHyShk62XrQFvkEBWLXYDUvdlmK9nze2Re/AGh8vrNmyER6Bvpi/cpmjhVZAh+c/MYfwy7jQ0nc6&#10;oEn8SJxKPGqS/+RYOUfGTC1YsuhRS5Lz+ZrUDF75j3GvIIRxI1uJV+c00MBL7vGVr7j2E+jqoxlp&#10;TerZPkfOx8q52r7HHSPh06SF2VmP2/9F9fuuL1KtpS7k6liR/Kcm6qjvTEtJL17fsXVIuoDV/9xK&#10;xUGATSRxIpUM2ao8zmM+c+2pfY/CIdeV/3gNuY7En3a+PNOjd0WOeYycj3M+XvZr6SRQJpW8JTKB&#10;bSHLE+b72czDc5n3F7ACNk/gT37zvZNu4blT3cIL+EzzFixQ423VGGCBQNky38v58h7IEBKRrKPs&#10;nO7ad5UvWB4+7qMAUGbAZuhiCFBJqCovQK3drMCkMDMetcVG1BNq8tITkMXfabpoZPP48qIctYSc&#10;+P8TgJNWvmB/AUBfBwD6+SBAIJBbkfO+IG4dIBhAAJTzfJUPQX1qLIyZySjNN2Cos5YAmEWoiEN6&#10;cgz0U2PJZKyarDohEwuS4qOQxd+5BJvCbBo5AmEJzy3J06OpNBeTLRV4/2wnPrzci/sj9Rhus6Gp&#10;MhfNFTlotBJkMmNQnROP+8NWfP+5PlzrsKGtyICOslx0VFvQbC/BaE8Tbp7tx3dfuY1PXrqJX717&#10;By/d6iHM5RAwkzBeZ8ar/H+ioxwN1kxUFKSh1laIKksBLPxeRoisLs9Fg4w5LKeBNWUxjJmorypG&#10;bYWjRbCe0F1VSoNHwKurKEB7vQVn++z46MUJXBhtQR1B0lqQjqZqK+zWQgKwgXAXhdiYqfGSjIek&#10;hGg1eUYAMI2FdlZGippJLa27hpR46AmByTwmMSYCSbHSBc7jUlIJltKVnEzIS0eJuHnJNSBDn4AM&#10;xnFupo5ATVDIyyCg6tHeUIm2hjK01FrQ017FsDWiv9WiWmaLCd8ywzovLVENJ5DWPuk+kokfAoDS&#10;KmlgWk3/aPAnL7OWaZ0lmVkysbxIIm3m53y3RVi6arly3bBmwyrl5sV94ypsDdgIXWYc7E1mdI01&#10;4MK9Udx++2lc/foFnLjUjp7Tzbh+fwJvfOsWwe4+/ul/fAv/Bd/H33P77b+6g3vfHMXD753HT/7T&#10;a/jt//wQv/2X9/G9v7yP7/3VA8LfPbz5nafx8nsXcP/NMzj3TCe6Tx1G+8kKHO0uo3E042jXIRwf&#10;qkPPaBPa+o6gtvUQLJUmZLFikZqxG+GxIQiKDEBq1m5Yaw+i8UQ92kaO4dhIK6o6qlDVWoiO0Sr0&#10;XTyKgaePYezOCQxfP06QncALrz+Ny1f7cey4HZZDhdjDa4RGB8KH0OfN5/YJ3IytrFBt2Sa/NyMg&#10;ciPi94Riv9WA6uYDBOJSNHZY0dRRhqr6IpQc2gdLOSt0h/JgLpPVPWR95GTkFutQcjgbXUO1OHut&#10;F1dfHMXNd87jzrsX8Oy7l/CNn9zHJ795C9/86Qv49s8f4ie/eRuvfHANr3xyBy9T1946h/G7/ei/&#10;1omJe8M48/wpapz7RtA72Ye2s12o6a+F7ZgNFZ1lsB+3oe5EORr7RGVo4vem7grU8308eDgP+wmA&#10;+8xpyDClINGwE9uj/eG1bYPqDhY/fdrYP+kS0WrLAgcyGUTLX64+Ao4ys1iuIS2J85cuVkuZzSUY&#10;zCb8zWJhLbAiEywEBKSmLePQBBBncjt76SLVUrV3fy78d4QQ8pORYkxHDMufqMzd2Bjqi3krF7Om&#10;v0AtHRiYsBPhu3dhmac7nmKhvHDBQtV1KpMlZIk8DfBm0Qg9xbyvwYkGKP/uazKO7QnVMqBWVaHE&#10;eDlmtxJaaHxEAowKWNR3B1BqcgaiGfwt45FkYX4Zm6S1RM1j/G1mOZ7Ecqrj7BDSc7OxedMmePp6&#10;wZCbhdjdiVi+ejUrWx7Yti0QSWl7sHLdWrXE20IaOn+W67v3sLw4NYBv/dUneP2Hb8PWVIKs/buQ&#10;mxOLokpWzk8eR3FzHVItRYjaq0dKXiYCQ5mXI4Nh6TyChouDMFQdwJ7S/dieGIn1zM/zVyxS69bO&#10;Y7rMorEUQyszoEWPuuQpBc2ypSQ+BeZFkg/kPzXGkmkorSiqhdjpXGdJvEvekMk6y1etfHT+TBru&#10;Nes84bmewL9mDdauccealauUkZcwSTx/EQBUxtmFXJWDnycpIzW5+l+kAYsWPtnKfu1+cq7zMc5y&#10;zj+u/v88ae/fdDlDoPP1neV8HVeSsEvLmuRbrXVZi4fpxzpf11V4RNPP+UOlhV0Li4RLIFCkAabs&#10;08Kt/SeS59GO034L3MpWO0/2y1buo91D5JzeIgmDbOW8x30UAMoSa4W50qWYAAshoMikR0GOTJ6I&#10;R54hDiXSIpQRj+wMmR0cp3zulRZmEDCiCW7SrSugJy1+0tUrsOeQwJ4m7be/DwtCHqu6hAUCFQhK&#10;968/EuKCYeR9ylnQN5bloUC6bhPCHG5nokP4P4EixuF4OjE+gpCTzHCmodQsrW5GNSmhojST3w2o&#10;MhvQZstGR3E6Ia0II3UmdNfmE1ZyUJ6XhFqCXklaFIpSQtBTHIf3zjXiPo14V6kBFcUpqOb9q635&#10;aiycdIfenjyNOxMjeHi1Ez947zT+9pc38fHbw7gzUoUbPZW4OVqDFy534XSXXS2zJnFWRCgtJJQW&#10;ZqfARhi0mwmDVIVFWvHS1aSb/Gzp1k1Vk1CKGafWwjSU8zmqSzIIqrmoNGdPtQymKLCsLM6DLj5c&#10;taxJq2m4jJ0kPMcyfpISCHYELwFBZ0lrnEBYSpKjG1Zm5IpbFgMNVjxhMI5xakiNUY6w8why4rxb&#10;Wg0zCYF5GfIMGUx3iWu9arXsbqsguBpRXqJTaxTLpJrqEjMrBXnKT2Emj1UgSuiTVkjphraYc2Fh&#10;2Kd/tJfPFQBKJtfAT8ZWuLm5YYXHaqzdvA7rfDbCN8QXkTQOCQYCbvZupGQlqFmlh+oLMX61C8++&#10;dRnPvHUR179xEbfeexrnCTJdZxvVzNyH71/HN3/8LN6jHn57EvffPYvrrw3h4osncOOtU3j5+9fw&#10;3IcX8ODtS3jxG5dx4dYJ9E00oHu0Dl0jdeg9dRTdI0cJfJUorytE2ZH9sFbnoLCMlYAGM+oYR6XV&#10;RTAyPXfv3YXYlAgk7AnDzt3BiEgMwJ7cBNgailHXbUct80xZcyks9ax41eWgvseKVkJg+5lajNw6&#10;jmffuYj7b1/ExGQrWjrMOFQrrXkZyC7ejb0F4tcwBnvzU5BVaICVlbcSGs7o5Ahsi9wKfc4u2I7k&#10;oaGjGE2dVFsxqmoIVftTCeQxSEqJQrKelYRMXic9Fnv3JeEAKzJlBC9rxT4qG8cGazD0zAkMXO1W&#10;XcCXHozjygtncOOl87j07Cgm757CtQencfdNWWHkAi4Q/mTs4omzR9F/rhV9Z4+hnRUwmTl9/FQH&#10;wbwLLX2NsLfaYG8pQQuBb/RCMy5c78TpySb0DNfg8NEyFPEd3Fe0Fxl5e5Sj3h3xO+C73R+eW9Yx&#10;HzicRC9e6qaMuVQKviwAOrp4WQgTqFaudcfsxQtYkdiA3KICRCXEYaXnWmXsBRIEwMThuACB3Gu5&#10;+2psT4pFfKaBcHMEhdWHoC/IwW5W8PaY96GqsxG1nUcJ+nuwLTQAy9YsU5Alzlq1gl/yuBTcqguH&#10;MCJhFuhQLU+8nxZ2kQCdPI8cJy2f24IC1YxoARwFPFpX8ZTkGmrsFPc7Gz9nyb1lK4DivH/mkwQd&#10;Qu+CtSvhQ7Bdunol5s6aarWTllWRxK9cQ+JmDsPAuPmq3IthleeS51uzfg1SWL41nWxhhaYX526O&#10;4JW3b+OFN27jB7/5CT767S9x45uvo2HsBA511mHfoQNIZmVTWkgTWWaERYVhy+aNanLIEkK0t98W&#10;wmc80giLvjsC1axkMXICs87hd44HGRqw1c8XW3x9VEVB60p/dAx/O5/rLMlHUjGQsaYC/pJXZCb6&#10;xm0+8AsPQURcjBoWsGgK/DTYk/Bo3zW5+jiXdV9EUh5qcvX/dEmYNLn6X+R8zJ9DznnYWY8DQOdz&#10;/xg5X3O6XIVH5Oo6rqQBl0j7Pf2YLyPNxomc01i7h+zXwPHz0sw5bzjvl2d+3EcBoCE5nMbciGqb&#10;tPREw6iPgC6JovHOSEuBKTsZ5YWZsFPFWcmw5BsIi0mEh2DCmGMMnwP6AhTYfQqAW1Rrn2w1+PP3&#10;2ax+q9ZAPy8E+m9ASJAXYWYLdKkhMOXEYbihFOc6alFGiMokrKQTYtKTCS+JAoGBDBNrkTSsVZWy&#10;fm8BKglqNrORICi+8bi/NAutNSXKGbS9PJsgl46eahPGmm0YqDWjgVB4trsa/c1WZOtCkZkchmF7&#10;Lj6+0olXRmsx0V+HjhY7+lpqUVNdgsZWOwaHOzA23Ikx/jc5XIsfvn4a+Nu38f2H47g2Uo2Rbisu&#10;j9Tg1ulmnO+pwGBDAewFjKtswhsNa146YZqAJT4HZdasnuAi7nSyCHe54sNQJm8Y09Sax6b0JNgI&#10;hM1l+Sg1MU0If7mGBEJgMqoIUblpSaqrXBxxRxAAZbydWo2FIBgZHqj2iwsWmYShjauULmFpQTXl&#10;ZiAvO021ICYmyKxtccsTjLjocMJiHJJjo5Tj7vgIxrVMyImPQqYugcCaocYPlhSmo4lx2NNeDjvh&#10;wFyUxgpDNrLS0igD0g2JBD9pgUxFLu+TYUhCAQvsQuVoPF1lOueP6sahnpKMO2Oe0uxZ1GwxlI5a&#10;kNSAlq9Yig0b1yFuVwj25aZCz/hM1u2EQcZEEvRrO204NnIYJy424MrLPfj6x2fx9ieXce+1Qbzy&#10;7hn84rdv4df/8AGuPz+MfoLJsWGm2fXjuPTCCEHxIl764BpuvTZBsBnES+9dwvd/9Qo+/NnzePXd&#10;a7j9whhGzjfiWF8JQUomdljQ3leBjj47mjsPw95kI7gdQMmRfNT3HsLR/nLYGk0wHiBg67cjelcg&#10;dsZtx86YCMQyL8fEhSM+MQope+KRRag2sUJVQHAutuailJWUuuNlaOwuh9meg4wDBLLqbBys3488&#10;mwGpuTsRnx6NhDRCdhYBcL8Ohaz0lFfvx6HDJlht+9Rki5idQfAL5ru4ww9xzN+WsmwcZZqVVhKq&#10;9uuhI1DFMA8F8t313e5NmPbG9qhtSNyzE/kHs3GA19lXpMeefYxnYxwyijNQVEPQ7zqMjvFjGL7a&#10;j/5L3egh3PVd6lS+/y7c78edN88qx9NHB8oIfFXoP9OEo92HCMkFjLsytPfXMB4dXeTWalYKqgiZ&#10;dhPaTtTg7NVBNHdVoaQ8H/nm/cjITkc8DX4I8+PWgK3YuHUT3DesxQr3lVi2erlaqUO6bcU3oHTX&#10;flkAFACQ/wQI5Lx5bouxeOVyPEVj/+RcFsAEntmLFijA0qBMriv32bDZCwGEAJ/tgdjouxWbWJ6t&#10;Zv6UWbte/luweZs3vIN8sH7rBixYvghLPVYieE8Cciut8OPzzCW0zniKhftTDOdUGD9Pj4BFwszn&#10;kq5qWa5OntUBgK67MUXTDaAracZGM2aybxYNiRLfTWmB2OrtjVWrCEM0ROLLcA7BbPm6tXD32qBm&#10;KgsYynhIOX8mr7Pwya/yvKew3GsVdpn0uPzKLfzqn3+Lf/6XX+Ov/+Mv8aP/8Cvc/ugNPPPRQxzs&#10;sSO9ohBxWakK8jw812DeQsa/DJafI0ZQurdnYvWaFQgOCcTylUsfGbrpzzL9+QWeBfQ+s1+AWuJW&#10;8sg0gJTfypjS6Aroamku+U1aN+NYKc4oMsE/MgyLCccLlrnBfb2nqqRq1/i3AEBtv3aMM1TIWr+u&#10;pEHCn0vT87EmZwCcnvf+UKluXU1O6TldrsIjcnXN6ZLKm6SzNq5P4tfVcV9GzmFz3i/ppn13zqPO&#10;xzhL+296PMr+x30UANaVFcBGqLPlJaIsPxl5GXFISQiHTpeErKx0VLJAtkgLVWYKCmng62wypq0C&#10;eTmphIwAhAQ6WvgCff0IdNwGiHwJeN7qt2z9qQAWkoEy/i/Q3/F/AAEwYCPCg72RmhSCEnM8vvXO&#10;Ofz3H7yGs43lsKTpYUwUgCKAymzB7ATodWHIzUmATSCvpQydhMX2Ogu6aYS7Gkv4u5jfrehprUZL&#10;UxmqqwliBITG0lyCZSUm2qrRQ2M01FaCKksqctIiYODzlpsSMVZlxP0BO25NNGO8vxbnh5rR2VaG&#10;ppZSdPbW4MLlAbx67wLeenAeL97sxZXRarxAaHzn3ig+ejiK7zw8p3z2jTWb8eKFNrx9tx1n+/Nh&#10;LYglVMcgOToSSeEErKhw1eVeVpKlxgnmZxOcGNclxfmosplRkpuGVhaGHRUFMDHOxQF2JuNdumZl&#10;K62hcZFBSIwNRaKstiEiKMdGBDIufRApy7LFRxAsUwmVMkEjBikEuWTCR0oC4ZO/9UnRyrVPLgtc&#10;ae1LTYhBUizBgsYpOjQAUSHi4DtIrQCj5zm6hEgFq0XMBw3VxSrc1RX5qCVolxBKc4wy45j3EwfR&#10;2Xo+TxzSebyAra2EIFucA5slR2U6548zAM6aKS/UAsyh5s51LL0lYyHc3BZhjfsKeBMAdiaGI535&#10;LtNkgLEgg0qDuWIfDrcUqPF4998cxjd/9jS+83/dwg/+5h6++xc38d0fPYOPf3QXL75xBqcuNxPQ&#10;StF2yo6ha5248tIY7r17BXe/cQGTzw/g6ecJMa+M4N7XT+Hhexfw8jcmcf25IVy43oFTF+pw/CTz&#10;1kgFxi624jQBaGC0FY3tVSivl0kfxajrtOLo8YNoaC9Gmd2I7LxdSGTeDg/3xbbt/giN3I6E3XHQ&#10;E+Z1aQlITYuDjjCbmh4DQ1Y8ss16WAhEZfUHcJAwaCHYZR7QITErGuHJAdiRHIgoHfNRVhrKGyvQ&#10;NtjEex9AQWkG9uYSKHMTkaSLwLagTfD234youB3Yuy8VB8vzcKi6EJm5yYiO347AUF9s9vEisLhj&#10;7WZ3tVzeZr6LQZH+SEqLQVaBHger8lFStR+G/cnQF+6GkRWpgsM5ONRqQetIHdrGWFEar8PAZBvO&#10;3GXcvTKKC88P4vSdHrQRxutZKWrqrSDkZTOdCOrWDBwk1NYes8DOd2S/NQ1peQlUIlKzGA/GBOzS&#10;R2MX34345HiER4Vhq783PDZ6YM26NQSeVVjJfLDKYxXWeK5WrTHSGibrvEpLj/OA6S8CgNJ1qApJ&#10;/i9GQ1qwHM5+HZAgLX0yRlAr5KUQlsJV3DJs3rwZfttY+dIno6iuErsL9yGE75GMX3NbvQyb+R5u&#10;JAAuXCPdy4uRk2Mk4F5GrrlQjRWcQaCQ8C7h9R/Xivc4OcOenOf8nyupa7uQZlA0CTw8+v2EQzJz&#10;dwafXcYphkVFYL3XJtVtLOOQ5s2dB8+1a7GNsBvKimRgfCjWMw8tXkwj+cRXMfdJwscMHktw2+C7&#10;EUc661i5egk/+5sf4W//29/jzAtPwz7RCfvFE6h+egDmznqY246gsNGOtJIDiM5MhzfLzNVb3DF3&#10;sbgbmYuZT83GTF5vxoKnMJdwOGOmYya3dHV/lUD9FQK1MwhIK+VMMaSEna/Mppgn5LtInmPlmjWq&#10;dXCBtOJJOvBakl9kHOmmIH9E0v7siN0Jbz9fh/Gn0V/MfLiN8Cfwv8ydeVJaBTdtUj0UAnsSf38O&#10;APw8CSxoLcuylTzr/H32bOkKFJAW8JO01vTpNZyh4U+lJ3ld6XJ3vJOOlnSJY+XKRTtGy3OfI+dr&#10;OkvSXnvHJU8/yvMurqHJ1XW+qCSeJV6lUULi1hW4auGZLudjnPWnSgNXz6rpcR8FgAU0RCVZSTAR&#10;Uoy6aAJgIkEhggY8AcZMHazmbMeECxrzfEMSYaoILTU2/peIuBhx8+KtJnYE+wfAn8DnLwDI3+LV&#10;X1NgoO+UCIAyK1hJxv4FQpcYDZs5A0M0GM9dbcJVGgerLhZZSUlIjU9AUlwYstKikUlQSzdEI1tm&#10;/xYYUFFmQiehb6yHUMdtNzXQWobhzioMtteit7kSLdUW1NhMqOWxVYQQWW6urdqEqxONPK8cbTX5&#10;qJYuY1Mymrntq8nD5GiNmnxxnRB3jUDX3mJFiSUd5RU56CUMTk604epkL86fbsWNSz3orivCKO/7&#10;xtVx/Ozhbbw0WI+7HQX49Su9+OVb4+hrKlRj7NIZz/rkKAVjsqSdkYY2V8ZVJkdDXM8YDHEEsmS1&#10;9F1njQXlRln/OB4piZGIZwEbFR6AyDAaHW6jacCla9zA68mMaaMhgXCWxnjMUd3KsjKH/K+6zwl1&#10;UcH+CA/0UXAnazWLBPDUkn3R0s0epvbJMn/yXc5JjolQPh7jwuUaATw2VPmItBbJcnQGlBXnorm2&#10;DCUFmbBQ4iOylHlF1mhWs7gzkyHrAsvKMjbutzHup38+A4BzZIDsPNVV41iPVfz3uWEdISUgxBe7&#10;kncijtdM43V0+RnI5DUP1hSrbthewvidF0/g13//Ev7yP7yKb/zsGl761gTuvNaPiStHcPpKIx68&#10;JZMVzuDpl4cIKyO4/toEbr5+GvfeuYibr53C3Tcm8MZ3rjomeXzzHK7eP07wO46LN7rx0psX8PVv&#10;XsaFG8fQMVCKE7xf71A9jvfXo/1EPfcdxakznegbqEFDnQlHWJkoLdbBtG+XGjubsTcBhuwUguse&#10;HCjLg6XChJwDBqTlEoBy4mHIZX4vTMLe4j3IOZSNnDIjCipyUcV8ZWdFZ7/ViMT0nYjZHYpYfRSS&#10;jMnYazYgu2QPjCWsJJTsRkF5BoHRhD15yQiPD4Ef03v95rXwDdqIlLSdyLdkcBsNn8D1hKrVWO2x&#10;QsHKCsKU+6a1WLd1PbwDNyMkOogQSCDLIphlEmAzWGnYH4/M4hSYytJgrcuDvd2Mxj4bWocq0Dlm&#10;x8DFo+i91ISTT7dhlPHVNlKLGsJwfechHD5qQX17OfpGjzGdmtF4vAK5fNdiU0MRsSuQ8LANITEB&#10;2B69DTsY7gi+78FhQfBlubHea50CvhVrlmPZqqVKyxnmVWtXqtUs3D091PgsGUMn/rC+FABOGWdV&#10;eFKa8ZguKUDlGCnoxQAIDM0TIzB/ARbxvtL6t2NXLHbuTmA8bsAGn03IsxaisMqKqN2xWEt4XbNy&#10;+aNxigIaEkZ1bZX3vxwA/qnkbCAkHmQ7vTVMJM8tDp+Tc/cikOXDalbEFqxejq/MYpwQYhev8cDO&#10;rL3Iqa9BZlU5toSEY84sx0xK0QyBrtlPYd6SuQjaEYholvdJGbtRVH0QZx88jUtv3salt5/Fqfs3&#10;UNbVhP4b5zB25zL6J8dQ1VGHymOV0O8zKFjbHsbKbloyYlh2hu0Ihps4imb8SYvjLFmt5EnHes0a&#10;AM4k/MjEnYWLFmGuzDIW6F67GhtZDu63l8GDNmi151o1HlBbMUXy0IIli7CFFTb/iO3YyErI2s0b&#10;1PAT942eSN2XyUpLNvNrBDy9NjLvLXFcn3lC4k/LV85y9dHi5/OkGXeRq/81aQDoLOk90bRg4Ty1&#10;NKbMOJWWVAFB2cp5Wiuh87lapWc63HxZybunxrbKO8mt9j5K2rg6XiR5TrYSJu23SD0HK1+yX8Il&#10;+9SEkalrOuvzrv9lpb0Trv5zpc+EQ8ohbtX75uLYP1Ty/JokbNPTSYszLdyP+ygALDMRTmJp6CMD&#10;1diytJQYZBJQcgkk4kuviP8LpCTx/+zkGAWA5TS+SYmhiAz3RwhrumoMoB9fGBaGfvwuUjCoAWGQ&#10;3yMFEUZEsnRcNEEj0xALU1YcMlPCYSVYVOZlIZ/gmZ6RgtiESMRIi1cUFROqZrUaM1NVq1NleTEa&#10;a0vQ31mDjqYyQoa4TElFHWFvoK4cw601aKu1qtmt5TS40jXcXW9BT0MZxrpq0N9STFAswHirGZUF&#10;cai0JBMaLZjoqMLds924NNKCS+MdaG20oZ7XaWmxo4f3ujTWhVdvXcC7L1xHY1UhzIVpyDLKzNgM&#10;DDZW4s3LPcDP7uGvXx3Drd5KxlcO8gjQBn0sQU+6fqMcXb8ZetW9KqtppCWHIDc9CoXGBDUD2Zyt&#10;R7FRlm3TKQfO0oIo6/BWl5rQUFVM+Mrhs6YpwJJrSXdyvlGnnHXLKi5yTVm5xbF6S7QCuRjCtkCe&#10;rMksazob9cnqP4E9+V+6fAUKY2l85bccK4Ao6zuLg2dZ8UNW+8jLTFESsBPYLGb+kAqC+FAU6JOW&#10;RenuFofhJeI0nGEyZaUqTf9IYavcbsigenFJsXQxtRBLVi7BSs8V2BywCVEJvG9OKopsedh3aC/y&#10;q/fDVJWHopoDONJdg2NDDRi61I4bL5/Ct3/+PH7zrx/hV//j2/j4Ny/h1Y8u4d4bo0pf/2gS3/jR&#10;M3jp4yu4/c3TePbd87j33gXceG0Ez31jHG9+/xo+/Itn8cmvH+CDH9/AvdcHceZKG4ZON2D80lFc&#10;udOFa8/14Ok7PTj7dCd6TtbhaFsFqtvKUd5WhvqOQzjRX43B3ip0t5ag7jDTqJDxbCKgFe5B5oFU&#10;7C0iRNn2wlafj5r2ErWyyCle6+KzAxi72oGa3mpkle1DzN5YhCSFIFoXCX3ObseSaWnx2M10zcxO&#10;xkECYu/gEUywktLZV466tgNo6zuMzpONOHj4AOJ43I6d4djsswEbt7ojNNoH+sxY5RonnLDlG7QZ&#10;QbL0WlgIvAP8sSXAj1s/rPPeCM8tntjgu15NtJD49wnxQkTidhpt3jtfB0uVCSWHTTjcLOP3DqNt&#10;sAadBL728Xo0njyMlqEa2DtKUVK7HxYet9+aRejNhZ3vkf1oKYor8qDP3oV4fQSik8MIgSHYwXwa&#10;FhuCkJ3bGaYA+GzzgddWL6xd746lhD63FW7UEtWatoTbpSsFBh2+AGUix4LHtACKQRe4cvWRwlGM&#10;s1bAO8ORXMNjw3o1y1i6euR/OU6MrRh6Ab8V6z3gxjAsIxDG705CrtWMqPRUePltxoZtjN/4HVjL&#10;+F/GsC5fyvy8RqB7rQP6Zkv4HMDhfF9nOWaeOsb/ufr/D5FAjoxjlPhSsyynjMTjpBkT5fLGfSXC&#10;4lkJ0+3GckKUPMcaDw/mjRRsS0xEGuHP1FAHXe5+bN0aCM+thHPPpZg5n4aKzyqGe9ZMkaMbzYNp&#10;Ky36I+f7cPnZ09h/pBQ1fc248GASg5N9uPrSObz/s1dx443rOFBjRkBEEPYfLICh0IADjQdQO9gK&#10;k/0gNhDUZJbwwqXLMX+BG55iPhDH2YuZNjLDeO3G9QTz9YiMiUYs0yer1oajl0ZReNSOsKQ45frH&#10;AeUOMBf3QusI8v60bVtDfZCauwcVx6rROnqc6bsLAdHhagzg4tUr+G5twbqNGwiZSxQ4afEm+UTi&#10;Tstbrj7ORlyDONk679dAViTd6xKP2vHOknMF2pyhT/KpJnH3s5rhFUfby5a7EYQF+p5S41IlLZYu&#10;dcOiRTLZQCYeMO4WLcDihQvgxny+cuVKNatcg0LnMGmS/a7kWNrQkY8FhNT7KN/53+Ouo+U79fz8&#10;rm3lOSUMj+KG++Q6UnESfQa8pq7nSs7hc5ZcX+JK69qVe0j6yX/yXf6ffo4rPQoD00p7dimXlLso&#10;/v8ZJ9dT53wZSTgkPJLGWppo4dSkhVeD5cd9FAAaU2KRyMweyxcskpLuQ1OWrBZBZSbwu46gQmCR&#10;2baZenQ3VBM2UhEXK5MQfB4LgD6+m5V8/baoLl8lf18ETIFhoL9MYAhEmj4MtWXZKCVMVBizkZmc&#10;gtSkeDVOKjwqGGHhgQTNYDXuzUBgMuVmwmrJR1FBNirLilBWmo8swkhyUgTSCR+24lz011aiv8mO&#10;1loWKpVFqG+w4fJ4G25f6kNTpRlVlmw02/NxZbQBH90fwYPJVtRXpKG9rgDnuutwvqdBgWR9RSG6&#10;CX4DPU1UM1po9Ib7qgmPNgy1l2NssA4jY01o76lBoTkDhUXpqKvOR2dbMTprc9FqyybUpqLamofW&#10;GgvKCKj5xngFQ2bWIotysygd9wls08CmhCI1LhApMcEEtUjkEOwsjBeRNVevZBb/f1l6tUybKSMR&#10;2fpoGFPDVOttEgE+OtgXMaH+iGK6RAR6q63s17H2rmMcii9HEwHbRoiUVrxsA+OOsJdIAIyWuA7x&#10;QwwBMD46jJWCYMJfJOE0ifdMZR5gQc90SYwKUpKl+6RLWlppE6kEfo+PCEBqbKgat2gtyEIOt9Jy&#10;mJkapzKd8+czALhkHhauXIzFa5Zg+brlWOvtjm0RvkjeG4986z5UEh7qjxcTnApga8iDuSaPhqEA&#10;FUyHE0/3Y+TOMPpunMC5h8O48c4Ybr51Ci99eBEf/eIevv2L5/DKRxfx4MOzeOmTy3iBevGjK3j1&#10;e9fw/d++iu/9zct4g2D41vev4IOf3MDb37uEN759Bs89nMDZKx2YmGzBM8/344U3JlRX8uTNE+gf&#10;bURbdzUqef/9TWaYCXWVdSZUlGegxJwM0/54pO2LQcr+JOgJf3mH0lHecgBNA1Vqrdzzz/YTPC/h&#10;4YfX8OL7k3j6xUFU99di76E87CnOxB7mpfTCDGTLbHhCdta+PSgy56BWJibVFGLweAUuTjThzFgD&#10;RoZrMSTrEdeXYDcrGr4Bm7HacxXWrFsJ38CN2JsjkztYsSrO4PdU7Nodg/gkvvc6HRL1eiTt0anZ&#10;nWE7I7GJ7+uajWuwYt0KrN64Ch5eHoSaLfAN9uP/YTTaUYjatQMpkidKcnCkpQLdw8fQeaYJzUO1&#10;qD9RBWtDEXIOZiCzQI8MUyr2ic9J237YqsUn4n4UWHOgN8oYyRgCfgSCI4OwmdC0znsD1m7ygPs6&#10;d7gTEGQN4OVrlivwEwCUFsClK93U70Wa8+eF81WrsbTiTAdAKYTlu6uPGCflSJnHyDkCSLJPgEtA&#10;SQBNWu2elAkAC+dh5ToPLHVfjcUrV2G9ry+C+U7uqy3D6M3LyK8sYZ6sQBsh4eh4J4pZ7vgF+cLD&#10;c61yVSTj4wRQ5T5aC6C6Nu/hPPNUkxTiAoxyjBiT6SD3h8q5lVHrCv4icqyFy+8Mi/zWjKzqTuX7&#10;K13aMn4yOCIcAduDsX7TRqzfuolpuQ5uyoULQWWWAPTXMJvXms1rzJnJ7SzxpTcLS5ctxHqWW9ky&#10;nvtoOWVD/8VuDD99QrmfSUiLQSorwBaWxxX1LAdYEa881oqy9jbYB/qRU1uDqL2Z8AqLREzWfiTm&#10;5SNEn4TE/VmIzkrDhvBwbAjxRSjz/VaWWd6s/ARHhMBfJiFG7sDqDZ5YxbCuk1ZnAuUG/u+2ejk2&#10;+njBkJOJg3WHkVdRAoPFhHTan8CI7Vi1wZ2VpfVYuHwRgZPwRZCUCoPkQXExoiCH8SNx5uoz3WCL&#10;sXbeJ9JgQgMKR75xTAZwJQXZLiRwKnAjsCfQIHK09M0gBM4gEM4iPM/BvPmz1Xaj+zJs27IBHquW&#10;Ef4WqWPl+uq5nMKkyTnMAmaaHuUV5nmJh0/z4e9eQx3H/7Rzna/5OKnwyDtEqYrVlNR75eL6IlfX&#10;kfjX4kV+y7PKPtH0Y11JAzA5T+4vNk2VIXJPhkXeY62M0eLk88Lz+yT3E2nhc45zLe4kvQXcpdfh&#10;cR8FgDLQP1Z18wWppb2kBcdaaHSsisHfungZA+aQLBtWxBegnC+qPjUKYSHeCArY4pj44RfgGgAp&#10;5xnBMgFEZv+GETQSYgLQZDfh/qV+DNWVIy82FgksRBKiIhEbGYGQkACEhgUhKjL0EQCKc+HiwhzV&#10;ClhaWgBLiQmm/Ezk5qYhIzMFxeZs1FYWo95eghoayyoCYh1/n+1rRG9zGSxFcn46Kgg/g001eHil&#10;Ee896MNzl+ox2JZH6NOh0pJKGdHZUIauxnK01ZViuLsB/R1VOD3SggEa/q7WcvR32rnPjsGOGjSw&#10;cJIu5856G4qzU2DJSoQtOxnN5SZ0N9pQZk6HrMqhTQIRWRjuukoL8gjbeTy+ON+A/JwUpoGsthKO&#10;9KRIZBO+Zck2U3oydLFhSEuIREZyLMoLswjjpbhAaLg53qRmTqcnxCAhPIjHRSCecB0T5IdkFnh6&#10;wpmRAJZGY5vC3xkpUWrdY/FBKMv+pRLyEqIE4iIcM4dT4tTEEfEpaEwX4NQR6BKRLpMXooMRGyLd&#10;yX5q0olMRBHJZBNx+xIV5K3CKMfqWZnI1icgR1YtIWhO/6huMRrGWWLAF7th/vLlrFkvx8r1a7De&#10;bx1CCcNZhTqUEcwPtxSj0J6OIvteFJURLPcbkJ6RjP2FjMMWQuCErLHbgeHJdgxfJLRdleXNzuMn&#10;v/0G/vq/fAvv/egZfPMn11QX8Ye/fAZv/fg6fz+DH//qefzwZ8/iRz+7i9/+w1v4m//4Nn7xH97A&#10;9377Er75vbt48PULeObBSbz2wRW8+8Nnce8bk+icaIWtuRI5h6yqKzq/NAO2mnyU18ks3EIcYOXB&#10;SPhN3ZuCjNx06AnsyRmxapzbvgNpqGoswejFHtx9eAm3XzqPoXPH1Mohaft1iNsTixTmn+xiVoYK&#10;90JP6E8x7kaG+GgkcJUxze3tZeg81Yjzt/tx/YURXLk7iO6hIzhEYxm3KwKenh7wWLsRG702I4wQ&#10;n56bjIP2XDT3HaZqsP9QDjIIZUZeUxwwZ2SnIjZxByJiQrF9RyD8CS8y63KL71YayW0IDAykYQ/g&#10;/zuQzHRUq3bw/dezciNuPcqbrKhsykPLCRuGz7egd/gI6posqK234HDNARw8mIMDRZkotBpRwMqe&#10;qcQIw74UtUJL2I4Q5UzX03Md3Nesw8pVa7Bs9TKCg5uSQJ90AQsMrvZcrb7LcmHaShCSh8QoqrFG&#10;YgBY0D7yni9wwt+uPo9gZsp4OAzTk5i3aIE6T/4XuJQxXivc12AJASd+9y5UEQYi4qKwlTAcY9yD&#10;VFZE45gP9+7PQE1jFTIP5yODzxueFI1FsoTZ1OxZL+8tahLBAhrUR8aA95heeGuSsH3lya+pYzTD&#10;+f8UORswZcynDK56HsalALnMjl26bBlWEprTWGbvSo3FklULsHT1UqxiOi50E3+LhJC5hBqCoIzt&#10;mzn7Kf4mkCyYCbdl8xHF/Giy5DD/7kFQ5DaYDxUiIy9NOQbfnbkHexj3ifv3Mh30cFu/Gp6bN0Cf&#10;b8Iu/jZV5SO3Mhf59kaEap0AAP/0SURBVEJkWU2I57uYVWxi3jcjmmXblu1+WLFhtfI1GBzDyrbV&#10;DNOhg0jO2YtdWXsQr2Mai8/JrasQnrAdafl6RKaEsyKwCgtXLFaTfRIImWF8Jzw2M++u88Qaj7Uq&#10;baUSoUkmELn6OBv0x8k5niVeNQlofBFpoCcQqO37zD1mfO2RBAIFAEVL58/EikVzsZQVn3nyDk3B&#10;0BcBQDlO7itbyStanvgi+VgqP1r+d76ms7T/FNgScrT3XNkRVclydLsqCNQ0FU4trHKu8zWnSwvD&#10;7wuHs+R55briY1I8CzjfU/SZ53Ta7+ra06XdQ9JPwE6LX1fHTpfc43EfBYDJNNrxBCwBQFnMP0sf&#10;B7Pq9iUYRvgjjkChxoQRKgQCZZuhj0d+Hg0TAVG6jUMJGsEBNBwEQWnx8/HZ/AgERTL7VxxDi59A&#10;xyogMskkChUl6RiuL0ZlRgLSoyN5nxhEEUQiWDuT5eWiQqkQHh8WjIS48EdQIrNLxb1Irb0YXW3V&#10;aG0sQxtBTdatLbflobG1FE00SucnOnDjfD8uDbXh1ukeTPQ3oIFGWrptxdF0c6kZA7X5eHChHbcm&#10;GnG2vxT97SbYbTrYrTmqpVC20pUsgCfAdWmkDT1NNn63YqynToFlEyFTnGYX6mJhJYS2V5gx2lmN&#10;poo8ZBLkEqL4DBGhag1keR5N8RFhSI6JQjINSiJhL5WQpmfcxseHI1lAMTVGLftWyPSQiTmxUQFI&#10;TghFZmo4TAQKcS1jLzSgzJiI6mIjSvIMBMUE5bcxPyNRzT6uLzejraaMwJitxnHKLOMcQn6mnpCW&#10;SphkmGUiiCExDrokfidkqxVEGM9ZhL+iAiNKWQiLQ2gdwTFJXPPEyiou/kx3mfG9WY0DFfiT2cdx&#10;TL+E2EhEM/1kyb+UhFhkZ+iQnf67XcDKWFMzWUjNmMfaqYyloYFcTMO/ev1KbPL3RMjObdilj8Du&#10;vTuRdiARe/J3ITUrFqkGgpKOwCsz1vfGwcp07DhVj+7zx9Byqk61SI3fPoGhGx3ovliHE5NH8Mxb&#10;I/jhP30dP/zH1/HiB1dx85UxTD7bi6EzNXjm+V789T9+A//pv3+Mj399F+/+xVX84K/ewGvfvIlT&#10;k23oO9OA3jP1aOi14WA9DRGBfk9BBrIt6cg7mALTQR0KbDIpJQv6fTsRvHMLwuP9kZjGfM3wB0T4&#10;KEfG0UmhyNifgsNHD6K5xw57swX5PC/dFA+DKQU5Jdk4UEmIJFjlE+qzizMJhEnYbUxS+6vbKlHR&#10;chBVxw6ioqlIuYPZncmKRc4u5BSkYRcrFj6+XgQqT6zb6AGfwE3YQZBOYjiyinTIOZiJhMx47Ni9&#10;A7t00UgkyO3cFYKQiG1qrGVweAACQ7apbthNWzZj3Yb18KRx20RDGcD9kYT67czPwTsDsSs9DpYa&#10;M6xHimE5nIeaY2UYPNuBkfPH0dlfg5bOQ+g6cRhNx0pwuDYPlsp9KgzSBSwzjsNoyP22eWPdeg+s&#10;Xr1aaRUlkz1krJ9IgE+J+2S/tAAuWsp8wkJWjalj/hEDIwW/gKDsk9Y25R/wcwBwi89W1WIjrVXi&#10;J04KZmkBdDiRnsl7rUE4K6Hu7p5qofZlyxYjkuVjZ3cdCg5kINmYjr3lFlSOd+PC2/fQNHYcxTUl&#10;sJ9oQN+NcVScaEJ6SQEidsXCa/Nm1WIp4ZQCWTPkYpw0R7bKwDoZFGeD8X+KnA3brK8+gRlPPIlZ&#10;jM8NWzewcpOOjtHjOP/SLbzy/ffQPnqCedqAlZ6rsGDxPKxf7w63JYRvnjvjyRnczsHCBW7wDvRB&#10;XMoupBPMAncEY62XJ3xDtyEi24Dsugrsa6iCuaUOAXHRhDJ/5vcgJBl241hvI1Iz49QQgyi+ExG7&#10;Y1Fst6G89QiKastgaTqMyMzd2J4Sj13Z6Uhkeu7OzoD39kCWORF8H9NhP1qJPVmp2K3fhf37s7CB&#10;wLho5RJs5PsVQrsnYZmxcLbaJwAo+U0DPwF4yYvSEu3q48pYT5dMctCktW6JJK9o0sBuuhwtfJ+2&#10;FmrHf/YeAjgUKz6zZs1Q8CcT7gJ812ODBytahEBZJWaGTOZ5Slo2mW+nwqM5YxYodL6mdg/JwxIH&#10;WgXBGQDVfhf6MgCo4Jbxqxwly3vOeJH3XjlxZ9kgCwXIPmml1lpkVZh5vrSeTb+H82/5rsn5GGdp&#10;8en8vKpljs+pJqGouPlUn3lOOV7OY9icr/E4ybW14Spa2D8vbM568qnf0wUsXb/RhLzI0ABCSqDq&#10;yivKo1EjyMQTAKPDAnlMMGLEpQhBUCYSSNefTDzIzaJhJyzERoUjIiwUQTK7198Xfv6fwp8zAEpL&#10;oSwFF0fYKy7UY6DViq6yHOTGBCE1OoI1vljExscgMSGeABiKiGCBT5m9Gqv83AmcZGfpHatNiFuT&#10;rBSUmbNRLd21VUUEt1y0Evw6BippfEoxPtqE6+d6MN5Vi/5GGwa7qtHVXqlWOqkoJuAVEu5sVgJc&#10;ERqs+ajn+eVmHawFNOa8dpbAUWI49HGhCprKCb215izUW4w8PkfNLm4uK+Dxmcrvn3JXExOCRMJ0&#10;XPgWxEVsYZz6KXcskYS9sJAwhAcGIzwgCGEE5nAWVlEh0vUahvjEaKQzLtMJSuLoWnzo6XVxjskj&#10;Mn6QwCMTb/LzdIS7GBSkx6DclApbTjJKaNCzksJgIBxmJEcgl8fm6mOQTWAz8Fr6eMdWFxuKVIYv&#10;TZaCMxvQUFOMckuuGhMoYxKLxOmzSZw/y/Jy8WoGcR4L6QKCTg4B15hNMCRcxhMCQ0Mc3f8iaQGU&#10;MItvwsiIcISG8hmZfslJiYTaZGTy+qLpn0fddJQUbFJgysu7YPFCuMki9WtXwnODuxrLFiTd2qk7&#10;kLoviQCRhL37krE3K5HxFortEVsRFM14TtkBg2UPbB0H0TB6BNX9lWgcrUHTeC2qTpSiZrAM4/cH&#10;1DJrbSdrUHa0ANUdFvSca8TItWO48+YEPviLe/jWL57Dt39xD+//5FVcujuGztGjOHHmGAbPd6Jz&#10;pAFHjttwbLAaR3sPYb9tD7IPiDuaNLQN2DF8oQ3myr3YkbAFhYfS0D54WLW+7WWc6rJ2I2VvIhKZ&#10;PqlZMg5uB6KSgxEa54uweF8axFjss2TAfHg/LNWFqGmTmb5H0T7UhANV+2GyZaOssRg1nWXcmglg&#10;UfAL3wz/UL5f4T4KqKLFtU9cCIK2b0ZAsBfCCGpxzAe7mIdMB3NxuKUKlU0VKG86hEIrw5WTivjd&#10;EQgn3ITy/ffZthmeG9eqcXaLlxG2lizGosWLmB5LFISt916HLYGb4RW4Ef6RvojZE40D9kK0s2LU&#10;d7YH3afa0Nhtx5F2xtGJSpw83YjeETtau0qUH8W2wVpYZXbzfuZznhvF8Hpv3Yi14uNx7Vp4eHqo&#10;7l/3dWtUi99K5oEVaxxAKN3Ai5YuxHyZFcrCXmr/Anhay58YAkeLoEOyX/KWq490YaruVhbOsnUY&#10;bvGfx328lrT+rVrD+7NSMnveLLitW0Xgz0SaiZAQ5A19SS5Gn5tE9/UxtFzoRdeVAUy+cQPP/OBl&#10;3PzWA1R21CCe5VQAy8Y1fL7FyxerSQizZwmwzsbWqEgUNh5RLZkOYzDzkQNjkWYsf0diBLhVx9Ao&#10;yG+Z0Sz/KfCYGg/l+P7FWg8VVPCZ1ZgtF/+L5Hqu9jtL7qdpxpOEwJmzsHz5cuyM2Qm9QY+axnoc&#10;OTeBjusXcP7hLVT3NiCYeXUmIWrO7Kcwd+aTmMd0kW7iJ/kcTzLel25ZD9+dO+BJmyIudwTKY2kf&#10;9loPoJjgl0YIjyQMxmWmsXKVgG2BvvBcz8rEGuYX5tnlK5apSoxfsL9yJeSxyYOVmGjE7d6FANo9&#10;mc0duCOUAJiGbSzDfGjjtoYGwt97Czav94TXhnVYyus8NUvi9WvcOgy3TD5R7wUrEWtYWVjLfCtj&#10;JSVfSZqodJqSq48rY/15coa7x+131nRAcakn+e6ICAlynEDgIsL4ytXzsGIVQWoe01HKZpld/TUZ&#10;4/jptTQAkXs9ut7Ufk2u8ojIeeyb8/GP0/Try1Za27QWTm0r4/e0sXHyW1rLZCthdHUtZ8nza8Cs&#10;Hft5x0+XnOd8/ufFu3YvrTVvehxOlxyvXf/zrutST/4eR9DSehNOyIsgoERFhyM2lgBByKosMSEj&#10;JRqysL8AjDgcjhJA5EuSmZKA0lwj7CVFhIYs5WA4JNRPAaDDF6CT/HwQ4LNFSVb9CAuW2awhSIr0&#10;h0kfqUAlgZAUE+6nZq0m8QVPjIogeMpKF+FITIxFgrgx4T30qY4lzqRlypSbjuw0mVxggLUwG5Wl&#10;eWgj5J2b6MDE+Rb009D09dL415agUfz5VVsw0F2Pkf5mdDRX8HhZjzcfNeVFasKCTFaQMXF2W6G6&#10;nsWUrcBIJkdEh/gjMtgPkYTXqCAa2ZBgxIbL5IlQgl4oYkIZVgJwZDDjicdE8pjIkACEh/ipVjHx&#10;qSjr4UpraWRYMKL4bLGR4nsvBvEx4pw5koCXqNbTlZU0ZOKFyJAkkGuAJT8LJqNMvIgnmFMEU5M+&#10;DlXmDDQQoOttRuRnJSA1MUIBaFZyDCxMw9wk3jeG+2LD1SSO9JRIFOQkoboiF31ddjTWmmE2ySQN&#10;gjSBuKVBus1zYSvOoIxqokkx720tNsHMOMknIOYY9ep5JC9IN75IViSRfeKDUHwSpvL+0oIoaSSO&#10;oXNyDMilpn+01gKpIWkZXF4KeZFlvIqMYZC1TcXjvizB5bsjCLGGXYSHNFjLTbCW7YM+fSchZxtS&#10;jbsJTqUorCpEZgmhzJaBouo8FBK+jNY07CnaDV1BEjIPGrC/IgtFFTocqE5DdU8J2s7Wo2msBjUD&#10;FThyogJN/dXoHWtGz9kO1PXVoshegILK/ahsthHKyhTIXLrdjck77eg8eRgmVgiSCOQ7d4ciKikI&#10;e/bFIWN/AgbPtOLavTGYy7MJO4kIid6OsBiZ/cqKQHyIcnuSnpsCA9Mku2gPckpY8Srdi4NHpKWv&#10;jLB5FMdHm1F3vBL7y7Kgy90FQz4rXjYDdHmJ8NvhA8+t67FuywblI89zkzsipBU/ezfSMqMIyTye&#10;kBy3O5r3Dec9IxHDSkVyVjJi03YiJT0OWeIIviQHGdk6+BFsVnuuULAyb9E81cUqY5tknckFhK6F&#10;Sxdg+dplWLvFXXXR+xK8d+qjkF+Rh/r+w2g71YC20Qa1/m/LQDVa+uw42l2Bxk4bmrsOoXOoBseH&#10;j6hVPiobWHaUZmNPRgJCw7Zho4z9W7tK+XqTmb8C/9Ly52jxI/QtmY+5i1igL5iNWfMdY+ocEMhC&#10;UXzQaSDoJG0skKuP+LRbt26dMiRSu/7UeTILzdk0oLymLLc0fyHvw3u6eaxg3CUgmvncaxvLTF2i&#10;GhdWfuwI9hzIQvTeeDSNHMPJWxPouTiAJObHWv534/5NvPH+N3DseDM2b16PJQsXYt6sOVgwV9wd&#10;LVCgOr2F5POkGRd5PzRjI+GXAecCaeIYWyZ6yPW+CLQ59AT+ncDv5xwvcSLXdMST62OcpYVT3ml5&#10;j6VFWpbQSzBmwt7RgJaTLazkHEAWy5f9tCPB8RFYssoNCxnfC+cy7gmET82doZ5HXP5sDvBTM3BT&#10;8/chMW8vcsuKkVNhgc6ShwSWM+v8tzDvuiMkMhB+27di7UZ3zHdjRXKlY7LGJu+NKl8tXiZDB6Si&#10;MFNtFyxagKXMa1sjWKZn6rAlNIDhWIbV1IIFc1Q4xCfhHH6fI13WfB55NgE7MbDyW1pwJT20tJgu&#10;V5/fMdRfQpLuv0+uzvtdCeA4IOfRuTP4HhG+BQpFTxLkn3yC2ycEFn8/fEgcaHLOD5J3HpX3Ls6b&#10;LufryG8Bueldt1r+kv8E/GQ1Fg36ZCv75Lsc53wtV5p+P01aXP6+c7WwyFaTtl80/RzVXfwFAVAL&#10;1+eF4XF68gnXY6Dl42gBpPGOpsIIMuEEmkjWgGIJfUkxhLHoQOUoWJZ8k/FeAoKyxFdqXCRyUhKR&#10;RRCUFsTggC0IpPEIDwlU4/u0NX8dK33I2r8EP4KRdP9KC6AsHSetiDnpCWod3JI8HSoJM9bsJJhS&#10;E5BJ+NERWmScXCqVxMJB3ZeFr3QBZ/NFFRUYMwgu+ahlQdBcayPsWdDdUoHxnnp01pehtbYMjfZS&#10;NFSXEfhMaG+SiRutamawwJ/8bqwp5O88gpEORkMS0pP5XLoUyIoYmosU8Ycns2LDCW+hfIZgQmww&#10;YS+E38WljewLC5dWrxDHdx4XS3CU8XQZaUmO5dkIrQJFCQQ+6QIPl67tyDDERUcgKS5Kja/UE9ik&#10;ZVNmQOv0CUiTuKChKS3KQYU1j7Cm4/NmEFpNBMFEhisMugTCnYzdi+X94mSyRxihOgHFjJ9Mwnxc&#10;hD8SYwKRnR5NwLOgo6WEcZGl1lYuyjMQ8PTKEXhnaxn6u6vQ1VaOvs5qxplFtQ6WEPxMOenKsXNe&#10;ThrSZdIIYVa1+DE/yGok4oRaW4UkJYnxpYvis0bz+BSUECStxdmUUWU658+nADg1S3BK8lLIy7Fg&#10;wSIsWuSGpUtXYq37engxL/nyXjviQpBG4M3OTYapQIdE3i9EuqV3xyMqORLxe8KxJ2cXdMZ4Qk8A&#10;/MI2Y3vMNiTsiSE8GtRKHYPn7Bi4dAS9lxvRcakJR0ZqUNBwAHsPGpF7cD/K7IdgqtqPrLJsGG25&#10;OGAvJgBWoJbx00HoO3OtBV3DB5BXnIw9RgPiCe8J+l0Ii92Ords3wTd0EyITg2AsZCVCHwF/ViK2&#10;hW5D6M5Q7KXB2m/JQf7BXJTaD8B6uJBGMBPmqlyY7XkorStULl3Mh3NhPZJPFSDbsgepOXEwFqcS&#10;RvcivTAVAZHbsNxjNRYuc8MCN8YVQcndYxkCgzciwxiBopI01S28k+nlE7gNK9a5Y7H7csxj7X7+&#10;mnnw8FqJyFgCO9/DMBrOVR7LeY35NHQCWbPVcmmL3ZaoLlDpdl3gNh9LV7sp34Eb/dcrAA1LCEF6&#10;gR77KlORX5uOgpq9KLBnEpqzCbRpMB4wIL9Ulp1zjOOsO34Q5fX5KLTxGXISEBO/Hf4Bm7B+wxqC&#10;/jIsl7F/K5ZQi2msF2Ih7zlvsbgGmkvNUUZYjLG0FAugivsXAUEBQC0/TZerj9aVIgZavjsbK4FH&#10;md25duM6rAveCvct67CSMOrt7YVNWzdhuedqeHp5Y8NWHyxcvgxPzaeRWTgLc5bMxTLGl7RgPv/a&#10;A/zmP/4N/uk//w3+9V//Pf7lv/49GpqqmAbLsGL9Sizj9WQWpjKMBEDNX5pAmAajDoD7bNicjYGz&#10;HPDm6HrUNP3cP0aOFkWtpfTTbk7nYzSQlf3TDZG815KPMk1prFy14+0fvo7Ba4MYuHEaLeeHUT7R&#10;hX31NuZvE7b4bMYiVjhkfdT5NOLrmRar13vC3Xczkk1ZKDxSgfLGShgKMpCSn46mgWOsTMVhAytA&#10;m7dvxsZAL7h5LsdCqUAQCv3Ct7Ny4wcPVpJk/eU1nmuQakhhpSeDFbjj6J7ow449MvM+AquYNjsI&#10;g0ksP1dsXANP7/Xw3raVlSsPeDNcHh5rHxl3rYVPNB36nOXqMz1+vowewdrnyNV5v6OZXyXsfUWN&#10;AXSA3ixqDkFv7pQIu2qfAOAXa3mSuHkUBuZnNdxBKmJTlTHRHwKA0iggMDf9GO1+Yi/EQbNspcIh&#10;vQkCgFpYnK/lStr/049RzzH1v/N+Z2nnST6Q8Ij9kntLJVMaMGSfSDve+bt2vuSTx91Du/7j/v88&#10;/V4AFOMtrXvBMo6PCqNBT4gNQ7I4Fw7zJaTILFzHMWE0YuFhMiaPIgTFhjq6hwUCwsJkMgD3R4Sp&#10;Fr4wApKMARPYka1DMtEgWrV8xclEBRptcVkiACiTJdqoetboSnP0MGclq3FsJun2lFVBDIkEKcJR&#10;ajwyCFSmbD0s+QQL6cZtqMRQbxMB0KrW3W2wmAiTBpTIhBUCYl5WGvJz+LswQzmVLidEtdeXqgke&#10;wz129LVXwmaWtYeTCVOxSKGyCGTSApjB+yl3LckxMLCASCJMpcYHw5gWS4CNQ5YhTrVSxhFaYwiJ&#10;MQTGWMZdHGEshs8nY/l0MrZPJlEQApOTYhifBEQZ8xgTTcCNJ5zpkZWaxOvzmlk6mM05yJFB//ye&#10;b0xTANhSV0ZQLUCVLQ+FBEFjRoJaXUPOTeJ1IpkmsTIzNzoYKYRB6fJNJdjLkl952cmoJ1CIi5JO&#10;GuHykgyYshyuW6RFUFZQGR2sQVuTBfayXFTzHgKAlVZxn5PP7zbUVpphKcxUk4TUWFBWAlTlQCab&#10;yEQDxlFhvhHFRRnITIuBiXCWl52IHCPTL4fQQsCe/nE20kosJMT4ijF3DOx1jOcSEJEVH9xWLqZx&#10;XQVv/03YsTMYOsZBLtN0V8oO7IghiMZvQ3xKKPR7Gd974/k7SPnBW79lNc+RMWx+iGZlYu8+PWy1&#10;eThUV0QIkwkJeuiyUpG2bw9MJdnINafBkLsLu/OYNjZCjX0frEcP4PiZFoze6Mcpqm2sAYc7rYSz&#10;/cjYl4idCUGI3sV3IXobtu/wU61pG7xpNPy9sC3Ed2pVjh0wZCXBaNKjyLoP9sZSmG3ZKCnPQXvf&#10;EfSPdaHpeD3DsA8ZeXo1USI9l8fa9qsZkLLknSwtl5gei3j9TuW4efW65ViwZA7mzJVuKVnM3zHb&#10;b8ECKRClVjyfBeICLOR32Se/xX+aaOHC+cqvnYeHB9zd3dV3KUTlfCnARPJbClTp7pKW2OBg5t3Y&#10;WFZ8ghAQEICdO3fCuM+I7LJ9BGYTTKxMlRwx42DNARQdykOeeS/TKB35xVn8TZCuyIXpIN+1QgNi&#10;d0cgiGWMrx+B2W8ztvpsgueG1Vjp4YYlKwipfK65i1gZUPC3YAr4xF+ktMh8OvtXhg4IQGnGRiBE&#10;gERrdXD10Qz3V7/6VYehJnQpoJHWDwKdFyuvSXv1KKkpQQHfgVC+S9uCthFUN2L+oiXYFOzLikYy&#10;vAMIgUsIqhLfzK/z585mHC/AavcViI2PRn19NcuCKMKJB5YsXwi3VW6I3MX3h+WLF4FmzoJ5Kpza&#10;mEAJrxoSQSMhS8fJzEjp4hWjKVJhlLBPfdck/0lX9hMEs0dbOU59/105g9sXkgAfw6aGBSx143eJ&#10;388eo+CPku/qOaYk4ROffOKv0TfQB7tz9sDWXYfRF69i4M4F9Dw9geHnrqLzwimkEPCikndhs58P&#10;QW2tWp4vaEcY3DfKjNul8KHdCY+Nhlkc0bfXYC8rqOLOZVdGJitJpShsqsaeg4XQFeYiiLZGn5WJ&#10;ffm0AfYCxBp1iNqjw/7yEhTX7MexkUNoH22CxW5BzO5dWL5mJTZsWIWYndtgMu/DM/euqdZznwAv&#10;Vo6WYi3LnsV8DzToEMl3zYA/Tq4+roz1F5V27+lydewX0XRA+bLSwES7jiYtXFrFXr4779ektdhp&#10;LWjTYUf77bzPlVxdW+Tq2OmSc2UrrblSFgpwavtc6ZHNmiYtjNpzqGP5HjqfqzVyyNZ5v7Ocn/lx&#10;cnWeKz3uowBQ8/km4/signwRwkIphIVxDOFOnxitxsJJK1N0hHQTBxL0ghBCENTGf0k3p1qfN06W&#10;Jwsl1ESqMX4y4UGDP+kilFYjg86xJJnMGI2I8EdsTBDPC1UuRXQy4yvNMXEhV9Yhpkz8XmhMVhMb&#10;rASi8qJMhocGVBeNrJRIZKclKF90shxcVWmB8jtXycJaHBKLqxrlJ4/Aok+SlinCY2YKiop0KC2R&#10;8W6JsBFoanhsOWuRtTYTKktyYDImOSY7ENTSGV7pBs1KjYIxJUJ1vxYRVgXC7GWEzKJ0QhjhLV3W&#10;Vo1HuiEW+tRIpKdFITsrFjZLJhpkYHhZEQHTRIgqRU0docFWRDjKQVoSoS9RZl7HqdZBNe4vVZxd&#10;JymAEv96RoZflosTB8zicNlsylCzoSU+VUsc411NvogOJbiHI4FxK+MlpaW0hLXpnPwMlDIc5wZr&#10;cWWsEc3V+SiaWus5PTEM6bIKS34SOhqKUFdWCKspExVmI5rtZrTVERbNBjSzsJXxmrVWPQrTo1UL&#10;rYzZTJIWUpk9HBWquqwzUsWvYSxSmV/EGbXMMJY0yBcn4gT26Z/feYGcAFCT1CLFuIuhFxAQB9GL&#10;li1gYe2G9ZvdERjmgxg+R1xyuFr2LFG3Qzk8TkgNR0ikL/yCvViD34Ct2zapSQ5hjKtIgfPU7Wpy&#10;RmRCKHbEh9EA7ETq3iTltkRm9Lb121HfY0PDiUPoPt2I4+P1aBupQfNgNRpPVKGm04ZiQmROSSr2&#10;FSbgQKkBpVX7sK8gGUl7wgkM3tga4EEjvwbhhNP0oiRYePz+Q5lIJVym5LBCU5iGHJkhW2WG+XAJ&#10;KlkhOcRKjMCfuL1Iz5Wl3pjXmipgPpSv1sXNIDyKWwzf0M3wDdnCe9A4uS/DoiXS3fGpT7A5soQW&#10;NWcua8fi5mE+QYpbZ4kxW0AInDd/LuYTYObMkeOk60S6VMTjPeN68TwsX7mI4LMaGza6Y92GNdji&#10;vY7A5oXtLAdCWTFMYCUnrSAVGbKSSW0hajsrUdF0EIcaLLAczsf+0izsO2BAprQIlmUinXnKUKhH&#10;PEE9mJUpf8JxEMuAwIggppUXPL1k7J8bFi8XCGS4pOtNQI9SA74lPxD6Ho0BFAn8fQkAFMMsBbMU&#10;pGKAZEahnPOVmTxv3mws8VgNnx3b4c+8tYPvYHJuGhIy9fAND8LqLRuQyTQ7MtiBXczXfqwAzXWT&#10;llOGjxD+1FNfU1uJf4HBsLDtSDemIzYhRrVAPTWbBTj/nzHn03zv3EIici7otXDKqhbyjOrZKNlq&#10;cj7+i8j53C8iNT5SWv4Iyp+2Aj6+O9j5WUSSPnMXzmNlYwn2s4LTd2kU3dfP4dBQN3ZXWrG/3ob8&#10;I6XQs4wLY/m1I3YHK1E+8PTfihDGmy43C96M+5WM+41BfvCJCscOXRJisvYgIY/wx/en+8o4Gsc7&#10;0T15EroDe7Gb78r2+O1oH2hDHWExODIUgaGhOGA5QFvAyuP+XWpcbmRSNLbuCELCPgPKO+tQSTjd&#10;bUiG56a18NnmjeDwQFXmPDHTAXQKrKfSRLaPKhGPkauPK0P9RSVQI8D0ReHmcZLzpayQrlNtSIE8&#10;j6tj/xAJBMn1BaakEikVSNk6g5XcU9PjgMs537r6f7qcj58uV8fLfbVyU+JBwivhcXW+pun5W5Or&#10;6/+xcr6vq/9dyfn4x30UAMrqDyIBwUgCoKwYEea/RUnGvhlo5AvTU1BlyVWtXtERWxAeJqt/eKtZ&#10;oGqMIMFQAWGgHyJCpVUoBKGB0iIYjIiwYPWfdCGnEFhkAoeAShIBQXz3JdEYJ0QHI5nXSaHiCTKy&#10;tJn4I0wX1yU6igYmPyMBBTSKJTSOZQRBa75BjV1zOCBOUZAkK2MkSaubdIfGhKhxbykCmNEEzZgI&#10;gloSysuzkWuKhSGTv40JCugKcxxuX2pkPVZxvszjMjN10BPIxLmxrC1cZ8uFlQZbuo6b62SsnHQj&#10;mxQINrLwOn+uD9/64EW89eYN3Lw5iKvnO/DijVHcvtCHwVY7WqosaCD4lRTz/pkGQi6fo9CI8Z4q&#10;9LWXwpQnM2+jCZ+O2b8ZhkRkid89PpNArjkvXfnTk1VEFPSJg+wp6JPfylkzn11WcrEVZSE/Kxn2&#10;UhPaqgtwY7geP37tMu6ON6Ov2YZqwrLZmEawToG9JI+gZ0VVSSaKsnSw5GagvryIQFhK+EsjgMeh&#10;NDeF18lDvY3ASwDMYbwIAEqlQSkiRHWVpybI2EVHnIsLoUICrLTO1lUVK9c80z+uXqBHokFUBt1J&#10;YujF8M9bJBC4EG4rFsF9vfi624xoPn+6MQV7WLDvyYyDIWsXdhHaQ6P8CX5SiLPSQsAIYUEfEOr3&#10;/2PvP8DzOM5zb1wSG3ovL3rvvffeiEIUopAAiEIUAiAJsPdOiiIlUmKRZFmSrWJZsmS5x3Fkx3GL&#10;kzjOSew4x8lJvu/EcZodJ1/yTzuxnZzc/+eefQdYLPcFQYqUZVtzXTfexe7s7O7s7Mxv2jPIq0hH&#10;SZ2k3SZ5jrZ6bJKCfHhqANtmNuPEpV147rVH8OTLJ3HluYO49L69uPzMITz6/qN49JnjOPHoAnZI&#10;fNCo85btrQKADZie34yLV/fj9MV5jO3oQUl1OjLzYwVootG1pRHHrizg0CO7MLLQh+Ytteid7MaB&#10;8/swc3gOg6y0HN6N2QM7MCJpkKC3aWCjspVH0RB2i1SGOIGkf7wH3ds6UN5YhMLKXOTLc8UInAUF&#10;c9A2u86NcUpeTvDzln3KvpePYeeLrYBsEQzlAHkqLFCd6+fvqWDPV2DL2PZCgEBleIQ/klPDkVeY&#10;hIKiZGTlxiM9K1pNMimXuK1tKMRGSbdtA/JMYxuxfWEL9p3eIXG0Hyce248F2abNxpkjY9h1ZgbD&#10;e4fQNtKKeklXNd01qJTKXBFXLinLFqDNUquREOyj4h0C+YFqzJav3C8nZRhj/gzwM9KEAXsahmzT&#10;kcjO6RYJXZCzpY1+gyPDBERLUFQnec7OHRjctQO13e0CgwXY2NuGCwJ9LfKNlUu+0Dbahyyp/BZV&#10;lyA5IxmBwVwiioUZTTasVePHNsgvYZCw5yPx6yHvYK27AIRTZmhSrXlyD2ptbGeBqDNyLbN/s6z+&#10;zGI4DE8XDIQSuzDupczxTyjnd5tbXIj3f+w1/MkP/xL/z49E//BX+Mr/+/t46Tc/hfnLh9AxvRkT&#10;krdyxjsnSrFyFxUXIxWBYPgFB8JbKiw0GcUhD0mZkv4auC52OwrkXZVubBIoLEOJVEC7JrZgx7EF&#10;bNszjZrejajuaRG/lQjl8AcOJ/D1UIaRc3MyUVRVg7TCXMRLBTGzPBe51eWSFssREh5mpDG5d0Lv&#10;A2seMlpBLXC3Gtk5c2FN8R1pWY9Zpf2Y/aptkWoplnes968k3QKl/WuwNfsxS7dCW6WWdtPi/04x&#10;zel0zN4EghXzpsX7pJxpdKV7Xo0fq8znmLU07lGL97kBfr6E1AD5fp0TORiOPA8NOC8+h96WeFOm&#10;pihJ16zc6LSun816P3cife3bxpEzvq3XY3yzgqDfryunAHCkvxPzkyOqK3WrfChcD5ZrwRYLAOan&#10;JaIiNRG1st0phfpIj4BTM7t2Dfgryk8zwE4Ke5ppYRcv4a+ytASlHCMnEEgVF2SqbmS2/LG7kOPH&#10;WgVsmppKBfjyDXMzJdloEj/sPm3keLLmGlQJ4NQJUNRW5qG3VUBIAHCCxpAFiEbkXrnsGMcJ9nRI&#10;gS+1OMIHTZQQADukYG+VeyKMtDeWY6CxHodHh/Dhm+dx/cJuzE93YWigGe3tnGVchPbaAkwKUO7h&#10;MmPyPK0COV0CBlxpY0SgYudYBw7sHsL+nUM4KPB3lvbYZPvkkWmcPjmH82d34uqVA3jjjcfx4Vce&#10;wUdfv4Jnnj6Gc6encerYDPbNj+KIgOSCwNdwTzvGBTBP7xnFb/7K0/jsG49hYrwdQ4PN6KNxZwHE&#10;vu4ONSaQxpU5vo+rehBwuwQA62uKBbw5mUTehdSK2WXPVtq+tgrsHO3A6X1jeOH6WXzg8dN448oe&#10;/MWXXsKXXzyLm4dHcULueVpqzMMSfk9zPYalUJuVgmznRJ9A/rCc34/xgTYBwn4ck/s7MNdvmJuZ&#10;7MDh2W6Jo3oMyLtpqSiVSoNAaGkRammmR2rkbfUC+BJffZ2NGOhpVkvGcWWS4f421Y1vdeZC4hbZ&#10;ACBnT66XDIRdw+wC5IoGnCyQkpmEYoE72rGrqCsQ6MtATlES0nPjkJJlmELJKkhDVn46UrOSkZAa&#10;i7j0aIGNVOQJEFY1VwtctaJXwGpwqgMLx4dx7QNH8KFPXcDHf/0JfPo3nsSnvvg+0bN49sOP4PKT&#10;x3Dq0l7MH5nA2EwfhrZ3YnrXECZnt6oZtem5XIEjFuk5vFYMkjISUChpvLQ6X3UDc/JF3cZSbJK4&#10;nNq1FQuHJ7B9TsCwU4CoqUQtxUbllGbIfUYhqzgN1XIeC8WNmxsxtmsYh87uQ+9IlxSSWYhNjFTG&#10;dAmAzGCZSRFECHx+zmWguKYyu31pziQ8PATR0RGIi2erXiTiEsKRmBSFjKxEpHFJOFF2bgpKpWLX&#10;IPezsb0Ym/trMTwqcTQgINpRiu7eGkxM92Bh3wj2HRrHHNf5PTmFC1cP4MK1Qzh2eR5nrh/Ehfcd&#10;xzmB5ssvnMPNl6/gxOWDGJkdQEdfE5o4Aay1GpWSxvOk8pkl+UxGdrLAVBzikjkLOBQhEZyNHKAm&#10;A7AVULf4Genh7gGQmSkLZ916w4KPGSevk5TO+G5EhlRgI3NTUSh5S01bA2ISo5W5kqiIUMSmJ6N9&#10;YDNGpieUIeENEvfrPCTNuq1HkABLgFrndwPWqnF57D41xujdqiVootiyxv2LM4Jln1lW/1pWf1qE&#10;F3YXs5DS+4zxgqZzJY74a1x7ab9ZjG/O2rfu162BurWV+/Q74S8Biu/NLygQ+WXFuPyxp/GBX/sQ&#10;nv7wDbz19U/hB//+fbz5tddx4+XLuPr8JZy+chK7j85hdG4Lhme61RrEoZHhAoBBUhEIgG9QgHr/&#10;bu4CMMqQsQccEREoqaiUb17KHvYcLWzHyL5JXH3pJo49fhZlHbUor62SvCAdXgG+xnuSMDZ4SmUn&#10;IAjebP2S51sv8b6Bkx/WGYW46i6X59BgRGmos0q1jLqQnTOnT4IFW6H1ODd+v7rwvp00FPAcc+u3&#10;OXxXsoalZQYOs1TasZFd2BTjlODHblVzi6Uyy2Lj35WsgLMa2d0/ZbZ9qCtnAf7eiIsKQSDHPrOy&#10;5ix71tKmIC1VyLbqkXJCH4ehcFgS8woOTXJERiDYIZULP1/lh/7193BHclrFYBiL3+sG1/Grez54&#10;nt1xinHhyikApJHgQXZ1bm1TLXzdbbT1R3MlGcgT+MtLTREQZItgluzLRY0AHrsZ6wWYKkozUVme&#10;pVqtqJbGGoG1cjWxgTb/OA6QE0PYRcyWKrZaEQLZdcmuYE4q6O1uVbN7OYuUvy0ChbQ119ZCUygV&#10;agxbt2irgBG7F7tb69HTyq7TZgmjXrUocoIFJyEwbLaKsTWztZazX8sN/22Nsl2KmaF2XNwnEHjt&#10;AM4fHJJjBQJX5aoFq1Hgs6e+BDuHOjE73CEQI9fsblPjDMcGW3Hs4CCeu7Yfb75wQXQJz0hB9tiJ&#10;ncoW4NVLC2pyxftuHBMgHMPJo6Jjkzh8cBIz0wOYmhjA6HCvPG8PZsaHBD5HMT3Si+nBdsxKvJ/c&#10;N45Bdgl2VKol4wjItZUlokoF1KXFeRIn5eKnTeKrTuKiVkCrUeBWQKyGLaUV6OurRP9AKS6f2Io/&#10;/MJz+NUXLuLxozP47q/ewB+99T68cnU/js30C8SNYvfUEAYFyEbkWcdGujE7PYi5mSGMy3PPCuwN&#10;9TVK+Gx5bMGk7JseacXkUCvmRrsFHrvQVV+J2uJ8lOZmoZwtvZIuapku5N23cHygvIs6gbHGunL1&#10;Xrf2t2NQZHV2CXYl8cNigufHqMYIsrXLRwqXQAGbsFCERoQhPCoc0bGRAjZxSEpOEMiJRXRMlPql&#10;uDpDbHwMYpIikZwZj4KybFQJPBNGuvqbBOa6MLV7Cw6d2oEnPnAUr3zqqloR5OXXHsOLH3oM12+e&#10;wvEz85heGMGsAP2h03sxOTeMLSOdmJgdQsfmJgFOzsoNEQUjuzAVNVIZya/KQ3pROkoaBKi49vbM&#10;IAYFslv7m7FRKhhs2euR9FndWCygmIfKhkKU1eQJOGYq1W+Uikp3PTZKumxpr0aTVIiy8lIQwYyL&#10;s2R9jTF7Pj4cwxcoBW4AuExaZGwM4pLikZAiSo5Fcpo8c7G8M/lOiirSUV6XJfeXJyBWgLbOUrSL&#10;evuqcODgMJ586oTSo4/vx9FT23D0dD9272/BltEibB2twujEJuzcPYG9++YwubML47OSVua7sffo&#10;EI6dn8TlmwcEmC/gxTcfxfOvPYwbz5/EqYtz2C3f3viMPO9AE2qbS1DIZbcE4pMlv0lKTUA8ZwRz&#10;DeDwYISEBgrA+qn1TD2V0WDJ1ASm7NKHVbrgsHMsDMwFOAt37nNnRs9avY8n1nF1hIhANHRtxNnL&#10;5wV8W9RYSjcBBa7usd5LMnv5DRFASc/Nhq8UBpw9zAKB8c4MmjC3Eljdb3F2r4I0ARG74xTjir+r&#10;neFrldEyK3GhCi93VXnjfvUOZJvfLCts6TmZOP/0ReykYfyDOzC3fxqdkgd2jnTgs1//OF7/3GsY&#10;2TWO7XumsFHyw57xVpSXlyI7OxM1NQJwKcmIlLjl6hTeEtdcoYXxz3fBMaI0tN28uQ1lTRVIzE2G&#10;e7AX1gW4wSPEW60dTQhVkCT3prUaaDDLnGbMYvwy/uxk58zp1HwPb0cKBJxinGsg5LZqOZc8c3Go&#10;Ad+L6VzzM7rabwZA8/2br2feT7DVXcAabBmmgmqnH73qjgE7S+eaxe+Y5+rz7aSPm1tF7bR23YPi&#10;j5AnsC/iMA1WiJPiIuDjydYzguESAKr0q8sbSecsc/hLu560Fco0RRjk915eVYnouFjlR8eHlvnd&#10;rCSexwqT6uVQ5xn3Yie7uKJ0JYBi3LlyCgC3CkiMdDWjr71RTULgmrJcuL9XCsTaiizk5mYgKzMF&#10;2ZlpyM5KU0u6FeSnSeFehB6pbfX1NsuvAEN3o1qKjds9XU1S8EtB1VghQMcxgcUKCthqRRAkAG7t&#10;6xAwGhIo6hbwaVTmTwiFhD6OwesSEOpRYdYpY8j9ci01vkzgo14yhfpyQkaJaoGk/TmGzf+VKZKS&#10;PAWBbM1k93ZXSx26pUY/1NGEA5LZPH50EnvGOXkiF5UCV5XFAjBFWWityMWcXOsYB6oPVAkgVmF6&#10;dKsyEzM32YXLJyfwgWsH8dqz5/D81WO4emoBL964gGuPHcWViwfx4Reu4vqVYzh7bBZzU3Le1DDm&#10;d45hz/w4Jid6MSwQNS1AOTHYj+H+XrQ3N8tzNwuMdQv4CTjXZqt4bRQor60qQWWp0apaU1GsWlBr&#10;BSI4qWJeQG6QxpqbG9Eh0M1u7APzXXj1mf34xq9cwSef3o/zO3uxf7xbgK8XJxaGMbm1BcO9LQL6&#10;3XJtgZUxAVB5z8ODHQoGub1v9wgunt6D6TEpzCXM3QKvC3ODGBBA6RP46Jf32iLxX1Ui8F8g4FSc&#10;hXqJ93Z5t6w0sMWV6zVzJjPfcavznXIWNN+x1dkl3hVl+iAMUx2m1R8ofqQighDHcmgju5zIYBjz&#10;DVFrW8bERSM5I1rAKgPNArqbeqUiMdSium53H9gm8DeFMwL1xx+dxb7TY1g4MoxdC1swPbUZW7Zs&#10;RF0DbQ9mo1TAsWZjJUqrclU3c1Z+EnKKUlElx1s21ar/GyQNbeprQYX4K2koRYmcUy0Vms0S/xv7&#10;W5EhlaiE3ESkFacjsyBFrd3LSSvZhckoq85X3WBczq2spgD18m1U1BQiNT0WjjBfePuwa8VNtfLx&#10;OTmWJzg4FGGOcMRGRyMlSe4nJwuFAuvs+i6Q9F0r39amLa0YGN+MHXuGsffYBI6encPB4xPYudCP&#10;+X0DOHh4CGfPTeHSpZ04eWo7Hr68Gy98+By+9rsv4KvfeA7X3rdLQLATUzS1M7EV20a2YnSqE6PT&#10;mzA20ylw143ts13YMd+HQycncVA0s6dfAFGAcf8ADsi1dsxvVfFOyM0pTENiWgJiE2ME3qOUKZhQ&#10;rv8b7I/AIJrY4CBxjtFhVya7NN8+AFoLcBZwhMDgkGC5lxSkScUmUioRXEA/wN9HKg/R6r54D7w+&#10;Cxpd6LC1Rhc8OuN9uyI4WFvq7kYsVHQrnd1xq5Q5GPldrX/9TVLm/SyEWBDym+QxFmjhMdGqZbVz&#10;TPLXQ/NoHN+CTTOj2PPwSRy/dgL9c0Nol/xx1+kjuPDMozhy5Sj2nDuIJ199Pw5dOoHdZ/Zj8vAc&#10;5s8exOSxfajs3IjMihKExESqAprxz/dglu4m4/1YJ61QZsAxy5o+bqe3A4BMp1q819uJ6U1r2fNK&#10;XqjyQQUsUjmWOKcZJ66bHRZBg9tLa2Zzco45TPOzu9rvGgCNLn5CuBkyadtS2RGUe1NhOMNTRpmd&#10;5+r7XSd+14q/xTBN4n3oPJ1AaX5+inCp96t37rx3LR7nRDfapGQFct06zn5eI/43yDF3NePc10vi&#10;dcNDBhg6yxSjldhDGZtm3FHKyLQTBNkCSDuebIRQk9KkEs5j9M8lIDlJzVPgVxutd5NrsYLEX6u4&#10;35Bh1srD2cvFyuhaeS5qnZLcm1N2caUk78dN7p3bjHNXTgEg121trshXS7C11dVgcrgP1y4dw4kD&#10;o9jaKwW7gFyFFPJFRXnK5Em2AGF2VjIK8lJQIYUgW/4GpICbGO0VSBAQ7GLLXhsmx3sxOdajWpb2&#10;75lRLWAdbXVqvFqzAAPNuAwNdKql3Qb6OKuVLVI9CkzYIjU53of5uVHsnBnGtGyPcWyeAEyvQFx7&#10;Y53AWy3qKotVa5maPCGgwbDZAtXVWo8m58SWOgFCirYFu+trMN3ThEv7xzEvcNRYmYeSfJqoyVTr&#10;5jaXZmFECueLh8dw4iAnhEgttL1eARPNplw4No6nL+/BR1+4jEvHZlRX6weun8drL93A9csn8NS1&#10;c3jk7H5cuXAYVy6dxZEDC7j8yClcfewEzp3djSOHaay6T9nfO3J4BuMS5tlHTuJX3vooTkh405O9&#10;8izsTufEjmKUFxWrVlSutFJeko0aud/mxmL0dVZhiPHXKzDX1wnaNLxGu3E7+3B6vA0nBHKH6qvQ&#10;UysA3dOCrQMdCsq62wXW21vQ3kRzOvXqvY2N9AikjgqM92OWK6mwxXK0Wy1NN9Bdhx4BpJbWCjQ2&#10;laOikqZuKHb1C0yw9bepFGOEyN4miXeBcwFXvURcMScV5WWgIJerwGSoRGd2tyTc24gZDzMh9b9k&#10;LPwY1D75X9fU3OVj5wevMwdmDHpmLAGJAJiYFKfG51U35qGzv05Ug/bN5egf4Vi+HqXxuQ4snBzB&#10;qccWsGv/IPq21Aug5yE3Jx4JSRFIzkxEfGaCMhsRkxihupiLyo0xeWXVRWjpaBAQLENVfSk2b+lE&#10;6+Z2VDZVI6MwC5lF2SiU9xuXnoCY1FikSPwkZicjSsJJTItFXHIUYuUamXmpauwiu7a3jsj3NDuG&#10;zp5WpKUnITDQR2rWHN/nbkBKgK8AbpCawZaYEI+8jGQU5aajlLPzK3JQLvde01qCvkkBtYWt2HVq&#10;B1791HP4X9/7XXzvb7+Fr//er+Azn/sgPveFl/DRN6/j5pOHcfbMBBb2bsZx+f3gh87jM2/dxNe+&#10;8SG8/olHsXtfD0YnWjG5ow/Ts0MYmdyMEQHk4e096JPKQ8fmRrR3N4iasWlzCzp7W9G/rQ2DUvHa&#10;PNiMxrZyBX+5RemqqzwuORrh0Q6EhNHsD41P+6jWNsItJ7Kwa8Zcc7emDTvpAtXOsdA2d+09uJ7A&#10;sxZhsdFoaN+I+rYWBEdHwEPSmK9k4qxEcKzQYoEo27QT6CXHjAJMjsk1NWxZAYppVO83w4guVK3+&#10;CRQsWGgDjy0OPOdugNB8XfN+1QpjJ3k2xtli96dT5nPNMsK99Znc16yD1wYPBMs3l5DACksgktPi&#10;kC2VpS0L05i5eB47L13AgctnMXNoDjv2T6Fr+2YUb5L8W/KhSzcexhM3HkHvcDcWLhzE6Zeu4tyH&#10;ruF9b34AN5+/ge17dqK2sxVFtRXILSlU3biLhf460VpJL1zBgmDkfB4Fa3zfcn9ahAFlAmWNF9Y+&#10;JIWt3PfatQ8ug7vV6CF5X65k58zp1Byf5v2Lac35TuxkBkD+ryskOt+jWDlk5Zf5oh4bZgdKtxPT&#10;t/n+tHSaVrDEmfkCLcyb10jlg0DILlOmYX2MQGgXvivx+fV3ao4LPgOf1wx/lI4zfZx+tR/+msX4&#10;IFwS3HTXLrtytbjaCI+z7GAcchKLmigi4MfWP86IV4DH5xMANFtR0PHPFlAa1g+NEAD1Euj0lXha&#10;FMe0C2AGCYRygmOwn1rqkktgqnXQncNfCJIbPLwl7xNglGfSz7UauXIKANlKQzjobWtDT1M9trbW&#10;YP9kB56+MI3PvHQK1x+Zw1B3rQBUKeoqylFckI3cvCwBwUzkF2QKhBUJlNVhoFNgQc6lWReO+5qU&#10;D5eTNAb7BQ65/u54j+pyJAiODfdjVGCPAMIxb1v7W1VrIlui9u2bFHCaxc6pQeybGcH+6WHMDnVh&#10;YrhNQLAXXZ31qG8sRw0nPwj8sQt4ZJBhtUsYLQJQUqB3dqCzq02OC2xyPGBjKboEeprkXptqcjE+&#10;1IqBrmbUlpYgvyQV2UUZyC/OExguxwGBmRdOzeKtFx/BtQu7MSCA0NpSjrZGuZYALFsDOSljcrgH&#10;Jw/vxOMCfjQ4ffb0HK5fOyagt1NgbhqXHjmAm9fP4tzpBTz/3GVce/wk5ncPYXK6W565GaMDfZjo&#10;78WpfdN4QzK3a48fxsLuQblnLhlXIOBHGaZ0mgTMG2sr5bcKTfLbXMUZye2qK/fUkTlMjXVivE8K&#10;15YmtEmNuLmiWN5VAaoExLhKS1tzozqXxqc5Q5sztdl9PtjfoVr+Zqb7sH+f1MQFBDlrlxNfhuTd&#10;ceJJf1ejpBFCO7vuBapraaA7Vy1Nx/fe0y7gXcMxgATtbFSwa9g5/lMZAWfLMZcGTEtWic7s7DKT&#10;O5UqeE1irVN/IFr6w+dHyVogW5niU6PU7OAcrphRxJU0UlBSnYHqpjzUbSwQ5aN9azWGZ7vQ0VuN&#10;5o0latZ6cVEmcgSskuSZQmIj4ecIRECov3ysIYiIpaFZP/V/fEockgXUUjOT1XZ8chIiYqLVOCbW&#10;lH0C5aP2E4jjqidhoWqgOz96QhBt4Cmjy5HBag3cuKQYtTRbqUBjQVG+qs0yo2HGwq5RtpRFyXlJ&#10;ybFq7F5xWY4ySdPYWormTVIpEnFm8sauEmwdb8H2nV04fn4GX/z6x/CvP/1b/OS//w7/hR/hP//7&#10;b/HT//pr/PBHf4Bfe+t5PPHEXpyTfODG00cFAB/GtacO4cr1vXjk6jx27e3B4GidqB7j0+0Yn+nE&#10;8EQHRqd7MEXzL/KtdkoaapJ0VlVfjSpJwzVNlahrrkK1gHGh3CNnZnO8X2xSpDwnx/sFIijUz6iR&#10;+0rm6c33JqDlwVYPjikyWv9Ye7dLC1bdDgB1QUE4eEDg5UHRGklDPoH+iIiLxjoPI/3oQsWcqarC&#10;mmnO1IVlhSyzWGNn4WcAnxRk8r9qHZP75HG2FFnPoTimkOfoQtTOz91IP/tqZRcGxWfm87MgZIGo&#10;ustYEVu/AV6eXmo8ZL7kQ8OTg9i8rQvpWYnKFubGwW48/urzOPrURey8eBAXn34ENz50E1OHpzE0&#10;R/uYU5ic24ahXeOYPrMPJ196Alc++UHMnj+IZqnQljXXCfxVwj88FDFJCWocoOq6M92zGfA1POhf&#10;rfXrHxJJmlonBaqSvN8NK8/qvVPZObu4pJal32X3uZT2ViPmeboizLyP6Zj7dZ5o9b8auQJAs5gH&#10;Gy2QBvjpdMu0r8XWsdvdg/nZzeL70/HKbbtzreJ5/GVcaCBj/smygFCnDEhLXqwVGk4j9BECYiEI&#10;CvFHSGgAAoM4UU5gkUboPdcr6CMsMi9XICgiABK2CYnKdJZcg//zeu7e8rwekn+xm1kgkP97SFhu&#10;XgJ28p0QQAmAweH+SM2OQ3lbNTb1NqG2Kh2Z8YEIC6CJKR94ejiB1flOV/M+XTkFgDTsS3AiBLY1&#10;16pu1oXJfuyb6sHpfSM4tTCFPVNbBerqwXVoy+Vjzs/PRWZWGnJz0wQqCgQajO5FAh/XEaYB4SN7&#10;pnBg94QyyTItYbF1i617czNjOLx/HjMCL1sF+AYE/giCbIGanxvBsT3TmJfMYk7OOyoguLB7DAsz&#10;XKFjCPt2jwostqG9Q+5F7pfdjFxpol9giKZRCIRN9ZxA0oT6+ipUVRY47eIVobO2Ch015djaXoVL&#10;J3ZirKcVLeWlAluZahUTtnA21ZRgdqAZz56YxuefPYc3n7sgz9KjoLZdzqXJFppmoTmWga4mBUfD&#10;8gzzOwVU903Is23FvoUxPHXzAi6e36/GAB49MoOdnEEskDU5IRA8JqC2tV3iaStmhgdx7uAcPv7q&#10;dRw7No7enhrVBU5oKy0oFglUCbDx/4piGpcuFRCsQGdLKbgyyMxYv4Lt7tZaZSy7pqpIdYVXleSq&#10;lUs4mUeZ4SkvQbmAA4GSYwq5r66qVN47u5/bJP7qMTbajjGOCRzsVBNfOMGGgMdZx8osjsBfbVW+&#10;GvtJEGwVIG6rr5G4rUKLACXXk64sylXGv2n4m0v/EfzMsjq7DOROxcLRLA4wNn8YZmkI9PPzF1AL&#10;UTP9wqK46gQBJAJR8RECa9HKZmBWQSrKmnIwMNGO/uFWdHbXCQAWIjcnDalpSQItCQiIDINngK98&#10;yJKhOZvwaeqCXS7p2RkoKitGRU0l8osKEC3Q5ie1RnZRqwHnzCj5K89AUFFdJQITBApjXVtmDgxT&#10;wMHbQxl6Do1wIDA4BH6+ksEEsKVMADEiHMkpCZKGc+SbqMHgcBdmdo1i+sR2TB0dxaFL8zh4fhYT&#10;O7sxNFKP0W31OLSnH5fO7sDDj+7Hi6/fxJd++5P49h9/Gf/wT3+Cn/zfv8SPf/q/8a//+if45jc/&#10;hueeP43LV/fg4qPzuPjYAk6d24EDR7Zh36FBHDs9hqs39uLi1TkcO78dC0cGMDK9UUBQ0vhYu8Bh&#10;l5qZ3dRWL9BXifJqqUCWFyG3UOAvOw0pmYmIljh3RNHki7eAF+PPmLxC+GPLH8foKAi8DwBolrWg&#10;sZMucAiETGt6fJ/5mnaFullsKWHhyIoAWxj0Oa4AcCXp8X2L6Z/3IOnIaI0zZHceZX6u1cSDXRhK&#10;cn3egyr4Jf1zUDwrOm7+PkiRSmDn8ADG9u7A/LkDGDswJd/TVmQXp2H7TD+uP/cIbn74SZx9/xU8&#10;+vIT2Dy5GVWSt3BlGq72U9VWaSzNJmmmZ/s2bBodRCZ7ffq7JdwtSMrLgicnN8n35u0vccn7MN2z&#10;+bms4rtknhAVFYkS9lhU5iCvIEkqUTFS2Aeo93y7MFYrO2cblyJzWjI/iy7M70S6hYu/hEEzONj5&#10;v51WA4BMh0yDCvwE9lSXpgAhW/8ITUpyH7yXle5Dt95pP28nHhiGGf54bR+5n2CptNBYs4I0yZu1&#10;OJackzqomDiH6vkaGt6sJsw5wv0QK/vCpMxgpT1QFCzpLz4lScqNDGRmZiA6OkrBpb4Wr+sueZmb&#10;QJ+3QKSHr7wXP7b8sVU0WOAvUPICPwRIpT8yLgjTu7bic7//G/j//s/38eN//1/46iffh+H2amQk&#10;JUu4DhUu36eOHx1HruTKKQCkqRN2xxIE6+o4AaMc7U3lGN/aiZmhXnTVNmJ6qAdPXTsqgNMtIEDQ&#10;qECpgER+fhaKCzJQW5qF9voSp+03GkhuwvRoH04d3o0j+6cFgAawc2ZAdQ0T2Hq7Bfz62jA+2oPd&#10;An2H2eInv/vmx3F4ehRzI30KbsYFtMZo0mSoXYCwV7UA9glosqDjLGF2/RL8OH6QMMjtzvZmNLc0&#10;KeOrdbWl6GqtwuGFCewZ78Y+KZiO7W7HtXPjmBuqQU9dNhrZalWSp7o262qKMNbXiBcuLuClU7OY&#10;6a5ER12u6ibvltpmR72EJ4BGKOoRQOqUsDkrt0+eaUhqpeMjPfIMcq3d45ii4dvRThw5PIXTp3Zj&#10;VJ6hu0sgtLtCnr8JE0P9mGbmKM9zTEB7Uu6ts0MAr06goaRA4M8wp8PVQgh9tKnIlruB3g61lBsn&#10;aPA+OCayRSCsQjLGkpoC1HDyhcAgl7CrKxGArCxX4KdnZHMpviq1Aglb84qdLXslaGrMF6iTXwHm&#10;RgE9ZcOP3XadTWp8J8dkNso7rqrgqjBZKJF3X5qbh+LsXJTmGesac33jotzsdxQAVyXCFccMOmum&#10;zJi0SRR/KahoFoWzZINDAuAIC1br0iYkxCA9MxrFZamoqBaYrslBZXU2CoqSkJMXj6RUBxwRHlIr&#10;NDIWZqw6o+UvM5aMjAykpaWpZbBY0+SHqz9YZkhW6TAovU932/BcZlR+/gKA/lEICBJwioxSLYyc&#10;MNI33Ii5fb3Ye2wAD1+bxTOvHscH3jyJL3zzafzNv/0G/uB7H8b7X9+PQw8P4ND5YZx+bCdOPr4H&#10;+x+extmbu/Dka0fw5W9/EH/5L1/Cn/3w1/Dm567g1KVxLBwewiH5Fs5fOYRHbhzF6csLOHZhBice&#10;nsXVZ47iuVcv4kNvPobPvnUZL8s1j50ewvy+LZiY7cPg9i50DW1ES18dqtpLUFJdhAJJk1l5map1&#10;lCsysNVTzfINoJFnKZwU+C4VHGw5I1zYvtfbSIG1FCR2zlpIEwi0zAWvLnQUTMr9ePj5wFcy/fD0&#10;THiHhsFNauRccJ2wRRuChiFmLf5vyK6wV5Dm3FathyJ2/aptkz9Xol+mbcYXxydxzBD3cx/TOPdr&#10;ILSeuwiN/N95bcq83yzr+Vo0oM3n85B0mp2Tg4LCQsTExyMwPRGp1YXonZX0dukALj79MAZ3DKFv&#10;xwCeee192HN8FyqbyjAq+X2fVIaj4yIEDNzg5eMmEOmL4KgQqWAFScEohadUgtQMd0kfQWFBSMlO&#10;R3ZNA3Kq6hASEy/vRdKLvB+3NezOXXpv1nespWd+r5Pn9fVzVwV6jeS73ZtbkJmdhJBQP3U+08Lt&#10;bPxpsatXvTsb2bmH1rktSldUrDI/i1l2fq1iumfeoWBBvilWpiiahfKgeSJWpEz+7a5Dmf2Y04H5&#10;OzP7oXht5l38dlWeK+mQrYCsIDD/1d2qZiDlORr6zHmfCscS/mqk74HhsyVO2zrkcBk/EY3kK+P4&#10;sq3sojJunBVPlgsOh3zjEaGISA5BfGoosjMjER3uj/CwMMnXC5CalQO/SAfSKvJx8tpZPP7Bx7B1&#10;e6fkfxOSlvJV5dzLM1DCFdj05ThtgT25Bscz8x3oa3K1K9UgESgAGOiJqNhAlFdl4uapGfz6R27g&#10;/ZcOoau+ABkJYYgO84O/hKNNe/F8vkvaHdUmbaxifLpyCgC3dnMJtFYBmxpV+NdX5AlQFCtjvjSf&#10;0tvWjAO7R/Ern3gG1x7bL9BRjiY5ztU/CvJSlTkYrgfLiR7t9VVq0gVn31Jcxmx6oh8XLu7GK89d&#10;xuk9k+innSZOFuk2Wh6Nrttm9Pe2OWcFC0zJ76jAJ1eW4CSRXvHL7mMCI2cFswWqQ35pV5Azf9ny&#10;19FaZ4wrHOxBd0+b6t7kmMGR3maMdtcLVErYLXLv5ZnKiPR4H1f9IGQZRq0LuCayPAeNKo8PduDY&#10;wiDGB5rQ316Jwc5G9AhkdtfmYayrBnPDHRjrb8VQj4Qv16FNvd3j/co+Ic8ZEnAcH2xV3cRcW5gg&#10;zLV2aQ6lu4dr5HaqCRenBQ6vnFvAldO7MdJTjy55LnZZKzMvAnA0oK1M50gNRNtQJOyqMYKc7Syq&#10;5+QLOcbubu2X4rJsakZ0ZaW8I65LnI3KcoG/SqmVt1dJnNeB4zd5LmdvN9XVyTuvlXdIoDQAku+S&#10;y+A1CWASRLmEH2d350tNJzczVUFdVpqhvCzahuRxqRQ4/dEPu4Dpn7I6cyZyv8VCUHUTs9XNnZnN&#10;WskgaASYEykIct4Cgn5q1mmkfNixcVECgDECfVIB6KjGxrZKZRKltr5Q7cstSER8IieWGIZDdWbF&#10;D46ZDqFNZ3IaEPU+DYk6ozOL+3mc/hahT8RMjAoKcSA8KhaxCQlIl4Kwsq4ImwSwdh0YxDmBuoef&#10;mMOZyxN4+MY8rj53AM995Axe/uRFPPnyUdx88SgeubkPjz19DM+88igef/4CHn7yOB553xFcff4o&#10;nvrQSTz/kbN49Kl5gckuTM61Yu/BLTh5agKPXJ7DEzf24oUPHcfrHzuPV944hk/+6ll8+beewP/4&#10;o2fxv3/wOn7964/h4Ssj2H+sH1O7NqN/pB2dUlFp4KolVVlIz01FXFKsgB9b/RxSe2ZXt5/q+lC1&#10;YakZu0vGeK8AUBcmds6uENdi4WFMqAlWcc9w2GLr7uOFZEnH3UMD2LpzBHmSV6oCVe6R3Z7reM/O&#10;gowyF6RmaHIlDX58ZusxOy3O8FXnOVvi5Fy2wGXl5aouKv7PuLA7/15IA7M57aptNx9EREVgSCrw&#10;O/aOY8vUAFKKM7Bx+yY8+eb7MXJgEkVSmU4skLxXKrgVzdVwD/CCmx9bR40KWXhECKKTYxCVGA3v&#10;IKk8CRxyDJVDvs/UkmLkVlUiJi1VDZRX8bxm9S2Ai1r7gADYA/KO1yBQrhHqCJT7NyoCPL5aACTo&#10;6UkfVtm5ZQBouuc7lbmw1/8zvTL96YqjMu4uwKDBgSai1qmub3toMIezbL/l+9Iy+1H+5HxeX43J&#10;dq7mRPDjd63G2kka0VDG9KK/F50HWqXCslzDTvp75y+fXV9D5ZtBQZK/CwQ6AYogxqEmNJGlexuU&#10;JG5UWRDkB9pJDU9JgiMmEmGh/oiRil+ov+QJ3kbrHvOGYL8ABHJ8ORsS5JzgEOPXAE5jPKC/P9e1&#10;Z1cwK/PGdXx4fTmHLZG8V8aDrx/9SdqXPDEhMgCpcSFIjApEVKgPQvw94AgSeJU8kjDJSXK8f94v&#10;x0S7Mw9yvneK2/r9uXIKAM8elcx+cgCjA+1q/BdXvpgTWGG3ZxfH9HUIyPS24qXLR3Dp4AR62svR&#10;zJm9AhucfcvJCVwTluBUW2rMwK0qZqtQhqH8TDXOcGFyBGf37MSJPTOq27FX4KyzrV4BCGGFrXl6&#10;mxNCuPYsJ4gMyW+73IeaFdxVr1bKoDjbeHCgU3X/ctULmoKhX7ZkdncbANjXUadWEtk91q2erU2A&#10;lkan64Ta25sEdOoINRnIy05GbhaViJKCTIErrmxSIM9fgSEBpd3DXZgfasdCby0OD7Xg/NxWHB7r&#10;wUxfs3FssldAs17Z4evnSh7ttZiUeGSccswgl1TjKiXTY/3okedml/fhPRM4f2wWj5yYlTgZwaQU&#10;lJ2NJXJvEn8VAqYiQp5hEqZITaogdNOOohaPM+65TB8nZShgVOZ2jP1qJm5jo2o9rKkokrBKJb6a&#10;sCDw2dfTaEw4Ef8cX9hYWysVgHJ571zNo1GBH98nu5HZrZudkYq05HhkpCQgM1XiSsCOkGe0Khrm&#10;fgiaxqSVXAWCevwf/WeJrM4uM3knxHFV7FJk1yI/RmYAqkVQPiyOp+NsTwJgalos8gvTUV1bJABY&#10;IyBYJ/BXgMzsBETHhiAsXD7YoFsBUIv/60JRg5weH6LP4fElsda+Qe7DU2VMbJGMkFooWyQjo8IQ&#10;FR2GpJR4NTmkvJZL4dWha6AOW0absPNAP5784DH82lefw1u/+Tw+9vmn8conn8CND57C2asLmD86&#10;ioNndijtPDSCPccncPDsDC7eOIrH338G1587hxvye+OZk7ghgHj58QUcPTGMk6dH8AGBw898+iq+&#10;+MWn8Bff/yz+48e/jf/fv34Rf/W3H8Pf/9Nn8H9++kV8/58+jU9+8WEcubAFozPN6B1qxKbNDahv&#10;rkB+cSaSU6MRGROOUCnUA0LY1SIgzEHQ8qzsDlmSZIh+xpJvqhVLCo67BkBn/Ns5awHOjJIZp24F&#10;pPj++I5UYUvY8ZCMOyQIGzd3om5To8BsFBzBHigrTMbVq0fQ2JKvWnoJjg6HQ6UBnsuw7ODpVi21&#10;wJn3E+zUrMQVwFDDIP2EhDmQkp6mupnt/L5d8ToEG84w1oUXf1nIUizg13kEYr2k8ZjUOOTLN5Mu&#10;+cjG3i5snd2CfWf2YnTnKHJLc+HFwlbi1E/SA7vIAiKCUNXegCmpNO84sQ/TogtPX5FzDov/fPHr&#10;r4Y8JGTEgsbb49MT5J34K7M9a+TZ1btyyvqObyfzu7c7vpLeXQDISi1bumgpwGjtCpXKFsGCE8d8&#10;FYgQrJYDlNZSOG8PAD0kTfA7ZmVOjQMUGOQ2h8CY80gNLZQ1rDuROc81V571pAwe43N7y/Nz0py/&#10;yABC2S8ilHE/IYwtbYS6ADk3WPKkyGBvRIQLUId6Yn2wJ9b6ynkCdqEBQYgIDpVrBMIjKBiB/g45&#10;V9KzxL2/XJuGpfkuCOG8tgJAgTbCIEHT4eA4xGAFqbxPP18Cq0BmAMcehiAuPkbKoURlfzRQKsmE&#10;P9V6yDJLZJQZ8txsaZXn1/Go45fx4sopADx3YqfAyCj2SY32wPyE/I6p5dRoDoYGfbsEAKe7WnBy&#10;sB17eurBdXArK3MFSHJVyxmhKS87RUAgAyWi4tw0pby0BKXctGRkpmWhKE3ASqCAa9SyK7hLwlat&#10;d3VsUeRYPK45nKfAkiZj2KLXzu7kvk70djWjsb5YjhUswh9br2hrjuZSqgRuCD7NjVUKJBsFfNhS&#10;xm7a4R6BQ7b8CexVCCCVCCjlc3ZqURaK5Rny5d7zBP5orJr3QKPKjY0CuPVcOaRR2eqb6xdo6q/H&#10;1aMjePWpo3jfpQWcPTiKY/tG8fzT5/Dys+dxdM+wMhg9xLGBrU0YFCBlCypXJqFR6oHuZkyP92OA&#10;oN3fiqmRLixM9+Ps4Qk8+/gxnOIsuGZOtDHW1m1pMcY4qlY8xhNb9OR5+X9VuRyXOOJ4R0IzRfgj&#10;OPJcmsLh8xOgezo65BwuzZcvAJkl4uot2RJvBE1OMuEawiWorRDQ5ISTKhp0rlTLA5ZzBm+W0cJH&#10;iMtISbwtAOZlZShYXDonAamJ8Qoerc4uM3knxIyM48kUBApw6dofIZC1KtUVLDWs6BiHWgItKTla&#10;Cp1YUQxiYsPUjMYgyRDYZM/MVbfqMYPR0lDHgpHH+YGrCSjR0QJ1Ec4aogGPlPr4BYD8AzwFKr1V&#10;N1RYeACiYkIRJ/dA48wFhVmokG+gracS22d7cfTsDpx/bB6Xb+zD+StzOH1pO648PY+X3jyHD7xx&#10;Cg/f3IlHnz6Ai9cP4sDpGSwc246Z/YPYeXhQ4G8cJx6ZUnri/cfw5a+/ge/+6Vfwp//vV/Fnf/4l&#10;fOsPP4bf+d2X8J3vfhx/9Ke/gr/7h2/gL3/4NXz9d1/Fl37zg/gN0cc+/Rief/k4nnhKvocnZjF3&#10;eAD94xvRurkedS1VKKsoRnZOmmRi4QgLk4w1hAOm/VRrn7saAC21fudgaI6LMWBQMjhfAwDZYqDA&#10;5y4BkOMqmQnaOXMXHWUu9LnNQoxau/YhpXUb1iAqIRo5pQXIl/wmQioItK0YEOSD6LgwtEt+VlqZ&#10;t/huKaYDHY4dSFGEKdUVLDL2sSVv+XhA+tHb2p95n96v96kwnb/mbbN/9b9l36J4niluWHjTpAi7&#10;KpURX8aL+OEsWqZtwi7TP+Oas+wrq6tQvKkJm7YPomukHy1dG5GVnQF/KQTDpfLDWd6eUnFaJ9/b&#10;eoFITxpfZiuGFIqp+fnYd/4Mth2YxvkPXsLZxy/L/yex49h+tA71IVLiXIGEpJe49CQ0dUo+29eD&#10;5JxMPCjfs45vygpodjL7YWuflp1fyuzfrAd5jlMPyf9m2Tm+E8IhfwnMLKjN907ZvpsVtE7SDcfH&#10;urk/KOnSA6Fh3sjOTcDs9GbMTvagqSYfkfINBkme5LNBoGyDAQjW6xIgDFgy4H4RzOT9Evqt12V6&#10;4HENH4vb8u2y25fiEBy2bCvp8CziN6u/BfN3TLufegwwfzlxhzO1N2ww7tVN5M7rOeWmKiYG0BG0&#10;CEiqu5UWBTjLN4BDafxUK5oj1B/BAR4ICvFCTFQQMiWPz0yMQmJ4EGICfeCQPClEwgkL9kV4eKBU&#10;xDlEyCF5c6iqnIeFhQjABUl+HYTwCAcipfIVJkAXLsDtkLiOCPNHdJS/VBT9BSa94OslAC735uct&#10;kCrxQiCnpQO2SBLuWP4Y92201vKYaqkUMKUIjQoA+TwSHv3Sn24BpPQ7oFzlf3QKAA/vGVctgGz5&#10;47g9ZfNuYqvaHhYI7GhvQndLBaYEgvpaBdTK81CQl4vcjEyJrFQp5NMWlZqSghQbpaamqrFQhIbS&#10;vEzUFGejToCktVaghkvQFWSpdYhLBBy5hjCNSXPGKn85Dq5CwKS5uR61dZWoqRFQqaV5mkaBoDrV&#10;utVcX6v8EURKBES4JB3BpKWRrYp1Eo5hT49L02lYKRFYoZ88gVjCE8e7jfa1YLyvSXXv9kuGPinP&#10;P7+1A4cHO3F9YQJv3jiIz75wHpePCCRP9WBqtAcz04OYnx5W8cZZs1x7mOPn+rtbBEgNW4WEMoIu&#10;u7c7JQ57BPRm+9twjCZydg5jfLRbgSsBlEvs6e7omtpilFfkqxnPdXVyvLJKILkCVaLKEq56UiPX&#10;ENAVQB4a7Fbd37OTQ5gT0JwZ7sS+yX70CERX5GchL1PeVUYGsrKykJvNiRpGtyxVkG2AHLtuOYOX&#10;cVpZWqQAz2jBSxSAS0CagJwGwGwBPIIegY+tffw1oC8VGcmpAn3Jco68//gEUSKSExJVojM780f+&#10;zkoyLMko2Q2sMhUPU2ugEwSZcXApNLbwBUvNOUh+jSXUAuRj56oabP1j16wx0NcMgBr8KA14ujuC&#10;BSRNtRAUWHCGSi2PYk0wgplLnENAMxqZ2VKxyk9FcWk2GpoqMLitGxNTg9i+ow879w3g0OntOHpu&#10;AicF4B57ai+ef/UsPvi66COn8bG3ruLZNw7j1FWppDwiafX4sEDfEOaPjeLoxR145Mm9OH1lCkcv&#10;bMWZR0dx5ckFfPpzz+Db3/01/PUPfhf/+m9/iD/9fz6JL3/tOv7Hd17FH/3FF/DmW0/hyjNHcPjc&#10;NKYWBjA1P4yhiV5sHe/DwFgv6rsaUFxfiryKEhRWlCG/qASp6emIio5AsABtoL9kyj4G8HEmHGfE&#10;cSk0bhME2fpDKOQ4LwIHW/4IfxzDZv8Ob6+VJoFYW2nMhbm5MGTa4LJuBBQ/ee+NHc3YNNCFxNQE&#10;BDkCFbDyGdidHRYVJhn20qoHFK/PcKyFppYGNNXdLYWkAWXLwYz3p8bnOZ9rcZ/JjysRntmSyng0&#10;71ctq1JomPdRhE/eEyeocHajup78z2fQz2IW92lg5jfA/L6sohydo1LZndqGyORYFW/+8u2kpSWj&#10;ur4O6Xk5yJb8Jb0gFxmSF7HV1BEWqsqIiEj5NiTNxCSGo0Py47GzhzB//WGcfuFJbFnYgVTJpzzc&#10;PfCQFPJuApS+co80Bs0Z3DTlY7438zs1v2uzzH7MsvNL2fmlHnzwwUVZj9k5c5yb79kss5/VaP16&#10;jpcz0pyHpCVfPw8BQS+p0HpLvhMg+YzkQQIQnpLXbZD3bHdNyjjfaEVjbwW3uY/plGmQaYppVc2A&#10;N31nFNM8/TMfVABokk67agKcQIr1umb7gMa1ZL+kUU8BHoJPgIAQgSg+PgZJSfEIFJDzlorieg4h&#10;iQyFm+oSlYqknENIUvAk+TNb+QhKxv8SjlRAA/w9kJoQroa8FWXFIy0jUvjFgcTYACRE+iIlJgA5&#10;ifJ/VCiiQgIQHx0meTZtk/oYkjiNig5GYnKkpF0pH4K9BSh9BfoELOV4bHQQsjJjUFIs5WR2FOJj&#10;wxHhCBHYlONBklcQGgPZOilpmPcn5Y0GPm4ruJP/VWukPAO7o9kLxMqTaqWUsoe9VYRDI264ypPR&#10;+8Dv0Pw+XDkFgKeOzKj1bY/un1bdlJzlOtDNNWirwC7TGq7xWluE/uZi9DSVCGBlIk9172Up6EuT&#10;gj5VCncqOTERiU4lJCQocZsAyIyBLUh5XF5OoIvdxFxujuDHbkaOOeN6sgRAtiQR4kqL8gXsuJZw&#10;NvILslFULHAiAFgqmUeNwCP9dzRWobNJIKilDo3l+arbWc9E5YQHhsHwuDYxgYaQw7D18RJ2WQug&#10;EXYvHJvHvmmBX4mD0b52ZVplsq8Z+yd7cfXEHF54/DA+cPUgrp2dw4mFQZw9OIEr5/ZI3M1gfLAL&#10;XJOYAMjJMP09rWrMHlsmjVY7rpmcj6raArRyoo3s6xA45BJ6tXWEXqMVU63tWy/PJsDYJqDY1SYQ&#10;WUVwzUS5gKsG4yaB4bZmdofXCPi1YmZGIHRmDGMCgoTRU/snsXO0C3Ul8uyqFU/eQ0qyAeQiQhxF&#10;8yx6kkauAB3jRsW5/HJcH6FOwZ9TmfIOCX/qfNnWvxlyjNJpQaUHgT+tRJHV6Y/9nZZqAXQW0GZp&#10;gNPih6Rb8Ci20lEEOX5obNFjwcXWQi6xxg+SXbc6o+JHbGQ6cl5QEAIlA+D4rAR5D6lZXJYuBckZ&#10;SfKbpLp188ukYlJbgvr2GrX+7+BkFybm+7H7yDYcEtg7fH47Tj46i/PXFnDu8d24eGMPnnzpBF76&#10;+GV87PM38bVvv4bf+e6b+OI3X8KNDx4X+JvCwbNj2HtyRDSG2QNbMbnQJ+EJGD68GxfYavjwGA4d&#10;34K9h3qxcLAPew7248CRYWyfbsPWbXUYHm/DwLY2tHZVoam9As0dVahvKUd1o1QS6kpQVS+VNfkG&#10;K+V7LJaKWk5hDlIykhEZF4ngMC7fxVnSUgAI5LElgOChYYcFiZ3s3plV1sKPsvrR4dm5lQp2tgDx&#10;l5MEmBkrCBTIW+e1HnFpCSiuKVXPyJbMtW7sChW/ArPr1eD6pZYInQlTdve7WrHQJRTS1AphTsOg&#10;nV9KFdJSOPOXrVaMC2sLoCux4FXAJ4Uou+vUJBLZx2+BshbaFJ+Pz8tvhoW/t4BDrAByQUWRAubi&#10;6lKk5qRhy8QQDl+/hMlDe5BZmCdQGAhHRDiSMtMRk5aJZMmfEzLiEJkQIgC6AYHyPWVKXG+Zn8bQ&#10;vp0oaalX5l7c1kjFwRS35nshjOp95ndqfd9aZj9m2fmlVgI9V7Jz5jg3379ZZj+upEBJSeJinYAa&#10;JRDI89kCzkqu2pb3w3dDMDRm0i+fMGOWBnpzGub/6jpMW/yuCH9MG/zf6Uf7Y17KfJOgx7yWYssf&#10;0yHD4P5F49AmuQLAdZL2VWWd0C9iK6DqvWE4ctw3PkK1OEdnpaoKtp/k1ezZoR+jtcwY4sPKvAI0&#10;gWJOqCjIiEVlvpSBkt6iBSAjHFIBDwtBUlQEMuNjUSjlXHl+DhqrypS5u7S0WIRHBCI6NgyRMZJ2&#10;w30EAv0RI7CYlORAQmKIbAdJ+RqBvJxYbO6qxshQC3KzxL8AOKEvPDQIUeGhcg/+CBKwY+OCQ/JJ&#10;rkbi4JhD2c7OTEVGehJiohzyfzCCOKZQypCQ4EDZ5qQRTizxVOLYQoJhRIRcIzJS7iNJgaBugKBc&#10;OQWACzNDyo7ccD+NLNepGcCtkrFzIkir1OirBLIaK3LRXV+gxtJxpYfcrEwFf6kJAhTxpgLfBIC6&#10;9U+BH1v/srNVCxwnGPS0cmUOGnMuRb2AX215gYLA2tICZbKE9uPY6sRxY4S5CgE+zuol9HG2bkmJ&#10;wFRlCbrkXtpqCjDU0YjJgXY0lWajJCvRCXd5CvrYssVWLrZQcVICDRIzTM5S5f9Fcl12qfJZ+wSm&#10;JgZaMCIA3NdSKxDYqrppjx4Yw+kTUzgyPyiA2IPZ4WbMj7bilBTOZ/ePYJ5xONKNPTMjODg/iX6B&#10;QJpJYTc2xzSyJZBgR8BraqPJFoHr2kp0Ndejpa0e9QJyXDKNx+sFDJsF/rYKgE4MtWF8oBkzo90Y&#10;7G5GJ5dZq5H3I+FxebXdc8OYGO9Wtgr7pLY8ONijDHJP0G7iQKsAZh7Kc1OQn0FoE+hwAmCKAFtq&#10;YpySatVzwpsBhAYIsrWW/5vhj61/jDO+HzMcpiTECeTFKKUK9P88AqC1wKa4j+LxxcJNMhd+VGzR&#10;Y2YTGxst6T1W1Uo5bpDj9dgtECofekhIoKq5OeTjDo6PQjiXY8tJR2ZZPvJqipBfV4Q8qRAUNxaj&#10;ok3SSU8Dugc7MD43hEOn53HuylGcvLQXZ6/ux/tfuYRLTx5WLXB7Tozh4JlJnHtiL5597RG89fVX&#10;8BvffB2/9Z2P49v/+y18/ndextMfOif+D+LwhWnsOzWOqT39GJ3rlt+tmJLKy6yk2/3HhnHm4Smc&#10;ODOOHTs7MTjSgLbOQkmP2aIc1DbI91SRhoy8OLWuMpe4y8gT6M8T6M/jyicZyC7IQrZUqjLkueLl&#10;+aIE/DjOjxM7OMaPLXvraftKtfqx1YDdSAbkuSrQrO/LTnbnWv0wLO63c1ZjveYCWwOg0S1sDJbn&#10;zMWlAo2F1VrVDUpY4vi7B9YLHMh+tzVSeRB5SEHsTjn/ZzcZjRCrblQJT2uZUWKTlj2XXJe/fB6e&#10;r/yrAtNeLPh5v7xXgh9FeDGHaUiOyfNRutWRz8wwdDcdr6e70vm/hgNDfJ41ci13VRCxoA3m2qiS&#10;/vPKc7Cxp0WAOR4OSRORSXEoqa9G+9hWRKYlIVAKQUd8OJq3daFz7ygmLh/HyRevY+cjRzCwaxQx&#10;ko+v95V4ZEVsgxTiIk83qUhI+mHrH/d5rBOoYTem8354f3x3xnuzvFPL+9ay+tOy80u9kwC4WvG5&#10;+X7sjt1L6e/JKjMAatG/dZ/OT82gZ5ZK+85rWc+1k/arw+U+xgNX99DDehblafyyVTQw2AfxCWFI&#10;T46Uci8MafGhiJM8OkwqqwlRISgrTMexgzP4l3/6S/zfn/4YL77/Jno6a1FdS1NBqSgsyUNRWSZS&#10;k8KRFhWA9HBvZMf7IyPRDzFxQQKKkSjIikFTeQZ6GwtQmxWJhOggAUA/pbhoBzJS45EYF4GQCD+E&#10;s4s41BsRwV6IC/FFXmw4MmIDERvqgVBfqQgRXv384O8TAG8pe1QLobPVUIOgv78xUZBlEhso2Hpr&#10;AL/9GGg6BYB9UkPjmredrfUKUtgS1cXVNgReOEGCZl44No8TENj6V5DL2Z/GWDAFEMkc30U4kILB&#10;2SJEQFATAQTECrLTlIFgtozpFjICJqGLLU20b8fuWd2dq2eQ6q7FypIiAaZKY2KDsxWNrWFUnhC/&#10;4c/owuS2FluwCJz1NcZ6ujRbwu5Vdq1WceUTeVZj8kSRgJrAVVsLWpvq0d/dKS+7TRmrHhvpVUaq&#10;x0Y7cezoNE5wDcu5rQJdXWpJttmZfly7ehQvP3MW1y8u4JGTszi8exiDnQLSAoA6PtltzjhUYx5r&#10;ctFYk61s+XENX66/PNjdiAkBvoWJQbUuc4+A7UB7HSZ7mjDV14yRriaBRa5w0oitPR0Y621W3dRb&#10;e+rQ212L3r46uf9a1Rra31WDka00M9MlgF2h3oFupeNYvCUZAGjI2Kcneeh3q5WcbIAju2i0aZPU&#10;ZPvwEhNilAkVKjFZ/tcSP1Znlwm8U7JmJnZiZmKV/qj4sdHUS0JCPNLTU5ApwJwi8WYAIGcHG2Od&#10;OJ6Qq1sEJUQgKkNAWiophQ2lKNtYiaqOKjT0yvewtRltQxvRsaUZvSNs+evG+M4tmJOKx8z+bdix&#10;bwjbd/dh20wXhqYF1Ca70CsVkP7xVozL/l1HtuHUo/N45OZBXH32GB573xGcuLwTxx6exdzBQQzP&#10;bMLgVAe2bG9X4fePdWB4ug/zB4Zx/NQ05iX8UTnW01eL1o4yNDRLpUwqfCVlGQJ2cUiQDC06QWrI&#10;scEIjwlFWLQU3pEOEQ2mhiuFSW3VIbVotvqpcX4BNAJrjPNj65hqKSM42byL+6WVANCuoHYlBUUW&#10;6cJnDX/Z3SbAn1NWjLSifBTWVCG1MB+JudlwyDcRJd9fdEy0qkTogkpLh0Mt20/YdIo21DgeUgGg&#10;yb8r6XBZUVHx4JS50NatNx4SNmdmsrWFfnku75H3yjSu/2dYDJPPzjjhNrudHJLW2SKh7DWKkqUs&#10;GBregpGxftQ3VEKZdpF7Z+uhr48vQgKCVIVwoK8XH/vUG/i7f/sRvv1X38XrX/8cXvn1T2J87wyy&#10;CrPVbHx3uacN7oQ8uf76DWpAfnxqEoqkPKjf0o2iljqpTBVKJcPDeO41t4LfvdZ9AUDnO9fv7d0q&#10;VwDIyoidf/1M1ucyh6MqJlKRMFoSl5+vZQ7HlbQ/plUCoJrsIpBk9MSwJ4eVeCMdBwVJxVzy5UiH&#10;P+IigpAQEYjc5BhRFLITHChMj0JbXT7OHdmBV546h4MLw9iyrU0qNZnIykmUMjUJVXkONBVEYnNF&#10;Cgbrc9BVlYbK/EjERAvgxQQIHIYhJz0GZQVpyEyKQoxch62PsZJ3Jgj4xUaFIjKcM5M5zIgzh30Q&#10;EuyHYKk4hwT4CIz6ISo0GJFhkqfK/foKANJWoJe3AX9s0aR0dzABkM+mhxxxKAq/OX7HrpwCQNUi&#10;19aoWqoIK+yq5IxSzjqlfbySgnzVGqQH9adJwa9BwWgZije6DzMNsyBsfSP8GcaGy1FXWSrXKFKz&#10;cI2JJfXoaKpQa8pyhQs9No9jznhOOVeSKMpbHL/X1iz+CT59HeCKH/xl1yq7SOmf5xPiOM6P3cfs&#10;8jVmonJMW666h+b6GgHYXKOLVXWt0uxJuVzLAECea8yUpUrQ1d4iEvia2IqB/hYMD7Zifvcg9iyM&#10;4OzpeVx65CCOHZnBlctH8b6nz+Pp6ydw+sQshgdaVQtqV1udmpjRLBDIdXC5bUzkKFfP3iGA11zL&#10;Lu8iZTeR53Q0V6Cvq1G1wrbWl4ArbXTKed0Cfp1yXm9zpRqTOCbxeHCuD4+dm8eeuSH0CyRyVjZn&#10;+fYJuHNZuPGhFgwKJNYKYBPG+e6sULdMCQJocdFIEWizO25uzV1UIlv2jFY/szT8LZdAhMjqzIX1&#10;Oy1rBmInOwBkBsNfflz80IKCAtRgYrb4sfuXtTF+mKp2JuL4DX6goRzflxiBtJwk5JdK5aRWKiHt&#10;lejsb8DmwRb0CLR3DNSic7AeXYMN6BmWitnEJoztlIrI3IBsd2HTlgY0dgo0dlSjTs6tb69AW18D&#10;+sbaBe46ML6rT83unVzgZIxmdA1JxUDC6x3diL7RNgmzVcLeKGpF95AA35ZGDAwKdA40Cfw1qiX/&#10;yiqykZufgnSB1cSkaDUmMUxqrwEhPgJ1HvDy50QNzuBlCx8lGY0UzJ6+XrKfxyTTcY7zW+chGbhz&#10;rN+7DQDNBfmdFOZaunAiAK6VgsUz0B8Vkl91TQ2iZ2oIDVs2oWVbD4qlIle5qUlVoghUrDww/Zhh&#10;kBk3V3dhelJpjGJXuRRkqutMwZpRcPIcnQZ1hs8wrWlXi13GXEqKEyc4uYYzg/neaPA2JSMdZVWV&#10;SEpLVV3zDJ/pWqdzbcxWjwMj/OlwlwpmiYv1D8nzCHB6GzbUomMjkF2WhZbNLSiWPDdFKvIOyV8c&#10;cTFo3NKDzQvTOP3qM/jwd76EZ77+CXz8j7+CK689h1NPXUZzfwd8aVpJoC5ECreMgnTEJ0fLfQgA&#10;BvugZ7QXwwsTKGqogn+EA26+3ipu1Pt4yP5d3Y2s6UPrTv1Qdk4DEPUeAN5bADTW+KXNQ6PrV5u/&#10;8ZZvwNPDyLdDgoIRGiDAJfvDJE/LkPy5PDMOrZU52C554db2MgxuKsP27mzsn+/GrsPbUSfsUlNT&#10;iI66YlzY3Y6j26oxVBGHc1ObMNsnZXxxDGqrs1BYkIhEAckYqSzH0tapgFyQVIjTU+ORk5WCKAG/&#10;UEKfn9yTfJ+cqU1zMJwtbCwo4AYfD1/4evnLcflm5ful/VGmdR8pTwh9HLNO8ZtjxYuzjtkFTPDj&#10;t8q8YVUAODpgrCdLg9AEJM4UVXbxclORy7FjapyfAERyKjjpgwP7UxOMFh920xIOCX2cEKDFLsTF&#10;maF5magoSkN9ZZ4CnhaJvOaaAgFDGiMuV+BHf4RAwpgGwe6ONoGbLgE+2gFsUyCljT5rW3g9tF8o&#10;sMaWO4IioZHj+thyyG5fA0ZppsaYOctZxZxsQcil6RjCJJdIo58qua7hj4aXK9En1xwf6TPWJp7h&#10;cmm9mJrsweREt4BhD8ZGO9TSbvv2jGLPvjHMzknGT9M2nQJkzbxOvbpHzuRlFzABW5mr6WgRAKTJ&#10;FYFRgc2W2gq1fm5XVz0GtraprtyOzlpVGDc11qBZ7q9N3ku3QOGsAOaVo9O4dnEW1x5ZwNRoJ9pp&#10;v7G+FpzF2yXPNiSJd2SgUaCyFBUSF2wNXQkACW0rwR+lx3OaxfVmrfBH3Qp/1LsPAFcjPX7FrKX9&#10;7A5cKoyVaQOnOCPLw4NjCOVDlI/aWwpFf/ngHbRrFh8hBa5UoHLluynOQWVtCRpaqtG4Ud75plo0&#10;b5Lttgo0tEva6apE2+ZqtHQK6G2WdNAr8NcmFZ76ApTV5opyUNNUiPrWUjlei/5trdg21Y2h7Z0C&#10;llKx6K1GR1+dMhdD2Gxoq5Swq1HdWI6SqkKUlheihLNaC3KQk5uJ9PRUybQiER7uAGe2cUUEXy6P&#10;JCDr4eUOdw/9fO7K7p0hARoRxwQtkxvjisCntTxu366MLkuLpCAxiwUNCxY7x65Cs6yF9u2kWwLV&#10;2rJyLT4vW9Ji0xMEunuwZWobtuwYwZbZUTRKxY2rYmRyPDIrm7VViIgMhYe7FFgShzzPRzJurmPt&#10;LfEdEy/fS0EG4iWNxGUmIzw+Ep5S6/eU96DHQXFGY0q6FCZxUfAPDoAjJkoA3V/BItMn0yULgNi4&#10;WHm/+cjMyoK/HOfKM+zeJRgGhnCpQYErKWB43np5r7rQ0AUru5PY0s19LGT5zCq9i1jQeEiFx1MK&#10;MB7n8m/ebu4IkDBycqPRM9SKzVMDmDtzCKeefByVXZuQnp+FnPIsTB8YxTNv3MBTrz2Ng4+cwOWX&#10;bmDqyG4kStkTm52Ois52lPdIBejYLtRLvuoX7I1Itp6kxcHb4StpkS3xki7lWuyaV2lC3oN11u7d&#10;6oE1D9lqmZ+HHlySCz9MK3ZO5xuMQz2shHHP/Wag0dIwtFrpsBkuf+3CMEOcWVZ/91OuntG8fzVi&#10;vPE59ThtlUdJHOhfQ4zzdaqSHiGVB/bSsDWNYkU9KMALYcEeSE8IRmFmGIoyQ1GWFyDlaSnGh+sE&#10;3sIQE+2D8EhfFCYHITvOD/ERXgJ0vojjikaSvydGOZAgCvX3QrCvBwK8Nqhfgh7vj+9Yjynntn7v&#10;PKa+IafMz7Z0/8YwDC2zf56vw+ev2a8rpwCQ4GWMk6NoFiVXoM45wUNgj9CXoaBvabJHaqIxK1TN&#10;6mWLWz5BgzbfliDQmFwg0CjwkScQyKXWyis4q7UY9QI2nNlaUpqLqpoitLXXo56tWHUlqju2q71V&#10;waGx9FmVAFEr2gTI6lvrUdskUNTRjO6t3RgZYhctDUT3K7uBtAXINW4JcewCNkDQmOxRXswl0UoF&#10;FqWQbRQY66xDX28jDu8bwgEBvN76UjQLkNUI/JULnBIyuzoa0dfDpeo6VNidNCsz2CFQ2If9eyYx&#10;v3NUNCb/c5WTbmXXUJmmqRSoLZHnFZDlWMX6KoG5SgG9UppbMYw7Ew7ZCslWzT0LUxiUcLnmLmcQ&#10;j8g1J6UmPNDZqMYT9rYbS7LRnEyX+BntrsPsSJfq5iVU1ko49VKTb5S47e+qwlB/nQB3tjLLo8fx&#10;8ZfvhF3B/F/DnXn8nhkCl0PdLycArka6sLWKHyA/TH6QyvK9ZAicKcou0vBoyUgSopGYlogsDk0o&#10;K0R5dRlKKgUQKiStSgWpfmO5pPla9A5uRM9WqfwooKtCazcnY1SiqiEfpVLbLK3JRnldrgLBpo5y&#10;bOqtR/eWJvmtE6CsQF1LCcpq5PssTkdmXgrSspPUEmxp2SlIljQRHx+vao4cOMzCntIzWc2Zks6A&#10;zM+3uE9EgLhFlri6lyLYmcV95m5TJQWiq1sJ5O1KAyHHO3pIzT4oKgSFrLiNDqBlsAs7HzuGsy9d&#10;x67HTuDiy+/D0Scvo3Zgk4BSDsoqy9Hc1Y700nwUSSVu88wotooaN7chKT8dJVJ5HJ+bRP/oFuQJ&#10;tCcJFHpKemI3O9MT01JxTSViU5LUzFjaP2TGz3fD96jfny4o+P44HpOtgsYKDcZkD0r75fksiOmX&#10;hRVbL/W7px/u40SomMR4qdRIPpKWirT0dAT6ByA5MQGf/8xr+Md//Eucu3IGRQ1lCOGkoIhwRKfF&#10;orS5DN3bu1DRVobIlHCExToQEErTSkHw8WRriC9Sc7JRLRBY3N2MCEmrESlxCAoLgRdbmkVcQ9vT&#10;17AxZ4wrNbq49WSNd0RmALQ7LmLasHMqrUgcmwHAXHCbYehupN8/35Wr8Kzgp2Xnl2I4WnbHKVd+&#10;+Lwq3a1wrlnmcFyJ4dGvrpRokLbzS9HuoWEzb72aPcueGcIgW9K83QXSJB1xhjQNgXsKuPn4ucMv&#10;wBP+gQKMXOs9LBQhAYGG8WdvXwRIOvUXMb1yec4A/xCEShoOCw2BLyt1ku/7+XgLWBrdsRTvz6rF&#10;b9Lmnq0y++Mz6zgw+7HKlVMAyFY8KjtNAC4tQykzJW1Ri9AnSo5LcMoY90UAZAuTBj411swpw2ac&#10;hEszIpkpyMpOQ66AIGfzEoy4lm//QCe6BXZo7qSGsx9VV6ZhmLivi129HWpsXktTnZr9W15qmISh&#10;OBmEY/iUeZUuLi/XqiBta3+XnNOswJFLpzE82sGrr5GCs65W4FLgsbMZo8PdGB/rxtx0O84eHMcY&#10;bQsqEzMCmK1NCuYIfgf2zCpIY/jdAmPdXfXKkPXs9KCCwJmpQbViyfTkMHokXIIdIbBSYIytKxXy&#10;21xXg+6WZvQ0NymwJLSxRZPdwhwbWFmeKxDH8YrGSiy9AoHjvW2YHOpWq4dw7OSQ1IJV9zKNcwsY&#10;drfVqtna/R116OTKKDzWUo7hAU7kKUAN7TRmEug5btNYnYPbfGdmADSLAKhBzrz/PQBcQTYZJj86&#10;fpg6A6aRTtq5IwSy0OYECZoQ4WQJwmB0fBTiOZY2S76VvFSBtWxUyDdRv7ECGzfVKBBslMKSrX/N&#10;myoVHJbV5KGwLAuF5VK5Ks9CWXWenCOVufJs5BSlIrc4BRl58o4yYxCTFCbX4fi9EDiiQtVyWhyn&#10;x64F1pZ1bZQZkc6odGGkn0NnPOZn1GIXlrUQYeubbXzdI6nZgSbRZAzHyS2TwAH32zkrwL0dmd/9&#10;2nUPqi5RD283hEhcZxZlo66jAWdvnsHHv/JJ7DyzH7NnjqB/YQ7nnnsGV159Gp/9/S/hyY9+ALsv&#10;HMQjzz+O5q3tAvdliEqKQWlDJfadPozzNx/FwtkjOPjoGQzNT6KkqRJJkl4CQwLg4SUA5O0BryCu&#10;rMLlp5bgnd1dfEfcZlcuDTVzH8cVcgH78OgoZe4lKi5W0mCSAj2dJuiP751hcZvhMi1Q3OY++mMr&#10;YqR8++EJsYiV/D4iNQFFVQXoGunB9kOz6J8bxqbhLmwUmHv1U6/g5msfwM4LJ1G9eRMSkuPgTxuA&#10;Hj7w2CDfh5ukP7lXR0yYgGM5tu3eiYHZaZS2b0R+dZWk2SD4evrC3ct4t8pGochN/ifA2kHYz1Ls&#10;ErZzixUGeTeMYy3GrfqmTGnqbqTDsKZPs6zfrJadX4phatkdp1z54f86Ta50vpY5nNuJYbLSyvSo&#10;48+V9HriBD+OX+XEENUq6EYAJIQLQIrWeHjjQU8f0QY85CnftdsayRfFn1TwvDY8hDXOChPtWLoL&#10;NDLcdesfXPw+tHS+qd+tKg9M0vfF43b77cRw+P2Z82k7f1qunAJAtgCxkE9jqx5tt4lS4hMXZQZA&#10;tggaMgDPaFVi9yKPLU0gMGQAYJZkCGkZycjOzVBrB2dnc8HkVNmW/wsyUMmVOdj6JmBT38hxiEa3&#10;sB4XSIij6gTkytmFkpeNYgGagixO/EhTBpy5FB1Bivb2OIFlsK9HTSpplFoxx/8ZUCmFqMBdXRWh&#10;K1fgkSt+5KJZwLCjqhKdlQJRjUXo6CrGwHCrWo1keLBbtSx2CAxSNEC9b2EC+wT8uCzdqGRqu+dG&#10;cWDfHMaG++Q+S1QXupo8Ixl/RYVci62KpcUSdj1GenoUfHJyiF7mjSCo1l/uqEFHa5Vq7RvoqMdo&#10;dwuG+9oU5HW2VKpxgRw/2dfVJPDMVTzqMDLQjqnBdmxtK8fUUCvGBhsxNdaKrjaB3tJSlGaVIzeD&#10;kG4sx2a00vL9LU3aMGvZbF7T/vcA0LXYAmj30S2T+NH27rThY0+OFRQgJAwGhPgrIOSkioiYcMQk&#10;RiEhNRbJGfHIyk9Bfkk6iiuzBQpyUSJpNq84E2nZUiHLkHeWaawMklOYIX7TBPjilQ21sGipqUb4&#10;ISCUwCkFqxq7x9YTTs6gVX4RC1BTpkPpjGsl6UzNLLu4uRuxNc9aILmESWbAGv4E9tQyUyZpkzN2&#10;zgpxrvSgC5n96MKcemjNQwKBsm/9WjWeJzM3W2C9AoXy7goE0vOr8jC1dxr7zxzCmWsXceDaaZz8&#10;wGO4+OYz+OCXP4YjN85h58m9KJUKbJR8p5nFUkFsrkaZVPD2nTmAG6+8D4WNpQiKC0VsWiwiYrkm&#10;dTAcIcHIzc9ESnY80osyEZWZAc/wOGX3LcDPH14e/vBwZyHJLjIf+HtL+vPkGqXeCA0PQZCE4RMq&#10;FQL5P0gKRnY7B0ia9PRwQ5AUrEmpiejs6URPXzey87IkrToUfLLrzI0mOThmL8qBuvYm9I0PYnJ+&#10;Oy7cvIjdp/fi2BNn8eQbAn2n92Nq1zh2HV9Az44RJMmz+QUGIEAK3hAB0NSCPNVVnpQjldbaCmyW&#10;cBo6O1AueWd4Yrwy4uvu7imAaMA9IZ/L3dFmIdONMnUj0PWu0kMPOVPccse0Ygc+y7RWKjc2sn4f&#10;WrZhrCDzt2QOx/ptm0XoYAWBwKXHm3G/Xfh3Kuu17lYatrTsjjGv0xUlPpPO+8zbdvncu0H6/ldz&#10;f3y3rpwCQLtCXM/sJBAYEz2WxJa+NMkMUqSWR6XKNg18Uhr6KHNr4OLkEPm42d1sGB1eGqvHWbyE&#10;PXb79nC9W45HFDhSk1IqaMdPGyo27APqVi0945djCDl5gzOKObOYXcsVlQVolFoyobJeAKuxvkK1&#10;0NFosu6C5ZhC/nLtXLbG8drc1yc11d6OWoExrnzCrtVSdDW3quXrFvaMY3CoHX0Dsr1vAjOzQwoS&#10;2VrIcX7K5h9X4yjNR31FEdol/K1tNZjsbcY8V/+Y7MdgV50yBj3QXoXBTrlORx26u2g3sFl1+e6e&#10;6MPlk/M4sjCt1lPmmry0k8jZ2kNc+q5JYLC1HPPib//MVgz31GOwvQKTfbUSfhv62otRK3FQkluk&#10;WvxUK6yCdeMduQZAQt2S6RatOwHAlWR15gzo51WrAkDRmmX24qQWKkBI23hLUOihurVYINLeWyC7&#10;xMICBeSCESmFfTQHFSc5EBXvkEI/TM3EDYsKUb+hkcHqN1L2c9s/hHYHpXAMkMzNz905G1dqlQJD&#10;hj0uQxwLxkzELGYut5NdxmMXN3ejuwVAgp6CApO47+0CoF2rDmXnl+IxjkfkxAR2T9LmY1lVBfIk&#10;T0gVQM+V/CwhOwnJAu3JOcxLJY/NSULn9j6MHt+JsTML2Hv1FFraWhEaFYGI5DhMHdyJC88+hptv&#10;PIvnP/ESXvzUh3HhyUdQK/lGemE6CiX/2nfsEA6fPYQj5/ZiYvcgduzZhv3HZ3Hu4YPYf3hBKg/V&#10;SMzOhSMpEZHpSQiNiJKKAbtwk1FUWYm61lYUVFZIxSINsRmJ8I4IxFpfed/u6+AnEMgZ3sXlRagQ&#10;MKusk4p1e7PRou3tbsx4l/Qa4AhAvJxb29qAHfv2YeeRg+gY3oz6vkacuHYMV1+6jO27x9AmFdeq&#10;tlqES+WQ74+FcECEA2UNNahsqkdcRiq8JUyPQH81eSRayp2I2Gg13k+nUz3WlBNl2P2rAdDunfys&#10;Zef4zRB6VgRBG/ijrN+Hlm0YK0iNkXXKHM6y79p5f/zu2cLGVmQOGdHLWXK/2b9Z5mu52m+W2c/b&#10;kc7HNNxZ8yx9XLei6TRF3cv7uN+yxp1+Bj6bFssnV04B4FLhr8eAGfBnBT9Kt/iZAdCsZFMLkhYh&#10;UtuZ02DIMAhu7JbkGEKqihMwROzWpYkXQhqXOyNMEQC5QgUBkuP5eJ7RrWlsG2FI7VrAUE3+KJCw&#10;S7LR3FKD1rY61b3cLDDIVjzd7UoDzMrunhzjChwUZz/zml2SObXUCbwJOBLiaoqLBAKr0NraiI7O&#10;JjVmsae3TXVftwswMhyGyXtX982l2QRmK8pLlRmb2pI8dAqITg50YL8A44yA4OxolzI6vXu8F2OD&#10;nRjgZJytnZgc6cFhySSPzY9iYrBHzdAmANZL5stfrp4yJKA4O9KHwzsncHB2HDvHBjDe04QD092Y&#10;GapHe302KgsEkNOyF402s1WW75Azfq3vaEmrB8BkAUAzPK5GVmdbqP+ySODF2o3JVit2zZnFFg4O&#10;0veVwpAzOAOCjLWE9Xg9dtmZxdq5DwdBq25Qo5tMG122vQ+LWACoQkG2eY5qXZOwCDMaIFcbllXW&#10;gubtyBp3dmIc87p2zq6gtpMV/LTs/FJWf9oAs2HU1ohPI049BNIDUNVegzNXzmJ8fjtG9k1h55Vj&#10;OPLBx3Dm6ccxe/IQhhdm0Dy4CVWddcirK8AWqYDuPH8AI/snMbhrFJ2jm1HeWoWjN0/hzHOP4eT7&#10;r+LCSzfxlb/4PXz2f76FP/qLr+L6y1fw6Is3MX7qCKYePYfzH30Bm3eNYPPcNhy8fBLb988gp6oQ&#10;aSWSZ0ilO1Py3G17ptE+3IvQaIdaaSAqNlKNNeRwhZjEGDWkYYPHetWFpuxdOoJRLJXU4ckR1HU0&#10;IV8q8RVS4e4a78f0wR2YPjCB4dkBPPbBx7FDrldSXogASc9siX5I4oXj+Qh5+cWFco1YlfZjBVZT&#10;83MQK+WGhxxXk46chbnxfo30ynfM35Xey89KrrqAzYW3S9nAH6W/Aatsw1hBdmFQZsgwQxHjXnc5&#10;6vdAQDT7N8t8LVf7zTL7ebvi/RHuzMMWrM/CVjTd4mc9/+dBfBY+E9+JyvcFyM0tmNRtAdDcYkcw&#10;ozkXo5XoVgDUcJgshXmCZAJW2UOFAZaGCAJGGBShRE0akesS6FQrnoAUbfUtlzGblV2YqtVQto0W&#10;QWNVDwIgZxAbvwVq+TSKXcu1dSVoaq5SoMfWudbmGgVstTRAXSVwJ5kdu2RpqoXgRgCsrcxHTWkm&#10;GqVmTQCs5+SRmjo5rxb19XVobKxDU1Oj+q2tEUgt53q6bK1ktzVN53DSSwHyizhWUa5VVYH2pjoM&#10;drcJ8PVhfrIfo71NSjTYvG/3OOZ3T2NCoI4risyNdmOivxlbu1pEXFNY7l/ug6un1Jbko03gcrSn&#10;E2O93RjsaMPs8CAeO7YHv/raDZw7PIK+9hLxX4DS3KL3APBdLHMNnFL7CS0m6dYsAh1ttnmaxn7w&#10;QzdLZ3IUoU+19kkYhLnF8G8jFgDqfmRbAaCEoaDPHJbJ/52I4VoLm7uVjrOVpK9r51Y789e2W09k&#10;55cy+2HhaKyZa2TWzLS5T2faEVFRKNvYiK5tvWjqqUd5SzEuP3MZ+y4cxuEnz+C1r3wcx66fxOkb&#10;J3DhxkmceOwArnz6/Tj60hWcf+0ZfORrn8PhS8cxvnMIszRL9cb78PkffBsv/tEX8NTXXsehZ89i&#10;81ALZo7OYPejJ9F3dC+2njiG3VevCixew42PfhBHrp/GBz79PN73xnW88esvo7q1BrFZ8Wgd6sT0&#10;kV2o7m5A7/QgLr/5PD70tc+iZ+coyqUCzNnObj6S7gTggkL8sE0qtBO7tmL62Ay2n17AxMN7MX18&#10;F3bs2SH30I+hXVPo2jWOCam01jXVIK8gWwAvFokZyQgID4a7pHFCHytBKt0xLROWZf86+V0r6Y+T&#10;WzjhSM/AZ7w+xDgW8Xel92LXjU/Z+bWKaUXL7jjFNX/twncFgOa0rAHIKrMfs+z8UlY4+FnIfA9m&#10;2fldSXZhUMznCDoUt+383I3M+dRqZBeGkqRVpttV+38bYjzpvETHid7mryoHxJ8rZ7QAOtfpVcZ9&#10;ZZuizSotvbIHZQcCqxFnGlLcXlwpxLlWLMVZxjQ3k52RqSaLaGVkyjFRZgbBNE3BHgHPsP/H2baG&#10;3T4NfxwjyK5k2hfU9gTVcm8FhpmZukrOlq1QZmM4RrDNaT6GpmBoMJp+lOkarkss4MnWQkIju4n1&#10;rF0CIlf44CQRrorCZdsYFk3IGLONjaXnSuWeKuT+6gXeejqb0Ntei9H+VgG7dgG/VuyZHcGRAzOY&#10;ECCcnOjDwswATksmfvLwNOan+zEx3I7J0X4FphpQeS+E1pbWWrWuMM33dNbXYKSzE+cO7MaHn72A&#10;nVOtaK5nt3gGsrNyFw0303bfvXiXS+L75Pi+GAlPoDJZ4FGUaDb+bJHVWT+SXzYp224mqf1S+C2T&#10;9i/bRsFoNPFr0LNKZw7mc+8E2m7xx3Dclv5XYUkhdDeyK8zut3hdO2dnr+1ey1qoafH9sPAKCw9H&#10;clY2SqpLUdVSgqmFbTh8Zj+uPPU4Tt68id65HWgf34JT18/gyKP7cfF9J/C7f/x5/LFA3rGbp7Dz&#10;4h48/uoVvP+NK5ib6MYXvvwx/MH3v4Xf+6vv4slXX8Ds/r1o7m5EnWjk4ByOP3UV+69cwsTxIxg9&#10;tAujB2exbc84Zo/PYOH0LIbmNmN4ehgHzhzEvrOHsGlsM3qmt+L0U4/gxmdewdWPfgDtE1uQVVmI&#10;urYGlFSVIjQ6DOm5qVg4vANnrx7Dl7/zJXzj+7+PDwu87jl3ALmsEFeXo3NsEGV97chsq0LDth4J&#10;dxh1nS3IFBBMz0lHfnGRgGEjistKEREd5Wwl5SxlY0KP7s7XlRpdANrFu52sLbNadn6tYlrRsjtO&#10;KbMwNrrfAKi/dx0f75TM1zXLlR/z/pVEv8zHdKXW1XFz2PdCy/K8VcguDOoWfyq9yvOb/Jjzaz4j&#10;83N1rrMyo5/zTsRGAbYCcpIXe4Z0HPHXlVsEQA0H9gX925cZPLRSRKkCgYQ/mpwhACrTM1IjVNCX&#10;lboEgCICoOreVZMZDBt/FKHQGFdIsy9GFzABjKDIyR+6lZCQqMWJJpwcQhDUxqi5TQhU9gvZ0iaw&#10;xbGIbDE0Vg3JVuMR21pqVEshAbCns1nN6iWIcqYxfxlOX3cH+np70NHRhkYBQI4N5CzdyaEuzA73&#10;YnJAatejvRgb7sboSBempIY9tLUdA/1t6JHMekBAcXCgXUEer8/zOSmF11T30F6J3q42DHR1YqS3&#10;Dftne3H94hwOz/ehq6UAlSVsIZU4lTjU8EdpoLd7R3euJQBcJlOL8HsAeO+12jGHdufeKxEC7Qqm&#10;d6vsnCq0TQW7WdbC/V7IrhCjvIOCkVmYjZbuehTVZKGhowY92zZjTuDp6LXzmDw6h/EDk5g9Oovp&#10;g5P40jc+hQ984lk8+ysv4WUBvt/96/+BN3/zI6jprkFUQQKaxroxfGwB2y8cw6mXnsErb30Uu0/s&#10;RceWDmza2on8hhIUtFaiVSqY+fX5aNhcj7lDM/j9P/4GZvZMoKC6AM2bWzA4uw07T+7B6ZsPY2jP&#10;dvQIiI7PT6NqYx1qmmuRW5SLlPRE9A13oaWvFU0Dm/Dipz+MV+W+jj88j85tnahs5YooGUjKy0Bs&#10;ZioS8yUf7mnGwNyYXLcVlZK/ZhXlILcwF/FcYCAzA1l5uUhITlKGqtm6yNZvwiC7z9k6yPGxBMI1&#10;Ald28exKdnBG2fm9G7kCQB6zc+b0aU4bZpn9mGX2Y/7mzfvvt8zXNcuVH/P+lUS/+tvQMp9vDvNe&#10;yi6fW0l2YVBmPxw2wwl3TK96aUVKd8/qijx/CYJsteP23TynDo/bOq50OK6cAkD7wv3eSkMfAUS3&#10;MmaICHzZaZnIy8xCbkYWstLYWpVsjCdMiRd/AomiDNnH7mmaqzG6q2m2JkX2GRMb2I3MrmEtDXwE&#10;PbYQslXPWF7OmBFrjEE0upP1eEKGobuZi/Iy1dJ3bAEk7BEA2QLIbWXGRU0maVE2CHu7WgXMWtDe&#10;QiPVjeiSbZqgKS4oQJ6AKW0glhRkoLm2CGMDAm2tteiqlxpxcwXmBPzGx3rQKxlob1+HGlvYyYko&#10;oi6nWZvuziY1s7lTjnG94Ma6ElTWZKjWzJaaeoz0teAzb5zHF37lERxd6FH/13PGtEBsXj4n6KSp&#10;eKfuLei7AECTlgHge13A90R3AoCvv/EGvvLVr94nfeWe6PrNGzh34fw9lbXAtHOqwDbbcVvBkK+d&#10;zH7MsvNL6dq9uZa/bp28J8n4/UICUVBagNbOVhTTRNamjZg/vQOv//or2CswdeGZc9h9bgEDO7dg&#10;194ZTO2bwRMfeRbP/MqH8EEBrlOPH8fw8Gb5xqORkRGPkopcNG2qVTOPt04NonVbFwYPTOH6Jz6A&#10;3/7eH+L6R5/DuZtXsPvoLjz+1HnsOz6F0flBPP36+3H44aM4fvkkDp4/jKOXTmBszyR6J7dg95G9&#10;eOGNl9E9uBm1AoAcE5hfkIvqlnpMHJzF+Q9cwaUXrmJq7wS6N29EeXUpymrL0NLTirSSXKSW5iK9&#10;PB9JUpEvl/xxY1cHaloa4IiNQnh8NAKDAheNVLNQVOmchaZzmy0oNLrNrlbKLo4pu3dC2cEZZReG&#10;VavtArYTj9k5cyHtStZ0rGXnd7Uy5xGu9t+p9Pka1uxkvpZZdn4pO79WuVpTWK2HLfeiW9cowhVb&#10;yfTwGQ1LWrbhWMQemKUxxtw2ZPZjDpPidTTcmVv7rNJxt1Ic3q1cuXcIAAUUOD4wOV4AZGnCSKYC&#10;t5RFacAzj1fT4xP1GEUtvU+NTUzkbOUY2TbWstUiGLLVkN26umuXYMh9GhwNeDRaFxkuf5VoYqYg&#10;DzWSGXc112FioBNTAx3obKxCE8cRym9dXamaYNLT24qOtkplIoa2Apvq2IrIiSsCgBJOblaqXD9T&#10;jjViQmBPQZwAJUFyoLcd05Nczq1NQR7FLmaKXb5sgWSLI03FEDjpr7erCfVVmagsyEdLeQ3Ge1rw&#10;/LU5fPEzl/HxDz+C/XN9AqGVqBUILJL7UPHlHL+5NNbP3rSLYa7FDubs/L4HgHciuw/TKhZ0dufe&#10;jRjeX/zFXzhj+pfLWQtMO6cAwAyAFjDQshb0WnZ+KTu/VpkLMXZRs2tTTfAJCVatXtzOLMpFc3cb&#10;ygW2UopzUCXff9voAHY9cgpjJ/dh8PAsWif7kF2XjwPnD2D62E7sPbsfr3zsJRQUZyA5MRIF2Sko&#10;qSzAyUdP4c2vfAbXBPxOPXsZ7/+VV/DWd38XH//tX8OF5yTPuHQAvbu24uiNszhy/igm5iewaesm&#10;FNcVIyU/BUW1xcitKkJAdAiCokPhHxoAR0QociQ/bZCK696HD+HCsw/jqgBg//gWxKemIDAiGEXV&#10;JWjq2ojihgq0b+nGzoMLGJueQGdvDwZHt2HzwAC6ejdjY0c7mpqb0NjYiIaGBpeqr69XmpiYwLlz&#10;52x19vyd6fXXX8dXviKVkRX05S9/eVF2x7Xa2tps37edM6cBV7KmYy07vxQBg5MeVF5i2m/OY6yV&#10;EO4jdGjwsPq3isc1XBGm9HkEG21WhdsafDTw8DzrdSm7+1lJ9KNlBkB+RwSzX9Y8T8WHxCHfB98L&#10;417Hpyv3zgEgYYDjxFIE1pwAmOGEPUMCdIQ5kWrdy0h1whgNTC+19PGY2YSJgj0nAHKCiZYGHW4r&#10;GJRrsGWP4/M4TpBdx/zfaPVLU+Zj2PqnWwbzc7ORn5eNCvHbISA2NdSNfZODmNjag86mGjTWlKBW&#10;MkWamZmYGMD8zmEFgJxlzK7lylLaLCxGcR4NMWeoyP5ldeYuYaszA8svuqwZmZ3uNQDeTnd7vV+E&#10;LuBboM8FDNoV6JTZj1l2fleUMz611DhPDzd4+/ohLCoKIZGRcHA5t+oK9E9ux9jxQ9g8M4mc6jKU&#10;b6xH58QWHLvxMEb3z2Jo1wS2TA2jrL5CICweMfFRCHb4ScU7FvEJkWhorcWBh4/gY7/za3j89Zs4&#10;/fwV7Hv8YWwcHUSEVLppdig2OQp5xVnIKUhHaFSQMh6ekBaLwroy1WWbX1GozL3ESp5bLZXdbUcm&#10;8aG3PoSZg9uRVZyGhKx0ZFVUO2P5l8sRTPlOrUMK7JwZZFzJLi1Tdn4pFvoEMA1TWuZvXsOeFgGN&#10;5+gWKu4z+7eK4dEPYc88w5Y2AWkUXP9PmQHQfE1zeK72u5L5uawtgPxuflkBUMezNY74vyv3jgLg&#10;opwwkCxamh28JAKd7tLVoMa1hTUAmo1Mm1sAzbNNl1q6qOhlwGi0OBrrFRtdvgb4URoIc2VfpgBo&#10;PuEwPxMtVQXoaSzH1s4WdEqNvKOFs4CrUFdPA8516OtpxODWdnS21aGlqRZ1lVWoLClV3dBV5UUC&#10;hew+LkVbSylam+U8AUgaguakknZOKGmvV2MOOZOYs5I5m5gzlTnZhC1/bAFkyyEBk62CFVw1Re6n&#10;pbVGtUb2tLYoQ9CfePUSrj+2H21NJSruMjO4FJwB18bMayMeUkT27+retgAu03sAeFu9GwHw5w32&#10;7GTnCHrmGbvmbj7z/luAzSmzH7Ps/K4k87mqJUTNGpbCTX7ZJerl7Yno2GgkS/4XEBKEDWxl8fVF&#10;UrrkU2VFKGttQEpZATIlv+kYGsSm0W2o7OlEam0l4iuKkF+Sr1rgvX094OXnAUdsmABlGFKzk1BS&#10;W4am7nbklBcjNC4SXoFeCEkMwcb+Fkzvn8L+s/ux48A0BncMolzymaTsVKTTJFdNGXqH+tCxeZNc&#10;vxy5VdmISYtEQVWuWvWksLYcUQmx8A8NUsbNPeQZ1nGSE5/N2dqjxTjQv/dC5vh0pQfkHWste+8m&#10;mQHOvN/umlaZ/VN2zlxI26XZlWQ+15XM37mahCVpiS1ktJuoxSXRFuW+JDPEmcMxi8cIbWxtCgn1&#10;h8MRCh/vQHi4+cPdzVvCXAs3ee8bOP7Ng7Yaje5TzurmuuI0H8Rl2Tw8NyyKa40TGrX0NTgjXNl6&#10;tMTDGss90e9K90zpuLECpznPY9hq4gbv1+THLLN/sxguYVovS2d3P3qf9T2ZxXB4nL/6uTSo87j1&#10;XPM9mLuqeZ4r97MBwEVx/63+bxkrSIjJzFRj2Shu65mtelLD3Yxr09dYgs0M1eqotrOMcYlFuflO&#10;49L5Amb54BrCyoyMc3YwJ2Q0cV9brbI5SCDkNmfpEuA4iYMAR5Brrq8UeKtTk0UIhpygQnGbk084&#10;e1mZsZHrcVIK/dEwNo9xlnF7c6OE06RmLDfX01yNQGgdu5Nr0dnahvGtvdg92of5iSG0N9UoUzlp&#10;8nw6fu4mjpZk9/5cQaRrWZ050f6iy/yxutJ7AHh/ZOdYsFsLbjvHWXVWf3ejH/3oRyq8P//zP7c9&#10;TjFT1+L7IRjxl/Ydc3JyUFhYqIzw+sr/XPItSip1OWXFKGuQ/GdzF2Kz0lHe2oy5Y4fROb4NAzMT&#10;6OrtUhCYkBKPsCiHMgqu1qUO8oN/sB8i4iORJ6DYRJumg9249sI1vPCJF/CVb30Z2/dux+j8qDIx&#10;c+DkIZRLHubPVsLUeFQ0VKFUQK9M8rlqqQz3DfeiRvLA7KIsBDgEAqQA1+nMDHvmZ7Q+/zslM9yt&#10;RnZh3InsnDke7NIsZecCQ0OWnetKOu5V/BN2OIta4Ovv//7vnSEtOY679/YWaPGRSoL30ng1M4Tx&#10;V4OLGUjY8hcU5A9fP6mYeK6XcNgV7KaWWvPjms0Sro+kOX9/b/iLH+4LCPBV8pHr8bq+so/X9vam&#10;YXEDnMzdyWr2t5oIZMwAZ77E+DEDIJ+ZfvU9cx9/Caj6fw1T2r9Zy/I8CVsBIFvjneFbpe9Dt9yr&#10;c2WfvoYWw7Y7n1rpmD5X/2rxmN5v9m++fwWATtFskiv3rgRAq7kYPYFBixMZCG7cfrtww2ulxMeo&#10;VkW2BJbkG/YGM1OS1eSU/OxsFBfkorI8H+UlNAtTrNbxpfkXzszlZBC1aolAIOGPv+wW7utvx/z8&#10;IM6d24mhrW2qW7i+sl7UrCamEPA4Y5jwZ6hAmZDhDGRuEwR5/J/+6Z/Ui6LjGEZt7/DooUPOvcBm&#10;LhXXXoPh3ibsFAC8cGw/utsakSdASwA0x5NdHKxOt76/+PsAgL39fcv2+wb4q/9ffOnFZf7uVkWl&#10;JYvhqVqxRXbn3CsRtszivlvuwbn/Xsl6Tatuub6NrIXSz6PsnKuC+utf//ri/7SnRRcXF6fGl5nd&#10;f/zHf9xyzubNm9X/+nytf//3f0dXV5f6XQkAzTJn+szsWSASBAN9/eC+zigU3KSATM3MQJ5UHh0C&#10;co7YcPiF0GC4DyIiHKisLMPGjhYFfwGy318UHBakDDrHxEUiLDoMiZnJCE+MRlRqHGYO7UbfaDeq&#10;W8qQX5GN2LRIFFbnCWRmIL+8UIWfnJ2K1p52VDZWIygiZHG8EQvrDVLg6ALKleye9d2i1UCf2Y9Z&#10;dn617Jw5TuzSLEX3m5K29P80Ck/HvPT8+fNqWzumR8Y9HdMj38nAwID6nzOptWF5bU+Us6npPvSh&#10;l+UdbljWIsd0T2PzTG8EMr5bM5TxndPUSFhYGEJCQpSCQ/yQmR2D8qoMpGZEISzcgeiIYMTHOJAg&#10;io2U7ehQhIcI/DkrIKGOIJVO4+KjlRKTEuT/CHVd3gOvTbnLdbUhev4a2wJ1zvSmxe9Ei//zXmka&#10;hVIgaYEm7lP7RXb5J2X2bxZh1Fw55vZKLYZm8Z1rOLXe093K7t4pXsuVe1cCoCu9XdhzJd31zC5S&#10;tgDSpEx+NlsEc1EgInBxQkZnex1aBPB6BPoIfpzAMbS1C6MjfThybA8Gh7pR38Rl5ypQU1eCVqkN&#10;cxYvu3c54aOxrkJ197IFjzYD1QxlAUHCIMGOLYBs4euQGjz9tDbWobu9FV3tLerjpuN5//SP/4i/&#10;+eu/VkC4qa1G7X/uuUsY6avDWG8rxvo78NjDRmGVnZWlgJnu937v99Tz3rhxAz/+8Y8xOzur9nOb&#10;+7XLz89fFj+GnO8s0ZjYES8FSLzLiSSuZXXWxGoFQOqb3/wm/vM//3PZPopOgyHdwcOHFoEx2BF6&#10;i3/tj47b+sNd/IBFVv/3U+bMY/EeLH7ut35RAO92snPWQppGe+lY4Gojvl5OAIwRADxrAUA6nqch&#10;kYBHd+DgwSUjwCLzPg2A5uPW+9DSBQMzcHML2vo1a7GeLYNrjdYAFiQ+fr6ITk9EYU0ZimrK4RMS&#10;AK9AX3j6S+HN7jWu2OG5TgptD+TkJqGkLBu5ZblIyEpCXlUBRnZux80Xn0ZRgwDjlg4Mz42iZ7wf&#10;qcWZaBloR01HPYLDQxHFITUZqQiPiUKgIxgbvJZaW/Q93k7mZzfL+vxadn7vRnZhU9buWi27MAzx&#10;2K2yC1vLzmn4W0l0hDn9P1vb6NhwYQVAOqZ130AjD9zszEuPHj8GL29fgSpfOML8EBEZiMAQA/44&#10;Xs5f/AdIvunj4ydpxBdenn6G/UWKNhgFtgx7jGzhM1roQkNDEB5uQF94RAASJF1UlyThg4+N4Wsf&#10;OYyxlnikS+UiyxGCvKgg1GRFYsvGQmxuLkRGTAjiBQYjowQKU6JRUZeLCw9P47kn5zA7IuVsYzZK&#10;82IFHrkCkg/Wy717eAm8CixZtdhCKN8K48e8TXGb+yi9T/vR4GRuMdTS51j336n09a3X0PfBZ1gv&#10;x9hyyHdnzpvN4Zi1dsM6tboQZ7azvNCy2hlk3PC6/N+VWyUAmqFN604K/3sDgHci1tgp3ZpoyH58&#10;29KEEWMmMVsAS4sLUCxQVpKfjcqibNQWZaKzrhittQVoFnGFkNbaSnQ01qOzuRX9PT3o6uBavrTb&#10;V4m6mjzUVOajojRXoC1PtRxyNi+Xn2uSDLeppgBt9VytIxdVJZmorchDlVqZhJNLxE9jFRrrK9FS&#10;36gAja69qAR1xflq+w+/9S3Ulsg9SBh0H375fRjoqUOPAOFgTwseOXdc7c9Lk+eS2j/d7/3eN9Xz&#10;3rhxTf2v44Xuox/9qNrWULgUZ1q3xpurNLASqFudOcFTrloACXe69U4fo9MAqI/Rff23vr7oR4vm&#10;UOjiExMW95kBgXoPAH9xZeeshTQncNg5tpTw2Edef925Z8npc3XLHytq5gkhVikA/N6fL9tnvgez&#10;WEgQmAgj1v1aPEY/XCM3XiqvdW0tSC/MQ0BkGEJioxCTloyIhFjEpycL7FHxKG8sQUFVDqrbSjF7&#10;cBJbp3pRVJuD+k6pdPY3oWdsC2o7m5BbXYzM8nwU1pcjv6YUlbU1hoFm96WlyFThI/fEe+D96MKX&#10;/5vv2Szzs5tl55ey83s3sgubctWKZxfGStImX+xk58zv0ZXsHFvbeOwNZ55mdgQDftd9W4yWP6ZH&#10;v6BA+LHlODBAysNIFOYmqmP/9V//hZLcaCRECtAFrEeAnwe8VSufj7K3yKUKCX78JQh6SyXDL8AX&#10;vn7eCAj0RmAQx/55ITzSFxnx/qjOCsa2pgQMVYejJdMbTZkRKEkKQ2FiKErSo5CT6EBuagSKc2KQ&#10;lRSJ3KQY5KaEor+zEE9fm8e++SZUFEcjPTlMymMHwkMFSgmdHoQ/Y/UjtkDqLmINgIQcM9BZxWMa&#10;xHgOWxf1+a4Az/wO7I6vVvwOeG1eS7VkEvac34oO25wHm/Nma1haPMZ3wvfq6SuA7BxfyWOu7teV&#10;e0cA0IAwuzDuHwDymlpL++0BULcAGopTk0TKS4oFwurRWFOBxooitFUVYbirCUM9TQJ/uQoA+wT4&#10;CID1pZVoqqtDa1OdsgnY19OM7q5atDSWG5M6RHrMIM2/9HU2YnyoC50tlQoAa0uzFRDWCzA2VuUL&#10;EGaIsvDSB9+vXtLViycxL/5PzA1ieqQFr374WbW/uaYIv/31r6pt2hRkeF2iQbn+1Utn1P6u1lo8&#10;+eQNta1aABPvPwDax70hq9MJ35r470T6/N91thSaw9RaDdzZAZmdP6ufu5XdPdkBmdXPvdR7ALik&#10;ZbOAzbIp7CnzuTQlosO087uSzOHcqXRBQvE513DckofbYqHNtXQLSyuQkJYOXwFZDz8vrPdaD68A&#10;AcaUWORK5TYtOxnlAnixydFIyUpEWHwECiWvauhoVrOJU/PSERYXoQob1e1liVtem/eiC1kWcO92&#10;AHQFfWYtO98uXVhkBkBz+JSdM7+7tyNzQc9vmuPlPvrmm+oaBDkvAbeA0ACBtRAkxEZjS2cNjsx3&#10;4LVnd+LpizNoq0hAeqwXIkI9EBTsC38BC56jzpV3zko4u55pmijEEYhgduEGecAR7o3IGF/ECPxl&#10;JQWgKCMcRWlRKEyKQFVGLFoLE1GWKfCXGYXK/AzkpcUjW47n50VgY20yjs9uwtOnxzDXK+VjgYCf&#10;gGJMrAMBAd7w8/GEj6cHfDwE2ARIfbyMbmiCFKVb1MxaCQIpHmcYuhtb/3L/7c69W+lwmSas4Kdl&#10;/p7MebPZj1kcukPgU/YH5Zcts+p9SbzwOK9jPceVu68AqFuA2BJnH8b9A0B72d+HnhlrzBI21iYu&#10;LshHbW2VAsAO2v6ryEN9cYYAVoVqZauvyBcVo65UasYFxagprwCXpuNM3YHeVrW6R1dHvRMAjVm9&#10;XOOYrYGEvA4Btm4Jp62+1IDAkkyBzGz0t1ZgpFtAsrkUHbV5AobFaJPMeStN0fS0YLi3TsKV/3tr&#10;MDLQhO7WKgG/OrnHOnTLb19HHWbG+vD0jcfUC66Ue05LSzQMayebl2mTbZuWOjtoM3RrvN1JJUDL&#10;6swFiTnx34nMYbiSHWxZ9R4A/uLKzpm7+5TWuJLRumOV1dCwlp3flWQXBqVhYiVp2NLAZf6lNqyX&#10;QmKdFEIbaB/OG9ExUslNTZECPBBuG1hosmuMBaCxvV78c7YuZx+vWSfXWCeFFpcplF81g5bxwXvj&#10;dZxi3Jnvyfq/VXZxQC3zY3ovD5pkdx61Gj+uwjdrmZ9lkuNOWeFOyy48isfsnBni3q5YyGsQ0qCk&#10;W8rUr68v/ATi4mLCsbmtGrUFAmdpDjQURmNzUx6KMyMRGrgevn4b4O3ngYBAgTxRcHCAAF+ApJsI&#10;REaGISDYD/6B3giSCkRkoAcKUiJRlRWPnLggdDcUYXt/s5Rf9WgoSZVrJKGhKgtVpSmoKktBRVES&#10;tmyuR09HJRoqErGpIQ3F6aGID3FHfJCXyBdBzskgajyiSV6EHGerHeFPywyFZjCk8XC7/I4yg5Fd&#10;XFJmP6uRBj19X7wXjjvk9u3CtLtHys7v3cqVswCgK1BbXohTiaLk+Ftl55fSkLGaFrml43cvu3tL&#10;VGPWbr3eUhewYSaGdglpCobGoznmjrNwubKHmrVbWaxmAXM9Xs4A5uSQypJcVBUbaquvRF87Wwo7&#10;0N/ZqFrmWmtLUcU1grOzUJrNdYIzVGsgYZGTSdhCWFmahababPS2V+Dg7CAeOTKL8U6BPTneKKBZ&#10;U5KHunJ2PRcLFBqrkhjjEg2zMDQdU1uShXYBxgHZN9zbhtH+TgWFpVw6LzUD2clS25fflFR51pRo&#10;pCWmyDMnWuLoTuJz9X4p+rc6u8L63SS7D9MqO3C0k92591N29/DzIHZjsdXlIfkloLrqFrc715Xs&#10;nLUANxf+q9GyFiKT7PyuJLswKDu/q5W5MGNLDmeO8pfdt1xijWNkWUjxOP1rYNRiwcrxZixMCTHW&#10;8O+3rO9Gy84vtRo/rnSn55r9u5LVv50zv6O3KxbyfGccj8r3SljSIEIA9A8QcAvwEXkj3BGAiFA/&#10;RDrlCPZBoEAfJ4J4eBjGnH18GIa7gsDIqDDExkapCRv+AQS09QgM9EJwoA+CJcxwgcTosEDJ48OR&#10;EBOK6PAAhIf6IkQg0RHqgzCHH+LjwpAgx2OiQxAXG4qEuHBEsjXRzwdBfpIeff0R4O0Lby8D/tSM&#10;YJGHhzE5hbODdWsdfxfB1gmF3DZPGvGQ/eYlBM35hhmMGJ5d66E1blcjhqPvS9+rnT+rzPfGvIr5&#10;nZ5Mwuvze7SecydiGK6cAsD33HvuZ+WsBfW7TeaP05XeA8B7r8XWUdXV4abMGbyd57Nz1oLaLFeF&#10;uVl20EbZ+V1JdmFQdn7vRowrPWNxmWz8UgQ+XdCyUOM+FkJWf/dC5ng2y84v5cqPeb8rmf2bZeeX&#10;cuXHvN8ssx+r7JwZMt6OWMhrSOD7ojQE8pfv0dvbXYmzfLlfdRn6eGGDh8idY9PEr8fSpArV6ua0&#10;1afMudB8C824BAhk+m1QYwC9fAR0CFy+gfAPDJR98iuVC1+pOFA+ztm3nC2sZq87ZxWzYuEj53ry&#10;frxp8NxdwnSX8AT2vDkD2TALQ7MyvD5tFHoKzGnw0yLwUdzmuMioKIHU0FC1jwDo6cv7WwJBJYFi&#10;Kxwxret4NO83x+/txDDsZOfXKmuexm+T36sGSbtz7kR8BlfuPQB8z73n3nPvuffce+499577JXMK&#10;AM+cOYMHHnhg1eJEge985zu4efMmrl+/rnTt2jX86Z/+Kb71rW8t26/13HPPqQs++uijygyJ9fjX&#10;vvY1ZR7h8ccfv+XY5cuX1bnPPvvsLccomgn5sz/7MzzxxBPL9vM6+tynn356cZ8+znv+wz/8QyVe&#10;l+dzn9aVK1fw05/+VE2Q4P9PmI7R7+c//3n88z//s/J3XfZdv27svyZhPyb76F577bXFcI3rGudz&#10;Tcm//cEPcPXq1cV70ff/2GPG+L2XXnpp8ZgW/2eYdIxLI8zrpnt/Av/2b/+2eM/6HK2Pf/zjavYX&#10;r2HeT9HvT37yE7z66qu3HKN+9Vd/Vc1IVs9rOcbrcwLGK6+8cssxhvvFL34RN598Et/69rfUvWtn&#10;rmm9fbG240p2/t99Wiv3yjFbduI0/yXRr5wjv5RaNN9Z49O1vsUwWat0IR7TYegw1WoNpvPvqdbK&#10;va2VZ7HTCu/plmdw1piVHTB2l5haCc3+9HPYORWus+VEj9Uxx+H69YyHBxdXSfD181StEm7uy/2x&#10;ps9WE27r+7UT7+UhN3fVBRsY5I+AQE+UFqejtblUrVFeXFiGstISZOekqa42rorg6eGH9Xz3lrBW&#10;I90CwW3z/fJe2bLA43x+63l3K4atWz4otU/Skuf6NcpuoYe7N4KCQpGWnYby+kI0bKxBbkEWYuJD&#10;kJYVgZa2Mvk/GUEh7Ma8dWky3jf/N4+rulcy3/P9kJ3zCwxQaUF9zzbnLNNaSd9WWfww73hondsy&#10;rbU5z+rnIbm+tcVct0jxO1vav9Yppx+mS2v4lnuy01J4S7Lzd690y/Xs4sku77E+m8qjLH7uoaz3&#10;tMb03etWZrP/O5Erd1cAuH//fkxPT9seu1txEXDaNbI79vb1ENaL7I4NDQ1h165dtsfup7igOWHU&#10;7tj9VExMDD75yU/aHrufKi8rw4uf+Di+9ZffUQlPO7vE+kstBUPWjMfQ2rUGsGiZzzPvv+WYNQM0&#10;6b6BnispALR/Pk5GsD1HZPcMqquEAOjs3mG3ie5GWfQj4vl2br1ksmpyBMcxxUbBLygY7r6+WO8t&#10;YOT5IDy9NsDLbR3CHOvQ21uCF1+4gIa6fIQFB2GDFJoaqDSgWO/ZVrxn5zkaZijCjo+3z6LRWnab&#10;cd9KcbJa2d0br6+7mOzSzNvRsmcTiF3nLgDoJgAtUBcfHoSuhgJ86KnjeOaDV5Bbmo+s+HB0NhTh&#10;8WvHsXPPNuRnxCAkmGPNOP5L4nbDmmVxvRrYvlPpcCn+z/h4OwWuVXaO75jXtfq1A7nVyAoMalvS&#10;9zo3ecfy+5Acf4Dfn9PPSjJ/Q1pWP7ye9R6sft5x2eWfFj+qImZ5tnuaD1qvbxPn1nhTstyTAvNb&#10;/CzP3yjr9daIrOe5crcAID8AO8f92s/9AMD7pdLzJWj9H/WofqMZDwavtfXznu6/Kioq8NInP4Fv&#10;/e13nSnKcNYPwyptAJuORkvt/PxCaQUAvNuWzF8aAHS2AC7zI+L5ds7TPQj+PmGIi4xDdWUaRsZL&#10;UFkdLMC3Fl4bPEWBcFvrCQ/3dfAUIPTyWgMfL094bvCD2/pbxxKtRuZzNHhp+OI+DSIEM45t4u+d&#10;hH8nYrgMn7IDkbcjhs3nIAC6eTL+3CWuvZAQFYzKonicPTKIM5d3o6GzFJvqMrG9vxSf+/X344mn&#10;D6EkNwyxcUHw9eNYNIEzt+WD4Bkuf+2uezcyxz/DvtfhU3ZOH+O1NHCq9LB+CazeeuvzTt9YVqDb&#10;yQyAWmvWy3fl5infhceiP6sfO5m/IS2rn/cA0IWs178HAEhwf4jvkpVcqUzxuJost05A33K9uwbA&#10;H/zgB2onnbnw1u53fud31P8/FwC47gFkfqUaUT2hi/s2Xe3BusIlkH1P75yqq2vw8quvqCECZmf9&#10;MMzSjl3/dsd/IfUeANpqJQDkRBGjq8o5e9jsR8Tz7VxBURLS0h1ISghHy8YMvO/ZXXj8+hQK8qMQ&#10;5BcCt3W+aoD7V75q2Nqk+6psf/WrX1PavXu3CpvwRGmQuFdimGxF40D+uw1/NSCjgZO/dsdXI17H&#10;ThvkvahVSLzcERISgJSUSDS35uP46WF8409+DZduHsPO8WY8fWUXvvmt1/EHf/wpvPrieZSUZCA4&#10;xBte3kb3uxnKzOFb7+NeiWG/nfiwys7pY5ztzooLl/Vb7y5pWfYZQ0HW4ytfWUp7qpuSZnqcshby&#10;dgDIVj87f2atVXnOcjFfsMoatr5Hs6x+Vis9ZEOL37udv9uL92DVrf5u92xvR2vkmmatNu60WaXl&#10;96aPG9s0z8RhL+p7WMwTlj/v0jlLcuWWAeBqHP3Nz8+rlpmLFy8uK+TfLQqrj0T0kXg4jkfeciyi&#10;OwJBG5eg8D3df42MjeFf//Vf8coLL+JvrABoAwLbpybx0ssvO30A12/ewLkL541C3ZKZmWU33uW+&#10;Sj4s64dttc7/ve99T/nt7e137jEcvx/ruRQzPzPAmGWXkSxKZdw29yjiWB0dxlnn8lFLYS6dR2c+&#10;byUxY9Nh3CIes3k/t9MaFjxrlmS+3loBR9U64pT52VcCXF2LtnNHznTi8Nl2lNQloaIpF+Oz29DQ&#10;2gBHVBg2+Cyd85E3XseDEpabt6dzDzAmaZrroDIj5qxDrrftcDhuube3K4ZHCNStgXZ+7ESA4Tns&#10;ZrwdyNAvr8Nfc4vgnTwLz7UTAfBHf/8jnDhxHBUVJfjab34OP/jRH+KtL70P//gff4Z/+/e/wXe/&#10;+Tn8xz//Gf7jP7+H85d3Y2NdJoqKMuAID4CPrzs8PN2UzUJlo1DSljl8u3u5F2LYZuh8u7Jz+hjT&#10;KSswankvEYFQH/vKV77i9G34LyoqUmPPX5b8MT0zZ/n3w2/ZeZ4W95n92Mk237SEcyeyOr1yidXR&#10;JJw+x/rdMh/Ux+616F588cVb9jPvPnTo0C3771TWZ1kx3zaJ39vtvjnth2La5Hdq588qV84WAI8e&#10;PXpLIW7Wu60FcO0DD+JB+Q1oDkD0vggkjcXY+tOK3ByG9g+04YGH+P+Dtxy/r/qwXPdT3XjAZ/3S&#10;Pv5fGbG0bZbZ38+xKisr8fqHPoT/bxUA+Nbn38K3vv1tpw/gd77xDXzlq19BQEiwbQam9W4AwEUJ&#10;zHDZLzr61QC40nm9vb3Kj8446PRC8D19xjGz0xkrdf7cBTUJx+zMrQd/LiDKcN7NALhWdasuyXw9&#10;ToTQhb61UL5bAKRZCo6307bDCEz81S1u2nV0dKjrmPexEqxNbBDQgoKC1PmrzZBvJ/OzMrNnuBwC&#10;wWtw0hsdCys+I90LUqCZn1sXoLcrUOxE8NHPxeta49tO9EPHgtV87+vd1uONNz+KU6dOIislAf2t&#10;VZgZqMaZXS24Mr8RR7aW4bOvXZEK0ffxn//9D7h4aT9K8iORmRGPsPBgtX4t34mPj69IgNA78J6C&#10;mVXL7l10r65l5/Qx83szvzvKDIDamXvq6PT3s3oA5L6l/fcaALWKi4vV/RlQtVZt24EXpZ+djmmZ&#10;caDzQ+3H6lTl2hQGHb8R7czDh+jMIPpuBMD7KVduGQBu3LhR7XTlxsfHlT8CoNnFxsYuK+zfKT3o&#10;/iAC50KQc6IUfh3B8M7zUV2/dn6Xaz0Cu/1R+7EmPORNAHwHIZBQN5q+HO64bQbAo8VL/tMCjH3r&#10;1xj/a4A0+/k5EMcA8qO7pQvYJvPhR1PX2Oj0ITXFpMSlD2pZRrZc7xYA1Au269Y/q/Qi7maAo+4E&#10;ALu7u5edSwCk09ege/HFl9S2hk+GsxIA3onuHQDqwmiDgJwbNqwX8HCjEVvaJfNZlLu7AWV2hfHd&#10;AqCGNR2mLvTV5AWRduaC5Ic//OEiGBEOCIH6f3UvdwBcK00y0Peipffxmm86l/niCkt8RrPToK+6&#10;FZ2tBBSdLvTMBSvvn46tMbrAtl5PO+770Y9+pLa/LulSp3MWmuZr6GtSGlbpTp04htiwAGTGhqMw&#10;ORZ9ZWk4sqUK3/u9TwH/+T3814+/j0989Bn0dFQhPSNWANAffv40COwu8GfYtAsMNECbYes4v9cy&#10;3z/FOLCC4J2CtZ1bPG75tpiP6e/DXIkzh8dJk9olJqQY5/E7Wpb27cV4u19xp6XTSYhU2jmJJzw8&#10;FKGhgXJdpkkjPqwAR9EZ6XT9Yr6l48XsWNmlf/Nz0dml8eXhLt/+WYnxzzRkTkdLeaKhNSL97Fpr&#10;JA2an5m6xY/IGpYrtwwAV6uffQvgg/CQX58qP/gl++EBD9nnZ/Vze3lFeiGkKcj22H0T4W1rqrF+&#10;JLcJgfx1BYDaX5I85/ZMY/vNzqXjPycqLy9XH92qAFAysrrGJqcPKZwSk9U+BQly3JXswtLix+RK&#10;dv4XpSDPhZzjZcz60Y/+3nnXS66rp2dZQUj3gsAZa+dmbbZ0E+sWRNaIX7dZ+J21ZK1z5w0A1M9E&#10;Z1xjCQBZEz3nBEBjTAkzD963zXOLWKAww7GTPt9OvB9jttrqtIaFkRSwG9w8lKkQwt+GDVyY3m9R&#10;aoF6Z9ekOSOlVgJA3ourMTC6gDeHxfB1oe/KfeYzn1F+6Jf+zK0OmZmZy8JbSTxXX8/uuFUa1gik&#10;uqVSj4HU4yDpCIF8bvO5dCsVjtpZKyW8Nzp2OTL++/udaclZcNExXO1Pby/JTd6pL7y83eAId0du&#10;XhiKCiPVpJv20mSM1qTh4lwn/tdvvYaf/uv/Av7r7/CRV57F8EgXklLC4BewHh5eawQC3RAWFozU&#10;tCSwW5vQzfgz36u+Xy3rsbuRhmjze+K+O50hbOcYhgrH+t2JdMF9RwAo37I2Im77LUj64CQCnW75&#10;PLd7Dg0p9Ms0p79BV+lWVwrMjrAWGOjr/G/J6XAofb7Z/e3fLrV08vmsTreAa9GtlMb1MfP2u0lm&#10;YKPsyibmveZnpm7xI7KG5crdFQDu3bsX27dvtz32Tmi9KHp7PNZVSYK3HLtTxfVG2+6/byLAEQDN&#10;/1N2ABjiYfz/eK3xP1v/+GuGQv7/c6DS0lK88MILqwRANwHAZqcPAmCKbUK2O9eV+DHpMKyy878o&#10;BXu3fqxKK8CT3Ye6KAEru/voMbXUWWV1iy09Wi7CpAiXtvdPrfQM8uzLrmESQc82PNHKLXK3yiiY&#10;NsDdg9b9/aWg8VOtfm5unovasGFp1u2dXE+DkJ1T54puOUfuZ3J6yukLaowfC0wWgC0tLc69wIED&#10;B9T9sNCjnVNWjO3uzyqGxYKUsMWVEexAxipXBStXc7hw8WHnHn4rCWpCwVrnfej7MTtOMtCVCy7y&#10;T6efnY6te/q6PJ+OBSaha8uWLer/1QLgBkl7Hus91QzgjLRInDw5hc//+vtx7FQPcvKDkZ4SiqLk&#10;QHSXx+H6ie348T//L3zu8y+gtChZLVfm7+MrCoAjMBgpseFIiBKY9DQgRIXv/NXiPXEf41f/f6/E&#10;8FYLTlbZObtvjrpjAExMtL2O2f/dygyAgYFc4YOrcHBMKk0X8V6NY3bnavE4pd9LcLAvIiKDERhE&#10;m5oPYf2GB5alP90FbA5DA53ZWSsrP1eyvHMlO39OLVYWbI6tRq7cXQHgnj17cO7cOZUx2h2/7/J8&#10;AAkzSfbH7lDRreF4wEu2JcwH1iw/9p7ujZhpjoyMqMJhtQAYEByqMj/KQ4BAZ4iTE9PqvG9/+w9t&#10;z3WlnwcAVLKcpwpzp8z7b9HPMQBqrdvAwf4CfE4tu58VnuF+AOCnP/Nppy/DcXyQdTyWLtgopnEW&#10;cBqMVpIGQP7SPzP21ZxnKzcBZy8BZIEic1qh3ATY1LJYci063epBADQ/r+6uoztoGQNlfkY+n255&#10;4/+u/JlFe4lua9fAW2DBx9MNkeFBAoJxyM1JQkVFHrLTo5EZ6Y2hhlx86wuv4r9/8lf4+m99Epsa&#10;clCW6kBWZCASggMQE+qAf0AA1ptaoVT4zl8t8z3dazF8/ezvFADuO3DQmQ9+ZVl4wcHBah/Fione&#10;/9Zbb6mwT506tfjuzefdjfRzE/7YCss1egmAfn6GzUoeoz8Ng67egz62foNsi9atZ5o3pNPi4pKF&#10;NudrLYZjc52Vjq0k/R2aZefvnsnyzpXs/N0juXIKAO0K7ZX0s+4CDm8OgVeCl+2xO9WDgQ9ibY7U&#10;sCsDELHp1lnD7+ne6M66gF3Lzv9q9B4A2tw/9S4CQF5vndzvosz38w4CoNa6FYDHKjMc2R2/X+J9&#10;6vWSue6pu0h1C8t+3pOW+RwrAJq10nulGBaf0RwnVng1F8KcBezptl4BYJC/F6IigpAQF46o8ECE&#10;hPgiJMADxUnhuHJgCv/nr74D/OSH+L//9x/wnz/5B/z0X/4Gf/CFj2O0qRSFsQ5EOwLhHei7DAD1&#10;PdypeB670Nmyyl/+r59D//J98pj1neo4MO9bSQzbzi1L37eR3Xdtlfk7573rSob5Xd2peB7PJ2R6&#10;B/rAJygAfsFB8A32Q2hUKMKiw5CUFI+gADnmLmnNFI/6mmag0nG30v3QD9cKDgkJFNDk6i/id/1D&#10;IiNMc/j0y23uo7jPKnPYyi9N6EgFk3pgnbv8SnpyXyfxxcoZwzOuYQ2T594NHPK9WN+VnT+rOHTF&#10;ep6d7M61ypX7uQPAhwTYMg+ny7b9yh53Ly/Ej8fb7H9P90IuAdAmsdolci07/1os7O0KNep2Bdvd&#10;yHo9bcaBsl7PnCGtJK4UYYY+s8zhWWX1a76vlXQ/4uXdKDvH/Xx+wpKt5D3ynWgQUO9H/NsVACyI&#10;zLIev1/S97qGrShSWBFaaU9OpSNnAXbLOabzbpHF7+I5znB0HPAZXcHxhg0it7Vwc18r8bYevr7u&#10;CAzwRHRUMBITw+EI9YbD4YPIMB9EBLshJzUczdXZ2LG1GZ996Sq+99ufwj//4I/x3wKDP/yT38Le&#10;LS0oTQpBU1U2UtIiJMy3D4C6YNfPYQ5Ph2k9rs/ltvl/7d9VfPO4nbMDPVeyywutWrGid4cyv28+&#10;PwEwIMAXMXFBiIjyRnCIP0IjBMoTohEZFYaw0CAE+njBR/zRvxXSdRwxvei4sx7jL8/jJB93D3cE&#10;COz7+bPFV8LZsEbBGc+n6I/3xGtRer/5f30d/V7M4rV43F38+fr6ID4+BjV1RWhsKYKPvxu8PFnR&#10;MOBf3yP9azHc1eo9ALyHajrbhAfW2x97uwqqCEZof7DtsV80TYhk45b9dyr5g7M221b9ogMgt80A&#10;ZvWrM5HbaSUA3ODM5OzEgt/s1/zsK+mXHQBXknofzm3GMQsW7mMBYvZHmd8h/ZrPXUnaPwGT0oWX&#10;nd/ViOExDB2WnZ+7EcPimCuau9Hh6jhhgaifXT2Pu/j3WAP/AHeERwYgOTUSWdmJiI1zKLt+3t5G&#10;17Sfx3o4/NwRGhaA8FgHUlIjUFkQi539NfjMhx/Dq8+cxa7BZhTFByElwg+ZqdEIjfK/JwC4Wqnn&#10;cT4nf83iPsruHvS96WN2jpOsjFn4dpI0YBIhwiqj1X9J3Gf0WJi1/L5WK7bcErjc3Zk2PeDv74f8&#10;7BT0bqpAZXEC4qNCEBIajGBHMMIFBCMiwhAfE61+ja5hH9WK58FVelghkPD4f2BggKShQBWu6gqW&#10;PEhJ8nZej5AZHh4maS0YjnAH/AQCA4L95DoBCggDAv0RFR0Nhxz3lbD9fTzh7+elJpn4CyzyGkxb&#10;lNXEE6HR3V0gcsNaeEnlxEcqJ4G+nogMDURaUjxycuORmh4icOslYUr48gxe3jT1xPfM973yO3cl&#10;gpz13dn5s8ruPDvZnWuVK7cMAAcHB/H9738fH/nIR/Bbv/Vbi7/Hjh3Dpk2bFv1xZYa5uTn1EfBD&#10;1Pvvp9xzPdH6B5vhXuRte/xeKWlb8n0dC/iPItm4Zf/dKE4kG2pGtN3xlWQHgDq8raZ9t5P8WREA&#10;+aEwnXDQ8ksvvfQLBYBm4FLXZiuMU1zv1VwIrCRdq6TMszopLnHGbj0vyYy8nZkbu604E5K//F8V&#10;9iwUmdlKJqXXxF12by70HgCuXsz4WYjwndkd19JwoN6nzXEtgiT9GAXT24c1a5piwcd7sQNWs8zn&#10;2R1nGExjDI+FqrZ3qK/DY7osoH+21nAJt7CIAKSkRaOiKg/FpVmIT4yQAtxb4NB4Zn9Jz2HBwYgK&#10;j0JifCLSUhLRXFeEL/3aK/jJT/8GX/rSmxjorkd2UiQSIkMFOAQ+fY1ncnWv90O8Fq/JeyYA0wA4&#10;vz9u8xvUz72S7Jz+Bm/1L89mAcBb/dz6LashFLecd5fxtH6NwA/tW/ojKNhf3rsXwgS6YoLkfQUE&#10;wSHvzU+gkGmCccDJTIyTgAAfAagABWSBQTxujBfk+T4CWwS8UEeQ2vbwJGCywiLpwV1gy8cNgcFu&#10;ctxPzg1AiCNU0lAYouPCESdpJzopDlFxEYgID1ImZSKiIlCckyLwFom4+BDx6yfn+guQhiAmJgKR&#10;UQ5RKFIz/dDaUYiEJIG7UG95JoHFAE9lYijY3xPh8n9cVADiYwU6gwVSBSgDfLzkubgetYfkscYz&#10;8D75rqk7hcCftVw5KbVZbi8vtG+nw4cPY2pqyvbYvVTm+XwkH09D9ePVSJnPsPVzr+Vf6A+PaA/b&#10;Y29XbiLZsAWsz4h+YvqfoPhvzm35swhWZnCzAmCl83/td63z/2Ln/9p/sMgOAL9vs4/S4fA8/s97&#10;tbs387ZVVVVVtrOACSdWsebjSnaJW4sw40p2/lcjfuRa/F93IahClftsxCV6zOdZRRMnaqKDG9eZ&#10;NQpW1jRp68wrQDIdKST9JfP056w7+Q2MDEGoZHIOyaAiYkMRFR+DuNQUhMcnwJEQi9DEKPiHBMKX&#10;45kEFjeo2rUUSnItjpvh87OLUIszRLXU/brQ7eLiXotdkHbpgXo775Cyc3b+VhKfe7Uta6uFxXsp&#10;8/uhCC1MW7znle7DfI7dcS19XAOhBjEWiNzWz8xCPzjETwFfemY8yipykJoeI/AncefBlU1o0sYD&#10;Hj4b4BMghb4UsBGSbnPDgnFqcgv+7n9+Gf/nv/4ef/6DP8Gu+UmkJsYhVMDDzz8IG7w46eCdLXx5&#10;LT6ffm79/rl/tePB7JwGt1v9y7PdAnK3+jPDH3UvAXC9AKC7x3o16SMqKhwO+fULDkSQn7+8L8mb&#10;ggJVpZTQR/jTrcMExqjocCQwXxLQI/BxLF+IAFuwgCRbf/38BMIIlQJYPj7M9zxVayK7l/u2NKCi&#10;OhvxHCfqCEekwyG/QYiTPDAjwYGeiljcOLwZJ/b2oqQyA7lpcchKixUADEVomA+iY4MQHSP+E0IF&#10;+MKQmhaFnLxYNDQXor2zGk0tpcjKiZNjUcjNS0OshBshAJgQE4Ds7Ajk58UjJysBKZLfRkWHCSiy&#10;JZF5tIe8eyN9Uzo9UO9kWrxbuXJSarPcti+0Xen+dwE/iA3x7oiuiseDIQ+u0rjzvZF7qCey92bi&#10;gQftj79dyZ9loKdlB4C/79yWP4tgpSGP264AkNuUKwCkfzsA1Odr/1oaXK37Ke5fDQC66gK2ZmKU&#10;XQL+WYkft5au/WmZMwEWCpTOEFbSBoE/GjvmGBO2prCrgeukxsRGIC07A9mFUvFJSUReXjaKSgqR&#10;VVqA0rZGNPRWY2CyDXNHptE+3Ins2kKkVeUguyEXsalxUusOXGwV1PdivWfK7p7stFJcWI/dCxEA&#10;7dIDtdKswNXIztn5u50YpywAGI92xynd4qYLCx1f6+0KaK27LKhvJ6YDpjGK93671kDCtl38U+bK&#10;gk7zRnrfgDUbvLGBRru9pNIi6Tk4yAeR4b6IjQ5AQmKkAKGvgj8vL085zlU9JI16GvKV7WA/T0QH&#10;eSNbKjmbKrNx5MAojh+dwuDgRqSlRyM8KgRe/j5qOT5z+tP3o2V+ltXK/MycgWpuPX+7YWvZOf3u&#10;b+3p2LAs3im7MK1++Bx2/m6ROd1RNmmPAOjmRvND3sjMSkNNbSW628tRkp+B6MgwBAZ7wRHqJ8Al&#10;2xEChQ5fhErllflYdEIU8soKUNvRiIKaEkTGOeCIDlYKiQgQ/yEIi41GaEwUggUu/R3BAmVJqK4t&#10;QkFROrJzk5CUTAALRURkkOSLYQJ44UgTqCzLj0VfRxbmRspxeHYjzu5rwL7tzZgcaERZdhTSUiPk&#10;fuORkhGD1NwEbB7pwhOvXMKuA9tQViB5quwvKkiRCkm03HsowiPkvhyh8ixBaoZ6Qmw44uV6UbI/&#10;LioUMaKAQPl+/AX+fdmSaXQrmyHwbtKG9d1Rdv6ssvs+b/Fns966KyelNstt+0Lble43AK55wB1B&#10;GwPhG+9re/x+yy/eEx75brL9znRv/zLo5wkArZk+f80ApQtVb39fBIc7EBoZjnDJzAIdIfCQwm+D&#10;lwCCZAz0ywzCWmNkK4Ih1io3KCO3QZKhhklGGh0XjcKiQrS21GBTWyVKStNR31qDzaPDmDw8iZPX&#10;D+Hc08dx/ZVHsXmyA4WNeUgqSkR0fLQyDUEAVPfmzKR4D3b3rzOulcRnX2zttImXe613CwC6ekbu&#10;0+9Tv1Pus0KVjjMeY1wzztX5PwMA1M/C+9CtV/zffNzsf7UAqKXjw83LH5GxUWhpq0Z7Z6VUXqKR&#10;mxWNLClwWXh7+4hfd04MWYo/D1Z+JL0y3YZLIRzkK1AhEBEp8MguucS4ECQmhAkAxqOgOBepWakI&#10;i4lULU0siM2tkFrmZ1mtrABo1tsNW8vO6Xf/rgRATrpwX6da7Nh6F58Qg4LCPGRm5yA9Owu9Q5vQ&#10;0VSKrEQH0rJiEZcSqbpcI2IjEREdhpi4KKQkxiM+JgJxAlWREUGIi3EooIoLC0Z8pANxcbI/IQKJ&#10;An+EvuycRJSUZaGwOEPeeaxAINNOBGLFX25+Oua3NuJPvvo8/vFvPokvf/YIfvOtU/jOb5zCkdlq&#10;dDZmoLQoAemZMXJeBFLkNzpF0k5hMsqkglxdk4eywkxkZycjpygTKalRSEyKQHRMGKKjoxARHgJH&#10;iACtgF9ifCTCZDtcxPsODfNHuMBicFigavHUeazOW+8mbVjfHWXnz6pfCgB8cO2DSJ/lTF/74++E&#10;cs/lI6Ax1PbYe7pz/bwCID9yXcjxo2d3B8XWtoAwqTkKsAVHRyJECibWaAPCpcYY4YCvv2Fegudq&#10;4NJSY16c4OfrLxmsw0cNlC8py0R9YxmGhzvwta9+GP/933+GH/zw63j2hYex/9Q8RvfvwP5Hj+P0&#10;U2cxNL8FhfV5SM5NQ0xyChzhkeq+dA2V9+pKuluQz8R7M8v67GaZj9nF29vVuwUA+azR0dEoKSlR&#10;ccp40cd0vPA9rhQPPEY/Oo4X/Voy5kXdJwDUMt+3ftd2z3AnALgUnge8A4JRWlWAL3z5Vfzrj7+L&#10;D7x4Bg0NWSgpSpW06b8EgG7GOdb70NogYa1394TXBjd4u7nDm9+dtwf82BUnYBgULiARF4eEhARE&#10;REQoeHQ4HKoLkmlfS8OuljX9mrVSujPHzduRnbO7HrVqkLvPYtzwnTANE3qyHcFoy0vDY6c24/K1&#10;CXz2i+dw/lQTNtWkCoBVSsU1XaA9FomxAoQCVdHh4YiVPDGGEJcQifikaEQJBMbGhwogBiM6ViAw&#10;PgppaWnIyU1GXkEqKqrysbGtBrWNJSiqTEdOfhyqq7KxqbkMPc2FGOsrxiPHt+DUnh5M9Vbg0u4e&#10;fPRDJ7B9pAANRQ4UpDiQmRSG9ORICTdOQC8e6WmJSJXthIxopBTGIa86DQlJoQJ/4UZ3teoqjkZF&#10;dgLaCxIwvKkCxWUCiqmJyEoPQ36uA0XZEUiIClb5PvNQpicdR5Q17t5tcuUUAN6pIeiFhQX8y7/8&#10;C44cOWJ7/O3KN9obHon3xs7f3eohUXJrpu2x93Rn6uvrU+lltbOAbQtILTv/Wjaz5xa1QgFrrYGv&#10;WS8FvpuzIFrnjwD3QAT7BiDQ3xj4HRoejYiYNMnUJGPJzJDaZjqSMjIRlZiMsLgkAcFE+IQEwzPQ&#10;Dx5+PvD0MYDL08NTCjRP+PqsQ4DfekQ6ApCbnozSgnR0tpdj/4EhfOLTT+Lm08fx2htP4be+8QVc&#10;fOIM9p9fwPyFWfRt68bI9mFs2tqF0uZKpEuG6wgPQHiAFwIkU/KR+/Vh+LLt7++DUEcgwqTAjAzx&#10;V5lXdLxsp0qBmRyKkFgpPOU5AsLD4CU1XTc/L9Ui4+Em97jeGz7rfOChxikaLZk6o1uN7OJYa6XC&#10;diXdLwDke9Fd5tovn9cMyPr59XGzP10QuBKP63DYKmj3bNRKYxzt/GvZ+b+d+Cy8J10RsLZgupL5&#10;HetnZzg+3j6ICU5CS3k1fvOzbyhjzj/+l/+Nx84fRFFeumo1YTpiHGjQu5N0RX/m88ximLwHLWvL&#10;t1l2z/ROyc7ZvU/q3QiAfIfx0aGoy47Fp6934a8/0Y/f+eQkfvLjX8PnP30MPa0ZyMhMVjYeoyMl&#10;r4kMQWxUKJLiBJ6yolFTkob2hiL1W17BoS0ZSEqORkxsOGJiopEowJaVkyAS6BJVVBegZVMtOjY3&#10;ITM/GcnZccitKcLo7i3oHqpAR2cOThwdxd/9zxfxX//86/jh738Qp8eqUJkbhdLiFOTkJSE5PQ4x&#10;SVGIT4iSe0tERlYcsnPjUVOXjY2tuSjMFz+JMcjNTkJDfSZO7WnFWy/M4B/+3yfxP791Cn/xPy7h&#10;tavdePxwG9pqsxAeHqJAmHHC9KXj6GedtlYjV+6uAJAtgPdzEkjv5R6sD1xne+ydVNRAODxjCKIP&#10;3nLsPd2ZKioqfi4AkPBH8Nvg4Q03T4GggBAEREYhSmqSUVygPiUa8blZyCirQFZeHhISExGfnISo&#10;JFFqOqIycxCdk4+k/GwBtBzEZSQjMDwYfkF+CBAg5HJKoQHBCA+JQEx0IjKzJSMqyUF3bx0OHhzC&#10;I3s3Y26gVGCvHr37htG+dwwTZw9jaPcO9I1sQWt3O0pqKpGWkyU163g4HOHw9wlEgI8/fD05g80f&#10;cZFhyEqNQ0FmPAol00uLj0VmRjpKqnLQuLkUwzvbMDTdgp6BStS1lKCwsgBp+emITUtAdEqiUlRy&#10;MhyRkQqOdCGgM7vbyS6Otd5NAKgLNrYYEYKYTs3n6OfRXbrmYxQLAV0QuBLPW4w/8Wv3bNQ7DYAU&#10;712DLu/xdu9On6fPpXgubb9F+69BTU4oHj3UhT/44hN49alZdNRGIiLYgGwNfyuFuZKs52kxfrVx&#10;Xkq/K/O2lt3575TsHEHPTvxGrOfbTYhjmrHq1vNu78eVdNzz/bHiG+2IEAhMQX5OPEY2FeLI/HZ8&#10;7KNP4Dvf+iAevjCI8rJM5BSkoKg0A9U1+cjJiUM6V3rJSUN6VhqSUpOQW5CFutpi5Ocly7F41QIY&#10;ExOJ6JgQUTDiE8MVDBIO07NSEZsShzgBtPq+FnSObcb0gUE8/PgsXvnwMczuKEdfcy76mjLRUJmM&#10;jPxEJGfFqkkemXkCfIWpyKvMRV5pPoqLslFSnIHM1CgUSNjZyXEoy8vAQE8VXnj+IL76zffjwiNb&#10;0dUQj1qBxKq8XFRUZaKxWCo2Em5hagxCQ4zuXzMA2ml18c00vVx27/hWP3bhW/3cKlfurgHwfnUB&#10;h+U44GgItz32zsqAvsGv98Ir/2fbGvmLoDuxA2gLcFp2/rXuEgDXbqDZFPdF6RZAT4GqgNhoJJfk&#10;obanCa2DbSiqK0JZQzWqm5uQk5srtct4xKckI7eiHOWdm5C7sQV1oyNoG+1HSUsFylurkCYZT3Ra&#10;DBIzE5BTnIWq8kwUFUpmWJ6FouYyVHZUoXmTZGY9Fdg+WofDR7Zh9/5xzB7eiUOPncf+axfRd2gW&#10;m6a70D/Vie6tGzE2vgW1VWWIj4uFf2AAfHwDEShgGSrbzNway7KxZWMZBpoL0VhdjiIB1vSiDNR2&#10;lmL/mSkcO70DW/pq0dxUgrbuBozNDmNwbhu2SKb+5P+fve8Aj+s6rhYpkui9LBbY3nvF7mLRe+8d&#10;BAiSAEhUgr333psokqJISVTvzaqWbEu25e7YcRzHNXbixHZix3biP65yfP6ZBz5quVqqUI2y9b7v&#10;fFveff2+mTNz5848fjdOPHEvihtqyOrNvhzzwspeVOQiARARqqzfCNebB5DPSTz/8G3eDOK2jEjr&#10;RXA70VMV6doYM4I8MiK1FxGp/dsFP09+vnyOb3QfeF0o+Lp529iYWGTEpUKVmoQ8oxTtpU600Xti&#10;UyuRGpd0uc+Ebx+ONzpW6LoPIyItkdpdDaFG6mWE9QUmj+Hb8X/h7cLbRALfc7FfsJHEw+1mvQoe&#10;hwkGrQJGgivXiopGP7r7CzEyVIUSnw6N7X7MH6yFx2eE0aQV4LBriXzZUVLiQv9gCZYsrkddlRdB&#10;IopGs0qIHeTUL5mSJCKBWQL505EM05qNkOnI6NZmw+gxwO4yo7QigNHJHixb1Y2h8Rqs29xNv6vQ&#10;O5+M2TIPDE4d3MUu5JPcK2vworWvGN5iM+oL9RgYyIc7oILPqhfy/lkNRrhtJiKuehQXmlBR5kZj&#10;fT6a6guQ69bA7VIg16uBiwilUp6GTE4fk5IivMfiOx+pf4bf74jvdgQdFf58uXpVeJtIFaZe14YQ&#10;vq+rLdcdAXRMunHDnMjrPhjEI2dCjuT0jyaEvBNcjQCGWjIiwjt0KCK1vwwigFxHMyIESyjCNgSu&#10;QStCIIPRRADpJU8iq1fjtKOgsQrNC1rRsbAZXf1NqKkpgd/jgifggyvgQGmVH5UNRcirLcfA1nWY&#10;OH8U/VunkNtQDE2umfZhhD3oRNNAM/ac2YNHntmHex9ai7MXN2HNtkk097agb3Ebptd2omNlI5rG&#10;W9Az0ILlo0tw+Ogh3PHJR/HQT76As6+cx4oDizC8rBmLFtahMGAhCzoL6Yp0SGQ5yMzMQiYRQDMJ&#10;54DTAB9Z30GbkoSYHYUVZfAW+WDymmAnIuj02mAhAWsi69xIlnJ5cwn6JheiajFZwdPDWHdyG1r6&#10;WmAw6JGRkYZUEnyJ8QlI4Az5MZzLLRpxCfMQFz9PiGfkRK9RdO+iiUBHCYhMCoW0NCEI9XyEC7ZQ&#10;cIqLcKtWRLgFHAmRFhbEfE6CMKfPSH3jjcDbCNdJuOL/MPAxRAIYer2hiLSdiEjtRURqLyL0nEIR&#10;3k4kcuzpEYk+/xfuNQt9juJ94+342uKTY0hxZ6C1xYPWZno33FIoVBmITWCjgT2M1CfmvbGh8EbH&#10;Cl33YUSkJVI7EUK/CrnucIUugJ7/Fe9IhP7A/4W3C29zNfDx+fnysDrnPtRo2TM3MzFDqcqCzihD&#10;eaUfDWToFnt1KPOq4TXL4SK5Y7XIiMRlCd64PLcJDUTItm/pxvf/+Q78/D9exs5ti1BWYkcgzwmz&#10;2XRpxm+GsG+tTg4NHSeD5JhUo4DerKH9GOAhFBW4UU0ksKWpBK1NxWiqKURPRxEqSkwIevVw2k0E&#10;I/I9GixoDWDX8has39aF/SuK8NQDk2jpsSGQT8TPL4fVoYaFyCCnK+J4QKVKCavVAH/ARbAjGKT9&#10;BM0CUTUbFZBkpgieUL4forEUqX+K91msCsWpt0LXCyCdFI7w53tdE8B3ewh41qwbkFSUjrTCDCH+&#10;LlKbDwoxpOS8Z0pww+zI6z/CmyMYDL71SSBhHToUkdpfBs+eC+v4lxHhxRHBio5fYkHo0ovNyWaT&#10;MtMgIyvRVFiIvKYmBBsr4C3LRVFNPmqIENY11KNzsAnDEzVYPVWO6cEKtFdVorm9A5O71qFr3TK4&#10;mxpgK6tAbkUNFk4vw93PPYSbHroZT//dPfjOr17Al75zH154+R4sXz2Jkalh3PrgYZx69hAWbO9F&#10;50gjWdatmN6wHOtu3o31Dx3HxsdOYuymTWge7UJhFVmzHiKAJCzZQlao5ZDLpcjKyoCUZ7TRZ0ZG&#10;qpCLK0eVA2fADX9xHgIlQeHTk58Li8cGQ64P/soKlNYWw1meD09HKypHF6BrpBb1TUEUFHmR63NA&#10;q6XjZGUKQfcSiZQUggRpZBFzQteEBEZotv0rJxm8EUKF4ht6B4nERXyuBBZ4kfpKKCItfEwhX2J0&#10;lDDjM+Jx3wC8jZi4O/T/0GsSr5E/Q+9JaJv3Akz0Qs8pFHyfw9vzOXH/5+cnxga+2fN7jQDGknEg&#10;IeVpwf0PncfP/+s76O2vR5aUlWUi9QtWmDMhBOHXH7q/0PP5a0OkRVwX6RkJZC6kX4Xu62qI9Mwj&#10;Ef63Cn4mArmn95pHAThUQvAEWvREnLTC8KzFbYeRCJrFIIdRkYacbJI/OWlQazNhMGUTYZTAQjLK&#10;YZChpsSIi+em8btffBG///U3cGDHOBpq/fC6tQKxZILJ0OnlgidQTjKGcxDyjGK1QU3EzoA6vxlL&#10;qjwYbspFR70beXl6ImcqWI16mGgfBpMaZsHDlw2/TYZKvxbnd87H7tX1OLh3MY7sG0dXkxdFeTZ4&#10;rDbk+9UoL3YiN9cJm9sMl4+IHxnK+SUBknvUJlcDf5BDdVSCfBUngbwRAbwecbXlmgjgsmXL8Oyz&#10;zwpKPdL6t4/ZyF4tR7T1vUnA/G4gqTAdsYqYiOs+whvDaDTi/PnzuOuuu64LAsjCNVKuL1ZOcYnx&#10;SEhLQaacBJ3HiYKGJrQtXoyG9maydgtRUkYkqtiPssYa9K3rxv1fOI2nv34bJrcPY/WOXehcNIqy&#10;1kb429pgq2+Gu7EdwfZOdI6O4PgdJ/GTX38XH//Wyzj7iQu45ysXcOcrF7DrwmFsPLIPZx+4DRdf&#10;PodzL5zAqr1j2Lx7NW67+xZ8+dtfxHdIqV585UnM374CrZOD6BtfiKKqApjsGsjVGciU0DlL0oiY&#10;ZZKQzoJMxiQtUyCDEhlZ10TglCSwFQYSZHolVCYN9GQp5xaWoqWzD4Njg+jfNImxWw5i56NncdOD&#10;O7Hv0BhWrV2Epp4qVHfVorytHEuWzceuPVNo7yiHxcblvaSC5Z6WkYSk5DiBEM6kt3kt5Uio0hfv&#10;tYhQIXU9EEDRYyJY7vyb+0g04/Xxe2+FALJxIcajiYQp/LrfC7xdAihCNIb42TEZ5O/8n3jeoeD2&#10;/MnrYmM5uW8aHE4DSstzBYWpIcNEq8uBXMmpNLh/xCI27rXJH+EewfBz+WtCpEVcF+kZibgxaqYv&#10;vhUi914RQCZ+PAzM5IcNQJY1Mjknbs6E080eM4fgSeN0KjJ5+szEM5I/2VLO36eCjmSOVq2E3axG&#10;U60H//mTH+Av//e/+Muff4lH7j6O/tZ8ISkzp/sxmKg9zxaWE/nLlkCtkl8aDtbBWmnHK3//cfz5&#10;T/9C234NL39qB/ra/Mh16qHXaiHXqCEj4pidw8mgaVtN9qU+KIXLqkGBywiXhUiiUQq9To0imwfj&#10;g8V48pkjePSxM5giw7qzpRADvVVob8oneZ+LyloHGfxEEAN8bgohOwDfh1D5Fo5I9/KDxtWWD3wI&#10;OCkYD9u9TsRkcd6963eyxazoWcjd6o247iO8Od5WGpgIClxEpPaX8S4QwNiEeCSRIlORRWnNdcOZ&#10;60Kez4nWEj9ZnaVY1FyM+qpc+Evs8HgtcHgNCNT6UNTeAmdZG1SWfNi9TgRa6+Bub4SvrxVjh7bh&#10;yL0ncOjcJhw7OY6dt6zHspOrMHXLDoyeuRljZ+7Emjsv4NTLt+DOF4/gOz97Cb/6/ffxq//9Mf7w&#10;l//G7wi/ePWn+J8//SO+/YMncOq2Vbjnsf3YdWQCPYvKUVBuJKEmF7Lvq0hg5siyBPInZuBPl6Yj&#10;RZqGtBwS3goihzoFdDaD4BUsJIJb3tmFhpFOjJzcjC1P3YHTL92NH/70Bfz2/30R//S9F3Ho1l3Y&#10;cmYndt+2FxcePYSvffNe/OTnL+DlL5zD3iNLUFFrgdlGAj8nVRgu5jiZyyXqSEh+mAggQyzBx6X1&#10;uKwe9xdWwlecD+GtEMDLZIc+w+/Fe4lrJYCh4PNkEigSwXCIbfiauGoEV3Rgz3OObCagX6FKE6ow&#10;FBSbUUjvi96YLZSCYwNhHk+2ovc1fH9/rYi0ROqnM5iJL2O8nXvzbhJAMQ9gHBF2fq5cEYNr/GZk&#10;pJNcSRfq9Spl6VAr0mGyqJBX7EF+iQtGInnS7DSBhHESZwWRsAyutpGdBbtBgf6WAnzlqQv43c++&#10;gj/+5u/xhVfuw9RkF1o7C1BUahMMBk7MnJFJ8ouOodbroDcZoSV5bDQZYHRpUFxnx6H9C3HL/n60&#10;0HejlQijXkP9bWZSCQ8hm4hMsjeRk0gzoTRbZryMFqsObj+R1jwTFuUV4zN3LcKrf/oCXv3Ln+iJ&#10;/Ao/+sGLePrBIzh3cAsO7OzArSfoOKfGMDTRSMf1C4mqdWRA5+RwbHQaoknGhZfejHQ/3wrCn10k&#10;vJXnyfHS4dtdbflACaCiUobEQGrEddcjJEWZSHR+MMmpP+y46iSQCAIwkpK/jLCOfQXegACGvqDh&#10;mMcTPoT0KQmQSjKh5iGNYjcaJvuwcPMiFNS54XUqEDQrUWzXo8hng9VJFicRqSydFlkmK9TePORV&#10;1aC6rgq9nfVYu3I+plfPR8eierS1l2HTqsU4ftM6bL51Gmv3DaFjbBE6tx/Emvvvxe5Hj2L58Uks&#10;P7IZh07swMceuwWf/dyD+Mb3XsAnv/oYzjx0E+7/1CN4+pP34e++9Ahe/d0/4S///TXgTz8ggvhv&#10;+NmrP8GtT56Bt9oOmTUHOQYZpOocSOWZkGQnQkZCUKlVQmug67Kz8HMhGHShtbUK06sWYO36hdi3&#10;fz3W7FqLib3rcOjCMdxx6gjuOLABpw6vwrZTa3DmseO44559uHBqGj/89n34jx/fh3/+9kXC07jn&#10;nt3oHvTCWyqBRJ+K9GyelBKF2LgZJcJF1JkkiGToaphLzy9Sf2Bw0fyIz/xNwOSNhWKkRRCYfGyR&#10;7BGRE2ouk6JLSElGOikhJrIz53alkL3yvEkwz4k825RJHxNhJlF8Dz5MBJDBz0wc8go/99fuQRTi&#10;5qUgPTED8sxsqCQSqCUp0GUnocClQ1k+GVJEDEykmJVkgCSncKqWmThRsU+EHvOvEZGWSP18Bq8R&#10;wLeD94IAxsZyTelY4ZlplFnw2I1QErnjEmo6kis+mwxluXIU5KqEWbgmIlqcuJlj+jjPXxaRwUwi&#10;gjlyImOc7oVz9BlzYLdmE6FLI4KWimwZt5XQJ6etyiByeakGsEYNJUFFMlZrNECj05DccmOa5PJn&#10;Pn0nNm/pRHOtFxaHGtlaMnqVSXQc2h+fH52D1cZD1ToigjlE/hRQ0yeTQ56Y4jY7UOtyYvtwGb70&#10;9EH89r+/ij//5Zf4y5//gP/703/iL//3Lfz0P5/CvReXYcvaJtTXeeH0WGEyG2l/M8PB7AllWREd&#10;HycYgaxLRHlzLRCfmTD6QPuKZHT+VRFAVash4v/XLebeAP3qD9k5Xye4nglgDL3APJM2OyeLBJgO&#10;noADeWW5qO6oQs9QM1q7ylEctCHXrIIhh5ScNBVZOWmwkDVa1VgCi9cMnc0MrdkCi80Jp8OLfJ8H&#10;dU01yK0sonZ21JaWorG2FKVtBWhY0IDq9gbU9/VgYNNKDOxbgeFDqzFOBOy2W0/hYw9cwFMPn8Fn&#10;Pnk7nnn6JJ5+6iR2bF+IybEuLOyuw1h/PXYQcTu2Zxx33b0bt963E7uPrUD/SAv8RS6YHEaoiezJ&#10;SQiqSOD68uwoq/CjvMSDEk42HbSgtTIX8xsLsW1JNZ4+Po7nb96Iw1uWYMuhFdhxZjOefvFu/P7X&#10;L+Pvv3wcq7YP4P4n7sIffvlj/PcPX8Dv//sBfObvjmLnqSkMLe9H18Im9Cwsx/K1vWhuroJOoyDh&#10;mEgkMOZSwffrmQCSsuPqFJyrMSkB6VlkAJDCyZRmIe4S8eF2M+f3mpANPW++rlCiF9pOHP4V233Y&#10;CKCISORVvH4mgLGx8UhKJAWcRcYGKXCVNAMGIggWTTYcRgVsRiV8bjMMepXgJWRvEveLv20CyP09&#10;Eq7tfvAz5/4eCv4vHJG2Dce8qDmIiiYDgMDD9uwFlKbFIzs9Hioy8LxErpoqfNg33YLP3r0Z//VP&#10;j+LssWUoL/XAaJQJEyukHBoiSRaQo1AhM0eOdFkWJGlpyMlIJ2MhBdIkkqXxmUhLy4RMLofOqIWV&#10;jFSrwwS9UQeVVg2NQQclk0BzBhpqfHj5OTKC//jf+OOff4uf/eSzWDrejnySbTa3CWabhrbXwk4y&#10;kL1+PGyrN8iFRNBGE1cXkdN+ldDblURYc1BdFkBfbR62D5XgiVMD+MfPbMMvf/YY/vj7f8CfybD+&#10;0+9/iGP7plFSYIaVyaROhyyOf85IQmp6rJDwP55TZcXRe88k8PI78faf4eVnRjqJZRJ/hj5LYV2E&#10;7cLBbcK3u9pyTQRw5cqVWLRoUcR1bxWGERVsOz0R113PSGsgotAnxawI6z7C1cFVFS5evHhdEUB2&#10;3fOQb2J6IiTKTIHIVTSUoKW9SpjZVlPoQnWpD36XAUaNFNmZ9NKncC1TUnY8JJKaAK1WhppKInU1&#10;hWTVamBxmlFaV4uaigr48vOgJCKoJkvTbrajrrQIQ8PdGFw9jMnlfVg/Xos9R8ex7+lbsOOp89h+&#10;ajMOHB/DK189jx/9+6P47R9exM//41F87Ys34fTh+RhZWo2RyQ4MjrSivqUYC5e0Y/fhldh5eAKj&#10;Ey2oqHDD57fC6eL0Cnoif3IhgaqfhGNjdz0WL5mP8bEBLO5twrJFnVg70ovJRXXYuWYA53avw9mj&#10;u7H9+DZM7J7C0rUDOHp8GHc+sArH7lqHB585i0fvPYqPP3YYP/7pE/j3P72MT373IZx44ADufeEM&#10;Nh+fj23HuzE0XQaXjyxyIsgpqbHC0OD1TACZDAlDuXSOMQlxggcwmYyBJAKX8wsVrDPn+Fp9XZEU&#10;8W+Ok+L4IIlE8qbXKSJ03+82WAlEuh+Mt0sA+Vz5mpjcip5A8Rr5MyaW/kuMIQXPEwAykZGZiow0&#10;LqWVIeSk1Oakwk7K10kK1GBgAphO9+/KJOORjnutEGMWORSBK4Rw/Jp4ruEe2vcLkZZI7a4GPv9r&#10;uU/c/8Off6R24RCPx8+b7yPPAs4h4p7OCebTU6FTKVAQsGNsqAVf/vwT+NcffRYb1najr7MKNqsK&#10;am02JIospEgyhKHcFCJ8DH632KvO74tQAjA7m/pDFtKkcpLBCqiIqPmJRDqDZqjNSmhsOiisBsht&#10;RhgsKrhIFhcGnehqrsb9t5/Fv//rd/DnP30SX/v7Q9i0ox89A40or86Dw22DzWUiGWxGsMAllJez&#10;ObQzJecITq+eSKaGjHUtGSZGFNLv5jIHeuu8WNDgxlhnAMMDRViyuBrVVW7aRgsTnQtPRpGpciCh&#10;fs6hNWnpKUime5KcnChMhuNsCOK9ExHp/r7fuNpyzQSQvYCzZ8+OuP6twNInkr8PX5LlwgMVSKlO&#10;jrjuI7wes2bNQm1t7VU8gOHWbxRuJGV/VZAAuxpmCGBksGXGw31zWdkLIMVFVhtbcDmaHLjznehZ&#10;0ob1eycxPtWBnuZ89JZ7UOq1QC1NRUpiFAmuGMTFs1crVvAOxcUmk0BMhywjDZlJUUhNnotUSSzS&#10;1STYaBsuW5WskyHbokNe0I+6iiIsGmhF3UAtJiZq8dSFKdx55wocefYUdn3sNHbftBZ7j6/D3rNb&#10;ceT2HTh7xy68QMTw7175GO6/92bsPLkCpx7ei21nNmFg1UL0LV9AZHIBdp3djNvu3I+J0U6UV+TB&#10;leska9kAlUkJg5OEaK4FltICFDU3oLmnE1OTo9i8YgKnd2/BlgPbsWTrWkyuXYkNOzZjzd7NWLZt&#10;JaZWLsWRk7vx8a88jpe+9xD+/Xcv4Ne/fhZPPXsY205vxe0v3I2TD53ByJY1OHrfBTzw2Qdx5L49&#10;uPDUGWzauwb5BR6ylFnYMwkkghDFqUU49mvGixQJMwQwMjjdS6Rn/mYQLeZIiygchTZ0fKF+M4F/&#10;M0nitEJz58TMnAP9x0SWYyorq0pQXJpPipH6gODhnEmWy0qNwdciECNSnvwpHOMS8RAJz8z1viag&#10;I1ntIkLbhSNSexHCdVwFkfYVCvEa+FMkuOmk+Dn+KzEpYeY9iI0SYj4VXAJRJYWjyILypgLI1HK6&#10;TzLIZTLYLEoEPVq4bUrYTAqhPBffQy6HeK0EMNK1Mmae2Rwhbi0rO1Wo/mAwaqDRqC8H7l/L8d4N&#10;RFoitXsz8Lm/nfPn+3ItBJDBx2FDh40auVwOpSwbKoJMKoFKngM9D6caOXWKTsgSkE2ESHKpLF9a&#10;GpfMTER6BslOIn4cUpGYSmSJCGAyfef+xPtmcplF5DIzRynEXdt9duQWO1BAJNChV8GkUcJsMMJu&#10;s8HsJKPWwImic8iQkMGkz4GTvpe77RhsrsDEeD1KG5wIlLnhLfQRiXSipD6AotJceHLNKK/MQ2Gx&#10;F/mEYEUQzoATDo8VAU4UXULbVbjgzbcgN0CkkYx/D603WTj2UA+TyQStXgsjkVGZWkZkVA+dSQu5&#10;UiJ4O50uI+SKDLqemVn03Lff7rN6L3G1RSCAkZT2G+GdDgGnBtOhX5Ybcd2HBZKl2bAddEZc9xFe&#10;j7eVCPoaEUnYiWClxy8jKwBWaGJwOwuhhDQD9O4ilHU0oHFRHZr7K1HfXIRCIlIs5DIyycKjFzs+&#10;YcbbEwreni1aTpMQatGmpCcjOZ2sXBKKbDGqdEpBYOjNemjsOtjdBpQVO1HXlo/W6Vb0bx5C7+R8&#10;zF/Qia6hTizeMIKNe1bg9LEteP7ZO3DnC2ew8dQq9E22YXjtQqw/sBbbjq7H1mMr8NCLZ/HiJ2/G&#10;ju0DaGorgCNgg8lrhY4sXKuXBLRfD1uBA4HqYlS0NaG6sQ7dHY0Y72/FosXt6BlpxtiaTuw9MY6b&#10;L2zEqbM7sH//dhw5tRf7z+/F4196GN/+6TP4zt+fwJee345nnziCB54/jhOPbsOmsxuwYMMo+leO&#10;YnT1GBYv7UJ1rQ81DUHUNRaB8xSmpSUI1nFMTJyQJ1AUjOGI9EzfLURaQtfz8VloMy7/LxBA9kDO&#10;kDjuO8nJCeDC+A6nkax/IhTRs2jbG193/uHXxdtyf2MSwscI90S9Ud8NbReOSO0ZvL9I7d8MfJ6h&#10;74jYz1lhZ0rShclF7OGT0HcmckoV54bTwulwoqunCtt2jqG1uQS1FQVoqvOgvsaA8kILbMZMeLk6&#10;g1WD1DRODTMzvM7HCr93b4ZI18vgHGlM2nm4kitL5Bd6YDLrkJpCpCMp5QNVypEW0bsdPloRKf9b&#10;6L74/MV+GtqP2EgK39dMnszXtn0ziPcnOpoQMxfS7BSoNJlEhGTCLF0eRjWZ+VMtzLJlT392Ntdj&#10;lhD5SUUSkTxGSnqagDQ2jjPpk+QhTyTJyEhBZjaRxGwpsnKyL33mQKrQQypTCrGAvoAB9Q1+eDwa&#10;KOUSglTIw5ebZ4fZQTKUZ/JaVbCRDDW7LHDmcroW+nRpSa4aqY0eWiKmRjIAzA5qYzGQMaBCfpGZ&#10;yCDJwTwbrEYtGScqFASNqKtxYuGCMnS15qGxwotqIoe+fBec+TYig1a4+ThOjWBQ5yhkwnUbzTmo&#10;qHTDYlFDS0Y+50XMyOR3hOQ+6YKExJlcgcJzinr96NNb64e0PqwfRMoD+FZwteUDIYAFa4pxw6zI&#10;6z5MULdZ/iqu4/3A+00AeVjvihfukqIRwcqNlZqQ3kCWhRyrGsYiE4LtAdQtLEddbzH8xSa4vEZh&#10;ZhoHNbPiYrLHyosVuagk+T8xTQJDmAUrFK9PQnoWCUgFBzTLZ6BVIIesSb2FBAtZn2XtRWha3436&#10;TX1YemQV9ty8ATed3YTtu8ewaccodh1di637V2Ld+qVYsWkIo2sHMLyiH6u3L8PmvSux/+Q6bNw9&#10;hBVrq7FiRRV6O4IoIGFY4LGjOGhHIwnSjo5cdPbkobm3FPMn+jC4YhhNC1rRNL8RHYtbMLVpCU5c&#10;3IsXvvoQvvj9j+POp0/h1L37cf7hk9hxZj9W3HwU+247hsfu3oGfvHQSv3rpJvzbd5/EM1++D7tv&#10;2YoDtx3C6p3r0dTehMbqSrS3laGlM4DO3hK0dZagqjZAgj0dcfE3Iib2Nc9Y6POIhEjP+FoRaeH/&#10;WYGKSpSPKT7XmePz/7Mvfc7sR0h2HU2CPfZGIn83UL9izL4qkeF98/+8T943ewe4z1xBNAnXSgBn&#10;zbkRN1xCaND4mxFAPqe3Aj5PEcJw/iVwbGdSUhz192ShlFd1MB+jC+rx0vO34Q//+6/4y6v/hf/+&#10;1d/hM5++Bft3LUe+Twc3GSTFxX6BPPJM4Ejn9VYQem9Cwcpx3tx4Om96FsIkBkJ0FBkd/N+1H+/d&#10;QKRFVOrhpO3NCKAI8Rnxd+5ns28khO3rWgkg521MS0tCZU0QR09uQGsnz4C1CbF1PKmCc/Wp1UTY&#10;FHIyAIhoWbSQKTjmL2OGBF4Ko0hJ4+TJyQJSU1neJiGFSCG3y5BmQUIkkCHnGb8qBcx2PSrqi9DS&#10;XYPiSo8QxyyVk3xWZUBjUAgyVKbOgVqvorYmuF0aBMjg9ee7YXWboSOypzXoydA2CjBazYIn2Gw2&#10;QKfTwObgWcAa2F1qQU7219nw9PkhfO75LVg6UiIY/kXFARQX2pEfdCJQ6kETV4AiA9pkVkGh5rJ1&#10;RFilGVBRv1fTufA9cbpMRAzJ0KfzVRKyZekCIUxKpveG3hWeaCYiivo+j4qIcpDvuygnxOc5A/oe&#10;1g+uCwK4bt06LF26NOK6N4NpQId5kpm6mx9mcAxgTrccvo8XYFbyR7WC3wwfNAG88dILJiiyS8qY&#10;iRoPbTgdKjS1FqOyMV8olVbbXYL+kUaBwBQWuwTLV0NWnjRbQoKM45dmCCB/MkTvH3v++JOJZSwP&#10;fSZEIy6JCGJqAgm8VBJmMphsJLR8LgS8DhR4rWjqrsaG2/Zh1W1HsPnCzTj38Fk8/NDN+Pyzd+PW&#10;87swtmsROidqsG1FH/btnEBXfxUWTfZgy7HN2H1hN84+fxp3fPE89j68G6O7J9Da34oCfwBVhJ6a&#10;QiwfqsWe3cPYeWgCi5Z3om6wGr3Le7B000IMr+rCyJoeDCzrxNT2caw9tBHbTu/H0h2rseb4btr/&#10;KfStWo6OqSFs3DuOl186hu/+6CHc/tJp7Hn4Ziw5sgXLb92H4y/ehed/9Dk88IXH0T3Zjdb5lXTv&#10;yjC4uAmtHRUoLvHBYjUI909MMix6l0ShFwmRnvG1ItLC/4cTQBbIIuFhz97ceVwfmDFH8F7GxpAB&#10;EJeGZHquCQnUXvAAXp0AihCPc7Vru1YCeEUfD9nm3SKAV2xDpCoUAhEkQp9OJNCozERXWxC7do7g&#10;2ecexG/+36/xv3/8OT7+8r2oI0VuNUqgUnBJsTQk0LshTL4J2/9bRei9uQKkMG+cFY8bZ5OivJGe&#10;ndCeFOyN8aQ8rz8CyOfICL+ON3t24Qh9VmIfC28TivDjhYYEiPvi9zOVjFiTPhsnj2zE9FgHnGYN&#10;PUOe2StFpkJGsjNH8MxZ7TIECm1Q6BXIzuGKHiwHU2fIHu0jlYgkg73n/DuTPchZPFw840VmSHIS&#10;iTzlwOO2oKWpCF2tRQjk2mGwaaG16MgIV0Ov18JwKR2MzWZFQUE+elrIYK/yoLDACU+uAw6XET4/&#10;V/vwwlfohzs/AFN+EJY8P4xEDj1OE0oLPCitzUVpVRBNFTYcXVGCzz+3HvsP92H1+kFUVLnIkDVj&#10;YKAEi4bKsXhxlVANxGLSCQmweTbxTO7TBMGjKV4rG0NMDi1ERK02pUAi7XQ+qRIiwBlJwsiBL9+E&#10;9r4gAuVuSGWkNxLnISF2FqJiZr0uHdXb7QdvhKstryOAP/nJT4QO0NTUhI0bNwqfr776Ku6///7L&#10;bTiY/+677xbWlZaWXrH9G2G2bDZkQ5qI6z60iLkBhnVezIm07iPA7/cL/WTHjh24884731MCGApR&#10;kF3GnLmIok9W7Fy7NDk5hQiblKw6DhL2oqA0gLwiPworStDY3Yrazib0Lh1Ax8J2EiIOWB1kWaoV&#10;kOfkIDElGTEk0GLSohGfRgowPQHZZNVmETnMlEiRzrPdiAwmp/NwCFu8JPBysoRUBna3EzqXBRqP&#10;GY2D7dh5ei/WHl2P6QPTWHFkBUY3TGLJ8jFMrh7H1MoRdPdVY9mybuzbM4FVG3vQMVSDgRUr0bN8&#10;JzacvB1f/+n38aV/fg7Hbl2DVZsHMLGqFwuGm9BMQnRhTwMRwG5s3zKELXuHMEpkbxURuXWHpjG+&#10;sQ9rt/dj3alJdG7rQ/u6BRjcPIm1R7Zj09GtWL5tFMN7p7DijoNYc/cJTN2yB7e9dB/+7Xffwm//&#10;+A945qW7ceaug3jg8R10bp3Yt3Uhbju7A8dO0HVMNWJ+WxGqKgMkhH1wFvhg9dI165gEpCE9lchT&#10;3FwkxtH94+cRRaScFHV02DOL9FyvFZGWSO1EAsjklD9FC53B58TeXp7sodFohNgoVpShxI4RqlxD&#10;wQJ9hli+/tpCyVs4wtuGQjRA+FMk1SIZDUWkbd8KwvcTCr4WPm5CQjyk8nQ4PEYUl3vQN1iHW+/Y&#10;i2/94FP4wt89ipVrB+D0aEgJJgv3j89zJlg+8jH/GhFpEdeFP+93U/FHQvjxwmeucv+JSohBMpEW&#10;juPVaYng+ez0DE1CjkfOASgl+caTfDSqTCJWWVAbJMhWZwvpUWRckUiaAbmCw2EyhN/sMeOYQPYa&#10;i57AdJKPvJ630anlyCMCd+bsdvz4Zy/gllsnUVpiga/IBluuhYifQRgxsVg1woiMi+RnXr4b/gIm&#10;WTrY7DohmbTbq4fLq0FBiRuBEi9yS3LRUhNAZ0sxnF4VvAUmeIptcAWcpJu8AsksL3GhpMiCAjb2&#10;PXQsiwl2Ql7AgtbWAnR0FBLBtMPntQsEkId7VeqZ0nhaDu0hcsoTm0RCyxNk3HopBjvyMULkMTeo&#10;hsEsoXuoR3ejC889sA13PHkC+bUeKLUSZGRnIp5kSVxS4ruWUzAcV1uuyQPIk0aGh4cjrnsjZPUT&#10;+RPq/M593boPI8SZwIY+C6RNqtet/wivgT2At99OhOUDIoAJRAAT50UjIToOcbEpSEyWIi1LD7U5&#10;AE9ZGWq7m1FYnUdE0Ir5fWWYGmnCkt5ytHRVo3OgDXUNlbCa9UhPSxXShSRkpkGq4uTHGVArJHCa&#10;FHBZZGR9auENkqVsyKYXO5WQBhkJxhxlFjRGJdw+J1m41Rhe3Iemxgp09Taha34TappLBW9g15JW&#10;BJv8yG8iobW0He3DbUT62lDcWIiK4nw0VZahs7tGiA/ccWorRoi09a+ZxOI1Q1i0rItI4mJs2DCE&#10;+V2l6O+oxNJFHRifGMTgkvlo6WlBfVsdevtasGyESNvahdi9uR+r13Vi/9HVOH3HUZy+5xy2nTqE&#10;hWuXo2HFABYfXo7TH78Ne+/YjTW7hrFtx0Ic3zeMO08O4F/+8Th+/fun8PSXzuC+507j5//5Gfzo&#10;7w7gwTsW48ixpdi4bQCDw3Vo7a5AcVkucv0W6gduGHVypLJnNC7quiOAIkQSGEoAGXxevE70Yorr&#10;Q887XMGKCCWAotdRRKTcXSJC24WD98dhBzxLk73P7NVmUhZOAiNt+1YQuo9Q8HH5eOIxbRwHaNGh&#10;gPp3UZ4T+T4LTNpMqJXJSMuYh9h4zikXh5hoPjcm1rRvQqRj/jUi0iKu4xnuoYg4+S0iZvqNiEiT&#10;e4TJU2HbCZNlrgD1R36uQhoTIoBEQhIyEyBRZCKVSLssRwKljOSlNEUIaUnnmL5UTu+SBqNTj/r2&#10;fIxOtaC2pgpep4GeeQ5k2STzcrhKkITIkUSYPJRChnNKShKSCUkkQxMTE4TfEkkmESkD8q1mTHeW&#10;496bJvHogxuw4+QytPaVIljiQ25+EF4idZ4gEbUCJ3xkbLisauidOhgdOjjc9JuOnVdgRXEFEboq&#10;D/LL7civcAijOqU1PhQVulFMBqnP76J9ugWSaLKpkVcegMtvF2YZq01E6kxKeIjsuVw8cSSAFpKj&#10;+aUeInFKmE1qoVawz+8U4gy5VB0TXM5dqFDkQKWRIzGbiC0ZuiajHD4y9jn1jFydJQxfZ/PwsUJK&#10;5DgLMiLFFp0KTrMO8pz01wggVx66CgGM9DzD+wFjNoeDEMTfV1vetxjAKHcMUhoyI677sIOJoLSB&#10;rJwxKWYnzcaNYes/wvszBByKSAqLFTYrK6mUXkaFQpiwwclJ3dVVqBzoRCmRpqp2HxGyYnS1laCy&#10;wI1cEjY8Q5hjOzJ4KIOEWDoJLIlSTiQvDWVlFrQ3+lFPnz0tPhw/ugIT0y0ksMxQ6rKQJU9BZk4S&#10;IZm+p0JCv7WKVNj1WfA5tKgqy0NTQzlq68qQF/SiyGtFQ0EuGopyUeI1o5Cs7vJ8B/K9RhS4dWgi&#10;QTTUVYl+Or/5PTWorCuFp6QQlQ15GB4swbEt3fjY6TE8d3YSj59ahsdu2YDN+8YxsGUxCgdr4e+t&#10;QflgC4o7ytGxuBHjS9qwZqIL+/cuw96ja7D79A6sOrINg1vXY+LQdkzuX4PRzUswtXEhVhAmVvVh&#10;9dZRPP/MCfzXT57Az371DI7dsQabD6/FuTsO4/YLy7FpRx9WbBnGhq0jOHvLVhw5tAqNjUF09dQj&#10;GHSSckglAhiDBB5CnBdF5G8eooigs5c20rN8NxBpidSOwf2FCRQTQJEEhhI97ksMJlrs0WKIsxq5&#10;vZAU9jJIiNOnEPcTH4cEasvtxGNc3jf9DiV9ofsIbccQ+7R4LkxG+RxCCetrQ6DvDOHHEsHH4ePx&#10;d/6M45CHePo/NorIXhziSblHxdLvmJlh4hgyvKKjEmcQHYvoGC6NNzN5RkSk4/+1INJyeX1YnNcc&#10;QngsX0SE9BdGJM8hEwSx/Y1kADPEcAQRvJ2YCokRzxU/clJhELxdUmiUUpj1RHbUMmEyG4Pri0tz&#10;shD0ebFtUyd+8uOT+Pfvn8DB3ctQGHDCbNDDYFRDrswUvIE8TMohINnZXKVIKoTScNw0y2M2IjTZ&#10;OQhajWir9mFiqgn7Tk3gkU8ew7n7t2GY5GnbQDn8VUGYiMRZir1w5nvg9bmIENrgC9hQUORBMGCH&#10;P+hAXpEbZTUB1LYUoLm7BHX9ZahuLkAlGfjF1UG4ab3JTsY/ETMGEz6uYMJJorlqCH8ajCq4idza&#10;7VqYrSrorQqBLLrtRjgcRqEMpoJzHeawR1QilL7j2NYMIsec+kZC16lUZkNNJDqHyF1mdoYQu5hF&#10;hDidqzKlJwuTY3hCFQ8dc7YEjg8UQpfonefPN3uel3Hp+Qt9gIwq3k4gkCw7Lu3zasv7QABnIatR&#10;BvfoX3cZtVmczubGG6Dr0SI5mIo4b0LEdn+reL8JoBhjJGI2KcjZXOc3g2e1keDy69DdFEBrhQXl&#10;Xc1onVyMruk+VC2oRGFzEIGqEjiDpbDk2mAl8sWBvVKyeDVqtRBYrHfZUFFrwMU71+KWm6ewuDcP&#10;SwersGSoAY3NARSUueH2m2FxkvAwZ9M2OahtLsKaTeNoaAgKmfDzg1bkchubFhqdAhpOWaHVENlU&#10;QsNJS2lbe4EeBc0e5DXZ4C+VoKhAijwSRgVGK0ptXpT5c9HdUYXaBb107vNR31GNxYN1mFjShMHB&#10;BgyO9mP7riVYvqwOVXU2VDbmoX+kF0uXLcH8wW40NNWgurYEC5e0YtOhaYztHEHPhkEs2b8KC9ZO&#10;ondsEUbXj6JzcQPmj7Zh+9ldOPuph7HrzrPoXNKLofE6LBosw9KRfgwvW4GhTRsxsnUrRtetxcSK&#10;MazjnIcjraitcAu1Nc1kRaelsPePY1+ILHyABFBUgJHaM7jfsNHAcYsi2REhkJ5LcaC8XiR/vE1o&#10;OyZK/MltWdmx8cDVA6LiiKwRKeQ8lEwMo8P2H4rQfsyIdK5vB+wRuGEeK366drrnUXQP4ubMQ/yN&#10;c4mgzcQjzQzRJtDvFDp3kmdxRHJTM5GWmY3UzCwkpqQKeROj42MFZSNeN98DvheidzQmKhoJRDri&#10;CPExMzPvoy4ppqhojs2LE55BVDRPqpkt1AeOouMKEzmucs2idyQSQrcJBXu4QhVlKN4wLU4YObsC&#10;kdpfBZGWy+vD9vveEMCZdFiM17XhbeneiQSQ+2SKJImIngwyeSYUsgwigCSfDGrBi8VEMEtOBEeX&#10;CS69VlJowU3H+nHyYA/6OgrgsilhMiphMMuF2bI8S5Zn93J9Xp5Awka3WkP7IiOcodVpYc2zoqQu&#10;iEWLmrBscROG2goxvawFu09MY9XOxRiaaMZgbyVa51egfnEVOhbWIj9XB1uuEd4AyVEigV6XkY6p&#10;gdlpgp0M50AhGc4lLpTV+1DXmI+6piKUNBbCTrJZR4RPriGZTgRNIksT0gZxBRGucSycJ52zmdbb&#10;zSqYjUwMs2EyKQQCmOuzw+40QsOTQpQ5AgHkSS5M6tI5/U1yBlJTZrzjMlk27VtChFCKbIUcCrWK&#10;SCAfN5vunxLZRBKTM1MQkzhjOPKzeGvPM3I/YIOTiSQnpmawjOH34mqLQADf60ogvq0f7pQvbwtz&#10;boB7vROGAQMaj9Vjduy8yO3+xvBuEcDQzv5mECwh9sCQUIuJTSIlRi9pajpZZFnCS+5wapEXtAjT&#10;/fOrSTjU18BbXASD2wmj1wpHgZ3aqIj4xSM9NRnSLBZeJKwcdrIy89DanIubTi7FhbtWYt/xlVi2&#10;YR2W79iLyV1bsIiI05pVUxjsaEBT0I7hpnxsHG3Cxol6dLTkk7Vqhp0FJQkWDZ2LjKzCnCxCToaa&#10;AheMAAD/9ElEQVQQd5OewcX1EyDJSkEOCSWeVZYlSYYkI5HOJR6pybFII2TQ9xxqo1YkwmaRwp9r&#10;RnN9KXasG8aj59fjoWMDOLO9B+M9QbRVWdDdXkDEr5EIXTtK2quQW1OFyoYaIowtWLG8Ayu3LcKJ&#10;Ozbizrsn8eCtUzh7ZgVOPLETe86uwF2ntuCn//RZPPutZ3DTFx/CyjuPoWlyGD3DI5hcvhx3PXIP&#10;fvaH/8AXfvgKLj5zC9bspHUDpSgqNNJ1SiGj+86eMiZDoWSJP/nZCkNRIcr8imdJJDFcUYp44yTR&#10;tB8SkpEWkRyE9zERTGD4XMWZu+HrBGJxiUQyxKD+0HYMkWQy8RGGZui8REHP/VOw2sO2CYV4nm92&#10;vm8HPNwXQ4o+jvp1IteNJmVkLfAhSyVDKpHUeFJgsYmcwy0DuflutM+vQ2NnMUprPBifHsTkiiWw&#10;Oq0CWZgr5Hd8jQCGktZouk9M8hPjqT+np0NvNAiKMJ4UZWxCEt1XIsAkIxMS51FfTxaGB2NiLs3k&#10;vbQPRui5h/aRcIRuE4rrmgCGgc8n/BwjtXu3EHqfxD4vl3KtXykURIoMumwUF5FB67HCbNVBzp4v&#10;nRRyvUzwoOkMMpJlCtgt2dApeXYs14FOh0LPYS9EGBUSwZPIM4e1hBylVBgGFdJiWfRweB0I+EgG&#10;c9xemQOlFU4EvTqUBT3CcXnCRu/SZuw5twof/8od2H10CerqPGioLISPZ/8S8XP77fDmOWAucsJS&#10;7IQ71w4bkTUrkUF3wIRWkrldnUG09BTDVWQRvHHsleMZxpymS0GfGlU2EVIJclT0n1YKvUkmJJ52&#10;WNVwWTVw2fXCbGc9GedmOqbFa6HvSkhz0gQPJ4dizGSDmEl5k5xMRJo+Ezn2kfMfplO7LAkRQCKN&#10;ORJIs4l8ZqUL7ePj3xoBfKsQn6P4Ll5teR0B5Mbr169HZWWlYLGGKnERy5Ytw+9+9zvs2bMn4vpQ&#10;ZAWyIAlK6Pvf3kzZGMlc9NzfjVn6a0+Y/deAwcFB/OY3v3lXYgBDheIbQSB/omKgF2suD0eRIk/I&#10;IGtNrkKO0QZ9bhD24kq0D9Zi/nAj/MUesupMZBFqkJIpQ3KGVEhjwLMWObdYKsda5cigM1oRyC9B&#10;bUcvpretx65z+7DmyB4Mb9mPiX0ncfiR+zByeBu61oyjd2oYNS1VaGoqR3tbBYqL7fD5TfDkmsBF&#10;1HloOTuHBAGnRchIJyWZSsfhWBnOPUjnS8fmWpwMPofEJBHxAhLoP26XRAIoSyWH1edEWV0xurvL&#10;sGJpLW7a1ouLB5dg81g9aktMqK71EzntwerNE1i2agDNC9rRtbATh4msPXFxI564awOeuWMK//nS&#10;Bnz9rj587Gw3brt1EfYfW4Q9+5dg38EpnLlnDy4+dTNW7V+B3vUTOPDwg7jr05/CtpO7cdtd+7Hv&#10;pgk8+IkT+OQXb8foRDXKi/UI+sxEAHOQSEqfSSAPWbKn6EoCOPPcRFzxPN8DAiiSuND+xb+vhtB2&#10;14rI5/gmJORdQOh18HVHE6HlpLwGm5n6fQH8pUUoJQPIWeBGploCrcOCgqoKdCzoxeJli7Bh7wo0&#10;dJRBrk2nvhZNyiwBcaTg4ug5zhM8e6/N7OZPfq4MfsbpRCIN9F5V1FQjtyCI6tZGrN25FSq9FllZ&#10;mdAQwQgE6Z0icMoOjgkLVV58vgy+Dv6PDbqZdBoz4N+i8gy9zlB8RAAjgw2W8HvF9ziFZGUmyaGs&#10;jCQhX15DfTHcnHvPLCcSJIPFzrkwNSQLc6hPSKGyaaHzWaE2qpCeyVkRUpCVSQatNF3wrDEB5DQp&#10;wixa/cwwMqfE0pl1MFgN0Og1MOrVyCPi5suzQkPkS63mur1qIXWLy6ODP2BHXX2A4EV+0AyrWQOD&#10;xSyke1FquWawho6vRTbX/iXDPdevQ3OVBxsm63D88DAGBovho/24zOaZJM4auTAkyx5NLlFo1CmE&#10;pNZ6sxo6ixp2ktNVNYUoKfLCbyMZ5jHDRcTUncvkTyvkV2Xyy4YLT3KZSYDNacCI8DH5Eya9xCM+&#10;kZBE8o7AEwj5vUvj2cOZbOinCLOjOaH8u0kAw3G15aoeQI/HI7hnw/9nvB0PoGmpKeL/fyvg+MDZ&#10;innQ9+j+pmMD328PoBBLEYK4uUSiouKRlJCMVFJIUhI+Rr8LjrJ8BIiUBclqLCotgEqjo5dzZoiL&#10;azwmJZDCS6CXVJKGZA1ZbT4LLM31cPfNR/uafdj7wBM4+Pj92HTXbVh9/iJWnDuHtXcfRf/2tWhY&#10;OoyKni5UtraioLoC/qpSGAtyYcm1wuTQk+CUCTPAMrKzBK9LSgbhkhXJMzuZKF2BVBIanDhVnoN0&#10;aRbSSHnyZ5acc1MpYCNl7ivxIVAVQHlrKaqaS1HTWILu1iIsHqhFW18zPDWVKO7uQMeS+Vgw0ool&#10;y/sxtaIXh7YP4ME7tuHAgVU4fmwDTuxchPNbW3D7rk7s3NiDvpVdaNo2hPbdIzjx6BE89In7sGC8&#10;C0MTNTh76yR27enE1Mp6PPn87fj0v34B57/yMO75wv3oGm1EUaUDVhLoGcl0P+NmhgdFL6Co5PnZ&#10;MgGM9CwZ7wUB5OOL5yAiVBGGevUiefauBSK5Dce7SQDF84/0HxOpGPZmEoHiWL2Y6Bgk0DPJTE6F&#10;UiJFKRkItz16CpsOrUd1Rx0KasvgryiEwkpGEb036ZIsJKSkIIYIwrxYItBkWLEXk4ewBbKXni4M&#10;fXH/Zf3hdrshV3L+NDWk1E9zNErISNm6C3xo7+1Ea0cTKXwnEQEZjDYFTEQQWClzpR3xebDnlEvH&#10;8USCsnLq1/X18AXzkSGVIjaRUy5xvCGRQTqHefSui9caCo6xjHTfGW9MAIl4Xg2R2l8FkRZR4UcC&#10;n1MoIrUJP0akduFtwsF9nO8P94v4BPZ2RyMhKQrJiTHCCEN2RjLMRNYK/W7kEjHLr8pFS2cQh9e1&#10;4h9ePoLjx4eRW2wQJqkVNfkgU0pJVvEEjzik0PueSQYtkyOZjOQUfero2RtMPJNXQX1CKngEeTat&#10;nCeOyDgXIM+sVdHvbOTIs4k4yshIZuRAq1VCq5mJ0dNoSOYpsknucWJmBRkTaqjNWqEOujfPBbvX&#10;DItDi3wyaOYvKERXXyGKy11we2wwshea+mFaDslQQhYRTYWWy9epoTfpYXc74Mx1weU0ITfXhlyv&#10;TTBMTJwI20rE0G2k9RY4ifAaiTAKHkQ6x2w634ysDKSmpyGBrj2Ok9/zO0ZgTzlDJIJx9B/3acaM&#10;DKL+RM8h/LlHembXgqst7+kQcKwtDlllWRHX/a1BMpYD9TIzZkdY97eAqxHAy3EMIYik5EVEVvIz&#10;iPTCsHATFMklrwG74ZPTk5GSmURkKpmsQAksBi3MegK9/OyaT6X1CakJSCZLNjUnkwQPCRaNCRqH&#10;A6aOSjRsH0HnnmF0DXWhc0EHhtYtwaG7j+PkA7fi5jtvx6NPfBxnbj6P6VXrsPHQYYxs24qa4YUI&#10;ttQhUFECky8ANSlGKQmUdB2RUUMWFBwno2SLNAdp2RKkESHkZKmpQp6pFCGFRnp2Cp2vFFYSkHa1&#10;EjaCmSxui8uIXKcWJUEb6ptK0N5fj5UbR7B15xJ0tzlJacpRXmXE/MUNGN62DN17V6J4vBPjm8aw&#10;duM0Vq5fjskty7Hx5A5sPLUVQ+sH0TNSi87BJtS01aGooQLBxnL0rxjC6NYpLFq/CFsPjODg0WEc&#10;v3kNVmwewpKVA+gcqcfJO3dg5217ULa0G+3L5mNy01IsHO2C1a1DfBopdZ4McYl0hSpoRvizC0Wk&#10;KgciOC4m0jYMcbtIC58Dnwsrvzc7/ocB4jXwp0huxe9MuNk7wXkv9UYj3LleqLQawahIy8wQkvFy&#10;VQZJTho0xhzoLQoUlfvh9luoz2WilIyKngUtMDvU1A8T6d1JQSI9z5gEIvOk8Hm0iAmfTCYTyB9/&#10;8rE4NybPBjUYZ5IF6wxyUsouVNcWoLS6EDqbAVkqIg38rmWn0/dspMkyBAXJ587Phr0pTADygm7U&#10;1JagebANi1YO4/CtR3HhgdtQ31kHlVmBHHUWklOZiDIhnUOGBpHdkOcbivB7914j0sLxWey9DJdj&#10;kYhbeBtGeBuWf+Ft3gqJEO8zD79b6XnwUG1KUjSUskwh/ESpzRby8QVKvdDbzXA6bGgvKcAUGQiL&#10;2+oR9LlhISKklCVSP4gXcv5xEmlh4geRPmGoU5IuzJjl8BuuJsIkTqXJpufKM2IlQjJxJnTcjokg&#10;p5ARhkmlM5NIeDvenmPuOM8gr2OoiLzpDRoYrHpo6dyVTCiNTAhnhqftHgs8HhcZx0ah9m9zWzGC&#10;RVYhkbSYnF+l56oheqHWr9VphM1tEiqIGHj4N+iAzqWHwqKExqIW9stQ0D1RC4mpZcJwNld8SslM&#10;EfSGWPaOJ9NwmEU09WWOlRXi8oTvBHrufM/fL9lztSUiARSXd+oBtI3/bXv/rsDsG5DdTSRwSIMb&#10;FTciJS8FN8z62xka/qAJIL98/FKa7Va4SGBxADC/xFZ6yY1EqCRpKZCQwOK4jXge8k0j61UmQYaJ&#10;LE+7HmWFJSivqYW/uhx17fVYO7YYU2MDWDjchjWbR7Bh1xJs3bcMd957Mx559G4cv3gGC9dNoH/t&#10;CLafP4jNtx7A4h2rUTU6gIbONjQ31aGqMojCEhvyik1wFpDg9WpIyJCVS4JLb1RCb9YIgcJSsoaz&#10;CHIiiXoSxHY3CWGXGQ4nW7kGmJwG2Oi7yWqi63GhsKIc9W0NqG8tRWNrEJUtbtR15mEpEbKDtx/B&#10;pjuPoWvzOGq7GtHYW4/eiR7UD9ahorcCdf0NyK8rJau+AJ4CEpZlVahqakRlUy3qqX3Lom7ULehE&#10;ZVcN8io42aqbFHkJAiVBVDTXYOPBrdh37jgWr5pEz2AXvE498uj+ucm6zopLRGL09UMAI7X/sIIV&#10;CXtWeWidYxYdZKz4fL7L3jgG5y00m6mfWMxCTkouycWxSelZEgGpRAS5trU0JQMKiRR6RQ7kZChZ&#10;SeHl+0zw+E1CRQS33yoowcTUeFJ2ZCjRuyMO6fMnk00+B/7O58RhDCmkGCXSVGG412iRo76xGAVF&#10;PmSREo9PYqVIZI0Qy+UWCawgxXeXwxzYC9Td04KxCTI+bl+DWz9xAo99+W6MsHd6rAHPf/ZhfPuH&#10;X8TWXWNweol45sQiQ0KkN4NjTmdiFPkeCbKAEOkevpeItPBQIMslru7wZp678PWR2rD8C2/zRgQw&#10;3LPNXqikZJ6sFIdMkoNyIoBqswq5FXnIbyyFLc8Ji9OCQL4TS8fasH7NAMl1PXILTZCT0ZBBxIxj&#10;2piwcT48zo3HZeL4u1A+kH/T81YoqW8ZlMKQME8ykRLxZ5KYQ+sk1JZJIH+KQ6RskDN4kgWTSp49&#10;y8cQkDVDMHNIPipIVip5Ji9PoCPZKVdnC9VDeIKdVq8QygJyQnr2JBpIvlrtOqHmcC8Zuu291WTw&#10;uOEOGIj8KaEz58BI58g5EJVEUGVklGj5O52zUpsjpPQyWDXgGMLMnEwhnpBLf3IFqEQi0nHCsG+C&#10;YFyxkcUpXtgJIY5IcV8MfRbvNvi5h+JqyxUEkF/ccMUdCStWrMDQ0FDEdSKiJdHIrE2PuO5vE6/F&#10;QM7KnoU5ltnIGZUhyZXyuvV/jSgsLIyYCDpcmTMiET8RkYifiEjCTlQiLGh5qIiFbqYgMLLoJSch&#10;QNadxaiFXCpBJgkXMX6Dy7ixB1CenQQ3CZSunk5MHdmN8ftPo+7QGhRM9RBZakJzTw2mVy/AgaOr&#10;cPzm9Th800Ycv3UPTn7sDO79/L04cc8OPPXyBfzy1R/hh3/4CY5/8jGs2bsOmzaNYsN0D6YWVmJy&#10;cSXGJxrRtoDLpnlQUepEaZkHJRV+Eq4eGN0WKMmCNbI1W+SFuywXznIfzIVO2AtdRNZyYS/2wVrg&#10;h4WUvisQREFlCZauGcGmo6sxuX8Z9p/fh5Ubl6K2pwIt0/Ox8ZajWL1zF+Z3dmD5kh7s2zaKvTuH&#10;MDregJI6D2zFTrhKS1HV0ob2jka0thSjuaUQtZ2VKOqohbuxAWYih57SMpSUlSEvLw/B0mKUtDaj&#10;enQItSuWwtVSgYKWctiDTiRIUjGLCMIcIoAi4WOEP6+r4SMC+MZghcIEjMMHOM0GxyOxPGcSxoZ8&#10;Tk6OALVaTQpZIhA/Vkpx9E7wuyF8JyQkxSA5JYZIVwzi4uk7EceMDAkMBjP8BU4spL7S3tOAHJUE&#10;MYlEzpITZ8p6EdEMDV3gc+FP3jYxXoLYmFTERPP/MxM/EhO5MgQpyngielFMQmZfrjDCYDIivrtc&#10;PjCBjsVK2+01Y2xvFy5+4iiO3b0Zm/Ysxao1g+hoLMLC3lps3zuIpz5+BvXNXhSXOVBUkguVSi6c&#10;F98P3t/b6XfvFiItfI/Ec4q0zfuF0PeRjTMm7+x548oVai2RJ6MaFpcVHrcevlwz8oMW1NXloaIu&#10;gGAlyZ48M3yluSSniFwR0RImexARY3DsH3vsmKQJnkEicVLqfznZ9D978Zgskpxl0sdEMYUMCiZ5&#10;jIQUNjCISF0CxzxzTF0oeJKFMAOX9s1kccZbSLKc9sVkUxgeJmLIBJEhlOUkY4IN7EDAiUXzq7Br&#10;UyeWDpWiosKGgmIbvEJIAhnWRCK57q+CdAUT1RwieRqFDBrap86ogYz2w7OhUzLoHaHjpmVxRROO&#10;A5xJ8cKx2vHUv3ko+HKKl0sQ73ek5/FOIeQBDNONV1siegB//vOfCyuvNglk+fLlgjeHh8YirWcy&#10;k1aWiiTrR6lQ3hCziAxaZ6HhTBtqn25HRl8a5qlCk2T/dXgIeRho69atQgWZD24IOApcmFwqyxaS&#10;mUqVmXD6bXD4zfRSZ0OvUsDjtMObSy+/QSOUbkvNTEFKTiwksiQYyXqs7e5A9+QYquvrMVBah6a+&#10;TnQvG8LYuqU4eHIbjt+yCztv2ow1h9fi7CdvxTPffBg//Z8v4E+v/gN+8h+fxwtffxYHP3YnNpza&#10;gkXjzRgfrsRYjx+Lm2zorregrdWFno58DM6vxkB/PVo7q1DbXoWi+grk1ZahoLYIBXVFqJzfgOrF&#10;7ehcvgjtS3rRQAq5e3oh+laNULtS5FcWY3B8AY7esQ8nHt6DFTetw/CWSXQONKJjoB5to50Y37kO&#10;+24+jYv7j+Nj+/fhE2f34KETU3jsvvXYcXgARb12mErt0LtNyPWpUVagQCed39rtw1i6bRwF87tg&#10;qKyFMS8Ao1UPs00Lo8sEpceGVIMeUWnpAuFOI+GXHhWN5NnzkDo7AXFzPiKA7yZi58xB9BwmTPNI&#10;0cRfGsbNmfE6MIkjJJFSzeQZ5lyhgRRxUiqnrWGjaB6i4qME7xt73hKT44S2STyDkdokktJNIUOI&#10;/0sko4iHemMTZ9LWcMwdxzTxcFemNGumrisdW2eaGV7mYHcmlCnpaaQYJUI79gbGJ0QhLuZGpCRG&#10;ITkpaiblDJfTE+opz3hGOBVMzJx5RBpjEEX9J57zqynYs2Mi4lEPZ8ADhUkNvUNPfT2IBaN9AhHx&#10;5BsRdGejpakEBWVsrDTg/ucu4vS926C1pQlkS5ygEulevpeItLzdd+C9gngefO/Fe8R9gCt1qHKk&#10;0GZnw0DgWD2liodxc6BRG2AxW1BUFIDPZ0OASCGPZnCsHE/0EIb7BTKoFAg4J0sWh3ZdNjlK8vUY&#10;XliOe+/eitM3TyA/f4aoM/ETiFMiGexJsYI3mEmgYJCzt5nApO9yeTn6ffmTq4sQCWSSyf/x+bMX&#10;kQ1+Jmfp0nRkERmVa3IEouohg3pBfxVuPbscP/3Z0/jxT57D6FQdqurzyIi207VwLkOlQAR5IouE&#10;9IGMiDEnfJarciDTcNJorZC+a2bfRGiZYNJ6vl7Be0nnEZdIBDCGczC+pqs43u+9evbvmAC+Gd5s&#10;CHhWwiw4ps30/W9v5u81I47um2EWUnvTYD7iRPNLTUjJTaR1fx338G0NAYd16FCEd+xQiC9V6IvF&#10;31ngR8XOJQU5D0nJTARjYXKrMbC8D8sPryJSVIHevkq0NRWiINcEn9MIp80Ap9MiZIT3+p1CUlRX&#10;wIH88iApm3xSLvXYcW4dXv7ekzhyxxas2TGC1dvHMLllFMv3rsSOW/di9x27cO6Z4/jGf72E7/72&#10;S7jnpQtYc3QtlkwNYvFIF4aXtmFwqA6tRPrqGgLo62vA4IJ2Ohcmao3oWtyErqEGdA1Uoau7lP4r&#10;xqJl7ege6UBeXQl8deWoGuxE09h81I91ompxM4ItVfCWFaCquQTLVnXhq1+/C6988Q6sXddDxLIS&#10;fa3l6KB1XT3lRBIbMDHVjyWDvXTtFaipDqKuKR9VDX6U1ruRX+uGt5SEu9+ImkIXmisCKC1xwZZn&#10;gMahg8HBBNoLnc2CxMx0xKQkYl7CTJwLKxIx/koc8hWGPUKsYEak5/hugoUu94NIi9hHPsyInjML&#10;CdS3MzMToTUrUTO/DlOH16B2ogOOgBNSNSkrHSlgrVwIJZAoiKiREk+VZyBZkiLEXpnMeuSoZUhT&#10;SJChzEIOKTaNWQu1iSvaqIVtOT6Pi/gzyePhYiGQnQg+5zSUq1Ww2G0IFhWSIWAVSB+TQ+4HHAOV&#10;lJ4qxLQm8LAYkU1OZ1RSkAuzXg4VHVMhyxQ8P0J/IWLJ2yUmEXGU0LnoVfCWeGD1aVHflIe2ljxU&#10;NxRCrs1AZg4ZaIKhlkHKV4HUdAmUOUq4/PkoamhC3aJeNI22Y+XBcTgLjIJni/ugKCNC5cR7jUjL&#10;5fVhRm6kSU2h+3rHCDveXDKSZshfLJGWJKjUM6lRONkzf6qpD/CMWY1GKXi/cn1uFJcUwGDRwEXk&#10;z+G1wGzXw8gTJexEAJ0GKHU5AlREtJT0DDlWjwmgnvsK9UmHPgeVhVa01rlQXqSGJ9cAvZAyJkvw&#10;nqWlcX1dInpsjFwieakZ6cIIjvBJfUxIrXIpvIG9zeKnCP49k5aF9zcDdkbIZERgOa7RlIMAGbf9&#10;PcXYv2cQe3cvQnNTEL6ABVY7z3bWCLOQmcgqVDy8PVNxR/SmM9i7ns2T8PRaZOvUUNtNZJhYka1S&#10;UHuJcEw2zF5HACM8l9DnzRBlVygi5QEMbxMJV1veEwKo6uI4N/ZefUQArx2z4D1fgOjCqAjrPnx4&#10;PwhgqAcwVMgLxCN2xhWfQdahMkciZHOvai7DyOohHHpoCzYdXYzhgRK05VtR6Tajuq4MgdYaVPfX&#10;Y+m6YbQvbCLSV4HmoWb0bxrG8edvw8devhn33Lcad9w1hXMXJ3D63jU4eM9mrL+wEdMb1xDRW4SJ&#10;7T1Yf6YfBx6YxsablmFq6wosnRrCkvF+jK0YwMKJTjT2VaO0uQJFjbXIL/WipiVIJK+eCGoblu8a&#10;ws7jy3Ho5EocvWkVjty8Cmvov/Fti9G3fgG6No1g+pZ92HX3Nqw8NIyu8XZ0LO5G18IedBKR3LB1&#10;FD/67iP4yXfvwV0XlqG3242iUiMKynPhzsuFh0idrcwDV2UAgcoSOHx+KNUmsnbVpOh5pjEPq6TR&#10;PcuEjpSBXM61K0mQyrNI6Wa/puxJeQjKmz5jCEz4WKGHEkFB+bL3hYQhV8f4iABeG7hPi/c3iYif&#10;06lHsd+OxX312LlvGhefPY1V1NcK60ph8TlgyrUJ0JBhoyQlXdhYgcahHuQWBWB3WFBTQ/26tw3+&#10;xnLocq1wF/lQ19WM/Kpi2s4OGafFcJrICDILk5T4mTPxS+CSXpcmkaj1OthcTshVSoHsMUHkYS/2&#10;Asew15DevQQOwUiOg5RIGycWLsvPhZaIZRp7KmPpmuJiiJwS+bSbYfflwltExkh7E1r6O1FWWYyW&#10;hir4TDqhDi0PHzOh43uQkDBTjSU9NQ0aKfVTnRLFZCDV9zejsrse1nwHEV/p5bjED2LYNdJyeX0Y&#10;IfsgCCD3qZiYKCJaCUSMlFDy5AidSohB5jQterMORjIwggVkFPqsCOY7UVjqh8NjgS/oRl5RLoyc&#10;4sUgF+KSOU5Ob1HDHbDD7uUJGGQwEsEzaLKhVRIBU0nhdetQV+tBc7MfNgcdS5WJTDJK0tnQoD7E&#10;Q7tsGHCaFAb3NfYsc/8TCaBI9oQk65dmoIvgMAgGfw8lgQyeUc7D0w6rHEV5epTmmxEkIuu2WwWv&#10;pVqbSXKQyB4ZSjmyDKEtDwPLOB6QPuUk/3jyiooIrVqnJSPYTP3WAjkZU1lqBRlNKpKb3E+ThZRL&#10;PFP+zZ5n6HrGh5IAxmkToGxVY06EdR/h7YCJ3wz5My814oZo/u/DS6g/SALImMtDG4SUxGTkpGdA&#10;r5TB72MhFkBRpRsN7SVYtWkc67Ytx6LRAZRWF6OovBAV/S1oHu1H38RC9I4OomPZYoye3oWJh09i&#10;z2O34q6X78M9nzqDf/jJM3j+S+dw7OIm7Dm7FacuLMd9T+/Bwft3YOWtW7Dm4j6MHlmNDWc2446H&#10;j+OOBw/j2G2bsO2maSzbN4r56xaidmkfKttrUN5Ugrr5teia6Ebvsm4MrZqPHYdWY+PWKYxPzcea&#10;LQtx5Owq3P2xQzhz/26Mbx7Aqn2LcPj2zVi5cwoNPURWOxrRO9yORZOtWElE8fa79+Phj5/Bk5+7&#10;AztuXo2iOi+8AQe8QS8MTjPkZKVnKTimRYYUsrBZgYtWNH+GBvfzfyxwGfxdbCNa26Ig5vX8Hwth&#10;/o9jnqJI8TIxEHK3fUQA3xKEBNmXwB5UTuLMKU84ncucxHnIyEoQqiKsWNqG3VtGsIaed31nEVyF&#10;eSioKkT3YBMmp+djaLgNxaS48/0eOD1u6IwqQakrdFJkKLKRZTBCppPBV+iCpzgAMxkIcpsJ2XpS&#10;5nY5KXs7FBoF9Q9SxKmJiE+OFz7Ts2Y8MuLMRyb3wlAxkb5Y6i/RMfFI5ryWqTHIziEDTJkJBRkS&#10;aRwsT21jyDBIICPCYDRixaqVGJuaQGVdDUoqKzC6bAolVZWQKVVITEpGQhzHKSYRUciElIhnCvVT&#10;9hBla2XIqwgK+eocDi0Kizm4vx2F5UGojUroiDharVbYbDZ4vV6hDCQPdbJsYLnB/SQSIj2Pa0Gk&#10;JVK79wNi6hcRUfPofSRiERM7B5lZMTCY02E2ZyNbTURJI4Fcw9kGTHAREXQR0TGYjNDRvbS7eHat&#10;GXlBD3L9Vljt1J9sShgtWjIsbHDRerfXidwCh1AH3O02wM71e7VZMFCfs1oUcDu1BCKH9J9GnUVE&#10;KweZZKAnEwlM5DAEAk+u4HCcVCJt7AHkvsYkkMHDvBzvx588ySSd2rCXmo0QrrrDoQnJZBSkENIv&#10;kcEcnglvMqCuyoEju+fj3OlxDI5UorXNh5YaG4r8RljMJiEUSE6Gg1YtI+RALUuHOjsFFq0EAZca&#10;1aUOBLxmmOgd0hH51XE2CR0RZa4aQmRXT+9XKp0bh0wIE0AuGb2MSM/lvcTVlmsigNPT0wLY+gpf&#10;Z5pvxg1JV/73Ed4ZpLlyZLZl4cb4GyOuv97BQqalpSXiJJBInfWNEEnJXw0swMVKIGKeMiYybEVy&#10;XJJMp4bZ44Sz0A1fuQcVLUHUtgZR0+hHUbETba012LhmEKs29KBmqBplY0tQProJJQPTWLhmFZbt&#10;2otlu3dj8wnC8Q3Yf8sObD24HjsP7cSzT+zCv//sIfzLX17CS396EY/84RO47ZfP4/S/PY2FF/eg&#10;d9ckVm9fjP27BnHfXVtwD5Gz0TNr0L56EG1jfWgbny/E9XVODaJ9ckD4vnCyHyvWDuPCXSew6/B6&#10;bDmwCqfuOoRdN23E9KmNGD++FiNbuGxSG44cXodTJ3Zi8WA35o82Y/meRThw20Y88MnzuP+Fu4hg&#10;tkDr8UBrtkCj0QhDGTw8wqSNyRwTvaR4sq4J8aR0xdggJtGxfB8TUpGQSKQuPRNJ8mxIDEqhbJ7D&#10;bYLKpIaCBKLeQ9Y0T2CxGyAlJZxE1nRU4pWzgEOf7RvnAbyyH7xdRFoitbseISqNy8ojJkrIvyd4&#10;W4kUpaQlQ6+XEbHRw0IKWG1UQEpKy+ryoqK+Gq397RicWojB5UOY3LoKtZ1NCOR5UFtfhmCxFxaX&#10;gZS9HGnZMhhyzQjUBRFsLoeHjKD82jK4yVCwmBXQm7VC0lxO4KvlIHj2CNPv2sZauHI9M5Os0lOF&#10;oeH45EQotRphhjB7U9o6K9HbX0/9g4iYnY4RKCLDIFvoZ9wf+N1kQ4INBTYiEug7xw3y8K5Soxb2&#10;JZbR4xn6WjJYTDr6LzUJCpUMRXSeQyvH0d7XhprmKvgLcmHzWJBJSjsti71GyVCpVOCZ0Ny/uT/z&#10;vWWvdKSYKRHhz+JaEWmJ1O79AL93/C7zvedPvv98P9irmkZkKzsnA3KZBFKVBCqbCnbqE06HUUjG&#10;bDTJoSYyZDBqYTDoYSIi5XJb4aE2Lo8B+W4jmmpz0d1NBnQpEUPqZ/5CJ1xek0DMfUSYXHYjkUA5&#10;5DmZUDPBon6kU2dCxYYBe9pUckhkJFNoPU+uSJWQYZmVJpA6saIGDwOnZzGhm5ldzBNNdCTPNdQv&#10;5HR+wqQPruzBM43Zo2fWzCSfZu8jGTFF+Rbs2tKO3/z6c/jz//0nfvWbb+PZF07g05+4Cc/fsxFH&#10;VpSjqdSJgF0Dl0UNg15B1y0T7otGLYWZ7kMwaEVtlR+lZW4UVPjIQCLSSMfUqDLo+rIhU3B+VyKA&#10;QjgEGRtk+F5+hyM8l/cCTPYZV1uuiQDyLOCRkZHX/Z9WTxc8mPm6/69HfOjy8c26Af4NflQcLBBS&#10;ykRscx2juLj4fa0EwgglgCzoRUXDMRlxPHwlSRfc9UZvLvwVpAxJ4bX0t6K5rwVFVWVoaO9E79YB&#10;7H5gEzYcGUNHdyO6OxZiYHgMQ2uGMHFwEot3TmDhllXoWTWJwU2jOPXkPvzgDy/g+1+9D9/81EV8&#10;+x8exz/+6Hl84mv34sEXT+FjL5/DF3/yeTzzjaex76a12H1gGdbvnsbSveswfOYolpw7ikXHd2Ls&#10;5C5su+M4Dlw8imN3HMHxC/uxcv8mrDi0A6uPbMHw5iVYe2Qatz5xBA986jROPXUQhx/djd13rsei&#10;TZ2Y2juGmx4+h003H8WWnUvw1CPb8B///hT+65efwN33bULfwkJYPVmQkdDl4ZaUVPbiJSKe7k2i&#10;MFRHVnc6pzGIn/lM4xmdmchMkxJyIMnIFqqiaKwk2AsDcJcWoIzIRnFZMWwuN3I0JpjdfjhJ0StN&#10;dqTlqJBA28QkcKmvjwjg2wGXjxMUR3SU4PXgclI5SoWgCKVZ2dAZ9TB6zGhe2I6q3ma4y8tgDgQR&#10;yHejvK4c+TXlcFeVIL+rEf7uBjhrA8gttsDhMxJJYo+ODhoidXZS8nll+Zg/uQjrjlIf2zaJ+sW0&#10;vzIf7D4ndBY9uB6sktq6fS4UlRXC43cTSSNjgBPfcv+hfiPEB7Jnjs5PQ0ShobMEW/dP48kX78ap&#10;CwfgCTphtDuIGOoFg4NJiPh+iuB3lkMLeHithK5HQSSQCaEwWzl5phpOcmIcUpMSBKVe09aA8o56&#10;VPW0YWTNMuw8dhC+4nxkZEuQSiSUSSWTPyaZQigC9T0Rb9TvIj2Pa0GkheuVC5jL70E4rtyeJzO9&#10;HjPvjJBAmD6F32FtwvfD4DJ7XLmFZ2LHxXFc5szs8ZkhUwky0iX0mSVMJlIYVPDm2YXZ1A4/kXeH&#10;Cg4y7rwWI9wOK1wuE/zUj/KCZiJ7NrSVBdHX7MVgfxDl5XY4iYS7yTCprQmitMiB/Fw9HDbqR0Ty&#10;5DlS5EizoCLjU6fJJiOGJ42oqD+zocE59uRCrVwmgskZJJ+4KhMbADwMTARQKqPzo2ev1SqFGEOd&#10;Xk3b0neDjIwVMkhtajJ0bChvyqf+UQRPgAirhfq51YgirxcLugvw0vOH8D+/eBn/9/vvA3/+T/zx&#10;L38k/A/+9Puv46sv3owlfRWoKPIh103GLck6u81KJFhH+zYIJehKAka6TgfqOktRUpsHj8dI5yGl&#10;a+FzkyKDzj0uJVEw1oTwF36P+XnRc3hrePPn+Ubgvs642iIQwEgK+40QcQiYCIpxWHXlfx8wsgh9&#10;1LFXzo3BnjlJ2H5jDHJmz0b57Dk4c0MGVsxJhPpS2w8LIZylmAvtBi1m5URef73iakPAkTrtGyGS&#10;kI6E8EogLOjFuClhBiMprHSZFEaXHSZfnqA0e8aHsWDFUvROj2D+yilM7tqFE595FC/+8ovYesd6&#10;NPRXoLqhGjWNVegcrMTwpm5sPLUGW27eiaU7VmFs33LsuW8LHvj6Tbj7mZuw49gqbD2+Cvd+4lY8&#10;/uX7cP8rt+FzP34R//Crz+P0Ewew/sRyTO2bwoItoxjcuRab7zmPA3S8bZ+6C2sevgnbHjqNnXce&#10;xz0vPoKnX3kOdzx5Px5/5eM498RFHH3gOA7efwA3P30M93/5djz8hdtw32fOYve967D61klMnJyk&#10;74dx9pkHsHH3ZkxPjZDR1ovevnpU1xTC63bAqDML8VQZmZxji+5HBpG8TB5eSxHiXmQklLO0PClA&#10;Spb1jOWvypHArCbhSkLaZDPBne9HblkRNC4rNBYLTGYrlGrOMadCplRJhCUbyUQak1KzSKGnC8OB&#10;ogIOf7YfEcDIeI0AzhPioJQ6Dfz5QQRLilBVWYD+4XbMn+7B6pPrsf32w/C31cEQ9KOsyYWOBbVY&#10;t20Veof60btkADffczP2nt2Oyg5SVkV22HOp/5My51gnjToNDosBPr8XvgofWic6MH1sLWpHuyEL&#10;uuDNz4XJbhRmO/LEACaCSg0T0SRBMXMwPMcCziQx51RLCpRUlWNgdAArt06hb2kz2hZUoq6rBP1L&#10;O1FQEkR2tvRyCEEoAeS4qSQihzycx7OM2eMjIcLABDg6gVPURCMhLhpJCbG0LhlKswaO0jx4G8vh&#10;b6yAIeBCck4WkUUy9Gg/GURu2MvF/e56IYCvySZO2E2k93Jc3utntUcKlZlF/YLrSDNZZnknVr0J&#10;RUTScOk4cbEcO0mkioyyGQ8gp/yZiZeLT0qjvkbfOcWPNF3Ir8excjVVHuQSkfIX2uEKeongOVFa&#10;mIu8PCuqW0vRM78eLR1lKK7Ihctvh5nkq8PngIMMDadbh6IiJwqICPqpvVZHpI8IJqebURKR45Qt&#10;XAWEiZzeoBWIH8+u5f4VT6Q/hgg/hxnMnBPJJepfPInJQG15OyZmGqMKBpuO9u9AQYEdbS2l1PcW&#10;k0EwieHJavQuIEO/gM6FjBmrQYM8uxoDlXZs6S3D4+dH8N+/fJzI3z/hV//+Cp59aDtGh0leVuah&#10;utiL8qAdeblW+P0869khJErPo09/oQt5dUUoaKmGsyIfBq8GehMRUiKwMpVM8FqKRg5DeJ4R+trr&#10;8Raf51vA1ZZ3jQDmdCghcXPN3yvbvleIISTPvQGGWbORSOQznn4HZ8/FxkQFHkhRYcu8WBTf+OZD&#10;psEbZmENEcKiWbOwfl4iHpKYUTHrRiRcWs+l3MK3+aAhlJezzUbgpA83zIvc5nrD9UQAhfQVZE1K&#10;ycqsbKpH79gQ6gY6ceGpu3HnJx7AqpNbsPe+M9j7wG3YeO4sdj54DpuePoKGAyMoHO9B58QgVq5Z&#10;iKlVQxhduQDTWwexdGMnBtd2YWjTKFbs34V7H78Ft96xC3fdfwQ/+MlX8au//BS/+MvP8d3f/hA/&#10;+MO38L1Xv4Gv/vYruEjEcOPFHdh06zZsPbMFa+7fjtVP7sWWZ05i88MnsfzsAYwf2os1J07gzIWb&#10;8MlPPIwHHrsVT376ITz99adx4eW7sPuxo1h1bCX23r4NT//jI3j8Ww/g1DOHsO7IBJ1fH7pXzsfQ&#10;/mXoXN2NltE6+GvsUFsk0PBMPZWEyF4apNlM+tKE2XFce9Nm15H1r4dEa4DB6UBJRRH65zdhUX8d&#10;uhr9aKjJg42sf7PXAkueB5YACfxAPixWj+CV4pgcTtLKeRVj41jhvpbf7SMC+PYwJyqa7h3nwosi&#10;JafAIk5AvmIUwbZGVJDS3XpoLVbvnkLveCfKOqsRbKiFvaQM9sIA1m9Ziw2rR7F8qh+rN4xi9cH1&#10;WH9sB/JrSoWZ3HqnHlqrGlpSWPlFHnS0l6G5uRiltcXoHlmIItpXXnkRiqsK0Ty/Bo09NfAEPcgv&#10;LhTSgPGkgeTkaCIMCYJSNlotQn1Wrs3qC+ahqKIUVR01WEDvTGN3I5q7G1BWXYQy2h/XX02j7RLi&#10;eQgyGrHxsbSfeCJtCQJpS0pJRjJ9sqdHnHkseBg5WTsRAiYGPETIw31muwkVdeWwkXK3k1JOo22i&#10;4nk4OpUIY4Lg9RdJZnhZPx4piNTnGKHt3gkiLZePcZn4vT0CGHqeM3h7BJAxby6Tz9cIsdgmKobL&#10;63EcZ7wQf5ejksLkNkJvI3lgMcFqsQq/gxUBzB9ow8FTa/Hyt+7E3//rg1izbQHGJvuxoL8FFWVE&#10;nCr8CPqNyCNiVEXPp7LajbqmIOwujkGVEeEjw1ItF9LA8PAsp1Hh3+z1i0uiPkHPeqbCBpF5IlPc&#10;z3gykpwM0RnyKJtJMcOl47Ry6K1E7PJdpHOIfNrksHjpOxk0Eyv6iKDWoLjEBbNJSUaMClqjHA6z&#10;BMUuDTrKTRhqK8CC5moMdHixsLeaeE4zFi2uxkhPGaYX1KOnOR/1lU50dxajr78CHd30vjQWorI0&#10;F+X1hWhY3IaizlJ6pxTQEak1aTVIveTlZpL9oSGATU1Nlz/vuuuuK9Zt3LjxyiHgxBugaFJf0ea9&#10;RArhuRgjVPQpkKFLEGvthpK2t0LgeLvZN7yWf4/3VT8rBnclGtBAZFB6w2zMnvP67T5w0DnZ91oQ&#10;b31rCbw/SLxbBPCtQhRolwVbNFn/sSTU4tgdz0NUnB9KRpapD+1EAkcWd2PtpqVYs3MM07tX4Oj9&#10;t+P4I49h9aldWLRhJRZNrsTkimVYvn4xlm1lD+ES9Iz1Y9GKfgyuaMXSLV2YPrAUQ7smsP78caw5&#10;RQTy3Bl8+nPP4ef/9iX89399FZ/80n247flbcPHFs3jpi/fgy0T+vvTPT+G5f30Oq2/djOk141ix&#10;axqrDk9j7f5RHL1lPU6e34I7Hj6BWx+6GXc+fDMuPngTkctb8aP/+g7+6/9+il/hp/jPV3+Ip546&#10;h5uOrcbZu7bh0MX1mNw5gPFVvRgd6sLSBS3o76pEW2sBlo62YslIPY7um8TPf/QKHrn/GNpIYNkc&#10;aiIXatidBhLKObA6suCwqKDIkiJLqUKm2QRDSR5qF7Whb5KIZE8D/AU+lJGwnNqxFvOnR9BEJLqu&#10;vQF2j1PwAHHwM3snGOGz4CLhWkneGxJHAreJtITv53rEDFmOQVJCIorzfVi+bISUWBtyywug9DoR&#10;qKqEp7QYHvrduLALuXUVUOb6ofAGYXCZUVIZRHWdHz0DVdi0dxm2k3HTM9mFYJ0T5dQfAmU8G9wL&#10;k80Gh8OHwsIgRkb70bGoFQPTC9A92YfJLZOYXD+Gwzetx/iKHpRW5yGvKE9I+yKVS5GYylV2ki8T&#10;NCEAPytT8N5JSTlLNTJkcnoPuQQyhRRJTPASicDFxSItLh5SMsb0upkKOBUNRWgfbCKjagr2Ahck&#10;RAQSMjOQLpUKRCQlPUb4TOPA/6w0wRvJniL+j3PFpVDbDIUa2XorUqQqSMgYyUlNgZYIA3u3+H5e&#10;LwQwUrt3CpZ1fI0i0bgW8LZiTCZ7XrlebjqRK46lM9iNwuQIq80Ep9OE/FInCqud1L/KsG5FJ+6+&#10;aTl+8d3T+Mv/PId//ebDOHvLJBaNVmJocRN6W8vQWeNDNZFGh00DCxkzPCnE4zIKKVlkCo7ly0Q2&#10;HS+Ty2By6hcm+TkZkBABzaR1XHWDSb+Qd0+eJQwRc2yfMEvZaiCjwwaXRwOvn1O5kIFjoHV6LRmm&#10;JiFdjafAgYKaAHw1Qeg8RritKnQGzXj2wb149c8/xz9840U8/uA4Tu8swkBnPpqr/VjUW4eJ4Tr0&#10;dpPh20L6oodIIpHCrr4StA/XY3TVfEyv6Mbqdb0YWFKF4uZC2N0G6InMyhUySIiw8v281ucihstw&#10;LF+k9a/DHNJ3ISSfcbXlCgLIsYCvvvqq8Pn73//+8icvoWXhbrvtNlJeX8buw3uwYXoDEvOjkWlM&#10;vbz+nWL2pQTIM+Rt5juTvtLZN+K2DBXcs0KTJb/3mEfYHJuM8eh44XukNh8MZjycmY3ZyL0niFlz&#10;I7X5YMGGwv79+/Hkk08KhsQHRQD5JWKwJcYvIw9zcL1SLpcVaCiDn0hg0/AUuqfWo3/VSlx47gK+&#10;9b+fwdlP34It5w9i5aaN2Lx2JY4dXIsjp7bi2MUzOHB8F9btmcaym6ax5OyUgGOPn8D2oxuwcGoA&#10;23evxscfv4Cff+9z+L8//it+/ccf4jP/8hkcvGsPtt+8AdtPb8ayXeNYtX8l9l3Yj8ldyzB5bDPO&#10;vvgADtx3FOuPrcTOsxtw4sEjOPnoKSKH27F09XKMrRvA0QvL8Mo3bsN3f/xx/OMPXsbnXziKZ+9e&#10;hn/64in86/cewunTK7Bm4wia+1pR3VSOutZCtMwvQddIBeYvqUE3Wa87Nk9jMZEGJ1nyam0WkUAS&#10;nD4uFUZWtZoUuCodChLSWlLgAYcdQa8Hvvw8FLc2oHlRHypaa1Hd1oCehX2obqyGgYQwl2xiT44Q&#10;exk9k85CnP02M0z1eiUr4iMCeCXEfhtPckeamo48lxU9dM/HxhYiv7wQuZWlcJSUwF9bDl9DMRau&#10;H8X0wY3IbauFmQhhIOhGz4ImLBhrRnWHDwun27B07QCGVw6gbVET3MUOSDTpRMwyBG+K3+9HaXkZ&#10;uhZ0YXjtYmylvnf4/r04fNc+7Dq9A7fesQm7yDBZu2EElbXF0Fh0UBHSFVxZZCYdDNcU5okbHKfF&#10;+fyY/M/j+Cf6FBQgX9PceYibS8SW+sWNCUQeM5NgtqlRWelHVZkTdeV2dEw0YuXh1VB77ZCZrKio&#10;r0devhMma4ZQf9XmthFpNQpJfpn48TBlMM+NlQtou8kB+Ep8qOxqgsFjRUISvfdRc4Tj8/0Mv89/&#10;TQTwWhAqJ/kesaeK4yV5prQwk5bIX7oiBylcq5kIPMeMer0uFBV6UFThRnF1LqrIKOioLcHowjp8&#10;6YkN+O2378Pvfv5Z/OEvr+Bzf3cClUSkvCQ/vH473C49bGRcWs1KYVJIQdBBMkgBi40McpdWmJku&#10;V8zUAOZqHjItxxrroDVrobfoYXGYhVhUnUkLrZMIKacocnMaFgPcARN8eWYyZDmHHw8nq+h8eb96&#10;mGg991lrLsmych/sfhsKAlY0BfW4dWsf/vffvgn84Rd45dP3YPXEIHq6y5FHbbwuO/xeK8pKXGju&#10;KEbLkjp0jjcTAaxEY00BSso8aJpfjrZBencWlqOstZTOwQ4lEVQuY8jpjbjfhd7nSM/hXcO1EsC3&#10;itWrV1/hAdSOGq5Y/25gLCYB226Mw1hiEhbMi0YG/Sd6+yK1fz8QR7gtQY4dN6bAfB2lZBGI8uwb&#10;UPZwM6K1c9+S1/P9xgftAWQFEB89FymkcDJSEiGXZkIlk8KkU0NPisNUGoS/tQ5965ajZcVSDOxY&#10;jcNP3oUj955F16plGNi/C3s+fgf2fWwX9t4yhZ2bF2Nk+RJSMi0oJgXc1tOCofFBIn79GFm3GBvP&#10;ryLSthtnbt+Gc6e24P67juHCvcew7dw27N6/FlsPbMTwjpVoGx3E+IpJrD28GdOP7sfae27C9OGd&#10;2HvhEO586lZ8hcjdF77/KZx+7CTWH9+CTUQ6tx7dile++jz++OoP8JN/ewbPPLEWB/YvwJmbVuL2&#10;E8txZu8QjuxaiJ0HlqJ/TTtaFzViePkCHLqwFY9+5jy2HJ0kAuGG1+2BWqVFVhYJe1kqtHoJCUsu&#10;fZQJKVmt2VINNEYndH4XHPUB5HUWo6KzEjX1FShvqYatlIR6kR8BvxdmjRqZSYlIiCUlHzND/kTC&#10;FzoU/0bK9iMC+BqEPstxcElJiBbzKybEC142TsjMMXf8OzE9FVJS1GatHuUF+aioLEZNezXKOqpg&#10;JuXFMVEOqx4BUpD19QUYXNoGV6EJeqcOviIvjHYtkacUUrRp0OpkKPQT2Sr3o6SlEqN71mN8/0b0&#10;TM5H/0gHVo11YWppFzZtmURbVyUqqlxYv7wLpw9MomuoF0V1ZVBaNAiWBcGlFuOJeEXHXJlyJBRx&#10;8+KQnJSGdI0c+hIngh1FGBjvwMLBOpRX5CEv6BKUuNFMZMGmg8tjgt3BVWcswhAgk05hoolBB7Pd&#10;JsSEcbwgQ6PXCUPRRgJ7saLYE033lb0o4R7A9wORlsv9NGyYLxIi7TMcPGkgtO8z+L9IbUMR/lzY&#10;QOZymOyBk8ulwhArT7TQOWaGgC02eg52nvVrg8tnh9VFvz1mFJblobI7Hx1NPoz1lGLN8las3zaA&#10;3u4iBINGOF0GuIg4qqwayI20T6sCTq+O+pFPSPJdXOqE3WUksqeH3MSyRy7Ua5drsqAlQ1Rj0iMj&#10;m54vGRnZSjmUeiKEZHRanRZhVrqayR7X+r00Q53r87LHkEu58egG10/nfsTHcBXa4PSbUVaUi466&#10;Egy0VRLpa8Zjd2/AnacWYM+qYtTWFhBxNAieRF9gZiJMIccCVhLpqypGoLSA9uEQPIsaencsdIyy&#10;woCQ39KgkgsTa3iiDU+4EUKP6H0W73EkORj+XHi493V9gbZ9s+1ujLDd1ZZ3HAM4O2EOTJ2a17W5&#10;VtTeOBc3p2QLHr9I668XZBI2p0pxOl2J2LB1HyTS5ksRfKgV8TenXVe5GN8PAhhONBjiLOCY6Ewk&#10;JGUiNSsNCqMEZqsMXocOBZwXzKmHjoSNioSbq6oMZb0dqF3QiZr+ZrT1tqNnaBAL1izHwIaVGNo4&#10;hWVrF2LFRBNauvJR28b5AvPR2tyGvs5+dDS0o6uxFQOHRrD1kd1YsWMZJkdHMDUxifVH9mLlxeNY&#10;uXk51rG3ZttSDG0bwsieFVh+cC8O3HY/Dt16CGc/dgGPfPvLePK7X8J3fv4dsqJ/g9/931/wgz/+&#10;G374fz/E9373LTzxuXuw68AU9m8bxe0H1+Lcvj3Yu3sLlu9cguG1TRifqMGW9YN0rouxaLod/eO1&#10;6FpURda6G+5cI2x2ErIk3MV8fuwR5Sz3bPVzugy73U6EUIc0RTbSSADaiVDM37Eco7tWoYJThBTY&#10;0NZfj56FrXD7LEhPj0dCzFzEcVmysGdxhcCKJNQu4Y1KukWyakXMibCv1zDjhYy0RDzOdQJWEuKE&#10;CJ60xBCG0zmG8tJ3TivBxDCNCI5Or4c/6EMhKaf86nyYA5wChWPniMzLM4UEvZ48FxF2H9wctF+e&#10;h5LaYuSXBogkqQUlyZUPeChWR4Qqx2hAlsUKucNJZNFO74sRFqcRnqAXuUUFRPZqhOH/oroCeAot&#10;sOUFICUSmpApRUKaBPHJPOEnka7jNaUXjmgy7DmJc2q2BFpSonmkcDlWK1uaSCRkLuIToomIxBHB&#10;TSfFbURraz19z5gpRRcXI1x/FF0/k+IchVyIDWNizCk3hPtE68R7xrMv+b5+RACvDvG5MFHh2F2O&#10;4RU8cGQoq1QyKIngyHUKqKmPcOydnkgaJ4Lm2bA6IukaA5E0uwlujwN5XgcqK/LR29+E7t5qNHeQ&#10;0Uh9JVjpIwKvh9GggtOqRZHfgqaKABpr/ahsyIeziAxOInFqMih5JrBUnkWkjyejpCFDkkrnwule&#10;lDARGTSb9UTyDcIQME9I4rbZJK84JlT8j72EXNKNy7kxCbTZDcj12tBYmYe1qzvwjX+8F7979Sv4&#10;zS/+Dp9+6hasnWrAwv5SNDXmo7TYiaICO4rpnAqDNhTk25Bf6CISa4aZyWSuEyqjggiqlN4/ui8q&#10;uk+yTKiyk6Egoyori/Oicv3rK+P/+B7/1RDANFc60pzpr2vzZuBJHFuTs3E8TYb75VpspA7XeOMc&#10;pIW1+zCgYFYU7oulznWdeAWTbuCOcSM85/NwQ2zkNu83PmgCGBvNNSbTkSrJhMyQA4NDTVapA9Wl&#10;eSirCMJX4IXZ44KDA9crK9DcVIv+rkYsWdiN1rZaIQn00l3rsfeeczj79D0Y274CVdV+DMxvxOBg&#10;NxYMD6JjYR8aBpqxZPMYptb0YsOOYZy8fR92n9mOFbuncPTW7Th2Zj02rVqAfdvGsXP/FHbctBqr&#10;T6zC0oPLsfLMTnzsC3fgGz97CS/+8FN47Mv349NfuB0//Ofn8T9/+Bf83x//CPzxVbz6p/+HP+BX&#10;+PWf/gW3378fi0cr0T1Yiw7CkvFqnNzagU/ftga37xnAlj09WL9/FH1LmuArsUBtkkAq41qZM1Z+&#10;YtJMdQQmgZwGgofF1WoiBAoFlDkyOKx2FJSXCrWInSU+2Ej4VVUUooLuWaDASSSRSEZGIrhYfzTd&#10;7+g5MzFEoc/iCoH1EQGMCFH5iuD/mPyx4mCSJ5I+Hk4XSM0lcH5LnhmZoZHDXU7PpK4IOo8BRpce&#10;dlKOTe0VGFnbi51nNmB693IUNtegiGeyt1WjuqUK/kIvrGQMyHgWsDaHSKKD3gMrpColkonMpREk&#10;RCJ5fbpCitScbBjtHviKKlDYWI/KhW0oG2pCTUcr1OyZo76TnCVBbFIynVssoqN4ksGV1xYKHhoT&#10;IFzLTIgG1wTmdcKQMWHmOxNiHka78j0PxxV9LQQsC8Lv+fuJSIsoo7jfvxki7TMcTPYu7/MS3g4B&#10;ZIhxZlFR9C7HcOlMLsOWTLIhHdlcUpDAeSC5/q1aTySQjQYumWbjGbhKMq5VsHGN9YAd7oAVQZIR&#10;BaVulNWSnK3PQ1NfJQpq82HN40kkeuQXuVFKcqWGiH9euRdG2lZnNkCj1hCRkyNTKkEG9T/BkCHj&#10;nXMGGoiEmolAsmfb7rYJYM+fSq+ic+PUMWTIEhnjmr8WImqFZT7487mcpwpWMvbZC+hzqdBRp8ee&#10;5YV48bYJ/OIHz+JPv/0y/veXz+GmfX0Y6y9BT3MeKgvMRFL1KPCZEPSbYaf3ymjTQGNSYqa8okTI&#10;M5kpSRbOz0D3xE0Gs4OOYbFoSZ5y6qEZ+SpOQhKMkLDnxHjdsyBZ+bq+QO/CW9uO5elruNoiEMC3&#10;mwcwlACaVphet/7NUE8v+Z7EdIEEcvqYSG0+TBCHXNkTuIms2qMSOSSzP7ikzTypJYq/z5oN3715&#10;yPBnfeDDwh80AYyPjiNLLBkpWVJIDfSCFuaipa8BjR0lsDnNJBwssPkCcBcUorqpDt09jeglq7Vj&#10;yQJ0LF+K3vXjOPLweUwf3oaGJf2oHexD71AX1m1ZjnWbVmDZiiXYumMZzt22g4jdIkwtKMHUoioM&#10;LKzC4HQn1uyfxLl79mLrtgUYWlyPRYMN9A51YHJ5PybWD2DDTctw5PGduOnRrUKKmM/8+BV871df&#10;xRe/fAHf+Obd+NEvv4Av//57eObX38T57zyDh3/8Ih7++gO4+/49ePmBg3jqrt145qmD+OSnDuCF&#10;R9bipbtW4slzq7BidTNq6RrdBQ54SAi6SMCqSNGnZRDxS4om8sf3JV5ICstCir2ATAAZKiKDTrOV&#10;LHUb3E4iy+Ul8NK90imykJ4UK9SgjYthRTGjpOcIxC+G7vvrS1ldxnVIAFlJiuBhaBFvV3m+I9D9&#10;E2pZ0z1kUpfM6S7S00gBc0xlHGKYCDI5YlB/FpGQECsExJt9dpS0VqB3fD4ZIq1o623A5PQSrN25&#10;DIfu2IZ9FzfhiS/cjwXT89G+sB0+MnzsHhsUnMyZiJ2TY+rsJhTV5KOiqZQUpwnpmSmCl8VJ3zkB&#10;sMVCSl5NSl+rQ7CwEK0LelG3pAu9m0ewYe8KUu41aOyqRmGFHyqDHHFJ1C+iZgt9IxLEa5+JC6Tr&#10;nkPtGUJKFLr/pChFQsIQv4e+5+F4XX+7hEiK8v1EpCVSu+sFopeUCTgTF44J5LJwOrNOSAEkU8uE&#10;39nUd8SE4AJ4ooiD+gvJCQv1L3fAKcQVF5fmoqOzFm0dNSipCsBJhIq9hir2KGpI3nCZOKsWSg2R&#10;OPqtoE/25vEkI/boydVyIU0MJ3xmj6RSJYOeK3WQ4cNgbx+fl5aTPmvp3NRSqNRkrJhUcHn0CORb&#10;UFnrR0WNF26vBnYT6QA6nsuhgj+gR32ZC2Ndedg2UYn1Yy2oIP3QVuNHTYkThQEL/GT4enPt9M5Y&#10;hffGTNdoshHppPPKySGjWpp5OSk1y1CecMT3jQ0aMf4vvD+/Z3i7MYBvlwAuW7YM//yDH2Bo9QjS&#10;SlIitgkFkw8mJbY5s3FPKinbkHV/rZhLmI7JwN6oD36Grm6pCckd9Jw+ILJdWVmJb37zm+9KJZA3&#10;QqgieB0BpP8SE5KQISMBYycyVFmI0rZS+Kss8HicsFhdyC0pQ0l7K8r7mlHSXYbiDj8K1i/H8P13&#10;Yf7xXaga76b1ZahrqkRbSwNalnZj0aYxbDmwGcsnF2Cwzo9NvYW4ZVk9Nq9txOLhUizsr0B/d52Q&#10;KqFhfgOKeitQ2V+H+t4mVNdXoaejFevXjePELZvwuW8/hH/49Rfx8X/5Eu78/PO49Ynb8cjHbsLj&#10;z53Cg59/EF/8wiP4yQ9exA//8zP43A8/hsdeOYfb79yMh27dhG/euxtfe3wHnnlpGy48txrLt9Zj&#10;wUAZaquKiPS5obUZoTKqSWgroNLIhJivlNQYxCfMxKawp4k9gTwErFSSECUCyIJMrKcplNxKJGEW&#10;Mxsx8TciLnoOEuiexxKhiyLMJaU9m/t6dDxmRRHxuqR4X4frjAAyyXvdOV7C+0kAr+ivl718ZPFT&#10;v+UYQH5GIvhZiUhKS4Bar4CbiH0NEbfVGyewdvMkegabSD4vxfyJAYyvn0B+lZ/IXR4KK32weA3Q&#10;2Q1QkMLOkqRBlpMFC/UPLSm0tOwMpBDxE8twsZLPL84X4qx4GFBDCs9iN6Ozv4sIYDcq2+uxZM0E&#10;Vm8eQlmtCzXNQTz8xN3oG+xCIp3bvJjIpO+9Qujz43vIHlO+hx8RwGsHk0D2XIlxgVyjl8uvMQlj&#10;0qfUKoXhV56NLSHjUGXSwOSyCHD7XfB47QjkuYXqM8UlQeQH7US6bMgr9MJT4ENucVCoJWxzEzcw&#10;G4X4TZ6UxImg1Xq1MNnH5rIKw75MAOVEDDlvIA8Hs/HDs4L5+BwD6KC2TqseBpJxJuq7Bq0cbocO&#10;Rfk29PWWYdOmAWwmI7y+vRC+fAOcHhWKi53we2g7vRSFTgUKOOE1feYSyXPa9XA4ddTOALvbRP/b&#10;BZhsFuiMBpjM9L/dgmC+X4BckXPZ08fEj+8d38P3q/8LeK8JoOgBjFeS0jAmRmwjooIsuvMyEhhR&#10;CTBFWP+3gBVxSVgXFfvBziCOIyI48fa9te8WruYBDBXYlwV3WOcNRWQlfwn0goXuJ5QAcg1aVp7i&#10;UKdcLofRaBRgs5vIEjSQoNCgIN+KqvoiImttKO1uhXvxGIZvPoo1Zzaja6IDbYsH0To2jsnjB7Hp&#10;nhNYuH8FSgdr0UjoWVhLZK8EPY0+VJbZ0dxciP4FjWjvqkZLdz1qO+tQ3lKDciJ9FYP9yOttR3Vv&#10;K5ZO9OOuh4/g2799BR/71sM48thZPPuDr+CT//FlPE6/j96/B6cunsFnX3oIv/jex/DnX30K3//O&#10;47j4/AU8/HdP4av/+Xn8v//+NL7+6Ztx8sgoNm9fgsl1Q5i/pBM1RFh9+W4SWCZBQLJVLWTWJyEe&#10;l8T1kV9LvssQiSB7BUWSIa4TLVkWMvPm8feZBLZXJrF9E0L2HngHI8bKXMbVCSB7OeaJxkLUTF/h&#10;oVahZBMRh/fNYifwOYTfDyYu3Hf5vvP9F8mf+MnPiGfbcuybgZRedUMltu3ZiPVbV2JguAvVXaXw&#10;lTlhcOkE8q/SaklZueFyzgTb6y0qUtZyyPWkUHXZ8AedqK4rFxQux1BxED2X4eIZtkkcy0SELo5I&#10;YaaMJwvpoNWqIJdJodMoUF5TApNdR+1TEJcci6g4Jl50He/T/RMRev9CDUKhjnKE9u8XIi2R++ub&#10;GEJvgEjvwZyQ9/IyImwbjtD7KIINE343GFz2LzE5UfB4cUoYj9cJnU4Fm9EkzNL1FrgQJBQTsQuW&#10;FSC30I+80nz4i/Pg8lphpr5i8VjgpDaOQhfMZGDwDF+ewMETO3hI107/lZd4MDrajC37htC5oA65&#10;AQ/1YRuMJMuMuizB0ydXSIQYVp6IwSXbmPQZ6dPE3kj6btLLEHDaMNzdgPOHx/DKs1tw/uQCjAyX&#10;oKmtDAVERH1eI7weHcxG2odODiudg4eHsIs9CND5cTk7D5FWrodtEUaMjDPDz3YX6RA9uEwel2Hk&#10;cBh+N5n4hcrLa0Ek4/StGKU8ehG+3dWWd0QAE6wJSFAlR2zDHr/HYuTwXkezZT9I8HD3/ugU7I9J&#10;FyZn8BDt+z0sK6/KRuWZctwomXPpv5kUO+8HPlACSILrtVii10pO8YvKZIdLRUkyU6DIToVZm0NE&#10;0ETKMA/+knKY69pQNjGE6Qu7cORT92PbE49i1f0PYvLeC1hz304sv7AaS0ioLDs0jZ6xDhRU+FFU&#10;4kdVZw3qFnegaWwBulePo21yIUo7KlDdUYT6gUr0rRvE0J5lGN08jk3bJnH0zAace2Y/jr58Hvd9&#10;9xU89b0v4/P/8RV87defw2NfewynnnwUu08dxY7t4/jEc2fw9995AXd/7jE886PP4/uvfhf/7zef&#10;xTe/ch7Hj45ieLwZ84db0buwFTX1ZOkGXcLwHsfI8Kw4rqUak8gB9CSkYmfIhQgmFzwcLBK/1wjf&#10;zL27/JuUlJBE9hJCn9EHTQBvJHIq4o0IIM/S4yFXJlkcR8dVLOxul1B7ln/HXSLBoZb8e4VrJoDJ&#10;qZApOQBfD28gF4WkbNu6m9A72C0oXiU9cy0XqTdz8l4LLCYTckmJlZX6kFtgg46rFuRq4StyoqW5&#10;Ap3dLQgU+AVjgT2AsVy7OYHOIT4KCTFRSCaDIS01CVmSdFJ2dI+oH8XE03oychOS04iQpiOW+k80&#10;nZ/ofYt0ve8VQu8fV8oQcSMhUvv3C5GW0D4biuuVAIpkWpxgE5ucgAwiX2oT9SG7UUixotCqYSXj&#10;wOeyINc3k3fP4XfBHfTCk5+LQEkQgYoS6N0OKIk46UycV5CIn0kreJs1Zi1sHhtyg3401Rbh1JEl&#10;+J9fP4dXvnISJ45Moo8IW6HfAydPSrLScQ1cBi5bAH83c+ydk8gjlzi0aqExKqC1KKjvG9BZVYgn&#10;zm3Ab75/D569dxIrJ8rQ212Kuko/Kqt8sLpVRELlJCdl9D4p6V3RQ0EGDpets9K5ajW03mSgc1UR&#10;YVXAGVATYU1HpjQBXEYzju5JTOyNl4mfiEj3963guiaAw4uHoeHkz2G555IIY/FJ2DkvMjH8W4aY&#10;qNpHpPhgohLjccmXS9G9HxAI5403wLbIgqIjJZgV8/6R8/ebALLiCfUAhL6QonUmKtVYIoHstpdl&#10;pMFAL7xNrYFRY4bDloeysU3Y8+nPYu+XX8D8O06i+8hhHH30ERw6dxDbz23FmadOY2rPOCq7i+At&#10;sqC0Mhc9PXUY3z6GHXcdxurzhzB0cCOW7J7C+Pp2bN/WhGWbetCxqgvV4+2oG2hFV08blq8Zw57b&#10;9mP1w7Rf2ufWW7bg/mcO4bs/fRyf+McHsPrMflSvXY2WDdNYsG4Rjj94M/7pd7/AD//0K/zgF1/D&#10;T//9aXzm5WPYd2hYIIDNHWWorM4Tyhh5yOLm2XCcNDWJyB/XUmWFPi92rkAAhXtwCXxPwgWYiCsE&#10;DVcriPB8GB80AeQ4xNdAv0lhRVqsVivUJNR1pCh6RvrRvqQf5d2N6F26iAhRPkbomTQsboEjz07k&#10;hic0UF+aw4TiHZCaCPdLQNg++X6LfTSGrkEwVjLTIDfqINUqZ9LBJCYhJTUWqZIkZKuyoLMZYPI6&#10;CS5onFZByfqrS2Ery4Wz0o3ytkK09VWgoIhjstzoHm5Hw1A7CttqUFZfC597Jlcbe4lnyB8dm8gf&#10;g4eFeSax1W1EoNArpOVw5lpQUlkgfOfQAZ5Jnp6eLnjZ2YiI1JdCr/FvCZGWSO3ebUQyLCK1ezu4&#10;3DeJ8CSncUJ9qQDOAcnxgOwZyy8Owp/Pky9yyTBxoKK+GGVNhShqyoOrwAln0CHEADqcJtgJOrsO&#10;SrMSWpsGZq8J7jwX2lrKsXZ9Ky7cMY0zt6zE1PR8VNcGhYklDqeRYL6cE5A9huy51pnVQloWJoB6&#10;+i6QOaNGaF8SMKOj2oPFbQUYai9Gb0sRSou9KCZDqbKBy9f5EAjaYTHLoVVmQKVSXi6Nx32aE2OL&#10;yMnJQSAQgMvlEgxJNsb4nrAe4Xf1TUcOIsqACO2uBe95DOD6VZgYWAzNUvsV/2+LScP2uJTrKi3K&#10;9Q4LdZS/T1ChcW7s5f/er1yHvvOFUO4w4YYU0Rv53nkECwsLcfHixXccAxguzELxRtZRqBISFdFr&#10;giwGSYnRkGbEwKxOR5HfCq+HrFevmyzYABr7OtE4vwM1ve1oHOzD0k2rse7QbkyeOoybP/Ew7nzh&#10;Vpy9uAlLxmtRVulDa3cvRqb6sWC0EfNHGrFm61ocP3cG//TvX8aPf/c0PvuJgzhxYBT9E61oXdGP&#10;VTdvw8kHj2Dz3kU4cdcmvPj1B/HES+dx/t49OHh0DcZGe9DZUoPWjloMjHdjzy3bceFjp3Hq/oPY&#10;cXAV9uxejq0rhzG+sB1dHRVoJkU/f6AYa6ercWxHM1Yuq0dLexGsDjkyJLFEGtjDx4SPlHxMnCCw&#10;WGEzARQV9tXumYhIikUEW6Chbd9viOfL1yJ48RITLvW2Kxe+3qSkeFIgEgxNDaK6ux6esnw0dneh&#10;d/5CuCtKYG8oQbC+AnKtSrhHbDy8o2HhMMF8GW9AAONj4wQlI1UpYHDZobIYkJElQVJ8Aq1LRmIy&#10;V8XIElJ0sHItaSpGXW8lprcO4aFP3o21h9egc6wLzf0taGqvR2FBPowWO+xEcov6W1EzOoDmpQPI&#10;ry0RFCoP/3KVBS6/xeQvIYXvkRplRCYrassFLyOX0WJlrzdrhbbpGelCabgsOg8+Z7G/iF5jEaHX&#10;+LeESMv7EV7wXhDAy+dNz5ZT8nB5Nk7+na2QCcYDxwS6cp3IzfPCbDPBZOVUMVYUVOWjtKkE+fQZ&#10;LM+D2aEXUrOYiKipdTICES+DAjaXkQikH539Tdh1eC1uvfcgVm8ZQt9gAxqbS4WhZZfbQsbbzOQP&#10;Dm/hEQ6Lw0LHtVM/LYbbz0O1BhjJuHO6LHC6zfC6TQQDAkQwy4o88PuscDg4r6Ge2juFNEccH51O&#10;RrI0nYwqMmqY7PF7KIL7M0MwzAjib4bY5op7dDVElAER2l0L3msCuHrFBqzcOIncpT7hNw9v3n8j&#10;dYKQNh/h7YEJWNXsWdiamoQHkqTQzZr1ng8Rs7d2VswNmGOdBcudFbD36CK2ezdQUVHxrswCDhdm&#10;obhWAshxX7GxUUhNmAtpShSMykyy7Eg4OB0wEHF1NTaibmQxSvs70TE5hKXblmNg1TCGVw9j5fqF&#10;OHVsHN/76kWc3DUfnU1u5AXNyC+0obDUguIqJzqIPA4MD2Pp6kU4fPsobrl5DCsnm9ExWI/64R40&#10;jy1G18gAOroa0d7ThOauetS1VqO2uQw1jQVoJvLW3l2MwaX1WLNjCbadWIM957Zi/ZGVOHXvYew+&#10;uR49C5oxONSHwSULUNVUgdFlg9ixewLLphrQ0ppHQtMGtVYyM/s3cWYYMT4+iSxciaC4dTqdYO2G&#10;Ku/Q+yX+J+J6J4AskJmwpZL1npqZfqm3XbkIgjyaCVaCULaMq1poSSkVlgcxQc+5c2oJikYWQkqG&#10;gESjRVp6hnDf5sx5fR45FvgiwtddgTDBfBlvRABjZqrXxKUmIzYjFdEpiaR4YxEzj0t2zXjp0qTp&#10;UBJJswfcKKgpxZKVY3jiiXN46dMPY//xjRhY3ILa6jzUlfhQQgq2u6UUiyd60b2sDws2LUXtYAts&#10;QSdsbur3HjsUGgXSJKkC+WNvIFfckBEBlSkVQr1fmUopKH5ORi1MWqFz5vsZ3k8+wgwiLW/UV9ir&#10;HYq30mYGM3JQBKcNmRkZeQ2v38/rEd4mIqIuTa6h588z1ePJ0OK44lTqozMTM7KJUPHMXL1QV9zi&#10;d8NX4oe/jCcjFaKkogBFJTwb3UIkTkMGqgkur57InR6BXAcK81woJQO8spT6bXUAZWVe+PxM5oxw&#10;e230aRViBhXKmdrBTACZyHkCTpRWFcEbcMFJhNDrc8Hjdwl5C9lg4fhVG09Sseqh0SshyUmnc+VS&#10;g+lIZA8eveOxl949Bl9r6Psd+txCZWP4OhER768wghIG/j8Mr9vurUAggFfu+2rLNRHAdas3YPLA&#10;JBKMqUIs25Fo6XVWIu3DDybTW2Il2B2fJlQgidTm3cYsRTTcHy9GjDWGfr+73sB3Kw1MJMIh4o1e&#10;EPFFjYgoIkSkZJOJCKbHzkNOWjJkZP0ZjWRRllXAU1cHf1MTHDVVKOhuR/PEEmw8cwJ3PnYb9u9b&#10;juWLa7CkxYMdE81YNdKMvs4ydLbVo7YmHy6PCjpSzCo1WahOO4rrbAj4VfA41fDkWRDghLx15Siv&#10;KkNxfhDlRWbU17hQXu5HYTEJyMpSNJEl3M5FyVe0Y2RVD6Y3LcOqnVvRt3IKBx+5Ayvv2I+e1QNo&#10;GmhEVXM1SivKUVpWirrGWjR31gmB/ezNVChmstOLMX4MHrLg//iTCUfofYl0H0VczwSQwWRE8Gzy&#10;UGl62qXeduXC7bgQPueq47Y8fKlSq+B2OzFChH/Tru04cPomlNTXIjYtBbPjojEreh5mRZGgj3A8&#10;VhaiFzV03ZXg+/p63Ej7nB09C3OibqR90fnEJiGec+klxiM6/kZEx9H/rJSIrMbHJSExNo4wD3FE&#10;wFIyUiCRpSFHnYncoAeuXA/aensxsmkcrUs60T7cge6hTuSX5MJiUcHrMKKmpAht7U0orS9F4/wG&#10;tFLfsXm1UBsV0JNiNDnM9GkQhs8kMolQbi2ejhVHfSeBJwld8hjzdc+5xvg6Hta/GiK1/7CAJ5wI&#10;70EU9a8YeqcIkZZI2zKYyIWGNDAitQtvI8a7XgH+L6xd+H6u1UsYKiuY+AjfY6KEiUnJ6TNewWR6&#10;bzKy0pGm0kBlZwPDJsQCOlw2mHVq6DTKmRjC3FxBZq0cLsPOyQYMkxHLkzJsZiKORi3sViXsZg3s&#10;ZKSx11BIPM1DxlwejgwTo1opEDueSMI1gdljzXGFPKHEToa8lYwWLaecMcuhssphstA+iPwp6Rxy&#10;CFkKmTCczUnE+XkJseMRrlkETyB7qwnFI8XkRWoXDpYx4du9ZRIYhqst10QA165aj4kjy5CuSsaq&#10;mExkR2jzEd4dRBMss2bhwXgNNqZILscRvpeIzp4Ny0mypC4GcYP03YkTvK4JYHQiYqLiEU+CN4mU&#10;WTJZtIlxiUhLy4aGrFgnCRSrwwZTbgCmokpoyxqhqWpH7vxOjO/fguPnTmJsaAFqC/LRUl1NlmsQ&#10;bosdHi6crk0Taum6HHnIzS1CRU0Bijmths0MjS4bJnsOfEENqqodaG3yYefWYvzgOydw+vQ4evrq&#10;kF9RidyaOuiLCuGpzEXbQAsq6trgKSTULUTx+Ep0njxERPA4pjYMoKY2H9XFhagMFKKmrBxtHc0o&#10;r6iA1eJEliQHyckpAtkRrVuGSPxED46ISPdRxPVOAC9fDxOUqHmXetuVS6RtRBLHhJjLjLHXLSoh&#10;jsjZPNxACv2GeXNww9zZV/Q1Pg5vI5Jq3kfoft8K+NgcrzgvhkhWEg/3ylBOz7KpowAlBdRXZMnI&#10;SE0gkpoBpVYPZ9APpV2HRCbvdI4JqTFIzoyFgvqUze1AVX09ChtLkVsRQI5BBp1FQwpQTkZAFnSk&#10;7PwuJ/KCXhRU0f6pncmjR7YyDQq9DMW1ZahqqUVLXzsaOpuRV5aPZGmaEPMl9pVI1/B2wUQvnJyI&#10;iNT+wwKeWc6TJNhDKpXnCLO0Iy2RtmV8WAhgKLhPCP2CZCfHpyZcmp2eQ/JTKMmm0SLbaIJCS0SN&#10;CJ2a7osmSwJ1thQatQJ+uxdre+vxvReX4T++tR1337oEZWVEEo1K6Glbk47BEzO4H8sgU2fROyIR&#10;JraZdBpY9VooaT/8m8kfp6cxEBnMK8xD16alCJIxXluYi7oyHxnDOmEfGq0cWXR+UiKhKZIMYWbz&#10;TOqgGQIf6TqvBR8kARSfy9WWayKAGyfWYesjO+BNngszCaxIbT7Cuw8eEvYQNsVJ8HyqBp03zkNy&#10;yPp3E7Nv4CFoQtIsxORHIfCCB3NMpPzm8HpShBG2eSO8rUkgETryuw3xxYgEkQRw/IfFqkNrWz2K&#10;K0qgJivSnFcAe2kVynsWon3lSrRMDaNjSSsWDFWjr5cIXokDLY3VaG8tQ57fBD0JGhVZpyaTCUab&#10;ERJFOinzLNhJUJUUOFHfGERrTwUWTfShdaAVTZPdGNw2goGpTjS1FSJYYIXRaYDa64CjsRjVi+ow&#10;vrwLi+hYTTVuNPfUoXP5JG2zEgOHVmP5k6dw87efw/aHbkL3kk6Ul/rgznUIVm56jhSpJOgSeKiG&#10;iAor87dD+j7MiLREahcKFrZXQ6T2bwWh9zoUnAQ5dh7X9pVAotfAV+XHxp3jWLeuCwsGitDVXYSi&#10;YpcQS5WhzIHSYUGyOhvRCQmC1yIlMwHd/S04cfoIPH4v0jIlSM1IQxohmZQxx+hlZ2cJdZ/VihzY&#10;TUo43SYUVhegsLaI9ilBSkYylBYtvFzTtbUOLYNdqGyvg7skAGu+h/pivlApRgx4F8+d+1Cka30z&#10;/LURQPFecCLvOCJBcpVSGCrnGsWRlkj7uCoihg1EaHctEIYJ39m+Q4c/xf7AMiaNSDDPFldwPWEi&#10;fmbqvwqdVJigwTlJsxVyIazArDeSgWxCD/X1qbUtWDRahZoqN4I+PVQ5GcihfiyTZQrl1bjsWklp&#10;PnJkGYKRplCrhNrQfK+Z+GXJqb0qSyCJ/MnxqiodYyZxNVcyydGqICPix15/lvXCcDZh9tw5V9VD&#10;/N6H6qlIbd4ywu83IXzfwvB6pG3D8LrtIrS52nKNMYDTOP6ZMxiLyxQ8VJHafIT3B45ZN+BAVBIu&#10;JqtQTi8gT8CZRf/x57s5mUSoKzyP9m2cDcs2G9ru7UKULUqYVTzThoeMxfQyV4KVRVtb24eCAIrr&#10;+JyZCCYmxQsxLVK5DEqjATK9CTKjFWqHB6r8AhgrilDVV4fRVb3YsH4+RvqLsbgtD+WFFrJcs6Ag&#10;0pUlISszW44chQLp2emklFOFckX5FX40zK9DUUsZPLUlKOvpwmIicos2DaNrqA5LljZg8fwytJAg&#10;7GkqwthYL8bXDuLj33gMn/nXZ3Hvp0/jyPkNOHp0DXYeXYfD5/di68nNWHl6MxaeWoPevROo6K6G&#10;1m6AhARwShangEm5nOePBV+oIhev/68NrJgiLZHavtcIvdehiJ0zFwlRc5CUmYxMImfWYg9a59dg&#10;5XQ3pja14onP3Y5biNQ39jXDQsaAzmIUav3GJnL6FUJKtJDLj4vzG2hdShopx7gExEdzxZZ4xMXM&#10;pI1JITKoUWUj161FS1slGrvqYXRbkC6XCqlv0riOqsuM2p4WLF07hemta9A80IHqrkYE8gJQk7Ll&#10;WZG8Ly7Nxtd0rbV1/1oJYAy9V+lEtG1OB4KF+TDZrJd63JVLpO2F3JT0Gb4uEmF4XZtrxbtAAEMh&#10;GpWCDI2dqTbEycY1ChkMcjmcHguCxT7BQ5dNcpWJm9qohsFkgNVmQHGxHQsWVCE3QLJWkUp9Ngnx&#10;cTOZGhii/OL9c/y2mLuTwcSbPa88DM2Tv/h7ehYni05HamaKUFVEQWSQvX5qOl4C7U8grET+xIwR&#10;V9NDHyQB5Gu9YvsQiO353IXsFxHaXG25JgJYO9GO9slS1M36yPv3QUIgZZcxQ75SZt+AwOzZWDY7&#10;Gi/HStA/JwPZ70ouxugI/xG5S5oF+TIZSv6xHLIhGeaoXyOB7LGcdSmWsLC4mAjg6yuBhHZ4EeGd&#10;970GC6tQiP8J5Ciaa7EmCjnOUtIzkZxCgiSNc6BlQiKRCkXoNRYDzG6rEMisV2VCkxEHaXoMUpNi&#10;kRhHyjc2hcAB9bQtkbBsmQxyEoZsreocRrhLiuCrakBuZQcCRfVk3VYRCog0l2LxYA26mgIY6qnA&#10;pjULsX7lIBYR4exuqUBbcwV6e5oxsWwYY0PlODHdgic3TWLtYAsqhprQuH4CJRV1dCwNUkkAMwFM&#10;k2QK5cVChynDr/2vEZGWSO3eDUTq02+GufNIoUUlIEuWDnfQj9ySWtTPH0Dfij4cOL8K22/bjs33&#10;nEXXmkm09DQQuSACqNJBoZLAYOZyWlKkS1OQIZNATYpVZzMLJdtSk9KRFJeBlGQJkknZxSXciNTU&#10;eTCosmDlGZhGLaTSLCH+KZGIXVJaFqQ5CmgNKhSUOLFx+ySqG4PwF1jgcBJRTE8RqsfExM4jJUwG&#10;UiL18aS4y8PfovdHRCSl+U4Ruv/rFXwf2MDi94zlSKQl0nZvB6+/N68fOubh5EjbvtcIlSlM2riW&#10;cAYRMJU6S0hAbnLohJm7Sp0GMrVSqD7Es265+hDPJOfSc/xbjE0WyN4lYhkKgSRFz4R5MELX8Xnw&#10;/U/NYAJI8i89TZB/QmgHkcN5RE55W97HO/HqvyneIcEOvfa5UVxqk/HaMw5vL3pixXtwNQOYl2si&#10;gKObFuOpqaWQRFj3Ea4/pBNKZs3F/nnJuFurxInMWOTNnYM0IoZXksh3iijcILkBGZOZ6PzaAjR+&#10;tgXWM05EtySgZEMVztx9yzuOAXw/ECpEQsEvoSiMGGyF8oQKhuhREwV+OHgdK0huxx4UrkRit9uR&#10;l5cHv98Pt9stlF/LlCuQTYo7h6AlJe79/+ydB3gcx3n3I4kdANF7IQqJQhSiEIUoRCGA4+HAK7zD&#10;8Q7QASCKUIQiFKEIRSgCAYGgWcQiFrGIFEVRVrGKZSmWHcmKLdtxPiduie24xd1JHCdxbMdx/t/7&#10;zmHI5elAkRJlS9a9z/N/bm93dnd2dnbmNz1/C7Zsy8fW7UUoN1Vgm2EbKk1FsNWWo85SDNuOrShL&#10;jcXGhA1I3JyGtNxs8ZuQvgmRCbEI4Jq/gEAqEftitftaSvDWYPlqt6tyyLD/XOXMnLm7FXprxnwD&#10;Wrkct7ndjtUByxGWtAHbqupgursX5Y0mdI42oXvmPuh670VcUbFYkmrjxihkbMnD9h2ZeOTcLPYf&#10;GkWJOgsVxm1QGUqxVZ2PmIxouId4YZWPF1ZQvFvpsQZrPFbAN8iTYDEAPgE+cPd2h5e/J4HfWtrv&#10;I9YGzspLRXWbES3j9bjvUC/umWpD+0AD8gtyRHOeB0HfylXLsGIl11bx4JTlIn7zd8AZNm9LELyD&#10;Mh+nz3uT+u73vrf41t5f9j3yl+P7Z8kmUZl2ODNn592M3hpO708A5P+rCLQCAr2pMBqAoGBeSs6T&#10;QM8PAf7+VDDxupJ+KsXpJc9MwN0O+L+8ngQcsW/N4qo9iwAo781proyDV+CQgW/1KntTr0PYXQ8A&#10;/+qv/upd6jUncubuqj72sY9hampK6IEHHhCanZ3Fg/N7sWfuQczMzuGBmT2Ymp654k6Kl151fIal&#10;7KYBkIGhTqPCR1LsU8C49MEQr02s/M/Nw7zPm7SFQLD4ttvR5u+FhyOjcCYsHI8EBaDtjtthuP12&#10;pNGxgjvuQORtt91AszLXFN5xzT6+T2HRFjz+8CMfaAB0dMcJjJQEPd52dMv/+RjDoUzYuBmDEzee&#10;UJSXppMjc1e5UwZKsOZG8g0ORGRsDGI2rse6uEjE8YL9GUnYkLwO62Odj2x1md2U4c9yZo5ubpUc&#10;M5cb0bJlbli9wlNA1XKKI37hcVifkYH6e+/E6cv3o2u6EYk7CpFaXoDCws2Ij4mgTDQC0TEbsG5d&#10;OEJC/RAVF4zMrRsxua8P+x6ZxOipMdSPNiOxeDPistMQuiEKQeuCkEXfYslOPYp2qMXE0WHrqTCS&#10;Hg9jVQXqu5sw8NAD6D85jfQ7i6Bq4lVlqqEqKMbm9FRERobDy4vjKsd1Hg19Gz0zy/7sHNflNyG+&#10;AyfPKiWaqzjzXpQzN1IfNAB0lDN7tyOel1G4XCsKTwI+pZydd6vE0MT9zZyK/UKSaaGIF1RQ8PT0&#10;QHR0kIjDmyktC/CnQghBnIQ+GW/keZxuctrIx0RhVcAc19qtEPfh+MX+EM++eI48n68l/Ll4TGg5&#10;x1mSY9jxtZbQB80YApeLeHVVS9k7qgGUS8E5O+bSn5/s09DcIZp0uc+nOymGVERguOMvbkf5bXfg&#10;rttW4p7b3HDvMm9MePjjQnAwLpFe8g7FT29fj28nFuLZBw9+IABQKZmY3ErJDNK5eHCGO1Zzvy13&#10;N3h5e8Lbdy18/NbCKzAInqwAL3j5r4Gn1wp4e66Cr4c71lIJmt1LraKSrljmjO7HCaZydQx7E4Jd&#10;y95FBvRBkjNz5u5PJW6GEk1RPP0EvTvuw8RL02Xl5qDCqkNulRrFzXdiW1sDcnftxGYe6b01FxWV&#10;21Co2ooNm5OQV1mI3d27cPj4AI4c7cCuFhV2du5EabcV9z17Gse/+kk0np7ArplObK+zQr3LCvOd&#10;u6HWGWBrb8DuwUYY220oqzZiR4MNRWYjsjQVSCkpxZYdemxKSxed5mVNNhdoZJxWPosyrq+i/6vv&#10;WI6/4FHUpDUEJT5rVmJtoDt8Q/3pOlTgWc0TbHN8XEZQSIVMnpuU12ZerLlxVmOzlJT+eD/Jmcla&#10;OmfuPwji+OrsHUjxe7PPsUrwRu45PnAa5+W9CsGhPggNCxQF4dWr7S0nyvikFNf4MQhysy2Prlbe&#10;Q7px9Ju831LH3pnoWjfSlOvohuflc+bOUW85j9JtenYOM34ODivRZ5HCgMNVfhdvvc5b/bmUvW8A&#10;8DauXbr9j7c2rdSf8r7c4dfZsfdSt+K+jrWJN6K8vC24cOri2wIg2xtvvCG2uWmU7bvf/e5b3N2M&#10;nnjiCVHLxhmXNGfunEkmIrdSzu5zRfSxrljOJWE5PQuXgpcREC7D8jVeWLbaB3dQgnnHasogSctX&#10;E8CtWkOwd+1gDhYnHvyuGfKuwB/pLyiBkBKl6EU5GocZ7+fwU1p0dPRV/35A5Mwc3RiNxmv28yhw&#10;Nh68pHT3TvTrX/8a9913n7ieDFelHAFwFSXy3C8vMSUZRZoSGBqs2F5bjSztDgQnbkRAWAgSE2KQ&#10;vjEAqSlhiEuNQb6+AurWZjTMzuKhT76MPc8/LEaD10x14fjLT6BhpBOVNj2qdldgeu9duPteC2xt&#10;RlTfbcHI4VEc/vjDuLN3NwoqS1GgKcMmAkzun5qcm4fQuI1wF5n11amDZK01Z1DKZ7kmHnKmSfHz&#10;dn8CxjAPhIZ6IzM5FluKs7GjWgvVzlJsyklAaDR9nwQGqwksV6zyoLjKcfbDDYDvZXxkyfTw3nvv&#10;dXr87XQjAMiFUFm4lXGCa45X8hyJKzjeEPRReufs+tK92OZrEPQI8FHcw/Gc91ZvBSun7hzdvAsA&#10;5P08/yePLPelwte6mCi4e3le80289Tpv9edS9o4A8J577sHu3bvfsl+lUok+TY77pR588EGn+1nl&#10;5eWYn593eow1PT3tdD9r06ZN0Gg0To+xuO3c2X5WfX29eB5nx1hdXV2CvJ0di4iIgM1mc3qM1dfX&#10;J0o/zo5xO/1DDz3k9BhrcHBQRH5nxzgBHhgYcHqM1dHRIfqZOTsWGRmJV155xekxFofFUs/LGddd&#10;d93l9Birv79/yefleHHmjJOl4JxEVAmALJlI6fV6UbXNv7xfQglvc+b6m9/8hs5fiScuXcbvf//7&#10;t1xXis3u9uo++SE5FcGTTKjfIno/Ts9hXec8x6YZmdC9nWRC6pigOpPy+tzE4dSPJFEDqAgLVlZm&#10;jggnzhgkhDvCoPL6LDaZMRmNJvFfXo+Nm8qkcfgr7QoQOUm4pNifzvzPusNZwnxF9kTUmUm/Szlm&#10;uKwvfOEL9vik2Mdik8/LxmElM2hHwGNzFpZKOQIg923iVTbWkLz8eDJrb/gGBmGtTyDcPH3h4eOF&#10;DQnRSMvaCO3ObUhKjUbcpvXYoi5FhtaANIMF5Y310LfUwdhQhVJtEXaYK2CqM8N2lxW9Qw3ovK8V&#10;+88fxv3H5kjTMLYakJq7EUHhvoiKWyemy+BO82u9vQnEuIBxbdzjX3sh5dr4xuL9nI54efsgOC4e&#10;TVP34NFPncWpc3O4t7seFTvKYGi0ofm+blg6zDA1qVDXZsB27TaxOo0Y2UnhwE3D1wON71DhkH8/&#10;T++JTcIMm0xHlNt/KjkzZ2mDXfZnNlZV2d3RtrzONfFREc/ZOH3l89n67h0QA9fYAvyDrnGr9NNS&#10;4aIMYyln7m5GXCCV/ffeTtwk63j/6zXTSjmLK87cOeqdnudovgEU1rT/HRWale+ItIx0JU6sWIXb&#10;KC0TK7ss5/XI3zpdzVLpP2spe0cAyLVIPK9ZQkLCuxIvxs4A9eqrrwrAa21txYEDB7B582an7m+V&#10;Nm7cKNamPX78uKjN5ERj//792LJli1P3Sz0r73+7cFAeT0lJEdOh8Ec8PDyMzs5OATW8TJqz67zd&#10;tW9UHM5lZWV49tlnBcAxmH7kIx8RwH4z92C3N+snfrZHH31U1Bhv374d3/zmN0XEk+YY6dmUiZLM&#10;lDnT/PnPf34l8eNwY1NG8AvnHxO/0dEb3nLdL3zhi0seU370b9H7CABlAioTUWdupJTXvxkA/PnP&#10;fyHCSWQa5E9l+PO13ikAcubE20ajPVNzdt77DQAl0CnhTR5jk/6Wx9gcM1QZTx1N6YZl78fEomcR&#10;NSf0vvk/JfQrCQq5xmQ11wqvWINVK9dgNQGSOy+7FRaC3OJCqDWlUJUXQKctE4vrJ6elIDO/CGnZ&#10;m5FfnE1u0lGqL0RNdy00NQZUVd+J4opKbC4sRnxGBuJTkxEbHwU/f0+4u/Ncdhy/eHqXqxm2Mv4p&#10;46DcVrrjgiA3FweFhCA8IR7RGfHYkB6FnPxk2Jpr0DbOq0l9BLbuQVjqd2B6zoba9lzkqjYiOCoM&#10;7ms9sXI1DzZZQ+FgByIpezhdq0uL8ZIzWsf3eGNx9tpzpPE2pzts/G6VcUK6vRE5M2dpg132uG4w&#10;2f3EtaB8DafxcTGes0kA3JxlL8CxvfHGXyu+hUUt+kcUhBV+VMrxG2M5c/de6YMCgPKdyTBn8H5n&#10;hebF+Lf4jtiuV2jmgpmjP2XBTP5Xail7RwDokkvvRkq7JmFajPhKc1abwsYwzSb3y8TRWYInoUZp&#10;er3xynHlR/8W/REA8EalzHwdM93riTNIp34kSQD08nzroBIJ2zIDlOasBktpP/7xTxa37O+X7YMA&#10;gO9GS9UU3gopwV4m8HKba9oYtvidcEGPR5LzFBqRkVHYkJiEoIh18AkOQPj6KEQlRCMmMRq+Qb7w&#10;9vYWI3ZlM65s1l3qPvL/zWrFqpVY6b4G7msIVj08ERQcgbSiYuTdaUVRSxPap0Yx0N+OyfuaMTTV&#10;CJU5HxrDNmxMjCcY9ccaNwLe1fbBVVLK68sWAiXMOGbAN1KL6wwAb+TYjcqZXYmjb3HvJD6/xQ3F&#10;fYd0RTmg5Lrx0eHadzhcR8jJd+aoGwGyW6l3CmmOzyvThLeT472cpjPkTqaPMr7J+CL/v9MCiOMx&#10;+R2yXRP/HP3kpMl5KfuTAyDf+/HHHxdNe/LXmbtbLTaumeIawG984xvi9ytf+cqV45ywcFPpj370&#10;I9HUy8cfeeQRfOtb38KOHTvEf3bH+5TbLDY+h6/Hz+csfL///e/j85//PNLT0/HVr35V/HKi7Oju&#10;Vorvt2HDhiWf+VaI7c0337zuPZT21sj7NnKI2FLcDCwSPGfnsK4HXc7cL8pp4ngjog/VMQG5IV0P&#10;OMUxpZy5eauuN9LwepPxchOEszBhOYYL2+nFGojbV9A1nT0bSdnn0FHXA9XrQ97Sks0ozuzKfRVQ&#10;LUHnZgD7TymGNkdx2sXrO/v4BsLXL5gUQmlLMNauDSDQ86FndL+SmcjnfS919V4UD1e5wd0vECEJ&#10;yQjJSkFMbgrBHi/wn46inTuwsTADqsoiWGp12N1agy2Fm7HWjyDVe61Ykm/5GvvgE76uLPQpTQk9&#10;0paqrVMa/+c0RG6zfZAB8LpyuPatAEDR1/g9/mZuJQDeiH8d7+WYBt3aQvOPF7eWjn8c7/k7Yvuz&#10;AUCXPnxS2lsj79vIIWJfIy7ZOTuH9WcBgO9MfwwAvEYfIADkBFVZuySB6IMCgI5iAOQaQZ53beXq&#10;27DajedL4ymIuOmYwG856+qcavJ53yutIK2kd8f34YEdt6/gjvxeFNaeBHM8CjQUKfGxKNFuQVZN&#10;EcrursdWw25sLkrGNl02LE07YWupQX55ERLSUwkeGWKdDxq4WbHdLMi9Uzkze423fSCWUqKFYPHY&#10;VTcELSRRY88gTWJ314q/82vF++S5Uo7Xfut1SPTNvZ34ueR3wnBij3f03dH/a+XoL8fjN6al/PC2&#10;ks9K9162jOPkSlHzzSPZnbpf1FvuR+GiDDf7NZ2fqxSDsuM75v1sNxP/OKydXsvBT8tIju98KRO5&#10;sbNM2iWX3ispzVmmfV1xhF9KHxAA5BFcS45wpI/V6fXehUSi7+y5SXzM2TmsP3cAvIOnGqFrvy+g&#10;77px14l7KYW7FQxXK3kEuX0UuSPYKuX0Wn8EKf2wivzr7uaJsNhYFJq0MHY2oXagE0klOegfbsbs&#10;3ntwz6AFD525Hz2TrdhcngO3dUEEtbcGAP+Ycmby2FviOkl5rnCz+G3xChByCidHN85qDp19p289&#10;752J36Hym5Hv9drvyMl3e+XYu5es9XZ2zFFv9dvNS0AYST6rMzeO4jTP8R07c3cjupFaUE4rHd/5&#10;UiZyYyZhZxm1S386/Tm/E5e5zGUuc5nLXPanNVdu7DKXucxlLnOZy1z2ITMXALrMZS5zmctc5jKX&#10;fcjMBYAuc5nLXOYyl7nMZR8ycwGgy1zmMpe5zGUuc9mHzFwA6DKXucxlLnOZy1z2ITMXALrMZS5z&#10;mctc5jKXfcjMBYAuc5nLXOYyl7nMZR8ycwGgy1zmMpe5zGUuc9mHzFwA6DKXucxlLnOZy1z2ITMX&#10;ALrMZS5zmctc5jKXfcjMBYAuc5nLXOYyl7nMZR8ycwGgy1zmMpe5zGUuc9mHzFwA6DKXucxlLnOZ&#10;y1z2ITMXALrMZS5zmctc5jKXfcjMBYAuc5nLXOYyl7nMZR8ycwGgy1zmMpe5zGUuc9mHzFwA6DKX&#10;ucxlLnOZy1z2ITMXALrMZS5zmctc5jKXfcjMBYAuc5nLXOYyl7nMZR8ycwGgy1zmMpe5zGUuc9mH&#10;zFwA6DKXucxlLnOZy1z2ITMXALrMZS5zmctc5jKXfcjMBYAuc5nLXOYyl7nMZR8ycwGgy1zmMpe5&#10;zGUuc9mHzFwA6DKXucxlLnOZy1z2ITMXALrsT2bLVq740Gg5acWKt5ezc11agdtXLL9Gd5Ac3fA+&#10;R3fymDO7/fbbcccdd7xnWrZsGW677bYrv7xvxfLlWLWMdMcyodV3rKLfNVhx+2osX0a/y92Elq9Y&#10;dfW5SFeeh7ScruEovofj/R3Fz8v+YN3os7M7vvayZXfA3W8tNA27cPrTz+KJL3wSw4dnUTVwDyo6&#10;OrFFvQP+gaFYu3YtPDw9EBgciKTMdGyrMyO/zoTYohxkbs2DdqcBQZHh8A8Nxu3LnftZ6c+ltJT/&#10;l3rGW3XNmxWfu5Tx975y5UqsWkVxYFGrV6+Gm5sbvLy8EODvg9BgXyRv2oicrWkoVcWjs20L9txb&#10;gE9f7sGlh9tg2ZGAnZokDN5jQJOtEFuy1iEzJw5RcaEIjfBFalIktmZvxMa4dQgO8IKnpzvcPdfC&#10;zWst1vp4wtt7rdjn4bEGnl7u8PX1xFpPN7Ht47MWXt4e4riUh8dqeKxdI9y4u6/CGreVQm607e6+&#10;Wpzn5+8trrd6zQq4k3t2K85ZS7+0n89zd3cXccXT01NsS/E5bm6rhDsvL/u9edvbm8Ij0Bu+fm7w&#10;9nLDmtXuWLXck8JvtQhH/gY4LKWUaepS4nP4l8OcwzslJQWJiYnw8/MT/lqzZs0115Lb8jwWu2H3&#10;gYGB4nlu5N7ym70ZOTtfuU+K78/xyNEfS5kAwOK8VJQVZqIgJxOZqUlCuZlpyM/JQF5WKh1Pg7Gi&#10;AHWmMljUObCqs1FVlgVzeS6q1IXQFOdCXZwPfWUJjJX5MJXloFqVj1p9KcyGYuh1JTCb1Ki16lBj&#10;rEAdyawuRmVFEeprDehtt+HQ3BCGOmtQpcqGtiRD3E9Px016NUzGSpgMFWLbqFMJ6SvLSKWoJj/1&#10;tFdjbLARp45P4sSRERybH8RoTx0mx9twcN8QFqa6MTvQjOmRBvS2GdHZqEeLTQtLZRGMmgJY9MVo&#10;MWvQUqVGnaEMWlUO+bsQNnMp6qwqdDQb0dVmRp1FhbY6I51bjrFuM+aHGtFepYGV/NporiTpYVTR&#10;eYYiXDo7hV/97EX8+9efxStHJnGgpxUjna0Y6G5Fa32VUJ1FC7OuDLaqCgz1NpIa0NdZi65WC5pq&#10;dWhvNqO/txndnfVoaaJ9DVWwkB9rTUVor1Whs06Drjo96o3lMJbmorwwQ7xLTWkOVEWZ0KkL6Bk0&#10;qDaqoaf3VEbHK0pyUFaQjtKCDOjoPTXR+5lqNeHCVBuenG7HkxMNePlwJ5491IKTUzXYO1CNjno1&#10;+a0aR/ePYqSvCd0tNejvbBR+mxzrQUujGQZtMdR0PYuxDC31BrQ2UJi1WtHfVUfPWQFdpQpPXz4v&#10;Ip00mcF9GOQCwHcnJdSxPigAyO+UM3TlO+bEefVKyuyFVmPVCjpO8Ld8GWVmyxkCaft9CIBrKOOt&#10;uHMnDn70DA48dQade+5D5wMTaBgYQkmFFv5+QXB3cxeZovtaAoZAP2wxqNE4MYjSaiPSsjORkJIM&#10;DwIbNx8v+7MtcU8lRDnTUv5f6hlv1TVvVnzuUnZNfCAI4XCTAOjj44NACqeIsCACwBRk5aVDVRGL&#10;QwdM+PSzd+O3P3scX/z4FJp3bkRnbQFOHepG7907sDk1DBuT1iEsKghh4X5IS45B3uYERK8Lousx&#10;8BFUEUx5UPh7eNP/RchjyGKIY4DjbQY2Id4mCeAjmGMJGCR3bgx/i8Bm38/+XrwmwRufx1DI1129&#10;mmGJ3NI2X5efUUIg/zKAicID34tAka/PvwIgaV8EFRjWRwUjkqA2KICu7+4B9xUEXCuuBTQpuc9R&#10;jt8M/zIw8b2Dg4MFyHl4eIh3wXJ2DZa8B/+K+M7wSu/O0d2tEvtTPpv0u+Nz8n7lL0ues5QJACwn&#10;WFAVZaE0PxuFOekoIOgrIvgrp1JbcV4GCnNTBZC11FTCpi1Am7UctdpCgkACpYpCGBnmyotRa9Gh&#10;sVqFdsrwa1W5qCUYtJkICnWlqNKVo95SSdfQoYPgq95QAguBYU+LFQMEPX2t1QROBIulWaiqyIeZ&#10;4IwB0GyqhMWiF7819GviBKXeitoaE0FHGUFOHqzGErQ16jA/04nZqVbsn+nByQPjOHV4AlPDLRgh&#10;GBzqrEZ/uxlN7L96LboJ6hroOeqqylDFEFhZgFpDKWpIVl0x6q30DAR8NnM5asiNjd3pClFnJuBs&#10;qcQTpyZwam8fuiwaehY1GsxaWBmAVXl0bROO7x/GwYlGvHRqDicnejHS2oCerlb0EgDWWwn89GUw&#10;VRZDW87+VxFQ1RIs1aK3w4bOFoJNun8TwV1ne60APwZohj8TAWo1PW+jRY36KgpTUpNVA5M6HyUE&#10;f0U5ySjITkJ+ViK9kzw02gzkf4JnLcN5MQFvEcEfvWMCQFVZNqrpuUfqtDg10IDzfbV4csiMH74w&#10;h/988xi+dHEYT+5pwIFBC2b6LQSwJvS2sAi4+zvQ3lRNYVRJ4VJK76pQiO/X1mChe6rRTLDcWKMX&#10;/igpysdjj54UkU6azOBcculW6P0GgCzOFDgz5wyPM5rlnGivWYVV7muw0oPAz40yGcpAlvMxkZnZ&#10;xdtXnot05XlInMA76j0HwOX0LJThb9OWY3jvJDqnh9A3fz9MjbUwmMxITEqGt5c31qy2Z5pc4Fmz&#10;1gO5FZSedt6FmIxkUeu0ysMdyyhDX+62mp6LQH6JeyohypmW8v9Sz3irrnmz4nOXMmUmLcFP/np7&#10;eyMwwBvBQQQ8weEICQ/H1qINeOJiF/7rF0/hP//5o7j4kWY070hBgz4dp470YXhgF7IzohEbH4Hg&#10;8CBERoUhPSUOaRujsC7Uj8DJW9Twefv6YK2PN9w97TVsDHdXIe4qeLEkDPJ+hjmu7RP7BcSttIsB&#10;bxHu5Hksvo689qpVy6+ca689tNf4MWzxL9e4SQDkezGUsjv+DQjwQXigLzbRcxRsSUJUqA983eka&#10;osb8KgDdiBy/Gf7l75LDPCAgQIAovwMW+42PObuOUhKyWM6O3wqxP/n60j/835kbKf7PYMrPxect&#10;ZQIATQQu6uJslHIpoyAL5fkEBwWZMKgI7jQlMFQUC1hrZXAzFqPdqkIDgRLX9DH0WChR0BIAWo3l&#10;GGgzYWGgGT0ET9XlWQSIBHRaAsGqUjTXqNBH8DTaqcN4px4Lox0YI/BpNBPcEJjUGFQENHRtgpo6&#10;Aggt3V9dVgAtXZ8BUFdZhsqKEug0BBy0r6wkBwaCt/rqCnS3mTE6SKDXZ8XkaAtmx9sxO9iCqf5G&#10;UbM41FeHRoIqG4Fni60C/R1mtNapYdMTyBJE6sqz6Vr5MJHabXoCsjoBMVoCOoOmkKBLRc9XSkBb&#10;iHGCoecem8Hpfb04MdOHVqsJJlUxNMXpdI8yjPbWYaC9GoOt5JeeRvQ1WTHYQf4Y7CBwNVCYFlOY&#10;FkGnKhBQ1mQzCvDr62T4sxDMEjjZKtFUq0cbwZaNoFlHQKylMDLqGaZLCZDLYCWIrCcAbanVEqDn&#10;ipq9kvw0FOWmEMQnoaIkGxZ9ufB7vVUnQFOvLoCa9heX5kGjLiR/56PTVI5JguKFJh0ONVXgmSkb&#10;fvnZ4/jF60fx3RcP4ktPz+Ppoz04NFaHhZEmTPQ2oae5hkDaAptRDTM9j4meh7eb6Vlaab+B3pOp&#10;kuIIieNPSXEhLp0/IyKdNJnBueTSrdDNAqCzzP5WixNfkdlRZrKSYO+O1SuwytcLKfk5iM1Owwp/&#10;b6ykTHkZZYwrCIoYnFYvJvJXnot05XlIyoTemW4EBm9Wy5bdTpnicvj6eSM8JgJ524ugvnMn4jcn&#10;Y31sNPyC/AnuCGAo01lJmfKaVZSJ0rZPcAD8I0Kx2ssDK1YR2K5eBc9Af4RFR2I1w+BiJrwUfN2s&#10;loI15fXfjZt3oqVMZtwcRyT4sTi+MIj4+60laOOmz3D4B0YiNTUSx4/chf/65afx+ZcPocOUA112&#10;FIo2BcFszIBOn4as9Bh6H+EICg1GCCmWIHBDeABCAjwRHOgNf38f+AX4w8PXG24MgF72pl0BbyRu&#10;EubaOyXEsRverwRDlhIAuXaPIVDWCAqgJGBkiJPnMTQKKBRae+VZ5S8DF5/H5/jQN8Hwx/f1pzgX&#10;4uOBrE0bRIXP+ghfAsDV8FpJ35SiBvBGpPxOlPtlLaD0D4v/83tRunOmpa55K8XXlgDIfuJtx/s5&#10;+oPdMQTeAAAWEwDlQ52fjsqiLBI3w+YQGBGUGSsIOMrotxzN1Ro0EAC2EMz1N1ahVkvwRxl/FcGI&#10;ppRggq7T16TFPAHQaL0OLfoCVFdmEWiVordNQ+Ckx4mFBrz69Ai++eZJXD48hb5anWhKNpTlod6s&#10;R5NVK2q3mgl6KslPxQSkpaX5qFAVQUUwyL9aAkADAaCOQYoAsLlOh4mRFlKjqAGcmepAd4sJHQSG&#10;M72NAsgaajUCVGq5iZLgqqtZR7BSjDpDISzqfGhU2dBU5BBI5aGZQKm90UrgWoZSCpNyDhPyi0lL&#10;kGvIwVC3Dvum6nDp2AguHBhFV20tanRqNFhKcXhvL2ZGWtFWZ0JLkxnNTSY0NRrQSYDa2WQgYKsQ&#10;NXLc/Mu1clwT2Ntej/GhNowOtKCjuQqtDQYBgfUE3LUUDmaTCgYCcIY/3jYbKgmqylFDUDw93ktw&#10;24gqCmu+VnlhJkry0lCYk4zi3FTRLKwuzkK1SU3nFKKiNEfU1OnUZTCoS+mdZ8BC8Nuky0OLNg8j&#10;1QZMN2txYU8zzk3Ruzo1jU+fGsKrJ3vw5IEuHBxrxP7xTuwZ6cZIZxN6m2rQRtBXoyunuEDhQ+/F&#10;Sv7T07UrKU5UlhWRClFeWoLHHnUBoEvvnd6PACgBZwVDHQHe7ZTBhSXG4sHTx3DyhY8ik9KkqPQE&#10;eIX7Y42PO9ZQZupB7lYo/P5+AMDlyxlml8F91Qp4UQaenJGCHEr7i3eqcPfQ3TA07sL69ESsWkuw&#10;u4IAYPliZkXiDIihkDMldy9PbEzfhIJtxfAhEOF9t9K/7wcAdLzOUiYz9JUExqtXM0wRWLkzJBFw&#10;+XgiwM8TIcE+CAoOQ3jkesTHhVKanYh90424u7YMxSlh0OTEozQ7lsAvFFtzY5CfFYONccFYt84P&#10;QYEeCAtei+hIH6RnRCInawNiIn0RSrDu4+tHoOUFXwIsX29PeHJNH8U9L4JBbspleGPJ5l9ZIydg&#10;0McOg1dAj+GOoZDcMwzy+RL0ZJ9Be5OuvV8f7+dmaLe1BHxUCOCCAmuNO1+TayE94OPjRW65RpD9&#10;sxaBVGhaFxqAqIhA+HsTpK1cjjUUx1Yuws+NSvmd8H9+B3I/bzMwMYjaYdRee6Y835kcr/leSPqP&#10;44v0l+P9lP5wPL6UCQCs5mZFgocqAiFjeR60BDx6AkD+VRFQFOemUWaeDYMqlzL5XLRaVehtqIKN&#10;oMRQRnBWnANVcR4BRgHq9HloMxai21yKnmquzStEW0Mx2hvyCRp0+JtX5+mO38BP/v4UDg62oI/7&#10;4qny6H555FZPMGFAi1VN/imFXlWAMr42gR/3+6tUFxOoFYtm4CqjhgCQAaoELfV6DPTY0Nthwsx4&#10;EwYH6giqLNhD8DfVVYfh7lo01FeizlSBlhqt6APY0ViBxmryVzWBG8GtyUAQTDCoV+fCSmFgJJip&#10;LC8gAMwQUKUiKObnqzUXoaW2CGO9Bhyb68BsfwM6amtonxlz4+04c3QMR/cOY7CjAdUEpnVNRjS3&#10;Gsl/1ehqqiRILEOTTY+GagI7CnMrAd1gTzMGuurR1WIh8CRgJEBto99aAm4LwSLX/FVqCqFRF0BP&#10;EGox6WHUVtL5GnJXjWZ6/ip9IcwElNykzM28XMvHfQE1BNYleenkthxaCs8Seh4dgb2hvBwVBfmU&#10;eKSREqEtTkWNtgC99CwTHXUYbNSi21qKbks5RmtycWm2Bn/3/H48e2Ic88MtmOzn2tV2zI32YM9w&#10;J3qaLPT+Kui9MWgSXJJ0qhLyAwF7GfvZgMcfPcvR7YrJDM6Zvve97y26coHirdLk9JTT8JTmuP+D&#10;pvcrAIpEmDL5ZWtW4zbK4GMyN+GBRw7jr77zVTz42MM49bELGHpwDJu3ZsI/yAceazhjWnb1uUhX&#10;noekTOid6b0CwFUr7sBaur4/ZdxGKqzf+8AIRh+axkPPnMDcxYdQN9CG6I2x8HPzgvsyAl6Gvtvp&#10;PB7wssyeEQWFh4mw/9jzzyMoNFRkaHz9yclJsb+/v/8t974ZvRu4uxE3NyI+V74H3l7KOJPmWprV&#10;q+195LgGjWHKi2DJl4DHj0ArJMgXEevW4Vf/8R/inH/711/AqE5HUWYktuXEwFq5BfWmElQUpaA4&#10;ZwNykgORvjEAGckhiI32JvjzxmaCv8EhCx7adw8qCuOwaUMwwoMCEegXgOAAXwT5+8Kb+2wSwHky&#10;gDLMSTEI0i/Dm6jNI3E/P/6VbhjwBCAS2K1Zs9Jei8i1d+R/2ZePn4m3eb/oH8gASGC3hgBvFYGf&#10;FDcFy4EhsiaOoYzD6Wot4WJ3CgpjCTjvVvJaotBC9xJgvgh/8ru62fvJc+R1bkZ8jtIPyv2yBlC5&#10;n7WUP/n/UiYAcLqzCoOtWtFE20RAVK0rhp7AQVOUQxErWwwm4EEE9tqwTNEEWUMwxTVYXJvEoME1&#10;S5oyBsF0+mU3RaL/nM2sQp21AP1tFbh0pA8/eOMcfvn5x3BxvB4j9Ta0VhvEdUx0/QY1wVFlKWwE&#10;O/rCDOiLs6EtzCYoLUBFSQFBWA75pRjWqkoCHq4BUxP86TDUXUNw2YTp/hpM9dCzdFShs0mH7hYD&#10;BjrMmBhoELWADH6N1iICv0LUmgrRTPduqTHCquXmS3omgknuD6gvyxbPqy0nQMpPE82q/Nzcl82i&#10;5+ZUA5prq9BSZ6ZtPZ68/KgIzIWZfgx31OLQZB8muxoI5EyoJ9DjQRGNtZXoajMRmJrovvScNWo0&#10;ESA2N1bh0KE9OE06MD2AaUpEuxpMYjBKFYMfPW9FeaEQb7MMei0qVGWoKCsiSC4WA0+qVPmwVRah&#10;gc7jvoyGCnp/5faay/L8PBTlZNM1SqFSlUJN4azTqFCUn4P0lERSErIz0ugdUrgYVALCO+qqyB9m&#10;dNJvd4MWEz1mHJhsw0HS7FA9xrstGOq0Yd+eNpw83E2/jRTWJjRYNWJgi9XANYH8jipE83OttRLP&#10;fPQxEU7SZAbnTEpzdvz9qp//4ufCz7/5zW+u2a80x2N/LC0FgKyl9n+QdLMA+BfL7lDodvzFHZTp&#10;L6dMm8TnrKCMeeViIsyJKGfoMoHljJ3F+5YCLmVCzAC0iv+7rYbfhnWou68H0xdP4uGXn8Ab//Qm&#10;Hnn+BE4+8RCKtudSRumBFXTPZXTelevTuX/BfebomaQflFL6gZsPpUVFRV3Zf+nSpcW9dlMee1sR&#10;zC1bQZkuN/H5rUbRjjyc/dhxvPLl17DnzFEM7x/DpZcuoH+0E97k/1WrVmM5Qy+/A86EKDxlv0C2&#10;S088IWoDOYw5vDncHyf/9RIAXvtelpAC0Pg9SH/y9tvtV+pG3NyIlNfh98F9+Dje8HtZymRm7ubG&#10;tX72ARMMVgxQPJI2wN8L68IDsS4qcvEMu91dp0ZRViS2pAVjhyoJdZY8tNeV4MieDlgrNmNznC/S&#10;4/2RvN4PKfFBKNyyAa27S9DbXA5jcSzyEoIQF+KLyOBARIaFIDQoAL5eBG3c/479wLpSg7dG9N1j&#10;CQDk/fQr+wqyeFsMLmHIo20JjrIvn6+fF4KC/OzNuhQ3+Pn43a8h6ORuAAyBUhIAGfQY+CQMsuRg&#10;CwYjCTby+3q3kt+RBCt5bblfSnnO24nds5+5KZl/nblZSvZ4Ya/pk5J+kP8dz5HHWY77lzIBgBf2&#10;DWBhvAkHZnsxNdgsmkktlQxlRTBx/y7aZvjhpkSGIoajKm2pvV8cZfLcn41rnrTluQQRGWIUrcVQ&#10;IpoyeVTrwmgLLh+bxJNHJzHbY8NwvR5tPNCiohS1OhXMdC2GHVtFCWwEY1VagjC6lqY4j+CmjMDM&#10;AG2lGuUEgioCHa0uH5X6XNTZyjFCgLeX4G9hsBZzBH9jTeUElWViQEmjtRxdTQaSEb2tZjHwo8aY&#10;i9qqXFjp/HpTJblTE+Sm031y8czlCyJQpP3v//6veGbOsH/y4x8tAm8BPVsZGqr16GiyCrh58olz&#10;wn2TTYvGKjX6m61o5xHPJg25LUd7E0FUmwWDvTaME4z2kj9G+xrQ2WpFE0FWa2sN+gkc94x0YnKg&#10;lQC2Fq21euhUeQL8uAa0rMS+XU6/pcVFKC7MR0kBAXdBNoE6AWtJNurIf111RgGQ7BeTjkf+ZlJi&#10;QSIANOorYTBoUa4qIfjLRVpyIlIS45CWlICMVB44kgYDvd8GAuxGAts2Atiuxmq0c62shUCOwNKm&#10;LURTlYqg0EiJDr3fdiMWpltw+sgQxvsb0GzTo7XejK4WG0EyDwIxiFHOFioQPPXEteErM2dnUpqz&#10;4+9HGatM+O53vysgUAl5X/jCF/D73/9ebHv6eItnil4fc+X4H0tKAJQmjym3P6hyBoBSzkwJFAL8&#10;yN0yghYBfmuolE1aTZmzrIWQNRGcqEowY3ECq/yv3C8T4VVcG7aM/lPC7eHvi00FW2BubcB9+6dx&#10;6tlH8OIbT+Pr3/ki7mqzwc/HC26LpXx5bfFL4l9nYjcSQNji4+PFr4Q89jebTqcT/3/+c3sclee8&#10;rQhgb2cIXL0SQdGB2FG9HeZmHY5cPoazBH77zy/g3DPH8ciFo/AP8MUqCjsGQMd3wv/Zzpw9eyU+&#10;PnLm9J8VAPK74Lgi38lSxu+X34u7qPmyj76VAMh99YIDfQkAgxAWEb54ht26G3dQoX4DCvIjUF2T&#10;hf3z9Ti9vwkvPXo/OixFyI33weYYL2Rs8EMmwV5RZjRKt0RAvzUKd5YloiQpGMlh3tgQFoDI8BAx&#10;wjbIzwc+nh4EgQR9i7V+3HzLgCf6+C329VMO0pDAx1DHcMc1fux3e5/Aq4NF2C0/jziHno9/uQaQ&#10;AZD7xXKhQEo2v0rZB4bYfxn++FuU3yCHn4RBDmv5rTnCkfI7Ue5X6nrHnOlGrsn+4MIYDy6RECj9&#10;+3Zid/yczmoBl5J058xPS5kAwCePjOEwlR72zXQLUGqq1ojmUoumDOOD3fjhP39fOJb2/LNPiqlF&#10;uAaOawAZDhkATZVFYsQsTwHCtV48RUudVY1uut5wrQGdBEUWAjp1AYFcQREMpfmwEPyxqvXlAjwa&#10;yK25qhRmglBjZSn5w4BGsxmVmlJUEGjqjQSklgJYbQVoqi/BTLcV5/b24sWTk/jMxb14bE8LhtvM&#10;qDerRI2elYDFXFmABotawGB/hxGDXQQ0NjWqtQSv3LxM8Hdf713i2S6cPgpVYZroO6cpI6AlsPrt&#10;b3+Dn/30JzDrSqFT54KbndubTBjua8JIXzNefvEZcS6HWYO5Ek0WHhFcCiuFEY+CHSY3hxZGsG+u&#10;FwfnBnBodhA9POrZrEEVudHpVQSXPNCEgJj82UphJwBOWyzgj6GvrDhXQGBRfiZ9+LkoLMhDSX4O&#10;SvMyUEGQxwDYSLDZYtHARmHH4VhXo0FlWT6Ks7MEAGrU5SgpLURhUR4K8rKRm5mOdILA1KR4AYPp&#10;yQnIz0hCSW4GKZ3CgaCR4kCNvgI1WhWqK1UUXlQoKC+hsFOLkce6sgwYK3LQUsN9IDlOcM2fSoAv&#10;1xxz4YBHBrfaKvCxp66tgXCWiUspzdnx97McAfDXv/61AEP5n61/4N4r/1kMj2xKN2/89RvXHFOa&#10;f1DgFbeckTJgKu2vXnttcQtX7v1hrAGUcmZKoBA1awQsDH0PHT686OKqxcTEiIzoapMUJ8yc2DKc&#10;cebDie7VTMiZOGHmjIrP5ZqN8LBwbM7djAJKf9p669F5Tz225KTCx4Myu1X2e6xYxc/GGQ03pd6B&#10;lXS+MvORUgIgb8tawOjoaLFv8+bN4j/PWcb/ZW2gPEeK7fTp02J7586d4r/92FvD8Ac//AG0dSoM&#10;7+vCV3/4BbHv5z//mfhl429Aadznj0GP7RG6B2/fthj+f04AqBTvX8o4w+ZMnmsAGZSU/eX8A3wQ&#10;GuKPiLDAtwDgLk0mpc1x0OiScO7SCH7x8xfw3b89hr33lOHObUnYkR2JbSkh2BLni8wYH2TFBSA7&#10;ORiG4kTcW0/pdtEmbIoKRFSIH8KCAhAS6Ad/KnTYm4Hp/ou1fAx7dn/ZwdTet48B0H5c1P5xs66Q&#10;He7YPe9n+ONf8Z/2MxxyraAcCSxqABebf7kWUEoWtFiy5o/FAMXfDMdrPsbfE4efIxzJ78HZPsf9&#10;rKkpe5rouF+a436p611Tiv3Gfvb19b2SdshaPWfulZLPJuXMjaPYnQRHx2NLmQDAfUN1oomvrY7g&#10;wVCEWgIRhpmPP/uUcOTMfve73wlAUhVniSlkeAQqNwFzsy/PY8eDGMz6IoLDbFjK8lCnLkVNRQUq&#10;S0pRUliMIgLAitJcVPP0MEYCDAJAHrFaW6NFlYngidRIEDfSZkV/vR41hmK01FZgqKca89NtOHqg&#10;DwdnO3F2YRhPHZ3Gy2f34pVTMzgz1YI9A83obrLQsxBEqvIJAksEFHU06HB0oR9zE020rRX35oEu&#10;3C/wu9/+pniuRitBmaZANGtz7d9rn/pLsV+aUZsnfn/5y38Rv6++/AyeXwQbK8GSmcSDYnjwTA0B&#10;LU+TMtDTgNPH9+DYoTEsTPditLtRjN7lPnkMd8VF+aigcNISXNZYVOjvqUe9rRJGHc+VWAJ1eaFQ&#10;OQFzUUGWgL9CgsByOs9MENvE0+9U0bvTFKGKB9SU56COp4khANSpC1GclYW8jHTk52QhNy8LGZmp&#10;yEhLRiaJawBTEuxKJaXRfwbBzJRE5KQn0/vle6go/LSoNekI+gjO6X8dbXMtbTkDaEEOtOTOQIUA&#10;nr5HDDYpySH45EJBiagR7K7X4PlnLotwkuYsE5dSGv9PTEnGuUfPYWp6Wkxk6uj+/SRHAGSTMCf/&#10;nzl75sp/1vUAkK8nt7k2UXktliPYsUk3ymPOAJATYaUpj33Q9E4AkMFDwt8Kgj9l31NH40Rc1kKs&#10;cbOPfFyzZjlWk9zc7XOireEpXhYTYZl4cybBUCYzjJW3LxODJLxWUQZJmb9PEMFglC8Cgt3g5UPy&#10;8EZIaChCo0LgGe4Lv6gguHuvgduy27Fm8RpK4HMmzjDZGAA5AzCZ7PFLHr9ZAPRcvB5vr6GMnC0k&#10;OhRGSpNNu7ehra9O7Pvcm5/DKnqmycWMVRn+p8+cuQqAXOunALrPU7yWdiMQeDtJ+lkpJcRdD8qc&#10;uVHuX0o3ck1H90sZxw2OJxxnlLVrfn5eMFXtxHPPPYtqaxWiYqIXz7DbtuwolBMAtnWpcebyAP72&#10;bx/CP//dIRzsK0Xvrq3o2JmHbss2WEpSUJYWiS0JIUiND0NZdjzqtfkoz0pAYmQw1gX7i+bf4AAC&#10;QG9PgkBP+PGvL8Eg19ItwhyDHdfscb9EBj4BfyTRvEv7AgJ84e/PkzR7iZpAPo9HFLMbfqZf/OIX&#10;wt+cJoqaQa4hXOwKII2PcbyRkCS+sSVgUAmAEsD4m5PHeL8EH5b87qRbpZYCQNZS+1nXu6YU+4nT&#10;DBb7i5+J/egM0BylvP717qGUjE98D8djS5kAwL6aMsqgywUA8jx5PElyc7Uer3z8efzP//wOe/eM&#10;gacqaWsw482/fl2cyKbfvlUAYFlBhphbjmsB66s1YlBGNQGcviIP6pIMqPPzoCsph06lgqqkkCAm&#10;hyAmC8UlmTBWFKFOr0aNtgwGQymBUD6BRT5aLGWY6TbgiX1N+NS5XjxzchBPHO7H0yfG8cpjB3F+&#10;7yjG2msx2N4gplkZbqnGRHsNhujezeZKtNpMaDDrUFVh7yPHI4Dr6ZrzkwSIYw30nGWiiVtXmkdg&#10;U47/+NW/i2dqq9UT3BAY6kpEUzfXYP32t78VNYC1ZjVsllLhjm12shO9HWZ87JK9b1tVWQlBUAmB&#10;XTEMleUEP1yjVymmeDl+eJLAtRsDXTZ0EhBZCBJ58mwOj7ISOqeyABZzGTo7qjFIANvUZISV7lel&#10;mABboyoieM5GYWGeqAVUFRcIAGyrNaGrrooAuxC6Iq4RTKN3wZNZc/N9KUpzcwUAZqWnIic3Eymp&#10;iUiKjxVKjIuh3/VXlBAbg0Tan8xAmJSAnCy6Xlm+eI5Wev9mHomsLxM1fCZ1gRhIUp5dCFVuAbQl&#10;DIslonuAgWDUQu7qrFoRb0Za9e8YAH/y058ubl01zY5Kp+e9H+QMAG9lDaB+p+GKO5YzAJSAqbzu&#10;9WoA/xx0swDIAMLHlq2iBHf1SoKwq32tvvf974kMiadvmZubww9+8ANR+8CJKyfkYmJbd4a/OyjT&#10;c0N8QhTWRQaJzJATYbub1W9JyEViTvDGAyR4CouVlPn7hvgiIX0DPIPWwC8sEPGb0mHebcP4oQeQ&#10;ZdqGkt06RKfHwn31MqxZsdgcfIMAyE3A7N5oNIr/77QGcPnt1zZlco0zz2HoH+INb3/KdAhc2E6f&#10;PUthuQKGKvv9lOHvCIDOwO5G9WcHgFSgYHCKjLq2to+N8x+lpadEUPqXTQXiSbz4sVn84xdP4j++&#10;fQnPHu7CbGc1WnWUD5dnoF6Vgbt3boUhPxmplK6nxYcjMykcG9cHIzw4GGGkyAh/hFH8Cw3ypf8B&#10;CPL3QyABoZ+ft4BRrq3jXwZAXhlE1gLySGWOYzxSl1fpYHmR1hJArvakeO+xQvxWV1uoUPVdAYGc&#10;JvIzMkT+zd/8jYhD/D35+/uL54qNi6Xry/kAr9a2szicGKhYSsAT3xP98nGeb5O/UT5PHn87KQFQ&#10;mjym3L4Zsf9kIZCfjyUBUAmEzs6VkmmFfL5rjlFax+L+tZzmsbh7CB+T93Q8fykTANhhLiaAUKGv&#10;zYQBApAegqkWAj6zhgCGV7iwGURfrkaCQq6lk/bA/UPQlHIzaY74rdIVo6PZjO42qwBAdWkmyghG&#10;iggASwtLUFZMsFOci+KCNAKYZOQX26GxliCGa+IsFh5YUg4bwdGBwUZ87okp/OQzC/i/bxzDZ58c&#10;x2MEg599ch4/fOMZXJ6fQL/NQmBqRoPViJZqIzpqjOiuM6KW/Nho0aGdB2mYNDBXlIgmWV5BY7jH&#10;gr4OPRos9oEnPIqZ+zx+59v/KJ6JJ1U2VxbSc2vESF1+3t/RB/hzAsBqAsMmCie2H3zvWxjpr0c/&#10;fXAvftQONnp6PnVBHkEdQSw9B8+h2N5oIfDrx765QQz11mJqpB3H9k6hs6kGNVUEymYCN6uVgK8K&#10;Yzx34Ww/uslda1sVGhtN4PkPq+lZmhussNK2ioCV+/9xWJbkZUFdSKBH9xGTUJdmo7IwHZXF3ESQ&#10;hkqCQPaDupBHMxMEZmciOysdqSkJAvTiYtYJAExk6CMlxK5HXFyc6D+UmJiApMREcptCEJhE981E&#10;jYXejVUFrTqbYDSTYDeXwL4ElfllqCwg4C/jScHzRd9FDr/Olhr0ttdhsLsZB0ab8ZcvPSfCSZqz&#10;TFzqRszZeUuKO6S/nZyd9w50I30ARROu4t7GqiqxX/5ne+Ov/1pscxNy/8DAlWPcj0wprhVlk//Z&#10;uI8Vb5sWr+vMHUsmJlIrhK4ed+ZmKcnn/VNJJobO5MwE/NF5PDEz1/699vrVZnPuB7ja3Q3+gYGi&#10;CYczF86YrgAgD4ZwXwb/gLXIzE6BYacaZaoCxNJ35LGW+0T50rkB5MadMgR7piUTZL7vbSsX5bYS&#10;YXGRKKaCk2e4F2LSNiK7XIXWkX60PNCLpoUBDJ3bi50dNXQ9T7gRXPE1bgYA+T9nOGzKPoDf+c53&#10;rjmHxfbGG2+IbSUkZmXYm5BX3HYHlhEM3nEHh/dqMcCDJ65etdLe5Hzm7KO4fdXt2Fllh0cXAN44&#10;AHJt241YZlYcthYlU1pcgrY7t+LB/p345KMjeOXcA5juqkNZWjQKE4KhSotC1dZkbNtE6XtkBOII&#10;9mIivBEe4gNfb18EU9xOiAslRWBdeIDob8i1gX6+3vY+fQR9sq+fvdaPm3NXw9vHHb5+nqLGT4jc&#10;CwD08hSTS6/xdsPytVS4WWuvBWRJAJTNxv/93/8tats5nvL3xDY0NCQAkAGJvzOLxSL2c9xloGL7&#10;a0oTGWhkjbbSIiMjxfU4TBnsHLvFvObQLYav805rAJeSEv6U4mfgZ+JnY0jlNOXtIHApKdM7+X3x&#10;IDE+Ju8t0xoW71/KBADWESTV89x0pmI011Siq9WG1qZaGA1aUjnu7bkLH730KF775Cfw7X/4mjiR&#10;7djCLGp51GkV14xVUGZfg32TvRjtbUI9waKOoKtCXYLSgmwCEK4pzEY5AYu6mCCG/hfwpNMENNyP&#10;0FRRgCaLmoBJj94GDZ5b6MHv3jiD/3rtAN44XkdAWIeJcT2+/Pm9dOev4GvPHRAjUfs7rOhoNJK/&#10;eYSvniBPC5uB4M2sRQvta63ViqbfBksxbLpsNJtL0Ewg02xWo56erYH8zk3ADx+cFc+0f26c4LFC&#10;zC3Iy7HxYJbf/e63+MXPf4r2Jj2Gug3C3T996xvoqCdYbmzGJz72MbGP+8XpCSjVBLgWgmGG5562&#10;OsxO9glNjrZjaKABc7PdGBpsQndXLT1TL6YnBrB3qgtnj05haqgJg11W7BltpV+buAbPGcgwyvMH&#10;cn/LCgpDbRH37UsXK7Vws3BBIcE2AZ+OR1BXFENfXiSAtErDo4V5wEgGCnJSkJGynsS1fzGIXx9N&#10;AGiv9ZOy7+NawdgrTcMpBITZyakozs0QS/1VGQj4VYliyT5daZboQ8kjqVk8jyJPqF1TRWFcp0cP&#10;xYnRAQLAuSG8+vI7A8De/r4r+4+fOL64F2jv6LjmnOuJJ6B9Ozk772bkrK8eD/aQ0CdN1gYq722k&#10;goDSGPrYGOSeuHxtzSkbf+hS04tgJ/+znaXzeLtqEQCduWMpExaWTMCu58aZlpMcw+P9JGfGNX8C&#10;9Dzc4BMUsLjXbvzcPJmxr4+vyFTcub+SG2VE5JZX8OAO7GsoM0vL2oRaKsxVmrYjMTMWoWH+CAoJ&#10;RC5/d5Q++K5bh7WrPbFmhdtV/zDIc3xbzb8U3pQRcMbn7bcW6Vs3I6EwFdae3agfuAvNg3fjzEcv&#10;oO6uRkRGrSN/XW1SdgYiLEfjjJf3M/QpTdYGLnXuj3/848UtOwQ6mpiyhf1Bz8QDRNgY8jhDMpqM&#10;4r/MhNjO0DH2N5usZXy/6npA58y9UspzbwYAN29OWzwCPPvsMwgPC0Bi/DrcPza0uNduen0+yorS&#10;sDU7lvKCjbinrhQ91i1o0KSjPCseGesDSIHYHBuCtJggbAz3w/pgP0RSASLEbw3CgnwR4OePkOAA&#10;bEwIxxbKFzYlxwoADPLzJTj0En32GAJ5yhcWgx438wYGeSI4xBuhod4IDqVtUkiIF0KCfKgwROf5&#10;EjBSPF7lSYUej8X+fiQJgLzNtYBsn/3sZ8W3xVDEdu7cObEta/6uB4Acl7mgwnGLC9i8n91xePJx&#10;R7BjY/eOx5wBIIOa0pTH3k4i3SB/yNo++Sy8zeJr8zPzt8f/nV3j7STTkWsAkCS/NUfxOUuZAEAe&#10;CcsT+dboisQKHNxnq77GCItZLxwtZacO7UWbTYf2BhO62qoxP9WHo/Oj6Ofly2qNoumSV/HQEQTq&#10;VbzaSJ4AQf4tod9cAorigkyoS3JgUOejo1aPGYKFvb31uDDRiteO9eIzp9rw5HwlLu9txTOX+vBv&#10;P3gM+MOX8d2Xz+MI96frrRVLvbXV8WCRSnoG7p+mpW0GwXIxoGW420YQWEngV4QGUyHq9AVitHGt&#10;jgczFNuBj8D329/8xuKT2e0Pf/hfMY3NZ9/49OIeYLDbnsl/i0DYUF4IQ2kpPvqYfXRrrYFgjSDN&#10;RBBkM/IoaCOG+5vEerhjgy2YnerFCAFeb28NBgcb0FBP0NpQhY62WjEqeN90D+bGO7B3sgv7Z3ox&#10;0GETNYjcjMoQyIMrxNx+hbnQlxSiNDdTLN2Xn5uObPqIiwjIrPQsVhMBObk1qYrEL08CzTW0PDF0&#10;bnq8EA/8SCL4WxoAuUnY3kycHBuHtPhEZKckoig3CSZdLokgtJTeXSHBbiWFqYniz+I0Orw0Hw8G&#10;kgOCxGjwjno8/4y9RkHalQzRiZS21DGeSsLx2FJSwtZScnbeeynlvSUAKvdJsemNRrGdtSVH/A8K&#10;ChKJzbuVY+LyoQJA2s+1fIGhIcgrKVrcazeROdOzcwLOE9Z6eHmKlRMY/Hx52gx/fwJ7T2yhwlht&#10;iw1Z2zKRuCUBMclRKNaWof2B+3DvoTnEZKZTpudD13IT/QyFFO+W/cBhx/fzIKBM5BV8KF2oG7sb&#10;OyldS1fnIUe1FaEEfx5cm8hhTYn629UAvlOxOYMznqePa1Tkfy6giBpE8ofMhJRaar7C98rft1p/&#10;DADkb8sOgNxlYBXunxhfPAKCqkCEh/tjQ0wwUqnArrTHzk7BSoXs/IwNoqvP0N1m3KlOQv0OKpBT&#10;HpAS7Yek6AAkxYZh43q74iMCCAC9EOTtjtAAPwJAHzHNTHSkH7I2JyIjbaMYcOJPhVXHGkCekoan&#10;cVkXEYLYDcFIiAvBxvhAJCUFYdOmYKSkhGB9JBV8Aj0IAj3g47+WvhUe3EEg5G7v3ygB0F5zbk/T&#10;uAaQIYiBiI1rAPl74zBhSQDkcOLvg22pGkDursD72R3HM2cAyAUQ5bm8fb0awKXE92AtdYz9LkFP&#10;Qp+yZpOBkI/xszq7xttJpmmydYN1vflB+ZylTAAg96PjPn/cdFpHsMCgYdCWCAfS+jqqMUoJ0smF&#10;0cU9FBFPHkJfqwXdLVVoadAS6BDYtNcIiOR+YGLKkpJ8aAkALTq1mLOOV4XQlRejlBLOvHwCGF52&#10;riiLYCIbdcZS9BE4jtWbcKDXisfmGvDKuQ78/SfHgF++DvznK3TXXwA/+Sy+9uQJPHlsDif3D2HP&#10;cAuG26vRWWtAE0GgjcCTxX3UrAS1POK3p8WA0S6zmCKmVpePKvpwajRF9CHxnIDlaCWQ5WXoeLBI&#10;W51eNGXz9C08KpeXmhvorsNAVy0dqxCTOTdaNKJvIcMY933jpeAYOAUIGYrQ1WzA2HADRgn0OltN&#10;AoJ4pY8Zgrvp6U4s7B3CQF+jWN2DJ3vmaV/aanXobbUSQNcIPzRVV4qmdwY4nlKF+2Fyn0Qdz4mY&#10;m4VinsSZa1LzMpCdnYLCogxoCKStPArYWkHPY18ruL3eiFp6tsqSLILGZJQQxGWmJiE5wd4H0CkA&#10;MhzSf1YKAWBqHEEjQWFm8nqU87Q5lfkC/HjACUNfHV2fw3Ckt1GsZsLw11DD/UENAggtRg0uX7rx&#10;lUCUttQxTkAcjy0lZaa7lJyd915Kee+3A0ClcQ2iEtDejRwTF07A3s6NM30QAZBhjAcUxSbEo2Kn&#10;Hj/88Y8WjwBuixmTb0AAouI2YN36GISEh8Hb11cM0OAmHHcCNr8QP0RsjMA9Ez2opfSxjNKK+w7v&#10;weDDc5i9dAq2/k74EGCuYnijjJ7FtY7K98vN7BzuPEJyc2EmHn7mDIZOzqL94Chq7mvHVr1KLJ22&#10;hjKWlYuJ+h8bAGV/QKWJGkQXAL5FNwqAdvjjPm4MgCvx/PNXW0gYuEJCfREZ5YeNcdfOA/jpy/fj&#10;HnMhVPkJyKNCh8mQh2ptEvp3F6K3vgIFKaHISAjG1pwklHMXLcoHNSWZlIZHIczPH+HBIQgKIAAM&#10;IBgMXovwUG8E+nvA18sd3h5UwFmsAZTimr9wgr/Nmzdhh5rSe30ByrYloM62FX29OzBwrxGq4k1Y&#10;F+KGIP/VBI489QsBJIGkGEm8OBBE1AAS/HEt4Be/+EVRoOBvLDAwUDxXeHi4vcC1KAmAMo1hk7V4&#10;XAC59957rxxz1LsBQH6HHE85vvJ/GXfFNyrel32giZTyXBanmex/CXssftfKc5Y6V97Lcb9SztI3&#10;7oKjdCOvI/29lAkAHO1pRbOVMmpNOayVvERYIbRUwpD22TdewexEO/ZNdeHwnr7FvcDzl05jergZ&#10;I311ePH5x8W+j330gmjOVfHawoXZKC7KhZoBqZLXpK0U04roCJbKi/JQSMdLinLEJMu6shwYyrLQ&#10;qCtFbzWBRKsOo20lOLvPij/84DLw45fxhx8+C/zhS8DfPoeXFoZwbt8Qjs/3YN9YC8a7bBgieOqp&#10;M9KzEMwaeGRxGazaAoK6InRz822bkWRCew3PaVeCRgKrGl0JzAQw3A+QJ8Dm/n88EISBjWv/xPq/&#10;YjJrtRhZy3BnqSSw1BbReQSzpTmkXILBAjSY1QSGKvCE2lMEfyeODuDk0WEM99eij/w3MdyBqfEO&#10;jIw0Yn6uH5MT3Wgk2K2xaNForSRY4+ZoPbqbqwmGVXSvMjGpMg+4YNmq7JMsmyvKUJ6TidKcDBTn&#10;ZaIgNx0FXJNaQYkCAVkdZUK81nFLDcFlZTZaCAbbbFoB2BZ6r3pKDLLTkpCaGC8Ge3BtH4Mew58S&#10;BqWSSMnr15OiKRGJRlZKAsoKssTKMBx2YtQxgW8zAetQd72AZ24652mAGAIZBqsIcj/6xI2vBKK0&#10;pY79OdUA3ox4cmJHSHunUiYaLE4s3s6NM30QAZD7o3Hz74b4OBSqy/HopYuLR4CF/R9BMAFfYkYa&#10;GrvaxawHSSkp8CPwk7ZnzwzWUGYXHB+G/geHcOYVSvvurUPnoTE89NIFnP7kU3jiUx9HZGIcVq91&#10;F/0MebCJshaQ/cbhJzKE1csRkbAOD57Zj488fRJ3UVpbP3w3qppt2Jy3RWQkIqwXE/alYEq+E96+&#10;EWB5N7qdxOHI0HcjK5Z8UABQKUegu1k3S5kEQDdefcPTDRcvXp0nNTQsCGHr/BGXGI7NmxIW99rt&#10;S0+PYPbuCmgK41BUnIz+gRqceOhu3NeyFeat0ShO9kNWnC8s2q3QqLbAULkVqq0pSIwKIwAMQHhQ&#10;KMJCqeAS4SMA0M9nFbw9SVSg8SIA9CF44ybfgEBfgjM/BAX7I2Z9JLZvL0FLgx4NNhX0Ozah9x4N&#10;Zh6oxsxUDXZXl2JTQiDWhXrA32cNeCk3Pz9f1NRYF3191TZSvsNz4ylN1gbKmjMlAEq70i2GQO4J&#10;SvsdTcZ71rutAeTvkd8P+4PTQP7PfmM/8j4+JuWYRvJ/dqMERd7v7HtQnqd047hfKce0jbUUAPI2&#10;338pEwDI/eXqjBpUlRH8lfG6wAXQVtinO5F25sQePHnhocV/dvvUi5dwYKYLo4O2xT1241o0nuKl&#10;lOCujNfxLSuEXl2CGpNW/HItYFlhDkELASKBRGlBBiqKM1BZnI6OWhOGOutQbytGR2M+XjjTBfzs&#10;BaLQ8/jx6yeAf3qFAPB5fP70JJ45OYwzC72YG6jFvpEW7B1sxmhrNdpqjLARADZaKgXYtddr0dtq&#10;RG9TJUY6LehrMqKLIK+nvgp1BFYMfgww3BTMAMgDQRhcuJbLyLC3CIFmHcNfMX1YReIcozpX9IFj&#10;CGowV4g5FNvrNehu0WHvdCsuPjaG555ewP75bowNNWFmvBfjI+3o6bGirdWEJl7zt8WK2hoD3dMg&#10;psLhqWkYYJtI9eZKMZqWV17hX67944m4zepSVPAcgLkEf9lpyM9NQ3Ex+UWvIgDMRWOtBlOjDQSB&#10;Wtj0WajR5KLFXI7RzhoMNJtg0xWAp3i5OQC0KyUuFhmJichLp3dWlC7gT0fgXs8jpA2lsOoJokl2&#10;+KtEUy35ge5dU6vDU0/YV0yR5iwiSylNuZ9H/0pT9g1kbSsrFb8iM1rMkLi/FWe6V7fpY+VaGJEZ&#10;LzbB0X5ZKyP6Z9E+eb7MqN+1Fq+rlFN3N6B3CoDKREuZeLFkIsW/ynOUUiZmjnq/AqAEEmfG+zk8&#10;uRYwIDoCG+l7up5FREUiMmLd4j+7eQf7IEedjzsHGzF6ag8GT8/g4CfO4K++9yUc+egj2EXw5hMS&#10;oIhzi/GA4wNJxDEKOw5fXv91feoG1N3bjJ137UJ89kYk52xCDhWWA8NCRBy6/Y63BzpZe8EgshSw&#10;3Cq5APDt3Sxl/M75G/SgQoivjxtGRwYXjwBWqw6xUb7Iz4jCjuLExb12+/dvP4bHDzdBr4qivKMU&#10;+xcGcP74EAYaVdi6MRQZ0X5Ijw1B7uY4ZGUmkOKwMTYAQb7uCPH1R6hvAIK91yIkwIsAj2sCvQnW&#10;PAn87BM583ZAIB0L4umICBjDeW3hMGSkp2B7YSK2FcSjMJ/8xbWA2s24e1chtCUpSN8YhMiwtfDx&#10;c4M7XYclagB51DABLg/+kANKJOhx0yhv8y9LuU8CoLM0h81gMIjt7Oxs8Z9rEh3dOYqvxRAnC1PO&#10;xPGU3bEb9odM+3jwBvtPCXZSyvOX2i91zTfB/zkNWJRY/Yf3Lbp1JnGOg5y5Y8n7LGUCAI2qIlFj&#10;VqVSE9xQRm7SoLFeh8cvnRSOlrIXnjyNubEWTI00Lu6xW5O1UqwgUlFWgJISXpKsEDVVWgICkwDA&#10;Kq1KDAwpKsqGuiwfvFwZ9yWrUudgqKsBXV21qGtSYe98PX74xVMU41/Hfz57DH93YQ4/fPkMvntx&#10;H/7u4iSeO9WHN188iSPT7Tg23Ymjk904NN6F8e4W9LXUirkAO5tMGOmpRVezHq22MoJAnQChwbZq&#10;AYCNBC5iAmN9ifB3VQVPGl0hprPhSZ8NBHc8oIGB0FBhn+uOIZDBso4gp5uuP9hRh+5mC52vJijM&#10;RLU+F53NBITd5ZgYtWLPZAumx9ox2t+Gvu46DA7WEwTWwEpgVKGi8OG1eekdcJ9Ci5bAqUqH5moj&#10;QZVODPpgVWlLxMTKvMZvZXEeVDmZKM/jCZ7TRQ1gUWEmSgm2y+i42ViIgW4TpoYtaCOQbjQWo9lc&#10;it4GHXrr9ajVFb4DAIy2A2AsnbM+HmkJiSjIiIOqIBXl+ank91xoCYa1BIN6jb0ZmsGZQZB/rbVq&#10;MZBIaY6ZtVKOxrBXY7tz8Z/dlnJvhzfKbCjDlHC3ikrZ3N+La3x4wlHu18VzUfFM9Jwxcwd/Hg3K&#10;QGDPmP/8AJDlCICcmPEvH+MEy9E9y9GNs4SNEyHH53s/SAKJM+PRpDwVDA/EuIMyKffwQORu37Z4&#10;9Frbs/AgfPz94e1u76/E9rOf/QybctLQcG8LBh+awGd/9vd45Z8/j0//8Iv40k+/ivPPX0RMYjQ8&#10;KNNbtTjSWBRGOH4uiv24nH45jOMTNqC1rw1D+yeQT9+Tr9dqeHrw9CBuIlO4jdyJqWsIMKSUoCEl&#10;YeR6bm6VXAD49m6WMvlt8cobPl5rEBzouXjEbve01WOy375AgdJe//hePPxgI5547OjiHuDyo/tR&#10;VZqEjEh/JIZ6ISHcGwlR/sjOWA+DtgiZ6TEI9HVDkLcvAtZ6w5+h03ON6OvHUxexeFusQexPv/4e&#10;BIE84MMXQcG+WBcZivy8TGwvSUNqShjy8uNh0lF+WJIOC6X5FVsTkZkUhogQHjzihjVeHnCTAMgD&#10;QegZGQSllADIv7x0Hou3JWTt2rVLPJuz9MbR5KjetxNfS9bgOTvO4njKv/x+lO7Yz7JGUO57txLQ&#10;50TXg7qbkUzTlzIBgKrCHNgIOuzLu6lFx/3psQ4szPZiz2gHvvCZv8QPvvtNXDixFwen2/Dxjx7H&#10;5197CfMj7RjurMNAZz2mRu/FU5fPY2LgLrQTQPXUGlFrqkClthhGfRlaCMbqaw2oJMDSVRZBRbCg&#10;V2VTJCqClSChzpCHPe1qHOlpQH9DFZq7ynH4TAvB3yuU0n4a//TYIXzp+H588cRRXJocwtmJDlw8&#10;0IcTB/vEMmRH9vZh/0w3Ds8P4gCB4PxoO/aOd2KaR9P21aGlUYca9ld7DSaHmjHaXY3hdhPaau3T&#10;3HDzKj87z/3Hy7zx/8qyXDGRMa/YwU2wlaU8+jYTuuJsWDVFaCV3XfXcr9CEBpMeZlUpjKVF0Bbm&#10;od6oFZM9VxvKYNGVwKovRQ1do7ZaJQBw/75htDZboeMVTsoZ7orEvXhpPQF7qnwYCaIZ+Hg1Erna&#10;Cq9LzLWnpQU5KKHMR0PgZyjORCVBWGVBLtSluajUEcQ2anHy8CjG+2yiSbrWVAoTASxPfVNVUYLC&#10;jHRk8lQvcesRHxeDuHi7HOFPiMAvPobckRJiCRjjGBy543A88rKTUUx+UJXlif4mKgZ6ur5Yt5in&#10;3yGIbaq3or7Rgo8981ER6aQ5i/hS0p5dHGHtaI7Nv0qT4CdgiTJdsdzQIvTxDPRrfbzg6esjliNi&#10;GFzpZq+dYXeyj5asoXGEr3cjvq5S0m83q9WUOHIC+W7FiZlsdpFNFs7Ex2SiKUHQUc4A9/2g6wHg&#10;HQx/BCQ8hxa7XUmFBHdvT3j5UWYY4A+j2YSmu1uweWsO1sVFwTfQR9RecC1JRnoaIjZEoWGgC/ue&#10;PIVPfvOv8bVffA0vffsN/L9f/wDnXnkSeutO0dTl6blWFDA4jBiSJPixRCGDE2k6npKWivHJCey6&#10;s5oy3hAKa4onApwImsifPPXJUtOfOGopULnVYgAUIL38Kgg6AuAfE/oEkLJ/HLTktDEkZ+4d9Rfk&#10;jnXb4nk3Kr7+Uia/rbXc744KCUEBnvjaV7+yePRa+5s3P7O4BVj02dixLQ2ffvWlxT3AS889ClVO&#10;FFKj/LAp2hdJEZ5Ii/WHpmgT7mmpgqYsG+sI5IK8fODv6U3w5wavtasWJ3P2XIQ/T9Hfzz+ARBAY&#10;HOKDiHUBiIwKQnRMCNIz4rElOwGJmyKRlpMAdSWvAlaAKkrrbZSHF29JwrpQb/j4uFOhx4PSV4I5&#10;ru0jALRPAG0HQbEiCD27hED+lTWAcsol3sfpCkOMBLJbJYYiGTedHZfH5HH+5XNk2ufo/t3ovQZA&#10;Fvt9KRMAyNN7aFW8Bm8pWuurxGCFA3sHcXj/EI4tjODwTD/Ge+pweE83Tiz0EgS24gSB1j4CrI56&#10;A1oI9up4mTdDKepNxeisrsREZwN6W2th4zkE601oJgC0mitgqVKjmsCISyXVhiLUVWvEqh/9zTo8&#10;e6QfZwgqB2u06GovwTOXB8h3X8f/vXwCL8324bGRbhzoaMZUcw3m+mtx7tAA9s204vDeHlw+O09a&#10;IAAcxqmFURybG8ShPf3YM9aOgR4bertr0N5iEYM5eM3a8V7a16hBc3WFaGI1EtDZAUwlBltoCcB4&#10;xK3VSPBkqRSrgpTkpkJdkCkGf9j05M6qR7WuDDoe6FKULwZnVOsqxAhdEzd5L07bUkrQVpidZFdu&#10;IjQV2bDxfQk4eY4/LffpK8oS4MfzDnJNn4pAk8GP71uan45ygiyegLmC/FQims2zxTJwajpmpH16&#10;nv+Pp9mh62i0BbBYS8W6w0OdVrTWUbhryY8lBK8EaTxSWpWfh6ykRKTEx90UAMavj6X/dghMSohG&#10;StJ6AYLclK/mpv2SXLFiCa9bzABo0JVTAUBNmakGlx4/z9HtijmL+FJf/vKXhRuu9fMLvLa/yH2j&#10;I29x/8tf/vLKMQl/Eup4uSGGv7U8wi0oEIG89mVYqNjmfQyBXEMopvkg2Wtq7FCjBLh3K76uUuKe&#10;70BKOLsZcaKqFMOfLIFfDwTlfnlMgqBSKz6AACibSlk8jxa74/ciFqbnwgKBW0hUGDakxGFTdhqC&#10;1gXDPywAUbFR2FySg/xdKuy5fAyf/NHf4dM//QoOvHAW9z4yhxe/9Tkcfeos4jdtFM1GHD5X1sYl&#10;P7Gk/7imWcYzLpCkZ22mDDZFDEKRGdX7udZMAqAdAt8fACj9oxRDnDP3DHTO3C+lpa6zlPj6S5n8&#10;trzo+/Ojdx/g60UQuBaXLl3tC/if//ErbM8NQ29nvfj/zz/8ATasD6E0OBq5lP5Lm59qofwnCWlx&#10;AchNDUf+phDs2BqPOyvS0WgsQHHORkQLACS48/aFrw/PR7eaZF/Xlwd78Ghf7vcX4EfppDcBKUFg&#10;RJgP4jaEICkxDJmbN6CwMAOFpdlIzEpEfvlWqLaXoSAnC2VbM5GZGo+IED8BgGs9KX0Rk0Vzc68E&#10;v1ViFDDDIKclMg2S2yIs6HuR38xSoMb7pZT7b1QyTjpeV3lc6Yb1bu53PQkAdJJ2Xg8AlX7hcFKm&#10;yaIwrngudsfhupQJACzKy4SaSJ5XjeDRppMjnTh2cAJHD45iniBvpMOG0a4aXDw+hSNzXZjss2Bh&#10;tE3UsvW1WtFs08NmrhTNfm21FRhtq8HCUBfG+9rQQSDY0mxFQ50J9XTtro46URtorSKwqipFe7NZ&#10;NBGOdZlxdqYJ881GDFrKsW9Qi9/905PAr76EL88O4GhfPcbq6VhDNbrqjNg7w37kWr92nD02iYun&#10;9mLfdB/5twfH50dw6fgsDvA0MXRed7sZ0xMdmBjtwkh/E2ZG2jA92Iju+gpRA8jQx8DH8xGyuL8d&#10;gxbv4xG4DHK82klRTgrURQRbBMs6nmePfvl/EWUOhZmpKC/IEcukVRTniTkPSwqzkJ+TitysZGSl&#10;JSAjNRbppCwqSeUSDDIsWaq0MBs1BHrZYjS0fWJt+zbDn9xfnJcKY2Wx8GsVAVUVgaaF4MpE761G&#10;U4h2q0b0Z+QJm8vVWbBQGDZVq9FQVYbORh3MlTx/oL3G0FJZBm1xEbJTkpGWlID4Rfi7EQCMjbZv&#10;MwTap4uJQUpirFhWriCXILkwV6xWoiII5HWMeQk7rg2sILi+cP7GRwG/G0nY4ho2AUyUmXvxtAch&#10;QYiIjkRM/AbExK0XfboCaZ+3v6+oFeQmYoZFhkY+Xwlv71bCP5TQXa3JszdF27XYNM1N1NfTojs3&#10;N3tiKRJOkvLXLjou3Nj3y2NcEyUTWJ61X2jxP4OgEgJlgsziiY15Hjw3ut4a8rvQIhxK/bkA4JVz&#10;6Xm4MODh44nojeuRTmlkDsXnpr67MbZ/BvOPHoLpXhvO/fVH8dXf/DO+/ruf45VvfQXTlx7GR549&#10;hd6ZYWzYuEGEHyfKKylxdgaAfE/ez3MScnxl6OR3/acCqJuVCwCvr7cDQP7mvD294Etg5kPfoA8v&#10;BcfwRSAYFRyA5KgQpCZ4UjrsI5b1i4gJRVhUKJI2JSN1SyKMd5bjzPk5nD/5AHZuz0RGcgjK82Oh&#10;L45HhzkPbdo01JTEIzMuFOt4RK/7Wniv5SXd3ODhtYq+fZ603F7zJwZ8BPmLyaBD/H2wjleoWR+M&#10;zPRoStMTodVkwbhjK0rLs5BVtBl393eivbsTWZmbkZ68EfEbosVqIr50TS9Kp7hpW44Cln0B5VrA&#10;/NwyvXGUbAKWoCNhR4q/Jynl/qUk46GjnLll3YibW6WV9O1zCxTnEUoQvFEA5HDitFum4Rx+yvDi&#10;bQ7PpUwAYH5+BoqLsmGoKIbFUIbBngYcmB/EoYVBzAy3YJxrzbptOLlvEAemWjHVb8VkTy3Gu2ox&#10;Sm47m6wEcWqxTFh/mxkHCML2EgAOdDSiqbkaVrMG5io12lpqRLNnc6MZbfTbVFOBpjqGRzX6m7Q4&#10;MmzFfIcJEw0V+Mz5fvLZj/H7z1zE8z0d2NtlwwCBX0+tBb1ttTh8eAynTk3i8HwfzhyZwrF9o9g7&#10;0Udg14m54XYcmurFeG+9AMAZgr8LZxdw5MCUqN3k1U4YAEc7zRhot6K+WkfPXijWNuZBFgyBDH9i&#10;W00AU8ZAlw41ARvPaVipKkZxfjYKstORl5GK3Ixk5KYT0BEMGjRlook2LyuFPgxSRhIy0hORlhKP&#10;lORYpCTFIi05kWAwCVnpyQSIaSgtzkE5wR4DJoMej4pm+ONfbvLlZmCuRWQwZCC1GCroPuWo0pTC&#10;pi8Xq5/MDrSil2C6Sk9+1xdAqysg0CsRk2vzHIhGdTYqxbJ8GQSBOdAUF6IgMwPpBIBJiQRzJP7l&#10;/oAMfbI/YFxMFOIo4ZEAyE3AV8X/7UpOiEd2Oq83nIlCKpkWEwSWFhPMqgpFM7dGW4LHL9z4KOAb&#10;lbNautWrCKrcPLCCS0WelNBQ4uYXHoiIjVGIp5JrVtkWbCGw3rQ5CdFxkQgI9cdaSgTduKlO1LLR&#10;+ZRQLl+1+obu56xPnvwAr2i1O5a7eZE8sZIS4DXc38XfD56U2HpRqdsz0BueBKneXv7w8qT9a2mb&#10;3Hj50H6CkLW+9BxUsnb3dsNauo6/dwBlHJ4I5Bn5vVfD19dNjOLzdKfE193e1BNK5wYT2AYS6Pnx&#10;tAyUAfhw/54gXzF9iV8IJfbBwaK5MSAwkDICX4JCuieJm2J4iaaAQErQA+lcypC8/DzgSf5w97bP&#10;h8egsnKNu3g2DmsOCw4jBpxrYOp9IGd2TWatgBcWZ/bcVLuaMjEvfy+k5W/G/Qfn8Fff/Fu8+LXP&#10;4RNf/gxe+/vX8fKbz+Nnv/5n/Ocffo1f/f73+O5//iue/txLKNqxDQGUmTJMcyIsIM+Jv0Q3A5IM&#10;syt6H0OfUjcCgEvpRsBQCek34v6DBICcWXOm7c3wt5a+Ow/6PikN4jV5Q4K8ERG8DtGRlLamhCAj&#10;m9Jj7q+dHEMFi0jEpsVh5241xb9L+O/ffxff/vrrqNIWIGtzBOUVMdilSkR/dR7uNaajrjAG6dGB&#10;AgCDPSk9WUtpnReBA6UZYrRvgH20L9cA8hJwwVQgXkfffey6EDGVzKGF+/CpVx7FIw+PU77ZAFt1&#10;GQpLKZ2n/DEzezNiN2wQq3CEhYQiyD8Afrw8HAHfWgIbJQDyXIc8ByAvJSdhhQHmasHVXvDkfbI2&#10;y1l6utT+paSMc0o5c8uSgKUEqfdKnHfcLAAqxX7kMOO8YikA5PBcygQA5uWno7gkB1U6ggpdCRpr&#10;dZgabcPemW5MDzVjur8J+yc78dixSRzf24M9wzZM8rJmvQR/DUbUmitQXaVBR7MFJw+M4emT+3B6&#10;foLgqh4GQ7lYTcREYNlM4Dcy1IGBvhbU2/RosKow0MPzxpkx1mXB8VEbDozyiF4LfvbmIfLZN/Dp&#10;+V4crK7FcI0Wk631BIA16GqqwcL8AE6emMSpQwSCBydwZO8YDs2OY25sABPdDHc16Gkyore1Cgtz&#10;fTi0fwSzU/2YnezF3HgnDtCzjfGI4FYzWuqqRO0a97sTa9iyfwmeeNStmHdPVSCaZU28XrFOg/KS&#10;IoIcAkBSXk4WcrJTkZOZLGq9uMmzrDRPTM6cQzCUmZmKNAI9Xn83OTkeyUkEg0mpyEhJRXpKIpWu&#10;EkVtIMNfYU6yaOrlpmcBpKW5dgAkWOH93JzM/ijnlVTyskQTcAWBabWmAH2NVRjttaHOpoLOkI+y&#10;smyoCrJg0RTa5y20qsGjm608PyOdV5LN5+ciNzMNaWlUmuR5AQkGrwwKiYshMdwx/F3bB1BKNAMv&#10;ivsEpiXxSiN2qOXpfYryCWAJBNVl5Gfy9/lHT3N0u2LXZITvUM4B0I0A0E3U4Lgz/IQS/MVHikl2&#10;t6jysKNaC71lByVieUhK24jIDREIIBji5mBRA8ilzzW8csPVvoBSjvdiOQNAmYBIrVjjgeXuXlhF&#10;CbC7nz98ggPhHxaCoHVhCI4KQ1AkbUeEIDQ0AiHBtC84BCEEZkGiuToIQeEEYpQpePrxx26fYiGI&#10;SujrovwRGuGFkDAv+s8j9/zFaLiIkCBEh5LCghFN142kxDxiXTDCI0kxYVhHzxwZG4WY2A1YFx1J&#10;1wine/H9QhAcFioUti6Crh8pah3Co4IQsi5Q+MOfSvlco8ornLhR6ZJhmcP6mv6T/H4cwu7K/j+B&#10;nNk1mbUDAN6+Yhn5l0rYlDgzgG+kAt3Uyf341Pf+Hq/88Kt48atfxPd/9XP86N++jZ//+zfx69/9&#10;K37zv3/AT/7nP3DymXOIT4+nUvniZK/0/pcEQJKEPyVAuQDQrj9nAOQaMM60Gcg8PQgEadtrrQd8&#10;KN7wJM0hYeGIXB+DzZsjKe1PowJ7EvKyNiJpUzSik8JxV18N3vjyC/jpv3wVf/PmS5QvbaY8JwoV&#10;2xJQVR6POlU8equyUFuyEcn03YdQwS1A1P5zP2gqMPpdbfYNIgD0pXjuzW58/BAeGEwF/xDsqMjG&#10;p//yUfzPb7+DP/zvD/HzH/8tZsZbUVKQTPlEOGLXRyA2LhoRlH4E8DJyPrzMnATAVQQkV/v9rV69&#10;HKtIvL2WntWNu1ow7FHawf2aVxH08X+ZhspmTZYyLVWms0oYUooBSkr08V2UMv695ZzFfY73YMl7&#10;O57jTMp7Szlzx+L+vyz+XsQ3Q2mBkBO3Us6egcNNgrOzZ1vKBADm5KWjiABQry4SINTdVi1GrU6N&#10;tohVKQ5M9uCxo9M4Pk8ANVKP4U4DZgebMTvchpaaStiMKtRXGzDU24Qnz+3Duf2TmB/oQDuBlclU&#10;gbpaez/AoYE2AYAdbTY00f+6qjI6pxHTox04tdCPy/s7sDBRj2MLzfjRZ/fhX16dx6WhBvSr9Wgn&#10;f/WaDWg3GtFps2JqpAPz0104vn8Upw9N48SBaRydn8RQZ4tYUaS7XoeuBoNYTm24rw5ze3px+vhe&#10;HDs4hQsn5vDyU0dxbLYHC5PdYrWNaoI+MdXKYl9ABj/uE8nNv1xDyP0C66wGGPQ66CorUampgKqc&#10;SkKF+WJJu9w8noqFwlBfjko6n5fAy+d+dlkZBFipSCEwSk4myEpMIVDKIFBKIwBMQkZqArIyElCQ&#10;lSz6+nFfRBuHmVkDPYEn1wRyTSRDIddEqkVzMAFcfhY0XCPJsFiajVpdESYH6rB/bz9a2qpgrlIR&#10;/JWJpfp4EAhPLs2jonmqGV53ucFsomsVoDA3C9nZ6cjITCE/JooVQuwQGGv/ZQh0GAQilULQJ8UA&#10;mBSfQIpDWnIccijD5JpAhkDRHExA+8cCQP5g11DGK5p+qTQbGh2OuLR4pFH45lcUQFNdCcvuKmjo&#10;necVZSM9exM2JKwnCAyAOyW+shmYr+U4cMPxXqwbGZW70s2D4M8LHgR//uEEVzFRCN9ACfnGDdhA&#10;4bUheQOi4qMpwV8vEv2oDesRQyAenxyLhJRYUeqPWE8wGOGLiEh7p+yklHVIz4xGZs4G+o1CYjI9&#10;Z0I44hOikbYpQRQuNpPS0wjO0zdiMxVSNm2md0XxLXnzRmyiOJdChZPYxPWIJhhkxRD4r6f7cvNl&#10;XFIcNtJ1kghmNqZuIHdRiIpdRzBIwEpQ6hcUIKCZw3k1lTxFjaAEQR71SmFzbdh9MABQNtOyn70o&#10;UwyPDEUGxZMLn3oO3/iff8Vf/vwf8fS3v4pv/Oa/8LP//Vd89Uefx49+/T1881c/xue+9xXMHV9A&#10;Qmq8aPLiBHkFvf+l4NcOf8vscOECwLfozxkAZY2XB4EQ95Xj/ng8wIhr5Xjuvej4dUjNjsKO0o04&#10;fH892s0FyCf4S9+0HsmbYrBdvRUW6w7c1XondtFvYmIEffNR2LVzCzTF61G4yQ+qjAhkxASI6/n7&#10;+4hWADkdC/f98+G+f37eCOKRwHSct/19gxEaHImExHCUbY/H4KAJ//7LrwL/93N867ufxQP3taIs&#10;JQbpkQHIzohDBkFpdMw6UZMom5T5l2v6uLlXimsBr8DgYncW+5KKlDZS2sFpKX8vnF4ytDimoUrx&#10;cQmGStCRuuYbk98Ux0tF/HN2noQ/vjYDFTefcmsIgzr/ZzdLnctaclAHyZn7P5aWMgGAZcX2fltG&#10;TTn0BhV6epsxN92PfWPdmJ/owOF9/Th/aAL7RjrR11KNrrYaTPY0YJB+W2tNaKy1osZWje6uZiod&#10;tGFypFWso8vLl9VadGhtsqK3uxH9dN0aayWaGqow0t+O2e5OnJzpwVNHu/HaxUGcn7Vipr0K+3tb&#10;cXm6Gxcm2jDRahbNnDzvnpWlLRLz9fU0WzDAI3oHmsSo3mMHxzA60oyOTjPaO6vR2WrFeA/5h0B0&#10;qKcJ83vHcOLoAj3LOJ46t4BPPXkQxyfrcXpPFyY6bOgkyLOoC6Ev44mNebWNfFi5TyTt51rOYR5E&#10;Uq9Bg6VEAFW9uRQ2QzFM6lxUVOQR5GTAUJKCBp4TUKOGTaODujwH+blJyM6MI8jjfnL04aatQ2JG&#10;FDIzkuh/GoFXOjKLclFWmAuLrhDdLRoMdBjRSvc1lRGQl/EqI4Xi10BS5aZTSS+b3hO/K4JNbQlM&#10;5gq0tNZgoLMGx/aNYWG8G9ME43N9Leir06PZokZnXS0BeSPqjRrUVOahr9WIBiudr8oiSEshgE0h&#10;iIhHShrBHQFBUlICJSiJSIhPRPz6eIK/2Cuy1/4lECwmICUxDskEi3LZODs4xiI9ORF52ZkEmNko&#10;I9DU0LM8euaPA4D8Ea/hhJUSIW7mXBcXieTsZOQQKG/dsRVlPCLapoPWtB3bKfzKNcXIpHCNiAmH&#10;T4CPWPKLB43YawPtfQml7CDjcD+HxEkmIEqtcudF0n3gExyEUIK/9YkJSODJuHPSsLkgExlUCEvJ&#10;TsHGjBQkZ6YiPTcDOcXkX4L+gm05yKJ3lJZNYU7vKDUrDgWlaajYmYcqWwl6h20YnWlFXYsWKm0u&#10;isozUVqeC9X2AlRQgaJSuw1afRm27yhGMe3PLUpHdkEathTRPQqzkJKZiEReHpDun12QgfxtW1C8&#10;vRAl9D0UluehkAoZecWZFEabCCA3IoGglGExPIpK/fQ8PGqWR1dzE7qAQU7clwg7Z+/wjyFndk1G&#10;vYIy+FW3C922mkCGtMJ9JSKSInHvAwN44aWn8cOffQ/f++9f4NP/9i187Ed/h1d/8Pd46c1P4f/9&#10;49/in371Q1z6f6/i41//PMYP7UU0QfdKytS5dmPNSnr/K+3xhMUJsiPUMLgIvzBg3CRksPh8hpN3&#10;qxsdZawU31v4n57FWU0LP+MVkLtjGVaSVi2n97L47PZrULgr/cHn8bujTFt5rxuR9I+jnLllOXN7&#10;PV05b4mpX5T7WUsZA4UdAt2uACADmT+lQcHBAVhPhb6t5UlorNmCS0fuJgDMRFZCEDanxSInNxVb&#10;8tKoYJeAeHK3kQpn6yL9sSk5EkZdLvTbN6E0OwKaHCqor/O3N++SnAGgLx/j9YEpreSmYF8f7hoS&#10;hg1xISjYuh739u/CD77zJn75L9/EhccPwlZViswNIUiLDsZmKhjyvfk8XjOYn0NM9cI1gLStFEOh&#10;p6cbPbO9fy2L04mbBUBO32X/wXcDgFJ8Db4vvwt5D/luuGmVl91kCPyzBcDCfMowuF9YSQF0PBFx&#10;azWG+ppwYm4Ux/YP4cyJCZw9MIZDk73op2MtjVVor9WKFTO6mqrR1mRDc2OtGOzR2WIgCOwQS4A1&#10;88APqx4drQRY7bWwEKjw0mcMgR0tNuwd7MNhAswnj/bha586jBPjZvQSlIzWmXF0oBEHef4+iwq1&#10;BDotNfb72Yx0vr5ELNvW22LBcFcNJgebsG+uHzPTXRifbMPQaCvGhtpwaGYQM4PtGB1sJQAcxpGD&#10;Mzh6YBJPnpnH5aNjODvfjos80nmqD3ODbWiqqoBFUwI9r/FLqqooFjVmzdUMZQSxrSaCJm5O5QEW&#10;KgLRctSaSlBtIVCsr8AQZcBjzUZ0WrVoMpFfraUwGwh+VOkoKUgkGIpDfl4sCgviUF6QAm1RFipK&#10;ckWNYXNNFUFmPfo7qtBsKyP4LEY5QUB5bprot8fScY0fyagtFoNqeFR1nc1AQG1Gf18zxvobcOnU&#10;XhzfO4LZ/mac2DOI+cFm9DYaUaevQKORYNZWRXCpQn9blegL2WTjEdmFKCAgyKVEhdcUTktPRHJK&#10;AkFgEhITCABjCVbWExiyCP4SucmXwJD7Ml6BwASlYmlfvBgYUlKYB3UZT2fDTcC3vg+gbFrk2iVR&#10;00SgsZq23alk6UUl0cCwAERTArV5K70DKjyU7iyBylwGQ3UFNIZSaI3lJBWBUT5iN8aQe3+CQF94&#10;U2nYnRIsWaulrBV0lDJx4kRC+V8CoBj04e0F7+BARGyIwcZ0Cuct6SggqC+uKEIRlea3bs9HVmku&#10;tpBfyijO66hUr+f5Jy3bscO4DbtqKtFC76yx04p772/FzMF+7D91Hy6/dBh/+bmLOHpuGu39NbA0&#10;7KBzVNi5SwWrTUvn3Il2ilsWKpSpqZBRXplPkJiFbVR4KaUwyaeCSh7BceH2XGw3bIO5bifqqECx&#10;u/1OWHabUFWzA0arBjoC5jLyay4VFtMyUxCfHIeIaG4+DxRNwjyKVUCgB4+qtg+okeEm51gUTaGr&#10;7O+OE2auAXvLO30P5Mxkhi0y7eW34/aVlJGvuI38dDv5dRllTKsRm5OKR19+Gv/5+//CL//7X/H9&#10;//oxvv1/v8DHv/8mBh6eQnXnnRikdObZz76Iz/z07zB74ShSqfDoHuxPAEjhwO9/BcWFFYruAJQg&#10;y8znRmq1bkQ3W5O1lN4JAEpdgTwnks+5nH5X0fMzEMv9/MtgJf3AU8pwZi3ix/JbEz5/TN0oAMr0&#10;gbsZcK0YQxlPxSKbZcMIsApVKRjqrcDZfTboC4KREu1F6WsksihepqZtxIbYdYiNi0L0+nAEh/gh&#10;NNxPDNpQb0vBLk02jNuykBgRKK7Hc/xx7SJPzSJG/i7Kl8DPNzIIfuuCEBAaAH8/BsEAAsoAygsi&#10;UWUsRA/lf4O9DbirtQpa9RYkRQdhY1QwotcFICDIyw5/dF2GP+7nZ2/mJfBTyFOMDLYPBLGnCVww&#10;tgOgHBCn/EbktqO4Ni4iIkJ0deEwlN+ThB0Wxx3Z7cKezlAco7jEBQrpRsY/3uZr8vV4MIV4J4sA&#10;KGsA5X557lJSAiDf90rXF4f7ymeR/uZtGR/4P2/L49IN71Pul9eTkm4dj/H/pczeBJxFGXVBNlSF&#10;+TAY1AIAhwkA94/34Ni+IZw6OorjcwM4Tgldf1sN6m061JjK0N5gRDe57e2opQhST7Kht9NMEGhC&#10;nbUCI31tGOhqQn9Ps+j/x8BiNqkECNoIkvqbGzHYbsHCWC1eujCJY9ONGG81Y4zg8MBQB2Z7GwlY&#10;dKgn97Umhq0yAX+8EgevOtFRp8dwZw0O7x3CwYUhLMz3Y+8+gh728/E9uHB0j6gN20d+P3p8BseP&#10;7cGJw5M4f3QKJ2d7cHauGyenO3FksguzA03oaTCh1aYnwKPn06thqSyFVVeCLgKokR6bfX1f8tPU&#10;YAu6CfQaCfBaa1UYH6rD/HgDzi104fzeHvTUatBWo8PMSD0WJluxZ6QBk0O1dA0zQZ4ZI91V9Iwa&#10;LPRaMd5uQi9dq7exBg2mChjKGMTtg0BKCP7K8tOgKiD4Iyhob7CgjdREINxUZ0B7i1X0odw3z/0b&#10;+yi8CaonO7F/qgvTvfUE2E2YH+Km+iaM0XvqtlRirL0aCxPt2DNIYd9mQYutEtUEQRqGjpJslNP9&#10;eah/ZnoS0lIIBBOTkJQQL5p2pXjAR0oiD2RJFjV9DIFKcS0g9x9kCMzJJP+XFkOrKsH5s+/BKGCG&#10;CQGAlBCQuKZpjdsqeHpTYhrojZCoICRQiblIsxVaAqgKgvbyqhJUEFBpuAaXwEZLcatcU4TNBMBx&#10;SesJasJFQuhJCaYYGLJYUl0SADmTJ3GCweJt+THLhEQkdJRI+hAsrYuLwSbuN1pE4a0tRQV9E6wd&#10;5BcVqZIKV3VddWgbuAuN3TaCMTNsjXp0UhzcMz+IhYcncfzSPlx47iE8/vGH8MQrD+HSJx7CvtOj&#10;6B7fjd1dVbC1GbG7YxcBYR3un+3H+GwfWrrvhH5XGXZSAUZrKkbVnWrsajCgql6Lqt16WBoJ/Nro&#10;HCo09N/fhcGpHrRSot/aVSvUSN++hQocau025BfnID2Lm85jEBYZKvoFitHUixDIiTkn7AyD/E44&#10;nOR7ujZhdnif75GcmTLTXrbsdqxYfhsllqzbsXLVcqylDDmd4u1r3/lH/PT3v8FPf/sv+Kf/+A6+&#10;9suv4HM//gIOf+wYeubuwctf+jj+4V//AZfffBqNQ3eLVUWWU2a3nDM4igcrllNCvOxq4qzUhwEA&#10;ZUbE34KPr89iLTuFD2XKKxYzRm7yln4QTckksX0DK5/8KcXPLCX33SgAckZuTyPswCRW4eDaOD9v&#10;BAb5ISgimNKkRDz7xAz+7TtPo92cgWSCsnD61sLpGLsJJnhbvyGSQDCa/gfAj8I2LjYUxfmJ0JdT&#10;+pKzCdFUoOVr8rUZMgWcEYj5CAAkwCHw8+LRvuUFSMlIQWgINxkTgIbTtWOCRDPvloxYZKfFoKAg&#10;GZszNiCG/BEZHoCQIB/4+awVQMkTPovBHgSA9sEe9po/KdEUTPfmwSDXACCnFYuSceV6YhgLDaU0&#10;x9//CjAp4xlLwhffgyXTHWVNnDyH3wMDIK9tzTWLEsY4vrL4HrxPnnc9KQGQ73el9YO36RrOrs2/&#10;9q4AV1cocQQ96Z7zEuV+pXiflOP+pUwAIHfa5/5aPI2J0WgHwN7OWiyMdokawFPHxsW8fwcJCAco&#10;E2iuJ/ip16ObYGJilGBiohuj/QSA7VVoqdfQcfvyX02UWXQ229BQy1PAcE0VZUzVOjEamGutmmwW&#10;9LZbMTVci6Pzndg70oSZ7gYMNFkJoLj/XhNa64xiDV5uArZUFoomYKuuSIBgI+0f7a7FQQI8nreQ&#10;J1e++MQhPPHUYTzz1FFcPr0X82Pkv8kOHD46hn0LA7h4di+evbAfp+b6cHKK4G+slbZ7MdlTg+kB&#10;AtD+JnS3WOjaelRry8T6vON9jaIJmKeMGWxvIAgkfxHk9bUZKHz68PTZOTx2cBBPHx7Evn4rWgkw&#10;bASO3QSHh6face7gMM7sH8C+sWYcn+3FU8em8NLJYfzDy4dx+VAvurjGrzQP+sJcaPJzUFGUh3LK&#10;YFVl2dBXFsOgLYFRx7WMJlIVas1qCleT6Ds5MdSKfbODmOBMu9OEg/M9BHitmBtqwGxfLfYM1OPA&#10;VBvOznThCG0PN2oIQKk0R5DeRfDXwDWqhjIx6XQ5DzYpSUdxQTryqFCQTYlBRkrSYg0fj/RlxSI1&#10;OZ7gL5GOp9ohkEBR1gaKfoNXmoK5P2CCgMCS/GycPPGwiHTSlBn0OxZ/1PRx80fOo6l4FK+7xyp4&#10;+3kgMNQXMQnrkJ6XgooqKjwQSBl3a6HaVYJKekda0zbc2bATVoJpNcUvhsD8EirdpiUgIob7uQXD&#10;izIsTpgYaPja4j4O4v6G3FQgJzBVfqwssY9gyN2XEmECy4jYSKRQ+HKt3w56l9pdavJPOXQEqNq7&#10;dsLWV4e+Pb0Y/8h96Kc42jGwG73DDRii+DNFwPHgw/fjyOMLOPOxAzj/0iE8+tIBPPT4BGaO3YvR&#10;j/Sga+Iu3D1KcfbBbkweoAIRfb8zB4fQT+ff1WVG2z0URzt3obW7Gq0DdWjsuRMtBIp9E3fjgYMj&#10;WDgxg4NnHsSR8x/B2Py9uLt3N5o7alDXXIWq6h2iKXlr6RZkEjBzczD3CwyLDL8ytyI3CfO0OrJZ&#10;mJuERSIopYBABniuvVXqLe/4FsiZKYFlBYHGymW3UcLLI39XwsN3LYKiw5Cm3oYjLz2L137wDXzl&#10;V9/H13/5j/jJf38HL372Kdx/dBydVIj89Ddfwxd+8EWcfv4UFTSKsJbeM08qzX3/ZEKuTKCVsHCr&#10;9H4CQH5WCUVSHA48qGkLpW1FlduwdXuRGNG+gmtbCbiXLdb6XSOu/SM5CzfelvsdxQAmM0kpeS77&#10;jY87u47y+rdSSxn7kQGAJ/zmufG4hoybaBmmxOjc0BBEbginNN6KN1+cxZ0qSl8jwhAWFAz/AD+C&#10;ubWi3x0v0xYZtQ6+BEQ8MCswyBMbonyxKTYEieFBCOHWELqmgLTFfnlcI+dHBVI/+k59qJCcayzH&#10;J//+c/jIkY8gMiJEXCOE0s9QAsHIMD8kbghFRnIkkjaGISraH4HBXFNJ/uSC9uKEzwx/EjB5wIeY&#10;8oW2BfQREIo5AGkfbysBUDYHsyS0XE8clzhNVYIZvz+lG/ndc9rNYcLptwBC2ifdXA1/e+FdCWB8&#10;jO8jAY235XnX0zVNwHw/meYtXktej/0v8wq+NwMo5yHK+/MzSX/wfj6X/8tjb7n3YjxWHpPbS5m9&#10;D2BJHkp5tGZRPjSaEpgtGrQ0GLGnvwUL052YI4CY7qvHeEctuhoJ8kgDAy2YGOvEKNcwjbdimjKo&#10;/g6jAEBei5aXT6s2qUQTcF2NXkBfe5tNDAZpbyWIJMhrqKtGjVWNng4T9oy1YIzgr5eAr8FQjip9&#10;BYFogwDFOku5AD+5Zi+Ll2JrMKvESN+R3jqx1i4D3tPPniAAPIQnnziAs4fHsY/g7ygB2Nnzc3S8&#10;F5fOz+O5i/tx6fAELi2M4uh4Gy4dGSXA7RNu58Y76Dmq6Tlr6B4VBHoG9BPoNlgYlEpQa6ik+1eg&#10;o1GP/Xs6cfroAM7uG8FhArFjAw0YrFbBVlEIi6YcXZS5D9h0GG+2YKjegDZDKdqqNJjrayIAHMIv&#10;vnwBX3n1OIZaCTZLclGRmYHS9EwUZeegMD8DRUVpYqk4rjXlybObG82iKb2PMuP+dgsGO6uFFqa6&#10;sGe0Vaw/fGxfHw7MtBH42XB0ugMnFvrF6i2fuzSPv728F4eHa9DdXEmQWor6ynxY1bmwkn9NFfZ1&#10;hsuLeTRyAnIz4pGXkYictCRkpsQT5MXZlRqP7MwkKjSki/59mWkEiQSBDIr2ASSO/QH5PLpOejKO&#10;Hz0iIp20Kx/Ku5Bo+qUStB3+7H3P1nquFlOXhEYGIik9DgVUEjYQ7Db11KK+qxp33m3G7naCQXpX&#10;1bt1qL/LDMOu7TBadoiBIQUlOVQS3oj18dGij5us0eLrc8KlFCdanlQiDQsLE6VSLp1yQiLBj8X/&#10;PbjvTaA3fEP9EUaJeuLmjSjdUSQAUGMqEzWSOpsG5t5q3DXZhpFD92H+kRnsOTyK+yiezeztxdSe&#10;DozTu5w4eB8OXJjHmReO4LG/fBgXXjmM/Y9NYA8VKh44Pop7H7wHwxTXDz8+T6A4j5kjwxhf6MHw&#10;TDtGH6AC0UIfpme7MUhA2EVqv283eqjQsO+RB3DmmaN45KOHcfjCXnzk9APon27H7rYq7KJv2rCr&#10;HBX6YmxT51EY0bvP3USwHI+4pBgxeGRdTBRC14UjICRYTN7tSSCkrBG8En4iUbxaIyia7hVy9p7f&#10;rZzZtRBBmfXy27BszTIEEfw39N+NQ5cegb7FBm1HHR753Av49C++hue/9ml8/affwP/7xhdw7LEj&#10;GDoygeOffAzzFw5gF6WLvGQWz8GoTMhZygT6vQCN9xMA8q8yA+L/HAb8jRSqS2Bpt2HkwTHxDaxc&#10;cwdWrbwNy1c4AUCSaMpzEm7yXs7Ex/j74wzT8Zh8F+xGSh7jbeXz3CotZRIw+HclxVE3SsN48mR7&#10;n0CCNp7CiQAsOnwN0hM8sGmDD2LCguC99uoUKvzL8MByo22eQFyAmMdK+BOMBdP3F0DiEem85jBf&#10;19OTYZBX3fCGd4A3AmJCYL17N577zCvoHblXrP/r588DUfwI2gMQFOCDMPJHVHgAwin9CgryIUD1&#10;JL/yXH98L07juPnXfm137gNM6TLXbLrR985aQ988/+dfdzqH+8by5OjcesJzZErJeMPid8Vhw3Lc&#10;L9+j/OX3p3Qj1tPlMKXw8KECqQelQcsWCxN8jhLEOK5IwJL3knGCt9m98r9S0n9X/Mj+WRSP7uWa&#10;Pym+vryH47bMK65ch8T342PcDM1wKOdHFCOH+btgN0ot+lHpT95m/y9lAgCLufm3JB+VvJJDWR4q&#10;K4vE/HzjXfWYGGwQTZy8jmwbwVprjRatTWaMjXdhfn4IA321mOQm0LEGDHdVob2Jmycps63ltX91&#10;YoUQnvuvmxJRHv1rJZDhPoDmqgqYTHpYrBVoazehlYCqrd5M99DCoi6ATqtBfXMjWtvqBVB2NprE&#10;YIweundvq1X0Caw1lqLOWILWOi0GCQJPnpjBp1+/jOdePIFPf/Isnj43h3NHxnDh7AxOn5vGfsoE&#10;jx0axol9gzg61U0w1IGJNhPO7+dBLiPYP9lOz1AtBlP0NNeig/zTS+DaVscTKefCUllA8KdHe30V&#10;eDWRBQKt4R4d5nqacHyoF/PNdK65EoMNdRju6MTx0QEcHenH4cFe7GlvwlB1FVqNevTWW3BguBqf&#10;ujiCzzyzgANTnWjVlUNH4FeWnouCjFzkEQAWFqehnACwkuDXQNDb3GLFyGg3ju4bxQABTJO1jN6H&#10;StRyXjg+jScvzuGznzqLN185jefO7cHrzxzB02f34JlzM/jh62fwh79/Cn/3wmHsI393MFSXZcFY&#10;lIEqeuc80ISniKksS0dxbgIKMhMIABOQn55E8Ma1fQkEfqSsRILTNJSV5lChIR9Z6SlXagK5yZeb&#10;fpUAyFPKMARmJCfgyOGHRKST5iyjvlkxMAgQY/ijhMdNJJxu8A/2wrr1IUjLSUKxJh/a6u2objHC&#10;2roTdd0WtPbaULNbCwOFg95cRtsGNN9twy7bTuzYuV00cSYkxyEkPEz0beOSpCit8n0U4v3+Af6I&#10;jY1FTEwMlcgp8fS1L2fEfUd8KfHx8+c59/wQuI5K4zGhiN4YhU05ydhWWQitRY2dNZXYtVuPhp47&#10;0T7bib6P9GHsyAjmHpnGwXOzmKb4OUt6kPbvPTSAmWOTOEwFnDMvPoxTzx3AkSfnMEPwN3FsEJPH&#10;RjFKBZ7ZU/fj8l+dxYWXHsbIQhcGZ1roOn2Yo/MPPTyOh7hWkAoLI3t7MPQgHaf7zh4bw0PnH8Sh&#10;R2cx+/AYpg4N4d6Zu1F7107RbLzDWAzNzmKoKreiqHwLtmzdjPTsFAHLG1MSEEvvmUcw8/QxgaEh&#10;8Kbn5hrUK30DFzt7c02qgEAGPvpVAjXrSu3gLZQzuybzX0mZ/2oCFT93qCjNmr/wMM6//gLunujD&#10;7uE2fPQfXsMX/udHePVHf4+f/O6X+O//+S/887/8EI+/8SLa94+h5t67sH5jDLwpA1xLAMj9/uS1&#10;HfVegMb7AQBZnOnwlB7+/B3Q+7dP72HPIDkDS8pOxX0HJlBD+UGRphA+AR5Yufwv6LxbB4B8nMFC&#10;ZoBS7Ifw8HBRIJMZpNLNnwIAJQDwrwSSK/JYTQCzjMBqBaVpqxEUQgVIfwI/N4ara1sZJMQ4ivfz&#10;83LYi4IoiWFRTBxMAOhJYBewLhipW9KRmpuB0PURBIVeBBy8RBxPK0XpFg/w8PUU/fwYRMS5dA15&#10;TXl/9jPv41957+tJPrdSyvciQY2l3H8j4vepBD2+Nv/nY7wtw0de39EPMk4or6kUu5PnyWvw9VnK&#10;azmTdOdMjvdhP3JYc37CYc3nO0vfBPAu+lkpvgZfdykTAFiUny1WazBpS8SkwzwRMi9/1kXw09fd&#10;jOEBAhSCm2rKrFqaCMK6bJgd7cHCVD/2jLZhZqQRJw8PYrjPilbKZJubDKiv06COwK2ZgJDnFWyo&#10;4aZh2l+tIUg0oba6gjLfUtjqtegheGtrIdjqqCW40qFKk4NqfRFabAaCvTqMdLdiYawTB0dbcWS4&#10;EXt7ajHUaEV1JUGkRoPaKh2G+5tw5MAQDu3vxqkjo3js1AyB0iDOUWZ5hjK745Qpzs10kB8b6bls&#10;aGuoIkhVo7fZgkMTQzg42YOpHvIHAeoQgSc3+fa1mdFPpdW22irU6DQw6Sphpeeb3W/DmaO9mOtv&#10;w0izGQdHOnF2fgwz5P8jBJUXZodwnAD50Gy7aCIfGOggSO4m/3dhz3AD+gbMmBiqwYm95Nc9XZih&#10;aw61WAh886HhaV5y0lCcn0kwXoRyjRoqKjUb9eVoqK4UazMf3z9M4GlFb5uRYLUKB/b04OkL+/BP&#10;f/ccfvLNl/G1z1zA60/tx2cu78f5vb147bmD+N0PnsIf3jyIHz6zh6BwFM3WUlgpnC2qXJjKcqEv&#10;yoW5vJC281Cak4q8rCRkZycjKycFeQRRRbmJKMgnICxMID+lo1ybgdKSDOQQEHKNYDaPXE0hCExQ&#10;zCUYa59L0D4oJO7dA+BijZFSV2qOuIRJ8OdBJV0fysQDeR1LKtluykxEHj3fNorblbs02FG9Axru&#10;90fxbxcBoHk3FUZ2V6CltwbN99yJO++yYBeBf3GFCnHJyQijDIMzMzFvFSVs/BG6kzih44/SPygA&#10;PtFhCEnYgGh67qioKKwjaIyOCMX66AiERATAP8IPoeSX6IQoJKbHIasgFRWGYqh3FpHyYdm9HXfd&#10;Y8bQnrsxcmQIY4eHMEpwNr63DzMUp4f3dGCIAG3u5Dj2n5/FIYa08/MC1I5d3IsjFx/EzNEh3L+/&#10;R/w+QNc4Qe/+k196Fs+9/igOPjqOE08+gKdePYbHXjiA+YeHMX9sBHsOj2HyoUlMPTSBsQf7MXh/&#10;OyYpTh4+O4HDj92PR56bw55HerG7805U0beo31UJjaEM5eqtKN9OEFiSg9zcNCoUJGMzxZfU9Hgk&#10;JEYjZkM4IiKDKewCxAhDL9Gs5QV3CjPZL1D0qeQaAIZ3Er9D8T5pH79nOwBQhkzv/VYAoTNbc9sy&#10;oVW3LxPAtobu7+Xrhko9Fwis2Fq2jeLNTjSNjeLZr7+JL/36e/iHf/8+fvO7X+O3f/gtfvV//4nX&#10;/t/rqKQ4FZe6AW7elPivocyBE3KHhPi9ggulHEervhM5u66j+Fmklt9GsHU7ZTR32J9xOcG937pQ&#10;pBbmIH1bLkLiIxEcE4aAsEB676vouwzEdm2lWPKOxYOH+P1wc699GhkSQah8bzyyWBmObyduMmaQ&#10;vY3OE/0HF+PRipVck+KL2I0p8AsOo3dEwHQ7xb/b6R5OnvFWaimTQCBBwhGaeOm0NW4UN9fcQWnP&#10;coIwHr3LsGGfAkXK7tbeJCqlBA3eZjci7VqENFFjyP3yfCkdYwgMD4I/vSOfYD94+tmbdLlJmkcJ&#10;M/iJUcOUtkr4cwRA6XcBrrcIAFlL7X87cVxQ/iolw4Ul4w3vl/dSHnc8V4rdyWfkX34WeY68Du/j&#10;Y/K48vrOruko9he7lffha/A++W1co0X3zsTXWsoEAPJyXYbKMrHMGM8DWGOqIECyT5Dc2liDzrZG&#10;1NUYUWfToZvn1RtswuxYD/ZO9mK0tx6DXRYcWejB5EgD2lrN6OqsQa2N5/+rJBDUop7gr9GmRVuj&#10;iWQkAKxCYx2BXnU5aht0GB1pE/0Jh3oaMNbXAKs+XyxdVmssR0u1QdTGDXfyJNEtOD1NIDjYjIFG&#10;AlKtBlWVWtiqtOjvqsMEgejUWINomt0z1oz9M104fWQM509Mid/h/loC0EpUacvFqiVWY5GYSma6&#10;v5VUh7FuM/oIXrvrqzDUVS2aWblPIINoDS+9Zq5A33Q1/ubLh/G5lw/h4BBB8EArDo214NRsL45N&#10;EJxxk/N4m5heZj9l3FPjHZibG8WRfZM4tzCKCwSjx44P4+iBPlyi7cuUCY83arGnrx79BMH1pnIY&#10;Kwqgqygm6FPBbNbSfTX0HqowNdSKM4cncPHUHsxPtIlnnKPfIwv9eOXZ4/je117AF189jTdeOIqv&#10;v/4YvvbqOTx7Yhz/8MXz+J+fPYvvPj2Kl6cacHK+B202NZrN5Wi1VKBGUwwtzyuYlwlTeT5M6kIx&#10;AXVhQTqKeDWSggyxNnFRHsFgHsEggV9RWQYK81NQkJdKSkNuVppoDk5N5DkBnQAg7XtPAHCNHRoY&#10;IngOP08q1foHehF4+SMmbh0ytqSihJ5PtVOFCgIYQ60R2ho9tlM4G6iAUtdhRud9uzEy143e+1vR&#10;PdJOwNOAbTvUiE/dJGoAfbkmy8cb3gR8LP/AAIRFhCOSYC8iOgqhyfS8BTnYqirFlrwcMaF2emoi&#10;srJSCPhisT4lmkrXidhSnCH6+jVQXK9v2wXtrm0w2lToHq7H/Q/eg6kDA7jvIdL+PgzM3I3+yRYM&#10;P9CBiYU+zB4fx8L5PVh4bBYP0vbcsVHMHhnBwbMP4MQT+/AAnTc0147xfd2YPNiLA2em8ejHjuCR&#10;p/bh1FOzeO4zJ/Hl77+MT3/5MoHjpHA/tq8fYwfHCBgncP/eewkAWzBL8fLC0x/BS587h0/+3SU8&#10;cLIXtjYLrJQe7KKw0+wsxzZVPrZXFKGU4koRFVi25m/Gli2bCAITkEIglJAYiQ1xEYgiMOZO6jyt&#10;hT+FIQ8A4HkDuUZQ9A/kfpGea8UvA6GAwUUwvNpH0P7O3xIXblLObOUySkwZMt1X4zYPuj9ldh6B&#10;HvANpYwugKfH8EPcpjS0jA/hr3/8NXzzf3+Ir/z0qzh77mF84ctv4qvf/zom6bvemBEPDx+Kg+53&#10;YMUqe/PnFUBaTIR52xEMPqji5+FMiZ9pxR0EKAyAHJYUzjzISWez4u7hXmytKMEm7lu+swJZJbnw&#10;p0LBSh58QOEaQt8Pf6v87XI3Dp76RQwIovfNcWIDpRc+Af6iGU+G4Y1IDh6Rku/fnYAlMHwdNmZl&#10;ISY1FR5+AVi90p3iAMWzxXf1Xr2jpex6wGAX7V+9XPSd435za9y4Dx3Dn909i89nOGDokvuU4rio&#10;hAgpAWpUYOYVhjz9COgIBD3EwDkfMXiOwY8BUPRF5JWKuG+fB0/vYodIeR2+roQb6W+5/8p9FiX3&#10;S8nzZDiwJPzIbf6Vz6E8pnSvfFYpZZzg98pu+Z6O7pSS95JS+k/pRv7n49zKI/vuyWPK85XhJI8r&#10;/eYo5X3kf3keS8TTxTh9jcid47WUWsoEABp0ZdBqilClK4WFSr+NNQb0ttej2qiGzaJHS6MNNgKx&#10;hjojWpp5QudGAsBuzIx0ilHBgwRn+6Z70cvTijTwer/kvoYyW30xrGY1WhoM6GyxCEhj8XYHqbae&#10;4LBBj96uWjGauLvZIkbYttYSPJpKRV8/q5bAlICts8mMcYKyfdwkzesPV+lgUBMsacpQbyWIJCgc&#10;G2zE/r09OHd8ksCIwGyuV9QAnj02geNck9LfICZ2Nqh50EMpPW8h+ihz4ybU+YlGHN/fLQZQdDeZ&#10;0NmoR0+LiVQlJqyuM6nQUK/GvnO8KPebwM8/i2+89ByeO7EXjx3owSfOT4nfPX1mTPVW4ehcB84T&#10;qL368mP41Ccu4ukL+/EYQejpQ4M4c3Kc/DiG5x/bi1cvH8JMlxmTBNH7x9ow1m1DR70OLbWkegM6&#10;CEj7CESnR5rw2IlpPHlmFifpWfbNdGJuvFXUcj7z2H68/vI5/M1nLuJznzyDp85O45Un9uNLnziD&#10;f/jMBXz9zRP40Tcv4CefPIJnxlpxbHoQA61VQr0NJtTrKRxL8qDJz0ZFQSaqKHOvIzC0GnjZuyxo&#10;S3NRmp2O/Ixk5GSkISszHdnZGcjNTkBJcSZKi7KRn5OBrPQ0pCUl/ZEBkEpeJNnZ1zfAD8GhflgX&#10;HYr45PXI2ZqJ7VSw0VRpoCEANDcSzLTWwNJshu1uC9oG63HvdDvGKN6ML9yL0flBNPc0oZDiB8/J&#10;tz4uhiBwcTUOVmgQ1sVEIiU9BZm80kteFjLKtqKIl+erMUOt3Y7sLWnYnJGE/K2bsa0iHxqzCrUU&#10;j3hE7tBkJ8Zm+3Dv/XejqduK+vYq9FDB5n6ugaMCy+CBXgGAww92ib5/ew4O48CpB/DI0w/hkeeP&#10;Yt9jcwSAo1g4eT/2nbqfQPA+gr0p7DkyhAk6d/7EKPafnhDHpymuTR7sweln5vHSm2fxhW89j9e/&#10;8hTOP3+Izp3A1KFhDO3rw31UeONBIuN0v70PDeLs5QWceXofjj45i3tmG7G7607Utd0J624TdLsq&#10;UKHbBlXFVpSUbkHxti0CArfkMgBuRFpGHFI2bUAShf36DREIDQtcbEYKEM3h/I6U4iZiT24mXhww&#10;IpqK6V1yU/DVWsH3BgB5agi3sACEbkmBz6Y4xFE8vvOeBpQZSwkQKPPiml5/X+TuKMIzX3gOX/6X&#10;L2P24SlsTIqieJWFciqghcdGYI0XZSxrKKNZ/heU2NpryDjj51+ZAL9XcPGnEGdmPGKSn4vBb+Ud&#10;i89I3+GG1CQqXHwE1Y11SEiOh1pfgfq7m6CtNSGb0pWVBBz8zfK7FaPASfZ5/yhjW0WZKoE4T4Ke&#10;nJZK3zID4PUzTEcpAVBOTB0YEozckiIUGyqRsq0A8VtzEEzpk4efDwH7VSDg850977vVUqbM7KUk&#10;OEj4cCale0cp3cjrsySMSAjiX+6rx5AnB4gw5MmJqFk8YET854md6bi9/6C95s8R7KSflRL3ULjj&#10;/7xf+lFK6U8W+93RnfK4rHXk/exO1mjKZ+b3qHTP/2XYOIaL0g3/8nF5f6W/pR/kPdkN35eXwOO+&#10;39I/SvF5Mmz4v/J+70bO0jfl6GZnWsoEAGrUeVCrcsVSaLz2bY1JjWb6YG2UaVpNlWiotRDYWVBn&#10;04tavcmJTlw8uQ9TQ20Ef3VoqzUSCNbROUbYCMYsdJ5eW0JgSZBFENlKkDHU24DRgeYrANjdXoNW&#10;yhTbmiljbDSJwSWdtQYMtlkx0GFBg0VF4FcMo6iRKkYT3XuMzh1uMqLTooGZIE5TRvfQFKKFwHRs&#10;qBUD3bWYneoSUHRgT7cAwEunZ3H68BimhhvRR6Bq5YxarYKhopxgUIWxfp4/r4mO1+Ho/l6M9tWi&#10;hWs6Cf5mRlrR1aQXkz+31VdgeMSCL333mAg4tv/7+6/hs0+ewOdf2I8ffOki3nh+P166vBdHFrpw&#10;iIDiwP5xHD80hounpvD8xTmcOTSAY/t6cJIy5ifOTOMkZb5PnpzC7EAt9vSasTBkw/G5boz3VKO/&#10;3Yy5sWacJSi9fHwEn3r6AN548TgunRjD0YU+8Uz793Th4uk9ePGpI3j1hVN47smDeIqg8szhERyd&#10;7caTJ6bw6sV5fPFTB/G1vz2LNwkenhjpxlR7I4YIKvsp/JuqygUA1mpVsJF4/kMDhXlHnQET/fXo&#10;JOjlpebKslNRkpVGEEjwl5aBTFJG+noUF6ZDTe5Li/IEAPL0MNz3T8IfryfM4u3DBw8shpzdnEXk&#10;62oJABQjfwkceBqSwOAgREaFELhRaX9TLHIpU99Oz6ejeGm4cyd21pmwq9mKaipE2DqsqOvahYZe&#10;C7rGGzFIANRBoF1DhYIyowpZxTlI2ZyEeLpOIg92SNmAyLgIbNgYLSaOLuWaU/MOVNK3UkGFJtPu&#10;XdhZrce27QXYUpCGwm3ZMNdqMTh5Dw4TuJ9/9jBOPr4PI7OdaKN33j3SjJbeWrRRweTeiS70T3dj&#10;7OgQpo6N4oHD92HuyCjm6F1O7OvH3kemcPK5Izjy1AE8dGGGoO9+HLkwjdljg5h7eAgzhwcI9voI&#10;/iZxggBu/+lpjO7txn3z7aIG8GOvH8fn/uFZfOLz53HyyXkBgAfOzeD+I/dicK4NUxz3Z9oxs48g&#10;kiCwf6oZvQ+Q5trROdqGuwdaKCPneQGNMN3JE04XEvxlEwTmYGvRZmRmE/xtjkP65niCQFJ6AjbE&#10;RiIsnKA5hDuOB8GPMnRfXnM0yF80nfP8gYEE1DxymN8dg6C9htDT3l+QINA+YOStazLfrJzZMoo3&#10;RVTAHTp7CHfN3Y/q/g6c+/jjGHxgAF6BFJ+8uJO8D5K3xOOpVy/i0stnUaLNIzCxD+pZ40N+9CD/&#10;reIMZhlWclMjAQdnJqKk/mcEfUpxhsIZID+fmN6GxRknAUQyFSKLjZUorChDQWEeKk1a7LDuxN33&#10;9aJ5qAs+EUGidpfhW8zNxk20BGoMgvyeeCnCbeVlSCEA5L6kvFyYDEsO17cTT/Qr+w+y+JqJm1Kg&#10;3UX5WU8btC21yKdvVm0zI7+8RBQ2lJkzX0M+p7ynvL+UMixuREuZ8p5Sch9LwoijHM9RnivhQ7qT&#10;YgiRMMLH2A0P1BCj3rmG0W0VxETUi7DHfQC5ryFDIE/vIpqEvXi/vQ8ggxFfT4qv6ygGIEfxfuk/&#10;5fNI8X95rnwWltKNvCfv5+dWXo+Py7CQcgwjZ5LHlPdnwGPxvZT+kc/A+yUQK/cr3cl9js/5bqRM&#10;16TeFQCqVdmorMgloMqFqjhL/NZZKtFYo4fNokNTfTVam2vESFSe/mWMwOjg7BB6W6xotRnQZqtC&#10;rZHAT6uByaCGRlWE0mK6HoGbTlOKGrMKgz31Av6mRjtInQRrdXRdPUGjDh31RgwTSA611qCvyYSR&#10;nlp0NFCGquZVOfLFyhxVlInzIJBBOt5GfjOqymGsrECtRY2e9mpSDdqbzOhqtZDfKCOc6RK1ZJco&#10;4z1FsDTYRX5tqIJZWwFdOfmxpEQs8bZ3ehRDlDBw7WVbkw71Vg0BsI7Ar0r0b+xpMaK1rhy97Vqc&#10;Oz9GofV9DjLgt/+Gb118GpcXhvD6k3vw5rP78MyZCTx2chL79w7g/LkDOHxkDmePT+PTzx7A68/t&#10;w6lDPTh/YhRPnd1DmsHxvb04fXAA5w4P4+SeFpyYacLpvZ0YatOit1mDp06N40dfuoBfUsb9L//w&#10;Av7+9bN45cm9eP6J/Xj+8iFR0/nC5cP44muX8befewavfOI0Lp6bo2eew2XSM+cW8MzxCXzuE8fw&#10;9a88i0sLgzjcVoshDsc2Bm4N6g0laGRIt9B7tPI8iBb0NFVjgt7XRJcFhyebMdJmgJniSEV+Goqz&#10;UlGYlYXC7BwU5CXTe86kuFOMivJi5GVnIT2Z+wHaawDtK4TwoBC7jjx0QcK9mQAA//RJREFU0B52&#10;i+YsIl9XTgCQR/9y8yFDg2+gP4LDQxHD61NujKKEPw7ZWzeLufZMVDgx7a4SzcA77tTDsHsnrG1m&#10;1HRUYXefFeMH+vCRc1MEPW2o76nBzkajqAkqqchDaWUBgZ4K6p3bsGUbwe/WFJRo8nHnXWZ0DLai&#10;eaANTQRInWNd6KBCkY0KMToruy9CIxVm9j/8AB5/8She/OtHCSROYc+RQTT27kJzXw067mtGz1gH&#10;pvffT/unsefMFObPThPU3Y/5o2OiZu6+2S4Mz9+DPY9M4tizB3GOChqHH5vAmWcWcPppuw6cncDE&#10;/h7MUwHh7DOHcPbphxZr+XoIGO/H0cfvx7nn5vHEK4dxieLDOYLRs6R95+/H/Ye6ce80FZBG6jC9&#10;0IMJulfP/eQvCot7Zu5GLxWq+gliO4ZasLujBjXNJujM5QTAuShT56KoJBPpWfFIpgJBSkYsUjcn&#10;IC2LwDlpA9bFRFBGHirWGuZ3E7ouBGGRYQiPihAriYTStn1ZOV8xItHLz0vUDIqRw4vNwgyBTuPD&#10;TciZraBr39nVhoGjCyis0kFt3omhmWEUlG+BXwjBn68vQsKCsW59EEq2U3yndx8c4U9xzo3iIvmJ&#10;4h9fW2QepFV30C/D0GJm805g4YMgfi75fEK8vWYVAqPXIbkgB5tKC1BAhcniyjLRDGyqs+Ce0Xuh&#10;2aXH2kAf8R0znNmXwZMQSNcmIOSa4PCoSPqWuYAQBE9vL5GByalbZNgupWsAkMCSYZNHpBdTgb9r&#10;YgCllObr7qrG1EMPolBVTGBj78/LTXkMNZxZ8/34WjLjls8p/XCzWspk5uz4DEpJN0o5c8fiY0oQ&#10;UopBRIKTdMdNyXbZt3lJOm/69nitcZ5ihkcl8wheHpXMxzzpm5RQxGElAedGJf3mzH9S8riEKKml&#10;3InRsNf8UvjQttKtYxg5kzL82K8cTlzTKJ9VAqC8L0sJtPLcpaS817uVMl2TBSneduZWaikTANjZ&#10;bkV9bSXMujJUUIm+vChT9AWsNqlRazWg2qxDc4MFFrNaTNtSZSpBA2UAPAq3voqASaeBsVwFTXEx&#10;ykryxahiVnlJASroI+OaNq71Y0jjtX8ZBLkfII8U5jn3JinzPDQ1iIMTfZjsa8Boby0BmEnM+2fW&#10;EETSNbXcLMnXsWnRbK6ERaeFxahHR7MRE8Ntonaxp62GQK0O4wMNAv5mx1pwdN8A5ifbMdBpQUO1&#10;HsYKFSqKSqAtK7evX9zTRRBaK5asM/IawLwcXoWW7m/G/EQXuprp2WuLMdxrwLe/+4oINLbvn7uI&#10;y92jODHSgIv7O3B+bxf2jzWJPoOjI504TJnKqbNH8cpzp/CV17lf3l5cONmPc8dG8NjhETxzdhZn&#10;Dg3hmQvz+NQLx/Ha5Vk8daQX5/d1YrrXiD3DNrz02DTd6DngF5/Cr775HH72jefx9c+dxyvPHMGz&#10;Fw/gxSeP4IUnD+O1T5zF6y+fx4svnMRzT9M9XziFV587jQtHp3B27xCeIAh9/rnj5M8xLDSbMdlh&#10;wNxwM8YJwjsJwLtqCaqtRvQ02tDb1oQBCsMpeg+z/dU4Ml6HMwvkJ4KkFmsZtCVZKOdSfk42vetM&#10;aDWFBH8FKC/ORz7ty0pLE/MBMgTyqGDxS+Jm4aO3YhTw4sTP3IQkaofol2uIGBi4z1BwWAhiNkQQ&#10;fMSIKUrSczYhvywPFaYKVFp2oNy4HaYGM0FfI+4euxudE23oJMg9eHEGZ188jNEDvWgfa0RDfx0s&#10;rUbsJghu7acCyVAD/dahtr0K+ppy7GrYgYHJDozP34uRhf/P3n/AxZVkeb749FSVSt57j4SEHBJG&#10;GGGEEUaQiASRmUpAZKJMUpAIo4RUJt57IzwII0DCSEJCXiVTKlVJKu+6uquru6bddPe2+c/M7szO&#10;m9333uzue7//OQFXnUWjMt1VM2/e5+Xncz735jVx40bEjfONExEn8lB1pgpl7WUETZlIztUjIUOF&#10;owTO5mIq273lGLrZgptvDmDs1TNoIlg7ka9BSk4CssvSSNJR2VaKlvOn0XalCW2XGggG81HcQN8D&#10;ST4BYHZFKvKazagbqsDw3SZcvN+ModsNGLp1GqOvtGHg6mkBlpXtOWgfqib4K0VNZx6a+otwnhof&#10;I6+cRv+1aoK+Olx+0I0rrw4SjJ5D53gNyqncmcv0sBTrCQBPovK0Gfm1mbDUpKOMymtFRzFOlpxA&#10;spXT4BhBYBzikw6LGdTh0X4ERi5wct+KnQSA2/dsEq53XPftwS7XnXAQfgJ5jeNNsNuyGZu3bcLW&#10;nbyusD02OdgRXK3H6g2rxIoty1YvFTMQeWIAWwN5nCC7j2HIn/ARSHk9Kd90Ysh0P16WbZ2DPez3&#10;uWDFxg3CT93WbRuw3m658CHJM5nXrJtYYWHB/BmYO2fCn92LLy+gSne2qHiF4iHom/HXdO57E2Pi&#10;JGXD0DAdEPy/QfjdJKXJ6bt83Vr4EmR5RYQgkHRGhC4WkceOYIeXM7bt3UWw5U8NAyfMXTDhj20q&#10;AHJ3La8AMvE9TzTuGAZnE3zwc/iZUrp+mUy1ALKwNXmHsyPcA/fBJ/IA4tJ5zG8R5IcjsHw5L7u2&#10;Sqx6xN153LUtQRK/IytvycLDTp2npsPXkef9bBX0dyn8DgwrDDQs/C4sfIzflbfSebbwSVY+6XoJ&#10;+tjaxTAkWf9sAchWJOCzFT4+Xdy+TL4OQE39ziWZ7tovEy47vOVncVz53aR3ZeF3sI0H70vv9mXx&#10;+y5EekdpCIWwntNxjockU+953k8AYFmBSazkoY1XEGgFICjAE4F+7sKSp4wKg4Jac/GKSALCCCio&#10;VRfO48VC/YTlJyLMnwDATyz67+fJLkRcEUSAEOrvhbAAbyjp3hyjBvUERVWWFFRbjaiypqCcgK0g&#10;l2CNhMfrtVRmoKvahHJrEgqzk5BDkMhjAKNCPBHq44SIYC/ERodAF8uTPnh8GsGoMkxMHimwJiPD&#10;GItUghteAzjTaEB9eQlqiswosyShJCsOpVmxwlLJy7tFhnohIS4M6ekqJGojEBMdhCg5HZf5IzTI&#10;W7xXFsFkY7kVuoQIJOgC0T5sEgkmfv/jX3G7qA71KQZ0tGahtcZAkGQWk0lyMpKRk21EQ30BBrpr&#10;cPNSPX72yQh+95Nr+Nl7Y3h6uQcfXu/Fg4uFuD6UTfDXgYfXR/AuAdtTgsEfXmvA1XojekoS8fhy&#10;Hf7nPzzAzz44h4dXm/GTD+/h1sU+XBxsF2Gf667G3fFuvH1vCE9u9eHetWZ89OYIPnl7FK/d6kBf&#10;azYqczWoyzegv84qrJWdBJfn8uW4P2DGzR4zAV4i2ktSUZ+bSulEINRE6VZmgjVdiSYCo45yAhi6&#10;v6s0E42FGcJCGhbmA28fZ8gCPRFN8BcR6EVgOCFBlP/eLm5w27Ubrjt3wclhOxztHWi7DZ0t3x0A&#10;ciXPDohXrFkllkXa7rgFu5y2EYTsgLOXE/Yf9EUYlRuZOgJK/REk551AYXMRAU4JLPWZqBssQvf1&#10;BtT2F9D/dJwoOY7UIj1KmyiNhmvRMlCO8haL8KdnLktGVokBJU3Z6BypI6jqw9lrPagfrEUeO1yu&#10;P4kMSrdS7vIfqkFbbwl6LtViiEHtZiuazpUSXFGjhKSYoK6Ywq3pLkELPad9vBmtF+pRSQBYdvoU&#10;KpqtKK7PIsg0oaKnEF2Ux6+814eHHw/i/O0adI+V4dL9doK8ZjSeLRLdvoUNWWLWMMevfagclx50&#10;iEkg4486cflhJ248HqR7zhI8dqH1Yi0qOnOQU2lEXnkKTnfmo2e4Gm3nytFIoNpyoQol1GA5nnMM&#10;+lMapFOjKp3KwwmrHsZsrfCnGBLpjb0+O7DHczt27t2KXW7b4LyP8p/XN3bfg21OBIK7d2G7kyP2&#10;7HWEk5ujcLbNq67Yb7cTzm7X2RFsbeSlqJYISy67kOHu4GcQyHkt5NsDQK4YRWVJFT6Hv4jKD3dB&#10;ciNiNTvcJShct369mMCygBQg+2pjRfECAd8LDBtU8T6DD4KFGZMiHfv3BEAJVv5cq9VU4RnCPKtW&#10;jNcTs7NfEpbaGQTmM0gJbt7pBN+IaOyTRyD/TDWOl2XjyMkUOAf5YgHPAOYJWgQQ7A/tC5Y/G2EI&#10;ZGXGljtpBrgQPk7p+QLll63Sk0QMgOcGwmSZkMKTQJMbh2s32mGbsxOiCEpTqOGXTd/HAbkrVtsv&#10;gL3jJjjs2Up1xwqxxBhDD1vFXn75BeETz9NzL4Ehxf1lTsvpIVCkD487nCJ8/Hm/qUr6uxIu47Zg&#10;JoGaBIDScQYdCfpYpP8SBPE+Xy/J8wDQFkRsZbq4/aUy9TuXZLprv0ymxo/fS3o/6R2nu0aCQ9vj&#10;37U8e08u75PCZd82D6be87yfAMDsdB1MqYnQaVSIIeCLCA9EgK87/EmiaF8eEkDgFyJERh80Q16g&#10;vyeCSeHz1t/XbWI1ES8XBHq7IdTPS/gUZGjMMGiRbYhHlk6JUlMSWssswtJXlWtETVUaygtJkVq1&#10;GGgtQGt5OgpNWljTNMgmAGPffyr2lRbkjogQbwF+qfpYqKNCBBDyhBV2/2LO0AhQ08SGIUkrR5qB&#10;xxtmobqIFHa2jsCGYK6ElHaSBnHyYCSoQlGYnwwLPTcuLhQKBsDIADFukSGQxy4a4iNgMsQJ58+G&#10;xCBcv1kmEox/f7h9HUMZ2WjJTsaDh624NlqK8b5KdFTnE7ymEgAaUFmWgeYaCwa7c/HkHsHbe+fw&#10;2ZMh3B2sx6ORJnz8sAVP71Shi2Cjo64II025+PBqK/7wZBCPenLQX5qEx+MN+D//8ACPrtahtzEL&#10;/e3laKkuQm9HDVobi5CfpcNAeymuDtbh9kgDLvUX4d2H/fj8o6tiLGJPUybqi3RooXRtyklBM6XF&#10;vXYLPr9Zjc9fa8WDc4Xoq0pBR6kRXZVZlE46VNO2vCgVlflJGO4uwuXeItSQouduYxOJIUEORUwI&#10;wsL9EBXsg2iScG4skHB3Pa+jHB7kJ1aV8XN3hvvu7XDdtY22O9Hd8R0BIImYBLJksejuYRck9ts2&#10;YOvOTbAn2e7kAI8AdxxUhIkxgHEpR3Hs1HHkEQDW9Fchp9mEkjMWgq9qXHijF723W5FH8JxWpkdl&#10;5ykCvGYM325HRYcZObXJyK9PRXlbNhrOFuLi/W5cf+MChu/2o6q/HLVD1RilfB5+vR9Xn5zHtdf6&#10;0dFXRABZhsZzFajpK0Z+00mYKgzIa8ogaCSou1KLzssEipdq0DLWgHq6jn3wcfcvu4FhS2AJ/W+9&#10;SHlMYb7z0zGSi7jxtAMjr9Rj9G4zui5WEjRacKoiBWUtVtT3lKDtfBXFvYmgrwvXH58RVsAbj/vw&#10;1o9u49bTC+i+1IyqnnJUdhWjsNaE7Hw9aglGRwgyL96jRsatRtSdy0UmhXns1FEYC/QoaLRQ3PKQ&#10;X0tQWn0Sp0pTcfR4FILl1CgIcYebnxP27qd893eD1wEvuO33IDB0JRDcC2dPN3j6usLDxxWunhNO&#10;pLc5slVwA0HgWuG3cfWG5WIFFsmZNIMgzxoWjqS5O3jORJ5/GwAoWbGEENBw+Pw8XtFkHcHfpi32&#10;2LjJToxfZJc/XLFKYPeFe58j/xYAKMXF9lnSPm+/LQCU/AwyULF1jtOK4Zy/wVkEx4tXr8ceXz8E&#10;qWOQVm1BvPk4wrVqeBwMxEr7DXiBv1lSRAxzEqB9m8JjgDk+E/A4cYzhkfNeKMd5s+HgtB3RpIei&#10;DQqYyjMREOFJjcMd8DzgDicqj8tXLxO+PNmV02J2krxoHvbudYIP1WULFkysWsJLBk6XPgx60uQT&#10;W2GXNs/7TVXS3yUsTVc++Tm2YGP7fD4uwc9XiRSGJFOf/eeKbVynO8/C+cv1ge23Lo5Nc+2XiRT3&#10;6dLGVmzv4fMSQNse/0tkuudMlWfvyXUgifQ9SlDO26lhPO8nAJCXbNPFR0OliIA8IgiRBH3sGiYk&#10;0BuRYQEC+iKD/cVWFuiDEII+Px83BPh5iC2vWuHtwb7jnAQAhtM1ClmwAMbYqHBoosOgJWjISFSi&#10;sdRCoFSApkorOgn6qsvSUFlgQC8BUEdVFnLTEpCbkSjG4JlTCQJ1CiTFyqAiKIsmOOOZydxVHUP7&#10;8YpQFGQniUkkiSqCP4K2NL0SBq1KdO+a07QoMulQbtahyqJDbmoShadGRnIsGuosMFs0iI8PF5NW&#10;VAQHKmUYYtktSmw4TPoJp9PaKH9YdaH45FYdpdTPSH6HD5qr0ZKYgIZsDa5fK8Gjuy24NdqEwfYq&#10;NJXnoL7chC5Swux78PJQFW6Rcv6YgOBvPxrHm9c78YRA76OHHXh0rRKd1amoy0nDMCnWH9/rxqdX&#10;6zFWZUCrOR6Px5rxu0/H8YBgrq4gSbjcKbKkEqxrRBd6ojoE5hQl2qtMuDVUj+vnyvHegz7gnz/F&#10;6zwOrNWMhiI9mkuMqCdQbqS0utpkxm/fHMAHBJXvXCWgoGsac7VoyCcQzyL4NiUgx8Sri6RitLcM&#10;I90lqLYkIlkVDGWoB+WrL6IjAhBDeWCgNFbJAhHi7YIAd0dhAVTzTHICaiVP4CF4Dwtwg7/nLni7&#10;OaC/91tYCWQqALJFiITHi/GqEzyZYOWqxcL/3poN1KInsNhCkOHi64IgajAwAMYbEwhmMlF+phoN&#10;5+thPX0SBR1ZAgCvvnOOILAPpT25MBZrcbJUi4rObJwmUKvsNKOwKQ3mKh1y6pIJhlIJvKrQd6UN&#10;1QRc1qZs1F+sxfiHl3Dz4ysYf3oOY3c70XuuDHVnilF7tgJtFxpoW4pCAsyiNhMBYAHO3mpA97Vq&#10;dF+vRdf1NpwmiCxvy0F1Wx4au4tRT/eeHqjA4CvdeOX71/HOzy7h0SdnMXqvFj2Xi9F7hcrRaAWq&#10;CABLm83oGm3E+RuduEDX33v3Ah59fwxXX+9C23ABXUcNhkcEp6+dw9nxDpR1Emy2lSCn4iTS6Xso&#10;qDDi7MUajN3jJebqUdqdQSB8HKfqTiK3MRvFBKWN/ZVoPVeL6vZClDSYYS5KgTb1COTxMoQeZt95&#10;/gg8FIADh4Kw/6Af9lF94OHvS1tfsYScHzXefAjI3b2dscdtB7bv3oytOzbCfvt6AYG8rBy7CeEu&#10;2GVigsjSL8wO5grv2wBAVtzP4InAga9j0GTg5BmoYnIKz1CeN+E8lyt8Vg7SPZKyeJ6IcG0g4dsW&#10;fsYzpWDzLIY+PsbWCb7G9p4/Wxhm2BJHacTWdgYuzgf+FhetWIZ1W+3hFuiHmKR4xJ88hkPHlPAI&#10;DUTwYfaR6IiXCNzZYspiC27flojyQHWDNPOXha2UEhDOnPMSnDy2Ia82BwWnS2C0piMoPEh4CZDH&#10;RmIv6bB1dmvF+rIbNmwQXcHL6L32UsNl42Y7zOJu6Rmc59Pn6V8CgJxHrLAlBS6Bh3T+31skKPky&#10;me6+fxOhMsjfrCiLNt/7tNf+BxBOS87/6c5JIr2jZCHnss/6j7vueSECCUpt8+V5v2cAyO5R2PoX&#10;KQtCaLCPEAbA0ABv0ZUb4ueJiCA/El8E+3rA19MZvl4uQjzcHOFJwlbAMH9v4ZolJjxY3MfXygK8&#10;oAgPIJCLJogxopAkPysZVaWZKM1PQXVhGoFKJgoI/jITY5CTrhUTQ3hmsCVNg5oiE7TqSOGgmscm&#10;qqNDhPUvUc1r82qQHBeBBIIOXqWEZ6/yZA9ehk5PxwsydWjitYopHIM6WgBgvtmA5sZcZJpiIZf7&#10;IyIsmMA3WMAfz0zWJcrQWJiKmpwUpMSFoDQ5HD8eKwN+fBn/ersHd0vNKE2IQUGKHLfHCvD4QTvG&#10;RxrQ2VCA7qZCdBPMDXVbMTJAQPb6MN6+349//s1TSunf4NefXMXdS9UEap348GE3bpIybaH3v9ad&#10;i5896sHP7rbiWn0aCrUyDFRn453bnbjaV476gmR613iYkuMIcGMQx65FlMGURnLU5Caht95M1xXh&#10;5mAZ7g5X4zaB59W+EpxrzkYrwVxLQTqac1MFtPaVJ+FauwWPRmow3pmLpnwt+hqy0FqZjpbqTAF/&#10;RWYNqkixl+YnUfqGwBjHq8BEUD5SYyCIQS8UicoIqChfJQAM8XKmvHYnUPcV8KektI3hCRQ8wzzc&#10;AyNDvVzcnv1sP9hpRVTqXxRpWZ2XGQC5kE9uZ3LLZ1JR80y2pbzEEYHgmg0rYbdtAxzddxKQBCAq&#10;Xg7FsRjoLceR31KEMgK33GYTqgfzcZ6g/Mb7Qzj7ShsKO08hmQAwpeAozNVGFDWfQgMBXPNANUqb&#10;LMgq1iHVqkJhQ6oAI11eItKqjCjtL0bDpVq0jtej60o9+q+fxrnxBoKvGnReOo3zd3pwZvw0qnvz&#10;kN+cjtJOSu9zuWgYykXXeBWBYBM6CCKbBkrQNVKJ89ebcOXVboy/3oM7FLcnn9/AW59fwSvvnqWw&#10;CcQI6kZeacH5W81o6CtA61AlLtztxuVXe3Dz6QBe/fAibjwZRCeBalnHKeQ0nEBldx46qVHRPd5K&#10;YNmI6o4ymKmRcDJHg7LaEzg/VofzFPczQ2Uork+FuSwFdZROzeeqSWrQf60DQ3d60UT7Ze15KGqh&#10;xlRVJgyndNCkxyLOqEBcsoKAMBzBUQFifdz9oQSEpHAPyHwQGO6DgBAv+AV5Yt9+Vzjv3YFde7Zi&#10;x67NsN+6Hhvt12MtKeM1G9aICSLs2ofXFmZ/gd8mAH4B0GzAgUFCPINElDeqQKXKVIK7b0ueB4lf&#10;BpjSNRwnCRhs72NhJcDKgBXB1Ht5y9fYvo/0PA5TsiDYnnue5Y7TaB5B8tY923E44TD0J5MgizuE&#10;9Ts3YfGalXDydMPm7VvFTH3urmUg4++Yx/vxvdyIE92lzwn/G8mUMCQLIG9nzHoRzm5bkZR5DIbs&#10;FGqgHISHJ+m2SBk01CA8EB4IO3s78e4s6zduxLZduxCjPoLdLi7CP6UI9zuyAErWpP8nAuD/k0V8&#10;o5NGANvvfbpr/98i0jvaAiDXjdxw2blzJ1asWPEMAKVv+Hm/SQCMERMkEgjQGALDQ/0RTNAWyOsD&#10;T1r/uEtXLQ9HNFXiQT7uBH6u8CH4Y8sfrwTBIBjCM3/perYAMjAGTI4JDGEIDJqwCho0KhgSVEhJ&#10;VMOYpBC+7kzJsbDSR2gisDER9PEEDAPBnE4VJiyA+QRxGhXBB6/mEOJNQEFhRQQS9IXAQkBk5qXm&#10;EhVCClK1KC9Im3A6TWHz7OKanDTkpiQgMVoGA71nZWEmqitNMCTLERUVhIhQAl8C1mh5APT6SKQQ&#10;2PVXZqG7xow0vQzlpii805eF34+V4uPGfLTyJIn0JJSaEjDenY3PPryMq2PN6G4uxHBXOQYJrvpa&#10;UjF6rgSfvDOOP/zsKf7779+jlP4Vyc/xi0+v4nef38FnT0ZwubMIYy2FYhLIx7fq8WQgF5fKDbDG&#10;hqKA0mKwwYIeikczwXK2MU6sTcxwq44JQpZRjRJeo9kUR5CXhk8eDODhaD16ylNwZ7CSws7HPQKP&#10;3hoTWgmwq7IMSI8LRXZiMAYr09BXZsRATTqGW8wY7czBuVYLHow3o6MmE2W5OlQWGZGaTCBuiEEm&#10;SYomEtGh3gj3c6O8kYsJQFG8dGCAB0GgMwI9HBHo6UT574VQfzpGEuTjRo2BQAL2AFwcHuTi9uxn&#10;+8FOJ5ISloRbe1w5Tidc4LnyZKsHQyCvdbl02SIxgJ/Hlm1xtIP/wQmffFHxMsSlx+NEaToK2vII&#10;vijP7rfh2rvnceejC+i/24668+XIb7PgVEMGLHVZKG8vR2NfM9oG2tHadxp5ZRkwmlQw5R+FkdJb&#10;m6+D+bQZFf1lYF99HZcbCbAI/u4QLN3tRMtwFRoHy9E11oD+G63ovdqAhsECNA8Xo+tyBXquVWP0&#10;fit6CL7aCLy6LlagY7QIZ69W4smPLuFHf7iHD//2Gl7/4ZAAu+uPB3DxwRlcuNeJ+x9cwuDNZtRQ&#10;o6OPwr3yqA9XX+/Evff7MfZqB2p7C5BdfUK8h5W7k7sK0HihBu0cx9EWtA5UIY+XNSzXo7nLiovj&#10;BKFdxWisz0FpcSZyio2o6yygd69C50g9zt/uxoWHg+i40oRaAs7GC3WoGaym8LORXpqCE0U6GKyx&#10;UBrCcVDph4OHDyBEHoLwGKpbFNRgiPJFUIQ3KV1vBAZ7wcvHBa57d2GP4zZsd9gE++0bsHHrWtEt&#10;vH7TGqxYs0xMDOEuPu7q4Mr+GQBOWoSFTCk/tjLdT4CNpMS/AA8TExJY+LhUiX4X8oU42IgEZNMJ&#10;n7MFNS7/vM/n+F5py8dt72PlIR3nfb6XRbqHj3E40pgv6RoRnk36TEzYmPj/An13c5csgquPM/Tp&#10;R6E7cRRuBPX227dgxapVwlI4k8Lk/BEWucn7ecze0pW8XvTiiXAoj6Twvy0R4wMn83/Gyy9i5aqF&#10;cKe6y5v024r1a7Fvnxdij8bi2IlEbNvjIGah8/uyJWWH427sdnNHcATB7JateHHOXPzVyzMJVqfP&#10;r78EAKV8kPY5f6T//95iW36+TKa7999ChEWZytOLPCGL0kyS6a79ruWr0uGr0ko6P911tsf5O5K+&#10;JQGApBfZ+MHgx+ttc/mVyhBfz2sgP+8nAJDdvfCavZq4GCiiwxEVEYxQAjaGQBmBnyyQIDDEX3Tn&#10;snUvyNtdTPpgAPRy3y0sgF4EggEEhsE8Q5Sgz5/gz8dt98SYwACfSfGFPIwhLgAqCitOGUrwKUcq&#10;gZ/VqEEyzyjmsXghHmIGcHxUIFLoPIuGzrGfQlmQJ5QEgmwNlJPysBriUJqpR05yPNLi5DDr1QSA&#10;qSjKTSYAjIJBLUO6hkBTEYG4iBCCxlCU5KSitCgV2sQwKEgpxcjliI4MJfgNhC4xHEn6UJTro1Bj&#10;SURaigzWjDDc70nFb29W4aPeGlQS/OVmp6G7sQRvjjbizYd9GLvUhJ72Ilw9x+PxynFzOBePH3Th&#10;k7fH8fkH9/C7z17Df/3be/jbT0fxk08uUar/FvjHz3CtqxRdhckEbLl4OGDFrcYU3GwwoT5dgyJ6&#10;pxaC2YZcIwGgCYVZSaJbXEdwrKc0yU6LRyEvi5eqQFNRCu6fq8ZQfSZ6CUheIxAc78ilcMsx3lOK&#10;OmsKMhMUSCGorrJqMULKusWaiEZLHM41mjDWU4Ch9mxcHyhFe1UqhnvL0VRnQWqKCpYsdtStEA6x&#10;1RH+SIgMgZbKiSkpHhpFOCIDeaKOCwHgbvi7OyPY14fy3xN+bm7wpUo0PCAAEVSehge+ewB8psDm&#10;zRF+rXjR8uVrFmO9/Wrs8dwJHypbMlUIYk/EIrkwBeU9xRi814Ub7w/j+nvnMP5WP/3vQOtYLWoG&#10;SlDalQtrPYFTrQWFDYUobypF+eli5BIAmvKOwVJqQEY17TdkIa89DxVny9A8WkdSi/ZLdTh/px3d&#10;V+pR1ELg1XYK7QReV14fxKsfX8HI/Q4CxCaMPerC5de7cPVxH84SfFUTjNf35qOqy4zW84UEfH14&#10;4wcXcfPNbgzdqkXfeB2Gbrfiymt9eOWdEdx77wLaqcxxFzV3SQ9cO43BGw24RFDbe7kWVoI/7clY&#10;GHL0yCxPRzE1OmrPVaJ2oAwN3eVoOFOESmoEtPUX4Nb9brz6xiB6+yvR3l6C+oY8nKKGQmFjNkpb&#10;rajtLkbPlRaMPujH+Ve60UUQ2HezE52XW1Hcmg9zTQayKlOgNytx9AQ1sI4GIypOhkhqwEUeOUTw&#10;TQAedxBR6oM4pAhGeOQBBFCDwXOfM1xdHLF71zZs27UJW3ZsJLHDJoeNWLtxtfAdyLAg3MPweMC5&#10;BD8CBifHBJJ8GQRO93seAEqAIyCHFDhfJ4ltRfxtyBfiYCNf9iw+z1tWDLzPDR6u/LnsS/d9mULh&#10;Lm2e7GBrHeTjrDD4G1q1ehU2bd4kwuNvi8/xRIup6SMU0KzZWLdlMzKsqYiODYan/264eu7GwbBQ&#10;Aqx94lnCYj9puZXCYOGudp64NQGH3y0A8gSeWSQvzSGlOJ/KzZyZWL5sKbbt2IL1DmsxYx5dO/OP&#10;s35XrFmHVXabsWn7Trwwcw6+N2sOAeBsAsCJ9J8qfw4AcvqycD7Y1mNSmtvm2f8nXy1SGrJwPkoy&#10;3bXfpkz9hp73XNvrvqlI97JIk5+4jHPZloZA8bfL5cf22ewWh6993k8AIHedGmIjxMxaVVSwWBEk&#10;MtSXYIsnc/gQsJHwgH+ZP8JJ2Qd4OyHYix0DOworn5ebE1ydd8PTnVeD2C3E042XB3OBn7cHgaQv&#10;Any94OflgSB/AsEgCic4ADp6ZmZyHFJ1SiSqCCSC2QWNO4L83KGICkUsQV9yohoJsVEEp9GQh/sj&#10;msAvURmGuEg/xMm8kamRw0D3JirCoIxgS1MospPkqM/VoiwzDiaNDFkJkUiKDoKGoCU5Pho5GYnI&#10;z0pEvMJPdFdGy+h9w7whC3EnKA1AWnIUWrMIvnJ1BFyRKDFH4LWRbPzD02b84mId+ng8HoXd0ZCN&#10;D0kRvvvaEK4TAI70MgAW4umdBvz0wwH8/ONxPH2tF/dud+CdR8P4p5+9ic/fHcUP3x3AH35+D7/+&#10;9DZuE0A2laRgtMWEJ8OVeHOwFK/3l6C/yoDGfIIzArqeylR0lKeiIF2FLEM00lNihM/CNEMUjHpK&#10;Q2MMakpT0VlvInhLF12+V3srcbOvCuO91Rhsr0QlQS/7beSZ1bz83XBDEYYbC1Ft1qC/OQvXL1ai&#10;uzkV10ZKcPlcqei67m3ORW5GPErzE1FVloQMI+WDmq240YiPCaf8kwvrMY/HDAtg34C74ENlwtvD&#10;WQgvD+fDVmDhEsgbA/09otBJP6lyfp7Ywh/L1wVA3vIySryW5oKFs7F4+QKs3LgUWxw3iiXZDsYc&#10;IEDRw9pgQdulRlzkCRtvDeDGOwO4/cEwrr55DmeunkbLhWp0jNWjmqAnm8Apt8aCfJLs4nSxesep&#10;4uOwEhxlUzmwNFthaTKjlGCK/fVVEVC3DFXiDEFg4ekMJOfFI5PSsKo7X8wEvkXgdo4gbuD2aVx4&#10;tR3D91pw4UEnOobqcKrCiDRK8+zy46hot6BztArDt9oJDuvFWL8zF6rQNVqJczeacfnVbgxeP422&#10;86Vo6M0jQLOiqb8Q3Rcp33k1j+EaZJUYcZRdt1CD4XjucVgaTlE8CwluCTLb8lHbkYf6Lit6R8tx&#10;9V4nblGYQxcacKavEnVNeUgrIcglqDtRkiQmhJTT9QPXO3Dl1XPopnLfO9aM3ivt9L4NaOivQMPZ&#10;EpQ0m5BRoIWayqciIQJyAsCImIOIoPKjTDwEtS4aR7RRkNO3fIDqGs99LnB1dYTjnu3YsdseO53Y&#10;Vcxm2G3dgPWb14kVWNg33IIlE46i2bIklpCbHBf4BavgNDLd708UOSnrPxGb87ZQxu5GpIr4C2ID&#10;dBLc8fZlXjLtBTpP4PQSx5VnmVLlzODwhZmjk+vX8rNtK/0vPJv3uYKnil46xt8AV/h8TrpWjAWc&#10;tLwxZLGvPU4LnlzDE1wYpvmbemZFoP/s95D9N+6hxv2idSsJluZQGKxYJhpW/BzxTHoWK5rZ1NDa&#10;7LAZ0So5XCkPd1OjP5wa95GH5djj4ozZdA9baYRPR+4G5ven/2yV4DSUlJRwpzOD4/sivdcLwqn2&#10;THYLYwubJF+AO7p/qoiwZ1DaURgzZ80Qy5fNnk1pzZZiPsflgfb5/pdo+zKlC4/vm8n1C6epJHT8&#10;JXpXAaf0/68nRdxHz+F85a2IPz+b0pzzcjp53k8MV1m8+Fm6svA+u2DheuwL8fn/5CtFSkMW1geS&#10;8P/prv+2RCoH0nOlOEyFwOeB4dcR6V4WrueEUJmdqhv5Wik+Yp+Ey+zzfgIALUaCMFLqysiJiRYs&#10;UWET4+1iZAHCMTSDXySBYFiAh3AWHUkip5Z7mJ8nfD3d4OK0Gy7OTnDZvVOIq9MuuDk7Cgj09/Ek&#10;EHAnKHCDL0FggK83AugYT+zQxcmRkqhEgkom1psN9HVDMMECO5DmSSksmngF9BqlANG46GAYCejS&#10;E2RIiw+HMTYUUYGukAW4Uvy8hduaLH0kyk0qNObqUZaRgGyCxFQKP00bi/xMAwpMSbCQQtSpg6CW&#10;T7yrLMgDYYEudL8PTGlKXK7LwrnyNOQmR6A8MwKPzpnwPz7pBz64hA9JqQ7WZKOjLA2Px1vw64+v&#10;4wdPzuHR9Sa8TUr84e1GfP7JJbxD8Dc6Uobrt1rx+NE5/OS923TdKD55k6GxB48JDO9fbsVodymu&#10;9RThekcOng5W4cPLDbhHIHm1z4o7/aW42l1IAGhEbqqC8ioGuVkJyExVIjsjFhZTPHKyNagqSUMd&#10;gV8Txbma3ru9LJ2gshBdVRaUWFII+hJQmG2AURNFEByJKkqDemsKKs1a3CEl3t9hRVl+PMpzE5Cb&#10;qRSOtIuy9SjM0qOjMR/5Zh1SdHLo4mUwaKORmqSmBkOo6Jbn7viIYB7v6UJlYbewCkuWYRa2JIcF&#10;++L8wDcbA2hbwG0L+XRiC4ACAtmJKQHg/AWzsHDpXCxfuxj2uzbAI8AFCgIPc8VJNJ2vx/jjEdz/&#10;+DLJKO5+NIRHn17BzXfOo/NyLc5criewaSSoKkR+3UlUtuejojUfpyjfTUUpyK06KWbDMlCdrDmJ&#10;NIb0ViuK23JQ1p6D5nMVaBooJaAz4Lg1FhklehSws+azRRR2Hc5cqcHArdMYutuM/pv1GL7bhoae&#10;Cpyg/NOdjCMI1OMkQaaZ8rWaVwXpKkQ9wei5q024cJuAcKwO/RTHboLB9nMl6BquEPutA8U43ZOP&#10;5t4SNBPEZRenwUD5qDPpkHRKDxPlbTHFr/JMARrPlKDhTD5q2rNxuvcUWvtzcfZSJc5eqEFLTwlq&#10;CRALO3NRSOCa3ZiJk1WpyG/KRhXFp66rCNXNOTjdWYw6CqdtuB5dFyjNOE4Xa1B22oREYzRi4gj8&#10;6LsNpbIiiw2GSi8XYwSViVGIUssQQnWMp48r9rrtgZPzLuFEmq1IO50chAXQbssGrF6/BstWrRST&#10;fGxXDJHWEeaxZH8xAH6F2EIYuyWRYMRWhHuYSQiThCvtmWypJABavnk9Vm/bjHlLF2H2rIn1dMXY&#10;tUnQYRgTg9ppKz1LqvhFePSfvwPho3D9OoLfWRP3MzhSHPl6/h6ke5etWIqV61Zh9nxSTPQ9vDyX&#10;4kIyh8BtEYEGT3aYSWHPoW9n7Zo1cKXGu6Prdhykxvf+iCCs374Fy1eupG9qruhe4m+Lw+f48Pc2&#10;k0CWV45YsX4ltjhth9JwFLqcdPiEHRBLsEnKShqfxxAmxe2LwuMW+VumfQLBWbxCBcmMSXi1hb8v&#10;D4fy6aXvUfxeFEub2dlR42HlMhHP6crFDBIpfSXlyfK8/OXn8vszuLFwvcPXc95MLS+SPO/HacnW&#10;Rlto4DRlqykfk+I0VaTjUrynEz4vvYvttVIY35ZwmBzv6c79W4v0rpx2kh5gkdLyu3h/Fn4uh83P&#10;kqBegnjpudKzpW9n6v1S/tuK7b22x/n7n3CJRe9F3z8Pi5lFz+Kyw+9qW3a+FgCWWIwoMhtFVzBD&#10;nxhfRxUAr5TBLlfCAj0Q7OcqnETLqbXOEzD0dF4V7o8wfy/4eLjAjVp7Ls7OBH6OXxBPNx4n6PrM&#10;Iujr5Q4/bwZCAj1/D0QSfCVplVBFh9EzCAAn/Q9Gy0MmXNKEBSAxQSlAMTzQXVj+kmPDYEmKhkkr&#10;gybSC/IAJ4T7OQlrHgNJqoYgUBcOqyEKhQR6WYkxSI2NQFpiLEwGAkJjPHIzNEjltYjVYfTO3C3t&#10;iahwL8TG+BFUxeEyKbr+XB3qCbpqjDLcbk0G/nAP+K/v4Hd3u3GTferlJOGja93AP34A/M8f47ef&#10;XccHTwZwh4DvTfbH994l3LzTjqcfjOHxu+O4f28Qbz4YxNN7XXhKYTy924P3Hg7i6mA1LvdXYqA6&#10;E9earXhzpBrv3WrCtV4rRpvMuEqKtqUkBQXparF+r4WgNjNVTaAaC3MmAVu2DkU5ySgrMKA0R49S&#10;SyLq8lPQVJiK0qxEes8YpOliBAQaCd54xnRmQhTyKR0KKKw+AsXsdAU0an9oeXKJIkRMsElURdJ+&#10;hHAOnW7QIVU/0f3MDryTNOHCD2M4lQ0ek8nlhstHgLezGB7Awq6EeEWYIH9P4S5o8BsC4FThsR22&#10;H8LzRHz4c7kSmIl5pPjmL56FxavmY+seO4TFBCH1lAHFp/PQN96Ou++N4aNfvYqf/P1jvPeLG3j6&#10;E8qnj0bRf+M02gmmqjutKDmdiXoCqsa+IuFbr6TJgtwaE4obc1FzphKVPeUEgWZklp/AqZoM5Naf&#10;REVHHsFQHXov1aOyzQxrtRH5jXS8KwcNAyXovMTw14zLr/eQnMHog1Z0X6klwCsTawLnVGUij56R&#10;Q5BpqcgkoXCrs1DcYEUPlY+xVzpxZqgcFU2ZBG9mtFOY58cbMXy9GW39xahpPYWSWnpeoxUn81KQ&#10;nmskEKQwa0+hkMpUOcWjvOMUqltz0NRbgOazeWg7l4uWQYpfr5niYUUzhdM2VIPOG2248HQEPbe6&#10;UE4wXNGVj+KmUyioyUQxP4PenZesaz1fg25637NX6il+7ThzvhyZlgQo4kIQEuZDoLcfISpqUMaH&#10;4NBR+rbVBxGmCMYBmR/20Xe/18MZzgSBHj4ucPdxxp69O7Fl++bJ1UR4xRCGwBXC4TfPDGa/fTzz&#10;W4JAbiSIMYFUVhikuOKTys50v+mU9ZcJK3lJqX4ZIEgVuwR/7GjYjru2/TyQUV1MgGSCb2gQli5e&#10;gpdnENxI8Z2MK1s0hbWKniGAjwCIJzoJix+BzBJKA0dXZ+x03oNZ9O4vTFq3pLixSHFYvmo5XHic&#10;Nn2Pzu57CLTdMXfRbAFW82bNIZmN2S/PxIK587Bo3gKK6xICb3uodEoYzKk4ojuKHY67qEE1W6zK&#10;IUCW4rGE0t9+6xbwqhFz6Vubu2Qetu1zQrw1FVkdVXCnepvzRVgeZ0zA30T6TCi8qTKT3mEVxXXh&#10;QsrL2RzvZVi9YTWB6xyh6DhtJIiU0nm6cF58iUD4xb+i8F7CkiULsWOnAzZuXEtpOJG2fyLPiQ/n&#10;r9TVLVkghdBxHmO1bds2BAYGinVgpbyersywPO83Xd0lKXAW/m8LAVKeStfZ3jdV+HrpXaR7pONS&#10;OH+JSGFPjdu/p0jfJ6eNBH8soqHyLb//VOGw+VkM9Ax/U8Feei5vp/5n4OfZ51yubI0YUjn4Ql6z&#10;EYS+Ra4jWGbPnyvGRosekcn7WPhakUf0DC7nz/sJADSn65GRnACNSkbwFyC6gHnWrT4+WgAgK3ge&#10;e8f7yVoljDqV6HKVB3khmMcCEuB5uLnCy8NDWPo8qHJi4OMtW/283Om8i5OAwQAfL4IDLwGFft4E&#10;fAQGoSF+BAue8CVgYOsfLyHHE1HYwTR3HTIMKklJxIR6IkkVAhOBW1GqEqUZaiRGeyFB7gV1pDdi&#10;o9lxNQEjKZkkknS+LjNRrBxipHdJT4wTaxYXZCWh1Jos1hxO1kbROwcR/PnSe/shQRWEQqsOH16u&#10;w0V2hJymQrNRjpHSePzLhwQw//11/P39TjztLMUgKdWf3B0iMHyKX73dj98TAH78zgieEvz98LN7&#10;+MMvnuCDD6/iBz9/hEfvXcfYtR5cv9yB16514QHBx/hAFcb6y9FLCrm6KA01BHG8XNs7lxrw+48v&#10;YazThHN12RhuzEENd1kmK5FtUMGSPrGSSmKcDCkEdjzhJTc7CYW5ySiw6mEyqmFNjROrfKRropCZ&#10;pBLjKHlSDcNfojIUyZTXqQT8RpKkeDmlWxCiCYRjYyJIIgnu5JQWcsQpI2BIiEN+lgmmFN3EpB1K&#10;kyTtxHABHibAwlbhiYaCO0KCvMUEIs47zkPe53z9pl3AU+XrAuDER0Tgx4uZL56HJcvnCwvgDtet&#10;OHTkIE7mn0DT2VrcfHIRDyl/3vvZK/i7//MH+M2/vIuPf30HTz69grGHZ3DmYjUazuSgrvMUzoyW&#10;o+8ywRBBYePZUuTVmUlyUNCQj/ymXBS3FaCis4jgygJL1QmxIsfQjXbceuM8zl9lJ80lKGmzoKgl&#10;C3VnC9FBYY8+6MTNt8/h9rvncPVpLwZvEXQSRFV3FqCcwKyiNRd1Z0ppW0BQeBLZJenIoW11Szba&#10;zhahqTuPQC8Lp8/koptgsJuAi6GrY7AE1c0mWIv0OFVoQCaViayCVFQ051PYhWjoL0LraAlqe0+h&#10;luLZca4M58ZrcPk++zuso3ckIDxPcbxQRaBaj76bHTj/4KzwQ8grg7DlkMcE5lanixVDKimetRTn&#10;xt4StA6UonOojGC0juJThoKyZBw9FoGgYA8E0PcboNiPMF5RJiEcUdpIhClDECjzx/4QH3juJwjc&#10;R/Dn7ULbPXB03g77bZuwftM6rFm/BqvWrRVWpeWrVgr3MCyLCUSENZAqQQYFYQVkixGVl68DgJLS&#10;kCpj3udjLJIPPem/dC2LLQAyIPAz+PnzqOLn8sdh8fW85RUmPEMDcSBRhZqRXhw+oYP3wSAsp/jP&#10;IADkMAT8cdylLYGeiD9DLck8ngXNy3MtWoD5K5Zi2brVmLd8CRbQ/iICpzn0XCnuHGfeF8pl4Wzs&#10;278XmadOoO9cF67cuCBc7bxMkMWWP1YurKzW8OBx7o6cNwNr7JYgkuqW9MJMJBgTsY3g9eXZFB+C&#10;qJf4HSkudlvtYbfFnqBwAb3vy5hNALjVYzfSawugLTfDLcxfWGr/aMGfyJOp4CalKTte3rJlE+w2&#10;b8DsBbOwdN1yOJFu2bp7hxgrKLqqOT0m81cA8uS72uYLWxJFV/LLLwiQZOskr2PLfh75/qnyPJC0&#10;BcBn8CeunyHyl608DH+s7KXnc1ymk+f9pqu7plX6JJyXEmzwOYYGqZzZXmd7va3YHpfC+UtFiie/&#10;+3Tn/z2E4/K8d/+2399WOGzODxbuxuet7XNZpuYp/+frJADk75CFrYgsfJxFCk8IAx7BHg+nEBZA&#10;FgJBbpj92QAYr44WfvPYsscAGB3uL6yAGnUE4hXhwu8eK3se72XU8ZJqcsTKCNJ83RDk5fIMAH28&#10;vcRYP+7mZcBji9/Els4LKHRBcACvGuJJsOgKb55M4u8NHx8PeHAYnhwGhRngJeCB4ZBBkIFQFe6D&#10;lLhwZOujYNFFIj8pEi0FetTlJ6KhKBlZxhh6hxCkEiQZEyne0b7QxPCSdeGIIeUSLw+FXh2FtEQ1&#10;8jP1yM3UwEwQmcZ+BjUKJCh5ZZFgxCn8kUFhPR4rw1OeHZqjR3u6Al05Cvz09XpKrU/wv384iM9G&#10;m3CnqQiXmwvwg4e9ePNmA/7wk9v4h988wkfvjuAPv3mMX7x7C+8+voT3Pr6DB08uY3SsCy31BRhs&#10;LcVASyFaytNIUtFaaURhASn3DB2acw243VWAH7/WhdGWdLTnJ6OzKB3lmVp6dyVSYiOgj5VDn0Dg&#10;lhCN0vxMFFpSUZSTDqvVgGy6LtXAaUB5yrOFZb4C/FhiI/3FGEBNTDASCPji2Sl2jIzALwRyWQiB&#10;NsGfkpf+i6JtBBJICSTEy2DJ0mFspJXiboU5MxaZqTGURtFiZRbudmen3AyAPEwgNMBT+JDkbl/O&#10;R3YqzhZd7gIeHhrg4vbsJynnrytfBoDSx8SFf+LDYXM8L25OALhiAVbbLccOl60IkPlAQ3BcTFB9&#10;4ZUe3HvnAt79/Bb+0//2Hv7zv36CX/9v7+C9n94Qa+Z2DpcRaBWivb8AIzfr8cpbA7j33jC6L9fD&#10;WpcFc5UF5uocZJRS3tWfQnlHEQGhGSeLkmCtSEXbQBlGCZ6GxpvRNlSJ/NPsAPo4qrpz0XGpmoCv&#10;GdffGsTDT8Zw94NhXHmdx/M1E4BVo/ZMPirarKjrLkYVr2VN4JeWdxwplmMwFx9DYVUyyupOoKrp&#10;JJq6ctE3XIUWAsKO/mIMXzmN6sZMWAs0KCg3oqAyDeai46hsseI0vU/z+QIM3KzE0J16nL1AcrEG&#10;wzfqcfftPtz/YIDi0Yqhu004d6cV/bfacPZGB1qGa5DXmIVT1WkobrWIcYAlLRaUtFoJKMspreox&#10;dK0Ng1ca0dybi/6LFRi52oj6ZjO0ukMIk3njYIQvAgkAZQmhOEzf8ZHjShyKj0DI4WAEHTqA/VRG&#10;PAgC3bydRDfwjj1bxUohDIDcBcwAKGTtGgGCko9A2xVDuHUsLIFUXoTCniw70/1YObPytlUSkoKQ&#10;FPoX4eKLgCBBgQBAgpK1G9bjQFCQcMfA5VFSDNzNut15D/yiZUi0ZCIsMRb+keFYvHK5sO4xGHFF&#10;zhNbuFKfs2Ce8K23gSBrOb33nCUEfySbdmxDeIwcYYoorN+xFTOXLID9HkonqmeXr1kl4s5xluLI&#10;/+cunAXXfbsIAI2oaSxBY2sVVm9cilkLZmIugdwCgsiV6ylNKe48M3bT1rXwOeACv0PeiNHHwOeg&#10;L1ZvWIGX587EXxFEvUzfFMfL3dcbS9asFMdnkyxfuxzuB7yhNaUgvSIXodSA5C5qAeUSAAqA+mMa&#10;ctpK6Tub0mErAeDmLXaYt4zei+DfL/og/GTB2Gi/WQD+xAxwSlcKj7tup4YxIRMAKMnLPLGD5IUZ&#10;LzzLL1v5MgCc7np+Bz5v+1zeSrA3nTzvJ5U5W+FyI8kzpU/C/zk/WXj/ywBQum7qcemcLbj8ucJh&#10;MZiwTHf+z5U/jgdl4TqfjnNePzvH/+kdJkUcm8wzfjfeTg1TSgvp3b+tNJDENn05TxjiOF04n6Tj&#10;s/i7pu+bt9K409kEcfPmcwNlYrk9Xnd5Pv3nNZcXUHnnxuR8BkE+R+EJoTqOvwVp7DNvZ5Gu42+D&#10;n8n6j+PAzxTpQvF7Xv3HPwGA4TwzlyQqjP23TYz741m2PC4vScMuYuSiO9igVQh3LDxmLirIE8Fe&#10;zvDnAf9uTvB0d4Ovj7cY3ycB4IT1j2cK/xEAeVKIAENPN3j7eBH4UYVPx93oGk9PAkI/gomgCT+E&#10;vOVl2dgxtUEdBoshhuBPjsKUaJQRgPRXp+NSTyFGuosInlRIJSgsL0lFSU4SDAkyaBQErjzuiEAk&#10;miAkPoogLyqEJAixcj8CqWBkp7Lj4xQxps2glUMp90ac0g+FWUG4P1SA0bJU1BgiUJoWhvvjZkqt&#10;N4H/+hr+4ekofnCtF8NNubhzqRFv3+/Dj9+7hI+fDtB2EP/zH9/GT+9dwkcPL+EWXdfTV4eO9ipU&#10;ErDVEKw1FKajiuCyvjAJLZUpKC3LQS4vIWdNxu3uQjy+VIbOknjkk6JssBjQU5UDS1IsDKpI6NQ8&#10;+YLAlSQ3ixS8OQ3WrGSYsvVIMcYiLSUWGclxSFSGIzrEEzGhXjDxWswk7FQ7URVKQChDMgG9Sh6O&#10;iJAQhIWGISQ4BIqYcMRzfuuiYEiOgikrFq2tmbg2XoWxi5WoI/CwZqlRkq+HOV1HIBotLMY8NIDH&#10;hwb4uAp45+5fzr8YAm/+7+ft+o3HAE6V6QBQ+ri50PMHwB8St8oXk8JctnwxVq8hRbp5DXY6O8Dr&#10;gDsi1eE4QWlc1pSHXsq364/O4jEB2Ns/voz3f3oVn/3uPp784CLGHhD4jFVj6HIdrrzSigfvDOD7&#10;v7yD939+G+fvtKGsk12rWJFZdgppxanIKDYim4DeVJKCEzlaZOYTpNWmobErD6fP5KH4tAnpJTqk&#10;FmoJoLKEBbDvegNuvzuE9395F2/8aBw33x7A8J1m9NBzmwYKxWojbEmsaMsTXcIp1kQknKBGi/kI&#10;cooTYaGwcooSUU1g2T1Qiob2U2g+k4v23kIUVyahqFyHqvp0lNScQFZBIqrazOi5WIYzYwU4d7sU&#10;V99oxo0HfbhwswWjtxtx5+1uPPiIJ8P04Opbvbj+znmMvzmEqw8G0TVch9JmC0oJImt7S9A0VI3T&#10;w9Wo4RVORmrQc7kJV+73EvC2oKnbgrOjZRi/3YraRhOOxAdBRuAdERWAg0epsUFAqEyOwZEUFWKO&#10;RSMy7hAORofCP8wfXgH74O7jAmePCQDcuoMngvBM4HVYs2GdAEDuChYrhTAAcjfwJABKM4QZEri8&#10;cJehVHam+7Fy5gqcy45txSkpCEm5SwrGVqYCID+LLV679+x+tqbsZgIXLo+sCNi6tmnbVngdDMIe&#10;avSuc9yGmYvmPwMknsTC3Tg80YXhdvMOB4QrorFp5za8OI8U/cJ52LJ7J5SJR5F0Mg12jtsxaykB&#10;3OrlmLNiCYHYH2cAS8LvMWvOSwR8i+HougVe/lQX+7lg4fKZcPF1RXRiHI6eOA5fWShWOmyCDzUC&#10;CypzcbqzHE1n65BeeALOvk5YsHSOGDvIE0LWbd0Mn+BAqLRHsYvq7bmL51MeLMBu191woQZ8QNgB&#10;RKkPY3+QP7Zs3zaxXJx4xy8HwJfp+Fy2JBJMrrBbTWWDGry1xQiPjYGHtxf2enpQQ8BOAP9sUpjs&#10;/3P6POLVOv5qUr4n/vN4wBkzvwhyknxTAOR85nIjWYf5Wn6+BHvTyfN+XNa4bHwBFCb/TyfSNV8m&#10;nOccJ04bkf8290vl+tsQDsv2mbbnpDS0PfZ1RbLMiolL/O1O03X/R6syCV37dZ7HcZRkajr9OSLd&#10;y+Fw2rLukax1/M2zSPUJCw+hmLOQ6pgFBG3zuZHHK+nMIZibI8aqzqdva/bsGWLcOsvsuZRnBHbs&#10;dJ2HUnBX7x+FJ78RTNI3z3UeCzvJl+ow6T1FulD6cJo97ycAMJJaWWGkpKMD3AnuvCCnypod+GYQ&#10;8PH6tiUEF0nqCChkPNjfl4DBH/KwIIQE+MB/Euh8vT2fde0y7Hm4OgkA5C2PBXR3cRIg6EPHePwf&#10;gyBb+7w8XODu6ghPAklfL7b+EbAQULAVMpz2oyhe6rAApKhDYNJGIC0+DCZNONJiQ2AlOGovysBA&#10;TS4BWgIKCXr6qvPRT8qSu4kVBHuysBCEB/lCKfOHOjqcYIXf1Q0Roe4wGqLQ25iP7kozco1xMMRH&#10;IZreMSwkgMDTF9ZULToKs1CXpUOWLgwdNQbgvz2kFPsx8I+3gA8u4lZfA+4S4L35aBT3b/ViZKAS&#10;18eacO96J66d68JARx26mitRXWJFTlYKsijMXJOeJBHWTA1qSjJQWZiGjCw9TCkaVKcl4V53DX5w&#10;rx31BWqkaqORnRKHqsIMpOpiCPoikJgQCVVMKGIig5EYr0CKPhHpKcnQMtAxwMXKEa8mIViXh/kg&#10;NiYAplQCQ4MCiggfqKL8oFUHQx8vgyKS10bm8XsBkIUEQUNpkJIcixwrQWmJCU2NhejvqkR/RxmG&#10;empQnpsqnHNb0xNh1GmoYaCcmKijUSCM8szPjyf6uAgXQbxSDFv/JlaMcf1OuoClD5oLPn+ACwkE&#10;lvKarquWw27TOuza7SCWHgsj6FdqoqBLO4r8ylOo6yxB5zl6r7FaXHv9DB59PIS3fsTWwCt4/eMR&#10;Ye0bvnEaF6834dE75/AWQeH7P72GN398BZdf70PXWDOs9Xk4nnMC6QSA6UXJpDCPIzUnEQYC5OTs&#10;WJwqTkJpfSaKqgkQCcCOW+ORnHsUlrpUNJ0vwej9Trz5+S38/J/fw7sElnfeHcDgjTqcuVSOzgvl&#10;qO/LQ31vAQFgLtIJuNXHo3FYG4YMcxwqagnsqOGQV6xDRU0aCkqThDDwFZTqkV+iRUl1EqyFR3HS&#10;GovsIi3KTqfj7OUKXHnUhJtvNePSQ3b4fBoj15owcvs0Lj+kY68148JrTRh/uxf3fjCGBz+8hluP&#10;RtB/sRktZyvRdr6W4taITgK+M9fb0DBCEDhUgfbRWgyM1WOQgLn/UhUuXGvAjbsdqG48iThNKBSK&#10;A4iMoUam/hBikg9DmaKAksqj2sAQGIOwmDABgPup0bCPypCLx26C9m3YtpsgcOcWbLDfKJZnW7V+&#10;ohuYhdftlayADF/cMubKka1pXF6+CgD5PFuTREXKlSpt2WedmFDCyoXK1QuzKBwWAghb64/YSjIJ&#10;MnOp/G3ZYQ+H3VuwZNUi2G3ZRA2RJaJ8zpk1BwvnLaQW/SIsXUHwunwlZs2mVjydW0KwuG4dldVd&#10;u7Bt+3asIcBl69majesnxvhR/FkWLFkEBzrvsW8fKY2FwjrCXZLSODYpXpJi4i0rni1b7akxtBTz&#10;eLwQK4q5s+G83x1yfSw0KTpEHYnGuu2b4K8IR8ngaZQS/J2/0g+DLg472aHzOor3qiWYs3gpfENC&#10;kZSZjsMEot6kN7grmq0Vdhs2YJuDg3D87Eb6wePwQXgpZFi7zR6zGV5mvPwn6fUF4eMEiTyoff2O&#10;LdDknYR5qBWZ/XUwd1bA2lyBA4pI2Dntwaa9bliyfoPIM7Z8cP5K4DABdJwOXxQ+Pi3QkTyDDhuZ&#10;7joWPsdpLKU3A560z2J7/KsAkMFB6rGQYMEW2KYKn/8qkRS/LZxIIpWJ71qk9Jnu3FcJpzFb06WG&#10;EZd72+9Y5LWNsBWQ34vFNh1sw5TeW9IRnBa25/8S4WdN6J2FYliABGEsUp5NPJfH6s3B3EX0/dFW&#10;ACDtzyf443GvDIHzqKFnC4DcI8DlWwjvSzL5n6Fv7kJeApEgkL4F22fzO4t84PSkdHreTwBgVGQI&#10;AZEf4ggWlJF+9J/Hw/mL9XvrckjhG9RIUskQGTSxskc4te5kocEICeTuXC8E+noTDPqJCR4MfAx7&#10;DIFe1ELksX8ujjvFjOAJKyCDHs8E9ppwJO3pTNfvpOOOYuJAaJCXsD7GEEzERgQhMSqMYC8GWfpo&#10;sRxZanw4kgkGDbRvUAbDlBAFoyocmQlyFKVpMdJShatdJSjMjIdaGY7IyDCEs8WSwZYUDM9o9vd2&#10;pPg6ISsjFk9v9uHeYAOyE6ME5LKj61CCobBQ7kIOQ70lhQDTjEpLHEqyY/Doeiml2E9IfgH8+iEe&#10;DLWjuc6KpjozWhqsaKzJRmGOHjnZicjPNqLQQoo6NxPm9CQCsHhYMvQosCTDSgBYYDGgocpKcBYP&#10;DT2fu6jztXEYKMrEx9z91kzgkBKL5EQCP00kElQhtI2AQa8QPgt57WJVTAS08bGIUyoRQsqTu1oV&#10;lGaxykiCwCgoCKYVkT6IUwSJMBSUt7JgNzruAw2lI0/kUEeFQh5KYcllyGKfitZUlJeaUUcwbclO&#10;Rg4Ba6E5CQ2lBMMlmSgxG1BkTkaaXkthxIhVVKKiwyCLCIQ/QTsDIFv8OC48kYe7gxkAv2wSiDD1&#10;T/Nx2crLL8/GjJdIwc+Yi5kv04c8k83sE9abufRBzF8wFytWLsGmLcuwc8967N2/Ez4ydyiT5NBS&#10;XqdZGYwyUVVL+dRqQfdAIa7casbbH1/GD352Dx//9BW8++MbePjhKF79YBS33+zH7cc9eOPjUbz9&#10;6Tje+/FNvP3D67j/1jBGb7ahuu0U8qtTUNWWidrObJSeToOZwCsz/yjScuJxMj8ReZUnYClNQYrp&#10;KDTHY6BPPyKsgzyp5NKrnfjkP93HL//b23jrF5cx/qQNF++24OKrXTj3SjsG757Bqz94BbffuoGs&#10;wkzEqCIRepBgnRoz2mMKpGVqYUyPg47A8Ej8ARxLktH/aGRmq1DZkIb2s8UEuycoLkk4TvlnIDlV&#10;m42q/lK0jdeg5+ZptI/wmD8CtxvtOHerHSN3u3Dt8QBe/WgMr7w7hAv3O9B3qwutBLzNow2o7C5B&#10;1ZkSNPZXoftCs5i0UtdZjN6L9ei/XIshAuZz46cxcPk0zo4RTDRm41gGNRKOheOIPpIg9jDUSdGI&#10;TTqMo0kKJOhVFHc5omIOIpqEt+yw222/C5z2OWIPzwZ23QX7XVuxjoBqzeaNWLlhnejy5LGAPAZw&#10;IcGfJDxeTEAgVZK2s4Kn+7GCYehjKyLDowAK+s8QIroaSbjLcylBzrrNdqLilZQbK3Yuo9I+b7nS&#10;5SEHq1Yvpji8TMC2QLh8eXHOTNGlu2o9hWO/AX4hgfAO9MWK9avE89lauGnTJrEGLY/9EWWd4sbx&#10;ZksIWxhZ2Ylu4skKXnq2JBJ88HFbGOH/kmJYQjDKW7ZOuPp4YIeHE5atXoaNm9aL7U6qi6NSjiKl&#10;0IQTmanYuX0Ltu1ygPehA9gbsI/AdRlBrR0c3Z0QejgCm5y2Yd7yiYHrs2fOErOKt7vswWGDFpb2&#10;ehzOMGDHvr1iwshcioMUZ95OFe6qmsX5MelXMLOqGKdfuYTK28OwDrYKIFQmaeFFdbN3yAHsC/QX&#10;bmbYYsrAMB2g2QoDpnTNXyJTAVCy/HCe2R7/ugAoWYw4jyRg4O108sd68E+Bx/aclKZTr7E995eK&#10;9K6STHfO9tjXFU5j6bvk8i6Vf+k7ZrHND25ASe8npZP0fUgivTenNX9ffI1tHKXzvJVEuvd5wtfw&#10;/RwWgx9/w1LYfM42PqKMUN0yly19iwnU2BI4n+LJEDif/dUyQE5YASUAnEMwyHUR9wyIeojqHiGi&#10;XppIH9H9K7YTMChZHlmk+H0tAAwn+IsKD0B6fJSYFBFHYMCwkZ4QDQtV0AZlKLRRIVCGswWQrqWW&#10;XwRb1oIDBfgF+fsKyx538bo574bkAmbC8sf/HeGye5c4zvsMgj6ergIUPN0nXIVIABgc4EEw6g2F&#10;LADJcdHIMSYiKzEWhZmJsHD3JkGMJjoAOgIaLQn7EkxQhCJRHY40AtYCApaWShPqyjKQwEuXUdzl&#10;BLXhBD1sUYxgdy8BzogMcUGC0g/99WaMNecjNylGTIyIk4dCFRVB4ML+BgPRUZKCp+ONeHC5Eo0l&#10;sWgpjcWvPu2iVPsV8Ol1jDYXoTTfiKJcAwqsSQLsKovSkJOlJXiLp/9JBHpG5GYbkEWAmpWWIKAu&#10;k96F99OT1TAQ/GnZnyG9byG1yFutBrx7tQFdVYkwaCMJ3gIJ1EIItsIpX8KQQO+sUhC8xcrFeD1l&#10;tBxhQcHC0saTLqQl/ZTR4WJiB7u4UUb6iwkjvE4vu2vh/OUJHfEKgsXo0AlH39EymLPoPXLTUV2Z&#10;g9KiLGSbDASoatQUpWC4pwyjPFu5owj1pamU3rFipjD7UQyjMhQRGUywHSDykSd+MBhq4xViyxB4&#10;YeQ8F7dnP9uP+usA4MyX6UMQ8EcFfya1mmdNjLPgD55n/S6gD4tX/ti5ex38gl0RHReK+FQFMktS&#10;UdTIa+sWo7TmFApLMtDYlo3RK1V49UkvPvjsKj76mxt44/ujuPnkDK6+3oFHn4zg8Q8v4p3PxvDp&#10;r+/i+7+4jbd+eJlA8Cpee28UF263Ct955U0ZaO7Lx5nhMjTRtqiOgK8sCVlFOqTnaGEq0OOERYMj&#10;iQQ56jAcNRxGep4elW1W9F1uwI2nA3jjs3HcfO8sBm7X4sLdVtx++xxGXz2D3puteO2HdwlG76K4&#10;Lg/xGgWCQnzgTlC0130nyXZ4++7BgRA3BAQ5IzBkDyKiPJGUEoWmrjwMXKxDSZ0JhpNHoaQGVLSO&#10;ykuaCsfzNbCcPoGagQI0UX7W9RSjfbiGpBpdF2pw7Q2K0w+uYvxRDzpGy9BCx7qvtxIIdqB+sBwl&#10;BM+Fp7OQV8szk9PROlCJyw96MPxKG/rG63H2aiPOEgT2EABy2BlFemgIAjXpKqgIAA8fi8ThxEM4&#10;QiB4hMq+IoH2qfzHH6PySQ06mSIYfmH74HVgr+i29/B3I+hwhN2OTVhrvx6rN63DynVrJ93CTIwB&#10;5NnALNJYQMmKJ5Wv6X5cwfL93FXJblX4fqF42LXCXK6AZ2PhiqVQJsQhWBZGMLRDlDVRuVL5nE/P&#10;mksVO1vghN84es7CebOwbP5MrKKGyNYdW/ESVe4vEyS5UYMyjRp2pW0VePTRGwiOCYHXQW9sdNj4&#10;DNC4jD9TnLTP8WYlJwBwsiJnj/9cwUvfiKTIJGElxKDHYUkQyMJxlhQSzzYMpgb85q2bMI++m/kk&#10;c+a8jFVrVyAkUkbfTgh27txNSm05Nu3eieMluUgyp1LZ88LK1Qso7Zdgu7MDVtuvxqJVS7Bm/Vqh&#10;ABlO9wb4wtpYRQBYB21hNuS6o4iKU2HNunXiPYXFhtJqqsym4wuogSdmJC9ZBD9quJefbYelrxXH&#10;T1cjKEENN9IzgcEB2B/ohfBDBxEqCxfDAdiKKwHBvyUAchqvXr1aLL8l5QkDn9Q9/FUAKOqtybyX&#10;8ubLRNSBJJyXUyHD9rx0jVRG/iMJl3HR0BHwMzH7eyoA2gq/JwOWlIa8ZbENU0ov6RzvS3nI+3wf&#10;5wN/F5IVT7rGNhxb4TSW9qXwbe/hfQ6HLYMsPN6Ph1GIbl+2/C2eT+WchIBwwQK2ArOVkMcEEhRS&#10;HTJ3/txnFm5bAOSyzukzMRFkjkgDPs8NWG6IcFrwc/mdRHwoLnzN834CALmbLorgLkurQDZBSaIm&#10;gmAjTDhYZvcpeoINtgDy2q9aNS9FxrNGIxEjj0BkeIgY98fgJ3X3OjvuhPOu7WLL/xkGGQD5/4Sf&#10;wF0EfU4Egc4EgBP+4nhJuQnXIa4ElW6IDPaGMT4GZSYjLEkJyM0khUqAx/4K2U2JlsBOwxMbKI4q&#10;ghjuEtUSsCYnsWsUDQGXFmlJcphSYgiiwqGI8EaYnyuigj0QG+kDVYQHQaMfekmBDVdmoNSoRAav&#10;KSwPhi4uBtq4QKRrQ9BfZcRPH/fjbz88h5uDOWgu1KKnXYd/+mQQ//3tSxhlH3nZpPAZ7JK5m1VF&#10;0KebBL54mDMSkJOtp/965Jt5BRE9LASzfF1qkkLM5OWxh4lqGbQx4QShkajJ0uDtyzW41J4ufBKy&#10;8+U4Uoo8DlOjliNWSe9L0BtNceWxm+xoOySAtoETM6h5zCSPoeQJGNE8wzmMfR36iskuPIaTJ/UY&#10;9bHQEfDzTG8e28lj+XSkfNNTNQICiwpIWREAphhikayLQG9rDjoaspBrUqKqUI+cTCVMFH89lZM4&#10;UmZKaiCoqHyEhwbAj/KR85In8CjpndQKAnGC0rFLI6LQST/bD/lrAeBMqhieWf7Y5D3x4fOqHzzj&#10;dwl9UGvXL8ce542QHd4Po1mD6q4S4aS4Y/Q0qtqKkFNyAjkFRtS1ZODcWDGu3m8koDtLcEfw97hd&#10;jIt79eMBfPDL63jy2Sg+/OkVfP77+/jst3fx4d9cwwd/cx2vfziKMQK15r4c1LRnEQAVoPciwdNQ&#10;Of0nOKpNw8mCY9Cxa52UaKgSwxF0aD8Cw/cTBIbjuEkLa2UmSppOoYW7T+ne00MlaB0tJSisRt+1&#10;OuGHsKa/COVnClDeXojcimwcT01ACIGEm/se7HLcgm07NtK7boXHvp1w37cD+7x3wv+AC6IO+0Nn&#10;jESySYFjJ+h7PR6FI/oo0YWsNsbgaPphpBYmIO90JoFoPgrqslBy2oyChpPIrTmBwoZ0NJ6ld6I4&#10;dF2oQBuVxaGH3WI84IXXetF1uQ6VBL/59WmoaDOj+2KtmNBy/n47eq41oH2MZzh34+zNNop/Pk4R&#10;KJ6sMMKQlwgFPf+QVgZZQhgO6yIRb1QhPkWJBNomZSYg+aQGRwkSYzRhkMeFIEIVjJAof3gFuWOX&#10;2zZs3mWHDdsIAjdOACCvJPHMMTQLVZqS9YArS6l8TfdjcGSrIXcl83hCtiYKCyK3rCfH2PAkiQBq&#10;7DrudRbOk1nRiwqWzm2k/6s3rBdxmEMV8Ey6j4e5BO/fh9UEgAuXLcLLPFHDbQ8OJR1BQWcFmi92&#10;wVqXj+1eO+Gw1wG7XHYKBSEpFFYgAtyo8hZxJzhiJciuVFgB8KBwCTZsAY//87fg4OAAR0fHLygx&#10;22skmUdhzWNLAoXL/vbmzJqB5YsXYJ+7B7Zs2UZxWoL5S5chgBqXxb3tKGgqw8jFMzhI5Xjp2oVY&#10;vIbeb81SrCQY3+myR6zXzApp/S4HlPW1oe7SACxttSjsbIS5qgTuft6koEhpUb5wV6+YyUv5w74R&#10;51E+sBuaBTNI8dE3zrOd569ZAdcD+yFP0WP/0VhsdHGiPF+PLVvtsHrtUqxevxI8HpTznNNpOkDj&#10;9JFEWunlWZrydbSV7psqfJ67Hr/34l9PjPGk/wLEGUYmw+T0ZRc/O3bsEHnCz/wmAGgLbbz/VTL1&#10;2uf9Z+G42eb3fxQR5UISzisSLv/S/lSZRWWewY3Bh9OAt1PfXfoOeDvdOb6PvxeGPxYpjKnfjK3w&#10;OU5n6blTw+Z9KW84bPa7yVY/Hv/Hlj+GQAbAhQSA8wj4JMufBIA8MUQMaaE6hSHwCwBIW/7WuI4T&#10;sEz/uT7i718qB1KcvhYA8mD9eFLSucYEFFmSkZmeIABQT5CRSWCgiWSLWxiMWhWMuniooxj8QhFJ&#10;FSPDn7D8CdCbsP5xl6/TMwCcsPrxlv9z97C4hi2Cztvh5rJdQKD/pAuYQD834Q8wloAiJ10PM8Gf&#10;SaNCOoEd+ynkCSlx0WyhJCCl/3FKAtGIYKh57JuKXZdEiZnK+ekEgfoINFs0qLdoKYwI6GKCJtzI&#10;6OUwJgQhUx+K1lwthsuNKCdFbU6UI51n16ojxUziMlM8LtZn46PrzfjJ4268ea0ePVW8jnACRptT&#10;8Z+fXMTVjiJYMng8nEpY/JITCSRTEsRYv0xSaiyFOUmoLEkTVsIJn30pAhglVy6c1vFRwQSmwQS2&#10;ESgnAPzxgy589rATpQWJiI3xFTOUUxJJScaroYmNhCI6CJE8WSeCJ1n4U7r5Cesfw3y0PHRi5i39&#10;D6O8VUYQoPEyeJRWWnUMARulRZxCwLwuLprCVaDAnCwshAlxkVATYKbSO5gydNBpY+h4FOpL01Bo&#10;1iKFlHcSKeYsSq++Rgs6qrKQoY+Bmv02ykIhDw8WTry5O5ongnCe8hADduXzF1sAGQDZ6jebhOCP&#10;Z0SxCX3BonlYTB/TilXc/bsWPgGOOJ6uRkNPGe6+dx2PfnAXZy63oPj0KRTXZqO5swQ9wwW4fLcK&#10;rzxtw5s/PI8f/PoGnvxoCK9+vw8f//Y6fv1/vIlP/3Ab3//lVfyQzn38i6sEf1fw/ufjeP2jEVx9&#10;tZ3ALxc1HSfR1JsvXKm0nC0WS6oVUKPihFUjVsE4pD6A4ChveB9wh3fgPgSG+eEoQbXRchzpBSnI&#10;qTUhrzGbYMyE8k4L6rpJenNQR1BZ0mVBAYWXfzobpY05yC/JwDFKa/8DXmJs46Yt67B56zrYO6yH&#10;A8HgLqfN2OPqAFePHQQtrghX7IOCGjEJlFfH0o4gMU0FLUHp0RNRiE+TIyn7CEyFKcjMNyDVqkVG&#10;PjVMcjVIOaWGteI4ei7U4NL9Mxh7chZX3zmHK0/7ceu9YVx5oxcdBIZNFMfz10/j6mvduP7mIB7+&#10;+Dou0TXNY1Vov1KH2vNlKDmTh8r+UtQMlMNCkBmbdZRgSA7ZMZmAwSQLfTu5ehhzqIFXYBBjHVPM&#10;9B1lxRHAxiMxVQmFJpwgcD/2Bbpgt8c22DtuxNpNa0QXMAMcz5rlCpArRVExckX5NQCQ4YHDWLl2&#10;NZasWCb8C/KkBYbAZ5NKeIYeQSC7X2HI5CXU7O3tRTfz3KWLsWjlctjv3I7tTrvFrFhfPy9hBV+0&#10;hGfpkRKglrxn4H4cPZmM4u4GpJVasJfyb9mGlZi9cA5Wrl75rNt3KrAwhEjC8MGVPYOhpGB4y4pI&#10;Eg6D3UlwdzLvTz1vK7MpTWa99ILoklpEsDqfFNKsGS9gwRxSoqSsVq5fRYDqCP2pdGTVFMFgZV+S&#10;ydCmabDNYzdWcvewlycCo+TYTO8/m6CNu8t5/F/BmSYcr8hD9XAP+h/ehL7ADF9ZCJZS3FgZzqBv&#10;luUlgr/Fq1fA2dMdmzbaYdmCRVi1fh0cvd2xxc0Jqwj27Jx2YtkWO8wW7mbY0j93YiWVOSSTIDkB&#10;yJPgRu/G7y0pQtv05PMMfVw2eDUUUT7ov3SvrfCqLLb7AghJOBwOX8oDFo4XpymD31T4+/cEQEmk&#10;+E6VLzv3deSrwmdhAJlOpruWRRrTKsZyvsxCECOE7rMRYXWnLY9xZWhjAOd8YCvYdOFy/oitJBzm&#10;5JYt0Oxfj2GORUo/6Z7phM9J78/7tsLHpHzh8i6s8tRIXLSUQJXKPY/vYyCcx3ULfTM8fIl9abLf&#10;Wh6fy2N1eYzvfBLuYZjNdRqDH+fx5Jbru1kMfhS+sBJOyXfp+QzIM2n7vN8zC2CCKhIFRi1KeZB/&#10;tp6AKhBGgoG6nDSYeAyaUiZmn3I3oTqaQIJAJCw4QIzp425ehj+GwK8DgFJ3MI/9c3fdBQ8SdhbM&#10;axBHRQRCS4CTmZyAkuxUZCaqkR6vgEHLljA5PTsMUQQ+7LxZHRWGOHmEEA21VBOV0dCrlUjXxqEq&#10;IwkDBFzjZUZcrjahg6CrKEOD/LRYVOfoYU2JhNkQjo58DR71laI7PwklvO6tXkXHSQHFR6AwJRZ9&#10;hWn4aLwdv3hzCE/GGjHcVICycj1KMuUYJxi8019NYJQCg0YJfQLBEsU3MyWR4C6WRC4seLkETmWF&#10;ySihZ2SnxwnQYuugJZPANDVejM3TsQVTIUMa3VdO1//+vYv4+48voqk+jfLCW1gA0w0aaJQKAt1I&#10;gjtPgiueZBEg8iHQd8L1CsO8GANIMMz5GuzvRWBGcEZgpowMgyyQrvP1QnRYGBIUBAL0zBTK35oy&#10;EzIpbZKT1FBSXOQR/gL+2BqYSWBbmZuGmkITTAY1sul/Y5kZ7z0YQH+ThdJbDiXlSQRPJKG4cBc0&#10;W/+EJZCdQbOvR4rXl80CtvXIbyvPCrJUmAn8RGuHlPE8Ar8FS+njWrkQy1Yvwsp1S7Fjjz0OKfbD&#10;XJwsJizceucKbr83js6xJhQSAJ7uLsXl2324/1YfPvrZGP7mD6/g5/9wHz/9z/fw6If9uPF2K979&#10;2zH83f/1If7hf32E3/zTY/zoP93GRz8fF/D39o/G8PqHQ7j2sANtg6Tk2qlB0HaKwC8bRbXpyKtM&#10;JUlDVuFxgi4VAZhMwAuPa/Mhxe/p744oKt9JJ3XIKDgBU1kmcupOIbfhFLIrTyCnxoDqM6dQQSBY&#10;3GlG2Zkc1PQUYeByKwZHmlBamQVVfDR8CSZ37nGAHQGgJLx+7jZHe+xw2oK9vjvge9AJkbH0badE&#10;CaBKIyjNzNPhxKkEYZ1MPKHA8ZMJSMqIg1p3CKpEaogcj6R4R6OgJg39VN5vPBrA+NsTMkTQe/v9&#10;YTz9/CYefXIFNx6fxevfH8Mb37+M1z+7hg9+/zpuf/8Sem43o57XJh4oRuNoDTqvtaD5UiNKe0ph&#10;onfVEXDGZcVDR3HJKE9FVlUazCRZZclIzdMSaGgo/wzILjIICIzVR+LQkSAcOOQNd7892Oa8SSwP&#10;xzOBFyxZNNFKpopTtJQZ/BgQqKL8qi5g7vJdwWMJJ2cUS+MJ2TIodbG8RBXzC1Qx8zg+tl6tXLlS&#10;ABZbqV6kc2vs7eDqsw8HqU508vLAagLTfZTHWykfeMwPWyS3ODhAFqtC7MlUBMbIsZieOWsutfDn&#10;sDV7omxL5Z33ucyzYrK1hohuMN5nEJy8VlJEkjBs8L2sxPg/g4/teekYy8sks2a9hLVbN2Ddzk1Y&#10;abcGC0kZzZpJULh0Nlx8nXHMpEdBYxESqay6Bu3FYYMKZZ312BPkBwff/QiMS0SUTg/PgP1iZZO5&#10;yxbjIDUs9aVWpNeXoGFsENc+eQu1F/oQkXAEa3kG96pVWLtlk5AVG6kBQ3pif2gQ9rq7YdXKVfAK&#10;CUBWdQmUqXoEyMMpr7dj1ToCR54hTGk1g9fjnT2f8mTOs3SRLHQTgDbxnlMVNgMDn2cAZHhfs2G9&#10;GCpgC49ThcefcVng8sHX8jEGE05jVupseeItQ4c0DpDz4JtYAKcKh/FN5OvcK5UVFilt+Jh03vb4&#10;dCKVHdtrpDIoie31kghQe4584Tqb8G3F9prphOPO6S7lg2ggULmYeq9tmAIup4mPAMEveZdvIhwG&#10;x02KD8MpW/k5nhKo8jcqlZupIp3ja1l4X8pfKUze8v/n5T/HgY9J4T3vJwAwmpS9Qh4gugCtZmqF&#10;G2OhU4XCQMITK5LVMqiiAhBNIg/1nnBFwuORAjxF9627iyPB324Cu0kA3L2TYG8CAFkY+PiYBIW8&#10;L4BRWAx5SwBI8BLDVrCYYJRaDCjLMSI+hsAlzA/yEF/IqGXJXZs8/pDHLAYR2EQSZKjYshUTLlau&#10;SOJVKgjcUjVyNGTpcavOio/PNeARKf2hmkyUWXWwpiqFZS89NgjGaF/UpUcQ4FXiYW8BmtLVKEiM&#10;RHW2DvkZelTlZ6K/uRwPLvXik3tj+Olr4/jhw0F0thhRZIlEiUGG640lGO8oRTmFaUok4NMRRKbq&#10;YEyMhUEvQwY9z5KeQOHpYNbHwaCWC6DKyUqCyUiKjo5bM/VIIdhK1SlQZDWgnOL5YLQe9y82oIoA&#10;NE2vIFGhMDsNSVTBcndrICkZnljB6RAS6EuA5SsAkFdOYWsbC6dTOKVbFMFfGFXaIQHeCPH3FteF&#10;BwURREdQvodBrQhFarKKoD4csQSEcgpDJQ8l6IxAYnwM5Uk4MgiK60osFNdEVBamC5+AXfXpKLck&#10;EgASTMRMDBFgF0KhwRSXQG+CP57U4yPGAEaEB32pBVD6aKYWYt5yYRcyCX6sfBetWIoVa1ditd0q&#10;rLNfjfVb1mDjVla+LtAQ8BTVnUTTQDkuvNaPS2+cR9fVZpR15KL9fBVuvTaMtz+9hF//10f4r//3&#10;x/gnkl/Q/isfdOEaAeDbvxzDr/71Lfz+f72Pn/7dAwLFcXzyy1t464cXce/tftx+0ofRW01o6stB&#10;WVM6iikdzCVJJAaU1JtQ1ZKLiqZcAsGTSLcmId4QgygqnwEH/eDstQc+IV5QJylxqjwbhY35KGsr&#10;RW59Dk4QNFqrkwj4clA/UICWS1VoFs6Y63DtVYKwWz043ZoPE30baiovgWG+cHTbjh3OW7GdoG+n&#10;yzbaOmDbnq3Y6WYPzwO7II8LREp2LHIIrqwUv3wCLmvRcRhNcdCnHkHSiXjo0+JwNOkwouNDoD4W&#10;ThAYgVN0bXNvMQavNGP41U5ceWsAlx734JWPRvH+L+/j418/xNPPruNHv32M935yC7fePY9Xf3QN&#10;V98dwtlXeHZwOdquNKLreivO3GxH17U2NF88jbLeauS3FSKtIh2ppUZklhuRXU3gW5eG3LoTols5&#10;j2AwvyqdYFUPrZHKHzWklNpDiFAGU9pxV7CDGDvHM4HFuD0BgBMt4WddvwxLNuVruh+P/+NJBGJl&#10;kRXLMHcJtbqXTVj72KI1k1roLxJMvkBhMSiwxWn+4okuYj7HLlj2HfAnwI+A6376DqMPIYi+7wCq&#10;h1xCfbBk02rMpQbKSiqnTt7ucA8LxM59ezFr8QIRzxXLlmMFASV3QbPVkuGEZyHze3Cc+ZmS/NWL&#10;LxDovCCuYVDduHmT6CJiJcvWKVZsoouSttx1+dds9aLjtm4yhAKcBMAZLHQtWxHEd0UALb4x+uaW&#10;UVq4HwyAsSwHmcW58PLxJmBai33B/pDHKrGN6vllFO/Nm7fA78ABePjvF5ZSzoP1GzfCh/4fPa7H&#10;2KPb+PTvfoqmkRaoqC48mhAMBdW75koKt7IQRy1Z8FNFw19xCKGHZbDbtQUH4qOQ09cIQ20eDqVq&#10;EKCSYaeXM5ZvXiP8A/LYqTnz2SLCMEygRuki3onfbVL4vRkEOU04Ldmqy1sBcJR+DOU8c5IbCJxe&#10;tvc+EzrOlsINlM6bHbYKaJRgkVdi4eP8ruwMet2atVhN8MqKWUrffysA5DrSVp53jQQnXAYkSJGe&#10;Kd0rXTNVbMvPdOefJ98lAHJ8JVDidGeR3nfqtbZhPhcAp9zz54oUbylNOT4cNwnEeJ/TnL+1qRAo&#10;AR8fl84x2LLwfw6L7+PjUn5Jz5GeJYl0TMrj5/0EAKqjCRoifaDRylFYlIFM4RKFx8P5I42dQUey&#10;WxQCrkhvxEUFIiMhGkkEK2yBcndlKx8LwdxuhsAJwGPQY+CToI9l985t4j+fF2MDnZwFODJABgXw&#10;pAF/grkA5KTGigkfChmBDT0jiJeI8/cUsMPwEug3sR8lC0IcwYmWJ4KoQ6HXEHClxCBDz46iY9Ce&#10;qcGdhhxcbTSjr8qIxvJ0ArFYWJOjkRkbgqQwTxRofPDuSD4+GC5HR6Ya+dpwlGbGocScigJLKhrq&#10;ijDa34qHo4P4+OYo/u7Tq3j7QSO6m3WozIpCFwHztZYc9JUnoyY7AZYkBTJ1sUiKpTTSy5FEUMjL&#10;sGUnqZGtUyMrieDPlIxUPV0jLIZKsW+gazJS1LCmx8PKq4+QcmwqofhmGpBJ4JidokVNYTZStUox&#10;m5knWfBMW55JLRxmT3b/8hhA9p3IIMjwxd3AvM9bvoaPsV++YP8A+s8wzRa7YKiUIQSAE7OgIwgm&#10;FQTW8YpIRJHSio0Op3QOA68BzF3Y+RYdcuhdy3MSUGDSICVeAZ1CLlYV4fGAwYETTqD5WTKKK8No&#10;ZGQILl74ZgAoFd5nHwzB34Lli7F41TKssluDrbu3Yo/HLoIqKnfejnDatwNh0YGiC7Z3rAGDtzsx&#10;9GoPRh6dxXnaNpwrRcv5Ctx4bVC4evnRb1/BL/7xDXz+96/i3Z+PY/RhA0YfncbrP72IH/6Xh/j4&#10;96+IGcAP3zuHB++ew6VXWsVYvz4CsjPDlahuJSAuO44061EYTvIYNhVOErQUVpuQX5mFjJzjOEZl&#10;+fDRCIIXgvZwH4rrDngEOOGw5hDy63JR3lqK0tYSmCpMOJ6jg6UyCRUd2RTXIgzea8fY437ceWeU&#10;wHMUlwmkGttyUNWUhzSLXkwoCTscCP8wLxw4tB9BhwIQFBGIvdQw2OZqj30hzogzHCIIPSrcwBRU&#10;JKOkIhVmeo6eoDT26CHEaqNwLPkIEvQxYs3eI1oZtPR9ZFg0sBQaUNuWi+5rp9F/tw3n7nfi2lvn&#10;cfOtERGnm0/O48kn14Uz7fO3Wwm2z+D8/Q40j1agtOsUGs6Xo/F8JWr7y1HTV4rq3nJUdFejuqcG&#10;5hoqywS8mQylBNCVbdmo685Bx3m6jiDXUkqNnQy2/k1MEjlEjdFA2X7K5z3YvGsT1tixBXDlMwug&#10;6AImJf9NAJDH7okxhDx+j7taCPw27XDAHve9WEJhz126SIxRkyCMJ4fwjGG2Di5dv0aMd9vu4Ypd&#10;Xm5w9PFAMH0vqjQ94k8ZYa4twv5DwbDbYU/wtAYLVyzB4jUrsWLdmomuZSrPbBFYRfDnsHO7gFiO&#10;s/QsAXW0ZREWKYI6BhLuqnbYuUMsz8bfg3ReghMWySomfKlNKqXpRFIgkuJimfUS+yKbi+Vb7XBA&#10;HY3UXDPsNtmJWYwbtm15Nhua7+OZvdxdzj4K2ULK8efvlBWWD4FxaVMVTp9vRctIMxp6SnHv0TDu&#10;PBzB4M1zuP3BE4w+fQ0nGyoRZ0oR3eI79jlhH9VF8VYjTjWWIUh1CB4HvGHv6IDVm9dii+NWeOzf&#10;Rw2dXQSCC0S8GbZs34nhTUoHjs86uw1wdN6Drdu3CSD5wrg/Acx/aiVl4a5ezhN2Qs0Ovhka+V4G&#10;3Q1bNxME78KWbQ6iy53HAa5ZvUakiS34/XsD4NRzLFPhRHqmdG46sU2X6Y7ZHreV7woA+RzHl6GI&#10;y5v0X7pv6rtIx1meB4Bcbmyvs73fVr7uedvrOH05nrZpLaU9A6EEfJIw4PGWz/G3xNZDBkPpft5y&#10;uLbvyfvSeekZ/Hzpmuf9BADqEyIQpwyCJiFcAIsmNkxMtFDJ/EixhyKR9tVRAVDx7Ft1GIGMCnHq&#10;cPj7sQ8/hrttJNzFy5M9vgkATnQbcxewv68zwYIXdKoQWAwMUTFQhHoj1N8NQcLS5UGg4yGsSmz5&#10;imA3MQqZcIacqleLbtVUQzTSkqNgJCWWn6xEiT4aDemx6MhJRL05FqXZGph0EciID0U2wWJCiCvS&#10;5W64VJaId/qK0GlSwaoPhzE5EjlpOqQnxyM7y4DO5kpcG+jE1a4avH2nAT//ZAC//XwE94fzcakm&#10;AyOkwK73FmK8uxRlmQlII5DiMZO6uCgk0JYtk+mJUcgiJZuhn1hKj8cw8nrL8cpwsQRfYoIchsQY&#10;GBIiYUoi0EpVIceoQiJdo44IIqCMEjAYTzAV5OsuwI8n0bAFlmdTiyX1ggnuJgFPEoYwtpyK8YBs&#10;mSMw47F54SFB9J/gwZeXafMSvhfjVBGUz+EC+nhWMO/zeEGNiteEDhUAWGBJQkmuAex025wRg5wM&#10;AoU0+q+NJ9BVgx2Hc/cvT0Bh8OStJi4GyYZ4XB2/JAqd9LP9AKWPwlb4AxDgRx8DK8vl1PJeY78e&#10;G7dvxpY9DtjruxcBVEYPHg5GxJGDCCUYOkJ5XnLahOE7nbj8xiBGXz+LC08GMEog1Thchvo+yqdX&#10;+wgAL+Gdz6/h0SejuP3OWVx+vR0Dr9Sj/5U6XH/vLG5//zwuP+nG3afnMHa3Ay1ni8QEj6rWifVz&#10;a9vzUcrdtkXJSMmOwwnLURxLUxAExsJcnApTvhEaAis5fS+BEb4ICPckgHGHd/Ae+Ms8EE8NFXNF&#10;JqzVWThZmo7jlKZJBF2ZhQkobEpHUftJVA/kUXyacevt82KsXV3LSZy0HEGK+QhiDeFQ6Q7iUByl&#10;sfoAYrQROErPSyflGU3lbY/3TniHuuFoCpW7wkTkVSShoEwPa34ijqcchuLwAYSHUXkI94Us6gAO&#10;EThHRPsjLvEQDCeO4IQpHkmpMTDl0rczWIHTozXC8XPf9Xb03+jAyCu9GLrZhb6xZgzd6MTFe2dw&#10;7fU+XHrQhabBYlR1WcGrmTT0lqCqI1+MvyxtzkNlexXKWkpgKT+JzAIDgR41nFrN6BkqQ+9wCVp7&#10;LBTXk0jJ0iEuSQnF0SiC5zDsD/WFq/deggAHrNm8HivWrhHjuLjLlkFIWAG/IQAKD/oEjtz9y8A3&#10;b+li7A8+ALU2QYzrY2vgDII+Ccp4sgn7G2SA28ZDXw4GQp2aBGO+GSqjDiHqwwjXKhGXkYT8xnIc&#10;NR6DNzWm7AkC5xEksZ9Ahisuz1yuReXM5Z7izRDLcRbdmSS2cZeAhd+NAdTeYauARoYS6fw3BUBJ&#10;cUgWK+n4yy/Slu9ZOBeb9+7Bhp0OExYIivtLlBYvExCz5YzjzcJx/ms6/tezCH7o2fzdsiJatGQh&#10;9ng6ITknFRVnKtDYX4M7b1zC6LVufPLLD/H93/0Ur//8U9SOnkVmXSH0OWmIpPrjYHw0orQq7Kf6&#10;x8nZEevXrsbiRfOxcs1y7GMDQFQYDioOYdm6leI5HGfb+NsCIAMb+47c7eIs/CqyBVc6J4TTaPK+&#10;PxFKT7b6rV63lhoJiwX8c2PBzmELtu91pobIPvhTHbrBzk4sz8X3fO973/sT69+XAeDU+u6rhN/X&#10;Vsl/mUiKX4KDr7rmu5A/BwBtj/8lYhumrXwbFkBON1uZ7pqvK5wPXBdIYpvHHDZvWQ9KlsPnPY+P&#10;S/dPvYbf+3k/AYBGApP0ZAWSdTJEkXJiJ9DCgXA0d63KkKKRi7Vkk0mx6IW7lRhEynzg7eUoANBl&#10;N0Med/M+DwAnto7bHQgCHcR/MSZwtwNttxHEbCeo20UKyR16VRBykhSosxgRJ/NHZIAnZAQo7B8w&#10;KMCNIMcDiuhgKGNCkKCOhC6el6dTwaCJIvhTIMOoEFY0S4oa+alqmAn46rLjUZmupHCjkKoOgiVJ&#10;jpaiVBgUftCEOKM+WY5PhqpwvyUbPdVpwkJSmp0Kq8kAsyUFpewTr9SK9koLehuNeOdeHaXaZ/jV&#10;e/243mlGX10quqqNuNpbis6yNOSzFTKeAC86DAlRIWIZtkQCW10sQRTDYRwDVYhYQSOafR5GBEBL&#10;gBevIgCPi6C4x6IgLQ5mgwrxBF7RIb5QhPkhVaMU3azBBHteHk7wct8trIDs/oWhTuzTlv8zEPKW&#10;gZBBjLdslePzPC6Px+cFEEyL/7Qv+Q9k8AvxI5ikylYW6IMYGbXIFTz7O1IA4MTYxXjkmjXQa0KQ&#10;ZiD4JoUZr1AgMTYa6phQAZxqiqcqRibC1CYoYSBI/3MAkIVbQNzK3rRlM/bwWrH0bu7cGAjbj0NU&#10;PjXGOGTkGZGWcxxWgofmgRIBgOcJ3Lg78ur7o3j9b+5g6NVuNA4UC/cro3T81pv9uPXWIF557zxu&#10;vjOIkVfbMHi/BePv9pMMYORhB+48HhI+7cpOZyGn3CjG9xVUnURxnQUldVZYSzOF1S899xiBFpWX&#10;YiMycpKgSVGJGaz+4d5iBqt3kBMOROyl/y4EgHtxWHtQrOphOKWF3qxFQmYcNCePILNIg5LWkzDX&#10;HIcuTwVTjR7tF8vR2GPFqYJ4xOv9EaZ0R4jCDTK1F8KP+EBx7CC0JxQwmBJw/KQWh46EwsVvD5x9&#10;HREU5QWjWYX6tmyUVh9HljUeWk045BEEzsHe8PTeAw/6jn32OyNU5g3NsSgkpxJkpqkRnxiOWG0Y&#10;jIVJsDRmoYDAt6qnFPVnK9E+0khwV4Gy5lzUdlDj6XyVcI0zeqsVtZ1WFFGj6HRvMRrOFKGkgSfG&#10;nERFUx4Ka/KQW2EW6ZZhPYbU7FgUVabg/IVqDI9VCufVyfQOR5NioUyIQQQ18vyoQeHq7YYdDAT2&#10;m7By4zos43F7BICSDz8GQDFT7hsAIEMTQwJDHS/LxpM9tuzaIeCPYXD5ujWYSZAoIIeBgsLlZ7Dz&#10;aUePvfCOCEFMkgbHLSYEq6Lge+ggvGVB8KCG2H4ZQXmCCl70DXHX5RyCGI77WgISdsbM5V1U1JPx&#10;43iw2MZZElu44/8MvTt27xLxlsY52l5jK6IbeIoSnCqsJJ59dzMoXqw06D2XrlmFtXYbhfVh2dJl&#10;WLd+veguFl2nFFeGY7b8vTBvtnCWzRZKKZzZM1/C8hUL4RHojgTTMZhrrei72ou7T67iv/y33+Jv&#10;/vFXeOs3n+PJrz/D/c/fRuOlbsSc0MIrPACu+1yxZvUKLCXQXkTxmEfgtmD+HGzZZi9WGdEQbLNF&#10;lZ8jKThJbAGQ04Qhjif08D6nhTjHkC3tS13Ik8LAxmHOI+gVZYreifOFy9geVxeERcsRfDiS3ms/&#10;7EifLV6xTFzDXel8H98/FQKf93uW5l9TbOHg25CpoPBty9cFQOlb+DbjY1smbOUvAUCOH0OWZKn7&#10;MiD7umL77rZhSfscZ97/OvklXcdie5zDeN5PAKBGHYosgiWjli19XsJpcmiQJ6Ijw4RlyEAAmKmJ&#10;RnpcJAFIKPRaOWRh3gQRTvCmVp6rM0GfI4//s+0CngA/Cf6cdm3DbvpgeMvH+JrduzbRvfYEkVsR&#10;HOiEKHp2dlI0+gi0qkx6qElByQliYrh7M8yToMYJ4aEeiKX4piSrkE3XpOrjkG6YmFhhZMAjuLPy&#10;mDtzknDGzP8L0lVosujQUZCKEqMKpRlxGGzOR5qGYCXYBUZVIO41ZeHDgVJcbDKjrCwTDYVmFFrT&#10;YDIno7wuH62tVWhtKERHXSbuDZfjX358Hf/y+S3c6i1AT0M6WqqSMdZTiHN0f1dZCgoJKo1xIUiM&#10;4SXo/MXMZRXBXCT7ywuh9wrjbtZAscZyHE8AiY2BIpKgUBZI94TBmhxLaaEieIwkiAyFmq41agjS&#10;CXhllB4Mbuw6hx1ps1WUrYH8n7cMggx1fE5yyCzGT0YGQ6dRiS2DNAO1v68rXeMG9uXIDrDZ0Xeg&#10;lysC6RiDoJyAkLvZk6lVrouXI4PAprzQiJLcJBiSIpGUqCTo47hHUVkJI7AIpHITgjg1/w8VEJhI&#10;AKiJjcC1KQDIikSSl2fOmXTxwv792DP+hBmclc8SUnTrSBk7OW2HPDoAyiNhBCu+CJcHQqmJhNGi&#10;RUFDJsrbs9F2oRjX32zG408Hce/tTuHm5d1Px/CHf/4Ib37/Klr6i1DRbkHlmRycGa/HyN1O3Hp7&#10;CDeeDOD8rUZcuNeKtz67ik/+9h4efzSGm6+eRT/BSXVLBvIqEpFbfgzFNSkoqz9JsEJQWJyOEwR8&#10;SQTE6YU6FDSdRFa5AdqMaIQrCQRCXOAb6IL9BKx+vHJOwD74Be5DCI9tjTkI9dFoJOiUOEawbyC4&#10;zizQI78mE5mFeqgMEVCnHMJxawKOmY7gcGIwgmO8ERgZhJDogwR6YVAfk+N4hhpppqM4QeVao41E&#10;aMg+uFHjYI+bIzz203d1JIjgMRkmqw5aw2FE0zccTOXQk8qG494d2LV3G/Z47oT3ATfEUMNFR3UB&#10;dy9Hx4ciLGY/wo7Sc05Q/VCQgvzTBHxnq9B0vh7VPSWooUZP/UAFWkcqMXK/TTixrjpjQW5tCmq6&#10;clDZahGOr015OhTVUJo1ZCO/OgMZuVoYCHgNJ2ORTiDYfrYaTWfKkX7qGI4d10CdcARhVJ68A7zh&#10;5O4kHBLbbd2E1RvXiLGfbA1mEFvCM3eXLBLWsG9qAZSggBU8L6XGs3h5zd0XCWx4hirvs9VLsqgJ&#10;QCNhi6EjwYCjuyu2OTmKJdq4e3TNZjts3rEVW6lhu81ph5CVG1cTWC7ERpcdkNN7BaujsXrzRjFr&#10;b7bwa/lFRTSdTIU7htDV69eJCQriPB37SwGQlYckfIy3POlCsiqsXjXh706MP6I05gkwSwgQeRLM&#10;qk0bRNfoDBuFOI/CWDDzRSxcOR9bvXYho8qKD379Kf5///Ib/Jd/+SV++o+/xMOffohrP3iMqktt&#10;UFn0OHhMicCog3DauwdLeeb1fJ71S3GYw91bL2ERQfSOHQ7YvtOB4jEB0ZKCk8QWAFmERdXmvySc&#10;LqKM8JaATUoH3uctW/V4MpEEgFzGNmyygwfVk9HH4sVaznaky2YvpsbphvVUHlcJxWsLkv8eAChd&#10;86cWJYaDL4qUft+VfB0A5DjYiu3931SE5VoSmzJhK38JAHL6sj5ig4TtuLzprv26MjV+0nEpP6ee&#10;t73GVqRz06UjH3/eTwAgz0JNToyAKSkMqVpeFYJnbXpDJgtFbKycAEuJTGqNZ9B+kjqcFH8MlDHB&#10;BGSuE13Au7lrl8HP1gJoC4AEfZNdv5KDaLYa7t5lRwC4CT5e2xAT7QODIRKXe2twv78FBUlqaGWk&#10;7IN8oAr1R6SMoJRgTaUMhF5HkEcVRklBOqyZycjJMogZtTzDNitNheoCArjqXIK3RCSnRNM7yVCX&#10;pcXF+nwBgeWZCagnhZgUF0Qg4YmEuFD05sTjtcYMXG/OxWBXPZqLrAQ6WUjP0iOn1ITWzhoMDrZj&#10;tLcJjy+24yEpvtfPVeFWfxXGBsvQ25KFgeYstBRqMdKUieH6NFSaFUhLCISWl8AKC0RoAKWZrzeC&#10;/VwRrwhHRjJbzsIIngIRExGGxFgFYqNI2RIEZulUSObxl/IQSnM54mjLK5Nwd3BogKfo3mVLHgM4&#10;w57UHcyzqnnfl5S7GC/pTxAnCxIgxrNzJcfM4ZTHEeEUl0AeT8nud/wQRBLgScBCCtfPw1kAYGSw&#10;P4FqMDUCFASAVE50UWIMIM9szsyMR3q6HtqEBETLoyCnSjGaYJWtfrw8HIMgS3xsNJUvBcavXBSF&#10;TvrZAuBM9u03cz7B33zMmc2+1iYG9/LSbsuXL8WmzRsE1BxWBiM2IRKHVfSsI+FQ6yh/rRoUNZ5A&#10;+0gBrrzRjLd/dh6f/8Mt/Og3V/HO98/hZ7+5j//8Lx/h1TfPo6LVhBwCuNKOU+gYqyVoOYMbb57D&#10;ldd6MHTrNK4/OiMcPn/4+Q08/egSrtzpQmtPLsobCPoaDCitN6CqKR11rVQ+6sywFJ6A3qRBYmYs&#10;0vITUdp8EkWnM2Aq0iJOfxChEZ7w8dsDj30u8PCi/NrPAOiDwBBfEh+EU97L6VtS0ncVS/B2jBor&#10;5hIjsopToKX96EQCvaMEfipf+B5yg2+EO/xkITgYE4mjyfE4YdYjw3IMRoLAY9QAUscdhJ+/C3Y7&#10;07dH+bj/AOWhIhjH02KRQI2rcGqM7KfGnZuXC7bTN7hp5ybYU0PMwWmLGEvpz2N91QehSqSGR3IM&#10;oo8eRJAyAOEJYYilb+tkeTrKO4tQTeW/tq+UgLsOPVebcfbmaVx4rRMXGAB7LChoTEd1h5VgNg0a&#10;oxzHThxGFsEtzy7Oq0oVE1N4djLPRObn8JhGQ0YCDh89hCMJKsgVcuwP3A9Hqi/st22G3ZaNWL9p&#10;HVZvWE3wswor10qzdye6gcWs3W8IgAIE6Bx3lQowmPUyvkf7f/XSCwICV6xfKyyDDADsCkSEScIW&#10;pRWrCEIJBDfZ28PXbz92UP3H3Y1LCFxWrF0B++32sNu2CSs3rKJ03YvspgocP12CA8eOYIeXm7Au&#10;sduTubMnnLl+mdjCHe/z98JbjguDzPMgh+XrAOB0MuOFFzHzJVIgL75EDTMCoHnzsZYgkKGC03cO&#10;AZH9np1w9d1HjQc3es+1YnwiK0hWQPMoTvNf/CvMmPsiljqsQUrZKZy5NYrPfvMD/PbvPsPf/+s/&#10;YPjJLRQNNSNvoAax+clIrbAit6oYcQRYTlSHLdq4EjOWstuXF8FrBLO/wvkEZQspn+bQ+0uKzjbe&#10;Uy2AQkQ6fBGQ+Ri/B7vZ4HqGu7PFe08qTV5hgid68Pg/zlcuX7wO66I1K7DHn76RBDXs6PtZtHol&#10;dro6Yet2BwFaDH9fdxawpOT/UrEFPn4XBhMGdRY+Jq4jgBZCafhH+SNo/KXwNZ1MncnO6/py2vP+&#10;F66zyb/nie31tmL7ndjm73RhsEwXxtcVTicGP3Y7wxA4HQA+D3r5uO11knC6f1t5MN37SvK8nwBA&#10;U3IsUuJkMMYGISU+jACQYIsUVEREOJKS4mDUK6EnYEmMCkFybCSKLEaYMhMRFuJF0MHj+Rj02P2L&#10;I8EgwZ/o3t0Jp0nZzRDIwrOBXXbDhQDQme5xctpMQOgAf+/dBA0eaCLl+j9+8xjvDDcjX6tGbAgp&#10;xrAgJMcTeBL0RZIyjYn2hYaUEQNgeUk6SrL1qMxNRlV+Cspzk0joP4FhVUkWsumcmZRzVpKCoE+H&#10;rhIzGum6unwdyi3xSFT5IUruS3Dkj3KDHEOkwK935mKgoxAd1dnoaMhBLoVXUp6BxuYijI914fVb&#10;A3g43oqx3nyMdlrx2lgT3r3dgg/udeCd6x3oKU/FufoMvDZahTujZuRm8HhKP0QQyAZ7eSPEk8c1&#10;ekIbG47M1FhKWxUBVigBkxym9GQBWiadEtXmJKTRe7PbG0VkKKIIChU8szfYB/485s/PDSEBHgSU&#10;7DibtwyBu+Hhsh0BPq6QhwdAQ8AeHR5I9/BkGm+EBfEycNJazr6IjSFYozBlQX4ElewexlsAoI/b&#10;biHcDSwPIeUfyFZhP4oLd/mqxBJ2vK6wlbaZaTokELgqornLN4JgmpefI/BjB9QE8Ml6Klv6OKQm&#10;qXDrxhVR6KTfFwBQrOrBU/mpZTWHZ0JxBTaXPraFWLFiKTZvXg8XAtyw6AM4HHdIjA1TJkQhLukw&#10;jKfiSXHocfZyCV77sBfv/+oCPvntOH74q3G8/6NhfPLjK3jz/REMXa0nADyJvAYjas7mo+tKPcYe&#10;9Qofdrzk2dnxalx8pRlX7rfi1utdePDWIK7e7cbAxWp0ny9CXTvBT2MyGrtImQ1WoLW7HBV1OcjM&#10;S0Fajo6gzYC8imTklhuQXUBQaJDhUJQP9u/fA5e9VPYZyAIoHyKDcehwKMIOUd5EBUIWFQDZYX9E&#10;x4bgaKqCgPYYUk5pcdycIP4zAPpGuME9eDe8wxkCg6A+noC82lzkVpqgJ1BUHwsjIA5EtCoI+3x3&#10;C3cwLh5OBKABOKo7jHTzMWiPx9B/H4K/PQRWO7DJwQ7rtqwVjpXZwTI7WvYJ9sAhVTBBmRKp2TrE&#10;ElSG0/OjdREEgAokEWybq9MIoHNR0mZGVXceWqmsD9xpwVkC6L7rDWgYKICl+jgK6tMpTZKg1hPc&#10;6mTQE+ylWRPEuD92SxOjoXIdR40RBaWBMggHowMQIKPvJPwAwZ8vnN2cBPytI/DjiRQMfixrNq4R&#10;s1JXE6AxBPJsXh4H+E0BULIUsB8wBgIBBnStsPZRGNzFyr64uHIWFSmdZ59a0rq9e9xdoUrRIT7r&#10;BDwPhWC3jwdWUzldabcajtQAW71to7D+bdm6CQ3NDahorMNeHy/Mp3C5u3QhKZJ5FD7HT3q2rRJ7&#10;nojrvgT6psoEAH1RJtbMnRCGFlY+LLwvjhP4zWAApH2GCp50stfTg2B70cTKHQQWy5YsxY5t1HDY&#10;6wivg75w8NyJ1XYrMX8mw98MzJ0xS8zWnbd0PsJVMnQMd+L7P/8Iv//n3+LNv3kfpeeacbwpH3mX&#10;2mFsLUV8/kkcL7VCnWlEUJwKHqR/7Fx2YvHaJQSA3EBkqx8p3LkU9mK2brHFY+Jd/pry8nszOB8J&#10;5DhfbfKW84zh43uzCAZpy3DHwMerqmynfBQuYbhrm85x2rCyXrJ6BfYFBwofju7e+7BsxQrMozqJ&#10;Z4FvIF3mut8bGxzssZQA0G7zZmzYuFGAGAPfd2UBfJ5IAMj5ZCsMKBPH+TznGVtSGWT+7QCQy7k0&#10;w/0/OgByGnF6ciOHhdNd+m6ka/5DAiC7eTHwRI8wT2highEj85/oNpSHEXiRAtepkUJgkqSKFCtV&#10;VGanw5ptQGiwl7BA8Sxe7v7lSSC7GfoYAJ130Zb3CQDZ2jcpznTthDAMOsDHw0UAUVJCIN5+vQX/&#10;+08u41JJMjIU0YgODhe+5TS87m8S/Y/yJQD0QwJBanJSDLLTY1Fp1qLSokVpVjzqCgzoa7SiudKM&#10;AopfXYkJlbyWsTEeOalaFKYbkJumRn9LFrob0mE2RCEpLhRJpHzyCTAbTLEY787HUJ8Vfa3Z6G21&#10;oKEqHQW5iSgqMeL61Q78/KNr+OSjyxgcKsLocCmBYBGudmTh45sd+NnDS7jcmI9Gkwpvj1Xh//r9&#10;OK6dsxL8yMQ4Pxm9Zwi1/kP9vAjqfKBPCBVj6GLCQwm2g6Fm/3AJclRZU9BSkIZMjRxKgipZeBDB&#10;tr+YsOHt5Upp5gg/khCCQF7bOIwAMCzQg8DdBxHB3oikLXctq+R0H50L9nEXFj0W7uINIwhhuOPx&#10;fuFsjaIwxXEeZE3bAM+JLmDenxCCTX83gkl/ZKYkCEfbDIMZyfH0XyP22YrJYxt5Egi/K3dzMzQa&#10;6H92WiJysnS4d/uaKHTSzxYAxcoeAv7+6FdrEfvgWrUE69evxo6dW+BB8QijshpzTAnFMRUSUuJh&#10;OJmA7EKC9DoDxu/V4cPPR/D2z0dw/6MzuP9uF249bMLF6wQooyUEgLXovFCG5uFisdJG343TuPLG&#10;WVx5vQfDd5pw7iYB4b1mXLhVh9Gbtbj8ShNGrzbj9mt9ePLhBVyk87VtaQSCWegaKEfn2Wo0tpWi&#10;pDYH5Q1WVNRn4VRuAjKzVGJNXnZ7EUVlNjTEA76Ufj4H9kEWHYqj+iMkCkSpKN9jAhFKZSEk0gsR&#10;qgAokyJx9IQSmnQ1ThYZkV16AscyY3FQGQCvUBfsl3kgiOBRTul67KQW+uw4gsEIHIojgNRQPmjC&#10;4R20F9sdt8CB0mwvwZ6cnYhnHIXGEI2AUDfs2EMKy34dVvJqCnZrsN5hPTbtsMN2l63w8HdF2OEg&#10;CueQgGuZ8gBCVPsRk0QNwJMqJOdQelemoKLDiuIWEwqbM1B3liGwHNV9OWiib6J9tBJ5dWkwlx+H&#10;qTAJyaY4pJ9KRGaOnmCZx0om4WhyFEKjfeAd7EJK1gn7DrhOLv22Fx5UXl3cnekdtsFuq50AvpVr&#10;V2DFmuXCpcpqXlN34zphmVm1do1w48JWuW/cBUzKmSteVpTcNSQpD6nLl0FL8g8mVbJ8PU9IYn+A&#10;u5z2IFQZjfjMFBzPycJBasTtdneBK8U/qyQHxpyTWLN5HZYsXoBNm+zg6u4muo+5a1EoQdryJBSO&#10;Hz/36wLgtyG2AMjCwMDKzfYYC78zLy0nV8ZAporBcgLvGXNJ8dG17JyWLWg8K/bgUSWOZB6H035P&#10;LGIF+TIB2suTg9nnUBhrFiP0cAheeXwHV1+9htzGYhT31aPj1Ys4fX8YlrMN0JdZYTpdgROVhajo&#10;7UD5mTYYrOk4GHNQOOyeP29i5ZZZy+aIruXZFO4sghqRPy+xBY8nhfzRIiMpV94KGCGFzUDCrn0W&#10;rVqOBQR567fai2UAGQAnZgUTGFE5stvhgL3UCHHz88G2PY5ivOmCRQuxdtNGOO5zg6uvFzZtd4Dd&#10;FnusXb9OrOPMachp9m0CIMddeo/niQSAXI7/CH22s0tpn5cXm1xx4o8Q+EUAnCpSOv65IqCH0lvA&#10;NTUEGABF4+NrAKDtOWl/urjZfuNS40ZA/JTwJJHue55Md410THoub23hzzY+fwKA9K78XXP9Il0z&#10;VaaG8eeK7XtOlef9BADqSYEncTdU2ISbFwUp8NBAgpRo7jKMFituJMbKxVi0FHUUqs0ZMOiVCA/1&#10;hocbO3Rmx87PB0DpP4uwAE6Km5sjAggwGCAKshMw0JmF291WlGhkiA8JQGRQCEID2GLlAaUiCNFy&#10;PxJ/xMeFEwAqYDVp0VyegabSdFSRcqkrSEFTGf/PQkNJFsqsRuSka5FtjENWShxMiWpYUpTorMkg&#10;CDSjnhQR+wXMJKVpYfcvxhh0lqdgqNOKa8M1FJ8CdLfmIyNdiSQCUCvBZmddNkYHa9DbVYLh/ir0&#10;kOIvz0rASFMhPrs7hneHWnG5NAmP2lPxz58M4Fq3BVn0DLUqDHIG6yBS9CEEshF+iCXlz1sGsQhK&#10;86jIAKRoowloU2AlQNDKeSatP4IDPOHnxWP8dsOHgNuX4M/fczfBmyeieBIJhcvr+SZrlWJpN55g&#10;EsyWQQLEINr6E2R7UR55uzoKsAvz90YAQV8QKSru5mXIkyZ+MByK476eYssWwUB6Nq8fLKO4czlg&#10;KyUvS8fubDKNGgF5/FyjXg2NOkKAqHpybKMyMkhcm26IxbUrF0Shk362ADiTV/eYO39idY8F7OR5&#10;PhavoAp340ps22UPr/30LocIluLlkOtUiEiIRsIJgi3K87JGE9rOWvHeD4bw+396iI9/dx13P+rG&#10;jadtGLxSjNa+LIzeqMXtp324cK8F5+4S2L3aieH7HRh/0ofLj87g4oNW3HmrD2/+8CIef38Y4w8a&#10;0X+pFL1DlQSQzXjtnSFcpXvr2jNQ2ZSG2tZTqKLGRnldDgGgFfVtxWjrLEZREZWpLIK31GgcOxqC&#10;I4oAxBw+ALkiFJFUBuL0MaKrM9GoQnRcCOTqA4hUByA6PhDKY2FQHI9GXNoRqI1KHD91jAAwHSm0&#10;lXPXbrgn/EkC6Bs4dFQGpYEaCDwb2HAQ6hQZkui58UYF/A/5wJXyzGGnPTZvWwcvPyccoW+KZZ/f&#10;bmzathbrNq3GirXLxWxKhpQNDhuxxdGeAGYn/Oi7DqM4s+saXobtIFvKE0OgOi5DYqYCafkanKo6&#10;joLGNJS0ZKCGyjj7LaztL0DbhSrUny2CpToV1soTMBen4GSeAWV1VjR2lFJencIJarCFK/zgw/AX&#10;sAfu/k7Yu5+2fs4EgB5wpzLK48C27tgirH+rKI4Mf8tXLxPCMLjOjuJMUMVj4diXH8/Q/XMAULJ+&#10;sdL4MlDiCpavk5aLmj9vPhYsWEhpuBou3vR9UiPOydMdqzauJajdD32WEepkDYG1PTYSNC0ieGDY&#10;47hJ0MeKgePL+/ysfy8A5DSwFem49N7cGOOxbzzRZR1B+Zpt9nhp/hy8QCA1d+kybNjtBMXJNByx&#10;ZCE4Pg4Ll67CHGrQCbAgpf8SwcYsXh/ZbiVCDgVjLzXk1MlHYWkowuV3XkHr7QFcev++gL+8jjq0&#10;j59D49AZVHY3Qm9JRkZBJraTXmG/e0HhIfCnenF/mC/st2wkuJmATIbNWTPmYCZDICtDFsovtuAu&#10;WboU8wiE5pDSXrBsCVY6bEJwbAz8FIewfqeDmN0rwHAyTzh/1m7eiN1e1JCicriRy+EWOyxfuwpO&#10;Xu70nSbgwKFwOOzeJeCRwXAhu8Oh53H6fVtdwLZQwPvTXcMynQWQwU9qSM8nSOfxk4sWs+WKQZ/X&#10;qWVr1h/vnXo/hys9V4rDNxUBQwx7VObFN8n/J2W661mkcie9l/Sf96d2u/Jx2zBtZWq4XyUc1vOO&#10;c55Od246sQVAtnqySFA63fV/jkh5IqWD7TFJpHST3ut5v4kxgKScYgLdCRZchJVHjEuLCBTj1DTq&#10;SMQpwxEVSqDi74G0eAUa87ORECcDu27xIihhR848/s+ZxJEtfZPQJwGggD/J8uc8IQyAHgQmDDeJ&#10;8REwJsoI1KJQRyBoUsugCAsgwAwGOxQO9ndFaLAn/fdBpIzAic5PrPmrQ1N5FpqrslFqTYI5VY1M&#10;ArWybAOaSuhYdjKsBIDmybV3s5OUyE+LR6VVT5CYgsqcBFTnaJGlY9c2YSjLVKOp0ICR9nyMdJei&#10;v6MQPa1FMKXHITlZiaysRHqeBT1NpRjpaUBrTS7yKWxjogLZhgT0VxXhJ9cGgE9v4X+824vfPezE&#10;eAu1aulepSocEXKCWoo/QxHDEadxZIi3sNrJQtyhiPQVs4AzdUoYCaRSYiPFtSEB7gLAwnliDgEf&#10;C1v4tHQNr5rCrmR4fV9e55fX9GVhOAz0cSaIcyFYJEXrvFNAIFsDZUG+YkxiCFv7CAQlMGQA5C0f&#10;ezYRhEAwxJ+e7+cqrIn8bHZvw+sIpxt4RnAS0pLiRDxSCMx4tjDHjYGUy48UL5arYyOi0Ek/Vn7c&#10;PcAVLo+JEmuCLl0s3C4sXbUEqwn+tuzcBDdvZ8h45vexGITr5IjQHUYUNQCOZelgJuCvaLGgfSAP&#10;n/z0Kv4br97xr+/ivV9fw4MPz+Ly/UacGy/D3ac9eOuzy7jz/gAuv3kGlx6fwfl7rRi43YiR+y24&#10;8WYP3vnJFfz0717Hr//pCR5/fA69o0Vo7MxB05kc9F8ox/DVavSOFBEUlqGhPQf5ZSdQVJmNnMos&#10;FNdko7ElD421JpTn65BnmlhDOS42BOp4SgftIaiORSIhRQFdRiw01NjQZahgPBWHU6XHYSk7LiZ+&#10;xGXEIUofhYNxoTioDoaa3jPOoERUbBiCI3xxIGwfDimDoKfr0qnsGkwKGLIUOFWejHx6ttGig+zI&#10;QXgf8CKl6YCtu+zg5rUTMRReHD3fL3gvdjrZY8uOTcK6tnazHdZv2SysOJt3bsbW3Vuwy20HKWln&#10;grO98Ax0xYEob8gJZnnmsiE7VnTrZhYm0jMNyOMJMS0nUdmVg6refNT0FaK03QpzhZEAMB3ZxUZk&#10;5RtRQOlU3VyIsgYLdAS4Bw55Yd8BF7GyhxuBn6sPbfdTOaWy5kaK12mvEwHsVmoArBHQt2wVO20m&#10;+Fq+CEtXLiHFu4rAcK1w08HWGeHLbxoAlIBnuh9XjtLyXew4WbqWrX9srRDl00bZcCW7lGCCfb+x&#10;YmWXLsI/nt1GhB6SYZe7C5auXYl1BNM7vVyEX7u19rx0nJ2YyCSNU5xN93B554YPx/F54MfHv00o&#10;5LA4Xfibm+r3jGU6+OMtK5pl69fA6YAv3IL94UEyc8kCvDhvNjbs2AX3sAiEpaTAWF8HVaYJK+22&#10;Yf7ipZgxh8KYSzJrQtjZNHedLV6+FHupHlIb4vDGD5/gvb99Hw9+9BTHS08hozoHGRXZ0GRpkdeY&#10;i7SSVOjNeionnnByc4WMoO1wUgyMuUbIlIewjNKbV2iZMYNA5iXuJp6Dv+Y0e/kl4TB+09Yt2OPq&#10;jM2bN8OehH02RhzXIFCrhH9stOjOnej+JWU9a2J8JzcqeDKPvdM2bNy1Ga7+njgQfRD+kcHwpnoz&#10;TBkNu53bxGx0ngXM6zPbOty2Bel/SwC0hT5bYQCcR3m1dNkiAYLCGkjgzF3DDHsMVtyo4fFtLHyP&#10;BIS8z+HyM6ZCxlcJvz+XOy5zwgLI5W9SprueRUpD6b2ktOT4sCWa48PnpGttw7SVqeF+lUjpy+8s&#10;vasUF+n813l/WwCUvl+uS4QFeprrpeeyfJ3wWaR7OF94XyprU6+RhP8/7ycAMF7mj3AfJzFxIISA&#10;jFdzUBCoJEQFQhdLSoyAMNTPDWHeLkiNi0FBqh6K6EAE+LkIC6DL5BhAAYD0QUnC1kBhEbQBQBfX&#10;3ZPiBE8Pd+HeJZ4UmkJGW3YyTYCZpIyEOkaGkPAA+BF0+Pu4igkPvPIIOznWJlAFQK1rs8mAsvxU&#10;NFSaYc7QEJQQGGrlqMpKRlN+JuoLTLCka5CZkYBUgsMCArmaXLq+MAPtVaSoc2LRU52CkjR2YuyP&#10;ApMajYUpGG0qxHBnGQY6StFckwNzlh4F+ekoKclCa0M+xvqa8e69MfQ3lyJVH4NYgrZYApzspARc&#10;bCzE3z7oBX5yGU/7i9BkSaQ4xSAmOoTi7oNomTfYzY5KHgZVJPvc4/F4nvT+noiP8RfuYgxxvKyd&#10;DHpVJDRKAkWZL2IJHg3xcuSa9GIFEe5qZV+CDIicX9zdy9Y5aVIJd8EytMkILtm6x92/DHbc5cvO&#10;ntnJM1seGfoYEAX0EfDxdfyfrX+SRVAW5I1QglDububnMdgx4LHllrt9JasjP1tJz2brXyIBIXcV&#10;Myiyv0OeSTx+aVgUOulnC4AzeU3EJQSApOAXrlhEFfsybHBYJyYmBEcGIJbgT3MiFmqCJk1WAuLT&#10;43GiMBX59VZUsaV2rBZ33x7Az//LY/yn//UxfvLPj/H0J5dw62kXrr7ajDtPz+DRD0bw6qcjuPpe&#10;L8aedOHaW30Ye70LF+j8K++exZufXcTHv7iOT355Da++142haxVo6S5Ac7eVwK9EACDLwMUqNJ8p&#10;QHHVSViK0pBRmobMEiNKqzNxuj4L9RUnUGzV4sRxSpf4g1AmUIPmWAQOJ1Ke6yOgo3KWnn8MBfUZ&#10;aBkoRddoFc5eaUAFwaYu9zgO0vWesn1wp0ZB8OFAxByNhFxF32C4Lw7JDyBeI4M134D2M0U4TbCV&#10;X5Ykxh5WNFlpm4UoKo8+lGe7CezZArjLZRMOhLtTGIEIpLLm5E7fJjtw99yLXaQc2ZKx3Xk3ttA3&#10;u3GbHex22MHecTMcCBS3u2yBs88uBER4I1x5AJoUJY6bjsJo1sBaTu/ZYEJZoxnlHbxucTbym7KQ&#10;W38SKQSnyXSN9sQRJBynBg27AuFVbQhQ1QTxwXJf+BHMege5Yx81Pj2pfLlTHcNOrB2pnthOcdlE&#10;gLpy3UpqDBB0MQAS+DEELl1J/1dzl/AqYYERXcDPGQMotb6n+3HFyQqaK0/2B2cLSxzmenaAzIP/&#10;SflI17GCYIjhsV88+3XxsqXYtMUex04kI1h9GG70ffHyao4+lLZUX/Is4BXLlxA0LoUdgTavXMLK&#10;0HZM1FfJl03y+KbCs6UZmNkRtaTgvkpYicyZHPsWHCWDI4HY7IUTEOvq6Q3XAyHwiDmMxJIixBhT&#10;4e4TCPvtDgSH6zB3Ka/NPGGt4GXvZr5M8DGH4kAQuNPJAboTRzF+bxgny7NhKDSh7lwL+q73oWGg&#10;EvfeH8eTn7yKsq4y7CcdFXQoBHHH4xGTfBgna81ILbOIlVfmr1mBRStXUtouo/dbKNYZZqfePEbP&#10;nkCNZ2c77NqBEHkEvBQyZHfVw9RajUj9UYLV9RP1EAnnC8+sXkdAv33PDmx33Q6PoH04Rnomt6EY&#10;iebj2O1PZdTfB2u28PJ560W4PCFo4aJF4h2l9GKlK6Xf836SghZpQ9DBWxbpuJiYwuGwUudjDO8k&#10;0nWS8L0sErBJ0CaJgG7KP4dtW7CF4r2QIHD2HLpv9st07VzROOHyyaDIspDK/GJKv8UEhivoO1jB&#10;4x8pTG4MPbOu2ogteNgKNzLEUAoqd7ZAxDJdOEIm0+xZGtAx3vIx/g4lOOPjfOxFAn2exCV8XlK4&#10;kkwbNolt/GyFw+TwOa0k4LWNi5Qv091rKxIAiu+btvzNcUOP1++1zc+vis+XiZTnEgxLkDzdNbzl&#10;5z7vJwAwyp/Az2MnvKh15EMQGE1AoYkhRU+VfoIiBMmJSkSF+iAmxBfWFC3M+niEhxI4+DpP+AF8&#10;DgA6Om4TYguAkgWQxdPDA4H0QSXGh0JL4KNXymFQqQlQwsQsSZ9gT3j5Tqx24UuAIlb/iKDrtLFI&#10;1icgjeOSqYOVAE0bK6NzvtAlyNGYQ4BXkIW63HSxtrHZkoRscyK66rMx2FKO/FQdikxalFtVuNab&#10;g4ut2chKCReOjVtK0zFcXUBwV4j2uhwBXCUFGehsr0NzazmqKtPQWW1GP4FhM12bmiJHbGIElHFh&#10;iCcgM6eoca7ZhFv9FvSU6GE1RCOZYI2dKWvY9x+BblQ4r8XL6/OGE6wFE8gRvCn9oFX4QRXhA3mQ&#10;J2T0rorwQCTHycTSdrxNSYhElkEFfVyk6PZla62MryUwY2uiGLsZ6EHgxhZDBjruunUTXcAMdRHB&#10;fmJNYLb+MQCysJ8/qduXr5NmAAcRDHLXMENhqL+HGFfI4bNFj7dsYeTnsgWTVwnhRgJ3/bKVkIcQ&#10;sCXQlKoVoMqwyCuLjF384kogXwTAOZi7bCEWrlqMxWuWUOW6glrZG+BGjYxwRRBiCbQT0wkos2Kg&#10;N6sRn6ZEkoWgopqAa6AGl94Yxvn7Z3DtnfN4/w/38RHJ4x+P4f9P3X+Ax5Vk5924NJkZzJkAiEwE&#10;IscGgQbRaDQaRKMBNIBuEI1MBCIQgQgEARLMwzAMw+HkpAk7YcNsDt68liztygprSZ/y2pYty5LD&#10;F/y3LX/h/b9vNS63BwvMcLQrWe7nOc/tcPveunXr1vnVqTrnfPd33sT3CH5f+ME9fPq7d/D5H76A&#10;T//wOXz6157Hu995Bm9+4ybe/dZtfPa7d/GNH76E7/z2a/j2P38ZX/nBHbz3lat45pWzuPncFF5+&#10;+xze//JTlJt49d3LePrFM7hycxqnCVz9FwbRPduJ0bkunDnbg9NTrRgZ8KKruxpN7VWoaavCkSDv&#10;fXcVy9+E0YVuzN0YwdNvXsCnvvYs3v/m8/jyr76Oe+9dRc/8cTjbjqCwphhFbhvKOSjyNLFts36r&#10;Bd+BWgweq8fcVCdeIPi+9MI8rlwdxPVbJ/H0c+cwOdMPBwdvqZnJ2J8QhT37t+FgThxctTa46w5x&#10;W4pCDgxy+JyXlttRUFqK7KICbg8hqzAf8WmEwKRosy5wHwE8+kAkwTAGGQUHUXQ4Hy6vA9WaMeBg&#10;69hIEKfOn8DVu2dx69VLmL8zibGL/Rg930elGYD/WB3qg9VmPWEXFf3wZB+6h48i0F2PmmYnFXoJ&#10;SipthMBC5JXkIj0/HQfYn8TJ+pIYg6jYSOP0sXXXVgN/Aj/BoCyAm3fwu+1bjQOIlPaKTiAGtJbv&#10;AK2OUx37IxQLkvQ/pQ8TXCp3rSwk6lQtJaHP8QTmisZa5LPekjPT4WpuQNf8SQzOnUQ1+zGbuwwZ&#10;pfnYtEvTj2znhD0Fe9ZUY7iykjK0zhsuZsqI1yHlcd9L+Rcget5kiVT8QUvBPYioPI+vW2PqW7Bj&#10;FNDqtdi1ew82R+7F3px0HAo0oKyhDlnZ+TjIwUdyXhLWbyc4LALgE48+gdWPrsEqymrWw4aIVYjc&#10;vwUVHPxqSUP71HGce+4SPvv99zF/axy/8sXb+Nw/fQvDF4dh97DP6mnF6JkxTN2YxDNfegVzr99C&#10;y6lBFNW5Ud7gxYGcXGzdu9eE2dEavvIjVbBXObE7dr/JOVzTSb011AHHSAf6npyHO+DDnuhIYz3W&#10;vVG9KLSQgmwr9FD2oUwOOoN47t0XcPHFa5i6NY/e0yeQmJ2Ojbt3YNPO7djFa5c3+K5du4z1TO1D&#10;YsGC3q/0spS11a7C/yf52fVkoe1jy0CgRPdEELhUBAqy8MkKum/fPvNZ5zJrA9k2161X9hYNbLgv&#10;32/buA77+czt43O2Wyk3t20LwQaP/6HyLIrKaZXZlNtqM3y2QmtpQ+09vB0uPYYl4W0u/Jgridrl&#10;xx0zXFaCLtXf0nrTd8vtu1SWu2d6bvWs6xk2s1tsY2Y6WLAaVta/KwTqnCqftuF1Zol+U3uUdVr9&#10;4kovA4AujrrL2fnaCFmKLyeLkixPbQ0OBKl4FL/OV+2Av6YCU/1dmBnsgUsL24vSPhQIOhwAUwh+&#10;ySkJRuQJbDyDNS28aBVMS01GHkeSJbZU9HW6MdRWg8FGKvmaWoJKOZxOO4oIE3mEvzzCS0mRsleU&#10;oKG2Cl3tASPd7X6MjnQj2ML/VJXARQDxE8Lk7HFjZhyXCIITI10YJyCePzeGD16/jruXpzHUpXy9&#10;Lbg214uvv3kJP/rSXdxY6MREvwd3zo/ihfOTuDo3hPE+P85SaV3hSPPW1bM4d3YE5xb6CIYTuDjd&#10;hWeuTeDOrSncuHMaIxOd8PurMNjfTGDswrnZVlyiEhymAhwIejHLckz3Bwh67Mh8DgIvAaFFU6YE&#10;w2bWs68Ufk8RqssIPFqIT+hSHuQ2rc9srkaPxE9R1hBfNVrqq8y9aa4hNLqLKPnwOIpRmpuG4qwU&#10;glwaijKSjNh5b6vshXAT9KrLigihDmOZUxiarkC9sfCFpoM5AMhJhY3/LSMQCv7K+b1As5WQF2yo&#10;IkAS/li2csKl1hfaCRIOKm+nwslozaEtE46idNRW2NBNWNF/fGxPXlcp3n3rVdPorNeHADCCnc+2&#10;CHasVPT7tmJX7C4q2RgUsZ3VtR5B71i7CY8yeaEdI3NHceykHx1jR9FNEDp1axZ33ruNG+9cw833&#10;r+LN793F2999Gp/+/j1893ffxm/9+RfwvR+/hS/++vP4EuHuSz9+FV/+7V/Bl374Kv7pH30Wv/dX&#10;38Sv/uH7+MaPXsKv/v5b+NXfewPf/s0X8LUfPIs3Pv0U7r7MAcE7580awK9853m8/6U7uPvSWVy4&#10;dtIAUMeZPrROB9E3LQeQJvQfq0ZHWzl8fgJ6sx1VbS7U9VQbcD1JQDr39ARuvb6ATxFYv/Rrv4Kv&#10;/fBNfPrbz+GpX1lAcPoYjhCQjnR4CY0e1LfVo0kW5KYjaA54MdDfhlMngrhwqhvP3jyJl5+dxd3b&#10;J9kOJ3GJMNzWUY/8okxEx+2jctuFqLhdKHHkINjtRbCnDoF2D6o8h2FnWzlcWUFYPAJHtRuH3ZWw&#10;EQhTczIQlbgfO/fvpOwwXsL7k2KQpOUceekoPmxDMYGt1FmM+oAH/aOdOMtn6tKzZ3Dm7jRO3RjD&#10;yEIv2oab0dBRgzoq9vqjR9Da3Yje4Xb0cuDVebwFjW21cHjsBMBiM+2bynYXkxyLKHkm799n1vjt&#10;jd6DnQLAxelfbTUdLADctHWTcQjQ2r9QiI7l4wCqI5Ys91K6L+1j7S9lFVJY7Jz52bRPQs9jlAjC&#10;pixJm6not+zZi5TyQ7B3NuH0vRuYfPIsgfcYJi7O4MyzlzF98yyKKw+xD0zCJpZR7VtBkwUZVnnU&#10;7nV8E5eMHfZS0do1wYiUxifx+H0QMdCp69T7BxSzv/7H90Z5cStlJ8vGI7wOWQiVRi/XVoT4A0mI&#10;SYjD3thoRBK+1mxYjVWCwFUPEwIfxhpe8+rHHsGaVYq39xjhZC22R+1E8REO7if60H/qOCYujeGF&#10;95/G3PUpuBsr4OIgsJaD/KGpPvYDJzC+MIP+uTmMXn0SPQtnUdXdhZQSO7IcblS0dKCgtgbFDUdw&#10;OEAgdTmxV/rncCEOsp86UJCJgwVZhNSDyM7LMU4e26L2IJK6KiojGUns+7bF7MXOqN3IY5/ZNniM&#10;g81h1Pe1w320AY6aSg6OokPPCfdZxb5r9Ya1xmpsLLyqH4q2un8rvcIVuhT2UuCwjmNJqN2sMiBm&#10;7b9UBIHLiYBGQCDrluBPnwXhZj3g2icM+FkAuH3zBqTGRyEpJhI7+JzpfzqGLIDh5blfLsqHys32&#10;K1EbMdY+1oFpx2pHi7LccSThEBN+zJXEGuBJ9BxbstyxJR8HgOF1GQ52HyVWec3+ukfqNygh4OM+&#10;fK+sQ+ZZesDyfJToXBq4Wue0zh8uKr+c1TZo8MoyrfQyAKgpQnl+ltsyjFOB1nBpOk9ry/zeUHYI&#10;WYq07SN4nT89icZ6B4ry5QCi+H6SVOMEshwApqWEUsBJlA4ulBJOGUBSUUHgOTfdjpcuT+F8dzv8&#10;ZWVw5MshoYTHz0FuHgGQUFpGgFH8uuaGagN+A71t6O0Jon+gC81+AqCCG7sIGgSj0f52nB4fwMxY&#10;H4Y4ahzoDmB+ahBvP3Mepwlqba3sSHpb8Nqtq/j6Gzfwp7/2Ot67N4mzo/U4N9mCS7OE3OEgxnr9&#10;mBoMYn68B7cvTeP87CDmZnpw9+YsLp0bxu0bM/jqF1/Fqy9dw+xMHwYG/Ga6eXCQcNpVi9EA4c9X&#10;gbMjQeOoMjnYAF9NkVlH1+JzYYAgepodnqZ0W9nJtbCTq5fVlYCo943VJfARnOR8o1iA8sJWXMCA&#10;hxDc7DWezVdne3FpIoCJzgrUV5ShJDMdpVlpsOdkwsZOrzgjBY7CDHgdNtSUFZr39VTeXS3Km9yM&#10;rtbaEAAaZxAqdpuCQ4dg20lIUG7hoOpc52Yd+5wlqCrOQVlOCuzcVxlFtHRAWUZM8Gl+X56XynI6&#10;ENA6Um6bCYA1jkK89+bPAuATa6kcDACuIwBuJgBuxdbI7diXuAfJuYkorz2E9kHeh/NDOHOdo/+L&#10;HSbGXv/JVrQcq4e/x4f+mV4q4XGcfW4W1948j+tvzuPJV2Zw751z+Pqvv4bf/vMv4/s/fhtf/mfP&#10;4vt/SMD7s3fxnT/8FH7zX30J/+a//hD/4W9/Cz/+s8/jR3/wHv7o334Vf/Bvv0xo/Cx++Iefxj/5&#10;wVt44zPX8O4Xb+Cr338R3/wNwto3nseVZ+ZwYnYAvePH0DHTiZ7ZTpyY78HYdAeOD/vRfYwAV2/H&#10;Yc8hVLVUw9dTi/bhRgxxv9mrJ3DrlXN46b3r+Mw3X8Knv/kCrr80g0Fel6e7AZVHa+DnAKWNwNQ2&#10;2IbmjkY0EKYD7T4c54Bn9lQfnrpxEu+++xS++o0X8dV/8hJef/MKTs33wuM9jKQD0di5ayd27d2F&#10;mEQtnC9C54DP5Pg92uNFHdulm+3vCO9pbWMdvM31qDjixKHyEmRxEJCYloB9BMh9VIL7Ewl/KclI&#10;5vOdTjgscZSgrLIUNipTd0MlWvmMHJ8k/JwbwNSTAzj7lO7RALpHmtFxvAntfZRjTWhjW+/qP0oA&#10;bDfZSo7yvlVxcGOvLEFOUTYS2Cfs2x+F3ZF773v8Wo4fltVvmz5TZA2M2BJhlK2mNDXCllhQpQ4v&#10;BFqhDnklALSmVtURW0BkPBWtUboUC//72LrVJjtIGgesdsJEVmEB0gjCpcEG9MyfxPH5CXTxvly+&#10;fQlf/uE3MHXrDNI4QNq1e4dRngoyHbF1i8lHKy9gldkqpwBw2Q6cvwsYDXz9IxNTN5YSk5LTd3yv&#10;+td9EJhrulvTo4kU3c+o2D28X49j7brHsJ71uWa14C8UlkTbxwkha7duxO64vXzuk5FZfBDVTU60&#10;9ftNaKJsfi7itpkDnC72yd3DvajvaEddbzeOXzgDx9Fm7M/MwJHWdniP9SGXuuJQYyUaBqlTTvQh&#10;rcyGqPQERFPi0pOMc85OxWjMz0a2rQApedk4dMQFG+HO2dKA2MwD/H07kqjfmrr8qODA+zDbex4H&#10;tspMcyAzhVu7yUwiEFy7eb2xGMtybOojTFZ6hSt0KfKlwLEcAJr10ho0h4HKg4igT1sLCEPfC8of&#10;xSreC0GgBYBbN61DPOtmP+/bJk2nC/5UNkp4ee6Xi/Khci+2YTO4CQOz8Da03HEk1n8l4cdcTkyZ&#10;+JyoXrS1wEvvlzu2RMC1tJ4tserK+n2l/ZaKudbFmQQ5MVozEnomFD9UfYvObZ6dsLJY5VnumCuJ&#10;zmFgPKyM4XUWLuY+Uz5qEGIAMDT9l2XWeQlONH2n9WS1LgJAuc2sG1NaMK+rDMoN299J5dTKEVaR&#10;soAkfiIAlGSmCRzl0ZoKf20JXrk5g/eeuYQRnxdV+YUoL8pHebEN+SxTVk66mZoWlAhIfN4qk1tW&#10;ENgnAOxvQ7DNh5ZWLxp8bjSy7MMEo6nRbpPKbbivlYDViounR/DitWmME85aAy4M9vgx3deJ169P&#10;4tc+uIpvvEuFfKMfCxNejPU5MdBWi+nhNlw+PYyFyT5cnhvBLULqdY5MnyEAXrs4ShDuw62rk7gy&#10;P2L2G+8L4BK3Yzx2m7ccffXlGG3z4OJkD06PthHq5PRRiBoCmDxqfQSqsYFO9HX64fOUoj3gRifr&#10;tdlbRhBXOJd8YwUM1FagjdemlHDV9jxj6WvxOjE71G6mod99dh73zvejvaGG8JwFV3EenLqnBMGy&#10;vAxUleQY6PNV2Q28eXhurUWUJbKxthzVyiFMACyXwwdh0MocUuMmkHqcvOehtHYNhNFqO/crTEdJ&#10;VpIJOK3sI/m5oXzEctgpyU9HGaXRXQZ3aR68BEZZjrV28NOfesM0OutlOjOKFN0TEXxotmxDxM5t&#10;2LpvJwFwHw7kJJi1Yh1DTRghOB2fOYrgiRp0jPjQ2lOHOg5SdM/7CEkL107iqVfO4g4B8OZLC7jz&#10;6gW88v4NfP93PoN//X/8CL//b76Ob//WK/j9f/sF/P5ffh7f/9/exPd+70381p98Bn/w5x/gt//F&#10;O/jJX3wNf/kfv4ef/Mfv4A/++hv4jT/5AN/61U8R/m7jc//kHo/1Hr75z9/B8+/fxPilcbSPH0d9&#10;Tzuauz3oGm7CoAIyj3cYBdXa04yapmocYflqCesutgentxS1bHudg804y/K+8Zl7+Nw3XsfL7zyF&#10;+SeHERyog4P72WvsqGvzorHTB89RD1y+ShzxV6O+rQ6dwx0YmSdsXRrB7dcu4LXPPmVSsD3z2gKm&#10;zw6gudXDZy8ee/ZEITo6DikHOQCoYnvp8WBsvhsLNycxOHuMytOL+nYvmoO18Ae9cFYT6vj859uy&#10;kZF7EMkHk4zyVvy39IwMpHNgkc22ZafSq+SApIR9w+FaO5oIcr1s31rTOHG2DVeePombz89h7sJx&#10;TJ7qwfhkFwaHgujoaEAn4ba1X+F7GtHYXgtnzWHYSguQkXFwcXoqGrt3R1KR7jDTvqG1f1sNCFrx&#10;/8yUML+Xo9A6AqCAQ4MIiTXlEj6wsBTCci8LXNRBmvV47KjVJq3OW2FaFGh6J6F06+6d2BsbhcHx&#10;IdT765HE5yrbdRiuYBOcAS+K2W+OTg+hbbQL3uMBuNkfRSXFYs1GAiBH/yprga3IOBiozOr8df6V&#10;AFBWwIceCwGqyhKuPP9niyk3y2SuYXFrYHlxq3pXeJht27eb6VFlceka6EBkggJrR2BX1C4D9us2&#10;ruV+7AMIIE+sfhxPCAjXEEbWyxnjCcRz8OKV5bvDZ7zDD1fbMXiyH/l2Djqdh1Db1kxYq8Nhfy1S&#10;D+Wy79gCm7McrpZGVAU9aJvg4GnIj66pPsJbFQdidQj0ExrbmpDOfnBf0n7sjN2H/QeTUdnAAdrI&#10;AGqChL0mL8o4cLU5cgik29gPxaGqqQIuSkJmPDZzkLpt3w7klRTAwYFTfBoHL2wbUTH7TWpCtSPL&#10;mixZ6bVUuS+VDwEg6zU0qGH7XgSVjxMBgDW1bH33IajhQOexxx828vgTjxj4k2xavwrbN6zG9o3r&#10;sHG91sMRsLj/g1oALcg0FkC1FfN8fdgCuJKEPwPhxwwX/aZrMdfGZyn0vFOPaBaAW1OmxXMaCS8r&#10;z2HAiP9f7tiSBy2DJdb6O1Mmlsc4pLEcKy31uP/MUB4UAK2yWNbbjyp/uOj4Os9KLwOAmuorKyRg&#10;UQFoDZfWbGlNl9Z5VZQoJAiBoqTQrCGrLi+Bh0og2FJj4gDmaTF5eigLyIMAoDKB5OdkotSWhypX&#10;Hib6GghhM5jpakQtO0h7Xh5KFFahKI+AkcPjEzC4vyxNToKKsln4G2sQaPSgv7cV585OYGqiD8Mc&#10;6XVTYXa1Nxhv3cmJLpye7iekDRPQRvHK7fN4/fY85qe6jQWwl/uOECIvj7bgy6/O4kdfv4svvTWP&#10;25eCGOkpIfy1Ggvg5EArZkY6cXFmEJdmB3Hz4hjusby3Lo5jVkGme32Y7g1gqrsZIy3sRBQPjzLb&#10;24Kbc0M4N96F4c4G1LtLjJe1veinDhdaYyfLajOvqYEg1txYxWtzEb6Kea38zUPg5r2Qo4XfW2HW&#10;9smz16mYfK4iDFGJnh5qwcJwCy6Pt2GYI9Va1pFATZbCWsKclzCnLCLKIzzcFUCQIOevLuc9JJwR&#10;Amt5LhehzllK8LPrvMXG+icA9HA/1XegwW28eLX+T/EAywj+JXkpxgM8N5P3PyPJpJxzlBWihCBY&#10;SjCU97AtK5UDiwzTXuQE8qk3XjONznpJMWvazijqdeuxeuNmk491467t2BW72zghFFVkmZRkLcdq&#10;0XqcsHLczQ68AkcI0y5CSxWVQqC1FnOXeV/evopn33sS119ewK3XLuK1D+7ga7/xNv7ZH30B3/nx&#10;p/C133wZf/g338BP/q/v4ju/9zbe+voNfO6bd/DB127iG997Fn/4ky/ir/7zD/Anf/1P8MOffAbf&#10;+p038NXv/Are/OwNvPrpK/jct5/H21+5i3NPT6N9rA0Nx1qoVOrhbXUQajzoHWshAAbRRsipqi+D&#10;o6bUhH7xEAQPOQuM16vdXYC6oy6cunCC4Hcbd1+9glMXj6N7pAHVTaUoqT4EdxPrvLeZwvtJADxc&#10;W4aKeraTniYMTPXjJAcfw/PHcPJCPwamOaDpq0KguxLdx5vQM3AUNg6WoqP2I5ISlxSHnKJUlLnz&#10;jVVu/toEQfoYqvxKqs820lhJJetCOYEun+0zl+0zpyALGTkZSElPM9a/pANJSE7lfc7NxKFygh/h&#10;vsR1CKUsq79X+YuH0D0WwNBMELdeUrzFu7j17BmcvTCCU4pleLIT3d316OiuI3S6CbMOHGl0orTS&#10;hiyt+ztABbpvH3bv2oNdO/diBwHQWPsICdoqDIzgzwSE5lZAuHHrolet2g7b0X3RFJngjx3xxwGg&#10;LIiatpM3sTVdozVue6MjQyDJtrmZEBMdG4Mt3G8vwcVeYUNBcQb2xu1Fht0G31APjl+cIQTWsI5L&#10;UVhdjFN3z+PSyzdR6fdib2IsduzdbaBS1j8pKZ1LImUg0JNSlljTOkapUCwLpZSopTz+sYiB5yWf&#10;LUWnraxFqx4PKenImH042nMUpewDq9lHTl6aY7sJIj49Ceu3av3dE1i3bhU2bViH9Wv4H/5/LZX0&#10;5ogIVFSW42j3UYJWObysz46BdpRwUJlJvdTAwb+3Pwj/WC/GL5xGPHVOGnXFIQ5cb712kwPCy+if&#10;7kLnaDuKOJAeOj2B809fRd/0CEo4iEniQDaefZXDV4veqTHCYTeKqhwmlmFFXSV6RtqQVZzCZzcP&#10;/+T7X8Sd568iu+ggtuzZhrjUBKTny+ubbXHnZhxIT0FsQrxpM7L6/JKRh0y9rPRaTmGHy88DgBb8&#10;WbBjyUcBoNYDbtq0Hru2bcKeLeuxdcMabFynY3xyANS51YZNuxCELbb3jxOr/VvAs5zoN12LBYCa&#10;XtVzrmfLWNcXdYqxBC6um7xf1rBzLHdsifX7R+1jPbNWfd7ff/HZtp4P67y/CACUfOj+PYA8EABK&#10;WYemgDMN9MlrU56eBlgKMxZ/yw1ZAqkAtBWoNBBKpPQLczMIdun31wAK+lIIfRYMGgBMVg7gZAJD&#10;OoryBAs2NPpKcWWqEws9DQiW2+CyFaO4qAhFRbkoJPzZ8nNRlJOF4lzlq81CFR98pTWzUox1Bhtw&#10;nnA3PzPA7QhGB1vR19VgUsCdPjuAS+dH8M5rN/DanXN46855vHl3AVfPjaCP0NbTXo+xzhZcHG7D&#10;K5eG8NXXL+HFa4N4/nofZsfcJnTLaE8zoYmAN9xupoFnuO+zV6dx78oUzk1249rcIMHyLK+hH2Nt&#10;DeiSpc5tN++vzQ7j+sIguv1OwrPAj9ehVGC8FpumZwW1eYRAWyFcirFVXginLIPVZWZbzs9V7LS8&#10;NXZ08XhewmCZ7gePpVR9DVWF6A24MMm6G2x2YjhQxbI2o5WgEOC+wQYn/Ior2OrF2YkBTHDk26M1&#10;eQTAAEFOIWdkZRQAas2npvdrKuxwO0t5Lqex/NVW81jNHvR0NqO/x4/GeicqyjkYoJQSRPNzFABc&#10;9zXeWACVdk55hctKCPK2fF5rJso5cKitDq0jfeetD1sAzdSAUdqrKeuwakOEWUu0nsp9275tiErc&#10;g9TcBBRX5KDCU4xqvx2eDofZurwlcB+xo8Jpg4Mw3NxxBFMXB3HlxXksPDuLuTuTuPHGBZPu7cnX&#10;ZnHxpQk8/f48vvOH7+KP5CH8h5/H+996AZ/6kiBsFndfOol/9rtv4//429/BT/7Tt/Crf/QWfvhn&#10;n8WPfv/reIsgee35aVx7YQZnb53A6NkeBI77cKS1BrWdmoZ2U1w42luNjsF6wuoR2JzpyCxORGkV&#10;B1C1hKsyrTs6gHw7FY6smoS1UwKki8M4NupHU2clqptl+SPoDgTQOdKOtsGjhMAm1PI85d4yNHTU&#10;YXCmD2NsV4Oz3SxHLzpP+FDjL4GrvgiNQTdqfZXI5n2Jjd2PqOgoAmA0MgtSUFKZiyPNh41jhof7&#10;FVcXwVZZCIe7GGWC00OZyCTUZxLqlUEkLTMViclJiImP43GisT822qSOy+VArPBwAdKpCPPLc+Hr&#10;qscAy9R1ohUDk+1YuDGFOy9fxtWnT2PuwiDOXR7G+ctDmJgOYmg8gJZenj9QwfLaCZN5yMxNRQIh&#10;aQ8hbPfu3ZQ92LlHqd5+Og1s4gDys9YDaqv1gMrIYHX2akdGMRr4W2PgT8rAsg6sBIBK87V7H6GS&#10;YikoddoGKnlcZb5ITErGzp27qRgjEL1/N7o52Dtz7gQh2I76Y+3wnxrB1c+/jluffxXDC2NoH+/G&#10;xVefwsKrN+Eb7jKOBmmZGdi9Z49RSpYit7ZaQ6ewMlKa6tytjn6pV/L/ChKu8B5XCrmHQtNiGzZv&#10;4HNQShDrwq03n8VXfvsHeOUL76BrfMCsxVsTsQY7CftRhHutSXv8UULE46tNLMGdrLdC6orK2ioj&#10;0UkKVxSHvEo7yjr8ODo3gbYzk6jubEUCdUt8appxZhogFI5MHzODLpujALn2AhzhYG2E+3adHETv&#10;6THU9h1FZmUJDtW5UdFUhwqCYAH7wAPZ6XxGKzmQa+UxhlDIgXdrexNK2b9t3rbBxM1MyeZzUpiN&#10;NQSl1ZvWYnd0KB7l/fogvKtdajCy0ms5hR0uAqv7wvZi+ku1mUWQk4TDXbhYliILAK39JT97LoLF&#10;E4+aqfjNWzYgOXE/khP2EQQjELHeAkAdY9X98pjpXYrey6Eo/Hg6h9qwZQEU8IQDkNVWlhOr/UvC&#10;jxku+k3XZNYx6lmnKLe2jAkaaEnUNzzBOrCAzCqzAaLFgdbSY4a/tyR8n3AJr0+rTs1/uNV1WGtk&#10;79cXxbpGq97MPQ37/0eJymxFIvi4soWLyqMQNCu9DADKIlWck46S/FTjRSr4k5OA3Vh60n6aG5ag&#10;aDJHUAk4ynNQTXhwE8rs/D4/Kws5mZkm7p+xAK4AgMoDXETwUWaL/v5avHp1Amep4AIEBUexEtQX&#10;oojvCwmBNu5XmpuD8vw8OPjwCf6UZ7aeMCEA9BG4Rvr9mB2X08Ug5qd6obzF49NamD6ES5dG8OYL&#10;F/EGIU1rDJ+/MokrC8Nmfd4QO/JzY4O4PTOOa2N9uDHVh7NDfpwdb8TpsXr0t3nQScjtbK5Cb6vH&#10;WALPTfbiCpXdOJXeWKcXpwdbcHthFHNU1kOdDehvrUVXYxXaBV/VJaitSIOrJJX1JStmBvJy81CY&#10;k4ci1pORjAzWe46RIjlcOGyo5nVVsE7LCMROTbly1FxTXQpnRSEqKvLhZp03En6aPYU8Vzl6fA60&#10;81zd8pIjJPhrNGVsRyvfS1q83MfPES47P+URloVQU7M1HNVq3WEfy90ZUBgXrfesJtRXmdy9qmdZ&#10;AjXl3kOw7O9rQcBfjVqP3ZQlLzeJ91sW3SQDgSW2LMIpr42j4kLeNzn4FObl8j4rgHcN21MD3vnU&#10;0kDQoU4tpKTZ0aznw6wHeOMGs85La3D2J+5Dak4i8gm+pS6OzBtLjQXJw7JrvZuzyoaSw1koKMuA&#10;q5GwfDKIkzdGcfqZKczdm8LU7ROYeGoAJ2/24/S9Ebz8tZv48u+8hU9/91W89P5TuPzMNM5cP44L&#10;t4fwhe89i3/9v/8q/vCvv4F//q8+iz/9T9/D7/75D/DqZ27j6nOnCYFzOH2NA42zx9BzshVHB5sQ&#10;GKjH0T43WvvdhL9awpwPwf4jVDjxOFgYicM12ajyFcJeXYjcUgI8odtVV4Zq3rvW3gYTUqW2xYFy&#10;Tx5cDYfQrMHQ8QCO9jehbagFvRNdGDrVTxBsNL/1nexG33QHTl0dw8LNKXiDTp4nDtnFB1DMZ9Lp&#10;LoWtOAcH5FARswvRcbuRmi2IljNNNXpGO9DCZ8bDZ66Jg6UaDhhKHMoNnIb0HD67mQeQSKDfH78f&#10;e6L2mUwbO3ftMlY5WXIO5qQZj90D2XzG8w+gzFOCpmM+jMwN4fTVGZy/NY8LN0/j/I1JnDo/gCu3&#10;JnDn+VmCYB+mz3ZgdO4Y2oea4GmuQBnrouBQFlLTEgiZ+0yKtT1U+Lv2CgBD0CcQ1Pttu5QFZLux&#10;CioWoAKFC/IEd6aDZ1uyrMlSCGs2LFoDPgIAzVQs/2vBn1mvow6an/VbSZkdGRnZWL8+Ahsi1mLb&#10;jg0oLE6Fz1+Ocg4+mk/04uIHr2Pq3WdwhnLn0y/ive9+Dl/78Xdx4zMvomthgqBy2KQSkyVVFksD&#10;rCyPyrVt1w7j7CFFpg4+3AL4vzoAPvHIY1jzMIUAovWbRRyodZ/sxfyzT+L6ey/jzW99Hq9+/h2M&#10;zI5jb+w+rI1YxfoR4EgxEugfX0PlHcHvN6PALqtzJZKzDiI6MQ4JB5NR4HGj5dwcTjx/F/UzJ5Hl&#10;OYKDJWVIzSpgu09A3IFYxCTtNVJGWHTVVqOI2xJPBaqC9Wgc6UINAS+fg9oslx3F7P/K2P/llNqQ&#10;xftVVF6KIkcJKnme/RxMKSzKRuM9y7axcQ02bN9I4WCVkPTousexZmNoLarqwVhufwEAGC6CBAvu&#10;woEh/PtwEfhZos/hx7ovj/LZeJTP0KMc8Og4qx5FBK8tLmEX0tL3Yc++TVjLa9P/H3+MkPUoZfG/&#10;VjvV/8LLE/6bIGhpG7Fkuf0/Spbur+uSQ4u8k60pUW0VxkXfSbSPZQW1/hd+nHDRb1ZdWuf8qP3D&#10;xaoDqx6s53hpvVhiHTe8fCvtK7HKon1WvJcrCsv12JrFFvezLwOAxYS7YipuG2HPXpwVyuHa2QgX&#10;Rz4l+WmUTEoGSouyTDgR7S/HAX+9CwFfDaqcVDr5ucgl5GSkpRgvXwv+lgJgJn8TAArmpsf9eObs&#10;APoJMF5ZjkpLYCspJgiVobTERohQWBLFows5JBggqXcbKNH6NOWb7SaoDmuqdjhoZEJToleGCICD&#10;uHR5GK+/eAmv3Z4307FXTw/gtnK3DgbQ216P4XY/prvaMNffjbmBTox3N2Kiv5HA50R3oAbNNWWo&#10;dxGY7LnwEHq6CISjbbWY7PJhqqcRM30BzA0GMUJAUjkCtQ5U2Qkp8qomPJfmxxOiU8xax+LCHBTm&#10;5yEvk9uMLOSnEwgpRVkEQIJhMeGpitfTwPoUHFcQtKtdZfCwDJ4aO6oFlLUEvGaXCZkTqLGhh0p0&#10;IODCQLMTre4i1DhYTorPbePvpfATHr0VRcYD2KM8wGX5BNIccz3NhMiJ4RbWWbsBQMUlDDZ6zdR+&#10;ZyuBsMFl4N5b40CwtR4B1kdjsxtebwXcPG4hgUHTvwLA3KwUs0bTTjCw8TrzeX9zc9lWeC/dboJk&#10;FYG4uQZvvvlhC6AUhVHeiyIFroTr69XZbtlkrD97o3cjJiESKYTM3EOZOFzHuuD1CgDrG51wHzlk&#10;ct9mFbEssq4RrFrGm3HyqTFC3xgmbowQBicxeWsExy924/zLs3jla3dx8/XzGD/fi4GZVszxtxuv&#10;zeOFz1zCN3/7bfzGn36AX//jz+BHf/JlfOmfvo+rzy/g4t1Z3HjxPJ587gxmnzyBGeXDvTmOgekW&#10;+DoUsNmFwemjuPniGSxcH4WjNhuHPVmYvUT4XOiGv6sO1b4qSqWJa6hMGxW1h3CoMhcFhw9S8STj&#10;UFU2wYz3d9AfsqhN92Dm0jguPn0WY2cG4T/WgO6xIIYJUeOEq+ZjXmSXpiIll7CZl4Rs3pMiApVi&#10;Z+YXHkR6VjyyCGnF5flUoIdQRWU3MNmHE3MjGDo9SJjsgb/NCxcHD0X2bIIKn9+cVMQfiMGuyJ3Y&#10;vH0LNm7dbMJ+bOL90Hq8vTF7EH+QSjgjDkk5Ccgpy4IneAQTF8dx6d4FgvIlAvU0Js8dx8yFAVy+&#10;PY4bz05j4cl+LFw7jktPn8LEQj+OsuzuhsOwOwuNxTJ6/17s3bcXkZGR2CcY5Oc90YTByF0hC+Bu&#10;C/4UKFyevyGFGwKqRcsI30vhyoJnWfGstrXcS5BlpoTYUQpeQgBIEFNb5P81Pbxn505s5Llk5Unj&#10;s9N0rAWFh4uQWpzN9nUez33lU5h/5RomnzmLV77+Jl74zlv40h9/D1ffvG2yXeSWFSMuMw1bo3az&#10;Xa/DWiop5bNdtWUL2memkFyQHyonO3dZBlQmS5ZTnA8t/mbWCFLRPPQwy8ytvltuynip5WU50T4C&#10;Uk2XWRC8nPzy4prEjxLL2vPoo4RAKp8N69YjMSmBg1kn2rs6MHbxPM6+/SquvvcKnv3gVdSxL90a&#10;tZ31/TjWrn4Max9/FOt4LY/zWh7RukCCVix1T3JRLvYkxBDwqIcI5odrOOCaGUPL1AgcnQEUed0c&#10;jFRzQFGI2IQo7Ivaie1aQ7pti7EuJ1L/pGSmsv3uQ0JaItx11SYY9cHsdKSmHzRrB+31RxBH3Xaw&#10;OB8HqKtSE+IRE7kPsTHRWL2WYPCEoI5KlfWkeHxr1q3BZj4figMYvT8aW7ZuDVmYFu+NwqAIBlZ6&#10;La+wlxdL+RsYC4OF8O/DRd+HS/ix7suj/P5RPj+PhaBCTiEKEr1121oOwiKwcTOfJV6v/v8o93vk&#10;Ee0b+m84lCw9vvXb3ycA6hotCDSWQIKUoM+K46fP4b9Z/ws/zlKxjqn3y533o0R1oP9a//8o0b46&#10;l8om+TgAlHyS439YHgAAi9jo8/OzqNTzUFJaBHdVmUnrpXVrJYXpKMxLNwv+5e1pU1qw0kJ4y0sI&#10;RF4MdrYaCCwhAGQRCMKdPe4LHz5L5ABSSDioIpB0eorQ53ei1qFUZFkoIwRVlApU+DDaipCTRSi1&#10;FaKMQOjiaEzr0mT5q6XIG7iRMNhS78Fgd6vJSjHU24zz80O4dW/aZHC4fmsSd26fxvx0n8kIMjfV&#10;i7s35nDu9JCxHCpwtIIYd7f60C4rWZsPowNB9Hfqs9c4vChGniykJblybsiEi3XhLc1HM2G03UNQ&#10;rK9CMwGntsIBZ7EN9jxCc66segqSnRqqu8JME8S6tJhwJAsKOzGJoFnrHYu5VdzDmlpeW63TrLV0&#10;8z7UEwB91S608Fq1JrOzpRo9bR4TEiZQVYrBQDXGOmswO1iP/hY7agirVcoJXF6IRsKbn2BeXVJI&#10;gOb3vA4nwcBVlgOfpwRjQz5cPjdgnGKCjVWUGvS1NWKw18tzVKM9wOsi0DbUlBunG4mf91l1rulh&#10;efzm5+paUszWQchUCCGt1VR6P8VsrHE7COvV3N+F5hYP3lniBGJZCySaRpDno7IrKHaRoGPzls3Y&#10;sXM79uzZjbi4WKRlpaGgshDlHrsBwKOsi4amChSWEEZL0mHXmjuFTumvRedUEH1nejB8cQCTN0Yx&#10;euU4FcZRHCeMnbo1jqH5DrQO1qDrZCMW7k3g5ltatzWD5z97DW985Q4+9eWn8c5Xn8WdN6/j5KUR&#10;jC5wUHFzljA2h/O3pvDUS2fw2qev4akXpjA41Y7GDjf83UfQc6KZ0oQjzYcwciqI3/nT7+KDb76K&#10;wZPHUH+0nhDmMtYju7sYtgqCWhmfvTIqoIpMOOsPoTrgIPh1YfLCCCFzDGduTFGmTYYPT2slaoMu&#10;dJxoNDmAnQ12JGbFIT4tFokHE5CSkYDcgoMmWLSHoOx083niYMDBwUMJ21eJi4OC7gCOjfWga7TT&#10;WAAbW47A21QFN+91IQHnAI8TFbfPwN6GzRHGo02dasQmKoStEdi+dzuiEiMRk7ofidkETJZfADhy&#10;dhDzt04TAs/i7K0ZA8kX70zj0p1JXHxqFHOX+3Hp1hghmr/fmCAsdyBIoPU0VHDwk434hGjC3x6K&#10;cvzuMWFglAVE8CfrnyzCG7eyLJsIUQq7sf6nkGesfJqmWrSsWaLvrPa13EvXJeWgjt5auK+F2wJK&#10;WQ81lbSNbXDTxvXYsGMTcliHHSf6cIjP1f7MA2ge6cH41XnceOsurrz+FLe38dJ33sarP3gfJ6/N&#10;IDjQhraBLozMTcHjryfY7iFMricY8fgRm3DoyBHsS0ww5RZ0PhCssaxLrYXms36j6BpMrmEeKxwE&#10;P0p0bsuSakHkUtH3Zl3bww+tuE+46NxSWlJwmtovMkt7ith+gxi8egl95yYxcWUK6YdC6ykF+xs3&#10;b8AGQt96/ne17sOax7COEJeYm4loGRPyszlYKkWtv5Ft34NG1m0l4a+quwW5VeXYmxhn1ojGHYg2&#10;g0ZZjiPYfuWVvJeDiqi4KLbp9WxDWo+52TihbIhYj10sX1J2BrI48C5gn5Vmy0M0oW83BwBrVxFM&#10;BX+PP4yHVz3Meg3VvUQKVpChGIDKBSyPb+t+aLrOkpVeP6usVxYLGiy4W+77cAnf50FF/xNgaCp4&#10;tbK4PP4Qv+NxCPOPPMw2RbH2tdqezrP0XPfbZVh7WCrL7f9RsnR/67x6ftXGdB9U/9YzrWvRdxIL&#10;mpYeJ1ys+ylZ6bwfJeFl0bmX28cS7asyhZdvaR0uJ9Y1L/fbyvIAAJhLUBEAFhUVsjMuhItw09/l&#10;RztBQ7HdBDDy9hTMyNLj5oPSWlOF4U4+zF1B1Nc4UcR9MgmAArylkhEGgfL+LZRlLy8TXiqP9nqC&#10;i12WxWTYFbiYD59TziCEUTmBlHEE7aiwmzAwsgAqLIlA0N/oIXgSAKorCHCNJuvExFAQt65O44UX&#10;z+HW3RlcvTqOiwvDmBrpxOx4L87ODODO9TlcvzSFKSrAod5GTAy3m5AwVkaLkf42A5NdAR+/azBr&#10;4zT9LYeGIkkmQZhgWpKXBTvBzV4oD+qQFGvaM5P1xH2KCHiFisUnh4gyQjWVhkKlyBKoNZCCvnKC&#10;WTmB115chAoqFw/hz0lwc/M6BZ7VhOSGajmB1KNNWT58TjTWKiyMg4BnQ29zFSZ4DbNDfgy2VcFb&#10;bTcgXVOWjyAhrbPWhWrCqjx85eghD2R5G/d2erBwuhcXqbRH+psJlxUmc8fkSBdmJ9sJgQ28//Ws&#10;V68B4552P7o7/WhrbTBrAgWAgnULAHWdstCW81waKCi9X427DI0NbiOaVvYHavDuOx/OBGIpZ4n1&#10;UOgBskZyCrir1FtKvB8dpTVoycgpV0YKF4I9jTg+ctRkxSgpZ3siTDX1+NEz3o/G/jrU9xxBy3Aj&#10;Osdb0ELY9XZVw91agZoOwugA63O4luJG/+lmzD59AgsvzmD8xiAmrrG9PDmMczencO35BZwh8A3M&#10;9aGFoHxsUinQBnD6ygjuvDqPNz73JJ5+ZRInTvWi2udAWbUNhQ6t8SskAJaib6IF737peVy4OQFP&#10;s8tk51Cmi8LD+SbNmhxD3IpvFqgkIMjRpY7X4EH7cDMGTxFUr4wZ4BQE9k91wNvmQlWzHb5jVfDx&#10;+oqrChCTFmPCUETG78fe/XtwIC3OrI2sa+RgqbEEdc0OVMrCV1aAXEJ5oeMQHN4KlNeVo1RBx9mm&#10;WjoacLSjEYcOF2B/wj5s2y3420DQCkGQ0p1tEARReW7euQm7Y3Yh6sA+xBM+s+wZJojv0HwfTt86&#10;iXN87uZ5vQp1s/DUScxeHsKpi4OYOdeHBX534fZJzHM7drobfSeOorn1CAd4hUhO0VrDPdizd6fx&#10;9LUsf7L6ac3fhi0bsO4+/HEkvC401WscPQSBaxYhcIlY7Wu5V2xsrGlf6vx/WbIIgLKEyZIoKJKX&#10;qkBBFsDkvIMoO+JABgeEB9h/VbHf6ZoaxvEz48hk+wuOd+IyQfDeB6+wzbWhsbMJd1+5hy996yt4&#10;/4vvw81+cuf2LYhQx//EaqxfG8HjExpYTslyinKpSKmqvNZzoudGnx8imAkgda2Ws8kvPxqyaC53&#10;nKWia/8osBMkqowft58lAlUpIJVP5dT0vp7juLRUdE4MY+6psxg/P8Y6aoC/8yiqm73YlxxjIDBi&#10;3WqsVWgYxQ7k+207d5iUhYWOMg42Aijnvt6uo3zOOxAY7YM9UIt8Dpa3E/4SUuORW5zJbRw2EfLW&#10;byH87Y9CInVQZGyk8SAXAK5aR9hhO5JVVrMN+9j+ctjvlrDP3Kq2J090DjiUM3cVZQP/o3a3RgMP&#10;KnjVuQBB73V9CrSs/svciwfMBfyzyvrBRHWq836UPDgo6D6FgCr030UYYTsSPEgefUTCNkpZ/hgf&#10;FguelgKg9SxKlvvfUrGOI7F0w9J9VGZBlODLxL0jBOqz9Xw8KACGnyv8e9WFZLnfLLG+D697U4f8&#10;Tlt9t9xxVUbJgwCgdf6VyrCiPKp7t/wSGL0MAOYT7BRsubAwH0UEsDIqcDO9W18B56LlStY/KXyt&#10;8xLM+N1ODPBhbOCISdPHWVoPRkCSl+9S0bq/HAnfy6NXUpiTDm9FProanagp19SlAh8XEV6K4LIV&#10;ooLlsBeFQr9UOIuNg4EAyoQm4UPa7KuGTw4N3hq0EgQHuv2YnejBlXOjuHV9iuA3QJjpwvRYN+an&#10;hnB2egQz41145ua8AcCB7gZcnGdHNNWL8SECX2utCX3TG2xG0FdrMmZoXdz9/Li8xvysNKSnpyMj&#10;g6PFrCwjmZm89gyCEMEvn9BnRIBrrHtZptya7lYMQ4G1w25DKa9P1j/tI/gTBJaV6drKzDVaMfic&#10;BEBfjYtg6kNfezPaCHyNtcoYUmHWGDbI+YFbf00xpRRVVKRK/6YQLINBH4ZaGuDh8coJHfIcVniZ&#10;kf5GTI214tzcIK+7Fb3thLyAG91BDy6dHcXCbA/GNTU80s59W3heQhSP1dJMYOLxWgNeY4F1ltsM&#10;3IZbABU+prw0z+Rs9rHtBDiAaCasyTu7vb0Bn//cu6bRWa/wDkEPgB6E8BGdAHDz5q3Ytm0n9u2V&#10;Q8MBpGqpwJHD8LPcXcca4CPglDlzUFCWg5pAHfy9HagNVqGmxWHSr3mOVuKQOw+55Ry8HGEZmxwm&#10;pdzUhW7MXe/BhefHcPXNM7jy1nkMXx1EcDKIJtZRx2AQx6f60EMQ8w8FUNfFax+Uo8MxTF8YxK0X&#10;T+GlT83i9OUW1LVUE0BtBLpilLoKYXfzHjaUwk0Iaznmga+dwFxVjAJ7ATIKMlDC/Rw1h7mvDfVH&#10;qxHsa0J9azUa2ildbrQRWPunWf9zPZi8OIST5wcJti0EQCeq/Ha0DtexLA1wcPB0IDsF+wh/23bv&#10;xOYdWwhPW5GTl4x6wt+xgVocG/SjttGNgtIipLJdKrF9VOp+7E/fj4TsWBSWZBhP4LqmKqTnJmPH&#10;3q3YuE1TrKHpeIU00H3YuFnWt/XYuH0DdkRtQ2TSXsRnxiK9hPDf6CBsN6BrpgnHFzigWujEyFnB&#10;cjf6T7bjBAcb46f7MXNhGBfuTGDu6hCGpoNoPeaFhwBcQhg+kBKDyCgp3p96/96HP4LnWoUMMQF3&#10;VS62EypiWekMBFJkDbScKz4ki+1ruZdyi6qdGaUdBjWyXilsi1mjp/ypBOInIlYhKj4aNg5ID7PP&#10;K6mqgKPOgzT2Uet3b8HqnesRmRqNPEJ0Sn4a21sBXnj7RfzJv/kj/Kf/8u/x3/72P+M3fvg9ZHCQ&#10;vJHQsX7VGkRQVlPhqtwh618IriTGmkeok9Ut3JInpSoloOfFUhr6/BD30/StrlV1IijW5weBtXBZ&#10;yQppAJCi9wY0+V7bpce3PquclhKynm0p5ASCWM9ID+vmGbz5hVdx+tppXHzmOvrOnEQin+G4rAPY&#10;G7mb+y5aonieTRsijCd2Si4H3ezrexem0Ts7huBwFzwc9EmajrUiOjEaxYeLkF+Wh21so+u2su3u&#10;2IaopHikZB00ACjLn9qRQgzti9lnUg1uj9qBvWx/no4mDmbqzXFy2c/ofj++jvC3lW1BzkgcmEQR&#10;Ju+3mcU80nqv69Q2HPz+0QPg4yz347/M9w8vfkfAM1PCAi1tKY+yfX5CALTEcn5YTpbbf6mEQ48M&#10;ApazVPg+VruSzggHQO2v9/rd+o+OE/7fcAk/V/j31nO23G+WLPeb7oHOq3Jou/R+hN9D67eVji+x&#10;zvFR+ywrDwKAgrtCjmrz8vJCzhf87ChRmJJQtgdN+8oCWJSfbqBGyt5bRvCodpn4gHns1DLSE5CT&#10;k2q8fLPSU34KgAQ/85lbOUIU5hKY+F4eospX2+qrQpvPicE2D6GlGp21DvgcJQSXIrgFQw7FpSsy&#10;IKXzCqZkgdJUpCyA3S3NGO3vxPRoD05P9lF6cPviJK4TZs5OyKO3j+A3QNjpxthgi7EAnp8bNtPF&#10;c1Twp6dk9VIsPi+htwpepUpzOgleVWYqVtO/xhrH9yWFobVtObyOTF5nDhVqVpa2BGheT77C1uSF&#10;fi/ivrKSVS9OW3s9FcZ5xeUoNdCndZCSUhsBm0Co/LyyZroIVrW8vhruX23CtZQj2FiLwe4AodWH&#10;Nr8Lk8OtBLNa1BIAta6vulyexHKUyTFhWryEkTZCcpB15eS9K7elo6o8B31dHlw5P4SJkWYMKqVc&#10;C6E3UG2ufZyQc+PKBC6e7cfVi6M4d3oQI32t6JflL1Bvwu5IZNHTmk+F5NGUr6x/sgzrWgWFFcZ7&#10;OR811QrZU4b2YC16lQWCAPiFz79nGp31Cu8QrAdGIgiUrFsn+NjM0fVW7Ny5F9HxCUjKTUe6liG4&#10;i9HQTMgk7NVzW2DPQf5hQqkWelflobL+EGr8DhyuLkR6URLSChIJaflw1ZWje6gNl+6M4sZLSiPH&#10;wcKrM5gn0PWd70fjkB/1XYTe413oG+9D42AjGvoaEZCH+VQ/RueHCDKDuPniNO69PomhqWp4/Ufg&#10;ZH2XVdlhrypFWu4BJOfEsZyJcPvs8LZUILuI5WY9Hcw7iHICbKCzCS1dTTwPoXKiCx0DzWjtrUfX&#10;aICwdxS9J4PoPOFH9xghfKoN7cNUTi3llMM4OuRFoL8WZTUlBLoYbKKS26CI/ZupqHZsRDzhzF6e&#10;hkBbBdp76uD28vyFuYhKiMUWKrGNe7Zgzc612Ba9CSkZcXAeKUW5qwQJyfupIDXtK2ccLcpfx2Nu&#10;MlayzdsUfHkDATACO6N3IDo5ColZ8cgo5vV47WjsO4KWsRoEJwinY160jTUSUn0Gwv099WgfaEH/&#10;WAcmLxzD2JlOHDvRDD9/qzjC/qMgBfGJkYiM3EkA3IqtVNKh4M+bsJFKfH0YAErWbJDw84aQt58A&#10;UBZBAUp4mwqX5V7qTO8rar4Phxit/4tLTMCuhGjEEEp2sN7279+HpGQFyY7EjuhIxCanYs/+aMLh&#10;ejxGKH1i42pjwdq2fQs8zV78zf/vb/CTf/cn+C///W/wt//tP+K3/vkPcDDnALZGKauIAiOvx+OL&#10;8CcI1BpYlVXQpzIYmFoCWBYALhVlNbHg60Gnfj+JhI4dOn44WIaf6z4Y8n04AEqk5KSok1ITMcW+&#10;+VNffg2f/7XP4vxLl3H1rRdw8oVraL0wjmZCXbm7Ajs4mNmge8w6US7auMREbN63G9nsPxsGutAz&#10;NYz+yQEU1djRf3oEgzPDpv0mpMYgMScRexL3IWLPVmzYtQ37U5M48MpBPAc/cizSMoKCYvYFR1w4&#10;PnYct199mgOYDuRU2vjfA4hNiISTA3bFCtwZuxdxLHPsgVjsj4tCcvIBMyDSNQn4wiUc+sJlpVd4&#10;/XwSCYeHlWQpcCwrFgA+/hA/sx0Z0CP0PbLo8PEoQZBAGII/QdAyx1hG7peBbVpWeLXtpc/mcv9b&#10;KuHtW/pAQLfcftb5dF8sAJQzmdqNvv+HAkC1AW11TpVBVmGVQ+/1nbX/cvfGakNLv7fEOodkud9X&#10;lAcBQE3r5uVlUHKRT3AplhMDwa84NxmlRRn3AVBr2rTgX1YfB0GnqpjgIY9dfp+ZkWiOoWlbgZ6g&#10;T6BnxfELwV+W2WoKNDT9mYf66jIMEg6m+pox29+ISSrf/mYPWgk/yiDhcSogctEidBTfByptGzwu&#10;tDc3YLi3DQszI7g4P0JwGcAz56dweaIfY4SX6eFewuEQ4YeKtrvBWAk1/Ts+FMT1S5N45tYs7t6c&#10;wuiAHy2CG7udUo7GGhcBq8zEQBQAKpZdGeHXlpeC/CzCRGFaCJJLc1Fako8S1oONnYoAWiBYzPey&#10;5mnKWtBqrZ0LWQC5H4FR6wCLC2VRLUerPHAJn9WKmReggg82wMvyeF0OsxZRMDbSHyCs1bL8bRjo&#10;aUBLo4v1x3qqreb9KuK9SjcWQAVrbifMNpSx3mwC7TzCrR2Toy283ilMjBIkm2v4Pyev2Wmu/fRU&#10;Jy6f68fZmW7MT3cba6nWQ2pdZHdbMzqDjQi2NKDZV2Om4HU/PgSABHRda4PXQdjlfVLOY48NrS0u&#10;dLbVmHzIn/vsW6bRWa/wDsHIE2zo6jRWh9ZwSbHLmiErlOKzbd+zEzEEhTQq5CJ7Lqp5ro5eAhuh&#10;2HY4A/mHUlBQmoLDrjx4fIdRWXPIxMA7cHA/UjITkKf8yFobGWzC5PwAFq6PEeZG0DfWSQBrQ1tf&#10;EAFCWaDLh/pW1m17FTxd1QgMNeLoSBMGz/bi/LNzePLlc5QFTF8fQccEwY33wnnkkHGkUCw9lS8h&#10;JRZJaQkoPFQIu8OOzOyDSM9IRk7uQbjYrvvkVX5xAnPnhjAw1IxxQt7UXC/mL5/CyPQAOgeDaOlu&#10;QgMB2hf0Ep56cPRYs3EiqQ96cKSpEiUcAETG70bEVtYRgU0LuJXofefOHYiK2mvCq8gJSx75cZoi&#10;3rcL25VPd0sENhFUtmwhLMbHw+VyoaKiAklJSWaUrY5UI1cpbG0FgBJ1aLt270IilXFyMgd9GVo7&#10;TNiv4f3lYGvw3DDaxtvRTJhtG2FdHmtEEwcqPgU3b/WgpaOOwNuMnuEWHO2qh5cDvxLex/SMJCQr&#10;3VxcNCL37sDOPZuxdRc78y0Evo0EUUKfvH7VDizos9bo3QfAtVRWWsfG9qN2ZIGJ1baWe8l680u/&#10;9EshRc2O1QIZHWPbrp0oKjkEb0cAZ+5cMQGw9+zabsBkdcRqrOK5N27diYjN2wilEXh8raahH8cG&#10;KqrtmzYjNTMNz7/5Av7lv/tj/OQnP8aXP/sr7AdKsWP/FqTas9A02I60Q9lYw/sgD2YDgLJiLlrW&#10;rCCyeh8OgSsBoL4318x9QzHoLEj76X9/HjHl4NZMi/PaVV6dy/peYp5digFBlslSQlJ4UuBSxHui&#10;dmDoVC/e/9abePbz93Djc8/jhe9+Hm/9+Pv49B/9GsaeWuAA7jDbRBp27tiKtevXIj41GRU1buyI&#10;iURMZirKOfB3sH8bnD6Opr4AnAG3CaDuqj6MI/WVqPJXI/1QFrJKC5CczwG5vRjZxQUmILUkIzcD&#10;9U1si70dOHX+FM7fuYhz9y4j/XAO1mxfg9j4vcgl/PmOaSA2hJxDeXyeExAZvdeEV5JCt5S4BQf/&#10;GABwObD4KNH+VvktWW6/BxHrvyqHNZC3pmEtALPKqH3Dy2z9J/x4S+VByqhjWDNI6sPC79ODio6v&#10;41h1s9L/V7JuyvHHuj6dX+Wwjhf+f3233PeWhF/vSrLc/1aSlV4GAG0EN03fZrHT0lbruFzlysgh&#10;D+A0QkoIADXVl5+bToWfhVKCXLFSjhUSijQVqHWE3MdMbRJqBDcCPgV01mfj8KD1crZCOMtKCEcE&#10;IcKTszwfLVTko10NJmXaLB/o0TYfuupdaCOcKLRJG0Gn0Usgc5eFpIqg4alAZ2sDlE9X2TSunZ/B&#10;pfkxQk47QTKIEf3WUE24DJg1go0ELE3z9nfWY6DTi4nBFpO949LcAO5emyAkEgAIRdWOMjgJgdUV&#10;pQg01KChhkAj2OQ5ayrkZJGDipJ0lqGQAGWnCIYIh+UlvJ5ClBD8SkryUEoIKykl6Mo6p3V9LLdH&#10;lj3CawmhUnViL7ERIEvgdTvh97jhqbDzvQNBwlKQUNzorzFZOGQBnB7tJfh1YYzg2keQbW4oR6CR&#10;v/m9hMZywl8h71EaythxCUyrywifmq4vy4eX5dS6v0sLfbh2aRBT4wS6QG0o4Dc7zq4WJ87OduLW&#10;1VFM8R4M9xHEh9vN2smBTr0XNPdiuL/VpLCr4fVUlRWjnMfXvbfxvmudoxxzFDLG73OggcDZGlDQ&#10;7gpCo7y1vXjv3Q8Hgv6ZB+hnADAU000KR5aoTds3mylKQaCmK0sreA8IRx5fBeErg/CXhkOOTMKY&#10;DTUNh1FOCM3MP4D4lEjEHdhHCExCTmEmKgjk7X0NGCR0HTtxFA2EE3noutnmfME6gpYAkIqkyY4j&#10;7U7CXyPaxwM4+eQwbrx+CXffuY5rr57H5NVhDJ7pQvBYHRzVBbCVsS7KMk1IFcXUS0iJQWxSFIGQ&#10;sJTLgUNJJlweO+qbq9AUrMHIZA8GCUyt3V6Mz/biyu05XL51DgPjx3h+j8l9WtPEMrV50cd739xB&#10;0PQSbOt5bTUlKK4oQFxKNGFpIwGQnajSa61WSietn5SsxcZN6wluFILGegV23bgOmwmAW7Zu5PcE&#10;640bzfosed9qsf5SANSIWlOl2m8rIVzwV1xcjMLCQhw8eBA5OTmoquL1dDbBPxwgLAdMkOzek13o&#10;ZltqVfgaQqDgr623CR3cR9lAQl7RFQTmDKRlKmh8HFLSBKpR2BO9nbC/KQS2m9ihE7gEgGsJgNa0&#10;r9a4We8Ff4KnTwqAltI2a7b43gKth1mHykhTWMG+prWewDKEqrpKpGQowkEatm7biU27d6CQz73N&#10;QagjtMpaZQIZEwQ3rF+DLds2IfFAPDq6gjhG0Egi4O7Ztx3rt6xDPAcGTk8lCjmw3EqoVFsXNJmy&#10;L5ZX3qRmfRAV2sOEOQGV8Vjmbwa8+Nl4Dau8uk79pq2+5+/3t7yu0PsPSzjwPoiofLL8qd637txu&#10;nkutMQwHQL2/L/xsYp0tvn9Mypn/2RO1B3kcLLad7MPkvQt44ZufxvnXnsaN917Bnc++ie5Toyiu&#10;rkAuB05y3DDr9w6mmgDPyse8a38k8thvlrpKcObaLNoI0s5GD3LKD8PT2oHA8BCOTp9AJQeth2rd&#10;OORycoDoR+vxTlR31qGw2omqQDOO8fw9k424+/YlHD/Vh6auAO9LEnbt2Y6DadFwVBbhzgs3MTU/&#10;gYM5yYgmFO6O2o6de7eb+yKlKgUuRa/3/ysCYLj8PP+VWEBilcMSq2wW8Fi/W99bvwmWwi1lS61h&#10;Dwo+1rHDz6H3y+0bLtY+AkhZ7dQPWmVZTlYCQD2D+l3Hs8q69Fr0m84jWekc4de7kiz3v5VkpVdo&#10;CphQZ8tJM04OeelJyM9IhsOm8CuFxqvUUZqJIsJfHpV9DqEuIysHOZkplOTFECCh6c4y7m8vLoTD&#10;XhIKeJyfY7xclfVDacJkNZI1rKLcZqyKhQRMhyw5FUUEPSeGO/0EwUZ0+13opHJoJVwF68vRVu8w&#10;AY7bGwVKhCRnoVnz1hWoMc4bgz0BXJwfx9zkAMbYIQwvOnWYlHbcNnsrCGyl8HlrzNTn5KCPsNmK&#10;2d4ApnnO+YF2nBvvRT8Vba27CBUOlpudlCxdzYSCZk8ZAh4CoUQ5emtLjUdum19r8uzwVJWb9XoK&#10;g1Im6CvL4jFkbcqCu5aAR4B112q6shEtBDsXlbfCo3iqq+F2OAidNnir+dktyybBqcWNtqALLX45&#10;fTjg85Sjp62BoNuOwW4/etqb73tDa6upcVlxS3jPBJcCUQfLU+txwdtcC09jNSaplG9fGsI1QuDM&#10;RBvrklDtthFs8xGoLcTMaDOeuTaJsxNDGOttxQwB8Px0L2ZGWnBxqgdXT/fh4nQrev12+Cry4WEn&#10;7OJ5TB5pDgK0laWyO+gjFAuaS7itMOVXTmmFmfnMuys7gRhZAoBS6ia2GxWHYqgp+O/m7RuxY89W&#10;RMbsxoGDsYTAAgIfBxQE8lInBxhOAvqRIrgUYqU8G2nZcQYAE1P3I5UAmF2QgUOHi+BuKIOv3WWy&#10;cihjR0llMSo8DtQ2uxHorkPHYCNhxYe2UR8GTncYmbh0HOeemcGZ2ydx6vooJi4fx3F+f7T7COoD&#10;5WhqdaK26TBKKrKRa0ul4kgw5z6Yk4TCw5moarSjpbcejYRxl49w0cJ66ahFAwHp2GgnJhfGcHyi&#10;F/VHa8z6QCfbv0CwR+nfpgcMALr4HDi8duTZM5Gam4ikjDgqyp2EOgLSOtbZqlAntpYgYuVa1UJ2&#10;pXjS5/XcCgzN9No6JYD/qaVPsCexvgsBIEGS8LWN8L1vn6x/scjm4C+Xg8D09FSzPcS2UFlXQVh2&#10;o7G/Af2njmHodD/6TnayHlsM7Pl5nS099Tg61IQm1kFTbwM8fIYKynPNlHlq1gFCfRqSDyYiKm43&#10;dkVuJfDrnrOcG9cQAsOATwMDto2fwt9PnUD+LgCorZSQgsY+9DhBRgGlCcfZ9mK0n+jB0PwIDmsa&#10;/VAB29URli0SSXmZOPP0kxicHTcZLUzAasKcVc+KF7eO9SvwjomJQg7r6QABY9O2jSFnmsW1jVrL&#10;qPauMoZPkxl4CuvsVUYpCw2G5OVrgZ8FXytZBleSTwqAElkUrbWAEuu7pftJVDbrWqxr073ZsHEt&#10;YjgoauhrwdjtCzj9yh2M3LyI6WeuYuLGAgbOnEQ5B5JyWMrMz0JyFttEbiZszsOITkk0U7oRrOcY&#10;DhaKNUPU1ghPRwuqgi0IToyi79xpzL94E8HpYRQecaCgooTPZzvuvfEsfH1+pJcUo6ymBifPjuPZ&#10;N87jWz/6NCbPj6OcQB6ZFMfnqhB1rRz487lz1zpReaQc2fkH2X/EYdX6R9gvhepP90OK3FL0Vlta&#10;TlZ6LaeoH0R0TguorDJYstz+HydqV2awoWeAn3U9S/f5OLH+E14GvdcxLUugthKdzyqv3qu/svog&#10;fdZ/VZ/WcSQ6viXh34eL/mP9Hr7/R/3HEqs8KocGxOEAuPRYRsLadrgosHP4ca1j6NjWd/q/dT7r&#10;u6XyM+dbRpb7X7iE77PSywCgsnwoLZm8XXP5YGWlxKOIgKfv/R4qcQJImY0PYZHWuWWy08808GcA&#10;kKK1gQYACQGybMmpQVuJANBGQFAYFLer1DhxaK1YMY9VZEvj95pGpfBzQ0Uxga+CwEVF6XWgucZu&#10;HB4Ef9oOttejt0Xx+UoJLoKXYpMirSdYb+BInsAKXzNMgBEABupDAFVLGKkqL0Q1R3/NhMuenmpC&#10;lKaPXRgnPPb7CUjskEbZQcgpop6A5iSsymkj0FCF1gYnvA7VRQlaCaG9VNgTw0EDk91BpaWrMU4e&#10;nmo7ry80/dlQz30DTkyMtGFqrAcDXS0Y6evE1MQAhkY60d7WioZqdjJlBEQnr4WdjYBT6fUaeL3N&#10;jbzm1moDr/U8rjxyBYHdvNbmBrdxuFD5ZHkz4VeKNK2eb6bV5YUrRxI5bnR1t6ClxYM5Qt+7Ly7g&#10;1sVB9HXWsD6V29cGDxWwgkpPjzRjzqSTa2EdezHO+jivrBN9Pox21+PSdDcBMIi+AKHYVUQALIKT&#10;91vtRqIg4fKYruf9NZbSckKiM5RlRIHFW301nxgAtZBd7yWCwdUbCCWb1pm1aJt3bMSe6B0GAvMP&#10;ZcLuLKDko6wyD5U1BBJKMaErPScRyRmxSEyLQUpGogHAgkO5KHZko6w6n+CXbxxIbI4iOI4cRk2T&#10;k6DixdS5fsxfP4GJi704e3sMl547hYU7J3Hm1jhmCX9Tl4cwONeFo4N1aGon5HZWom/Eh87+OtT4&#10;SlBcnk7wiyEA7iaExuJwbQGOHq9Dt5w52PachMEa3t/6znq0DgbRdaIbvRyEjJ4aQrAvAFed0qVV&#10;whesJRQSqCb7eJ461AaqUcM2LABMzIw18CTP3a0KSmui9odGl2uUUksgQhEYalG94ETvLVkvq9Xm&#10;jfxeoXfWGSAUOOrzOkLWBn63UUG5t7BT3LcdsXF7sT9mD2Lj9+FAcgzSMw6YKe0iWw6BuoLKuApN&#10;fXU4cfY4TpxhOycI9k20o/14M/zdXvg6jqCB9VMn5w++rwpUotBVgHTbQRwsPIis4myk5qQiNikS&#10;e/crH/BG3muWS164BCUBn9qB2oUGBtZ700YW4e+TAKCloK2OX9kETKw71uGqLRGIUvxSZT1h2ypr&#10;rIKDAyk7QWFnTCTSDheaOIBNQ504xEHYlsgdWEcIVy7bx83aqod5LxQmZBWio/eh0u2Ep8Fj1qHJ&#10;u/XRVeycV2u76KwiCX8WFjtwS+4DBxWqfjeQtbg110kJ3//j5JMD4E8dVGSB/NB2mf2XA0Dds81b&#10;1yOfA//ZJ2dx7a3ncfrVu2icOwnP6DF0sO03D3WwPg+jgIO09Nx0JGWmIi77IBysu1JPFXYR0vaw&#10;DtPY3yRRvzj8dbDVsT/kQH6C9+PsSzew8NJVjFyegt1XgWIODmtba3HzhRscTNUj4WAqKqs5wO4K&#10;oLauGC0d1YTLYmRQf2WyLw2O92Ho4iS6J/qQRF0Ym7SfAJiBmMRotjde26Mhp49wURsyVuTF9rRU&#10;VnqFK+tPKhZMLffbg4rakwBN4KXlHdbx1D6W7vt3FQGQLHsaWMoLXCFz9Nn6XWXQPpaE/zdcwtvu&#10;cr8vlfD9w2W5fSXW+UOD3g0fqovlRM9nePu+387DjvmLlPBzL/f7Ulm670qv+wAoC46sgLIACgJl&#10;BbRx9CWv3HYq8Bavi9ChKU6CW1FoyldrASWCQBPzjg+sHD8sy5+sgVrvVkwAlMeo1u1pmlCwVFFO&#10;hVvBfUoyQynnclPhyEtHFWFQ8Qc11SiAE/AoHI0ycvRTGQ51+UzWDWXnaKHSEeC1+WtMKBdJG/f1&#10;uJSuLt9YoQR/bsJfRWku3O4K+Fuq0DNQiwZ/MWrrSzFAiOsN1JgsHrMKFzPaiU5/FQKBehMP0UuA&#10;6eFvU1TSnQRGxQ4cG2zF/HQ/IbDNyHB/G/p57oX5UVy+NI6z8wO4enkMr9yawwdv3MY7z1/HjflJ&#10;THQTGrsDhLJmBAPNqHfJounAxIA8bXk+ldtZxC3BrJrwSaWj8kuGCKpajxfk9VUTpEOwp/qT5VV1&#10;nYvyEjms5MFNmJF43WVm2rs7WI3LU0F89oWzeObSCMvvR1+wAYEaB3ys695WNy7O9mKS3w8EG40F&#10;8PRoF+YnutAbrGL9ODHV78O5iRZ0+Yrhc+ShtkSxBW3GQ1rtR+sklSVG1kzBnyzHKncLQXOkP2ig&#10;/Ktf/KxpdNZr2Qdo0VIghR6u2I1FUJYZwUvEWgOB2/dsISjsRHJ6HLILU1GqeJLVxQb+qmpLcNhV&#10;iLziNGOB0xrADLax/OIcFB7KI/RlodhJ8KvIM2FZ5MChaeDGdg+Ojbbg+rNzuPv6OVy4O4qL9yZw&#10;7cVZnLszjuknj2OOYDi+0IdOQnNDpwsevw3N7eUYn+3A2cvDGJvpgqexFBl5sYg5sAMHc2NR31GJ&#10;/tmgsSTWtFfAFShHfRfhUTl/B4LoOTmAvsnjZq1f6zE/qti2qzgQ8DS70T3Ujo6Bo6HPfjd8HICU&#10;um3IpCKVc0kUwWzz1g0EOHVioU5dlsAnlN5pdQgCVyvI7lqN9CncRkSsM2sAJREb1ekJAjlSJyTK&#10;cmUAkdClKeMduzdif+xOJCTuJfztJgjuRjzfH0yPR2ZWkonj56qzw81r8hMAJ84NEp4nMXlhGKNn&#10;+tEz3oqjA2xvxxvQPNKEul4vKo9WoryxHMW8X9mHc5BenIF09iupuWmIPRCFfTE7sW23Yv+txzqW&#10;QU4fFgCG4E9WvxD8GfATQKntmG0IAMMhZLmXpaClxNVJypFCFsBVG9dj/c6tcDbUoq6nDdnsB/Kq&#10;y1jeapTXuWDnc1PAQXHr9HG0ENoP8/tkDoKVHeIJ1rXgT1kVVP+qb023xyXEICE53oQheXSVLGmP&#10;cCuIWwQmltECJ13PKiogyyKj8lkdugE3A10fBq+PA0DTJqjg9N5Aywrg9rHC/1llXQn+JEsBUPdm&#10;09YtfBZT0XeiC5fuXMb5557CxbdewKnXn8XwnfOoO94C3/GjaGffc4T9XD7bVQYHtorLl5SbiULn&#10;Yewl/EUmJyCvvAxltR4cHeojnHuQSn1Syn686/QQRp+cQtNwK5oGW3jPKnCIA3dnfYVJY6iA0EW2&#10;IqSmJCA/5wCyclMImWmITotHEtufq90H7/F2JHNfedXL810xMTUI0T176NFQewkHPMk/JACGQ9Ny&#10;vz+oWG1DxxGU6bhWW1tu/08q1nE0IBVUybKmnN8CzqX7fpxYZX3QsoXvHy7L7SvRtQv+JJaVUvvr&#10;++VEg0Wjo6y+Z7Gd/2MBQD3v1jOvzyu9DAAqv6+cHTQVLPDLX4TAQk0F52WgsaIUfQEv+trrCRmK&#10;bccHkOCnFGByAFAaMDkDZPJ/cvqQd6sV7Fjvc7PkHZxsYEX5ZUMx8fLh1DRXOUdxJTmosGXCVZQJ&#10;Bx+88hICKX938aGuryk3a84aCSpBKkBBmEBQ1sBOKkNNNwbqQ7CoqVKnXVPXucYZQls3YUSx8cqp&#10;+J32YvR0NxDA3PD6iuDxcgQYqCI0ugh5NQQfP4bbG9BWWw6fQNVdDk9VKaGzGWcnekx6OFn9pse6&#10;Fp0kAgYGxwmO5xbG8LWvvokf/caX8MUvvoBXXzqPz752DV98+zZeujGP85P9mBlox/hAm1m3Jy/j&#10;9sZazI914vnroxgeDKDBW4ZqKvZqglMNwVNWQUFsA5VPV6vXrNnzsjxVhCxZXBWMWVvVpSyBVfYc&#10;eCqKeC0eMz3eK3DtD+DWXC9+8P5N/Ohzd/HsxREDuQNtfgKgC13NNZgjdMyMBNHbUs06dmOku4Xw&#10;p+/aWN/l6Gwox1h37X0LYMBdjPoy3sOiXAOAlggClSFGECoA9/HeCcrPz40RYP343re+Zhqd9fqQ&#10;glhGjGJfIlL6mgpUXDhNB2/fvcUEfs3M58j+iGLfVcLtLYXHV04ILEXx4Wxk5h0g/CUjuyAduRyM&#10;ZFFZm8wZh9iWD+eZ8C1OT4VZ/9fSw8HFWAA3X5jD829fwFMvT+HKs6O49MwYnnxO72dw6ekpDJ/u&#10;RPtQIxq7quHvqECgswJTZ7px6cYEAbATrlobld1+JB7cSwhNxcBUG2auDZspY0+bE86mMhyb6sHY&#10;uXG0DLSifaQbA9ND6BpqM5Y+rf1z+5yLEFhlLGzKICILoK/dC0etHVnFB5FDcDpA5bWD9bBB3rEE&#10;o5B1QOtqQpY+QZ2sgwbuKBsJOIpxJoeG7Ts2UQhamwjVVHLabohYw/eEv03rsHXbBkTt34rktChk&#10;5xKis2L5PhKp6dHIK0gm/KWjvKIAVV62WQJg4JgH/ZNthL8hzF2bwOSlYfROt6FrvIXX3o3u2S7U&#10;9njgYLsqrSvFoZoSFDgLkW7LQAoBPSUnxQCgNQ28Zacyf0SYNYBaf2YAUJa/RfALt/YJTJZrR5Ll&#10;XlJM6hylpM2WQCNnjsSDKThYmIuqJvYxY4Oobm1GTnkJUgszceLUCYxMDSKrvACVHLTZOIBLLchA&#10;VmE2FLdQYC3wk/VPCfYFgmZLAFfsOXmgyvL3iCCQ8vDjPwtRUiiy9Fmd988A4JL9JR8FgDqGlJal&#10;1H4uAHxACQdAM6ijKJ5foLcLv/Fnf4A//uu/wJ/+zV/g9/76z/Hpf/5NXP/M86gfCqCZ4BYgCB5m&#10;uyhhu5LlbfvuXYjYuhkbKJoFUKrIHZG7+QxnorLuiJmqz68sRxoHpWnsg5yBWvj6WjF8bgoOfw2K&#10;vQ6U1VUi/mAiNmyLwFo+J5s2RyA+Lhq5Bfm81wXYfzDBeAAfpJ7ILDmE6AMHONBcb8qvazEBsB8h&#10;0LH+lgLex8lKL90XSz4EF2HfLyfL7WO+MxKCkAcBEeUUttqEPlttw/q8nFjHXiombqAl+kxRmXR8&#10;id4L/ASaApMP/Z/nsyT8XOHyIPtYonOF7x8uVtzDkGh/Qd5jWMP+ZMsWtjGCaij3cahsOpZVT+Y6&#10;tJUe4v73ZyIo1sDz/hRwWD18UjH1Gfb+4+rI2if8O60dtqBen1d6GQD01TiNl6sUuNb+yRKYk5qA&#10;LI5YbalJKM9MRTNBZKTbhxYfH8yiGORkJCIrg6N/dopagyYrlBxEBHya+lVcvBAAhqx/Akbta6Ys&#10;BS980OzlWjNHeCjORFlhOsqoAEoIlEVyLOG+klCKMYJjRb6ZBm4x6wIdZuurpqKn8pbI6mRgbzEU&#10;iqScUFnGUZ0sjO6yQvgrKjBHRTs94kdvVxV6e+rNejufV84cdnPcIQU/JnyVs5xat1jjKjFTwH1B&#10;j1mD2NOm0CluE5JluK8Zip/X3+PD9FQvrl4Zx4svnsf779/Ca6+dw1uvnMerz87j7jWCw9lhnJ8d&#10;xAxhS2FrArXV6G/x4dnL4/jOBzcxSpjwVPN8BEDFA6zVPXFXmOlUt6MQ1RTBbY1T0MzRLutF9SlR&#10;/eg7xVVsa3BgfrwbC5O9uL4wjhtzA3j31iT+1ffewA/euoJbM90GdIPeGjS7BYC1mCCYDnf50ENo&#10;7AnUY7izGZODQYJiG6HXja5GB0ba3Tg71swyl8OvKWB5HbMD1rIBpQeUBVkDiZqKklB5CaKanldQ&#10;7YmhLg4evPj6Vz5nGp31shTESrIU/iR68GQJMvHptmw0FpVYKgk5d7gInLWNVahgPWoquMiejvTc&#10;RKRlJxinjOyCgwTBNKRkHDDOE0mZ8chmGymRkw7Bt4nwH+ipQ9ewD5efHscL75zDS++d5fYMYXAB&#10;r7x/Bc+9dQlX781i+vwAhqY70XMigDZCT1OQbYTtqvt4IyqOFCCrIAGp2bFIJTBl5CbBe9SFIH+r&#10;9jtQTjgsdnGgQgDqGiF4c0AxfGoAg1N9qCbAVnjsBvzsVcXIlBdzVjxySzLNd3IMOcIBSz0HLBVs&#10;s8ZKwucmMmq3ce6Q1S4EgBrVh6x4ymMrK5/AT6J1aVu3bcLOXdv4v50mbdaevaH32u7YuRm7CJTm&#10;O02zp+xB0aFUuGuKUenOR2FxMgqKDnAAl486gnZziwstHUfQPlBnHGtOnusjAA5g9uooTl0bxYlz&#10;vRi50Ic5tsP5W7NoHz2KqoATZQR0hbIpdhYhi4M/WYdS2U8kpOyn4pcDgPIBay2gYhAqNuH6EPyF&#10;Wf5+HgBU52hZc7TVtI6OfZB92GEO0OQEEnuQfSGBIKMgD8kcEHf1BjE5M4RcDnIq/bVo7evAIcKh&#10;6n4DoVvJ8wV9Am+tvXyC8CcAfIyw99BjD+HR1SqrgjaHZDkvXVnWlk4BW/J3AcCl8j8DALVWc8v2&#10;beiZmsKv/+W/xR/9h7/Gt37j+/jhH/8Iv/NXv4s7n7uHk2wbffPH0XOym89LNarqDiNRYY6olNet&#10;WYs1T/DZf/wJI2sI0Rs3PYHouL2UWD7j+XzeDiEhk89VI8F9YgQ17UfRMXECJQ01yCizIY7P/drt&#10;G/Dw6ofZdh7Dpi1KbZiA3QlJ2Lx3OzbvjMCuPTuxa0ckQX5LqD2x7Loewd99CFwCeB8nK73u1w/b&#10;oaBICtsCJAMeFkx8jGg/Ayh8JmSRMm1KbWjx+CvJUmiwZLk2I5Hz0NL7LFE9hffR4cdXuazrsY6t&#10;9/f/Swkv00qytIzLiXVsnTO83OHyGOtGFnqJeS4fe9g4z0WsX4VtmxU4WtYzHk/XYURgx7IL+Bb7&#10;HPURWocsQ8RGQqMGNoobatJQ8rdQffzUKviJRCDJrTVosur3Z/ajWPvo96X1eP9+8HfVzUovA4AK&#10;fjzUHUQbO7QapYwiyBVmphgAzEuMhY3bCirORp89ODQAAP/0SURBVCpWP5VXWXECCvMU3y+R0JdK&#10;iMuDi6BSohiC+bmEPkkOcjMUE1A5YxUDMNVYrCSarnTyPBXs+LUG0K68uXlpKNdaQlsW7IQ1ZcbQ&#10;trgkFyWlHI2XZkEOIPII7vJXI9jg4ucKgoZtcZq0lJBUhApCkiyKgsEq/t+psrGz9jiK0emqwp25&#10;cbx+ew6zY1TWhBuvpwRVznzCVRbqCS2jWmfHUb1CzpiwJjUONGialKA42OkhwLWzrhowT8CaUTiZ&#10;wRacJWQtnB2k9OHVVy7i3Xeu4+23LuPN1y/hyiV+P9+H8ZEgpsYIX0Pt6Ak2EgCrMNhajxevjeNf&#10;/OA1LMz1ItDsQCMBzldfhcb6GtS6nSxXvvHsDaVxy4PXXUrY09Q6QZvgVcR7Vco6q1AKuIo8tNaX&#10;YZxAeuvcGF67fR4vXR7DP3vnKn7/i8/g/esjODfQiPHeAPerga+qgvfUgfZmD6/Nh0FC4IiyoDTL&#10;eujBtAJCc1SuNYAjnTWY6vdikKDTIvAuZTso5L2jlBLylRXFWRoKl6P0cY2sQ62fDDZqHaMTweYq&#10;vPfOyqnglpP7jfi+6AEMPWQKUiyv0K07CCkxe5HO9pVfnI0itpX8Q2nIzE9AStZ+JKZFUaLNFLDC&#10;sySzzSrXbVSC4nvFmDVneYTXw4q52Kzp1Wq0D3px5voAXvjUGbzzlSv44Nt38ME37+IL334eb3/+&#10;Fm69cAbnb0zi5Jl+HBtpQaCjBm0cTPQNt6KBgJZdkIK4A3I8iTUSHb/POKDkFvO5YjuurCk1U9Xl&#10;VQXwtx/B4EQ7BsZa4WutMp69JZVFBvZsjjzEpkYh7mC0AcDD1YcMHHrYFk+cHsTxk70oqShEUloc&#10;FddWA3qy/KnD1dSvpnqN5++m9SHPXwHz1k3G8reHii4qag/2x+zG/tjdiN6/C0kHopGs8DWL22w+&#10;24dkTa/MQbWnCE0BB2GvAkfYB1QRcptbnOgfbMbYST4TY0cxdLIVpy8O4iJBb47gN3v9hHGaOffs&#10;KVx44TSeeuMyrj13AQOTXSYAdqWnFA73IZSyPefmHUTawSSkpiUi0XhPR2JfzC7sIIQqeG/E5o3G&#10;AUL33iwN+AUAoAV/lkhhreLxFQIm71AR8uyHsE/lKcrCoSMOgmGGyVQSs3+v8fzNYXtv7e3i/SrH&#10;2s0ReIx1L4Uh5bBj9y4zUHlUTiXGW1Zl5PkWtx+WUPktsXLuGmuTtktk6f6WLLuvQE/KT8qC9WC+&#10;5+fQNHLYf1UufrfStK7q0CibZX6TGGgN+137672xivBeraeC3Ll3DwIjnXj9B+/j3vv38OYHL+PH&#10;P/kR/rd//y9w661ruPXaFSzcnMfs5VMIDgT4HDaihgOiuKREbNy2JWQF3LzJWAEfXy2LjKYXV2Ed&#10;ATE5LY3PHQdehwrgDnIQP96D4YUJPP3286hhv5ZPfZJNiN8VuYflCSn2x7RWlv+N2MRjamChsrIN&#10;PK4cuY9REbP8Ic9qXpsGCIsS3mYsUU5mEx9xGVnpZbVN1aueWWsKUpZpy+IUDjjLiQU2Ah/lJ7bu&#10;gan7xeOvJL9IAFz2+CyLNf0rsSzuKuty+3+ULC3jx8ly5ZeEA6AFfxos79m1BXt3bsJaDtC0fGZZ&#10;AOTzLdFgRsAnUXvcSgDczj5j8/atoWd+UV89yD34GdG5+F8Dm3z/cfVr+kFul/tdomde9bHSywCg&#10;FP6YnCG6PfBwVF9erNRnacjgg5eRkICsxEQUEuRKcwkixTa4SgiJhLbcLIFgMirK88y6NU1FFubm&#10;EUryuM1FTroyflAh52jfZGP1k7VQXsByBtFaQG0FWoJCSRnhza7pW4fi6HH/slzCZSGqeA6BXqPH&#10;aWL/BX2EKG89fN4q4+ygGHsma4iCES86Jsii6WInXessM9apxho7Lk224wuvLOCdZ6YJkbJU8Tw2&#10;QlZhJmoIWV0Nyu9bAa+cTAgFysTh5+euNgfOzvhx9/IAnr06Qrg6jSsz/ZRBvPv6VVy/MoTTU624&#10;c3MC9+5M4ZnbU8YieHZ+CBNjPehu92Owrxs9nX60t9agr70GM8PNuDrbxvKcx5WLo2hv86C1RTmO&#10;q0y9uBx2wp8canKNxU8ZNjzK+FGRhRpnIRwst8CrgpCs78rchaivzcfpgVq8f/c0Xr86g8/dmca/&#10;+fZd/NbnbuKVS8OY7PbxXreyzqoJnG50ttWbbB3+xiq+D2UFkWdzPQGlxVdhLJyDnbUY7lIbaTDW&#10;wx62Fy/ruTQvH8U5OSjKzOSggRBdUsL65H2VI0hVKFagpvt1b1p53I/KBbyc/BT8wgDwCXYiq0Lr&#10;wOQdrODH8qjUYu3YpGjEJ+9HSsZ+JGdEIelgJBJS9yEuWWFgokxYljjCX3Q84SJuD6K5f2J6EjIL&#10;s6jEWa+Eroagi8qnBuNnW3HjxVG88cE5fPUH9/CV7z2PL3zrObz1wU1cfXoKZ58cxfTCIEZnetE/&#10;0o6u/hYMUem0djYhj0AexeMLXvYRFlI5AMrITiNo7UNKWjxsJdk4TNA74i01EHVswIeB4Ua0H/MS&#10;8MpQzLYvEMwjLMrTNyUnAUVs/9U+p5karg1UoX+i20wXZxakYW8MO5+tIS/gteycNNUScuBYjy0C&#10;vp3bsGv3duzevcN48sbERBLy4pGSmoiEJAIyJYn1lpWTDBsh2nYox2TfCbb5MHHyOCamu9B1rBYt&#10;bZVo7XDB5z8Mr+8Qjra7cGI8iDkOfqZOdWNgtAmDJ49i+nw/pi/249S1EVzjs3b3vWt45tM38Nyn&#10;b+HGsxcwNtuPIAdRdY1OVHLgVsJBWnZWCtJUJg44E5KjEZO4974F0ADgFnbOBH4DgGoL7PTUJn6R&#10;AKiOch3rTqCSWZCLPXH7sZmAnMmBZXCwG3bXYWwiSK+hUljH+t3L3yMTYo1sIVCvYVt8mOXZumM7&#10;Ug6mmWDSKqcBgRXA6u9bdF4DZ6oHlm25fQwwEACtfZfbR3VtWTeW7qPPOoZiD+qz3lvf6fr1nCo9&#10;3S7W6+DcCXz61z/AtZev4Gvf+wBf/NZ7OPf0PNvKBG6/cgUnOXCdvzqPvpM9OMVnLMj+pri0FHuj&#10;IhG5PxpJKckG0GXtWkWR57aUpRRxWkY6gbwdx6YG4B9oRW1HPcp9lYjPS0KiQjFlZxkrsq7VWFrU&#10;hgROi7IcMCyVjwJAK/7iUlnpdb99sp7U9gSBFvTpPNp+nFhlMuXjZ+s+3z/2R8gvCgCXyv3js04F&#10;fQorJRHc6vpMXVt9uu5DWJlWkuXKuVR0XG3v18cyEg6Ajz72kLHSq9+Mj4tE9L7tWLNa3vbcT32L&#10;kZ8CoNq/ZiC0FEXwp7ak9xKtb41NTEBkzH7z/YNe188I/2d0G8+jY6g+VwTAxWdyOQi07oWeQdXJ&#10;Si8DgF6HDcF6JxW+A153sZlmLM3PMBbAdHZu6bywnFStDVSoGE3XytM3ByU2xQYMAWB1lSxmJfz+&#10;p4GOrdRviiGotWqaqiyxUblonVhFickRq8DCCmcir1UDDRUEOCpAA32LDhE6dmNtGRpqylBLWPRW&#10;aWrUAY+TW/5HQZa1lVOEOU8RwdFGKCqzGfFVV5iMJV5XMU4PNuPWbDveIqS1+TR1zGtR2jler8uW&#10;iSAV8Gh7PQIKE+JRFg6v8Sju7XTj2vlevP38HN5/5SK353B9bpAyjHs3Z7Bwuhs3r47hxpURTI0F&#10;MD/TiZnpHowMt6K7s4Fw1YhWfz2CgXoM9gSNx3JvSy2BswLTvc0YZrk8NTbWhSySxbyOfONIU1yo&#10;QNuh6XBvbTlBzUWgKiaUKnyMndCla8xHQy2vz1eIrlYbvv72efzml+7h+XNDeE/Tvz94Bd97+zKu&#10;TLRhjKPhyYEulsNjADDY4mHZGjDQ12LK2UU47VJasppiNHvtBgh7Wt3oJqh0872CdsvyWsE6LmKH&#10;qzaRn55q8iCrXVQQuE1KOFkueS805S/Qb+N5PvXWr5hGZ73CG+wDCRu5Gn1oNBZ6GGVtWRehsBpb&#10;OApTEOFd2EPIiSbkxFJBx8RGIzJqHyIj92F/TDSioqlIKFGxe7E/UbEBE800aqnaWt1h1Le40N7L&#10;ezTeinPXR/Ds2wv49FefwTufu4VXf+VJPP/iRVx6chLDBsCCGJ0dwuhUP5qDtQiybo9S6Sgg9P6E&#10;XdgdzU4haS8KeHxbeT6Scw4gveggSqoOoU77DxyFt/UIKrxlOOJ3obmz3lgH80syUGjPQlFZFnJt&#10;acgqSDbHdPI3xRGsPFICp/sQQTIH0bG7ed2bTVL79cZ7V6PtTdiwcRMBZAshdA87pWjsj4+haBtJ&#10;OElAflE28m0ZyCk+gOLD6bBXZPKYHMh58nGEg4g2gt7ly8N49rl53OBgZuFSH07ONmJyrg5tx4rQ&#10;1JqLlnYHeth2R04MYGCkFR391UYGxgmOc0FC8nHceek0Xnn3Cl5+9zLu/coCrtyewDgHPb3DPvjb&#10;qnkth1BYkomDGUmE0VjEEwBjWc6omL0mJtt2ZQQhxEZs3EA4U1w8KhB20MYys1wbWSKWcljutVSZ&#10;67OsKKZTZbt6bANH85vWYH96AoF7CCMnTyA+IQZPPM79tMaP+zwqiwBhMD45CZFx/G3tarN2LCo2&#10;htC62bTZlaDqH0JkTfylR0MAulI5HgQALdG+P/Md61lwrm1obdSq+/tKMVmKSlPAvo5mnL97AV0c&#10;NI2fHkZLTxNK2Qbmb8zgR3/8a5i6OI2WviC8isbQdQSllUXIzlb0iVzksI+Jjo7C1q2bTdsWcOs+&#10;PbrYH8jqaneV4zD7p7TCDGyN3o7HNlE5bnwc2/btwB72AdrPXK9VPorVRiTLQUO4LG0zlvw8ALgS&#10;iH1SMQAo+KNoCtJAjMBgsU0LKtR3Wt9Z1qH7/1+8xvDvwr8PB8ClUGKdL/x7wbmgVtPaGpRaU8Hm&#10;WNZ+KofKw/c67v3vl4j+Z8Hj0vJZEg7QS8W6rkceeYjHCEGeANAKjRUfG4md2zjAfOKhnwFAq/2G&#10;9E0oDJUgT1Y/DUbU9vWsp6YfxMHMDDMtrP1VbtP+rWtcvDcfJdpPfYgsida9ksXawPISMfdxST1Z&#10;Yj1/uh+67pVeISeQklw0EDpqKooIWDYzfSfP2eLcFGSmJiA1kSCYnGiye2QSBLW+T2v3qrhvmV1A&#10;p+T/JQQUQpm7HE4HFVR5MYo0RUmwEvQJ/gQEgkFZ6rRfd2eA4NFuAKGaYCcQlAOE4E8WQAFgCCxt&#10;BBL+brx7bSxbCSps8jYtM2sPBX6y/MnCKIeU4rwMk7tXcQxrnQLGcgOAjW4HJrrqMd/vxd2FPgJg&#10;KcqKuW9RLuwslyM/DQFex0xfgOATguGhnjYM9wbRFnBiYrgeL90cJ/ydxbsEgdvnRinjeIad182r&#10;k3j7tWtGxoaaMUiIUAq0TgJTb3czr7MV7cF6dAX5vrMdnf5G1LudqC4jCGsqlsDpcuZSCllP8qLO&#10;CnlRFynnbo4BQNV1DcvUFnChp83L+1SF6nIFqC5C0O9Ae7sNl2cb8ONv3sV33rmE8yN+XJ0K4r1n&#10;pvDMQj+GqHB7CH7DXYTSdh/L4zUiCBwaCGJ8pAsLs4MmW4rC3SjOYX8Xy9/mQbC5gjDsNG1D4V80&#10;9VuYmcoBQZpZM2rLSg+tByQYKgOK1k/q3uheK3ez8gK/+wktgMuJlTVBikYPmaVwNArTFKGmmhS0&#10;eNu2bdi5c6cRpQTSVgE+FexYnmj74/ZSaUchMy8Zh7QWtTIPNb7DCHQcQe+Q3wDg9EIv5p86jkt3&#10;xnHh2gjOnB3AmTODODHahcZANdwNlWg55kcz78VhVxEhqgClFfkG2vKKDyLpYDRlvwlRU8J2nEWI&#10;yy7LQZnnMFr6j6J/agCVjZVILUpDBiGotLqEMJZjQtcog4neF3P/XP6u4x3iZxuPkZGVaDxyo6J3&#10;GCeNrds2coS9GMdvPa8/Ygu/206A2oP9sbE4kHIAqRyMpRCyUjMPIP9QFhxs55W18nwuQVMbr6Oz&#10;Cj6/HQ3+EhxtO4yh4TrceGoUd5+exNWnxnDn2Wnce2kCr7w9ics3+UycdOPYQA062cbb24OEXw5u&#10;jrnR1ss2NlSHwYlmTJwO4tJTJ/D0i3MEv1HMnu/C5Hw7xk61YmiiheeshqO6EPnF6SxbAkfQMYgh&#10;YEXv32eyluzYoTzQm83UdShuoaa2pQw4wv8IZREulgJY7rVUmUtJWNaJx9gJr9q0Aas3cYQfsYZt&#10;JR7ZeZlsPwoETIWgdrjYOasdmimgRYtfqNMOhWtRJ2wpTEt5PqhYQPZxUPYgIhB5kOPcPyf3/9A0&#10;sfV9+HcUo/B5vQasdL2Lov0MFLAeQsrqMaPU9sVFwX7kMLrH+tE23I3K5iNw1Lswdm4Mk1cmUMt+&#10;yd1SBw+3dV21yCvnYJ76obaplgOjfKSzjymn7uga7sMhDuy3Ru8190qKeo2ZEdiIjds3mXv2iJxt&#10;FHJn7WNYo+UR7CN0T8KvIXzt5FLLkT4vJ+FtxpJ/SAC0YOhngEjv1XYX+0drrZq1btayWOk3AyU8&#10;d/hxresO/y78+5UAUG08dL8JJmr/i99b12WVNfx49/dR27nfRlYGGv1f/ZvlobucrASAqiP9FoJQ&#10;fRea/tUaQE0Ba530rh0cMEewf1klOOQ+Ko+uR3W5WHfSLWs42AtBINvaJva7mzeZ9eiq1w1se5oO&#10;lnVQsG3uQZhY9+YjRfvyfLpn1n0z9bqMfFR9Scy94L1RHaz0MgCocCAtHDWF4riVoVdwQAXnovLJ&#10;yUxCWmoiUgmA2qanKe9vKgrzUghmxfApRp6nzKQA81Tz/4LA6nJ4azSFaSPMaZ1foYE0Tf8aRxBN&#10;AVeVmfRiXe1+/sfJY9nNdKGsiBb01fK4OravvgKtPhfLJqcPwh/ByJ6vqVvFE8wynsjaappUa+NK&#10;CJ1yTFCAYlkClcdXINjgcqCX5T3b78OVyU743IUm04ktNwPFhJgyAq+P8CkAHOiuMtPhrQ3V6GMZ&#10;5fwxMdiA5wkCbzxzGm/eWzAWwBevz+HejXlcvzyJe7fm8doLV3FpYdjECezp8qO/txUjQ50EwACC&#10;rdWEt1p0+X3oavWj1u2Cq1yp02rR3FgBRzkhrzST9SXnmHxeUx5sebIE5pnrsxWmsT7z0cuOsTtY&#10;S7ANWQF9NbxnnTW4fq4NX3v7LH79s1dxd4YA0+3FaGctZof9GOmpR4u3HG2NNQj6atFKEOwinHZ1&#10;+sw91FRwN98rT7LS5CnQtaZ/RwdaCK0e1HtK0eitYJ2UGWC25WYR/lJYzyyTPbTesoKAL89tTf3K&#10;oqt4j3qve6028dabH5MJ5EGEjdp0XnwABH56YPTgmIeMn6WM1UnoYbemHtRxKJuFoFCyZy/BKH4v&#10;kjNiCFXZcHvtOEIAP9pVg57BRozOdGDmbB8WFAfwfCdOzBJYxngv+xvQ1laDI7LSFR1ENgcPh/gM&#10;FJflmnV/aVnxSKVk8b3y6xYQ6jLyDsDjq0Q571F+eQEVWj4KNMBpYHvu8KHAUYjYjDjEZyYgmfsK&#10;GPcn7kZCaiRyClMJfoSjzHhzHGU+KeH/c9hO90VtxabNHImufZTXp9RHypscwevcQuAl7BJ0Y6Kj&#10;kXwgCZnKV52fxXKlI58DN2UT8bYcQbCvEYMn23ByvhfTZ3oxPN6CgeEGjBLeZk4R3i5rbWsX5s72&#10;4Obdk/j8127hn/32r+DTX7qEqflG9AwcQfexRrQG/WjtIAD28JjHatDe60FHXy2Fg43JVu7bQ2A8&#10;is4BtrnjHpyYDuLEVLtZ/1hWmW9C+Bw4GI/o+ChExhD+9u4yDipyVAllLFFgat1XdfKLAKhpvOXa&#10;xxKxlMByr3AFLqWkrdrOnqh9SM48iKikeOzYsxPr1q4yU+j7YyLNtLqxELBjtRTxfcXDz+pwLSX5&#10;80gItjSl+vPBX2jN4eL07BJ4W05kMbQAKRyUVhILACV6H/6bnkkzlbWosKQY03OyUXrEhfbJEVQd&#10;O4qq7hY0DR/DwjNXcOxUH6rbG9HY14nTNy/i7DPnMcxB9tk7F3Ht5VsYOjOGgbkT6Jzoxcknz8AV&#10;bEJW+SFEpyZhPRWxPDQthR8uIc/Yn9aFBeWScAAMl5VAbyX5eQEwXKw2u5JYbc5qd/evlffAgg31&#10;g1rPKugVpOzas9tYYPXZWAJ1T5Yc17r28O/Cv18RACnqhwVHuscWBBq4W3wudC79P7Sm8qfPrvax&#10;nFce5b7W9+Gi/+o61b9ZTjLhomlmPbfa6vPS8qtulMpS2Y7WybJG+JP1T2v91J9ouUyEIigQ/h5/&#10;XCGcQtcjy7K2qi/jdLhpE9Zza9Whtlp6IMODANAIj79WW/2ukDJ8r98FkJbBwoQzW0akvwR8Zh8O&#10;atasD2U8Ujke4XWF1sCH6ipUXysDoKl7/Y91rTpY6WUAUGvfqhTLrbQYLQ01uHJuCncINq3NDhP3&#10;LycnA2npyfclPT0FeTmJZo1efW05WlvYsRMmtJaslspR22afoMLL32rgJ3SYNXoEAlm2ZAkUIPjq&#10;3SHxhta8KURMfW2FgUkdt8VfbY6lbXuAx6i2EwIdhI0SA39lRUWLnsI5oelfiiyAmgI2oUmU11hO&#10;EsYaWITqsjIECbine3y4OBpErYMgk5eGwpx02LJSUZKZCE9pFsY7GzA56kXAF/IylqVNGTiGumtx&#10;81yvAcB3X7yEG2eH8OqtBbzxwnXcvXGWMo/n75w322sXpzE61I9BdmbDg+0YIRAODwUw2Osz4WuU&#10;Vq21tR7NfincMZw+PYCWgJPXLegNWVE1BVyUq3y7mVAavuKidGMh7Gx1o1UxAgm0ygMsq9wIofZz&#10;r5zFW9eH8IU7k5jv5D2pcaLdV4Pe7gZeiwsN3K9Z9V1TxftRbupW1r+2Vq+ZAu7racZQrzybCUJt&#10;HhPzUO/lmOJ2K0ZhCetYEJ/LcqluU4yHdUDrJlvlQET4k7ey1mKWLYI/xXhyU159+XnT6KzXcg33&#10;40SdjUQN3DwIbOQS0/GZB4kPzqI3XbgICGUZVEegeFQxCXuQnhtHUCtC49FKNLSUoz5w2IDK+asn&#10;MLPQg8mznZi+fAyjp9vRSaBp4vOgLDGZmXFITI5CYkYCEpTGLCMeB7OTTKiZrPxU5NrSUXnEjsOV&#10;xSbVWX3zEdQfrYO7sRqHOdjKO5wPW+UhZJfkIi49HpHJ0SZ5/Y6YHdgXuwORsTuxL2a7CXKttHLp&#10;OQdQWJKN6roKOPkM5OQdxM7d7Iw2sNNdyw7MePluIChtMtZOWTpj90ciJSEGGWkH+PweRF5BBvJL&#10;+Gy4bfB11CLQ58PIXD9u3DuLVz51Cy+89iSu35rCjdvTePreLK7dOIGLF3oxNRXA2GQA12+P4bu/&#10;+jr+4q+/g9/6vXexcKUDHccq0d5Vh6NBH1o769Da7SEEetHSUcP6dKFOmWxaq4yTzNFOfs822drt&#10;xrEhDjB761BD6LaVZZl6k7OMnHl2R+7Cjp1bjbPK5s0bjAOLPJg1VaPRugmr8vcAgBIpOSmZxJQD&#10;qG3yId9+iJ1+hEnxFhsThZjYKAOioQXkoY7VUkIGAPn5ISr8ELz9rLXsk4j1/9BI/5NbDy35pAAo&#10;saajlvttOTFTTYsS/r2UmVGOVIpSgAKRQnspqls5wL58Bt1Xz6DzyhyGrl/AtTfv4djsAIo8FWg6&#10;3o3bb7+EP/oPf4Z3vvtZPPXec5i+ew63P/Mibr7/PBZeuY4z7HPPv3QXDb0dJl5jTFKCuQdPCISk&#10;9Cir+HmNnMbk0MHP4eW13v9jAMDw8oSDlWApvExWWxbQmGulWO3PaoP6Te8FQ/osMFJWi/T0dDPz&#10;ER7nzjreJxGrbEtF1l4BoIBIcGQGBCy/tuqntbUG7Np/uWN/lNyH3LBrt65X16S+Xf28dd1WfVn7&#10;qW9Uv699wv+rupJuELRZ4Kz2aln5Vuszj6lzyIig46iPEAhq6ncHwVrXbFnswnWPBaX6r+lHtm1k&#10;HWkNoWCZeoqyNoLvKWsj9H4NhcDI467nQHPz5o3YQH31+IaNeGTNBkLgetbjTy2gKv/SelpJVnoZ&#10;AHQVZ8FRmIVyAlWDuwKnJ/px8/IkeoJOgpkNpVTieXkZyMpMR3pGivHUy0iPRa4gUAF/a+wGJFoJ&#10;arXVJWgmELQGqtHT7UMXIXBspAf9vUHj3WoCQPN4mgIONIfgsNlXbSDQT1gJtngJIn70dDWaqdPh&#10;gTb0dhFKWnl8X5XxypXly1lKCCy2mallV0WxmUIWeAg4apxlqCovNiBYTtF6Rm1dxcUIVNkxSbi5&#10;NNFtsokU5RBmM1NM/MNiAWBJJia7fFiYbSGseYzV0efhiNUvC2ALrs134+0XzuH5a1NYGOvEpel+&#10;vPf6XbzwzGXcvDKLm1dP49zpITxzcwEzk2M4OzeF61fncfnSBGZnugmWLYS1BpyfH0avrrMviPc+&#10;eAf37p0nJLYQtipYR4W8LkJCfg7ys7JYvjSTcs+mUDlU4tWuPPgJyQGvcgUL1DyYm+rGndO9mGlz&#10;4mK3F71uO3x2O2oc5fAHPMYCJ0tcfbWLoFZugkkLNAXXqu9BAmlnsJYA2Ij+rnq0EVK1BtDnYYfN&#10;enJUEOQ4UMhnXWo9Tl5eDkoKlS0mHY2E9bZmN+9NKVxlsljmGKts3mL8xxzWbRYHDs8/d9c0Ouu1&#10;tBP5OFHnGOokQ0pKytH6Tr8bqyAfuNVho0GrMzQPIR9cdYbqCBNTopBdmAhnTRGVfRncdUXwNB5C&#10;a48bfSca0DFwBD0jXgJgH6bP9yLYdYQQXIC83CQkEtbiEiMRlxaPPQmR2B29wzifZOanEdjSCYEH&#10;UeY8BAfvgTyTXWyztc21OMwBTpYth+BIKDuUh4T0JOxLjEJsSpx5H5UUbZxHFNcwMnYXjxmNjLxU&#10;E75GKak6e1txtL0JhbY87N6zndfDjmYdOzB5+srhY8tG7Nq1A1FRUYS/WGSlJprwSwWFB1FQfNBk&#10;P3EqR/NgEzrGWnDuzil8/0dfxr/+9z/Gv/jjH+Br33oLX/raq/jil1/EK6+ew9UnBzE5xYHPqI8A&#10;OI53P3cd3/juC/j2P30Vl68PsE4q0HnMg24OGjp7m3C0y0vA46CGgwYP27HbexjuWgeqvRUmSb9C&#10;9Pjb3AYK3XWlKC7PNlbOVD53qr+9+3ezQ5XlbzM7vwgDfoJbXZ8Ff7K+aermFwWA1rSeATetDeKo&#10;+2BuNtwNXqTkZIZG9GxPGzdqEfva+9YkM31GpSawsSwqOp+U3kcBYMiqF1L02jdc+X9of77XPvIs&#10;1LSSBQbLHfNBxPwv7L9GOS8ngg3WV8hiw7pZ/D68nEvlvtcyy2d99yjrdM2jT2DDmnXYu3snovfv&#10;5aBlMw7yGcmtKsHApbPoPDuHyVvXMDAzgoHJPhw9fhQlDeUophyb7MXLbzyL/uFOHB1oxcwz53Hu&#10;rdu49qln8Oxbz+E0AbI2GEB2qQ2Fh0uxa9/ekFPI4v1+7NHQ1gChFCU/K9+z8irLC/qn18y2xHvy&#10;6COr8OjDa/HIQwSUR5TtY+XAziuJ2tBystLLaqPhdWvdZ8lKABguujZLrM9WvycAEYio77NyfFtg&#10;IoBYeqwHEats4aLyqw3oGbAsY8bTms+H+mQ9Q4raYFnINDBY7tgfJdZzKgn/3rpe65qseggHQKt+&#10;pAeWiv6n+jFWO5ZNz7OsmLL4SfS96kyzSKpDiWBzA/dZv2kjNm7dYvYPWQC5H+vYACKh0hx3sf4j&#10;uM/OvTuhBAaKB2oBYAgC2cdpoMvfJALFLTs3Yzv7wm27eN9MBAT+b+169jkfBtjwuvgoWellAFDr&#10;tdwVdlSX2NHgKMFkTwNuznXiyqQXE312NFZnoqo0jyBVREWeQQhM4ogiDRkZqSjWFKtTKb8IFK5Q&#10;TD69b/d7TOYKZeno4/G6OmtR7y0j+BFKqmR9qjGWvpBUGItfY4OL+xH8+lvQ1+3HcE8LZge7MN7V&#10;goHOehN7z8f9nTyPcvUWFYXSn8maqCwjgkAz9VjBfZzlJieuvTjHBIWuLtf0ZCGc5Rloby3H6JCf&#10;+9uQm5/Mjj4eKVSU+bkZaCagXuxswEtne3HnXB8h1Q63x4aamjK0EFbHhwh9ZydM6rkxwun506P4&#10;4HMv4JWXLuHGjUlcuTKK+bke3Lo5jXMLI8YL+LVXb+ClF69hcqIL3YSz7p569Ha2oIcj4f5gIz7z&#10;2i3cvjmFcSplBYM26xgL5U2dCzmAKKSOHGskZcUE6BI5tlShrbEWve0NmBhpxeRwK0b9zWjhtTfy&#10;2qvLCciESDmTNNTW8ForWFeKIVjK73g9boe5B5oKFqgPDvgxMhjACIFU2UYUw08WVwWhdi16ZMs7&#10;u1Qe4oVpZgmA4K++utR4Scub2q1MHPaQ80p+TgbBL82sG81ITUJaciLuPfPzAeByIkugOplwsR4Q&#10;S6wHXQ+jRnGaCkhMEVwloPhwBg45WMf2NJS5MuHy5qOm0UYYpPiL0TvhR/8474vfQQjORU52IlJS&#10;YgmA0dgTt8/ED9u6axP2xew2oWi0xk6ZOQ6kJeAg21QywS4z76DJa5qadRD7YqOwlf/Zq0XHUQSe&#10;fbsQeyAeSQeTsT9xv/mvwsbs2rfdbLVuL6cgE6Uc3DQ016H5qA/5BfkmpZLStFlx/hTYedfubdgX&#10;yePFRSKdcJqXcwA23qPSMt43wlZpJQdBDYeoUDlAmDyKW69exJ//5e/gv/9/f4P//v/+Ff7P//rn&#10;+Iu/+i38wR99G1/6ygu4dWscp08HMX26HfdenMcLr57B86+cxrufvY6rN4eNBfBoewXaCMedffVo&#10;JQD622rQQRgMtNWhlgO2yiOHYWefUuoohcN1GC4OKASGh/nsybop66lANyp2D3ZFbjd5nrdsjTCW&#10;P4GfQtkopI0AUNM1iqtnPPh+AQAoZWIpV021/hKP+eja1YhPS0FxxWEcyDhIpbZq2Y5Wcfqk8DT6&#10;l+JQu9P5LEW+VKTYrX3CvYKlPJdzwNA+2lcLyuVNLMuJrGnhkPXziODHuvYHkZXiD0pUbpVPClDX&#10;qGuS1W0NoWvjug1ISz0A95EKlLD/raqrQEJ2EtztAXTNTWP27nVce/UOnrx3GedvLaB/bhA2bykq&#10;G51oaauHp64Sw/OjeOP7H+Di+/dw7vWbGJ47gdKqw4jhM7M1cg+iE+ONAramGpcrv8QCgfD7/oiA&#10;/OFfxkMPPY6Hf3k1Hnn47w6AK8lKL6uNflIAXO47S3R9FgCqv7OAT0ASDj3qF5f+90HEKlu4qMxW&#10;+5YVTQBo1rHJesb3ZsqUz4i1HlHPzSeBF0n4NYdL+HGW/qbvdJ1WnehzuC5QnQjsQkC3MQR8sr4t&#10;ru3Tsx2h9xxcb4hYtzgbof/wv9wqN701xav/CR4FgLISSnRcY13UufibIE/w98Tax+/L41rWsgjN&#10;IQhcb/r+/QeiEX8wFtFxO7F7x3ps3USQXMt6fILCa7Guy7r2j5OVXgYAtSavtpoK31kFLzvrLo7A&#10;zo834627HPW/dBrj/V64qdjLbUUGRjIzUwiBaWY6OD8vHVWEJuULbhAEVpUSGuwGItoJF8pl2yYv&#10;UgJge7AWLQTDtlYfwaPBWJ8EgI0NTrPOT5bEnu5GTE8NYLg/SODzY6K/DYPcX56ompZU+BJlECll&#10;eez2QrNuUJbDQLPHTCcLBKsIO7WEHqfTDofi59lz4VF+WnsJ7FQ6XnehWd/mIhBpalXBgtNzBDWZ&#10;aKtx4NpAAO/fmMDnXrmIwd5awh/ByQRjLkZbc43xCm5tdJsUZ5cXJnHz+gwWzg4Q/sZw7eo4Zmd6&#10;cJafb1yfxdUrCgczZSBwarIb/QPN8Mvjs76aANdgUq+9ePMsXnz+LM6fGzIAqDzJhblZyM3UNtM4&#10;gzhYduVYruC2jICl0DadAS+mRnvMmj05aLTXuOG1F8OZH/KCLi3MhI3X5Cy3o6JMDi9FhEhBcSE/&#10;F8NbU8F70oCeLp+Znh4baWO91Bvv51af29xDXa9AWU458vaWg05xkXI450JBqnXfFfhZoYMUz1Hr&#10;L0NlT0cWFakFf6lJ8bh392nT6KzXcp3JJxYB4BIJj9xuifXg66HcvWc3omMVHibKrK+T00V6bjyy&#10;i5JQVJaGUifrvDILh6tz0NhdhSbl7nWz/ZcTyAvS2P6TkZyWhH3xMYjYtQ2bdmzCZsquyJ3GgrVB&#10;DzHfxx1QSJM4xCXFYL/ChcTsN+EwlMlg3SZJKJSAFPzWXdu53cxRoiBoGyK2bjBZMJRdQqFkdIws&#10;3svcwhwkKxTGNu7DzmYdO45NPNaOnVuwP2Yvkg7EIDM7BYWHeD8IrHKyqDjCgQ+l3J2D2qYSBI/J&#10;U7cZ914+j5/81e/ib/E3+L/x1/i//79/R/lL/Nf//hP87r/4Cl597RwuXuzFpScH8SLfP/fyPMHv&#10;hJkOPnW2HW3dFWg6WorWjgpC3xEEe2pMQOjugSZ09DWh3n8EVZ4Kwl8JbGyXh8oIgmwzdkphSQ7S&#10;spKQkBqD2ETl/lXdbTEwrUDVsv4pa4nW/f3DAOCj+CVZsth+HqPi2hm5F+u3bAq1p8WO1lIq5j2P&#10;LYuamdLSlOni53CICxcpSClEKT991n+kLA0wLQOA4f8z1m6WYx3bjdr70n3+LvKLBkApsC07tpn2&#10;rGsy069PhGLA7YvZB3d9FVqPHeWAKx8p6YnIo84YOjeD2++/ir4LEzh59RTuvnEXp5+aQ3N/M9qO&#10;H8Xg2DE0dzSiZ3YYfU/O4MnPvoQLb95FbU8zbO7DJlB3dHKCCcGjEBxr1637GWiyrEYfgr6w97L+&#10;hZwCeF8fJRSZGICE70f//gFwubp8EAB8EFGbtYDPAkJ9J/mk8BAuVtk+SvRMCADNFCoHBWYrACTo&#10;WKK+WMf7qHKEX3u4hNftcv9bTvQ/q07CZ4PUj2obmtIVyAnC1A/vMeGctmyXQ91GI6EsSeyT5FTE&#10;vkmWPzmGaKs+XM/nerZ3wZ81XWzgkt8pv7pygD+2muVYw3tAENRUsOrm8TWhDEea/t2gvOv7d5ho&#10;Ec56J6rcNmSn7EHMLuoJBflfHQJKSbh++7j7udLLAKDbpXht8iZ1wF1WhBaPHRO9Xtyc78Z7hKAr&#10;HJU11pQRKJTZIwNZWanGAqg4Yrk5qVCqtqDyqBIGTP7e1nrCmrxHCW7cygLY1+tDb08jRoa6MDM1&#10;gsH+ToJgrbH8SbQezd9MyOv0YaA3YBxRJoa7MNoX5PG86A3WGGhrb/WgmoDpqCiGyyWLYsia2OIP&#10;xQKU00G1nCsIgWW8lp9aAAlwpXaUEVAaq0vQ19pgPtsIsDl5SchU8Ov8LJPx5MpwEO9fG8e3372N&#10;y/P9hE6nya1bVVpo1tsp37ABW39NCMBG2jHQ32gsfKdn+43l75k7C7h4bgy3bs4RCPtCU8DTfejt&#10;I/i2VKEt4EN/exDjfe3GAvjm61cwMhIgBBdDgbVt+XnIyQhlUqliRyf4E7jJildGuKt32wnIAZNp&#10;o4UA7XEWoaa8BNV2KlheRynvk9Y/ysHFLvDTekIeS5Y5Beu2F8tzu5zw14yuzgYD6L3dXvQQAFt4&#10;L5trK8w1+nk/a1gn8vgWBMoCWEKRh7ZHzh5a62fLMQ4gJpd0RjLhL82EAMpITUZ6Sgj+FN/tmadv&#10;m0ZnvZbrPD6pWKNPS/TdcgAo0cOvEZnWASpczG4qeTkdxCREGStUQko0UjLikMH2kFNEiCpLNzl8&#10;A101JmafU7H5clJwMC0RB1JCAKicses4clttzPkKEMpOggATl8TjsK6TDyZT4aUgLjHexEHTyFLK&#10;MjQ65kPMrR7+UAepTpPHidA6kdUm/+i6jWvMtMCWHVsQHb+fii4Oe/bsY8ey2XQukl2Ex/28jtS0&#10;BOQVHER5RRHcDYdxpLUCDZ1uNFHqW8tR5c1HXUMRWoPlBP56PHXzJH7wm1/Gf/gvf47/8f/+e/zt&#10;//OX+H/w7/Df/+9/if/8v/8efud3vog33riI23encOfZGVy/NYHzl4/j9EIPRiaa0N3PgR1l4EQt&#10;+kfZdoZqEeisxNEuN/zt1fBzwOZtcqPCXYaSw8WwlRZRClFQnIdMPnfJB5VsX9Pdu7Fj7xZC9Hps&#10;3KpOVqNzTc38/QKgFIgFB5oeVMBkY5GjPMIO1SR8X6KELdFvUtjWAETnsv67VKmHi7WPOn61BUHg&#10;cgBotef7TiDLwKHE+p/2NRZGliW07k/7W/Kz/wu/LqsOLAm/TktWBMDFcsnSo6lqKU21aUvRxxxI&#10;RIXHBUd9JWqCtcjnwFEe+FmFB3Fi/gSeItBdf/c5vPzVtwz8VSsDiM+J/vEeuOocyCrNxiH1R+O9&#10;GL15DjUDQRQ3uOBpa0ZzdzsO8BnbFxeDkvIybKTSDS+zua9hsGBJ+LXKm1vLJ7Zt18CDgymKrM5a&#10;4/lRx/gkstLrZ+qSYvVhkp8XAAV9Ai0LAC1RX/j3CYBm0LTYr1kgqIGB+jhLBDAqy3LnWE7C6yH8&#10;/i2371KxrlXXbcGf+k0BmmZSpA9k6dugNXcULbvQYF3LCrbt2GqyIu3i4HT7jggK94lYxXYSYbz+&#10;rSng7bt3Ehp3sx1tv+9sKPCzpoPX8poFgLL6rVI0g8V1gKv52xNrtG6SkMh2uHHbOqRlx2N4dhCv&#10;fu41nJ7rRW+gDK4iDpYjd2PLptBxrfuqa3qQ+7nSywBgQ63LwEBVhd0ETO4k4Ix0eTE90Iz50U5M&#10;D3aiy+9GjUuhPXKQo6mutJQQABIGQ+nSXAgQGJT5QfA22h80cCRA6e0iEPJ4Xe31lEaMDiszRp+x&#10;ADZrXV89/9fiMY4IShum1GQDXX4M97ViZnIAfd3NGOsPGI/U7vYGeAgnrio7nII9bmX5kzVL1kA5&#10;glQ4yuCglBBKSouUpizHWDBrigkyxVmY4LFmh9rgIVQJlPLykpGVk478vEw0OG04PxTA2+cH8Z23&#10;bxF+WU45QZQJIItMLELl5ZUFULluBUla5zg+1kWobcEgy3iaN++FZ69gcrzLwN/oSBvhV+FgGtDW&#10;XoNAwIWWxlr0tbWiv7URb9y7jGfvnUZ7exXhNZSCzpandHpZBtbKSkKW15JC5f8tNDBaW2UzgK2p&#10;dnluyzppJzgab+jCTBTJopmZgmJek7yIbfy/UvMpLqOml5W1RWsmTf17y9HCMrVSQjmHKwxgagpY&#10;mUeqFX6HwFdWmoUSW4axBMoiKmccl70ETkJpBYFSGUHyCX9Z6akmXJDgL40jdEv+PiyAlkINl+UA&#10;0OoQQ6b/DVQWW4w1bgdBcNe+3YRBStRuswYvXpkwMuKRnp8EV+Mh+AmA3oZyuCptZsCTnByPuIQ4&#10;7IyOxLptm/kgyytsNR/wJ/hwr2EnEoHo2P1IV/wy3q98WwESDySx89hhQlVorZLx2KPC1joy09Hz&#10;WvRZKaoeI/AYh5a1GklrikBwuZYKdrvJfLKZnUDEhs3YuiU0go1mOQR/h9jePbx3HV1N6JvsROdU&#10;K46f7cHMlWEcn2xBkHDmbynl81SFszNtuHR+ADefW8Bnv/IqfuO3v4Y/+Ze/jv/2P/4VAfAn+Nv/&#10;8Wf4i7/4NXzus7dx4/YELj45RBnGuUvHMTXbgdGTAYxP+3HhyX5cvz2C+UtdOHkmiK5BDsa6eJ42&#10;pYfzwBeQFdABe0WJAcACthNZMlMzUpCUmmDge3cUwWEXO9YtHFVvYie9QVkRNNLWInYC4KIDyN8H&#10;AFoiZRKuZD5KdDxjAeR9EwCpzVnnC0Hbzyr2cBGoaRAgS8NKAPggov0V488qg44TXg4jS/5jyVIA&#10;/Lh6+DgLoAWgui4pzo1Ujht2boP9iAu+7qPonx1G//wwgsOdKCwvwCFHNhaunMTd15/C9V95Gudf&#10;uo6xyydx2MM+nM/Z4PgxFFcWIZ/98f7MVNjrqlHX2YpCtwPp9iI0H+tEvsNupoDXbdmEbVTAyp+s&#10;NX5WmcOvaznRPvKeT+FgrsiWidz8A9Rp+00IIg0WH+QYDyIrvZary18UAGp/9Xvq7wQLup5wy9Hf&#10;JwCqzVnTv9pa08FmqnRRrPVxy53DkvC+++9aDxL9X8exrH/rWa7Qdr1xmBMAricQakpX078CQDl3&#10;yGt6x65tSEqOhq/xCPvXXOzYGYG9kVuxN3oP+6wdJgD0ZvbJe9gHxx1QrvQME6tSxxVkWlPAa1QP&#10;hD8DfhzgS2QsWEtAXL12K58b9n88vwbByh1/7cWr+NP/+Kf4r//tz/Hv/uTbeGq2F0XpBxC9L9qA&#10;q3VPw+touWu3ZKWXAUADf4QnA1SuUmP9afE6MNrtQ29zA7ob6zHa14j+Hi9Byw6bLRdZWezEU5OQ&#10;kZ6EMkKVp6KI0FBiAKmx1mGsgJfmJwwIdrZ5zBqzISW9DyoocjOBkAqJ0KfwI/29AQN/o+wcLs6O&#10;YHawm3DkQ19nM/r4W0urh2DYauLT9ff64a13wkGFUkGR57CsgAo+rK2uQwBYSrgrkgMIAdBbVWLi&#10;3/US2oaCblw/241LU+1ocBBkCtMJR6nIVSgYKqf6qmIsjATw2mwPnpnpRmcDQaiqCNUESKU/U7o5&#10;wZEsgSYsjULhUOn2dvvNteg6xkZk5RxAN8F3bJSK9uKEWQPpayiD31+B5oAT7S2NGGhvQ6evBjND&#10;QZxb6ENvby28So9lV/DnLGMBlCOIgM1kA7ERbgldvlo5cxQZ71u/1wmvi9dvL4WNo+siwm6p1msS&#10;BJXSryR3cTo5I81Y5PKy0nlsrSsUGGaZqVyFlmmo53UqMwXvvWJAKri0rlOAq3uu+IxWbEZtFQTc&#10;ns/z5OXyHITT3FzY2CbyzLq/f1gADLd2PEwxcKWHIlwWOwElyTaeWnwwFcdp81aCFB94BZLeumML&#10;du7exod7F2Lio5CYsh/5ZamorLXBWVUIR3k+CovSkZGRaNYA7ti3ncqHHVlEaHSr6T3JanYu6jyU&#10;nqrcWQFbySEkJiWZWIRWhxwuAlOrc5LVRFCgDlMjadNxssNSSAEThoCdyrr1HLFGcKS5facJ7xBv&#10;podTUHWkhPBXh5OnenD1udN48tU5vPCZa/ju734aX/r+y1h4shu9Qy6MjtXhyqV+PPXUOJ68N4cn&#10;787g6VfP4oNvPId//Te/jv/4X34Hf/avv42vfP05XH1qGJOzbZie78KVmydx9dYUTp3txcnTHZi7&#10;cAwvvL6A19+5jJffOoNnX5nm98qN7EJzsAJNfNbqml1weQ+bvMZFhwuQU6Cp3zTCH+swKRZ79+8x&#10;2T42b6dS2MR6iHiM10qQ0No/ieBPUyaEPxN82QAgIeV/EgDqWGpLakea6rIgyzqfPi+n2MPF2kf3&#10;OfSfvzsACv5MO2G7kcgbU8fUd5KVyvMLB0BuNfhRsOXcgnzsjY/BjtgopJcUopkD+pELk5h8ah6n&#10;bp9HYDCIAPvDExNtJhTQkZZaJJVmIjo/DlsiNyI2fjf7shw4OfBOLcrA6s0bsTdmP7bv3Y0dston&#10;xSMpJwOR7FN27I/E4+v57HHApMwTuj9WmVeCt4ceegi//Mu/bPaVktZypnL2gTXeEpSWZRMCk4yV&#10;5aOO8UlkpddDjz5h5OHHllfe1nUsleX2XSpWf6frUHYgM5iynqf7z9GHj7XcuST3f6dY9/xDoEoJ&#10;P47EgIkGurwvxhosyx/7Mb3XVmCk/k79ngUv1vmssquv1O/hZXhQ0TEs0bHUz+qcCvmiQWVExFqC&#10;XwQH0Fqvpzpa9VOHuk2hfOkKQbVj13rkF+7H03em0dJcxoH9dmSzTbt8PuxMTsQqTdfWFmP4qZPo&#10;5sD4y9992SyN2Re5A+vWbsbqVRHmfOsjHjfH1rIWS/Q5ZCXUdPFGbNrCMm17AulZkbh65hj+8x9/&#10;F/i//gT/4c9/E6eH25GdEo29O7TuWzAvay4HxXKOM2GpPtoautLLAKCsZ5pGdVTYUK78uRSvqwRD&#10;BLBmlwv1jnKcO91vLAaChBKScLHNRghMR1ZmCooUDsSWYdbZKZewHAdkCRzpa8UCgW6wX/DnR1e7&#10;1zh8NHic3FYZC6BizylVmuBPnqhTQ90YamtEd6AWPe0KMttAAKxFu9+F4d5m413s5vGVKzhkASwz&#10;3q1WbEF9dle5UFbOh5kgpWtp43mmefyhFhcmet24NN2Ic+M++F1ZqLKloiQ/ZP0rLMwi/ORhfqQF&#10;n7kyhvO9Xl57Btz2LFSXFsLDkWd1RaEJSC3LmOCvhiLHFr/PbdYn9nUHMDnaazxrO9trjeXv/LlR&#10;Xn+A12yHh42l2lOMgI/X19pswrQMsV4mxvh7vQ1ul5wosgyk5SvUCsFPU7+yAsr6JyttH8G8v9tL&#10;ECSYKdaivRhlRYXII/wVEcbthFWHHEB4PWX8v42QJocMa2q2ULl7Cbv24jwDgE45bzjY4TqyzHrJ&#10;Mt5LAaAg11gDa8qNx7BS0SkskMLR5OUkIz+DwJeejlyCTmFmFvLTOYrm539IAHxQkXXCWpti1ltQ&#10;WWmaMSIitIZOuXIVemTb9s3YvWcHoqL3Ij4hkg/jfhQWp8B2KA3FJQep3BKRmR2L5NR92BfNEdvW&#10;x/kws4NlB6POyhKZ/mNjY5GSkoK4uDgz1aB1IdrP6pQEfkvF+n/4Z/1HnaU6i40bN2FDxG5s3MyR&#10;6/ZdiIqNRgafP2eNDR39NRg82YDpc624+eIEXnh3Dm9+4Rx+/99+Fn/xf34dX/z+VSzcbsP42SbM&#10;XOzE2adGcPLKAKae7MHlF0bwqa9fxu//5Re473fwqz9+E7deHMfoqWaMzHTg9IURXLo1jfM3xnFK&#10;ad4u9OHMk4N4/s0LePGti/jMl67i81+6iGs3e3HiZCP6hnwIHqtDQyuf1yYHygjRhY5sAmA20rMP&#10;4kBaEqLjojjS3mGmtyNY/wqDoOkRK6m67pXumaB6uXv6IKLOT/W93Gupopayt8RSRnpvdaKaFl5F&#10;2FitKcMYAk5cAp5YF4HHngiB3EPsiB8inBrv2fvCY1CWA6ilcGZB4IOmjtN+Ai/VkVmATlBSO9dv&#10;gkspWv2mNYShgdKHRd8ZUdl0vkW5//0SWfp/I9qf5ZADxo6dO5BfUGDWqG6K3IPInBQUcrB67FQv&#10;zj29gJG5EXiCXsxen8Xtl5+CQwPL+ir0Dg8gk33Sxs3rOdhRmr3V2LxzM7ZFbseGrRs4EOC1CF7Y&#10;NtZtWkcY3IeU/Hyk2x2Iz8zBqg0bjfXvcd4rSfi9W3qPLREE6ncpzx27NhH6YuCtc/IZz4byYwuW&#10;rP9r36X/X07MfVtGVnr9zwDAULpIPmOrdJwPH2u5c0nu/06x7vsDAaDpc7ld7HPN4HYRCAV36tO0&#10;VT+n/VVmq9xWPyjRd0uP/yBiHUfnUd+rPlkAKCcOrTG2QkxJD1gp4QycrWP72xxhYn/uZBvcm7AN&#10;KWl7EB+9GXt3bsXevdHIyinC9shIbI+PQnV7PV787MvoOtGKk7PtxikuJmYvj7sFa9dwwE5dE7FR&#10;y49C90Fb6z4oskDEhtBawY1s29t3rENc4g70tDjxwfPn8eU3bmKUg/r81ChE7yaQEhL1f8Gj/i+4&#10;VBsOrWX92Tqw6nOllwFAv7caLQ0ewkShCewrmNN7WYNqneXwEdiuXZ3AvXuz8DeWoqIk3YRfkQNF&#10;Xg6Bglt548qRpLqcgOMIBV5urq3CxFAvFs4N4OxcNy+kHoFqgVMJqqvLF8O+1KO91YferhZjFZSD&#10;iGBUKdNkKVQKNe3X4q8xsQblMCJrVMgiJecI5RYuMjEGZclsbHDDw/L6uPU3VMFfy/PUlKKrsQJ9&#10;ATfa6svR31KN8V4/Gl0KXhyKsadwJboOZS1RGa4vDKKv1YlaQpHxIOb1OYpz4HHmsHxlBGFNQRfB&#10;Va21k3b4XOVo5jV1E1S7/OVoqS8yjhSdHN1ODHViaqQbgXoXYbsMtbWh1GgKuTI5FMD5mR4sTHTD&#10;V0WYK82BvSiU+s3Gsuj6VNf6rPfycm5sqDbT9pruVow9xdwzmVC4v8m8QoDUZwfhV/BYQjjMzUrj&#10;dYbiNyrYtKdGqfgcrDfF6ysynsFltmKTQ7nclksQJOzyPvpqnPAqdEyV06w/1DpCOXhkpqUYD9/M&#10;tBDoydkjPSXJWBkFmQJOfRb46Ts5hDx37xnT6KyX1YH8g4gsIosdkpleXa0FwXzo+RBpRKV1ZxoR&#10;Kviw1tRFRu1BXEIUMgh7RcWpsP3/2fsPMLmO80wbtkSBAAaTc8455x70dE+H6YCeaUzABEzABEzA&#10;DAYzyDkRGWAGmElRJEVJFEUlKtiWLcmSbMlB1jqs09q7tnft32G9n/ff/b/Pu/Z693++96nTNTho&#10;9oAgCFKUxHNdz9Wnz6lTJ9WpuuutqrcE/jqc9QKDtdhsk3tvKUVxWTrSMliLMzIyZjYa2pjxarcB&#10;uh8IZQ6jIc8sbqcIfRr8jJqr0Z8kMTFZaol5SEnPQ2ZOHsprytHubMLAmA8HTkzgxIUpnL48jcs3&#10;lvDEK8fw7GeO4xd+8AR+608/g2/85jN4+jNHcenGHjz49FE8+sI5HL22gmPXFvHIJ47itV98GL8m&#10;4Pd90ctvnMOh01IRW+5Ws3acubgHFx7ci8uP7sUjTx3GtcdXcOWxRXz806fx4mun8PVvPYhv/eqj&#10;ePalAzh7cQoHju7A7B75dmf6EBzxoaO7DU0C0bVSCSmvZtNvoWpyT8lIVm4P4lj4EwBj7x0AsmBS&#10;BdEaGWCkQpxiwc+Mk01DPFZDIAuxuNRkNfevtcuHJrcDsclJ6r0RgD5K65ukM535mgvR21nQzKLf&#10;OG1Ri7TfLAWJDMv7lfMazclyXnlexojGWHXNtAreSXx3I21J5HOiD0r6m2MT1QamfwG1wGg3zjxy&#10;HA8+cwm7Du5CnaMBRx8+juc+/wKcvZ3oGtqK0dlJtHVYkSoVAVp713NCfikoVWf56PWq0NwQJc9U&#10;tt8vv0mSZiqam9DUuQWtbh/i09INK/99BMA7bwKm6BB4/UZOCfYx5OSlorg0VyqD0QIvRkWAYe4E&#10;AO/GD+CPAwCV5UkAgtaj+8OsRpHORa3uF+n3fmcWQAP8WBGh+D2r1g1ej+RtvDadJ6rwIen8T6/z&#10;Nzz+24n3TvFY5p+Eq/T0dJUuNTwZz4H5NPPYKAVkGwWK+YyUQUAAkDMRFUvZ1ui0Ijs/HUX03pCc&#10;iqQYiSs+TcWXkJQoFdgkqcxmo7AkU5SC2voC5cieMzLFRDPvl7JFKjI0MmjIVPDGdyJlkYbhWAWm&#10;G6UMikZpfiIcDfmw1xeiKj8J+RlxyEyReOKNd8hyirMksdwiBNI3Ku850rNg/rTWsgqAdLAccFvg&#10;bm8QCGiC39mKIDuTu+1qNoyPP30Bb3zmESwv9AscNCnI4CwhLQ0VytdYe1u9HE9rVDs4XZvPwdkh&#10;bMqx9L4D43jhmfN4/uEzmBvuRo/fjn7VtEinz13KPyAHcBD0CHD8TwCcHB9UgKiAR2CFAMhZK9gM&#10;qaaJE5A0phxjnzRjVOvYSB8GJZ5BiWN8KIgxga1xqYXOjwQwM+yH31YPv70eU4M+BVwuuV9ef5Pc&#10;ByGQAMV5io/vG8fyTC9GeuwY7hboErjskWcy4mvBvMQzP96j+jyOC+RNDHRjUa5zZWYYi5M9GO21&#10;YXqEvvF6sDg9hBMHF1XfRo6K5mjnAbkHDnY5QT+Cp3fj8Qt7cXT3GPp8bQKbbfCwGVfAji521Owm&#10;Ap4uR6tq7qaVk7BLKCTw0cEyAZC+EAnh3MbZVgiHal5kAUC6k2nltG3yjmi987rpwFvANegQoLTL&#10;s3OoUcI+l9EHtEveIUGQ71D9V65j2gWQGw3r3uro3jLUVpShRsR17iP4aQDUUEgRFp97D9zA3Kl0&#10;IclmMQIF55NlMwinFlM1MfmotNk/Q2p5uXlZKC7OFdArg3fLZnQFO+D1b4arsxUOSf+WzVWoqMpB&#10;dg47FBv+tcwZGTMwcy3XDHT6vxn8tBgHxTBm8KNUx2WpyaZl5CInv1AAtBRNljp0dlkxPhvEifNz&#10;uPzYMi48PI9zj+zCtWcO4MbLx/HJL1/BC6+fwdOvnsQjzx8WODyIGy9ewDOvPoQrz5zBpSelgH7u&#10;OB5/6TheeO0BPP3Jkzh+bgI7F/1Y2tuHowKW5y/uwoOPLOOZ54/g068/gNe/8AA+/cZxfPN7j+BX&#10;f+sG/vSvPoM/+POXBQj3ybFDAo3DGJvZim1jAXRt88DqbUFNawVKK0uQU5iDzLxM5eMqQeCPg1xi&#10;pfZLAGQfmXsJgPq5RloiFeQUC34+f/av1FZbZqYEq5TsDOV3bseenega3YrUrGTZb5yDzZAqbYUK&#10;IHVMqBC9YwCUmjzTKRVpv1n0vbY6z6+AhjH4Y508xzg1L2luYYF6fu8lACoAlWemC1yKz2vDeqb1&#10;eLR3tGLX3inM7d8Jq9+Gqo56nHryAZx+8jyCU9tQ3laLksZquHu2ILe8EOtiBPgS2BRGp+0JyCnI&#10;QkFlEZIy5TknbFL9qJhWCiolz7HbUW2xCJSnqL60fG/0P6if+Z0A4H0f+4jo5yQv+Ki8c1oxk6QQ&#10;jpbjDQshw7znALju1j5u70Tmwl7/1+mP78KoeBoj6hV8hGDndlYjHbc5HWut9Z2Zw6xeB78F+YYJ&#10;f4b1jwNCJB/k9Ug+yAoW8zf17Uh45pv6ezXrTgGQ12qOg3ErSJN8k98xlSBwp+GPrT90Nk8rICHK&#10;ADLDQsfZh+hai94AMkuLkSqVjlwpFzJZARf4i4mRSqvEnxQv6VSUJJUtgmNyaqwBewKGCfEETj0T&#10;leHais+e5+Av4Y1TePJZ8JthnsMyiKCYlR6P8vxUlOQmozBb8vzEKKQnRSMlwYBWo/k6Sd2L0Td6&#10;3S3Pir+UfodrLQoA5yeHMNwrMEbrVJdDdf7nL/u7dXudGB8I4tmHTuDbX34BB5eGEOxqV0DS1lKj&#10;4IngRNkFnjgDR5fLpmbf4KhQr82Cnh4Hzp1awkvXr+DcgUUDhAQEOQewGrUrUKP771H9AnITAoCj&#10;wwJgAn8M1y2ZB/0EsimSgxDoMoY+7Dh/MEGHDqAJk3QH0y+/vbKdFsDxAb9AWa8CwGE5xm2thY+z&#10;M8j9sSnXxQnxBWQbawkw5QpoeW+c+1Y5Qu62YULgc2m8H9Ny/FKvA6fnBnHlwCxOLU7gtIDdmQPz&#10;OHtoEYcWxzAtcDgYsAoUutVoWo6CPn5wASsL48oaOCTXMzzchaWFURw/MIOHz+3FE1cO4uD8EHo8&#10;fHbst9gAmwB2mzxDWiQ11Pm9AtaedgV8NnnWBD6COGXAXZOyEvJZ8DgeE/C65JcjgBtVPHx2dDY9&#10;NtqFroBAdBen33MLCHrgFwD0O6zKikuQpwiCzvZWNYBEu3QxmnT5a1j+CHcK/hQAatWGQLFKhSMk&#10;/jibgFUzFtcJgZIx3R9yKqysgKFaGT9Qfnys+bEjeJECwAr4ttjR0ycVABF9UNodTahrLEERfTRl&#10;sw8JzfxGfxb90fFjNBeI/GUYZkaEOf7XGdUtkushUKhmA8mg2CzN60mj0jgSTa4tn34M5bnT2utt&#10;Q8+AQ02zdu7abrzyuSt45Y2LeOITJwT4HsDzr13Es58+j7MPL+HIBUmrDy7j2IUFnLqyF2cfOowH&#10;nzmHGy9dxoNPn8SFR/fj0qP78OD1/ThzcRYrBwdx4Mh2XLq0Cx9/4QQ++cppfElg8ke/8wr+/Z9/&#10;Dr//hy/gr//2dfzd//V5/NO/fhP/6b98AS99dj/2Hgti526p1I15ENzWKYBqR5O1BsVVxlRvqVmp&#10;qtYcn8JO11LzZcYoha4x+tmwENwbALz5HiIt4YU43xsLLxb8zERZeNJywPdGB9C8FvZDa+lox/ju&#10;SdgFvNMyBc5j70dGWoKsS4asmmZudrTXhel9tNaFw1MkSTjVjy8MAJl++TyYhs3bFfxpCWwwHEfj&#10;2p0ONTE9C9zwY+6FlPVRftdtMApfPmMW6CxkVYG2Qd5rFC0vKSgqz0GbuxX1HS3YvNWJvt1D2HV6&#10;D7bNj6C0pRpZZYVo7GhDRnEO1ksBl5yTCquUIc3WFnQyH+d88VLBrhBQZBrJEghvkPysiK6Yyoux&#10;Ub4Twrd673x+oWd+RwBIH4D3/ZyEFQn0GVYxVgJuQt9PIgAy3fM9aADUTZ6EDj3Aan1YH0AtHTfj&#10;ocz7wr8xai0A3MD8TL5l9v8zNwMrq6CkF14b80ZeqwofgpZIMse/lnitDMv4GK+uPOtf5r1s/uX9&#10;0wqoKvxSydBgRmnroH5eam75lGSkSiW1KDdVzRms3EPJd8W+3ikJSchKkvwsVsqAOMkLEgUyBfx4&#10;Pt4fz81fNvWy/yWlz2+UN8ZoZIbX5UOixJEkZUqWVHrypRwqLytAQX4G0pLlfEkMI9clxxvvkmUG&#10;K7rGO9fPSj83/Q7XWhQAnjg4j+nRHgUsdPvBac/GOdReoKuv24vhIOfPHcOnHz2F+VGf6qem4EOA&#10;ot1SD6ulVkEIAYOjah2i9qYaNbsG1W5twMRQL44vzeHi4RUszgxjQCCE8KYGn3hsahCHXudoXlry&#10;CH/87Rc47ZZChNDXK3CqXJAEnRgeCChI7Jd4GJeyIA50oyfow5AcO9wvMNbtwG4BwNmRLrkXF3xO&#10;i7L6eWnh9EthLuDUKOBXX1MsKlUgqODK1YSAp1Wg0YkZuda9E71YHvLhwIATZ2b7cG5xFEsS526B&#10;OfbhW5gIKlgc7rZjIGDDpFzbzFgfJgV0l+fHlE/D+clBBa29vW4szg7j9OF5PHRuReBxCocXRwQc&#10;2wUAW9U1qWcrz1RNpybPmtdE4KaFklY/PneCKiGP2zjzBt8BLYMMz220AgaUCxmHGkzC49iPb27G&#10;8P3H+ZY56wibgBnG63Aoi9+gPL9evzwrR5tyJdPWJDAnIFdVVoyq0iLl0oVAZzQDc7YPCdPSqAaY&#10;cJ2wqAedaB+ANeWl74kbmDuVucmC4oTf/HB0bYwfJT985VNPCi3DApiHmrpitFlDrlW2utHptaLF&#10;Uo3i0mwpiKTQT4+Vj5fNLLdaACkNHzqz40fOj50FJT90fYyWsiTJNfGjZgZEGE1LT1Ywmiti30TO&#10;qFBeU4JGOuKW9NIz1In+ERcmF7pw5so8Xv/qo/jmDz6Br/7Ks3jjF58SALyEh545jsMPzGH/qZ0C&#10;f7ux98RO7Dk6iQNn5nD62l48/OxZPP68gODz5/GErF9/5gQef+ooHrg4h2MnRvDggwv4/BtX8PM/&#10;/zh+9G8+hf/6//0e/uc/fx9//w9fw9/8/Rfw//sfv4j/9i/fxG//6Sdw/RNLWDzUjZFpD/qGPQhs&#10;dalp7Kpri5FfmAX6NVTwJxkqLX6GJ3yBJiWOiqOMuTM5sIYFB8HL/O7uVLT26mcbaTEX4LrAY+ZJ&#10;cNAQyIKE2xVMSJwb4mJQJPA9MjuBcqk4sgKQmxGD5d0jOHxsGqVlueodZ2VlqQxdx3fHACgyKith&#10;23juCACoRSD7OUKL7KfFpai0ZNUCGCn8uxXBhr/s6M90zOfE9K27PNwvAHh/TCJi0hJRL/ltaWM5&#10;2jodGJzZjun9Uzhwdj+2bNuCtNx0xLEQFEXTlZJUBAolD942O4blc0ex89gyDl07iwtPPoT+HUPI&#10;yM1QfbPKqktgcbagw2dXjtXZL/Nj8v3w/jXA3BkA3ir97t/psR8sAGS6paWIAEIApKN4Wozo1Dga&#10;cWwGlfyO0GA+XkvHreHBvC/idyYyh9HXwYFSyvon3zHTofqeBf5UM3BYPsnwXDfHs7ZuvW8tXquO&#10;j2lyFQAlf+ZzYBrdFE3QM6x/dOWSIPks8/3oUPO4yndleyJdskiYBDkuWY5Pi49CXqYAY5rcU1o0&#10;7pOKygZaEOVbz0xORWpCCqIIfolpcixnaRKwlDye4Md3wXegwFsAkPDNVifCKAGUlczk5CR1vXGE&#10;yHg27SYiScAzMytT8pQilJcXIUPyzcQE3f/PuF7+0ogRJeXYXQPgsQMz2Ld7VIEZrVSc7YKWK44w&#10;HRnswYgA4EKXAxdnBzHdx5k2WhVs0PLG/nO0mtkE8lw22S7wZxXos9SWozWkxvpq2daAXocdk71d&#10;yk3M+ESPAIhL9VMj9NG6ReuVFiHQmBvYgDyv26Kgr7/Po9zG9AjYed1tKg4qKGJ49h8cEWgcluvu&#10;D7qV1W9R4G2s16Wadt0St5XXKGDjcRlgRctffXWxAEupsmQSvlxyXcpSx3mB54dxce8kbpyYw0tX&#10;9uK16yfw8iPHBGZn8fDZvXj8wj6c2Dehmot75Dr7JVOalvMvz42pQRR0jj0mQM2R0Rwt3NvrAefd&#10;PbQ8gdMHp3Hx+BwuHJ2T5yzP1iHPtZ3zG7fCKQDHa9TNvbTw0Uk0fwmAfP4EQAK4AYQCtyK9nc+l&#10;LxiQZ+kT+COwC9QKyPTKefp6HLLOZ09rLgeE2OC2s/lXoJ/+FQUAOX1eeyMte9XyfMrXBECCHwGT&#10;o40Jf7QE6r6BDMdpyXjsUz9GAAwXR5Sy+Vd1/lWZAjMNA7w4ECRbDQTJRnllAWrry9DcKvcpYN7c&#10;Uo3K6iJk56ZIOJr7jYxGwxw/Qv0h8tcAO6NwJBiwnxQHhLCg1LVDHmvU1ukxntewSTKhWJVh08Fz&#10;bl4G8vIzlaPnyqpiNFur4Qva1Hy6ew7twO4Dw1g6NICTF6fxwqfP4he++xy+/cNP4nO/eAOPvnAc&#10;V544ghOXlgQCF3Do7C7sObYDy8cmcPTCLpy8zMEckoafO4uXP/0oPvnao3jjy0/hC2/ewPMvnsBz&#10;Hz+KT33mHH7pl5/G7/7bz+Mv/+Mv4p/++d/gn//13+Bv//M38Ht/+En89u+9gO/96Bm8+pXzOHl1&#10;AlNL3dg26sUW+fZcnVY0yTMrKc2RZ5a82uePlj/DD5Y8Ixb8IRCkawQ6VKWrCBYeLDDUtFIR3uHb&#10;6Z1aACmODqXFRwOALgyVpMCMTkpAraUZzq4tsLo60FBXjsKcGFy9vAef//IjatAQ3y8H/3DUNzNf&#10;FZccbwaoNaVAzmjWNW9ncy+BNny7WcoKKFIQREu3aC1gfLfiNfKXDnR5v0zHLHj4vJnWYzOykV5b&#10;hwav5DNS6a2VfCurpADWznY4/ZtR21yBYoFlTsIfLcdskucTI5WyhKQ42CTf2nXmIHZdOY5zL9/A&#10;seuXcPrxK1g4vIyqhmqjoibfndXVjAGJ28o0ZtuMjZJu7pPnrd/XO4U4iu9eK9L+tXR3AGi8LzXt&#10;Xgg6+QxXrz/smb+d7lNNuh/F+g0fESD4KFJSowQiNqCwMAHtrfmor5IKpEBMSnQUkjfFImb9RpU+&#10;9fm0NEzxV0uF47VFSFOssOjjmO/xPhieFkD2t74pw6qvLPumuM0ye3S4+R0zXgLpfaHBKx+V89Fa&#10;azRhr18n6U60QbQ+FA8r9gQ5duchZKkmXlGU5CvRCVIx4ahb+vyjj1W2QsQKUAlMpQjUZchxmYnx&#10;SJe8J1WuO03ypUwJl8Xp2dLjJc9nZZ6WODbrGvPLE+DY7Msm4ZTEJKTK9hTJwxPjNyI1OUrWN6k5&#10;xeOkjImVOOMFBhMFABMlntX+fPKfzc9G0zD9FUYrKyErPDQAsAVIQV+orGJYWhT5TAiB+p3xG9TP&#10;U70HeSdrLQoAzxybFwAcU/3UOL3ZoeVpZa2iC5Debh/GegLY1+fDWYG2MX+bgAndk7DvXM0qPDXW&#10;sw9dteEIWNabqkvRUFGkVF0hMFBejfbqGngtjcpNzPBIwOjLJqBDCCHgEGIYr+rT5jXm9+3vkfML&#10;ANLq5xQ48rpbBV4EUKRwIQASeOx09yK/hMkun1O5h/HJ8XRQrZxTS9gejwU2Ws7kPE1N1Wo2E2N+&#10;4yo0sPlXIFZbMv1yfoeAV8AvwDrUhd2jon4XTs8E8fGHVvCpJ07g6qlZnDo4gSvnVvDayw/h8asH&#10;sDjZjdFeN0aU1dSn7tNjb4Tf1YoBgVHVJDwzogB2bIiWVoHL5TE8fvkAblw9hulheSZSq6UF0O2U&#10;e+lyKyseYZCWQL3uENDmfQckc1XT+AmsKeiTa+f1K0ugvUUNFBkZ6JVwHgFCY35eTuHW3lYtYWsl&#10;DloP6+XZ08WMFc52q5o/2e80+nES5gnwDVXs51caArnbWQAN+NODP6rLSxX4VZQWKj1547pKdHox&#10;F9bvt9ZLYcMPR1sBVf8PET8+ZXkTCOTUavkFGSguMUYEl5Xno6g4G9k5hL94Ccc+G2xqMCDODIAa&#10;PAh/ujbK5jFahjgXMfuXqdqpbNdNNRxMwtFiiUnsNBwrmQ1nLUlGHq+hNBe1dWUKQt1bWjG0w4e9&#10;RyZw9soyLj+2D1ce34sHrs3gwiNzePaTx/GpNy/j0Y8fwKXre/DwM8dxSsIdOD2HJTlm4dB27D05&#10;juOXZnH66hzOP7yE1750A7/zB7+MP/n338Of/cX38Md/+ov4jd/6JH7n917Dv/2TN/Hn/+lb+Mf/&#10;/iP83h99Bd/9wcv4zvdfwi9+6ym8+tnzePqFQ7j2xB4cvrgTk0tb0TvihXerE3ZJwy1S0SorL0CO&#10;3AeBOUE1+0ptXDJVesPn1EiGY9SbEKgsgCHLgSos7roJ2CiQ+C4iLeaRmhzJagaGmwWi0RxIbZK0&#10;USUVoiabBaVsfizKQ3ZeJhKSY9BsqUHvgF/eU4GCe90UygxYxStxmQvNVYWATlv9+Ku2hbZrabBb&#10;tQ7K/0gwGL7N/P92+8ziefhM9Dn4n0DOgRZ0gK2ARbZzdDNdLvF+WbnhvTK919XVwUo/rENbMTQ/&#10;ga7BrXB0diAtNRlpUjCm09oh6WCDFLzraLmQ4zayOVIK+TipIPVPTmLp7FEsXTqAKx9/BCcfvIil&#10;M0exY98i6js2I1YK9PW0kktloqWjDd2DfXB3b8Em2c5r1e/O/D4JaOb3rcW5enUYFU4D4H0fvaPw&#10;q8eJPiLHafG/1lqLfr7sK8d0ejPNha4/wru5nWhlJhSxP2PUpvuQkSUgkx2HrVvtaurTYSnDastz&#10;kRIjMBIVjU3339pNQYvgwOvReZcGChX2DgBwFT5k3QyA/I5XFQoTLpXGQ7r5LRvddbT7Gg7WYJO9&#10;ule5JoppSM/7TBGI1IAPkba8KfcpbK0RcKMLsOSUJKSnC9QlxyIpcSMyM+JRUpghzygf5fkCy6nx&#10;yJY0mir5UppUTDMlP6ZD6JzcNNUak5GRKvl5ugIzAhy752Rncuq2NGTI/8y0BGRInpeXI/m+xJ2S&#10;GKfATwNgnIB4LEEu1JzL6yPw0QihmqIljaum4gT2LzT6GLLZmttYVhEGVZM2806Jh89eSz9PPgv+&#10;X2sJWQBnsTA1iKXZEeW3b2FqSImjWDmydrDXh8XxIPbN9Cufena7RQr9JjQI0NVXVYv4WyOFfjWq&#10;qqpQLeJvRUXFqvi/RmrFbE7kIINegbQegTWONGV/QTVrBUeqNgqYcL5bpx1eFwc22AVuBP5cNtgd&#10;VlitrXJ+K/x+t5rtIxDww+1yCdC0C9BZlNrbaKG0IOj3YnRoQEDSq6ZBY7x0rEynyAQW9lVrlBpl&#10;A/svWjnyuU01ww74OBK2Cb0CpitjfTgw3I3jw1149tAMfvHjp/DajaN46PQCju6bxtHjy/j4Mw/j&#10;zNFlzI73qZG+nAqPrnA4YIPWRMIZ4ZTN1BOc/i7YjnE5z8GJPlw4NIeLZ1ewsjSj+kIS3vSIZEKe&#10;TUDO7miDw2GHS+7TYRe1O+X5eAScvQK8bgG9oHpPnlDzeX+3SzVDzwz5MD0YgE+g0dZSL5DL+Zsb&#10;BH4b0SqwRmBTzbWhZlsO8uAvXc9wVDCfES15BD4FcsWFb7EAUsbxxsjg+qoK2SfHlJVL2DKUFxWj&#10;tLAIpfL75PUPjgWQPrCYmWgIZIaxapqXj5EfHGuHaZziLUs+7BypheWlq/UUyRiSJNMgqKnpgSIA&#10;oM48KYIAQY+FJK0lBED+8r+GQP6yxkpIyshKVCMSCwozUSLgV1FVqMDPt8WBrb1ebBtxY3J+K1aO&#10;jOLUpV149JkjePlzV/D0yycExHbjiRcP4ulXD+Hc41O4/OQSHn3+GE5eXsLBM3PYd1LSrOoLuIBT&#10;16Zx9tokrgokfu2XX8Df/Zffwz//r/+If/3ff4l//pc/xH/9b7+K//5//wD/z//6Q/zf//LH+I//&#10;+dfx5W88gwsPLeHE+VmcPL+Iw6dmcODEDOb2j2BguhvePic6pOK0uYOWv2ZUVpbJ/UommcpnKjVX&#10;9vWTDJXwZ0yLJIVGtGRSoamRuG9TrBQ6uvmX8CeFTqR3+HYiAN4uAzRbacwFO8FBF4bsF/axdR+R&#10;9HKfurb88kLUSkUquzDHGLnM+xFoZZM2B7hk5WSp98p3yvTA8zOe21kACQG8T0Ivr1sVfnLP5v0a&#10;1oz9t257OxFc1D2atq0WtFw3bdf7+MtCW/+Pit5kPA/Ts9EyFzq0hhQVFcHb24XNkg81Oi1otDaj&#10;orIUqQJopXSSK5WgtNxspBXmIi0vWz0vfn8xUvBl5RfA6upEM91uTfdg34VDeP5Lr+P8x5/A3Jkj&#10;6BzsQXJmuurzt0EKv1LmT80NSJSCeJ0UqhpGqHAANL9vrbWA7iOiSOH5LCOFJzTSeqwtyOZ9ay0a&#10;AJlOzc9z9fpD7+NOxTTG5lH27dsk31VKKt2KxEp+X4qAlGltzeWqH1syrUtRm5TVTKfPcPF9Mg2z&#10;okrAVxDI67wDANRpQX1/Gv7CrPgaUMLF/tlaOiz7mRLiOPiB+TPBiP/pFJ5TDrIbAtODalqW64za&#10;wDx4nXGM5OUUIUnBoFSyYyWv5TzqyZKHZ0pFPpvKku+3LA2V5ZlSDpajpTYftUVpKMtNQZZAV3pS&#10;DHJUOUClioyygPOuZ2QmqfKAA4gKOKGAgGB6SpyET0ZxUTpqqnJRVpyJHEm3qUkCngJ0KXL+JHkP&#10;cXKNqu8h4U+2qz6J8strpRVQXb/cN6GPYEhrIcV1HZ4DFwmCLGtoSGDZo5/nHQEgrX9zk/1qcMbi&#10;9LBqomVzMGeZ4MCKbp8d471OgQm3cptiEVhrrKlFTXmFKuir+SuqKi9HWVlZRJXLvmqBgxb5YDk4&#10;xClxcIABBx3wf7vuMygQaLgu4QjWdgUjdD3idNrg9QnoyT7CoNfrREAgkKDiEkDUwNIqIMLpztj/&#10;zNEutUO/gJEcy/gYF8NwvwE+tQoAW5qq1T1yjt+xPhdmhwOq+Xusz4cleQYrAlFXF8fx9NFZ/Mpr&#10;V/Hi1RWcXhnB3EQP5meHscQ+frOjAoD9BjT7bMr6RwCk5U7NziEQRosmRzMHvS0Y67Lj6MwQju0e&#10;x9LCEEYGu+V+W5VbHVoj2ayumnrtTcpy6eA9OBxotwoIW+3yTDji16ZG77Kpd2QoiNHRfsxMDmO3&#10;XMvCZB/2zg5idiSomnJbawXMquQdCITX1goIKnirCkmegbLkGb4COesILYJc53NcCwDrQwNBDEug&#10;xMv+fuVs8i2XsGWi0g8sAK5bL4WuFOq6Rmm2BOoPkh8fP2yO6kpOIaAZI8PS0vgREgLjVY2MGeVa&#10;AKitewQ8ipkpvcRTbCJMl9piaioHeKQKFKYhOy8FhcVZUmAWoK6hDE3NlSoN9PQLzM9sx8657Zhb&#10;2ob9x3fg2DmBsIuzuPDIbjz50nGBwAv4+GdO4zNvXsbnfuEqrj23gJPXJnD4/CR2CyyuHJ/E/jPT&#10;uPDYCi49sYzjl8dx+soILjw8hxdfPY9f+8038Kd//l0Bv9/F//WPP8Bv/NYL+P5vPIU/+stv4Nd+&#10;7wt4VsJcevwAdh8axfy+MUwvjmD79DaM7hxCcKQbti12NEpabZJvrdlqRXVdPYqKi1QtOzlxAxLi&#10;71cWP2MSdGb28g703Jjy3LlPNQlL5qdHDaqC4C4BkNKZYKTFXLCvBYDsT6UsD3SzINdcVleBvrEB&#10;2D0dSMmkA+tEAVWpPAgccjYZOhbnO+f753nfHgBDECD3SODlNSuwM8GdGfa4/50AIAtr3exmLrjV&#10;QCgpMNW2W+IJXY/sT5R0yfegIDH0TFQhHXo25v98ZlxnfyZWMN1dPowv7YRFKqVJUlAmyDdEq7qt&#10;ox1Nmy2oaKxDg9WCcsk7CgUYOZCqpLRE4LEY6ZkZyC3MRl1rBcb3zWD+6mmcfulJ7Ll2Fq7+IBIF&#10;Mul2576NAo1SoG6Kj5N1eW5y7T9RABh65kwb+prNeqcA+DHlTsaAL1pmCUqsoCalRCNdICcjI1EN&#10;ZmD/vw2Shu7ne45wXorQwHRsDJyIM96ziM9XzU2tIY3fpmznfi3mf6ryI/sJZVqs5PA6meYYf6Tz&#10;mr9ddU9yLsIjAYgWMPbZYxcdViiYX8ZKHrtRQGhTZiqiJJ/ZwL52AoDK4ifHEJKURU3yFA2DSVK5&#10;T4iPQkZqnPBGBRxtNcIuWaiqzkZxoVRgcuNRnBOPqsJUVBdlIk/izZdvPV8qskbLT4yUBwLXGfGS&#10;v2UhLz8t9F/SuMSZLspMj0OJAGRrcxlamqUMLElHXjYHcsg7SJR3QeujiE3ABuQJwMn70uv8Ve9P&#10;rl9b/tgtKT2D1nbjPwcIsgziM+HoZrY6sEzh++I74PNk/sP1tRYFgIdWJnFweVJZADm/LcX+anRj&#10;wtG0XlcbBrwWDAcEOuRhtQis0dqnC/jyIv6WokzWWfuj6AS3tLR0VYTAiopygYYyWOrLYRfoaqcT&#10;aYmLTY32FsMCaBfY42wXBDYFbpJJsH+ZQyDP5bbDreRQ8tE9CZtDqXYBRQ5CqOeIZM5DyyZpA2Z4&#10;PH/ZR027KTFgp17upRbWtgYM9vlV0/feuSEscd5hyeT3zoxiabwPB8Z78NSpFXz+xll86fmzeOL8&#10;Iq4cn8Gh3SM4fXhOTXlHiymfF6eIU7ODCACy/yJHN9MKSIse+++5nC3o8rZhyG/HdK8PIz1udHfb&#10;wCntaClkX0qGo98/9tnjvLtuF/tayr3RYtfCgR/GVHEEWgLm0EBAOdJeXJzGLH0nCojunh7EiZUp&#10;jPXK+eXcTTUCf/Sgr62xoWZdyjyal8+Gz4lx878BgKGm3DAA5Hau83g2+3K9opQyLH/lH2AA1DUj&#10;s3TGpcVCXAOcGeJosSDIsT8fAY41MH6QzGi0SV75l5Jf1kKZEbFzb0J8khwnkCfwV1RUKJlHPvKl&#10;oDP698m2sjwUVsnzbalGK5vnvc1wdLWgd8yByaUgFg9vw8JhSY9nBNyu7cLF6yu48PgSLlzfjQef&#10;2YsXXj+LV750AS++cRaf/NIVnHt0CSsntmNZtPuIVAyOCDzuH8S+0GCQM1f24IHLkzh7aRKXH17A&#10;jWcO4bmXzuDNn38ar3/xMVx+aAUPPXYYL336Oh596jz2HZ3D/J5xbJeKz8BoEFu3+RHo9aJbvh1/&#10;0Ae7VMzo6LmhtQHV8h1yxG+61JRpHSMgGU6eOQpQCodQgaALErMiva9whVshdMESHk7HGWkxF+yR&#10;QIAAEScZNAcE0VL8MaksFFWV4PCZYzh+9oSayYT3RTAkvLL5OkrujemIMheKawGghjheu1oXcd18&#10;f9zOe6ElhU1YLIT1MTpMuHQcDKtHYjKOt+w3bVOSc/F83M7juI2FPK0wGgQoXWDrZ8V1fkP8XvLz&#10;87HZ2S7pbS/sficSMpKQXWTMu90maaRrZBBtkndXNtShrLIC5VWVyCsokG+CDtMz5Dvit7NeCts4&#10;OPu3YOT0PoHAUxjcvwsNDiviYmKxUWCH18hrW3228r40jPD7fk8AULYT8LTMx6y1fa1FP/N7BoDr&#10;BP7WsX+dkfY2SrqPlnRJkKAvwGhJm3Q7QjhS0yneH9bHNUz6Xa++b/nVAKisbRIfKxF0wWMOy2fP&#10;vJOWOfab1bprAOR9hLrnEOQIPXTUz75xyQmJ2JSaiFYpZzdv9SFZICspliNqmX/z3o0BH8yblSsW&#10;iSNZoDgjJRaVAm9BjxXd7hYpszIl/WUIpCWjICsJhemJKJZ0W56bgZqSArQJU9RWl6ouOQRAWldT&#10;0jZJuhUwFFDMyUtS6xkCftmZiQKLSaisyEJfL7ujNaGwIBGZabI/NRlZ6anqN0VAkANNFJRK+aEk&#10;90YXL7xWlivZORkKdNnEbKynqu0aElnOsOzhYEECIL9Rll00PujyjO9irSXUBDyN4wdnsW9xUlkB&#10;OWCBAxc4Cpj9ztifrM/TgpGArFsFJgTaGmpqUVvBkaHlIQgsVgBI8NPSMLhqCRQ4qBXgaK0pU1BC&#10;i5+lvkJBIJuBOerUJeCnpi4LARrX2TTZ0FCNRoG1dpsF7RLGZmP/vzYEnBb0+uRafQ55ke0KLC1s&#10;2qVVS2BP901jfIafOmPQwup+KawIgOyHeHRlBqcOzGJ5qg8T/V2YHenFdL8PiyMBXDgwhWcu7sMr&#10;jx/Fs1cP4MLhKZzeO6b8+F0+s09ZADlyemzAj26PADMHoAwG0eV3GP322psU3FFeAcAugb2gbA8I&#10;XDtdLQK7tOjJrwAdxb59PrcVPQEOiLHBqlzu1AostwjwGjOD+D12dAtsDvS5MTsj0Lc0KwA4LADf&#10;J3A6gbPyTnvlWmwC2g1VxVLLkXcUehdVCt4MGW5dDHG0Ly2knImEz4hwZ/TjK1oVR/QSHLldwaD8&#10;JxhSFcVFt6QHBX+iYtGN6x+gPoBrAKBZ+kMyW/L4gRnNtUmqeYQWD+WmRWqltA4qq6CqqTKsUZtj&#10;5sNp3Dg/alqW1CgF/kql4KuorUCZZCql1cWorCtFXXMVmm3NsHnbsaW/E0OTWzGxsA3z+7cL9LHp&#10;dkb12zv/mICf0jIefu4wXvjsBXz6Kw/jF3/wIn7zjz+PH/zB63j95x/HxcdXcOT8NA4+MCnQtwP7&#10;Tk5hdu8gFg6O4OCZeZx7aB8uXJvFiQfGcOCogOGRAawcGsDBY6PYs28AoxNujE15MTodRO9QJ7zd&#10;Vvi32tEZaIfTa4XdLd+hpF9HZ7vIHprntwlVdZUoLC2Qe01TAz44slc1+dLSF7JGsVavCgYFF7cq&#10;0vsK11vAJVSwhIfTcUZazAW7GQR0IU6A4GhxFjrsbE1rZWxKHOo2N6K5vUXuL1VtoyXzYxvuU+tq&#10;ujpJW1q6UCSYhF/vncq4148pIKNLCvaJ0hC4lpRlRnQTMG/C5tvLAEC+J/2s2fzH9K/vx1xo6238&#10;ZvgdscBJkm+iTir27W4pQ7o8ynLaIfn0wokDOP74VfgH+8DJ85OSk5FTkIfy+gbklleglINqKnOQ&#10;nBGrRgVnSSXJOdSDXWeOwDOyDVXNDYhaL9/qOuOcka5HX9N7AYA/x76Ba1j61tJai37e7wYAmQ4M&#10;yf1qAFxH64/xXGjBNlzbGO+HIMg0ff96YxBFxPMSpEVvScOyTwOgqqiZvlUdRot5J0cBq+ZtSsIS&#10;5NS1yn/2D4x47lB8Kt3pc/FYuVY1HaSkYzUFmoj/o+T61kn+UiaMUiPlZUZBLlITaIWPUpU2QqAa&#10;NCGKl3CpKfFIE/jLSIlBRWE6rI1laK3OQxGbdgW0sgTSCrMzUZaXg7qSIlhqKqXMbYZPKjTNjRWq&#10;T3hmdgry5NiMrDhk5SQgNzcRBQXJKCtn9x4Bx6J0VEsabrdWYefUVvi9DSjIZXMzATAJOXIe/rJP&#10;YLLAW2oauwbJvgwpHwRmiwRuGyQPLSrMkWtKVS1OHJXM5t6UZFmXY2hUUM3CApDsg5iXZ7QokbcK&#10;CwtVOaUNGCy/1loUAHJGCo4Cnp3oVwM/+gIO5Qia04Gpfmht9QISLaoP4HCvWwFgfXWNagK+aQV8&#10;KwCaRStgRbm2AFaomTXoM9AqcMJRw+wDSL9zPloRBMxoUSKAENZoDWTfvzZrC9raWtAigEK5BQCD&#10;cp0jAluzIxyt7IartVpoPTQfbW1V6NdwXMx4CZP8bVADFYwRypzg3yXwNTEUwOxoN2aH/RgKOJWm&#10;Bv1Ynu7D4eURXDg2o/r+nT0wjt3jPhxdHMDlo9M4sW9GPTuC8/zkgDHjR7dL9fnjzB2EaAWAApoO&#10;AVbOgsJ+kN0CcR55vg55zn6fXTUBcwQ0B8D0y7FDfRws4sGkACih0i1xuOQ50C8fXbfQ8jfY70Fv&#10;0Kbm8h3nLCoCnVMC8UvTQ1iZGUDA3oC2+nI0VNwKgBUCbxzQYQzquAmDHLlrWALZ/FthwJ2E0fBH&#10;6NN+ALUVkPvLiwtD+skFwEhiRqZrUfyQNASyaYQASIsFa2bsDKw+YKmJsbamzPNSi1M1OflwkzKk&#10;5paTiUwp0IrkuVY116LGUocqSa/VrVVoaK+DxdWs+s9t6fdifG4Y+08u4vjFvaIlXH/xHJ7+5EWc&#10;eXA3TlxelN8lXHnioHLz8qVvPoevf+9FfOuHn8Jf/7ffwn/+H7+Db//wM3j8xVMSdh5HL85h5cQ4&#10;dh0Yxty+ITUQZP+pOZy5IhB5bR6nL0xj5WA/Zha2CPC50T9kRbBPKidbW+ANNMLmrkNLeyVabfKt&#10;OhtFTWiWimCLtR6tkibbbK3y24r6lnoFf5zlIz07TQ34oFWMTb7rFCgRKjaG4C9UgERShPcVLgOK&#10;wgrDsDBKoTgjLeaCfS0A5OAPjjpUBUhynHJUvC5Wrn+TFHRRvA4Jf/9HcJ8AIEGQcxSbCzRdIL4b&#10;AKRVjvfwkXU81zoFIZHu36xbnqX8RgoTSYyXYqEbkxBvFNryn02uqoAOwYG+P72uvxN+F6wcJUpB&#10;Vc9+3VIxIABWNdfAEXBjYGkagwcW0OJxGG4uMjNRIpWh4sYmeEe2Y/viJMZ3j6Czx4EoDgiKk8Ja&#10;QLFO8r18yZuiEuKU9Y8jPs3AYb4eLTOg/SQC4J2I967zMv5GCnOvRAA0p5XV6xeZ3wXF69EVAn1t&#10;+lr5+5bvNCTz+czxrSU+X/4y7emKOivotHLSy4P29EAQZEWO3XlS0+NUc22uwFt5STo460ahQF0W&#10;rWy0/OWno6muBGPbu/HI1Ys4eegIAlLJ7WgXZqgvkMp7oeR/TSirKlJ9KovTY1GZHYfGijQUFiSh&#10;sFiOry/EFkc9xoOSl7aVojIzSmAuWfkLZV9CNiezj2CaXEt6TixyctgXMQZ5SZtQn5sGV30JGsvT&#10;kJe6EWlxG5Cumo3TkZ6UEbL8RaumX+UUWlkKMxUAcgyE3W5Xz4DPhOUVn8laiwLA5YUhgYYAhgU4&#10;egl/LosQb4uyTnGWDUd7I/z2WkwNuDE1EpST1BvWv1KBiUKjsA8HQN3sq2BDwI8DQBob6pWFr0cA&#10;ZyDgUrOMeGzG1GP2VsN/oFv+E/oIF4QP9jOjRcrOuWslPH9bJazF0ogALWCOFgx4rZgbDmLQZ4Ot&#10;oRRNklHQ4mdhE6+ADIHGmJuWU5UZTZ16rtqG+iqBSvrW4zRvNoz2ujA/2oVBvwujPV7Mjffi0PIY&#10;zkqBeeLwFA4tDmHvbA8WRt04vNCLCwfHcGzvlBpEMzfRh9OHdytXOuwHyAEZhDmOaibYsYnXQ2fO&#10;cu9+pxU9HieCkil6uoxwnM1Eu3HpkTAEuakRn1xDN2ZGezDY5VLg6BexyXh+dhi7F0cwPsap7wRY&#10;h3uVA+15gb9JgdHxPhecTRVSw5HnqADw5jspLyWsFShp6x1Bjs9dN+kS9JT1T8Bu1fpXUaqeIcUw&#10;3E/wKy3MUyorlDhN6eEnCQDDMxeK4XRYowZ9s7Mtm4FzcticKzXIonwUFOaCU8hxhBitguyrYowO&#10;EyjkMP7iPORWSYVJ4K/e1oxGqbw0OpvRJODXxtH1WzvQPbhF9atbOiSAdvUwzj9yTABwD268eB5P&#10;vnQBZx9aFnibxv7T0zh+aRGPvnASn/v5p/Cd3/6c6HX8zr//efzmH7+JT735mEDjGQWKh8/NYs+x&#10;cUzu7sPO5UHM7x/F3N5R7D06heNnJnDu8i7l8Hlq1i/wJ2k1IN+ptxZurxTgDoFTi1Te6vJQ3ViE&#10;SsnYqhtLUFUv8N9QiVqpwNVJhbCmoVoyxFLkyT1m5WWqvnF06cKp3Th7w/0CTOzrp5pkQ2DCgiNS&#10;gRL+riIpEgBxW3g4vS/SwsLfLHOhbS7c1wmAsTktahMtGlI4haTn+6VlTc3IsZ4wJGnloxJ23SZs&#10;/NhG9cv/939M7lkKNTVSU65rnVyTFi09Wnqb+dloKFMWEUmTRlj55fnV+q3i8bxWNsHxfOr65P4i&#10;WQDV6FZCTQguCSO8Tj2Ahs1+hD81olN++U0QrvQvnw1n1aFPNRawtHyncrq8omypyPjQKGVHdnGu&#10;Sv9VzfVw9wVh79mCxKwM1TRc1V6P/uUJbDu2gIPPPYSjz17D1PEluLZtQVRqrKSbDdi0Qb679aL7&#10;Das8gZbn57aoEAyuQopcE99ZOABS4e9byxxmNSwVIawaHfwBAkAtnU9F2nev9E4AcC2tpiFJX5Fk&#10;Pl/4sZHEcPre+Z+/zKe1VwclpqHQemwcff1FISsnGaUlWaguz0ZFUapAYDoyk+ORKwDIpuGeQAe+&#10;9+0v4///v/8f/OWf/jEWZ0exxW9Bi6UCjc3CDLYmVNdKWVeQgsqsOFQJxNWXCvwVJKJIoLK2Khft&#10;jcXocdajt6MGdbI9RwAwTQA0W9J9WUmelKf5yBbwTBf4y8yKR3ryJuSmxKBcwtUXZqAkOwaZieuR&#10;ErMByVIRSoxLRHwMfQsao3+VFZB9G+WXXVVomKBRguI6yyldMVtrUQC4e2ZczdvbG/QIgBiDFeh6&#10;xXCxwv5odExM33ScY7YdlpYqBQIs+Oneg7+GNYlNhYWrEMHmQdXEWFGA1tpiNc0c+8dxxpFev0P1&#10;8eNgA2Okr039ssmXVjsFISJa8diMyz5x9IlHVzF0PWOMlK1Hu4TnYA+OGKalkE28BBOj/x+tbq1G&#10;E7IAH9290GUNZy9hnzxLCy1d1aq/G+e67e/pwvjIIJYW5jDUH8TczBhmBabmZgZw7PAsThyfF+Aa&#10;xtRkEMNDHkwImM3N9uP88Wk8fnEJVwUSHzm3F4cWRgQeDf+EnJPXaEbnyFoBa7cFXkcNvM5aSWQW&#10;gW4HhnrlmfjtWOT0d31+AVqbwKz8F9g+MNGDvZN9WJocQq+P8Tkx2idw1+vF0swQZqd6FPyNjNJ5&#10;swfdAsOMb6jXgYFuDyzKmhry4UeFYM+w1oUBoEhbAg2wM/aXFQvECdCrgTwC8pTqS2g67mZY9uUh&#10;EIkEBopLCwzJ+W7ceFwlOr1EygDeL7EQ1hmHOQMJl96nAZCWQG1aJwByRG95RQkqBZYr5JsokfTP&#10;/il0EaDcAwgEKhgUKEqXDz6/Tp6btQHNnjZY/O3YHNgMW1DAf5tUCoa96Bvtxqikt/l9kzh4ejcO&#10;n13CsoDa/lMzWDnO32ksHZnE3L7typp38MwMrj55FC+98Qg++/Un8YnPXcMTL5/FQ88cxdOfvIBr&#10;Tx3FvlNT2HVwBFN7tmHHQh9GZ/uwfedWTO8ewP4jYzhzYRdWDkianfAg2NsGj79J4K8RDlc9LJvL&#10;UVlXgMKyDBSVZyGvJAMFpTnyP1dZ+orkuy+U919cXoSCknw1xRubRgmAtP6tAmCUZOhSG1fwZwLA&#10;SAp/V2vpTo5jcyYVaYlUWEeSBh7KXEBpEc4IfxsEftZH0wKRLIWMSH5j4zhXMGeJiV5NYzxGxxce&#10;p95GwNPgx75WiQJVvJ87gQUer9OtBkCttxTgso3nUL/yXz3H0P0yzTM+A/SMuPU69/PZcMYaNTIz&#10;1mhy42je3NwsVNSUonlzHVKzktQo6ajYaEkTUmHKy0N2pnwLycnKK8GxM0fw2i9/Ho996RN47puf&#10;x7XPPIfdZw8jONqHlOxU1aTOkZ4x66TwFm2Sb/B+KfTS8uUbk8pXSloqNsVEq+vR1xj+/u6lCH0f&#10;JADk+zC/n/dS7wQAI10Xt+tvIPw71QoP/06kz8d0a4wUvjlimE2ltOKzKwcrKTm56SguzEJDdRHq&#10;KiQP51y/WSkoyUlBTakAoN+Kr7zxcfzTf/1P+Ms/+RH27B6Dy9OMaskLG5sq0dIsXFOehpayNFjL&#10;M9BWmoK2mgwp5xKRl58ADipprS9Cp7UaW6WCX5WfYswWJABYIOcul7KgXCAwNycV6VmJSM9IQEri&#10;JmQly37JOwtpKUyJRkZiNFLio5GYYPQ/j4lhH06O0JbvTu7HAEBaPgmDhrWP4WiJp7QVdq1FASDh&#10;j7M/sLmSTZWEFg5g4OAFwpZyNNxWj7ZWDp4QkJKPOxIAEvgIDoQ3Wt4IYwQ4S0MZuj1WNbKWjpE5&#10;xzDdrOgBGoQ+wp/X5VCwZhzHUarVyorHUcG8Js5uwevjjBhUU71hheI59DFs2uV/dd4mhjdGE9Oq&#10;yGtvEelZNHh/7FfH8/Z202EyR+76MdjHGUV6MDc9hpEhgcLRLuXp//y5FRzYN4WF+UGMjfoxKQB4&#10;/Ng8Xnn+PJ5//BgeOrsbF44vYGE8iH6fTVn+DIg2HDfz2r3s72evQZenSWC4TWDYLhDoxIQ8m2WB&#10;vLmRXgwI/NGZ9ESfF3ODXsz0ezHEPpnyfgYFUicGApge9GOC8xn3OjEw4ESfKChwSCvm2JALM5yZ&#10;RN5pu8CzBkBa8Azwuwl/hvQ2DfK09t0MYwZA7d6H6+bjbob9yQBAWjgiZSJmafAzix8Ua1RmACwr&#10;KxEorlAuTwoL81Z9Q7EZmP0CCYHJ8tGnl8kzaShHXQctfu1o72qHUyoAvmEPuiQ9Ub2i4emt2LFr&#10;ALv2T2D3oUksHBxXwDe11I/xXVsxPt+H4Z1BbJuQ72muR8HdoQdmcfHxgwJ+x5RV8Pxj+3D66h4B&#10;xJ3YubwNo/MClrNBDE52YWCiCyMzfZjZsx1HT86IdmJ+cRu2j3kR7KOF2iIAKN9mR53UdktQWp2L&#10;grJMZBekCuCliORectKQTktnthTmShlSIMt9h+CPLlLUwA8BQN1P7j6BpEjv4r2ULqQiLZEK67Wk&#10;CzSzdEF13waBJcmEc+Uba5AKbbXkaXXtm1Em+U+upIm0IvkmpFLMjJlpKLxw0/Hcsl2unbBMsd+k&#10;chFDcDaFfTsxrW6UYzVIKtDThXZonc3xHFiiO+jrDv28ThYorOwwLqZ5bjM/C8afkZmu+iTpwpXN&#10;U4EuH0Y5j/vUsPKZRkDU1oikhERkpaVLftiGEyeO4s/+6k/xV//9b/CN3/tVfOa7X8OVF66js3cL&#10;8iT/MEar8lrWY9P96xGzfoPEl4Pi2gr4R7ehNdApFSgPknMy1KhXNQ/wfZLOwt7dvdR7AoD6nYvC&#10;3+EHSbcDwEjhV9NyhHvTx5orJvxezWHMCo8rknQ4plPDSnbTlQq9OhhNwuwLaMyjm56agLzMJBRl&#10;J6MsNxVNFYWoLsxAnVRy7ZLvzY4F8MzDx/H0Q0cxIXnmFimnK2oL0VBXirbaHDgbM9Hdmo9hRzWG&#10;XbXwW0uk3EwWqItDaXGarGeipb4UrbWlApapAoDxygpYVJClmoDzpIKTKkBITxPK24TAH/sopiTE&#10;ID0xDllSfuRkpCEjPVUNPIyNi1OO1wm1vCejX2OM6neelGRMR6q/WcIf11UeIFprUQA40OUVsPAL&#10;nBhzyKpZJ0JTjFlaCHLGTBBUo3x8bBqMDIAGGLJ5kBY4whwBzy/xjvT5lGuZuckBBSkB9i8UMKOV&#10;zpAUOCI29+oBIIQ2WvD8AjbmaePoU4/WNDqeNkDTcF+iJOu0GHIbwZLnMObDNVys0Bky740WOUIZ&#10;58j1CQDSXQznw6U4e0a/iI6Ue7pdat7cxYUhXDi/TyBwLy5fPIgrFw+p9ZdefBhffO0Grp5bwvED&#10;k1iaGUCf3J/XZlgtDefUDuOZEq7lvn3OJnkmfC5N8lw8GBHAG5XnMxR0y68AqPwOCPANiiZ6ZX+3&#10;E15rPQbk/ge7PQKHbThzcAYnDkxjcXYQI8N++ANWeaYCjZy9ZH5A9ens73LDKoWQBkC+J91Uq4GN&#10;0tvCt2uZAVDDH/9HOu6nHQC1+JHxo+QoYDb9qhG9Icsf+2SowSBSMFL8nyIZQGaJFF6SedS3S2Wq&#10;sxWurXYEhrzo3RFAnyi43YOt293YtsOPoWkB/YVt2HVgB5aOTGNBfnfI/75xH3pGBBYHO+HttWHL&#10;gAMDk1sEDgcEFEdx7MIiTgn47T48iuk9/QKI3QKLWwQqu9A/7pdjvegb2yIAuA0zS6PYe3ACCwKC&#10;47RqS7zdPR1S021Bu42znlSisrpQzeWaXZCOlEy5L8nEEqV2ynl845M5pZuW1DjVNjpaNZp+6dqF&#10;/f9uDpQQhb2H91q6oIm0sAA3K1LhvZZuAUA5z8b4WJRLnrNy+hh6Z8bR1u0VeVDrkspnlwcdkr+w&#10;skAQMqcxpiWmM8IR93GdUs6WVWd7WWd/STmHWpdffSzPzcyd4flfg5mWiivU5E6pEZsUt7FJW6Ay&#10;Mzcb1fW1yuULt90fSt88ltdD6fTOX31eLQ4ooCslwp/qpC6Fls2+WSDQo/xW5hVkqqaq6Bj2WUpA&#10;fmmxVICsmD9xCM9//XV85fe/iy/+/rfx5X/zbbz27a9iz6mDyJACMnqTFOJyrzHyGx3Pwnud8pm2&#10;mY6fR/qw4+Bu+CaGsVme8yb5vtTzEfhb99HI7+udKjxtvFOZ41pr0WnzQwC89wBIx8jK91+omZRA&#10;SMsZvzOCUZLkWconn1RS0yW/qi7MQicngmgsh6ulDLb6AmyxV2E40IChQC3GdnjRvd0PW2eb8EMd&#10;fG1FWN7ejmlfDR6Y3YrzS0PocVYKg+SjuioH5aUZKMhNRoFUlvNYWRbYJPRxFrLqymLVDEwH1Inx&#10;xvXRKsn+4vHyq7xIyLfJwSxZ6Zmqn2xKaqpyYE2XRzQocMSwtgAazqMN6x/Fb1ZbA3m/bwuAdMjc&#10;I3BBqNKDFWhh46+1lVOl1QjYsUmXTYOlaqSnshSVGv3COEMEIUP3HaM1jvDn5EhduxWeUP86ukih&#10;FZCDTAiAfrfTBIF01cJzt4AjUAlshDHCH+GsXwB1XD58Nk0r34RyvU6bXK/Voo6lpU8NFhHoa6O7&#10;lFD/P8Ig42B8BFoCJJtkeTyBrK2FQEgroVWFYXMygTEoNcsxOd+0AOtgvxvzc/3Yt3cchw5O46Fr&#10;x3D6xG5cOLcPT9w4h6efOIPHpZawvDCCvi47gj7OQuJUVkueR/kD5KAXeb4BTzuCXhu6OAevQGG3&#10;/Ge/yy5Pm4CnU/kPpIWUs4cwXK/Xjj4ByG6nBVMDAYz3eLFbaiNXTi/g9KEZzE72obvLAZfLAr/T&#10;pvw5zk8F5bcHAQFvDojhO+G7M1v1bpUBhsUFuRH2iSTT1n0HzSotvBUeVRyiVQC8RYW4fv0nHwD1&#10;Nl1gcx5gfpDs58fCjyN+zRkPa2gcFZxCh9L5aSiuyFfTYLW018Hpl7Qmtcr+ER+2jQrYCfwFtzvR&#10;O9apNDgZUNA3vTQsMDigLHf+/g50bu2AO9gBZ1c7fH0Ow2q4cyvG5nrUAA/O8zs2TwthJ7aOSPzj&#10;XgxNBdTxfVKr7RnZIsfI+qhUcgQ6B7fL+Yc86OlzweFqRoulEjW1JWrmkwLJGLPlulMF/uKSpCBP&#10;kPtWzpxp4aPo4kUypjjJeNhpX/bRl98q+Cn4k8z9AwiA2pLzTqw5WuEAuF7edZZ8Kz2TwxjaPYXO&#10;7VuxZbwfdsnvHNsCqGtrVhk5QUrXypmOdDrTUwTqfYQ0Y7T0RgVvyoIn96H75vFYhtN9fXRcb5GE&#10;jaHVICFONSVzcvvYxATlFiYrLxfNbRY0W1oF7FMVcNLyyGvksYybVm4WJoS3t8RNqUEvH5Xf+0L9&#10;rdarSlBhWT5cUnF1SN7W0N6C7JJCpORmoVzKk+GVXRg/fQAv/fAbeP43vorP/8n38NQvfgaPvfZx&#10;zB1bQUFVsVyzfDsxm5CXn4U6KZgTOONO/EaB7DIsnliGb6QHuZWliElNUhZY1f9RAPBj9xAAzekj&#10;Ujq5kzDUWotOmx8C4L0HQFZIdNcE3QzM9U2bODcvndJL5T1F8mzJt1Jke15KLJpLs+FsLMOo5K8T&#10;ki8PBVox2duMhbHNOHZyBtt2boPda4Xb1oj5wXY8cmgAOzoKsbfXgnML/dhqL4XbXglrWwVqqvOQ&#10;l5eCfKnMcIBGUmK8mkqupbFayshs5SswNSlGKjW8NroOo/UuRr4hTn3JCqGULZsSEBsTL/sE5uS7&#10;5TzkrGjqUcAcCc171P0b6ZGCA0GYH/Ab5u8dAeBwrxQEAlgchEALIJt6mxrKBaZoUasHZ/tQzp7L&#10;2OmfTn619Y8gSPgzRuwqK2Go355hAaQLF4E7iU8BjoAK+wD2CAx2e+nGhLNatClLn3bOzPC0+hH6&#10;hgd6VdNsT5fRPD3Q58fUxBCmxgeVNdDntgmsEa6M2UI42wePVW5fBP602xfCKOGSVjgCGf3rsZ8j&#10;Xa042tlHkCBohCEIsj+hV+KemxnF0UOLmJsdFPUpCKQlkP3+pqd6VH/AG9fP4srlg6p/4OzMgFyv&#10;AXwEVp6D190b9Kpny//DfVIQS62VM6D4BQqdAqUEQZ+7FUODPuUoujfogsfVItdhEXhuQ5eAXI/b&#10;ilkBwPP7ZvHUlb145MJuHD8wgfFhA4Y5OMYr1z49ylHAfkwKFNCtTqs8g7cDwDIBNAPgIgOgtgC+&#10;RSbw0/pZAEDu40fFj4vSmQulPkh2OqbY6ThUu+Pos4zMRBQUZaKquhANTeVoa5caZ2cztnS3o2eb&#10;gN+gE4FBqRwMdmDLNvlGhgh3HpEXWwXUtmxzCPhZYfO2KVk7peKzZTN8vR1yjEug0YvxXVJp2TOI&#10;wSn5ZoZoIZQKx7BL4pK0OOiWeCRdDvnh2epAh9cCp1u+C3ejsvrZHY2oqS8GnZsa0x2lIk0yreR0&#10;WvYkM4kT6IiRzEnul3BiiJO7RxvOXiXTpbsX/hL+6BqFo2P5q0QIDHsP77V0QRNpuV2h/XYyA6A6&#10;x4Z1iE1NRH2HBb7tQfTPjmBiZRbbFyfQMzUE55ZOZQHkTBnMpHX/HJ3GCFrMwI30JJUIgS9m+gkp&#10;SWraKj5fWujoWkOnP90FgXHptBmuGIH08uoq1DU1Ij0rUwEg4+MvR9c6PZ1o2WxRo20Jm1HyPgl8&#10;PJaFCK+FriUKCgrUtfF+ee+8BoZjBYgF0TrOz3r/fQoE2Q8wrSANW6f6MLy4A0tnDmHhxCHMHz2A&#10;MikX6AB66/wErnzueVz/+qv4lT//IR7/4ouYv3QUE4d3o73LhdKaMlgszbBKpXlIKuGcGWdTzMeQ&#10;WZyOBkmrGUVZiIuWAnODgLRcq76uSO/qbvR+AKA5n+H71O9Q34t+zlo6vd2JzMdR5vh0GEKz/j7M&#10;uheDUu5UqksDryl0neZ95uu/E+nnyHR7M2+mFdtc6eK3sx5JyQmSH7NplW69opGWkoDMjEQpCzPg&#10;3FyJ8X47xgTsRntqcXjJhace3429Kz3wB+rR0JyD8YHNWJlwor02Ga016ejf2o52ex1qqwrQ3lyN&#10;CkmfuezHJyrIFNBkM7RcC78Xoz+fMQUor01b7dR1KxnXHrWR8GYA3Eb5Ng3xP/0iGtZ5HqNhj/kH&#10;pxplfNxmLq/WWhQATo8OYCDoU5BitzahtYnuU8rVjBS06lWVGjM7mAGwTAp6Y1SoMSWYchkSGvxB&#10;Eb4IVQTBtsYK2C01qt8fLVscYeyxc3YMzj8rBZkAmoYwWuEIceyXN9Tfq/rjjQz2KYiiCDuUMV+w&#10;QGFvUFkKCYKERj0QRDsxNgDQaGamFc4Y6GJRVsDRoR411zH3KXczyprYpECScU+ODWCaFrW5YSzM&#10;DwjwDcn/HtUHcHqyF7PTfTh6eBYrK2M4cGAKE5N9houXLg/8fpd6noRM/vJ6ed0E7b6A7HeyH6RF&#10;oK1NQM0KHwdvDAuIS+E8MOBDoMsmcdgFBO0IuAR07Zw9xIYzyxN45Ow8nri2F2eOzqA/yBHEDjjs&#10;cg6BYFoQx4fdGB1wKTc7LaHRz7cDQFr+CH9lRW/dR5UK7Gufjmb9JAPgnYqguJaUawz55Ye2QT5K&#10;s9jXZJN8yKzRMROKTYhBcloisvIyUFCSqzrJ1zZKRaldvgOPpIUtDni7nNgiYObttqEzIBWRrVZ0&#10;9QsM9sn7F3UPdMDfZxVwa4HV1YA2Rx1snQ1w+uV7Cbajb8SLsZkeTEhFZWDch+CgQ45xYKuA35Ze&#10;gUeJ09Nlh2uLDVYnXbfIN7e5Bc1S+WqQ77RGKm5FkgZYY01P5xRQSUiQmmtsnGQ0An1Rm5gByf0p&#10;SWaqxNGmJr9+q+Lzkwz+Fr31+d6t1Hy4oQEeq6IlIUzachZpYUFtlrnQvhPpQpWjQ5kO2NwaJxDY&#10;7uvA0PQIRndNYnBuHNvmRmGRb7SQ+aLkbx3yTfN507ntRqkoEO5opYsW6GN/vxR59kU15SiRgiSn&#10;qhiF1aUSbwI2Sa2f78DwhbZevaeyqjIB9GTlZiglOwPr5D2wGZeZPtMlLR3VNZIfNjdL+Bx5j5tU&#10;wc93x3NmZGchNTNdwTz7GLLPIAsPFhwUCyI9bSH/a4jQ+6IkviimDxay3Hb/esRt2IQsqTR0bmnF&#10;dskrty2M4dwzj2Hq8H5UtDajuqUG7l47Lj51Bp/82ks4+/hFnLp+ERdfeAS2YCcyywrR5HbCEtyC&#10;rbsmsOPQPAqk0hSXEIXyqhIFlxvjQoVklBR0Ukjy+fM90xm0Gtn8biXvly5fwqVGTK+GkW0f/chN&#10;RQjDtLHWwmeogUUX2vzP5xsJgsxw9HZieB23hoHwMB8EAKTWukfz9jsR75fPkRUifc/cpvLnkNS3&#10;E3W/6pZDB8u0prE/HSvpiZJHpyZtQkF2HOorMtBSnY7m6kRscRVicUb4yFODokI5LitaAC8BzaXJ&#10;KM2ORl5mjFTEUpGbn4msjGSUF2Qji/4GE6KRGL0eybFRSBQZ6TVUwQtBn5bex+vV16zvi+nEfA/m&#10;7Tq8Pp5ifMa9GvBHrbUoADT6yFlgbZFCobERLfWc1L9ewKFa+fpbtfqpGT8MFx+ECTYD0+pnABed&#10;QxuwYVgECV+1aoqxRtnf2lKPtjYBLUsjbAI+Lle7/DbByv54biscjlZYbQKA7a0hK5wDfcGukPXP&#10;jZ7BILr7u+ESiHIHBPb6u+Dv9ihny8MD3WrGDbpSIeSxX9+qnz+5Drp8IYhy6jQ2Bxsjc1sxKKA1&#10;NuJHr98Kf1stumycJ7gBDpdAmYRhH8B+zoMstdWlxSkBvmGMDndhbmbQgMK5EczOcJTwsJrLd3S4&#10;R10Dm3rp/NkpkOfifMactcTpgKtNwFMAVbuFYT9EBbFynt4+D/p63RjocWOMg2UEJOn2JeCxKpcy&#10;AQFn9gucHgni0MIQzh+aVk6re+kapsst5xEQdHIQiB1Toz4BTRvsrdVoYp9NAXNjgI4xuCN8kIcZ&#10;4PQ2wuBNqPvZBcA7ET+0cOmPkhmR+silkEyUQpz+8XIKc1BcUazcptQ31ykHyh1uOxweqg12dysc&#10;XovAmhXd25wICsR1b7OjZ8iBQH873FKwtrvle+qowWZHLeyeRgFGi3wTTgyNd2FsugfbJ+SbGO6U&#10;Y53KebPD2yphG9Fmb0SztR6Nllo0tNSpifs5sKekpETN4MAaJGuStC4Zo86MgklnTjpj0RmPlupX&#10;FuprphXpWd1LscB/i7jdJD3iONISDnTvRhqMONtJuhQE1fJsA5IfbBnpRedgN1rlG+2d24GR5Rkc&#10;unAC22fHlBUrOjFWWely5XvLlYoWfUVWS4XV1R9A944BVAukF0hloVS+Y6fXKYVMNqJZmAg8ssmd&#10;fS5jEmNQ01wPu68TcQLtBFF1LfJe9Ny8ulDk+1RpVPYR+tT0c/p9iejuhccxjC5k9Dtnocz75H8C&#10;IdN1QlIiUrMz1WhcnoNWucRNMagszMbzz1zBC68+iYOXjmF4cSeKmhqQXVaC9KJ0bJvqwtGLyxic&#10;kUq+5J+ji5PyvIIoriyRZxKPnIpytPf1Yv8jl7B9/yzSSrJVBSqfczCnxOH+GCkM5dq1ZZTXz/fN&#10;5sS3+O57r2QGQK5HCPN2AKjfSaRvTBfeWmY4ejvxeMbHuGmp5Xp4HD9tAKjzWt4z75fPIPw50gLI&#10;0epsmVGO+0Pui6Kl4hQXvRHxkq4S4wTaEu5HevJ6ZKVtQE5mlDBNHupripUT6bTkBKTJt5cuYTlq&#10;Nz05CUmqP3imGrBRIN9wMn30sQk6ar3EF626M+jr4nWaZX7vWvraI90DpZ+P+RhzHNxnPnatRQEg&#10;m0wJcI019QIM9QJyN2f5oK+/mwBowJ8BgMagD2Vha2mU4zhrxE0LoGEN5GAR+ZXMq6mpVuCvSc3k&#10;YXdY4ZbCrl0A0CKFkU+gxS9w43S3CSzZ0N/TrZqHCaVs2qV1LzgQhC/og9PnFAh0qf8jYwOqTyD7&#10;BnIKNA4UIQzSvQzvSYOpYY1sUtOnGc279KMnsBR0CLz14vShKUz3e9TMHG6BT6uN12H42iMAss8h&#10;4a6nWwBNQI39Agl/hw7MCRiOY/fCJCbHB9S5CXaEP/Y3pOPqdvZNlPi8DoHONrkfuSc2sxNUGZZW&#10;wZWlWczNj6In6ESX14rhHg9mh4KY4IAQAcIhUX+XI9R0bsVItw0zg1413dvYUDd8tADKM/XScinw&#10;MDHikbACsy0cFW0MACH08V0Y/TiNASEfAuC9kfKTFib9Qa5+8OwPKJlFcnqSGimbI7VEuk0pr5FK&#10;SqukFfkuNndY0MoBIvYGdHS2wtttR9+wV/UP7NvuxtbBDnT127CFAzX8Et5RBwsh0ElLoFSktljQ&#10;xT6Bwx70DnlkvUMgcjPsnc0CffJ9NpWjsl6+Y8nIyqtLUEErk4BfXl6eapZUDnwlI2NBzkJDZ07m&#10;DMp8f2atEynYMivCs7qXCoc9M3yuaqNxLZGWSCD3bqQsgnQHIwVDTHIsCuQZe7d1ISh5Q/+eCVz6&#10;9FNYfvg0znz8MZx78QYmT+xFo7z3BsmrOgNetEveVr65Eb6xbRjZPYNBgcQ6WzOqLfXoHurF7Mou&#10;dEh+US95S1JmsnKvksR5lkV1rY2oEXBMSEsxmuND74nvjQWPfner1gF5JgQo9gXk9HxqoIlsIzzy&#10;GIY1FzIaIPV/rrOPYGZuDvJLipBXWICa2lrk5uRIYZiEydEB/Ld//Et85/vfwIjkbbmVRWqarpSc&#10;DFRZqgWM/ega24JKSznSC1KRlpOGRDpPT0hUk/lnZGej2SGV6e19KLE1IkuOzyzIRWxinJorOlYg&#10;kf0a1ZzRhEC59p80AOTz5bPmOzF/Z/rZvxtpANDfbaQwdwOAjJeKtE/rdmHeyb3peN5O/PYYnmmS&#10;+RbvN1I4ipZzds/hAApaAWn5U33oJN3H8F2w/50A4saodYiJFShMiFLi3O85knbTpWKcHC/gGBuP&#10;xNg4JIji5ZxxsRJXfDKSk5IVBKZIxShGvq94+b4S4yWcVPJ0WaAMAiFp+Od7inS9kcRnqH/1+ts9&#10;r7UWBYAcuWtAGy14NQINBgByTtfbASD7+xG0DIA0XLAwLkNlyiLIpmECYENjjTGDh3Li3KSAxed3&#10;KPiz2VtgbaffMcsqALI5l02xhDn6vuvu6YJbasAO2d/OKePcDvj9bmVxI5ixX2B/r19Z04KSmdK/&#10;oG6C5vURJmkB7PYJHHV5BOi6MTPVj6Xd/Xj+iWM4u28KQxK/y9aO1jYbvAKo/QKUI0M9GB/tUxDY&#10;y9G5CgD7MTXRhwP7ZnHq+LKyDk7K+cdH+xHwyXV5bAryWi2NauYSm5XN3nb4JG4203J6OIIl/QTS&#10;WtjT7UHfgFdAjqDYhH55JrsnBjE32ouZMakhy3mHez0KAmnhGwm6sDw7hNnxXoG9oNyTMYsIp9ML&#10;+iwYpdXH1aDmVm5U74TvokJZQrVzZw16HwLgu5c509Lih8mMiB+2ytyjpTYutUKOnqUlkBCYLRCY&#10;TwisloqSVFZokWtorVb+02gF9Ac7ENwm7327T+DPJeDXji297ejud6kmYqtTwLGjVkCwXsGgzd2I&#10;Dk+Lkl2AsM1Ri5Z2OnKW77e2EMWVeSgozUVuUbYAaBZy6LQ6K0sNQCD4sUBnhmTOlPR9UDqzoXTm&#10;o8XnEG6NC39O91rhsMc+bDf7Jhpi0zStk5GWcIC7Wynw01on/+//qHJ8nZaXgY4tUomcGMLOE0v4&#10;8u9+C89+4zVc/sxzuPHVz+L489ex8/AKJhenMTg9Au/wVvTMjqB/t9Fv0CZAWFhbisDQViwc5rR/&#10;13Ho/HFMrsyh1tqE/IpClFaVIis3Q8AvCQmZaYhLTZLKhlEI6rTHd6kBg7BPmEuQ983R22mZdN+T&#10;rfoEclBPtLx7s8VIv1+9jXEyffCX1sU0qTikZ2epfoYt1jZJX8WIk3jtdot875cxtTCORkcj3D1e&#10;qeBsVi04yyf3Ykgqzi2BDuRU5iMmnn2apBCOkgJ84ybErOfoxlgkZaWjwWWDf3wIli1uWKQcSMnK&#10;UNdI6Tml9ewyfN9s9o8EYu+ZCH5aEfazKXmtRecT+h2Zv7nw/OSdSn+nWpHCvJ8AyP+8N32P5n1r&#10;ScdzO/GbY1jGy1YLpm2ddiOL7ovulzQcJfkeK7xSiaB7GHnmm+6Xb2a9kc+tkzS4TuJZH7MJG9i3&#10;O15ALilezd+bJGkzltAeemc8n6Gb/Q/5y+9Ew735e9Tgp/dzO/fz+vT39tbrvinu1/GF58traa1F&#10;AaC2DhEACX415VWqvx+1OrG/qIyzOhSEJAU9rUlsYmWTr7YumWXEKzDIAq6mXEBQCqMQCDrlw+7t&#10;82N4pFeBICGQTcEuJwdmWBTEDfX1CIRxkIMHHo8D7QJS1pBVjb9tAlhOOY5WNDYFc/AFR+729wSU&#10;1ZAjjGlB5EATgqTb4VD9BfuCPgwN+LEwNywg58eJg2M4NDeEfoFLj0PgzS2QyIEaEt/u+UksM4MW&#10;ABwQaOsNOuVYnwBfH/atTGPvMpuGR5QFkgNUjFHGApsCdoQ/WgFpAezxedEn6g141GCQAYFVNjNz&#10;JDJHW7fb6+F2yTOwN8InGu/zYWYoqKaYGxL4mx7tQV9oAE1ftxwvUNjX5VRzD/f62tHjtSIoADnc&#10;Z5fwtAYKHNTXoklgntZZNscrK6+s812ZAdAsDXIcGLK67We4D+CdKDzjovSHrD/UjdFSu4yn5UI+&#10;fBFdpqRmpqgm4ez8LOQX56GEs7XUyXfSVInW9gY4vJvh7bKjq89oxnUHLPAGZVu3XVkIW9rlnW6W&#10;d2utQautToCwUQrZBjRa5JtsLUNtcwnKa+mDLgdZ+dqHX5qCz8RU+uoz5jVmYaszKmZcOhPjdet7&#10;0JmMvr/wDIYjGcMLkkjP6p6J0MemP5MIALRmmUVAIBhGWiLB3N1IF0KG+P/nVDNTXHIcckvzsdnd&#10;ju3z2/GFX/kCLjxzDUvnjmLq2AHsPHkcj332Jbz8jc/hc9/7Gk4/eRmnrl/AnrMH0NHlQpnkmUU1&#10;ZQoOzz9+FcevPYBDV89g99lD8G/vRbXkG1kC8uzDtC5K3lNCrABgssCcMQ8o3xsLGb5Lvj++Yzbv&#10;E/TpUyw6Pk7SYIakh0zlBobzU6fLf7U/lCYYD9+vLrB0uqAYjvs5pVueVBhpocuWPD9PKpml9RVw&#10;dDsxtX8WIyuTGFmagH2LHUfPHsbnf/lLOP3Uw9i2NIsGgcL0JCkIOb/vBv5KwbkhCrHxsShpKEfX&#10;mFSs9+xGYMcoWqQcyJZyKC5arn1TjAI/vmO6s+E69b5aAO9EH/1oKLW9dWHaMecV5m/tZnq6O+nv&#10;UldMIoV5vy2AvDemH/6G74skHc/bic+L6VBbqfk/UjiKfQA3bDD6AdJzAwGQ32oMvxVJd9HsUypa&#10;FxWDj26KxUdYqYiW57jxY1gvitm0HjFcp0/TUMWTcxITKtdvuC8U/82WEfO16Pervx+K/yPt09sj&#10;iWH5HHWezfC3u2dqrUUBoOHHr1hZ+XRfv7JCAp+hVQC8RQUK8gh/tCpx3dyvzBghbAAgLYA1ompC&#10;YL0ApqzTEuiiTzyBP6/PDo9XQM3ZCjunhWvjfLd0x+JGb7cAjsglIMcBGq1N9A9ojPJlEy99+dHf&#10;Hi1phC9aAseGBwSwjGZk9iOkX7+Alz7+fCpOgpdTIKtHCtL+XvrWs2M44EC3rUWOsaKrx42eoEdZ&#10;Ewl/05PDCi5puaMFcGFuVKBvECtLk8oSOCcZ9PLuaTUNm5o7Wa6HsrQ1wdreChv7/TnsGO/vx4Dc&#10;C/sAsgmY8Kf6CgrEOlxN8Pus8LlaBebaMSjnGhdAJviND3WpeYY5ipoiQKpRxRJmarhb+QXktG8j&#10;/S6B5nYln0PO3dAkAMgmfWNOZD4vgiDf2VoDQjTIfQiAd65IH1y4NkjGsTFGMsBYqSUKCOr+W3Sa&#10;TBDMyMlQzcKcXaOsilOtlaOupUpBHsGuw9MMp69VNfM6BQwttgbVpFvdIN9gSyWaN9cKBNajqa1G&#10;bSsW6MsvyUB2QQrSchKRkhGPhFQBvhQR+70kJqhBAMxAzNKZz9sp/P6U37oIz+ZuFKlQihROT0qv&#10;XKYI5LE5kzCgxf/vOwB+7KOij6jRsPdLQRMVH6WmQuvwtGHHdB9GJrZhcnEnjl26gIUjJ/DAS0/i&#10;s7/7S3jpO1/AM2++hM9964uYFWjqkDyRcys7triwbXI7Rhan0DO9HRdfeBz7rp1Bs9+OrPJ8xMr7&#10;ZJPWelYwUgTqQ6OGOTqYTfosFAlq+t1SXFdTu0nhxhk6mA6S01NRJgCYnZujClHd/5NhWdBw9p/6&#10;+nrVVYDWYp1emBZoCYlJjFf9Fxs7rAKn2zB7eBkHrp7EpVeuY/bcXpx84jxOP3oW5x99AL/6+z/A&#10;rgdOwLVjBNnlZUiUwpjNb3FJGRJ/jkBqGjLyMuEd7sKW0W1w9PSgxuVATkMdYtMzJGwcYqJi1fXT&#10;QTbvlyDIApkDLyKC2I9LtwFAppvV78cEPjfTkmz/mMBSmO5bF/kbead999R0gqFvic3nOh5uN3/b&#10;ZvE4nY7MsBUe990q/Hx3K3NeFQ5H3MbrZ/pmRUel4VBaZlo3V3TeDqx+HOI18dnzGiPtpzT4c5Q1&#10;3+9aiwJAFvYEtrcDQLW/tEyJcMeBBQQ8A/5uDjAwi/urqiSMwF9DQ7WyAFbTZ6BAYGNTFVrpfNEZ&#10;miNXgMbpoD8+YzQum3CNqeJscMmvo80CS0O9AX+11Wiiw2mJQ83uQStaW72CK7qPIfjRmsfBJLQE&#10;Mh6f260sghzpbJWC0matljBt8Nts6LHb0OuyCCQ2YmDUgZGhbowMBjExKtDW61dWxh6plU+M9eDU&#10;iRXMzdJ62IcZAcGD+xZUPz6OMKY1j1PNtYrY1G23W+W6WuCxCZh1dwvI9SHAJtsQKDJeyue3Itgt&#10;cOezYZgOoSWuqQED/AaCLnQJLPf42gXyfOju8iAQcKOv24N5uYbxXgHBfidmJvwijgJ2IiD3Ymts&#10;EwA0ZgIhBLIJmE3BfG9m6DNLg9yHAHjnivQBvkWsIUZLLU8gkAMFCIJsVqBFkNZAAwRTBQQzjf6B&#10;pbkCcQWorCsWEChXffgs9jrV3NtirUNNYznKqgtRUimVrdoSZTWsa65SffyKynORlW+AX3IGoY/n&#10;EehMIHhGK599LPjZf0pn5lo603w7hd/fjxUABfAUANIaRAgMSfcPezcAyDlh2YwXLm43h9MZ7n1S&#10;6FMfu1+gUK4vOSMVmztsaLE3o83dgoqmMmwd3Yr9Zw7h4ANHce6pqzj65AVc+MwTeOabn8W1zz6N&#10;g9dOYtvUCErrqpFfWYoWx2Z0BJzwyLf//OsvYkHyn4zyHGQWZyG3mM35mQJ6cSiTSny1vP+KxjKU&#10;NtUhqbBUADENSQJ4sdHxiN5EcIsVIIxHXIxAHrslCDgmCTimsxk5XQAyMU4pIz8LabItNj5GwVlW&#10;RhrapCI7Mr4dLo8T+fJNJ6clI5lNzgKgHB0ekxiLsvpKbJsYxtjcOA49cFCg7wHseeAArr18Q/QE&#10;RubHsO/EXswc2YO2rV5kFOUjXgqzRAHV4roauedalDfWobi+Clt3DMG3rQe+vh7ZV42UnCx5p5J2&#10;NxA+Be7NACjryp8c5zSW5/+BkaSNtRaml0gQtKoPIADy2ycgsVKhBwJxW6T470aRznk3MudVawEg&#10;IUqD1GplxrT+QYQ/itel8+pI+83S+fJaiwJAFty06GkZPv5o5StUouNnSlkKZXt1mUBiufxXKkaV&#10;QF4Ff0U3m3+NfoL85f+G2ipY2CevqV71NySQsH9ek7JK1ahmX0Kam4MZ3Db5z2naatTMHQQl7apF&#10;QwybMtnvkE3QasYQa6uAXavRZ9DrgNvTDp+AFn/bOZ+xnX712gUG5TyyzjmO2VTLgRj2tib4nFb0&#10;sy8eB2BMDWFuagCTw0EM9/nVDBtBrxdDvUHMzg/hxOlljE0EMTrejaXlCayszChLId3U8HoV/Ils&#10;rfVwtzchYGvCkMDbVK8bK5MS71AAAUcjvLZajMq2oW47PHKdPXL8oJx/pNeDlZlBHFuaxMRgj5zb&#10;Dp9cd1/AhbH+bvkVWPW3YXLQi7mxbsyO+DHaQwh0YGW6C7NjbnS7OQikVSCZfhw5MOfmoBzz3L3h&#10;Ki2kU2hD+v0Xi+4UAClCYCTd+FkGwA2SwW2UGn/UOim4BAQJgyJaBTllWkxCNOI5pU9aqnLLkZ6T&#10;LhCXgfySbIG8fAG7YoG8MoE89ucrUQ6l80tykC8AQFgsEVgsrSxS6xm5aQIenLFDMurkaOW8eVOc&#10;ZBjsMyUFJYFo3QZDzEzMYqZyJwq/vw8CABICzM2/1LsFQMJeJMsOC/e1whNE6KaG1xifnIiWNgt6&#10;R/ph9bejVuDd0+fF0rE9OHz+CM4/cl5B0ezpFTz6pRdx6TNP4uSzVzA4M46MvBwkCHjVSf538toZ&#10;7D6xjEOXjmJ4YQy1tnrUtcu33VaLhrY6VFZXYEvAi5GJfmyTfMm51YnNPjccPicqK4vley1BcnI2&#10;ouOSEMuRu2kpyM7IVIV5emamAF+usuARWLPyMpFfUYTkvHQJzybZ9WrWBPbhm9m1E70DPejqCUha&#10;rFOjktmMRghUlZrkWBRWlaBVoHXHrknsO3UA43umcOzh0zj22GnMHJjFodMHML1/DnYBwAIpO2IF&#10;6hKSkpAr600dVpQJvEanpyC9OB91m1vkHltQKPlWQjJhM1RpkXdNwNeOrWkFVs+dCnsnP26ttRB4&#10;dMUhHISUPoAAyOdPyzL7f7LPHdMP84NI8d+NIp3zbmTOq5ivhe9jGtLWPpWeQjLnheZjPki6k+tb&#10;DSPi+11rWQVAswiBFQJ75aswSOueAYC0HhHoygT+tDgJvlII/LQ0DCoAFGhjMyRn6CC4cao3gp/h&#10;Q7BKWfuUA+iAW4EUm2nVwAaBtbZWo7lXTw+n4Y9icyabNTmDCJuOlT9BWuHa6uF0tSkApHWRzc10&#10;yjwyFFRWQjYZ8z/7+REGOQOKcjbd6wcHZQzRJUs33apIzdvWBr/Tib4uP2bmhhT09fW7ZX0YBw7N&#10;YXysT41E5nH6mgmtTquAJcHNK/DHpuPhAA4K2M2NBdHvt2JANNrrwrAAIJuchwaDcg6XgF0AZw7O&#10;4sqpvcpHI2dq8Uo8dB49MdSLQY4IdrdgetiPg4uj2D3Vh8GAFRNBG/YKAM6MOuV6GwQAG9XIbgKg&#10;ttTy/Rnv8q3wR5Wyn2eYikXvBADX0s8yAHJ0KJ0iEwI5OwYHCaynQlZBo2k4GnFSOLNzPif/5+jO&#10;1KxkZOalIqcwDXnF6UrZBRlqPt6MnDSldE4onpOifAyyj19yhsSRInElRwn8bUSUwB+tjgQhA/44&#10;tZghnVGYZc4811L4/X0QAFD1AQzTjxsACfR1jfItdtpRRr+qAmvVlloUVMs32FiBMoH2yqoiNLta&#10;MHtqBYMHd2Lf9bOYPbgkQF+urF4tne04//Q1XHvpcTz3xZfw4pdfxbOvv4i5g7skrhrUtFShb3s/&#10;Tlw8hZMXj2DxIKcOnMDi/kmcPr8fF66cQO9gP+osVmSVliOzohhZUqFPSE5FSmaWVC4aYPd40eHf&#10;gqrGOpTUlAl85eB+qTyskzQaLc85MT5GDVayCgTSZZEn4FH/oyTtcrab9IwUJKRwysM0WJybsXX7&#10;EFZOHMfk8i44ejsxujyCJz77GI5eOYjBqUF09vkEYJsRFc9O+LSIx6C4phKdwQBqBfpS87Kxnr7Z&#10;stKRWZSPgvISZenThTTnLGaTrx7kw2fNdMIm4Ejv5ceptRYCz22tgO85AMoxIZnjMQOgCifXyHVa&#10;xmj5y87ORmpqquomQCDUYcMVfr7b7dMyh3k3YhphWtEWPp236X3Mw7iPEGgGv/B4PsgKf3b6HvT9&#10;URztz29jrSUiAFJGE+BN+NMyLEnlawAgmxbZt+xWGc3FHGlsWKEIbHqeYMMBtGSQAm9s+vW42D9P&#10;1mk5Yz83ASKOqDUAkFO7sYm1Xq1zG9cpxqO20e0LLXBsDvY71EATf8CpQJBNrYP9ATmHVTXV0h0M&#10;+/nxfLTYsQmZfev6BEDZ7Er3K0Oy7iUAOpwIeAQKhwLoH/AjwBG5AnUjYz2q6Vf1K5Tr1INSqGCX&#10;T83k4ZP4x3q9WObI4dlhzAsAjvY61e/y9ABmR7owJGDKEcejg12YHe3BYQG7lZkhjPZ1qZla/E4O&#10;8nBgbCCI8X4/5kaCOLgwjgvHV3B0eQoTci0z/U4sT/olbrqbqUZbg8Bydc1NAFRWWQ32kfUhAL5z&#10;Rfo4w3Xf/QINovvW36c6FBMEb1oC5WOlU+AYo0mLozE5C0RcUqzAYKwUrHFITGN/QSkQ02KQlM45&#10;eRORlCq/okS6M0iJV8CYIkpMjlNWv6g4WhglQ5BCXAEnC0spbAlNH9uwUa79rSDHGiMdCas+YqFM&#10;ZNXBtf4vCj/ug9AHcC293wDI/UZzpLxnyYDV+0yU95eZgvTcTMSmxmNj/CZsSqLlKwbWzU1w+jsw&#10;e2gBhx87i7lrR3DowQcQFGirERgKjPbh0vOPYObkEj797S/i6z/8Jh76xHXskQpinb0BWeU5qO1o&#10;wvjeGUzun8HWiW7sOjKJh587i+/99lfw53/zb3HjE09i//kzaN3aha2LO9G9cxQFtZWw+jvh7u1G&#10;s9OOFlcH6q2tqGqpRVZlIZKLsrAxkaMZWZCuD3VXSEBVXSUqaytUH9bouChkZqWpAX7Z+dlobGvE&#10;9ukxbB0bkWs4ivGlediCDgzO9+ORly7BP9IJR48Lzm63anYmpPP9bYyNRl5pMWqaG1AtFX06teaI&#10;5mzJkzjFXnxaimrWV4UaCzk5hi5+aLlSCqWTnzQAvK3eBwCMFE+4BVCHJygR+vRoW3Pzrzl8+HFa&#10;t9unZQ7zbsQ0wuvlNWrIM59D7ycE8jf8+J8E6fvR90LpvFnn03cEgDcLf93vywC3cPjTVj02I5oB&#10;cFUCF+GFPkVrIpsdKX08IVJZBJuM6d84ny8B0EZn0RrGBKo4WIIWQFoOGZbQRwjkL0FSWwU1AKq+&#10;bo2ipirYHa3oFjhzeaxqhDGhjHGqwRcCawRA9sUjtHHaO5u1QW2nU+kujwUBN+fXlf2WJrjarPA5&#10;Bep6fAhI5kWw7B/oQk8vZ1BxqDh1c7VyBi3AZrO1y7ZWOCxs7m1R/foIdSuzQ5gb7cbyzKBA3KgC&#10;wZGRPowO92JqrA/LAomnD8xi39yogr9+qW27rS0CkpwWzoY+iX9agPHQwiQO757GwfkJiaMfcwNu&#10;HFscwFB3Ezzt8nxqBP7KOeo3ZJnle5R3QbiP9J6MuX3vHAB1urlTPXnjpxMA71aEF7N0nyazOFJT&#10;N3MZ1kEBvyROBn7TZx8zZfO6Gp3Jphk2gbKAFQBi/JGuIVy6IGWhqgFLW9aMuIxrjXTsnSi8sLlb&#10;RRoFHEn6vJGWSIV1uO4WALU0CBrXTAgnkEomvcmweuWU5mHxyBIOnzuCcVbkji3g9CcfxaEbl3D6&#10;xkPYsW83ts2Po1Mqnq3+zbD3d2LPxcOYP7WC4d07MLK4A539XvTMbsPDn3kSJ568guNPXcMXfvhL&#10;+PoffRO//Vffx9d/9bO48vxVnHv+Bnr3L+HiG69g6eGz8EmFdPHMfhy+egoeqXiWNFegqaMVpZJ/&#10;bpF8aGLfPKolH46XikhKWpLyW8nm4cLSAlXZYMVio1RcOAo5PT0FuYXZ6N3ej4GJYbT6HGjhYLXR&#10;XgzOjeDAA/sxsXsEi8d34dGXb8Av+WZxSQE2SeF8v6SrddEbBS6TUFZdiTrJ55neaT0tr6tBmZQT&#10;iRlpKg2uFnJ8/yINf7S48ll/0ACQM8ystegCfE19AACQcKFhg+u0pul3oGGD+3R4s8znCg8Tvk/L&#10;HObdSEMR4S9Snz6ucxv3aQuh+fifBOnnxfvgfTLfZ5M2oVa/nzsEwFutdYSFcPgzANDYR5WWCeyF&#10;SzKGSGDBwp+WJ2OQyM0mYloDjeZcw1mz0Q+QzbiEMcPFi6WFwGdYDAl9ekSr8Wu4NyEEso8gwxAU&#10;2eePg0tsjhYFaG4BQPYBJExStChyKjg9Gpf/eU42A9OS5/O0w+9qgaOtRsBLYMrWJgDYBrdNgNTj&#10;hNfnQjAYQFe3Hx6vU67Too61yzWzaZn9Cnn9La2taGmRuAUCXXJv/QKg4/0+7BUAXJzoxcJ4jyFZ&#10;n5sdx8z0iPLrt3d+VAHg7sk+DAZ96KF/QgFjJbketwBlr9uO2eF+LI7ToijxjQ/hzPIYHjm7iImB&#10;dgScAtaNDWiorvkQAD+o4sdpEoEl3HrFfk7aKkgYpGUwVtY5eo0fu67h6nXd5MHp2bR/NBaU6hyR&#10;riFMawGgBpd3ElckhRc2dyvj+kLXcjuFzhtpiVRgh+vdAiCloETghAUuC9d18suZOKLlHZZZ6xDY&#10;NYyHX34CWyQvcI514/lf+Tye+KXXcerj17H3wXPYf+kkzjz0ABb3zWGbVA5Xrh7DI596CpeefxjP&#10;vfEJzB9ZxNFHj+OzP/gSXvz2V/Dz//4P8Ynf+g6e+c1fwNmXz+PC04fx6Kcew/LD5zBx6RSOv/Zx&#10;HH/lUZx98TLOPH8Bx6+fwtzxecwdmUFguAulkud2TQzis9/8CnYszaBA8vVWyXt27NyBrf1BNLTU&#10;CwQWqpHsGwQCY+M2qSbgls3NCA72oGtwq5oDePrYLhy5dlL1XZxZmcXsslRqzx7A5Wevwb3Fieqq&#10;CiTES8UmLRnrYyQNy/MoKi5GWka66uNHX3/xKcmro5uVpfCnCABX03IYBGmtCWgRwmqZ4eDHJX0N&#10;4YoU9naKFAfFNMD8jvlcpP13I04laM6n3k5s8YgUD79rNfhM0u8t4UWRwr8b6WfE74HPg/0yWS7o&#10;skEBYAhs11oUAGogIyjoWTwiAaAZFIuK896i4jXAgsChZY6D4jmNQQrlCuA4+IMwRvAzfqsVABL+&#10;2N+P8EdopAh7GgBpATRE58sNaOe0cg4BLzf7AVrVIAv2z6PVj+CnBoMI+HEb4Y1Nv7QOsh+gS45z&#10;ttfCaa0V+BNYbJfjBP58LrfEJzDmcsLn88BLX4MuFzh9HeMgSPK3LQStjS0WtAoE2trb4XXa1HzL&#10;08M9OLAwqvoBTg54MTXoU6B36NASFgQCp2nJG+8VoAtirNeNkb4u9Hd54HMIqFoaYG+th9faij4B&#10;0fnRYYwGuzDR14PjSwv45I1zeE0ydA4C6XI1wdbShMbq2g8B8AOq1cLLpHCAofVO9WeTTEW7OSHk&#10;adDTBaJe5wevPvqNPPYmsClgugPxGljImAFQWazkd7XANYV/pwovzN6Nwp9dJOnzRloiFdjh4ihO&#10;wt5bFBbOLB1GjQbW4BfKrHXhxndGa21lUwO827aib0cfLJ1NmFqZwLVnH8b+a8fx4Kdv4MVfeBV7&#10;L+7DQx+/jKMXV/DwZx7FpS88hQPPXcEnv/d13PjsxzG7byd27d+JfZcP4Y3f/xa+9re/g2d/68t4&#10;/BsvY2RlBAOTQQHEsxg7fRBDJw5j/soV7H34Kh4XeDz3/EN46JOP4ek3nsTr33wFZx4+gfyqAtR1&#10;NGHu6G70TA/CMxTA4oUj+Mxv/hKOPnkZnaO9aOxoVU3Z6zlHdOwmqexWYc++Sbn+MSyc24/p83sx&#10;+8AKFo/uwdSuaWwdHcT2fbuwfWknhncMo1kqsVW1FcgvzkdOab6aEo/pnNPi3S/pmGmNaY7pnhbC&#10;jzEd8r/sYxcFFqgshAlP933sY0qcB1g990jvREQ4D9ft3qNZBDmtSPupSPF/5EMAXFWksLdTpDgo&#10;be3i772y3N0rAGS+q1pKJK3eEl4UMfy7kH5GzEtYHug+mdogcMcAWFFepmpj1dVVqBFxvZwjfUVl&#10;paUolVqZIYGB1VGhkaX3m1UkYFFYYIhxaJVLnBUSf3V5ucAdLYH1aBKgU+5i6qtC/gMFSGvKUFNl&#10;zGbB5l9a+yg18ENgiNsoTknHbRSdL9vbLQrO6Fw64DdcwPjcdAYtgORzgdPCeVycl9eOAK1sDqsA&#10;nHEMm6A9Tgv8AoteJ7cLCNppLSREcjo5zhbiELGZmgNWrOqadPO0Gt3cKjAr1+cQ2Ozy2jA2IBnp&#10;xACWp4ZUP76VuVEsz49i98IYDu+blvVh7F0YwcGlMcyMBDDW78VIfzeCfgFOuY6bwGr0M5ydGMJg&#10;lxeDfj8OzMziiy9fx+c/eQ2To7wmY9BMbXW9ep98x2Wlxjs0v8e3ivveqkgASOBXEvgvKxOwDElZ&#10;giPoxocAeIvCM3YCCws+szQIGiAmgCeZC/2umeGPH7l5XWUQoWMM+LsVhm4nhlPXwv8hAFQKXQfj&#10;4v5Ix96JzPf7fkifN9Jyu8L8Xuh2Hfz5nphhF9HZvuR5BZV5cAfbce2JC/jsm5/BwvF92Cp5w46D&#10;szh07TA+9fMv4YlPXcPzbz6NL//O13HtjWfw5Nc+hasvP4ad+6XiONOPJ565it//+z/EH/6P/4iv&#10;/dF3sfPoLji22DA+P4LdDxzCvscviR7C0P6DCOycwtDKHOZO7sVTn3sWr3ztE3j0pUuYWh6Ff5sf&#10;PVIJdUgF1BKw4ehDp3H+kzfwym/+Ai59+hn4Jrehur0RBeWFiE2OR3xKApydLdh3ZCceefEKXvnW&#10;5/Dy976Iq59+EsOzI7BL/jo6N40BAcByZyuqLPXo4rzpA0HUtTWirrUB+SWF4IwkBSXFyjE1rShM&#10;d8r6HCpQKVqiVXqUd8rnyGcc6dmHi6AXbpml1gJGs5hOPvKRjyitlWbWiv92fgB1Gv0QACMrUhzU&#10;B9kCuI75r1SYmVeqd6XDiyKFfzfSz0gDIC1/+vedAWCFZEKicgExqqysTApsAb+QigXUqEgQcCcq&#10;LCxclY6L0j4FqeoyWh4F+moMR9HacXRVdZkSrZLK6tdUr6CPclgtCrwIfOxDyJHEtABqv38MSyAj&#10;CHGfMbewAWycEs7n5mANL/wep9rGGUMYXvU1bKxQ/frYpMtmYtVkTNhztRkDPAIu9et1WxU8Mt42&#10;OU5JzsU42uR8DoHPLgk7EHLvMjPSjemBLvntwanDu5Uz6YmJPuyeHcCxfVM4d3wRR+V3biKIual+&#10;Nb+wcnLtFejkPMMCgR6PVY0aHhsKYijoQ7/XjcXRUbx04xweubiEwd4mufZyNNbT52Ktmuyf7/Ve&#10;vMtbRf9+hkrZ/zOkYoG9SPoQAG+VArMwaeBblfkY+U8QUwM05MOOpNXMQYW/eew7sdrdEjbCdSgr&#10;oGRud6Pwwuy9lj5vpOWDAID5xSWobZEKbWcbugbdOHRmBWeunML1V17C5OHD2DqzA3PH9+D04ydx&#10;7sYJfOKNx/BX/+2P8MZ338D8uT048cRJfOKrT+HClb04c2o3/vivfhe/+7d/hK//1ndx6tplbNsx&#10;pFzCbKXj+qtncOqZ69h98RzGDuzB/Kn9GN83g9kjc1g5sxuLx6cxMNWDxUO7ceLySew8MA/P9gCW&#10;zu7Ho6+/gCe+9mnsf+gsGn02WCQv7Ax0Il++95yiHPjkHBcfPYUbn3wU/+6//hm+9ju/jCfeeAFe&#10;qejWtdTBt60XPrmWKgFSKx08Tw5i28wo6tubUSF5fa3k0Ztt7XB5OlFRU626OxD86LpIN6mpCtCH&#10;AHgLAOrvXX3zpu3vtcznDddaYczH304Mq6GG30mk/ea87l7o3gHgzTDMd1RFnvORy39zOJ1f8z51&#10;yw3vTecZ5rB3Ih5P6GM/cI7QphWQcWkIXGtZBUBCnxnOzAX9vYAGc9xaZgDknMPV5QJ+yhJZrqTh&#10;j6qtNuayZZMv4cpQaFaQ1dHBxjpBUTUNizgqWDcdK8tgOweatApMOQTKujE5NoIejtYVACTEERZb&#10;JA768iP0cW5fNhvTZyCbePmfzcR0+dLf41OjlAmQtC7aBEIJngRQl8QVCEhNurcLA/2cxcOFwaAT&#10;U4NdGBUYJADOTw1iZrIf41LbXqY7F6mpK+jrd2NiOIAxEeMn+HFgCs/Ja/B42gQIbejxuzEo1z4o&#10;ILo00Y+Hzy/h2N5hdHnYBF2Kejp9rq5+XwDwlq4AEeCP+hAA740iZQDhYgYV6dh7pUgF0wdZkRYW&#10;5mspUiF/N2ImrKULMK7zHTGTTkpLR3VzIwYntqF7qBOjUhE8KGB27Ool7H7gAew+ewL982OYE0ib&#10;3j+G5165gj/7j7+Bb//ON7Dn0l6ceOoknn3zcTz0whm0b2nA3kv7cO0zT+HBz74kwHdZDSRZPLYE&#10;//Ygjj94TmDuKIIz4xjbvwvnn74K96AP3WNdOH75MLbP9sHqtaBrqBsz++YECJex/MBBDCyOYeLw&#10;AmZP7EPXxACqrY3Y7GpHa3srSqtL4O5yKqvhi2+8iB/+2W/h8996DQcuH8DiyWVYOjejorEadVJh&#10;r7a3oamnEztO78XChaNYOnMIFsnbqhuqUSt59Wa7QKXPi8aWZjXgSQ88UgAo4Ke6Q4RgkIUrn2Ok&#10;Zx5J7wYAqbdLG2vFz2bgtRadNj8EwFvFsAQXfh9mODLvv9d6LwCQ8Me0u5p+Q2F4T7RemltxNKip&#10;OO7iHnks49IWQK6bn+VaiwJAbfWLXMi/e5mhz6zy0MwiVSHrX40AYBX7H3LmkDAINJxHGw6g+atG&#10;+8o6wc7oB6jnujUGiRAGjRlFWlQ4WuW4zmZaWg/Z7Etw49RwhELCH+cc5n5CIAdxsNm1O+BSg0Lo&#10;K5B9EgljnBKOEEh/hXQZQ+fVBvgZ6u0OYHigD319nOfYA4/E43e3YbjHjaWpIcwO92B2tBdzdAot&#10;8Dc1NYDZmWEMD/rVHMWDbPqVWvLIcLeago6WR/orVNZADlpxSIEx0IV+Oc9Yf49qLr56egbXzs5i&#10;esQFj10AsKkKDbXGM9TvV1t2+ewjvad3LhMAmrUGDH4IgPdG4R9/JH0IgLcq0sLCXFt2zLqXAKhl&#10;BkCdMTPTXh8VjcyCPDi3dMARsAgQNWCrfPfbd0/g7DNXsXBmL3YenseuY4uY3DuJ6x+/gl/+zS/j&#10;+TdfxDNfewVf/7ffwu/+3b/B4WsHkNuYj3p/Gwb2zWDizEHse+JBPP75V/CsgFnvjn70j/fDsdWN&#10;GlcznENeuLa50dTZJPu24rU3X8Xn3vwUXN0OtLosGJrZjtHdO/DAE5eUBXDb3AimVuYFDnsE+Dph&#10;EZgrqyxBu1SMB6e2wR50Y//54/jit7+I6y9ewczecfgkP6ttr0e5VKYLJc8uENV0tGKrxL1V8kHn&#10;Vi/qrc1o3NyEMsmnCkuKBQTrUVVbg9SMdDX4ibBH0erHJmCCIUcIE44iPee19G4B8O10u/jXWnTa&#10;/BAAbxXDaiDSCt9/r/WeAKCkV/bbXp2SMhRGA5/5HglsWvp+zfG+nXiMjo//zc+L29ZaFADqpt7I&#10;hfy7lxn69LkoTi2n4E/Ar7aiWlkAq8oNn4IK/KpuSruOoTVPrxsgSCisUtY+3QRLgCPIEepomVP+&#10;AdkvT8DQgEOjGdmAQvYlbIXRf7BVhSNQEgDZvEvgo9j3TrmlcXGOYruyyBEAaZVjn0D2LaRVkZZE&#10;zl080BuE0+mA1SrQ2dYAp7UBA10OLIxz6jYfhrpdmBoVEJwexNhEL0YECAcGBeoGAup3cCiI/v6A&#10;Me+vnJfQOTbSp2DQ4WxAV8CBgFtAsUdq9iujePP1C3j4/DSmhp3w2ZvQ3lqPxgYBwJrSVfB73wBQ&#10;60MAfE8U/vFH0ocAeKsiLT9OANS6j864Y6NR11YDu78VwWEfPFs7sX1pEJ/+zst46FNXcfl5gbBT&#10;ezAo4LTnzDKuvPwQlh46iVe//wt4/be+gcffeBIjsyMoLCpAgSjQF8TOfYvYe+E4po7tQedoELVt&#10;tQj0enD4zAEcffA4jj10DEeuHMb84TksHprHUy9exyuvvYjJXTuwfGwZT7zytADnDOaPLeHow2cw&#10;tXcW47MT6N4WRN9Qn4BajZpMv76pAp5eJ3p3jmLl4ilM7tuJUxf24NLDx7F1exBtns1o7LCghBV1&#10;qRzXNjegc0sn+of7YPd0oFQqqck5qcjMz1Zwl5aZofoCJqQkG82+IfBjdwZ2PTDW179jcPsgAiBB&#10;7nb9+e6mD+CdaDWPWGP7O9VacZi3307mY7Q0BL2tJE1ElOwjTBGKdHwasLTlzRwPR+dHyufMokVP&#10;dSnh+lqSeLTul//Klyot15JuzYCmpc9vvr7wMHciHqOP03Ga9621KACMXLjfO5kBkNYoLdXvr7wK&#10;9VXVaKiuFairRlWF7KsoFlgxfAtyqjmKg0A4mpXOjNWIZQFFupHRDqa1exjDCmj0FWSfPjbHGj4C&#10;61eBkXPjEiCNpmJjsASPJ1yuAmVjtWEFFOAigNFfoF6nNY4OpAf7uzA8GBTg86lm5IDXpX7Zv5Aw&#10;2djYgPr6ajRJXHZLDQa7jSbgfjqllprz+FAXlqWmPzQscQnw0cdgsMeLXom7p1cgUuLvl186mlZN&#10;wCFroMNVC7u9Ee52O4IeNy6emsaPvv80nnhoHrunupTbGLulBS2SOdfUfkAAsPhDALxX0h/27aQB&#10;8Lvf+957pO/eM52/eOGeipak8EIz0vKR+z6Kn/voR26K/0XcTnci1FqAwAJfhzHrdkBBCNTSmTRn&#10;ZVkfHYVCyePsnXZ09XahvqUB4wujuPHph/HwS1dx6vETOP7oCUwd2YkdC2NYPrwH+y8ew3Nf/zRe&#10;+eXP4pGXH8GhEytol0pmcXG2AWVdHWh1NMLf78Xg3Hb07tqORQG+b/2738Trv/ZVXP3EEzhy6RSO&#10;nN2L689ckHj7ceLhE7jx6lPYfXQPLj95FQceOIQD549geNcots+P4fEXnsTJi2fg2+pXzbYFhXno&#10;cHfAP7QVBx88iRuffw5Hrh7D0FgvfFtcaLE2o1PyrfYtThQ3VaPG3iIgWIVaqWy7tnjRta0XFY01&#10;AoAZyMrPxUYpmDnK1yg8BQDkvdGPGQtSlZ5FaqSvPMvbPedI74VaC9AixREuVgq0Iu2n1HVF0FrL&#10;ahpYQz9pAMj128GL+VxmRQpLRQobrvC8UYtphzClLW0a/NhEqgHwlnNFiOMtUv35jAFx7NenZe5r&#10;rdKuSXwe+tz6vGs9o9s9u3ertZb3BQDV6OBiDg4QoBOIo2jlqxHYo+qrjCbdWvb/YxOwcipdoBxL&#10;lwsIUtxO2NMua7iu/pvc1BAOlSQzNaaIq1HNvnqkcJMAH+GOkEcronJBIzBIcd1oVpb97DPIZuUm&#10;qTV77BgVEBvsdiEg0OZztqHb6xAQa0dXlwsDAwKBAnIDfT4FhH6PQ+DPIgDZiMaGBjUQg25hnAJs&#10;7NNHP39+txV+V5us9+DwgQWMjvZKHEFlTWQfQzqW5sARQh+boLmdTc3K8siZSTwNsEuN3tPmQJ/b&#10;g8vHJ/EHv/ks3nztMk7sG8FAt132N6BNwJcjqSs4olueTxlHAIdG+0Z+T1RBBK0VPgL0mfUhAK6K&#10;GUykDzNckY69G+nz/SwuLo/nLYVmpEUBnxn+wuDgdoDAvl3vJLxZtwCgvCf2a0tJT0MevzP5VukA&#10;uba1FieuHMf8oV3onxnAzJF57Dy2C0sn9mLl+EHsOr0Px584j4UHlrF1MoiZ5R3YNhbEruUpjE32&#10;I78oDZVV+dg5P45zj5zHg6/cwOs//AY+8+tfx/f+8nfwiV/4Ag5fewBLxxZw6fHj2DbbjcXzy3j4&#10;5et44JFzWDi8iKOXjuO6gKIj6ELfxAAmlmawZSAIi2MzKmrLUSJ5iq3Tgd6pERwSePzqj34BT3/2&#10;GTh9TiSnJaJc8h5fzxZYOm2oppusPj8skrflS75dLvlidXODmuYtITMNKRlpq4WyuYAPV6TnaRaB&#10;K9J7WUt38r7MluK7sQ6vtUS6P7N+UgCQIrxo0Arfpi1f4efTMsdjVqSw4YqU91E8H8XroQh+2j0K&#10;/+tr1den58y9nQh+HJTEvqkc6ctmXdW0S6u0DhN2D/oaCH88vx7YYt6v/5srh3r/vdJay/sEgAYA&#10;0Fm0njWkXKSnhjNUvgp4er5as+NpDXw6jJbyTyjxq/mLBRjVVGcCmwRBQp7RHMwRwsagEQIez0fg&#10;0yIsGtvK1LqyBDbIcQJQnMptYqAbc8M9qumWc/sG6DrGzTmG29Er4NffR1Czqf57BDSez9LIvof1&#10;Kq6m+nJ4XK2YmujDiMCiblZm2JnJYUyOD6gBJX0iNvUS9Djql/0Mu/zGtHK0BDLMyGBQtrfC3loN&#10;Z1MbBtxunFgaxM+/cQbf+PIjuHFtL8aHPPBJ/O1tbaitrjKek/L/J+8g5PMvMgRyWwSQ+xAA37U+&#10;BMD3b/lJAkDVDCjviv4dk1JTlKNvTnmWVZCDDrqq6utCVVsjGpjfDPdiZP8Cli6fwtixPRg9sgsN&#10;gc3o3hHEyYdPYefBOTz96tNYPrggcJaDmvICNDVWYXDHNjz/xifwmV/5Mi69ch1XX30Cr37nTfzG&#10;f/ojPPjqdVx76UH07dqGpUsHcPbGRew7sQ/bZ0bg7HKi2lKNmrYatLo3I6+qGEk5qUjMTEJSehLy&#10;C3LR7unA6PJOHH/sJJ5+Q859egWb3XYkCdTlyfk9PX7Yu9xo6GjFwsFl7D6wgr6hAQyPjSr1Dw2i&#10;m32lA3545L11dnau/kaSW/I76vz582vq3IU713nRd7/73bfVd77zHaVI+8yK9L7XWnQaWEvvFAAJ&#10;EgQMAkf4Pp2/cN0MGhSP05Cmw60lfYyGGorbeSzXtfsRDVhUOOBQ5vgibb+d9DWoY015nsr3BMZ+&#10;Fpe5uTn1/PS70aDJ/3xmay0fGAA0wM6APq5rINMyA6DZkbQGQELNTYfTBhDS+TDhp1aOp3WPMMjB&#10;IUZzr2H5owz/fY2r16IGlzQZjqXdNgvmRvtxeHESB6Q23ed3qXl5CXD20EwjkwJ2A31ugTQvBvu7&#10;Bb6ccFhtcnyr6pv4s7w88eT1DwFQ9OMCQBamt1On9+5EyLpXitSM+250p03ACvrW0tsA3bsBQEoX&#10;eJwhhP2KaEXQ1gT+xiYmora5BZ1d3cgtL0dhXQ38w4PYfmAP5q6cwtSZQ+hbnECNuwVdnFXo1ApW&#10;Lh7G4ollAUc78vMzVTeWKoG21vYm7D60iBNXT2HH/hk8/eWX8Sv/4Yf40X/+M1wWGFy8eASO7V3o&#10;2OaFvduByQVaE/tgcbQiJScJlY1SOW+rUxBXZ21CTkkecgpz0NLaiG1Sgb3w3DWcf+oBLJ3cBXug&#10;A1Wtzfjrv/n/hJ7yz9ai36+5yXitxQwykfROAZAFP10L0dIUvi88n9HS8Mdj7wQCdXw8B12OcMSp&#10;Pp7wR/BYCwDvlcz3Zc7z+N3Qmv6zuBAA9TPRz1//5zNba3nfAJAWIYKABkDKDHUK/kJWP8MSZwz4&#10;MEDQmD/YCMfRwzdnl7gVAA3w01YuipCoIFDiYZMwXcEQyjQEMl5aBgmHXNd9A9l8y21OawtG+wJY&#10;mR7GitSKh4N+dLltyh+f02VRAHiAo+7Ge5TLFjbZuuw2tLda0CYQyenqfpaXG088riyB1PUPAfBt&#10;FenYu9F7fb5IBdMHWZEWM+ip9QjWwPcKAFclGbTyqxgSny2tGJzKLzktDRm5eUjOykJxXS08fVsx&#10;srKE+bMn0RbwotHZjk62Tpzah4MPnsbE/l0YmhtH7/gAyurKUVJRjNTMJOTmp6OkJBdVtaWYXJrE&#10;9c8+h899/yt44MWrOPnsw5g+eQi1jnYkZaUiIycFlfVlaBLgKyqXc2cmIK8oExVNlejo7oTV24Es&#10;gb+UzBRU11SiZ0c/Hnj+Ip57/Sl0BCwob6xAUV09/vbv/z70lH+2Fr5Tc5MxtdaiC+i19E4BkN+z&#10;tvxoa5B5nxb3a2lQ09Y8/jeHDZeOT1v79PkIhIRPHYeO1wyA5vOa41xr+1oy39ct+RL7i0b97FoA&#10;+fz4TMKfEf+vtbyvAEiZ5w7WTbbhIojRfx9BTEPaTQAU4ItgATSmmTOg0DzVmWEJNCCQU85x+jjK&#10;GCxiNAfzHOH9Auk7r0HO39ZYA6+tCcNdTtUEHHTbERAAZBNtoNuF3j4/FuZHMTbShW4/m24dyv2M&#10;pYnNzq0KIn+WF1r9dHPw9esfAuDbKdKxd6N7eT4zoGhFKpg+yIq0fBAAkOHVHLYm8Zmv2yAZ9/p1&#10;WB8lhWtiHHLLC5FZkocUyc9S8ouQkpWDyroaeLZtxdTJFQSlgjo8M4HAUB/6J0fgG+xBcUMVkgXo&#10;EpOikRi7EWlJsQj0+bBt1wjcox70LWzD8P4FdO+cQn5VDRKlAE+Ij0J6ZiIaWyRuXwe6tnoRlHzP&#10;4XegztaM5Lx0ZBXloFgq8Ja2Zvi3d2HmzDy2bHfJ9kQ1qrfO5sTf/P3fhZ7yzeV7v/q91abS73Eg&#10;kanp9J0qUtOvVqSm3rXEJmDdrGwWp/hcS5HCa6l3+g4BkKCnRpeGKVI6pu60D6D+xo0BNLKNgBSy&#10;MCtrmcDSRklfShsJg3RRQhlgSK0FZRrYGCZK4kqStJWUmIqY6BRsuD/eODZKroGzYqiBEgInEo7r&#10;zD/Wr6eT4nXYsHGdnP/+VenzUrwHfR5eu8qL5D7MuqXPHb8b2Wa+znDp56LPobcxv1zN7xg34+Lz&#10;ovTxKv6QTOHN4j7GSyDmdHXhTbEU/+vzrsYdJh2GYnwEacalZ/vgseYm89Vrkl91HXzeputfa3nf&#10;AVBbg6ibTba3iv33aKFTkBay1LEZd9VSKPu13g4ASwtyQ/sIjAUqDg2VHOzB89DqR/DTMEgwrBYA&#10;pAWypbYC7rYGBJ2tGOl2oz/gRo/fpfrmudxW+AT6entcGBUAHJTMtcvnDDUB0zE0/RA2gfMO+71W&#10;kUX1FWT/Qae9RY0sJkhysAcHlXAeYVoW7dZGNQuJdjfTT/AMGDOP8L9Tjre7LHJuAVGfHUGvS7mD&#10;uXB8FN9482nMTnTJuTkNXJXyq6ieU+j+td6XPoBmfQiAqx/r7RTp2LvRvTxfpELoJ02RFo72JYAp&#10;hQpuJfN2UTi0qUKeMoVZVVi4t5M5nlvmDr7faCJmIZ2UnIRSybdyC/KwMTYG90vhkpqViZrmRrS4&#10;bGiRfKGQrRtbtmDbzDS8I0Oo87lR0rEZZZYGNDTXISUtEZtiNiAxLQGZhVnIKc5CQ1s9Ora44ej2&#10;Kz99cakJiE6LQa2tFpPLE9h9dDf2nlrBrsO7sGUggDrJBwsri9Fsa4U70InB8SG4t3bC4mtFWaPk&#10;BzV5cAVd2Cz5VnVzPZLSU5GWlYGE5EQFsiycec+6+VtLbzM/l7vVmu/FJAXv8p4pztW7+t7DZIY4&#10;8/ZI5w2XOfxaiwIPFuSmdHonuhMANH/jhANCjbaQrd8kACgyAPAmfG3caOidAmBcXCwyM1MEAlMQ&#10;vSkJG9fHSTwS9yaJK8aYy5lWbQ2BHPUeHS1AE83ZPtYjyiRtNaT0+SnCTKSKJ+/NfE23u2azdLz6&#10;/x0BoEl3AoC0kNIiGn6sPnf4ezLLfG1cZ5waAvnL78V8PM97y3XI86YI/Dx2reX9B0CTigsFRMLE&#10;UaocrcqRq5yXuLam2pgeroo+AgVmKsqNeYvlt0IyxTIBwDKBGx5Xyl9RsZwvUrxqBCzXJX6eg/HV&#10;S/yG+xg6mOZMIxy1K5lmPWcUqQn5F6yGx9aIoR4vBnv88IeagK3WBngEAru6nOjv9yMQcMAnmV93&#10;wAOXk2GMeYYJi153GzyuFgE9Oo1uE8jjrCEWAcE2gTs6lParOYitkmE75Jf7vKF5ijmyOChx9nR5&#10;BQJdEhfBz4kugVG3nMfrFADs78ehhQFcv3IYUyNB5QeQz6xcPaNiYwRw6PkYzyjSe6L4riKJEBiu&#10;SOHWUuGHABj6WG+nSMfejT4EwFsVabnTwvz9ks7UzWLmzaa1yspK5cYpLj5ODRhJy86C3esW4NqC&#10;ZoFAi8eNzT4v7MFubN05hZ75nfBNjaN3YlT53cvOz0YCAS9+kxy/EfFJcWqkbnJGsmourmqtQ2ZZ&#10;Hqra63Dt+Qdx7onz2H/hAFbO7sXQrmFsGQrA3eVBXlkB8ssL0d5pVyN82z021FpqYHG2YGxuFO5u&#10;F5psDSirKlHWCt0kyEJMA5++t3sFfe9UfO9muHs7vdt0stay+hwipNfb6b0CwFUIk+18Z/q9mePS&#10;4naK7zcxMV75hFTWqSi+c4LPRkRLhSNG4HBTTDSiBARjJN3GxFGxUqmJl3Qt6zECgzEMa4jxaRF2&#10;eA3K8nYHAEjxGB5r3maWvp+3PCNTfvduAJCjiXnNhDReB9fDz6WfXfh2s/R1hq/zGPP/1e0i83Ws&#10;AmDoWtZafqwAGDmsgErIZx19BXKaOvN0Zvzl/7ebvu5OxOMJlNofoGH9M4CwoZrWRw4aoaPoJrRb&#10;6g0n0D66gLEpx9C00tGSFwg4EehyweO1we1pR7DHo/oHdsv2oYEu5ceP/gMDyn2MXTUR00+gMY8x&#10;Yc+AQg464WAUTilHH4Z0Ys0wdDDd5fMoUKSvQTqb5iwmXhfnMHYIkHow2NuH3RMDWJkZxeRQL2yt&#10;jQKAt07/djfPyNA7e39r6fr16yrR6cWcYH/a9SEA/ngVaQkv2Ldt2xbac3P5i7/4i1vC3K1YOOol&#10;OTk5YphIAEgxA8/NzZUKp1V9zykpKYhLSEBSZjrKJd9qlfzA0eXHZm8ncqsrML60gPHl3eibmcTw&#10;zgl0uO2oqqtEbmEO4lPiFQAmSgGcIBDIvnwlNWXYLPlScLQf0/tm8epXXsWb330Tz772LEYXRzBz&#10;YAYrJ1YwszSnBoAkZCSh0doMm6cDbY42tEoeGBzoRt/2PjRZG1FYXoDouFDhLWmM96Bh70MAvLms&#10;PocI6ZXqHxwIhby5/MVf/uVdASBhgI616WA7fPmf//N/CpyxT58BY5s4/7KkOUpDIKXXGaeGHFq5&#10;EhMTkSRpSVn0ojknrYCfxBMfH424WAE/+R8n6SEhIUZti4+LvgUA4+R/rISjtOWMvxrm6ERZD5Ai&#10;xFIaBsMBUEOX+T+lr1vfS/jzMjuCvgUAQ8eFa51sXw0f+qUYXp9Dn5Px6/Vb4pDt4du0wsObrzVS&#10;mLcAoFy71k8cAFLhEKiBj7+R5ra9G7jhMbSO0e0MrX9abG6uVU3AdBLNKeVomasVWKtXTbY93YZD&#10;ZjbHck5en8+uwM9oEnbIuhWDQ12Ynu7GYL9LoNGuYM3v8cHjcK0CIMFPuYxpali1PBIACYIMQyik&#10;OKMJw/KXjq0JhzyelkKv1P4DPhf6gz7MyDlP7Z3H3MTQTywARlroIy1S2DvV65/7XCgmY/lLZqIR&#10;wr2X+hAAf7yKtKwFgPq/hraXXnrplnB3o3/6p3/CiRMnVHxrASBFKAqHJGb0PIYV3/q6OmSkpxvW&#10;ESnYkjLSUC95SKlUWlPysxGVkoD0wjxUNTcg0N8jUDYAb8CDzR2bUVpVivTsNMQmxqBAvt/s3Exk&#10;5WehoLIYBdUl6Bruxex+yT/278T+03thC2zG1PIEdiyOYenwbjj8ThRVlaBYwlrdNjS1tyAlOxWJ&#10;KYnIKchBflE+0rPSEC2F/P0bbhZQ+j4iKdIzeD/Edx9J4eCndSfHmsOYtday+o4jpFdKA6D+TxdB&#10;XF5++eW3fMfh4rPXohWL8Ef3QsqPHQFP1hOSE1R8J04eV+BHCCSMxcfHKajjKF89qliDmYZCpj/u&#10;S0pKUmkzRcAyMSkKqekcvCQVjKQYJCVKBSMxGonxUaKNSIrfhKQEAcE4WrUNGIwTJSVJPAKEyXI9&#10;PC/7zlH8/ihaDtW80AKByqrFX7kn5k3mezanK33vvGY9OIXb+bzNx2itZdELB8zV8Dy/iLDId7Nq&#10;YeXzjhDeLH2NkfbdrcIBcPX6RXwOay0fOAAsLCxUMkMLIcYswh9h8F7ADZuE2SfOGCXMKeNqjQEn&#10;ZeXKCthUTz+CAmUEQGt9aA5gD9xOi3LOrGbnEMAj/FEEQVoDp2eGcer0DA7smxBgdMFlEwh0+OFs&#10;dyqA4/zDeq5ijkwm+HHKOquAG8XtXf5O9ZK4fO2rbypA5D7Cn17+9m//Bt1ddgz2uTHZ78OFYytY&#10;mhmXuFtQLQBotpJGuv870/sLgN//wfdX///Df/kHtc0c5t2IBTEX1tpUTc+kSOHvpfgxmhV+/nt9&#10;DeHnCxfDRLqGcOkC6CdZkZbwgjocAKl/+Id/UBYSrocvBQUFatABFx2eSzgwNjc341//9V/VL5fb&#10;AaCWLqy0WPCyUExOSETsxk1Y9zEpyCRjT0hOgtXRgbzyImSV5CrrHK18iVKoVlaWoat7C5o3NyM9&#10;Jx1xbPZNT0JWXibyC3ORmZOBvNJ8FNK/X24aXL1+7Dm2B54eJ9o9FoHKQpQ3FKPRJvliR5OCv+zi&#10;XNUHcOtQrwLBWCnkeW1RUkArS02oADRfu1m8r0j3+0EQIe7trH7mMGa9HwBI6fTIZxy+MI+9cOGC&#10;Wud70JafVz75igK+TXGxCgKpTXEx+NGPfqT2q/54m9YrCx6bgDfRUkgLs8CdHshAEaa0VY5glsZR&#10;6hkZyiKdnCyVgLxkWO1VaGotViPPs6Rykp+dgqK8dBTkpCrlZQksJrDZOBYpqYlyvGzLy5ZvKRdF&#10;xfnqm+L3wfPyfMoaKDIDIF29KAgkDIYAiNLQZ5YGQF43/4eHJ8wqi6Gsh+ef1HsBgHzn/OVz5DsK&#10;3383WgsAadnk+dZaPrAWwHCZQc8Mg5HCvhOxvyBHCnOgBEcCs8+fGhRSzinh6tFUW4v2tkY4bU0C&#10;gA3gYA1O/0Y/gHT5wmnh+vr88AoEOpytAoFtap1z+i7M9+PQwVmMDveoplqn1QGf26MAkPCnAZD/&#10;CYAUrY38z6bfv/+7v0PA68af/PEfqZd14/HHJHyTWv+93/1dtLUaPgb/3b/7A4wMOTDR58Py9Aim&#10;R/oFNtvRUFuDCpOlNNL935luvj+68uGAjoLCHNP+O9PdAGBcolFLLSwuUj7ezAszwvBjBoYG1X99&#10;fLjMAGjOWKlI4d9LhZ//g3INP42KtIQX1JEA8Ic//KGCN/M2iosGPS6HDx9etRiGAx4X7n83AKgt&#10;BusF/NZ/5D7cL2IBFiUFW2pmBtIJdRWSl1WXIk0gLy5mI9KT45ErkJeQkiAFfpTq/1dWVQqby4ba&#10;+ipk5WaiqKJYIK8KNr8TVr8Dmzvb0N7ZikBfJ2pby5FbmoHS2gIUVOQiNTcd5fWVyvJXZzEGhGyK&#10;M3zOmQtXXmv49Wt9CIA3l0jPx6yBAQMAzdt0etT/9TPnQssg8zUuR44fU47FuWTm5CAmOhYxceyT&#10;t05ZaGPi09S+X/+NX0c0YSuWVjIBxI2x2BAVbVgMYwUWY2MUPBK6NhD+NhqWQEJfVrZAXnYqMrPT&#10;kJ2Xgy0d+XjhyhAO7qhBY3EiitJzUZeeitbCFHRZSzDgrUd7bSEKUxOQmhqNtLxUZJVlwWKvwNC2&#10;RmwL5CPoLENdaQKy0jj4Sc4v8LYxPkkBHGGJ6Yy/Wvr+NczpMPrZcJu5GVhv1+lVx6f/U/rZaunt&#10;71SMk+fnrz6PPhe3K8CVZ0+4JVAyn9L58prgKVIV89X8+2NK3BYelufR17/W8hMJgJH23604GtY8&#10;+tgYECIS+GuoqRUgbIDb0YaeLhe6BOw4Mnd4oFvN4jE23Ctw14u9++axtDyD7h7PLZbA3m43hvrp&#10;Hsapmo4Jj8EuDYACizajDyBBkL4IOeCjrzsQ6t9nV/MK9/d0Yc/uXeplff1rX0Wn06bW3Q4BSlsL&#10;/sN/+Hf4P//n/2BywoWpAT+mBrsxMdijwnzlzTdVk/nS0pL6r++Zi91uV79cuL64uKjW//qv//qW&#10;52PoxweArK1y6dvWf0s4DYNc1028XKfFcK0mXg2HL79iZJThkBDpmPdS4ef/oFzDT6MiLeZCmqNH&#10;+0MAyFGiWtriwvXwRQMgw7BQ1tZA8/HnTNuaQgCYKACo9681alhn3LoQ0uC0TnQ/YTAEWAyzSQpn&#10;zrxR3lQLZ5cXOSUF2JQYi+gk9vejlYGOe+mrbR3ypNC1WKrRamtESV2pHFMFZ7ATV596GDv3zsPi&#10;k3xrcgCTKzOwd7tQtbkOg7OjKKgqRmJ6Ckory1FQWoS07AxEJ8RifcjqZ75G82+4OJevvnezbjd6&#10;OlL4d6rbxU94i6RI8RjivlvFkeOR4qbWWvS7XUuRAFCnR66HLxoA/+G//BeVHi9evqS2bxLQiI2N&#10;Q3JKLLJyEpGWkYxrDz6k9uVL3p6YlKAsftECiZui4hAlvwS+jYQ+JaPJOEr1yzMcQGdlpUtFIxGp&#10;aVLJyE1DVXkhFkbb8etfPoOnTnajvSIZ5ZmZqJNztRalYktbCXb0tMNWX4TSrGTkCDjmFmRJhaII&#10;I5NevPziUZw7FsRojwWe9jJUlqYLZMp1SKVqffRNK2S4NGBp6OF//d3o/zoM05/5P8PwNxwAuW4O&#10;p7e/U/FYHRfPwW36PXJdWQDlHjifMN+bsiKG8uW1AJBifvaRdZJu18l3xuNCx5jD8HyMn+fm/7WW&#10;OwTASCNAI4VbSx8UAHzrfSgLoHIZk6t8ENI1DJtiW1ta0FhfCwv7ALY1oldqxwNBN/pEQQE6n0Be&#10;T8CNiZEBnD5xCHOzE+gOcnaFdpEVXhGbedm863a2KVcuAR/78DUJ+LXCI1Dp5qjflnpRLRy2NoFD&#10;H3qCAQT8brgc7QKMLgz09OJ7v/Id9bK29/bi+JFDat3a1ASfqw2//gNj3+S4G8NBl8iN0T6/2vaV&#10;L39JzaO8tLRb/df3rBc+k3/8x39U67/927+t+hhxuXz5stp3Uz8+ALydBZCLOQwhkcvho0dWjw+P&#10;R8PhhwBoKNI1/DQq0mIupFmw9w0YAKh9+rHJjMvBw4fR2GLAm97HRQOgtuxx+bXvf381DPVACADD&#10;F72fbknM16GlCwn+suDS27muCxGuMwwz+ZSsTNi2eNDUYUVORQliM1ORU1mK+LQk1RyclpGEpJQY&#10;FBSnw+aQPM3XhpbOFvRN9qF7RCq0E72wd9ng7vdhdGkn+qZH0N7dCfe2LvW/zW0XWChUgwhoFaLF&#10;QhVYUgjpa9HXxl8ClPl+tPiczc9H6yOiSOEJbpHCv1OtGT9BL4IVb63rXEtrxU+ttej3uJbCAZBN&#10;mVyOHDmC1lajG5Au8LloAGxta1P/ufzg138dm+R9sUk1OycdVdVS3pXlqH3//M//jJysJKSlxgnU&#10;xRrNrQJb0QKLyuoXanbliGHVhMz+eBImITFeNd8yPaWkxSArOx51pWnY2VODV6+O4chIDdyViWgp&#10;yERTfhraK3PQXCoVj6pMtFbnoqowDcW52SgWAGxuLsahQ9vx9a88iF3TjbA1F8Btq0RzfYkAIK1j&#10;0QJIxoAQ9kOklV33SaQ0BOpvhcCln5f+NswgxvAa+HT4cAC8V9LXwPh5XgKZ+fvV4ZRFLySdL7+d&#10;BVDPRczvUCns+nmv5vtaa7kDAHz38HZv4rhzsQ8h+xJQt+576zUUi7TPQO0nkABosRhOnK1NNbA3&#10;VcMvNeagqxV+lwBdewN8AnBdLgd6PD70B3vR3xNEX09AxP6BTSJJzNYGWC31oF8/DhahPI5WeAUC&#10;/YzL2QKHpQZOK/sXckSxBQ6Rxy3hRD6PE3sX9qgX9Ue/9/vwt7bg5JED6r/D0gKPrQm/+t1vqv8j&#10;A04M9bgwKAA40udT27765c+jqiwPS3sW1H99z1zeeOMNWS9atfzpZ8RF77upd/b+1oL1d9sHkM23&#10;ep/ZAqj36UVvM4uLbjKmPgRAQ5Gu4adRkRZzIW0GQPPyF3/5F6uFfPhi7uunlzzJc8xgYJaGSEKU&#10;3rYWAOqCgutmMDEXIPo/M/jEtFS0OmwCdp3IKilAXEYqcgUEs0sKkSMqrilHQVUhattqsFnAr8VR&#10;j20TQSwf2wVnsB1tniYER/3YMhzA1vFtaJW8qr6jBbW2ZrRIpbbZ3oaG5iZECxTrb0cVWnId+pp0&#10;4aOvLZI+BMCbi36Pa0kDoHlhBVbvD19eEgDke2HfOL1U1lQjPskY0MH+dtWVBTh80CgPTh1bREVh&#10;InLSopCUsEGN2I2OjsGmmFgBPm35M34J/axEq8EbCdFSqYhGcuomqVjEIDc3Hi2lCeix5mBmSzF6&#10;GuPhrUqGszIbjYUCfmUCeuVZqClOQ2ttPurK01FbnIf6kizYmnJx4uAgbjyyCz3dRWiokXK4KA0F&#10;ualITGCfQ4G8KKPvIWVA6k34I+RoyDOnP73O7Xo/w+rBJRrIIoGffr7meO5GOg6eR1+zebtaD+VP&#10;+nvS+fLtLIAEvpiEOMTJe6WFln0PCYA63kj3tNbyIQCKVp1Gi+hYmk3AtnZa8NqU9c/WWIUuewsG&#10;/DYEfVY422rVdHCD3QF4bXblhqW3m029xnzAfT1u2G01oOuYtlaJSwCQTp49LquyANKnoMduyGWt&#10;V0DodXFgCPsAynanBW453xaP0Uz7v/7Xv2C2N4CRgB2754fVtq1el1xDO/79n/4J/vf//t8YHfRg&#10;IOhCr9+Ovi6HCvP1r3wRNRWF7zsA6oE8lHl7OADqhG9O/JEWPQo4fDQvFx7H43WHaUKeOV6KzSbh&#10;S3iTMhV+nPmD1NLnuxfSpnuz7iTMvVT4+X5aFWkxF9KqwL/vo5EVVthT4eCm+2a9U3BYCwDNMoMJ&#10;ReAyS2X6m6QQz0xHZn4uEqWg5+jgYvpObWpAhVIdUvIzEZ0Rh5iMWIHBHAxObMW28W4EtrkxsCOI&#10;yV3bUW+tQ2FNKRok/7FvcaHVtVmt17Q0oKCEff5uAqDSOsPax0KHhSp/eT28LvM1a31QAJDXHEl6&#10;/1uuM1K6MInNwGvFv9aiC+x3I3MhT/cwzJ9oHfrtH/22So8cOUwAJLxxlG1DTQlW5vvwiacO4mVR&#10;l70UpdkbkZu+CSkCdbFxAluxMar5l9J9APkbm8jBRQKC8RuRnLIJqXJMRnY0SoqTYKlMQUdtOhzV&#10;qbCVCQxaiuGtz0NLeSrqi9NRXZiFsvwUNFRno7kxGx5LGXZ0tWJumwWnlnsxMWiFpSUHhflpSE+N&#10;RbJAZkKsXE/UJsQRSkPApkGK6xr+tMzPwiwNRAxPK6oeYMJ4tJUsEjS9W4XHG+k87xQAlQVQ9qsm&#10;enkvBHRWythVSu2XNBDpXtZafmoBMBKARLoGAqDuA0ixGZi+AF0uNvM64bZZ4BEIHPDZMDUQEMBq&#10;V1a7oNeBoWAXPO12CeOA3+NSjpoH+wMiD4JsTnFYlK9AzvjhtLcK2LWhS2rTE8PdGJO4fM4WAcBa&#10;Ob5BYFDAMASEttYqOAQyuRDu5oe7cHR2CIfmBzAiHwqXP/j930V/t1Ot/9IvfFWBX9DXriBwbDCg&#10;tv/Lv/wLaqXWrxc23VJcIgEgLXZcfpwA+E6lgYwfBJee/r5b4tWKdGy4wo+JdE36fPdC4XFT4WE+&#10;BMB7o0iLucBmAb46FZxZ3G4GgZDCwY0LLYLvBQCuJQ1/FC1xH10v6+yTx6a76CgkpCajtrEJtc2t&#10;SM/JVlPKrY+RwjJ2PVKzklHdUIkKgb3mzQ2ob6lFXkkOiqqKla8/b48fHX4n6jc3oaCiSOJKUt/Y&#10;LfAn4ghWfS26ENZgGn691AcBAAllkax+Zt1ynWulDZM4o4g+1hw/tdai3927kbmQJxzQOkSLHZdX&#10;Xn3VaP5NikdyegoypYJgaajCnpkArl8ax2vP78P+aR+aBdgKsqKQlkr/fAkSPkEdR8UKQMYKPFIc&#10;cZ6WkagGZ6SkbUJmdixyC+KlTElAU0UKWiqzYKkS6CvJgr+5FO66HNmWhvb6ErTVV6CmLA+11Zlo&#10;a8vDRE8znr0wj7O7/NjeWYnGsjSUFmcgXeKPjyP0iQT64qKikRhz02Kn4Y9pjaCj4U+nvUjSQETY&#10;08czPkrHEwma3q10nPpbiPzObn5LdwKAlLL4idSo46iNqlIWEx+n7kXnCeHHrLW8pwBIoDBAINLx&#10;VOTj3ju99RpKRTenSDPmDCYAOh0OATbCnQXdHPErteBBvw3d3jYFaz0+J/wOO5wWq5r2jf756OR5&#10;ZKgbo8MBDA3QabMdjtDUboRA9gUM+h2YGevD7HifgrUutwCmgF/A0YR+vxV9Piu8tlpscd7sV6SX&#10;/yMwODPhwVD/zQEcr770PLo9NgWkPQKpvQG7AkzzUl5ejP/xP/+HWmcfPi6f//wb6v3s3q37Bxq+&#10;F7m8WwBcS+8lAGrroDlOsyIdG67wYz4EwJ8eRVp0gU29WwC8Gc9bw95O9woAlfWHcbFjeEh0SREX&#10;k4CUhHTExSZIAZ+GrMxMJCfRz1qsmrpLjf7cFIONUtByPTk9DRvjopDIkcQpcbg/WgqbTZJWNhqW&#10;B14z5yvWz5Xn0QWcGfrM62Z9CIA3F/3u3o1uKejl/awXCIgSeOJsG9GxAnEx8l7j4pAolYGMjHTY&#10;Wusw4G9Gr7MQswNNWJnoREdjNooEANNTNyE5NV75B+SMHbHxkkZSEpGZlSGwlyHwl4KM7BSkpsUh&#10;QwCwtCAZLbV5qC9NRVt1NpwCfY6mMrTXFCJor0N7dZbsz0TA3QiflG92SyU2txbDainAcFcFjsx5&#10;MNxZDktJAuoKU1FRkIUEDl5Sbmk2IEZANlYUH3uzyZcyW+0Ic1oa5vgsFAxryTYFVASm0H59vAob&#10;/hzfocxxRdoW/s7M51PTI5qk8+U1AVD28T7UPSlx23r5fm+OcjbHr7XW8iEAiiIBYHu7VYDNDr9L&#10;oE8A0N1aDV97PYZ73ZKY2f9ORF9+LSILR/XSYbNVDfaYGOvB6EhAgNCmmn4JgGwGbm+rl/8N8kFY&#10;FKj1CFB65cNwttXA21aNHncTxvtcGO4WkHO3CBSyr6EF/a52THW7MSNQOdhrw0CPFePD8vH0uiQO&#10;h8CfE70+jwF/Q11Ynh9TL5eWwfrqYgWApWWFAngFCgCVim/21dPPJ9xid1MffAB8O0U6Nlzhx0S6&#10;pjs9350oPG4qPMyHAHhvFGlhQX2LpKCPLANEzCIgECreorBwb6e14uE+M5CsJYLWWrDFjH/d/esF&#10;Dtn/KQpJySkoKS1BHucUjtqEDetpNZGC6n75lTDr5f+6dXIM0wbnIqZ7CQJe6Fc/i/t4vpDUfciz&#10;Cz/3Wtek7zuSbglnei+EK6XbvYu3CUOtFb9Zq/vfItkvUucwwZ1ZkeKj1lrMQPBupYGDcERIUi5G&#10;Qs2cMRy8ER+nBm60t9aiz2tBW2UGbNXp2OqoRFdHNQqzYpCQcL+A3wbEJ8UiMTFOOWdOIQBmpiEv&#10;Lwvp6SmIT5Z9SdFIS9yI0sx4dNSXoLk4HZurczG5zYP5kS4EnY1wt5TBaSmD214Ne1sZ2pqKsKWz&#10;ETu2+2RbDbqcJVKeFqEiJwb5SRtQlPr/svcd4HVU19au6l1Xt/dedIt6712WZcly79244F6xccE0&#10;m45NBwOhE5KQQArpjZCQ9l4SSHjp+ZOQwEvPSyOw/r3n6kjj0UiWbdnYRMff8lzN6WX2WaftkwlL&#10;ZhoNTJjsxa+Fi98swojP3HG+mOhxHgUEKZTbSTNhCjknICdWauXIEPajhSh7Uf6cDlH+/G6kMIU+&#10;1pHSORYYzigIYPyU6Kngzl8Np3buahgkgCIsJg3yMOTxCKiHNTZQEpjhCWBZKRG8+moiazXoIALW&#10;QOStuaoQKxb3YDaRvAa+Bo5VuRDxq6+sREN1ObmvJILWhhVL+rB04QzppHBLQxmaicTxYZKSSAjl&#10;hSE0UjgdzZVELok0VnM4MbRU56OzLoLLFk7Doe0rsXlFH2Y0l6OzsQ5tFM8MCruXr5NrLEVLfQGR&#10;vSrM6m5Ab2cjpa+G0lNGhLGE/q7DPEofm0+/8FGUFeYj5PfCT/nye1mHopMIIOVbuhs4TgC9bi9c&#10;TiqfIXsmBeR1Joea2+ExTgBPhTJshtLNOAEcG6gZZectJwinwykzRDKc6YzeWIUjB5Mv0ZnxKV3e&#10;E8YnOnmvkNvnRaSwQFKuq9Y58d8chlhSk8Kg8IYjdOcDXBfyujldHcndn2k9nqlfufvhIA+Hfw9n&#10;RB2NBbguuc4EARGEiIlTBu95k2Z8MxEg2c8TDiGHBvlODaIeLaJeI7TZiUhPm4LU9ERk5mRIM3FZ&#10;2enSLR1MAK1WE5FBvks6iQhlInKJKJo16Yi6zci361GS78D05gr0tFWjIkZ9iiUHRSE7ykv8iObb&#10;0FhXiIbaAkxrr0JpoYfi1MNv08CUnQJjVhq0qWnITeZDKKxUPFEigOJu4pTU+OldQfD4KSAngHI3&#10;arKOcT4IoADXgUS46dvifYb8+xIjgEMJ0nCkzEuEQQk3Qc2tmGkaOsM0+vjOBJwOtfSpxXfqKWCn&#10;tAeQ7wTmq9mk69qqmNgRwaqpAt+uwbN6fJijhkgcz+pVlxegitW4lBUQGSxCb0cj5szowIK+LvR0&#10;VKOb7wem91UFEZRHYiiLRaTDIXw3MOsH5H2BVRRGfVVImipftWAartqxGrtWzcPslkqJfNaVxoiA&#10;FhFxpPhr+IBImaRXsJP8d09rlpRSc5itRCR7W6uxoKcDC3s7JX2A9WWFKAkFEPOGke8Lw09k0Os3&#10;S2TQ76LfQ8poKNwEpbszdct1ctsIBPBixGhJqZpfJc6W4J4tlHu1LiUwAYovMxLpoL/HIn9qZrhO&#10;ezS4VAggXwafpcmVTgxKKj0IfKgqKyd7YM+Q8CPA/sRGef6by0e4uxAYjmQNV0dy92daj2fqV+5+&#10;OMjD4d/DGVFHYwGuSzHrJCdDTEJ4uT8nJ0sidXmaDJgMrGg5ExY9kTttJrQ55IYJV0r8FpD0DCYx&#10;yUQcU6HTaeBwWCS9fzyDmJ5JBDGb2hCFk0fh6Ykgmuk93/LhdZpgN2tg1mdDT+RQR9BzPPTO6zHD&#10;btNKcDoMcFj10HF6srII2dBkUPpSKe1pSRL547il2b9+Msj54DwyOG/yvArSxeDffMo3rr4mRdKx&#10;NyVpUG7IiRWTMwE5WZKXq/z9SOAwuLyFmhpOpzJcNcgJIMs0Sd71L/FK9meYDjWw/+HMOAEkDCWA&#10;AelKOL6jl2/qYIXNrKy5soT/jknEj/fz8fIu38ZRRwSupbpU2hfYQwRwWnMNZne3oberTlL3UsOn&#10;gWNhVBYUSjeNlBXlS8vCHAYfDuFr5irL/EQyI5hFfhbOaMTs1kr0NpZLpLKmhOIkkllDRLCFCWBd&#10;GVoaqyQCyOBwOLxp9WWYN60R6xb3YdWcLqyePwM9zZWoLCQC6PMTAcyPE0DfOAEcDcYJ4LsEifxR&#10;mXFeWBgSzjV/akZ01gLKjl7tvcDFTAAZA4SOyok38LPaCHl58r4h7hjU/HKnyld8abVayQ2Xwfki&#10;gPJyPlPIw1ASMDXI4x2NX6W702G4cIYzonM/F4gOnp+CCPGTIQhgejrf75sukar0jFRk8m++h5f3&#10;+UmEJV1yy6SFZ89SU+PLr3w3MC8DG006ifxp8nhvYIJ0CESryyFSmU1hZdGT9wnqYDLrJPfsjpeQ&#10;mXAyeBZR+JeWlek3Ly1nUFoyMlitTBaljwccnOb4lXRMQMUsoFgCjqeNiGE/AeS0c7r5b04DX10n&#10;3EmnmNNT47rykpOkNi+BvgE5ORpLAihmJ/k5GvLHGI4A8j3fnC+uEzV/ZwLOx3BGIoDjZty8G0at&#10;o76YME4A3x1wWQ2QFRrBJ5AAP9f8qRnunOWdvLyzl3fkam4udgI4ACLT4sSg1MEI0Hs195xfJnui&#10;M+POg9+fDwIoL2c5zrRehgtHjtGEOZx7uZszDYcxnJETjbOF6OAZgsxw3clJYHxWj9/FyR1vBeCT&#10;o8lkn5icjqRkJk2Dy6fJKUmSWwFeCmaylqvhpeSpyNEQcWN1MUTYUtOJBGZrkEPkK4fVzbCaFSJz&#10;vOycQXGw2hUmZ4Kg8cyydOsIEzxOU0YSkdFkae9hStpUifgxUc0kgsrP5BS+MSOuYoghdPgJAshP&#10;DtNsNsNkMknxSPkmYsmnmPnkOpNAPi0rQUbMRPkpIcpzOHslRLkroeZWieEIIBNYzgcTwNGmYziw&#10;/+HMOAEcN+Nm3IybcTNuxs24+Q8z4wRw3IybcTNuxs24GTfj5j/MSASQp2TPBDzdyjrjlOA9YGrv&#10;GWIfoJod44L79YVQEI3C5Qmgqrwc7V0zML2rAzVVtfD7vCgtKkBNYxvam+rIbRBz5s5HQ00NimMx&#10;9MycjbaWFlSUV8IfCCE/FEJFRSXKqhvQ292BWKxACqOkqJDCaEVfzwwE6G+Ot7q6Vnr2zZkrnTYW&#10;6Zk9bwHqqkqluObNm4cAhcs3khQWlaKwpAxdndMQDAZQWl6DnukUR7QQoVBA8ltKaV40f44UR11z&#10;B1opzYWFJVKaRLwCXFYej+eUdwL8fqSyPBe/NptNajtyI59qP2dMSSAkDYP4fqeLHazLTW35Ug28&#10;XMCbmyXFvylxlQgchpjyHy2GLKtOnSIdwODfau4vBnAe5Ustam6UUDPCjsuOl1p4mVPuJ4k3j0+Z&#10;THHwUgrHy8tsHPfQslH6VcPkxFRMTUlFVm4mcjTJiETNOHBgNebMKUdJWQWhHE1tjfAGnEhL56u5&#10;spGYkKYa1unA5aJcChSQt5UzbS9qEPUh9pDx32LJOClhCpKnJiA1kdKSElcv4gtZUVJJcqvEi5Bf&#10;R7IyV1IQHAk5YNBokJ6cPlAnIo0ibIao87FIO0O0o9HU4dlgOMM3ObAibTU/p4LyOQqZNmlq0hAo&#10;/U1WcaOULfGtF+SeIN7xtgSxNUO8U4YtpVORJiXUZBy/U3M7FuA0K+Mbkn/CEL9cvkPyF7cTbXKs&#10;2h9j8tTEYdMk334h9zNajGQkAjhhwoQzAt9OcfToUdx2222Sag/G3XffLQWofM+45ZZb8OMf/xjf&#10;+MY3cPvtt59ix7j++uslv/fee+8QO8ZLL72En/zkJ7jpppuG2Am/d9555xA7Tse3v/1tvPr9V3Hz&#10;zTcPSdd1110n+T1+/Dil8WYpnQy24+fzzz+Pv/zlL7jhhhsk/8Kefx87dgzvvPMOnnzyyYH3kl3/&#10;89Of/gx+97vf9fuNhynC5Xfs95FHHhl4L8Ln31/84hfx61//GjfceONAuMLuRnr35z//Gc8888yA&#10;X7Zj//yblTiz4fQJPwLshu/Mffzxx095L/DhD39Yuj6I06e047DYTp5mOZ577jnpGjZOn5o9l2Om&#10;JkdKmzBqjfXswR/jcFBzf3GCdbapg/LBAqcfLDSlzkPCoEBSE0qS4B4Gcf9xSGHKoAxnTCAJ1mGg&#10;5r4fp6Y7TlilwwzUSTGkfW70TrqZQgbhX83wexauTC7kpEJgytSJSEyaTKQjYWBfEhOzpKRT3cn9&#10;j4RJrHMvLRU5eRpk56TBYtFgWns1qspoYFdUgbLiUhq0FcNq04MV4fLm/KTEdNWwTgdBajh9/Lc8&#10;vXISOFbgcDk+URYi3uQEKj96piSmIC01C1a7DYUVUdR3VKCuvhoenw1OjxYlFX60dlTC7oznXaRR&#10;kMDzSQBF2scqPCWGMxq9Nn5IQcXPqaB0KcmIyveiJBASiVD4Gw0BlAaX/VDayaEMezSyluWKMpzz&#10;JmsILAOU8Q3JP2GIX0kmKfOncDOGuKQI4B/+8AfV94cPH1Z9z2hvb0c0GlW1Y7z66qvSR65mxzNI&#10;bW1tqnaM3bt3q75n5BdE0NjSrGrH+OUvf6n6nqHX67Fw4UJVOwZfo8YbUdXsLBYLZs+erWrH+PrX&#10;vw4NjXbV7HjGcsaMGap2jKVLlw7rlzfFrl69WtWO8cILL8But6vacZiLFi1StWOsXbtWEsxqdnl5&#10;eViwYIGqHeNrL30VefsbpEYnjFpj/c+GmqDvBwkI7qAElH5HshsiAPshJ0gXDGp5E1Bz3w+1tMtn&#10;QKWDIv0HHeTuhH81w++54+cZMt5Yzr/lmJowCSmpCbDZjViwcDbq6iqli/BTUuIkR0CQFS77EWeR&#10;eEYlkeKk9CbR76zMDNgtZlj0OjjNbuT7AvD7XNDps6UTmElEmqZOiR/EOFuotQmWs5xfkWa53dmA&#10;88zgsLg85CQwRUYAMzJySB7HsGzdcsxeNhPlNY2wuJwIRN2Ys3QaTj5xOyoao8jIY/Ibn7UUaTyf&#10;BJAh0qxmd64YzvAhCj4EoHTPZGAI6Ps4FUPd8CCRwdcCSgNGejc1gb4rwhTCJPbX7+YU8LckA6tf&#10;GkT8O5pCZc06JaW67nenTNNoCaA8LgkKN+cGrsNBDImLMInSqcSQcKQVJQX67UR7Z5ziRwK7OzUN&#10;Q90MreNJEk5N04A91zXFL0HyOwi1+OThMkYyY0oAzwU8y8cft5rduWLKBKp0lfeMV155RfX9+cbn&#10;P/95Sc2Cmt35xAc+8IFhCeD5hEQAdw1eYcdG7cP4zwYLGhkhOgUkzEYQPCPZyQmRHP/pBDAhIRVT&#10;UxORZ9JDazYhJSsLSZlpmJxCI+30iUil8HIypyIc1uCGGzbhwP61cNkNSEuKkxIl5OlVg6R6hdLE&#10;TzmhYaSlpiGTBpNMCiX1GvSUSBQJcLWwzgRqaWNyJUivWps5F4g8cRyJyUyypyCVSLOGCE9p0I7t&#10;a2biE8/cgsWb18LjNKMi34mNa2fh5hMH0d5RAaeBddZRmaQnIjmF0x/PA6f1fBA1DlvUhyir4b6l&#10;s8FwhkmuWt0oZ4JGC+FfpJtveZmaRAMIwuTEZExkGdLvZiSozZqp+VPGHyedQ91dUAyRKSrlq5I/&#10;pZuzxihmDrmclGU3idrBkHQp3UjuTnUzRSU+pZ+RzEVDAPm4vNr7c8GUnCko3VaMCan090SKY8Kk&#10;IW7OR7yjwX9avF/76teQd0W91OiEUX4Y4yBhpfiYBfhDF8sAaksBcjtlx6UUGgL/6QQwKSEL6RnZ&#10;MJh0KCzxIRA2ITsvEanp1HlS2ClTU5FOBMSgn4JYzIBo2AKTNg+pCfGOW0CezpEg96PmTxAcnsVn&#10;yAnJWIPjYQLIz7GOg/MhCGAClR+TQFYnos1KQ9RtwNoFTfjZ9z6GK289hNJiH9orAlizvAP7jqxF&#10;c3MMQWcecvN4uT2BCCDPLA6WHYfNGMs0i3AFuRRhn28CKJWPSlzKDny0EP7lBDAhmdoqYZwADkKZ&#10;N4bSzVnjQhHAqfHZ2TEngHfddZdkITf8Tu7mfBDA84G80jw0PlOL9pfbYVruV3UzjguDr331q8i7&#10;uqO/RcWN8sNQYt++ff0u40bNzXsLJKwUH/Mg6ENX9XN6DAgNBd4rBJD1e/HzTAlgRpoWeo0F0XwP&#10;ZvTGMG9BFG7PFORkJiItMRfJUzKQnMj70SYhK2sqUpInIz01EylJmVLHLSBP50hQ+uGOWoD/FiSE&#10;iYFYlmYiJQ9jLCHiEkRTTkLOBRwW54XDTUqL63FLT0+FPicDEZ8Rc2eU4Y6bNmD+pjloaY5iZks+&#10;Du5biBe/9TRmzCxBQVALnSGTCODUU2YARbhykjYW4HyLsJUkcCwwnGE7EY984KbWee/dt/+U92oQ&#10;8Q2C6pSIX0Jy6oCb0ZC0cQJ4DjgPBJCJOy8Rc11KMk6yix/WG1MC+Prrr0sv2TDJk5sPfehDA+4u&#10;BQKY5LDBclsIyUHqIFoSUHagDhP1kzBRxe04zj9e/PrXpCuo5Eb5YchRXFzc72rQ8N5INbfvHZCw&#10;UnzMgxgngMq0CwIoDoAo3TCEfzWj0Whh0doQDdgwe04I1x2bhfp6JoVpyJyqR2JCFpISU5GYxGRp&#10;Cj2J1CQxKcySOm4BeTqaisWjAAD/9ElEQVRHIlFyP0oIf+JvJk9MAMUyrTKs00GQGoaanbAXZJOJ&#10;z0hpP1Nw2BJZo3KTrvbKSINRl43CqA0rlrbg8UcPYcexTaiv82JanQO7d3Tj2Rduw/0n96Oxyk0E&#10;MAsZrBw4lYnxYDlJYY4xQZOXvQh/LOMYzrCdvC74byaC8f1gp3beh6+6euDdcJDHKYVNiBOHlAE3&#10;4wRwaN4YSjdnjfNMACcnkn+SQ7ziwW7GjADygQdhYrHYQMfNpz+FEe8uegI4dQImlmWh7bX6gXeO&#10;JhdCl8cwMY2XQN+dZdD/ZLz0MhFAnba/JcWN8sOQQz4YUbN/b4KEleJjHsQ4AVSmXRBAJn/8N4+I&#10;43cID7oT/tVMrNgKt8uE4iIHNm5qxTPPHsbsuSWwmvKQkZSHqYlpuOrI1dLpdjY/+9nP8IUvfLEf&#10;X5DC5Y6byZOIZyzAhIAJiCCBZzsLKEjFSMSO42ESyODfam5OB45nOPAMHt/mkJHJp561iMTsmLeo&#10;Dh/+2G149sWnsWXzHOzeMAMfev91+K//+Qi+9/2PYe3SdjicBmRlp0hLwEnc4VFYanEp0zIW4HAF&#10;CVSzP1MMZ9hOupGF2inf2ZyUkkxtmeqL5ICAMIevuipOsHhfH2EyQdnRK+NlKN0oDwgw4qRlEPG4&#10;OR2DUAtbnk4pbSpuRgMOn8tADjV3owOnQ46hbpR5Y6i5OxvwIRsl1Nwpy24yfaMCg+k61Y2k7YHb&#10;JbcVljlS+x8Kpb+RzAABlC/9KjtvYfhaF/7797//vSRUlO4uFpRurEbVJ9oR3ekafJ84Ab7lPhgX&#10;munvizft70VwW3n55Zelk8Jyozy9xOAGy6eb5Gbw1BPbDRVgDFaVohbe+QN/bEM/7EGo+WGM7E8p&#10;PAS4XNTcD0ItrjjkhIjNyQcflH7HBW0irrrqiPR+585dQ/wOh8E6UcPQ+hkAEb3hMGUyCb1+xE/d&#10;DcY3idqQAMfBp/mEShzOB+dHjQCKeNXMvQ9vwbSeUpTXunHw2nW456Fr0NJZDj0RwJS09H5XwxtB&#10;EvgqKr6Cin+PFSkRBIfDFMu0au6GA/uTlmBHQU45HnYnXw5WczccRFrVkJw8lUhsEpG5DITyPTh4&#10;eCuO3bYDr/74E3j9H7/CJz72Pjz76DH862+v4vs/+wx2712E5fNaEQy5JAKYlDz5vU0AuY3SAEYM&#10;ZLjNqvm9iggg/y3yPeUsCaAahg7Ezk+5Dgf+nuXfrLIMxhJcjmyU74VRvj9TCFl0pnmR7+FWsxcQ&#10;9S+g5kaJkcwAAVQu+aqZ+vr4jBrrsPvRj34Eo9F4Skd/UWDiBBTvqIT1ESJ/uYpDH1OJHB6rxoQp&#10;snfjOO945fvfl9rM3tzc/pYUN0MED4GJ3OEj8Y9UGP57+aqVJKxUps77wQRCLbzzBomYnP5j0+bp&#10;JfdK43Q6h/jlUZ9SeAiMPComQaBMnwzycNgMEsBBf089+TR27iACKPM3EuRhDoFK/YwGUyYTke+H&#10;Mj4eRAgo86+aBoH+sNXMVTf2oWdBOYpqXOid34ElqxbBE/IhLTcdK9as6HcFTEycLBHLj3/i4/1v&#10;IKm1YrLEYDnIqqp4tk4tfWcLEZbYD3gmM43slgfsTE5HSpO8E2E/ZxoPQ9kpyZGTmyWVl9Gow47t&#10;l+N3f/gxvvTSk/ifn30Mf37rDfy/n3wdv3j183j737/Eqz/5PPpmVaG+3Auvz4rc3AykpiUSCWQC&#10;yN/b0PDV0nOu4HAvNAHkZb2JU+LtTM2vIIC8L5pnn7dt33HKt8OQ+xNQulGD8ls7FwL41FNP9ac4&#10;bn76059K7/v6+vrfxA3Pqgs/FwMBZAz3/kxwtgRQyLbTyQ+5u9F+AyOZAQJ4OsMVJjr0N954Y+D3&#10;xYZkewryl0eQs16PKZlZp+z549+6hXpk18VnMsdx4fDyV1/GkxpNf2uKmyGCh9DU3NJvO9RcCgQw&#10;jgSUlpRLaX7wwYck94O/h/d3IQngoX5BKNJ3MRBAtXgGMCTPg1BNg0B/2GomEonA4XBIBI5VI/Ft&#10;NjxLzUKV9WWy4WVfjoPf8ehcGD6ly8SMCSCT+YKCAkkn6OkE+GggBLsAx8Hxvfnmm/2xxzsqngUt&#10;LivtfxM3LKc53wlEKNjPmZJSsSeQyQ/Hze9Eh6N0K8DuRMcqTzeH8+DDD0nvXXYrdm9aiW9/8Sk8&#10;dec6fOaJzfjuc7fii8/chD+8+V38E7/DKz/8Knq6y5HvyYLVakSeViOR2OQk1omYhqSEdCQmxPUi&#10;cnpON1tyNpCnn4kwlz3Hcy71Opxhu9MRBmFYSb+aOeX7kfkTkNsPh6Hf2tgQa750gA3/FgRQ6Ybx&#10;bhFAYYSd/PfZ4mwJ4PnESGaAAH7uc5+TXrBRdt5KXGx7ABMnTsLE3EnIm69B5a0lmKwdqu5lAAkT&#10;sPBjc5Bekq5ufz6hTcGEZ3sw4cmuwXeBnPg7+W8BubtLHC997Wu4S6vYA6gUPARNng6f/8Ln+13E&#10;Df/9LAnAS5EAClLF5nQEkI2YneudFReYQogojRhZxxHf58FkRRixb02YXJ12IJyLdQYwIYGXH+OY&#10;Sn/L45N3zPIyY6imQaA/bDXDy7ZC5QqTFQHu9PkmHWE4DiZEl19+ef8bSG7E/jwmfhwWk6dzIQoC&#10;yrzyk2/4sVqtUlzCMAFUthMBXho/HXFTA8fFeWIoSaDSrQC7USOAkt+UeNs06bWoLy/AilmN2LSw&#10;Bjft6cHhRdW4ZlMPfv7DL+AtvIn/+cnL6O4qR3HYBKfLCo0mPoOZkcHIRkZ6DpU5kcD+mbmxKGsl&#10;5GnneERc54LhDNuNlgAK81//9V/9v+Lm1tuOD7RxuT8BYTeI+IEC+UET+XcmYcwJ4BQZARxaZ4IA&#10;ytsyv2fz5S9/WfqtnEFkw3p0RRjc/vimKrlhXbvCCHl5sc4Ank+MZAYIIN9qIQzfRavswOWQLxd/&#10;/OMfV3VzoZDaRaPuCRp4bvGh80etyO3LxcQJiapu46BKck9B69c7kOg6P4qnh4Wc4GUknPpO+Zvx&#10;aGf874TJg+8uUXyNCKBrFDOAvATMH43cDHxMlxABFEa4F8JQmJ6eniH+2KgRwPTs+DIau2HSIX4P&#10;Ih7fl7/8ohTXVYfje/pE3GxEuPLfggC+/PLXpfdsRksCpfoYDir1owY+3TZhCn0H/ZhKxI9P3SYn&#10;86nUVOm3wJQp8vyeCtU0CPTHpWa4c+dZHtHZC1LH4HfDmTvuuEOKl90z6RN++R37k6ftbCAIiBIc&#10;F0O0Je44hyOAk2T7iWbNmiW5EeGzER0rg1d05Ean00nlwjhy5Ig0mBAdsFi6E4Y7YU6bnAAKw7+n&#10;JMfd5mZnwG7QoMBtQm3YivmtRVjT5MFNO+bh97+k9vfOb/CjH30VSxe2o74ygEDQLd26kpmZJs0C&#10;ZmVlE3KJrGcO1BlD5GGsIMIVEG1Eze1oMZyR7KWDF4pvS/aNyI1amK+//ptBf8o2oIKxPPAwEkR7&#10;efDBk/RdT0JFRZn0tzBM1obzI/1N+WEjZNobb7w50GZ5Pzn/lpMtsaIhwmIj3MtJnxoBFDJVGLnd&#10;+QJ/m/IZbN6nLK93hqhXOeR1yRhTNTCnM8Kdcr+geH+hkVCQgIJ7ipEYyoZnj3+Ue/umSnsB6z/S&#10;AP2sC7yHURC8+1oHZ/dGIoAM/vum/tPMYgZR6eYSABPAIYdAFA2X8V4ggKJDFfv/TkX8QMKpM3hx&#10;sBnNDOBQ4RnvdMVybl/fbOlvESebkQjg2UCkSxUq9aMOMRMRB8/8CQKYkpKO1JSMASQmxjv9U/Md&#10;h2oaBPrjUjPsV4Qp7/CZZPE1jmpm8+bNkhtB+gQBZJzJjJR8dk6ZL5EWOcR7jo+NtNQ7ZfJAOxFG&#10;zPTKwz6lYyWwkXemgtQxsXyQ2obwx3m6+uqrB9wzEROG3Yh2zm7lBFCAZ1PlxpiXCY85D1GXGY2F&#10;+VhW68X7rr8cb/35Vbzz1s/x21//F67YuQrV5QE4XAbkatKQkZlCpI+JeYoUf3Z2tkTIOG0cB6dj&#10;LCFPv/ib61lOAs905nE4I9mPkgBy+Q4X5oA/ZdtXgXSK9DyVnYBoJ3EZN4lIfCosFiMyMlil0ZSB&#10;tiKfwWOMRACFTBOGB9CnI4CiLcvDVSOAFxqifV10BJChXDoShtVyCDdyAih/f6HRcGc9XOu9aP1p&#10;PUydFlU3wyKB/G9vULc7XxAEjz4K6cmzgKcjgFeUYcL7uwf9iNnAPaWnurvI8Z9CAMUmaKfTo+7v&#10;NATwS9TRcl6f7A+Hf4t9Xkr3g7g0CeBkInySctN+yAkgk76MdF72iyM1Na6rTq3jUk2DQH9cakYt&#10;LO4cBclic8UVV0jvmQQw+eAnC252Jwjg8ePHpY35+fn5Q8IbDnISwWHJ7UaCmP3juHk2hztBAWHH&#10;+Zb7GS0BZCM6TQaXjyCAgjSwUXas/F6NADISE+NXzrFSZ4MuGR5HLqJ+C6oKg1hc48fNW+fhzdc+&#10;A/zrJ/j3v36BL332g+jqrIU/aIXOkIHMrCSk9iuTNpqMRCTM0pK9WlsQcSpnV84F8TzE61rEd6Zh&#10;D2c4HGlmW/ltyb4RYUZDACdSm5rQf5BkyHfAbYJPUycmSNsIuE44nNPlRd5ORdnyu5FIMBvRpnj2&#10;T6PJRjDolQ4CJSUNkjDuD+RhjUQAuW3v3LlzIA7GpUwAlbPKFw0BHA3e7T2AiazHjwicb3lA+nui&#10;7ez0+nnmuDAhXd3uvEBO8JjY8SzgaAkg/2Y7hufSO8QyagJI4NkguREzREzy2F4NamEJsP1k+hDU&#10;MIWg5icO7phZ6KuAlyylj28QWZk5/SkeNDxbl6yYCWEj1JPIITe/fv3X/b/iHbrS7CBhONj5xzvm&#10;k0QAOU8z+wmgyCMbFoZMGOS/JdUyqvmOg8MdDnH/6ogrNR0dpLCoY2I1GMlJaUhJ5s49lTr8dKSn&#10;ZQ2ACaC8E5ZDKRTlGEkXljIs/ps7e8ZvfvObflenmtdeew3Nzc0DbjlNciMPbyQI//xUpmM4MFlj&#10;4/f7pdm1JCaBVHYCYjaQZwHl/kYigPJTm8pBCadLdJhMGERez4QAJiVlEplPR1ZOItwkt4qLLSgr&#10;daChNoxZJU5s7C7BB07swh9/+RW8889f4M3f/BBX7NmMhqYS5OlSkJ45Bek0UOaZQI/HCavVEs/7&#10;CARQlKvc7lygDPNSJoCcDy47QUBGSwDF/lj2L6B0y1BuJ2DT19eDb37zG/1/xc3DDz88EI4oV9Ge&#10;hBEDGh7Y8h5lpblUCSBD2T5Z/svrnSFvEwLy+mT8RxLACZMmoOnpDmn2T9V+lDC06pBhuYCHQeQE&#10;bxKRVv5dbhh8p0YA+W+xBMxossbfXWIHRM6MAJ7aaEVDZgJYXVWLDesvV/U7HESYamCCpOYnDnUh&#10;J0EigGp+mFTGZzHVQcRHkQYBNmJ2Tg4Wbkwkxd8sGH9CnfWgm+HDZKimX8LweWAMhj8U6uHFoeZ+&#10;OLAQFwqd01IzkZ7OZC9DIoD8FGDyoRw1jyY+4UbNsBCWE9epiUQgWCcbgZXyjmT4VKYgBnIjT5ca&#10;hB/Oj5jJUnOnhOi4eOmLZx2lE77UIb/89a/Hb0MhCMNlKvcrOkA+rSzCYQLIeRadrDBy9UScVuGe&#10;CaCYGT0jApiYIV2fp9WlobLajfWXT8fadW1oafGgLt+ArlIb1nQX4vjB5fifbzyHN379PaxcMRvR&#10;GOsBTCLyl4RMIn86bQ6CPjsMulypzAR5EGkVYDtOq5jhOhfIZ6fkeRLvRovhjKTz8jQduDBcvsOF&#10;GZdFNJiidHVMm0bolPRlSu2a2oKApEiYwP7F83R5Efbp6Wng21yS6FtNTqY0c5ijKAe+xi8xkWfQ&#10;eSaX6pEGJ3zAx2zRU5g0oEukMBLiuj1n9rcn/i3yJMBG7JsuLY2viPDFAvL8SXnsj/dixxTOF/UT&#10;AtxniMGqgDz/7F6CMr8yNwNuFeGMZM6KALI6ArX3FwKTCJm2VOjWmjEp59xu9MguyEKaMUXV7rxA&#10;SfCW58f/Fu+U9vJDILz/r9oUfy+fFbxE8NJLL0EzmkMgBLngYyOEocls63/Tr55D4Xc4XOoEULnP&#10;i43Y6xXHpU8AE5gQpWVJpz2ZCIqZQAHpYvv+TutM4hNu1IyaX5EeYXhpl+NlQsEzIH/84x/7bQbJ&#10;Dp8O5pk0bt/DpVGASQsTKT7dygMiDvd0fhhqMyu8TzE5fXADOy+7sTJhCdQ5i3DlMytM/MSWgu07&#10;d0rhim0HylkU9i+InUg3mzMigFOSkZmaDp0mA9M6y/HEk8fwxNNH0NXjhC+gQ8yvRV0oDyunF+Fb&#10;n30E//eX17D2sl74nAZostKRlZFDTw1sRh38Dh20udwe4rN/4inAeRbkmiHyMVbgsEdL2OUYzqh9&#10;cwz5tyvMiASw/518Nrerq0sqE7mfs4EgeWlpycjV0OAsjQZq9DuNnnxFn9K9EqJuBGnPzMyA3pAD&#10;oykXaRnkP2ECtdfJUvuT73tWhqM0altoLh1QvpX1zu9U3cbrgGdqz3TmWWAkc1YE8O2338YXv/hF&#10;aROnmv35hr7ECE2U4x5B3csokBPKRqbjXZoBFOC/BZkT9gLymT+GIISXGPnjTvTf//43ckejCJog&#10;F3xshDAsLBrUefaHP/xR1b8aLhUCKC11q/o5Hd4bM4Bi1o/3AMpVwjBGmm1QC1dAuFEzan6VBJCv&#10;xRQdP+MHP/hBv80g2WF7hohrJLA7JlJiSY39j5Q3NYg4WddfUloqkcC0uDJhGdgdkyCOS74ExpDn&#10;l40YdHytf4lZHo88j8MRK7k7JVISmQCmISczBQGfGb09tVi5qhONTX7U1EYRcuWgwpONVdNL8NP/&#10;+jj+8sfvSwQw35ELS24K9EQYtFm5MGh1yCMCkp6RMkD8xFOAy1H8Hm19nAk4TI5TzW4kDGfUvjmG&#10;/NsVZjQEUK72ZPHixWeVViVE20xJSSLSpkNWNqtMojrNirdftuPylvuRQ1kffKtLSiq1pRR+N5ns&#10;JmFKwtAla2U47y2oyN1LiQDysgGf9Jk48d25UzezKxcZzgxVuzNBipkacnFa/PRw2lD7cYwNWK0E&#10;d5xnMgP47Ic/QgLtC3jyqacHhCEvAbPaAzbFRAbV/KvhUiWA8k6df8vtTsWlSwDl4AMDQu2LpPBX&#10;nh6VeATUwhIQbtSMml8lAWTD2xduu+22U+6nvv322wc6N4YgI6cjc9wRMiljsHsW6mdKAAWmkP/E&#10;FCJlRAL5cng5AeTTntxB81KxONEs/MnzK1QMCSMPX54/BueRCaCSXCndyZFE9imUnjQqU50mE3ar&#10;DrGIByVFQZSVhxGw56LKm4dbdq/AX9/4Hv75t59hN/1uKLCh0KlBQJ8LR54GRr0eyRkZRHgH9/+J&#10;p4A8TecD7wYBZBnIqK6uPiVM3oLAhI9n/cQ7i8UihctbtIRuS2VdnQ04jOTkBOj1eTSIz6RBWqJE&#10;xHlAL9qxaMPD1YV4z0vCCYlxxHUC8vJvnACKG1H4t9K/HMPFcTq7kSAIlsDZfpOjg4rcHYEAnitG&#10;MpfkHsCy/ZWYkDgG5DNlAmY9Mwe9D81C6yNt6m7GMSY40z2Aajjbk77jBFAl/RKGzwNDPa441MOL&#10;Q839aMCkTyBhavKp6VGJR0AtLAHhRs2M5LewtKTf1VCzffv2gXAFmBgIQqK0U+JsOykl4mQ1EYmp&#10;KXESSGSQ087thS+MFzN2ShKgzKsccndycHoFAeIwRfrVOkqRP0YqEYf0lCRkpqUgJyMNDqsZQZ8X&#10;XpcDdqcBblMWukr9+K8XHsc7//gl3vn3b/Gtb34Sdx/djR3Le9FRHETErIOVyEc637fMJLC/nM+G&#10;jDFEmjk/DP6bO30Ok38z+D0TKF6il+eR3SjL83QYzpzSvmVQfr98QEAt3OHA6WMCqFb3ZwMOI4nq&#10;MTs7AxmZVCZpVJ9ZaRIB5Ft0uIzYjahzhjIMuZ3SjfwmEJZzfFglJzdHOq0sD0NA6X+0diOC4mZy&#10;qmo35qD0Ket9nACOEokTEFp1boc/5JgcnIKEUDIcK5yYmtWvnHkcY45xAigwTgCHg3T7h4AyPSrx&#10;CKiFJSDcqJnT+RVkZzSdqJIYXQhM4dkT7jD5rlwif6kZ6RIZ5HdC35vomOX+1PIqIHenBIcjkQHK&#10;qwhXTo7k7gRSqDNPo/RlpadIM4AOmwFOmw4mfRY0mgw4dBnoq4nh2594Eu/8HxHAf/0Wb7/9B7z1&#10;t9/i9794Bfcc3oHmsBNeQw60eg1SpIMI50YAhV8mGKzah/PC+eD3bC8IIBMbMcOl9Ct/NxLY3XBm&#10;SBsfBiPJLzlEnCLt3B45rWdbTgwOi8sgPTsdGblZyMrTIJ2eGpMGWrOWSLxVurYviwg+z/Ry2Qky&#10;zRAzahyWKDsOUxmPHBxfXl6ONNsYXyrmAy2TTgmT3cnrgeMVdSiHPFyBSYkphFRMpIHmRBpo8t8p&#10;aZOpvLhNx9uCHCIseV7OBMp6Gi2hV/pTg3RYRMWvHCOZS44ApuUnI6d87NWg6Gr1yHCc+7LyONSh&#10;SgClD+FUSORJpaEz4h+OOtjfcGB/w4Ht1cKLY/iPK35ydDCOSVPog+3HZAbZC/BS3akgP6qIEz0B&#10;Qf4kUOfMSyXqIDvyLzBJAeXJMTnU8x2HPA9ySCdmR4Can9EgXt5yyNMzNB4BtbAEhBs1w+/VSJAA&#10;C33uREdD7LgzuuAEkNLIs4CTE+NPJn8Mqb2ouBdQy6uAmnsB0RlyBy46crX88juBtKRkIoBJ0OZm&#10;wOXQw+PSwqBPhMXCJ0Jz4CIi2Bxx4fi+jfjlqy/i33//Df79zp/w1lv/h3f+/jv84AvPYVZ5AAXW&#10;bIT9VmTnnPsMIIPTzrNkTACZcMjf81OEL+pf2Iv3/BTvRgK7G86okT01nCkBFCRFTl6E3ZmCy4PL&#10;JzMnExp9LvRE+nJ12dCZdDDajRIB9PpcyCZizmRfxKUWL/8t2o38vRxsz4gfNElGRmYqkVl6l3xq&#10;mCJdIjwB4UbuVokpiVSmjASqR1Y5lUYDgZxUAhHBVNG2B8MdKazRQFlP3O+ouVNC6U8N/3EE0LnM&#10;ilR3pqrd2WEiJk5IRlZBHtL9aSr24xgLqBPAoY2VG7RaQ2eM9OFwZ6jWoTG4c1Tzcy5Qxse6twQm&#10;EeRu5QLpdDiF9MlBdvIwTwHFL3fL+ZWnbTicj3K5WKFm+L0gwmpge+4AuKORkwC1WYCx6izOBCKd&#10;YiDApI/V1/DyrzRA6Z/BGM6fGpRuBZRkQhAjzvMpbimMxKQp1GFPQXLKVGRmJiM7Kwl6XRZcLiOs&#10;Ng3JgVSYzNkwa1PgtGSivMCJGa3FuG73Snz300/gV9/6JP71t1/j7b/+Ah+9/0a0x+yoyreivjaK&#10;3LyxXQIWBELkS153/F7kU24vdy/eibJWljfbDWfUyJ4azpQACijTMlqIfHDauXx4NpFP7+qIrNtd&#10;ucjTpkkHQI02E2xOCwwGLfKIIGZlpEvfivx74TBE+fBTWZYC/DfHJZbd09NTpFPHvNeQZwCTqE2J&#10;+uIwhDtRP/xe2DFEHYm8yCHiZjeplFYd5aWgMIDOrmq4vXqkpadS2IOqp0Qa2T2D/Z8JlPU0TgDP&#10;Aqz+ZeKUCai8qUbV/lwxUTcRjq0OVbtxnDve6wRQPnOnjE8IkNFATuTkYN10QgApwct9crfjBHAo&#10;1IyaOyW4TkSnItUPdSBKAiivP1EncvsLBU4bp5M7YE6D6PA4XWruRwPhl58ibHlHK/I9AO6skycj&#10;JW0KsnOpczWkw+s3weUxQavLRHZOmtSx52Rnw5A5EWZjGrwhM4JhC6Y15GP7nBrcdFk3vv+V9+NH&#10;Lz2LNT01KHLkIOrRobjUj2zNuS8BjxYiDgF5PpXlK5YHGXJ3HM5wRo3sqeFsCeDZQuSJ88h1zGRL&#10;m5sHt5OJkhFORy5MOj00Bg1skk4/AywGHdWlATk5OdKsqtiDKMpBhKNGDhn8N9vxvkI+YKrJy4HB&#10;qJX2GjIJZELIhI/DFrO2DH43HDgetfpLTpiM1MSp0sEknrm0mg2orSvF1p1LUFzuoPhSpduHRFrF&#10;Ny0PR15ep4OynsYJ4FlgIsFVaYWpy6pqPxYour4IE1PU7d5roP9wSPHuTLGCQD+G/FbDe50AygmY&#10;crZOCJ7R4JRwZJgqE0BKSDM+MrfjBHAo1IyaOyVEZyg6E343lgRQ3slyh8NxcDhqbkcDDo87Pw5L&#10;pONsw2N/Iv+st5Bnffgp8inKhP8egEQApyA1bSoRvgzYHHnIjzjhD9qlGaS0dNYFF1chok2dAr0m&#10;HXpLHswOHaL5RAKrfDhxcC2ef+Jm3H7VRrQVu5FvzkDQoYXXZ0FG9ql6ANXSPVYQ+eR4RN0IcN4F&#10;OeAyUvoT4L+HM9L2E95nPASD5E8QQJZ9Skh7hmUYuoUiHv+ZIp5vbvOc72RkZKTDZjaitbEE09uK&#10;ECAybjHqkKMlkmbSQ2/Qwm4xw261QKNhApcpzRimpXFd8UxcXI1MdnYW9QEaKTzpJDC9j4PdcLtN&#10;pjaSB71eDx2Rvzz6nZmTQc8c5GqziAxSWzHoYbVYkJuRIe0rzeLTyOQmh5DN+xTpPYPbqfjNbY3B&#10;+UlKTkRK0hSk8ex0WiJ0uRlw20wIhZwoKLLBZEml8LKQnZlLpJP9EZGktLPfOAZnF9XKTg3KehsN&#10;aWMo/anhghPAcDiM3//+96p25xOTzAkw95qRZElStR8LmHssyMnPVrUbKwiiJPBPgpq70eD3hG8q&#10;3o0W9J8qAeT3cpQSlG4E/rMJ4CDhYvDSL1/DJK5ikncCowaFI251YCSQ4OHN/byvK4k6IO6EREck&#10;hJr4e2DPIAlceboYamXCGCeA6m4FuE64c2eITl+QKqU7AbYfTQchJ5ZM2OId1Jl3LnKINHA4om2o&#10;uRstOC0i7zzrwic+eYaHw2d7fsrTLIEIIC/9pqROlgigyZINr99MBNAGq02H9AyeRYyfsM2jzlWf&#10;mwer3Q5v0I9w1IP5s5vw41c+h2989VlsWduHynwr/OYceKxENIy5SEkbJJ0crzLNYw1RnqKOmFDw&#10;7BYTDJ6p4ncDeVcBhzGc4W9Qda+mggBKpFDhhv0pv+eh/ggKf6PDZKrHydIBjLT0ZMprKvK06SgM&#10;ulCR74E1L4NIGu+by5ZUezFY1VeuJkfSE8j76JjkZxFh4717HE5GRio0edmwEdnS6TRUh9y+eFmX&#10;EVf2npGZiDxqM1qtBjm6PEnZvcaogdGmhcFG8RhykU1xMIHUEsG06rJgN+XATYMHszWX/KZR+2SS&#10;mSORUn7yQSOTWQOtnuqLBg88AOHZ6dT0qcig39qsVDgMeXDYaBBiyIY2NxOarGzkEInl/YfxmUf+&#10;9uPtQEC0QfXyu7gwkqFem/vteCfNeoSsViv27t2L6dOnS0/WuP3iiy8OuOno6JD0YXEBMCZNOjdl&#10;zKNFwd2liD5SqWo3NpiMjEAmskuyVezGBg4C/cA82btzwVgTQA6P38vfjYTTEUBuG6KdfOMb33hP&#10;E0De9yfAhw+UHcFw4E5MQFrKZQLXDyaBTP5SSOClkcATHY9YBuHf/C6FOid2x2SR/ShJoFqZMMYJ&#10;oLpbNXD9DJBtxQygHFyno+kglARwJLejBYchwGEy+D3HpXQrIPfDkNuxP5FvJjpiVoX/Fu5Fh8ju&#10;JD9EHngGMCs7BU6XEZGYC/WNpQjlO6WOmO/05evEuN3mUXhmvQF2KxFAtxtRIhe7ty7H73/7Pbzx&#10;vz/AdVdvR3VxAD4rzzhpkZmbhSQ+6MLfiiKt5xMcF9cn551np3gmlJcqGVwuI5UvYzjD3+DFSACn&#10;0CCWiRurfWHSxgdveEnWTPm2EWE35mokspeRwTN9ccSXfrOk5X2Nhogh+ZOURROBZBLFYHLI5C+X&#10;6pHfx0kVg/cOppI9E0AaGGh5CTiPCL8BJiu1D5eJYITVbYfZTGTQkEPQI+x3oijshttlgIUIos6Q&#10;Qe810jVzdocZRlMenJ5slFXZUV0fgtGcSenLIKRLhz5yslKgy0mHVZsDlyMPFiKTmhxWWk7klSAI&#10;oCCB3O4Y71kCyBmaNWvWAPnjJ99B+sQTTwy46ezsxD//+U9JsS+Tw9ra2gG7sQIv9/JTW2vBpAlE&#10;IKLJcN8QwRRv4hC3Y4rJRNIWetTtxgAfIdCPIe8ZNxHoxwAEsWNixbOEcrs8gtI9u+XnN/qfgmTy&#10;bzlSCOK9nABOUXknB/03gL/2vzsdASwvL8err76KV155Be+88440UpQbtcZ6qRJA+R5A/pu/pdGA&#10;BYnoRJOpY2V9bgKs1oMV9Wbn0ehXmycJWR5pm0wmqSNiQs3veCYilQgi3wjBioFZj5Y8bWplwhgn&#10;gOpu1cB1xcSH60nNXg5Rp4IUqUGQBnbD7pX2ZwN5u+L4mQDyk/9Wc8+Q+1G6EyRVdHz8m9MqiLD4&#10;m+PgZzwvRD55aU2fBY/XgmnTG7B56yoUFgWog6c0kR2r22ACyPsBTUZqz9SOXTo9Govy8bHH78Jb&#10;//wl/u/tN/Dpzz6LmvIY7EY99EQ+0rNzaKAzqHNOntbzCZFPJoBijxr/5vLl9+81AsgzgHyQJ4+I&#10;kdlsIDlDJJBJX2YuDFlaIu0W5Gr1VJfxVQgmgPGZQJJPeg3sdgssFoNEAjkMJpLxWbSpEink2UAG&#10;zwTHweQvHb6gCZU1Ebg8Rknxt8logtnES75aOJ1GhAJ2tFcH0VLlR5CIX1lRCNWlEQSonRmMmRKs&#10;dh0c0mEjSqdFg0iBEY1tPixY0oLqugiC+Q7Y7AZyY4LLSXKUCKBNlwO/T4+A3winnQguqyjKTY8T&#10;wAwa/BBZ5XRyXSvBbZHLTOz/HFqW7z5GMtRrc799asc9ErjxX4i7gNP9WSi/rxrWyxzoeKATid7z&#10;t/Qrh22xXfX9WODnBPox5L0gX2K5VcwUMtFTEiv+LUiacgaQ7Rjibyac8iVmdi/IG/13CtlL6n+n&#10;NjvJ4Qh/Iq3KtKkRQDlefvnlITOATECGgBosk0A1qDVuARaII0HNz2jAwl+ABb2AZM+d0ADif/Ms&#10;Hi/lyv2dCu5M40seyQTuCFmIpqfTb94blUsClUapOTSKzmK9W6xygQSVzk1C0U6jWweNhr1uWDwe&#10;6J0OGH0OZJOAzCYimE6dUjJ1SnxFmLScTPFxuuQqY5goS+S1H+ppjGO4clDajRVU20M/1NyfCdSM&#10;mrvhwHUuSJUQ+sOB7UdLFscSyjritHL7GikdSj9qbgSEG84bg/MpwJ2h9D41mTrzNOp8tfD6bYgV&#10;elFeGYHRzO2TiGkKLwkyAUxDStZUZGelQpuWAmdWJjoKgnjhwVvwzz/8EH966w08+7EnUVNTChMN&#10;ejREQFIziQCmxG+3OF1axxIcF+dPXv8MIQtOl5bhzMVKABMSKE+JkyWyxjr++Ao4XpLlJd+8zGzp&#10;AE9qTtbAzB+TYpbtPCuo1ebC4bASATPReyaGJL90vESsIe7A5I8PemRJYILFRJD3DOr1OSirDGDm&#10;rEbkRxywGo2w6A1ENrWwGTVw2/QoC+qxY3457jq0GH0zq6XZv1jQCb/HRGnMkpaBeSaQ9526PAa4&#10;vUYifGYUl7rRS+F2dtWgqiZM7y0IhtyI5HtgyM2AXZ9L5C8PBTEbigrdRDRtRDhJ5hKZZQLIaWSV&#10;NKLdqxHAixkjGeq1ud9W77SHw4XYA6htMEC3yIDuL0/HBBvf+nFhrp3zL3apvh8LDDcDKAifmJ2T&#10;E0I1Avih/t9qBFDYqdnLCSH9N+oZQLE0LMeZEkC1PYBKAcYYi85+LCE6PaWQ57+5QxAQnYKA3N+p&#10;oM4yMR0pyelITYlvWmYByILSaNbB4rPARKNdq5VGvyR8NdSROgq8yK8vgL/IgnB5AIW15fCWFsIS&#10;C8BbHYWtxC2VLYfFZFIIJ45PnmaR7tFiJH9yu7GCWnsQUHN/JlAzau6GA3f0XK+iA1BzwxCDA3bD&#10;dXFqWXFncSqmUOfOGHRz9lDWj0gDg9OuRlbkfhhyHYqDiA8cRLsW5SD+Zn1qU5OIaKZmUly8TJwO&#10;sykPQb8Z0ZgXbo85PvuXyhv9eTk5ldo+ESl+0t/Z1LmaslJQ4jFi04IufPTR4/jkpx/Fxk0LkB+2&#10;UeeeQwOiLKQQ4ZD2xsrSK8/L2UKe1/hATgZ6J/Is4hR1zE+1MlViOCN0iIoN/YPgehiE2uBXnQCS&#10;OyUU/uIHQ5Tt8FQ3vI9zytSJ0l4+Pe+Pc1rhJFLltNAAVJeLzGyqN00KTMZcss+h+tHCqM+Djvfc&#10;aelvXrb1OmByU91ZdRLcfvrbqkcGDQ40xrgKmUwiiBk5mcgjAubxMlHzo7ahEOGoSzqZayTyZzHr&#10;YSd/HiJkpT4jVk2P4dCGdszrKkRnXQgzWkrQUl2AEBE+v4vDMVJ7M8Kfb0O0xI+Zi6Zh1pJOVFbn&#10;o7oiRCTPAZeb0ufQk4zVw0Qkz2bSw2HLgY/8hvOd1G5t8HmsFK+B5DKlkdpmakYSUqm98rfEbZ9l&#10;Pn9f3C6kMutvG8qyHA7yNie1u1FidP5Ord+RDPXa3G+rd9rD4UKcAnYs9iEhY6qknkXN/nwhsiIf&#10;KfkpqnbnimoC/RhysGK4GUAmhOdCANVmAIV7+m8I2eN3aodSeOZS7f1/GgHkj10OFgACQijwe7mf&#10;oWACSEIkWei7SkcOCUEWoi6PHZGSQgTDIQQCXpSVFSNWWoBYXQXqZ7ajc241Vm1bhMUbFqOqqx6+&#10;yjAijYUI1ObDYDBIs/M8Kudw1Ujp6dN2KoYrB6XdWEGtPQiouT8TqBk1dyOB8y0I/0hlwKSAy3rI&#10;bKHaDI2AzP9YQJ4GbmPcPjnNgrwMB7WyZ/B3KepelIPoAKckphAx49nn+B5BPo2p12bCasqkzpYG&#10;M3Y90jOYNPJhgPgJzbS0DCTSACiNl4Iz02HSpMOjz0BFwILlfU04cngDLlvbh2bq4K12rXTiNJUG&#10;Sry9QV728jTJ83EmkOdTvnWCVS+NRfjDGa53voloyHYXWXoYajJRlQAq3KiCBxunaXvSDGDCZIkA&#10;soqXiopSdLQQmsqJiNmg1WVTfSTDRgNWg1WLXCLoeblp0k0vOoMGrpAH1a11qO1qhj/ihcmug96a&#10;Bz0RyDwijVqLCXq7BXqbBdlM8mjAW0kkjlFQ5Ecw304EzQiTOQ9Wm15asnW5zYj4bGip9WD5vFKs&#10;W1iF6/Z0YePicmxfNQPT6qKIeXIRDNkRCjvhCzsQq8jHFTfswHV3XYn2zjIUESksirgQK/DA6dbD&#10;QsSUCa5WxwQ2B3aLjvJnlp423j/IBNGkIdJK33wW338c34PN35QYCJ7yfY8SanWnOhOsglH5U9Tv&#10;SIZ6be631Tvt4XAhCKB7m096sv4/pd35AwlNzxQ03F5Fv88P8RSzgAKCWCnfCyI3EgGU7wNU2jEE&#10;sZRD2PFvJQFUc8+kVCwPy8Hu/9MIoJzwJackSwczBHi/nnQfK9lJS8HDgoljChHAuA4rXvrlvVBG&#10;Uy4cLjOcPh+CwQCikQCKiyOoa65F68xuzF6zFJsOrsBVx/dg77HtmL12JkraShBrjMJWYIXZbJYO&#10;hvCSDHey8lGqHCyw1NM1FMOVg9JurKDWHgTU3J8J1Iyau5HA+eYyFQR7uHIQs0Ls5t0igAyOm+uc&#10;2wLPXHB61NzJoVb2DCUBFGEzplJ7TkjJkParavIyoTdmIuAzwefWweUySG07JZVPBisIIA2C0tIz&#10;kJuTDaMmC6acFPjMOaiMujB9WiWmd9Wgqbkc5RUxOGhwpDHokE4kUBBreXoYavkZDeT5HCeAVM98&#10;MpdVpaQlScugBYURzOhrRWNLDbxeD9xOC7weA6wGIwxE5PKIrGXr0mEgssSzf96QF6XVpcgvyCfy&#10;boCBSJ+dSJ7dQb/JDa9uuHxOBKJBmNxWuPw2lFVEUF4ZRVFJAAEicS6PRSJoTAKZAAb8DrTVBLF+&#10;ZQ32bGvElbva8IOXr8dV26uwZkElZraXoLLEI5G/fCJ5ISJ5wSIPZi7rwrxV09Hb0yCRv6LCAErL&#10;QnB7TVK4THB5X3VebrpEAt0OEyyURoM2iwYwebBY+OYTGtQQMqntsYwVAyohT5XldzqME8ARMGVC&#10;gnTfb+CyOAF8N2CbrcOEyVNV7cZxdrhUCKBc4Auhz0/+0E/pUInwZeXlQmem0SyPaAnp1JHxQYyp&#10;KXHBwOBOlyE6S/7NnbE0ikzl34nIykmmkXMmTJY8+IMh1NZWoGd6PRobi1BaGUbXnB7MXbsc26+7&#10;HFfetgs3PnQN9hzdiorOEhTUR2EJWaSDIeJksFj2kzpnSr9Ii0i/ICbKvCrBREZAaScvs7GCWnsQ&#10;UHN/JlAzau4YXDbitygH8ZvLjuufIXcnh3AvynugvBSC+RTI/I8VRF1xOji93OZEmxD2cvcMtbJn&#10;KAmgPFwmctlaLUKxAObM5+W2AAoKbAgHWb+aQzoQkpQ8iQZNgwSakUZkkAcsfKBJn5eDvMwUmKgj&#10;tuuzYbdkS0tyDqeBCEgI0aIIHF4X8vTagU6Yw5CnRZmX0eKUfBLpG+4wl5rf0WA4w/V+sc4A8s0b&#10;XF98OMNiMRKx8iJaEKNnDFUNFZizeDqqiGwFfEYici6YiKxZ7SYYiABa7WYi/jYiU0TuHGbYLDoi&#10;VaxqxQC7WQenUQsHu3MZYfNbkV/oRz6FVVgcICIYRiTmho8IH8/62ex6eLxWNNSX4qnbduDNHz6D&#10;n7xyH55/ehN++NVrcfLGuVjaW4j6CrfU5nwBC/m1wBW0wOo3obSB0xtDDRHMwoiP2lEI+VG3RACZ&#10;kPJeRR48G3Q0CGEC6DTDatZSeyR5TH/zXlatgezsOuTkxpVciwE2t7mzaRvjBHBETESyNRn6Vr2K&#10;3YWBZb4Jjp1uVbtxnB0uVQLI4A+dOy7udAZABDDXpIfJaYfZ5YDF7USuQYc0TQ6SMwdHiOyPn0rw&#10;RnieFUlLT0COJplGxpnU2elQUVmKHTvW4FOfeAhPPXkzlq3oQmdfC2atWIidN+zBnpt2YdmOBZi3&#10;fiZqplUiVlUAe8A7sATMwonTJ2Z8pLjoKSDi53xxfjlvAsp8jwRluY0F1NqDgJr7M4GaUboRRJfr&#10;jtVhMTkRdiLfojzlZagGLk92IzoK6b1a5yug8D+WkKdbpEde53K3amXPUCOAIkw+mKG3WLFo+Sy8&#10;8oMv4KkP3Ia2tgIURm0SAdRoWR/cJGlWSZQL++M2yu2VO9UsnhmkdptFA6is9FTkZCRDw/vFuCM2&#10;EWnw2okA2uHyuolcEOHoH/CIwQ7nS6RLnu/RQC2/jLGSRcMZrveLnQDyIQg+sOE0W1BaUIaqmka0&#10;z+nCoTsOYtfyJjSX21BS5ECYZJA/4IOZCB/PqtlMBvgdNnidRMZsRrjtRjiJALoserj1GliJXBmt&#10;ebASYQsQ4WM9kbECL4pKgtIycJjIWn7YIyFKA4uGmmIcXFCJb3xwP/7+q8fw7U/vwwsPXYaT1y3B&#10;nnU9aKjywxfMg9Ollw6BWFw6IpdGFFaGKM1R5PtpQBJyo6y2DLGSAOwka11uC2w2IqtuFxFVk5Q+&#10;n9tK5FQPozYL5n4C6CYC6iT/Wm3egIwV35FoQ8oyHAnjBPA00NdrkeHPUrW7EEj1p6L07nJMmHph&#10;dBz+J+BSJYD8kYuOkz9+7nSYGORoNNBaeS+LFRp6GkjY5RAhZGTr8yQSxn64s1NCUrCaloQMvic1&#10;NwUWWy6Nrj2oqStER2cdrr9+K/7wu6/jrbe+jy+9+CgOXLcNa3atw6p9m7H/9sPYcvVmNM+qR7As&#10;CHd+EAabU9JNxoKJITpFNQhyKM1AUvo4bwKcNmXeBeTvGcpyGwuotQcBNfdnAjWjdCMIIJdRUVER&#10;PB7PgKCXzwLy36KslGEICDfCv/T+XSKADJEe0Zb5qZZ+tbJnjEQAee+fhQZC6zYvwu/+9B38+Bef&#10;xdKlzaivCcMXsCI7h9ykxBULsx8Gp0fe7iRwmpJT6ZmCdPo7nf7mQyKSUmFNJrKoUzbx8iERQLvd&#10;Li3dMXgGUWx94Blwrj8RtoAy7XKo5ZdxvgmgWpwMtTAuNLhcRL2wvLDnpqOaBrnLpxXh/vvW4rb7&#10;r8QHP7QOS2eF0VUbQ3NDBYIBF5EnC9wOBxFAE2xmEw1qzbA56emywO4yw+owEPnSSvs6bUQK3RRm&#10;ftiLWKFPmgFsaqlEa1s1qpoKECt1o7DIhc7WcnQ1l2FuVzG2rG7GrVcvx4aFDdjUV4UP3LcPVx+c&#10;hZmdHlT5shH1GaUDIXyQwx9wwu93IRB0we23wh21Ir/KizARVotNC4vFJC1Ne3x6lES9aAzbMbch&#10;iu7OMoTDToTJTySsRVHMgKhXC4NeJ7Uv/n64fEQ5id8XK0YyFyUBLNwUxaT0d28JdsqEqchrycPk&#10;jMmq9uM4c3z1q18dQgBZwCoRH9HwB6WGoY17EGru5VDzE8cp6mYSqJNmJFInlZCMtKnpyEgiEGHK&#10;zmQlp3xVkRkGk5WIl0Wa+bN4XLASWdDabDA63cgzW5GRk0UdIxHA5P7OjZAsgW9BmEJhJUrLDHZL&#10;HsqJyC1Z1o1bbj+A4/deg4cfvRG//9138de/vIbPfekJPPbcPdh53Vas370Zmw9sw2V716FzQScc&#10;IRv0Jl6u0CI3KxsZ1PFlpBHomZnFy2vx65N0uZnUUVLa9UReDdnI1OYiPVuDtEwNUsg+OT1V0h+Y&#10;SHlOSUhBKmNqfJ8Vp5ufQtCdq8Dj+h0Oap2hgFpYZwI1w+/leZETQNZrJoS9sJOTQC6XkcpBlN3F&#10;QgAZIk3coZ+SLhnUyp7B3ybnVw6pTRO5SsvIJgLowJoNc/G/f/gm/vHP7+P++w+jt5v3jFlooENk&#10;jwhgKg162L1oT/wUaZLSkpSCKUmp9O2lIpm+xaT+75avDUthxcGZNGjKTpcGYVw3DP7NJJAJIP/m&#10;euMn508sNcuXitWgll8G51lZPmeD4YxanAy1MC40uFy4XkR7MWjSUOa2YMfcQrz2wnp8/ckVeOV7&#10;1+L9j25AX3sAtdUxIoAeWE1EyLU5kuJu/u1zaJHvNaKqNIDyQiJ6+TZJOThf62d3EEkkGepyWyX9&#10;fNGYB+UVEbS0VqGhrQLlRCyLSv00GCNy1liKhUtnYN78WnR0BDC7uxTPPn0l3vrXl/DbNz+E++9a&#10;hRl1ZhSGrQgHCRE3AiEifh47fH4icxS2J2RGfrELlbVu5Ed5j6Ge4rYjSO7qSpxY3OLGR+5Zi5+9&#10;dg+uuaIDG+eUYkFrPtor8xGw+6AlOSsGF1w+opzE74sVI5mzIoBseEaHPzw1+3OFZbpF9f2FAh+G&#10;yIkakJmXoWo/jjPDV77yFbz99tuSvii5UWusEllT6yAZKioLBiCpPVDxI2F4f0z65MsvkxP4Xl3q&#10;9KkjSiLil5WggSY9F5qsHOTm8HVDehgsblgcfrh9XgTCIXhDQTj9QRgcLiKAPmQbrEjTUCeUnSkp&#10;aGaFqdwJpaWkIj01GdlZU5CXkwKvw4LiaACNtQVYuKAFd961H489dQNuO7Efn//iR/D+Zx/B5v0b&#10;sOeGHVi4ZS7mLZiN+cvmo356E4obSol0mon8ZUCXmYLMlDSkJ6cQUU2TTlWyRn6jMY++0Ww4DbmS&#10;glOzRwOjXwudy0Ak1QINpTODr9fKIaGWkUadNHWWiWnImJqBdILoAISQGy3UyllArcMbDdTCOhOo&#10;GSYdPKvLHRynWxBAFvBcX/wcICeK8Ngdvz9dfjkMQbbU8iWg5pcxEjE+E/URcohOncHpEsT2dOC8&#10;CrA/EU5Ouh5hRwR71q/Bn3/zKvDWr/DtrzyPBbPbYTWbpPyLspRDHt5IUPqTg8MWEHni98ow1PJz&#10;oTCcUatThloYFxpcZqKOeWZVp8tAvt2AbfOK8MpTs/DbDy7AT390J9781eM4uLOdBrE+eIlsscoW&#10;M8kUqzmPZI4BEZ8RZVEHOhqK0EKErq4yJOmFDEdc0uyg1WqGg4hgIGhDtMCLUNiBkrIQ6prLMa23&#10;BXUtFXDTQDdY5MO0BXygo4Pex7BsSTNeeOIK/OuN5/GvXz+LT53cgVlFepQVu1Fa4oOfCKU7YJdm&#10;H70+ByJRD8VhRQXF39IaQkN9GAEvhUt25aUhLJxdhvfdsASvfuZK/Op/bsQPvnkYX/vwFty5vw27&#10;VjaSOzMNLnIluSDalyind7t9nQ4jmbMigH/961+lgpg48fyclLV2WlXfX0joy02E80Nw/9PAo3O+&#10;EWQ0N4G82wRQkD/e15SUmomsTB20eqOkt0pnNUBrM0NndxPR88Lr9yGQH4KTiKDF7YXe4YbW4YHG&#10;7iKy5SRCaKVBRA7SsgavTMoiQphDAjUvOwc+twdlpYWorSlAX18N9uyaj4NberF6ZQd2HN6ABduW&#10;o21ZLzYc3ILL92/CZRvXoXtOH0obahAojMJEo+dcvn4pNR0ZTC6JAOZSHEadRtp47aMRu9thgNdq&#10;IaGYj2i5B7FaL0qa8lFURX8XEomlkXIeuU3LzZTSmZGZhayMHELuwF4XFniC7IwGauUsoNbhjQZq&#10;YZ0J1AzXBy+dsywT5I/dio5Pnm9lePxuODs5OAwuQ3bLM0pqeWOo+WWcDwLIYELGsxmc99PlQYDd&#10;CYgyYsKloTYdtGixdUUX3vjxJ/H23/8L73/oADqbfZJuOM4/x8d+5JCHNxKU/uSQp0/8LZ+tvRgw&#10;nFGrU4ZaGBcS8rLneuPvRK/NhsPoRntdEW7dWY/nruvD177wEP75l8/i+Q/sQkNDEIWFAYRDDhQS&#10;kSstDqKowAefz4qA345Y1IdoxIOammJUVEWle5/9ATfZeyQC6HQb4PGa4CGiFYl5UFpegNLqIpTX&#10;l8EZdaOEiGD3yh5ccd0abNrRicvX1uOqNU24f/csHN/Sg8uml6OuKIjKmjCKy/zwR11w5TvhCjoR&#10;CHlQQvKPTwGXxVyoKQuggAhiObmf3lGCeXPKcMXh2Xj4zrU4vL4Wl80vxO03L8c1e1tx1dpqrOuJ&#10;IRrSITc3PrPM7Z7LRq3sLkaMZM6KAJ5PRdCGQj1q1rMaFnX7C4WJGRMR2hhUtRvHmUNtD6BaY33X&#10;CaCk0oLJXzqS0rORoaOBgJNGkiEidD4LLCESWiXFiJRXkQALwOF2w+71wOL1wRoMwxqJwVFQCH9R&#10;GP7CMJFAM7JIeGZr4trvNSREDLkGmAw2EnZBRIjI1TWWYNWaGTiwewEOrGzBvL5SzFnfh2mbFmL2&#10;ng1YtX8H+pYvRO/8PtS1NSFaWgSnn0in1YbcnDxkUzqz07OQmZYOQ54WATeNpgM0kiZyFwtY4XN5&#10;UEDpqW4rwszlTVi0vhNzFjeis7sMFQ2lRAyjcIc9sPpcBDeslB+zx4Oc3NyBzlsIvdFArZwF1Dq8&#10;0UAtrDOBmmGCy7PSnMdJkyZJkPthQsH5USMT/F7YK+3kYHsxa3CxEEBOE4PrlQkcP/nv05Em4Y/B&#10;eRcEMC8jGQFTMhZ2BvHcye34yvPXYNdl9SgOpkh3qrI7LuORwhsJSn9yiCu4GIL4Kf8+Xb7ON4Yz&#10;3B7UoBbGwBaVUxBvHwLq/k7vZjhw2XPdMQHU8UEQCw14SS501vuxZWELbr7xSrz80v341AvXoKen&#10;FEVE+sIFbtTUF6KsLIhQyIIQyZVQJEAD5QB8QQ8qqotRVRlFhGSTx0NylQbWrOvPYsuD3aGD28Mk&#10;kE/yuuDP98EecCJcXYAZy2eje3EXrrx+HY7fsxk3HF2M2Z0FmN9RiK46H8rLPHDGvBSXjdLgQqjI&#10;i3ApkVIikUUlUVSURlBc6EW+Q4/CgAsxCr+5thDbN/fipa/cjfse2471q6rRVGRETdSP2qpC1FT4&#10;0FHqQxMRUJc1vs1AOQOohLK8hy9z9j8ItfpVuom7U4at5uZUjGQuuj2A2i4zploTVO0uJPg+Yu9m&#10;Hya61O3HcWa4WAkg6+ybkpgsQwom05MJYLpGi1yXC7YYCbNqIknFPhQ1VmDp5evR1tuHQDAIB29I&#10;95PwiUbhLC5GqKERBW0tiNJIt6ihHIHifBj4WiGLFkYrKzU1w2O1S5vYAwVRBIujaGivwPKVXdi3&#10;Yx6O71+CvbsWYt6G2Vhx9Q7sO3k7Lr/uABpnTUdTdyNqWqtRXV+FaCwKk8kMndaEzIxcpKfxzF0m&#10;TFqNJOBqSRi3VIRQFXPQqDwKX8iL6vYSrNw2CzsOLsXS1W1YtKgRDa2VqGuvRk17LepntErxTFs6&#10;D0VtdZRWmyT8ufMWRFCQnrOFGpEZDVTr7gygZgSJ4aean9OB83M6v+yGy43Lj1WLqOWNoeaXwUJe&#10;zT3jXAigeHL+uVPj9PHfI5EltpdDELvslGR4tBmojxiIGNRg2+IazGwMwqNPlrY8sDu1TlMelvz9&#10;6exGi4udAKq5VQN34vJBahxDtxSo+VW6iZOGkSHKi9s2t12W21ajFj6SXV6bERGvE42VJZi9vBcH&#10;jq3BA49egYVz62kgW4D66ZUorAoin+ROIGhBOOJEIQ0+QyFWDRRAc3MJ6ogAlhb64SAyxqds4wqZ&#10;4ydunS4zHHxoxOmA3eWEkRUzUxglzaUor6U4F3diy96F2Lq/D929tRRnGBW1LtQ3URz5dkkBdFFl&#10;Popr8lFQ5UdBXQyl5TFUFvtRXJuPonw3wi4rDYyJqJbmY9mSOuqb7sdNN67ArN5ClESJQHrdCPls&#10;lF47okQovW49DdizabCdI82ay9uyso0ygVeWubAbBLlX9FFqp8GVbhjKsKVbhJRuFOGMZC46Alix&#10;qxITJqvbXUiwAmpjvRYdn2hTtR/HmeGSJIB5RNpCfhS11KBj/jTUTa9DERG7+s5WlFZXI+D3w0aC&#10;yl8QQUV7G4o7O1DSMwMdq5ajvrcF5W1VKGksgz3fAUeQCZ8fJeVRGlkGECl0o7ixBGXtVWjsrsG0&#10;6eVYNLcOGzZMx87dy7Fmy3JsuWovdt1yLdZeuw/ta+di9toezFjYjgVLejFr5jRE8oMkOPVIz8pG&#10;dlYeNNk5cJgMqCoMoLuhCAs6K9FdH0F1TQPCxTEU1EYwd3UXrrphK1av6UF3Rzma2yoxZ3Evlm5Y&#10;gr4184ls7sOTX/kUlh/YAT8RXJ4h41keQRJEZ86dg4AQgqOBUoCNFqp1dwZQM/xe5EXpfjTg/LB/&#10;NTsB4YbLjvXKqeWNoeaXcT4IoBycPk6bmNlQcyMg6lCA3TNBSE9OhzEjB37qJFuL3ZjXWoq6whCs&#10;Gj1S+VRvfxkr/csxUlxKu0sNwxk1t2q40ASQy5zri+tWbJOwW40oyPchTINLj8MkPauIlE3rLcWq&#10;Na3obitAdZUbK9ZNR0NLIRE/D7w+N4JBG4p5abYiio7OYmzewnKnFE0NBdKhD77xw2Ak2ZWXISmM&#10;ZvLn8drg5KVhgoHisvgt8Bf5UEDhzJ7Xhk07FmLtpm6s39SFPfvnYMHiSvT0VaEg5oO/JICy5mLU&#10;dBRh2qwq1HUVo7TEjmWzytHUGURRzIkInwx2uxEJBFFc6EFdrRdVlX5MJ3nZRgS1uaEQsYgVhYV2&#10;lBR7EfCxnsBMSWH5OAEknDcCmDYB3lVedbt3A5MmwHnQhdz8XHX7cYwalyIBTMvRIM9tQ6yuFM29&#10;TWjraURVQxnKKsokNSEBn19aBi5vrEP19Gko6GxH3ZJFmLl1A3pWzkJjXwuqOmvgJiETLs8n/81Y&#10;tmYudmztxkoiekt3zEf70nY0zazFwkUdWLSwFZ2r2mhk3YPLVi/Dzq3bsHXfLlz9+O049MFbcc19&#10;e7BkQzcJvHZ0T6tFKGCHwaRFto7SqTFCq9Ei4LKjp6Uas1pKMasxgtmNUTS2EDGtrYSXhFlxQxSz&#10;F01DB88kFhFxrQpj9sLp2HJgMxZtW4nlh7bg6f/+PHY/cBOKSoqlg17cCYj9YkwWuGOQQwjE0UAp&#10;wEYL1bo7A6gZfi/IidL9aMD5Yf9qdgLCzcVMALkOuW4Z/Hu48hB1KMD5Yvect9zsNATdGjRXutFW&#10;G0RJ1ENtMm+gfYwTwKFGzS2DZ+Dk+X43ZgC5vrhe+btnGRCJBFBUmI/8fCJtNgP8fgdKSHY0Edlr&#10;a46gtsiOykIL+voq0dJWSnLRLql4KS8JobO1CitXdOORRw7gtuMrsWZFG7o6SlBaHpJUtJhIhml1&#10;WTBb8uB0m8mvkwbMXtj8Hlg8NnjDLkSLA6iuLsKcuR1YvrIX23ctxebNvXjg5BVYv6GdBsTVqCgJ&#10;I1QaQnF1BNNnVmLR4nr0LaxC7/R8fPm5a3HVdQtIdvMhET98Xju8RAKDQSKqXgMcdgsCAQeamsrQ&#10;SukvKnYQafURgggRiTXT4Eabp5EOjXG5cJtWa6OCAApF4tKNMrKyjYPeKfqocQJIyPVroGnUqtq9&#10;O5iCZEsKXCsc0pKwuptxjAZqBJCFkRIjEcD45elD/UggAjiF3ahhJH/88SZS+ARJBUwSEUDqtJL5&#10;5JvNimhdFdrmdKF36QzMWtyFmbM6aLRYQqPaAsTKiyQh2D69FhUtVWhZMg+X33UTlt96EF2r58JT&#10;GYGzwA9PAQmS9mqs37ce9zx1Cz743D6cfGw3jp3YjUVrF6Jr9jSs2zoPq7Z2YRqNbGeunIFli+fg&#10;yj27ceKRe/H+H3weD/7oBVz/xH4s29aNtet70d1ZgfyAFUa+J9WihcFghiYnF1ajDsVhL0pCDpSF&#10;rKiI0Ci2qpJG63UkHMMIFPkRLQsjP+yXlmW8hQHEqiKYtWIWZm1YjppFfdh4bB/WXrke5ZVlMBoN&#10;0siXFfWmp2UgLSVDuss4NS1BUmKdmpaIpGSxUZ86eyLQ8d/qHf4UFlr9EHueBJTCTQ6xn0UNUps5&#10;DdQMC+NEFuSUVv6t2j5GAOeH/cvfnSro+930d6Z8tZgyzwJKfwIcppp7hlp8AvI0KSF3J0+fIPnD&#10;kVpRhwKCACalJiFPn47SUpu0pFZTbUM4YkZWDp8s586SSeXIg4SR4lLaXWoYzqi5ZXCe5XXAbVzZ&#10;qZ9PAijA6eB2wXvfJJ19Hqs0O2e16aSl2mihG91d9aivDKGx1I3KsBUxvwXhAJG4oBnegFEaCFSX&#10;BrF0YR2e+cAV+N0fPowvf+Eh9M4oQVV1FLGCfAqL5BhfEUfh8u0fbo8FBo8DWocVNiJqwXw3ufOj&#10;tCiIpvoStLWUYXZfEzqbKrBwdgs6WiKoq/ShKN8lEdXCqBvtNX5sWtKAq65ahC3rq/GxB1bi0JFp&#10;qGzwoLjChkiBFcGQWzohzHsPLRYL5c1JxC9MxDSKsvKANCvIBLC0JAirKZf6r9ETwIlTpwxAXqZx&#10;kHvql+QYJ4AEa48Fac6LTfXKZHi3eFTej+NMoEYAlY2ZMVnl4xBgIqfmR4KqkBQY3t9k+UfMSCby&#10;kpGKHCJSnoIoyrs60LFoJrqI/C1YMwsrLluA1qZq1NVXoX5mIxYuq8Xuzd3obitBy8wu7H3kBA59&#10;4iSWHtyBUFMtwtU0Mm1pxuzVi7D20EY89ZWH8bPfP4PXfvYEvvj5R3Dlrt1YsGARdhxZg2NPbMbq&#10;65Zi4eY+zFs8A3sP7sa9H30SN7/4DI7/4KO4/rmjWHf1CqxYPxPT2ioRDTthdBmg85ik+zX1eg0R&#10;Nh3MZr5/U0sjaz2cThtKqkvR3NWKqqYaGh3T6LaqBEEazXtjIVjKShGpKUbbzHZ0rVyOjtWriWSu&#10;wYqVnaitK5MEpMmQJ50uzs7IRma6BhnpWmRkTUF65iQigVOkO15TUpKRkpxGyDjrWR+1+hmAar3G&#10;odZWlFAzUhqSyT5p5BO6w2FKUtz/Ke8IynwxuDxEp6FmP9aQp0kJuTtOD9cTp43rTczyijoaCcJP&#10;UmIWDT6MaGmtxje+/QKO3rhDupIrJzsHqTRgSE7igyCntgkRt4A8Te81DGfYTm0gxDKJ2yQPTsU7&#10;5aAnDn4/iFPDEP5OhTJtw4HrRD4wYN2Ker0OPl7WJeLk9pjhDHkRK40iTAStlO/gpXcWsw58o1Ew&#10;34JQ1CQpUw66WBWMCfN6A/jZDx7BL7/zYWxd3Y6OtmIU0wDaEyAS5jTCbNWSX74z2CjJM0mWWYxw&#10;8Cxg0INo1EeDWRpMN4ZR116H8qp8FBR6UEKyrCDfiwgNiAOUpoDfhoqYAx0Vbtx7eAFe/vCVuP/2&#10;pbj2ppWY1lOC2monSmJBlBChLClyIuzxSSQ0EPQSAYwR+StGeUURCou8RAY9qKgKSukSyvaFfFNr&#10;v6eW9xQJ8nIdBPsZhFr9Kt3E3Z0ah7qbUzGSOSsCONangHl2bWLCBPh3RDFhYnz/nZq7dweT4Fvp&#10;Q06zScVuHKPFRUsApY8ovuGZZ3MSU1OQmpMJDZEoVyyMWGsbqmZ0oqS1CsX1RWid3ojWjlZ0z5yO&#10;xeu7cNm6euxa14JlM2hE2tyGpZvWYc3VO9G0YjGCjU2I1jejqXcWrr/ndjz40Udw54eO47tvvIBv&#10;/PRpvPzK+3HnPUeJRC7EwWO78fin78D2ezdh9qYZmL2Ywl+5EHtvOIRt91+LK5+/C1sfvhaLrrwM&#10;jTObUVZZKC2VmJ18StkoHS5hgWkgsmYwaElY5UowmGhUHfKgtLZcQlldBUpqyhAuiSJQFEGwqhb1&#10;nU2oaK5AqLUB1ZSW7svmoG9+FRqaeLm7AOGwD2Yik1pdniQEDQYTdPoc6Z7Q9HTuIOI3jKSk8BLi&#10;4KnhcQI4CC4P0Wmo2Y815GlSQumW0yRIIO/3lJ8MHgnsXiKNKdnQ5Bows28afvX69/Dscw8QAbAT&#10;acgamFXkGUDpG+tvEyJeAWWa3ksYzrDdcO2O25Y4NMRulGGqQRkGQ83daCDql+uOSQ+D1Xg5XXbp&#10;ejYv36wRDiAQDRAptCNAA1G7SUMkMZeIXB4RRAM8fj18biPZmVBT6sX83gL8+icfxr/++B18+6UP&#10;YNHcJjTUkBwK2KTZRd7/J54WkmEWo57IoAVWImeeoBtVBQHMr8nHus5iLJhWiKbmfJJNNgQ8TgR9&#10;Lvi9Jumwm9drRSxoQmnQgE1zy/Hw0eXYv70LJ27dgs2XdaO1IYjSWBRFEQ/F70V9BclDCjtSFEJx&#10;RQxV9ST3qooQK/KguIzIYrkLLsoHE2C5aqxLpf2OZM6KAP7zn/9EVVWV9DGr2Z8NWl4sg+tyh6rd&#10;u47kBDiax+8GPls0NDTgl7/85RA9gGoC60ITwEk8SuvfcyMRl7RUZGk1MJKg85cUobKnDzNXLkf7&#10;rOmoaq5EY0cD2nu6sHDNYtz1/qvwyRdP4IYblmPpvOmY17cQXUT2ZixbgEB7JyzlNfDXNKOhbw5u&#10;e/g+/OyPP8cXXv0cTn7mQdz3yaN4+su346GP3IkNuzfh6B034MGP3IPt92/CjI0dmLuyB4tXLcCG&#10;Xetx8L7rsf72K9C5bx1a1i1G2bRmFFQWw0+jXpvbjDxzLhEyDXS6OLS6XOTkZiI7h4R2XrZ0ks5D&#10;JM4RcMGd74GPhXbUj/ziKJHCVvTM6UFzbwsqFvWh+4rNWHdsK7bTyHnx0uno7K5HY3stCisLECkJ&#10;IVboRyTihNPpkAQiLw8xMiWF18ngO47HCeBQcHmITkPNfqwhT5MScnfc9kX7Z3AauYM7MwKYicyM&#10;HIkYXHP9bmzYtJiIgl6ahc6j9scDBb76MJln18cJ4IBhu+HaHZO/gVPjivCGgzIMhpq70UDULxNA&#10;3gPMS5+8F9BIA0Gb3QCrTQs/Eagi3lbCN27wYQ1zHsmhbGkvn8WqldS7uGhwynfrFoQcaKn14Uev&#10;fRz/eue3eOut1/Hk/TdiDQ1ma4qDCASdRLJY/YtDepr1ebDRINxD5M5GBNCV70bjtGJ88Ngu/Pz5&#10;E3j+kfVYvbwO9VUhIpnkx+WAzWGExUZElNIX8BAZdGhQFDJhZlsJZrWXYN2CFkltTJiIYdQXQB3J&#10;s4XzyiU5N30mDYLrYmjpqETP7FYigGGUVgRQWcsk0EqE1wiT2STJOrFN4lJpvyOZsyKA77zzDhYs&#10;WCAJCjX7M8HECVMwNTQVllUuTEhVd/OuY+IEmJfY1e3GcVosXboUf/zjHy8aAig250obdAn8AXPH&#10;lJKagrSsDIkA2nweFFRXoW3+IvQuXoDWjibUNZSjmkeH9ZXoXNyLK+67HF/4yftxwyNX4LI9G7Fx&#10;90EiUrNQO7ML0e5ehDu7Udw9Ey0LF2LD/u348n9/Fj/531fwwBefxgNfvgePvXw/7vzo3dhx7LA0&#10;Q/i+jz9Mdidw3cNXYtMVq3H0liN4/jPP4rU3XsOXf/oy9j58G7o2LMG8TSvQPX8GoqUhuPiEmilb&#10;mu1jEiiWgI18JRPPBlInrCOhaPXaKU8OmN1W2P1OiQyGSwpQ39qDBcsWY/Hm5Vhy3RXY8dgJ3PTs&#10;7bjp3k04dHgdFq2cgXYSiM19Lehe0IG9B9dh565FKCuPwkMjbRMJe1bhkJWdhswsnj2K65YTo2Qu&#10;19F2+vI6GgLVeo1Dra0ooWakNKgRQBoU8N6dgY3cwxDE0RBAoZOO4xKdhtz+fEGeJiXU3MvB6RT1&#10;J8ihWoc3+D5ZIggmsxa19azoNwy31yjt57I5tNRGcpCrIRKYziQwHk5iwqXTgZ4rhjNsN9LAQxDA&#10;iVQHyjDVoPTPUHM3Goi65W+ZSQ8vAfMKjrSqwDd9EAHkZf7iknxJzYubSJjZzAQxl2RQHkwmI/1t&#10;IeLkgMNuRcDnRGHYhsceOoZ/v/VX4O0/4ef/81Xs3TQPjbUx+IkA8oqG12eXllvNBq1EAHkLi4v8&#10;eqM+rD2wGn/+v5/inbdew5u/+RCu3j8XTVVEHokkOl0uGB0kj4iEMgHlZWSni8gnwec1o6LAj7J8&#10;F/IDZgrPhIgnhOnVRbjtlpX45JcextFrtmHB7CbM7a3DorktaGstQUNzFG1dMTS0BhGKkD8imUyC&#10;xSyg2gBXrSzfbYxk3uU9gPGbRCpvLkGGX48EIoND3VwcKN1fjIlJ5+fmk/8EXExLwCMRwNSMdGTp&#10;aATrdcFfGEOsqpI6tWp0NlVhXncTOloqES4OwFceRGx6CPOv6MXMHX3o3rAGTfNXwVtRhcK2OlTR&#10;AKl28WLM27MLO2+9Htuu3o5rbtmB5z/3MB7/2nP40A8+ige++gSuffZ92HXXHbjy3ptw3wt341tv&#10;fhY//sO38JFPP4Zvfe9F/Pmf/4u/4A/07018783/xpF7DuJjL30Q7/vA3ahtLUQwygJNJ+33iwtn&#10;HnmbSBDqJTJopGeuKU+67YPBZJCJoDPoRkEFCbmuWURw52Ht4c3Y9fhxHPvsU3juex/Bf7/2FL7+&#10;jQ/ihuNXYNWuVVi2cyVW71mGj37mAfz4p5/A0Zu2Y96iZmkztdWRA60ugzp5vpt18MQwdyCMS4kA&#10;8lMQv3i8TAYnS89T0kMYDQEUM2xcBoJEye3PF+RpUkLNvRycVmlmr78OxXtl3fFT5Ck9PRWavCyp&#10;A49SZ+tw6YkEmhEMW6TL9g2mTBok0PeVxvsLuT2cOsMo4ngvYjjD+7V4v99QxNsht0GpXb6LBJBn&#10;9nngPkgCc6RTuzy753RqJD1/scIggvl+2J0m2Oys208vrQ6YjBbYPSQfbFb43W4UhZ146pFb8dZb&#10;fwHe+QMRudfxxH1Xoa+7Fk0tJDeLg9LsHxNMPQ3CzUYigC47PEEvvCEP6lvKcM/Td+H/vfkd/OWN&#10;L+LRu3aiusQBv88Fp8cLMxE0Jo98UIXv/3XQYNfkoHYYsKEoFkA0GkJRdSm8BU6Uh4qwkQa1P/z+&#10;w/jbOz/Fn377Kj7xzJ04sG0x1s7rxPzeRixf0Yb1Gzsxe14FYqVOymtQuruYD4PwrCjva03o7z/O&#10;tR0r9/YNBzW/Sij9jGTeXQI4ZQKCR6niNtr63128BMvRa0VmSZaq3ThOj0uFACYTAdRZzfBFwwiX&#10;FpFQiqKpohALW6uwuqcBczorUdcQQ1FVGBFeAqkLo2pGE8qmzYKvpJ2IVQFK6stROqcH+TPa0bV5&#10;DQ4/eAtuevhaHDu+CTeduBzbT+zE5XfswWV3HcXaOx7AhrsfxDUfvg/3fuFWvPD1B/G/f38Vb/z5&#10;f/B/b/0v/oE/4U9v/y/eeOtn+NPfv46nP3It7ntsP+EwLtvai2l9pYgUWWh0apdGyxarUSJ+ej2R&#10;Pi0Ts1zkGEmAEzRmLfR2GhUHiNzGgihvqEFd71w0z+/BnD2rsP2J23Hk4w/j4//9Afz1z1/E7373&#10;Mp75+L248viVOHD3Edz6xFH6+2b85o0X8L0fPYPHP3gES1Y1oKjMBruL7x3ORW4uLwfHSaB8FlAI&#10;x5GEpbyOhkC1XuNQaytKqBkpDUoCmEhpoXe8FzQhJVmyG5KWfoyGAIq8imVxtXyfD8jTpISaezVw&#10;euUkUORF5IGfbJdE5ZCaliTddMMDEVbsa7bkEvEzoLTcjbrGCApLvDQoyUFGZv/y2dRxAqjWTiX0&#10;+zvT8jmXupYjIWEK1dEUJKcwsefZ3XRkZjERzJEgkTuTEXZTNtxuI2JFAdQ2lqCABsZMDJnAGUw8&#10;S6iDgQ9PGHTw2M2oLfbi7us3443vfQr//P038fvXX8ItNJCcv6AZHdNLaeDgpLbDA1ktNBSH0WqB&#10;2++jAa4XLq9H2t8XqXBhLZGyu44twa7Lp6GwML6iYXYS4XO4aODBd//aJBJoc9BglyBmFt1eKwoK&#10;QwjXGNFaUIoj82rw51/dg7+TjH3n7b/hH3//Eb7xlUfw8PGDuPWay3DDNX146O51uObqJWifU4Oq&#10;ukKE8t3SARVOY1p6JsmJuIwY6E9UynM0EPLndFDzq4TSz0jmXSWA4V3FqLq2Aqn+bFX7iwq5E+Ba&#10;E1C3G8dpoUYA1Ua/TPJUVbkQJp8XAshLlNSJ0VNa7sjLhTsSQEkzffBdDaisL0B9eRBdZQHMIHTQ&#10;76rKAMIxN3xWvmfSj3B5JfLLWxEqbEBpSTmaGssRaytDuKMctfPbsXLXClx3Yhfue+IArr1jDRZu&#10;n4W61bOw4NgxHPjQx3DFE+/DzZ88iUe+dhLPf+pOvEHC8U9//yH+8I+f47d//zle/slL+O7r38Cv&#10;X38B3/rmg3jxS3fhqy8/jF8TQfvGDz6FI7fuQUF5GDa3CRanGWa7STr8odPTSJqJH43YNfS32UVE&#10;MehGPgnBkspidM/pxsJN67Fqz+XYffww1t15BPOu3oIrb9qGT33wRnzuhftw630Hse6qy7Dzlh24&#10;5eQBPP2ha/C7338S//r3F/D6mx/DfSd3oG9eCY2QKW43xWXIlTqMtHS+PSS+5DdaAqjWHgSkOhwG&#10;rAphOEg6IAlqRkoDE0ACL/OK9sHELy0zA5nZWUgmIijpiuR2owAPHrj9nPKO0Z8fDp+JH0OQYbV8&#10;nw/I27sSau7lkO8LZALIEHUowO74KQ2ckskNQafJg8NCbYwGGXYie2XFHtRU0/dSFUIs5qKOM0/a&#10;KsAnxlmnpzxMZRreSxjOqJI/Rr8/UTajLZ+zqWs1qBHA3NxMqj8jDAbeZqKF1WKAxaQhAqhHUbEf&#10;JdUxRIpDYPUwFiJ+PBPI0FGd59Fg1GIyoCzmwcLpldgztwO37liCvatnYHp1FBXUTsJRInIOCpfi&#10;4L12eiKYFgcNar1uONwu2IjgeX0BFFcGsXh5PW49ugDze0oQDdOg122BnuK02nOlJWAegPASMJNA&#10;3qbCamVYvyCnhw+Z8FVxreFybOsowhuvnAD+/VP84+1/499v/x1//9sr+MPvHsRf//oYnnp8HR66&#10;dzWOHF6IabMbUFFVhEg0AJfbTmVgRFZONlLS00h+kAwQ/YlKeY4G/3kEMGECIpuLJWXLqvYXIUJb&#10;81Xfj+P0UCOAasKPiZ46iSMkDHbSQzACAZxM/uSk71Twclca0pJToMnKJuFhgqcwgNLeRiw+uA4z&#10;VrajoMyFspANlQE76guDKKGRritggdHlgN7jhSlcgHB1PRo62zFtWhPWrujDrl2LsXxjH6bPbsSq&#10;xdNxw7VbcP0927H9xFpcRsKvc8MWrL7jARx69iT2PbgXG49ejl03X4WH7r8en/3Mo/jat57Ft/7n&#10;k3jiEw/g7g/ejQ9/5Xm88MJJvPGrl4D/+x7e+fN/4+13fo4/v/M6/vuN72LZ9nmwFZhh8hP5IxJo&#10;pE5YZ8yG0ZwNq5OEKwktb8BNo/UQystjaGgoxcqVc7Btz2Ls30+j3GNXYvWVm7H3+NW4+/5b8fAN&#10;R3D/0e249uatuPbBQ3j0+Ttx4tbN+PRHrsObrz+LX/zoAfzkB8/gay8+il37ZqGp2wVXQTa0Th2y&#10;c1OIAE5FUnK8E5HPfo0EtfYgoFrno4AQimqG3zPxY8KXSEgispdBpC+VyF9Onka6BYXTLsKQQ55u&#10;QZgYSjdMnpj8XYozgAxOu5gFHI7IJyemIz0pB8ZcA6xaPZxEEmx56Yh5DKgpCaGqJB8B6oA9NADR&#10;6nKobXBZXNgl8XcTwxm1di5BJYzR4FzrWkBOAHlmNzMzDVpNBgrCXniJ4NlMTPR1yPeZUBMzoaXc&#10;gWiBHcGoRyJYPOvGM4F8tVseyR+92QCbzS69C/iNyA+YEArpiJTxgRENEUZya9XAQINVIw1WDQYd&#10;TFaLdBWc1emQZgAdHhcCAR+6p9XhwZPX4PEnDmPp/DpUlPth91ugs+XQwDddmnnkeHnGLxL1S+RP&#10;QNwyEvQHUBmMYlFDDE/eshq/fuVDeOvfP8c7b/8f3nnr//D2Wz+mv7+BT336Why/cTHWEuEsqQgi&#10;Pz8ID6XDzhoXKJ05mkykZKRL8kPaJ0z9iVp5jgZyAij0B8rrUUDNrxJKPyOZd40AJmimQlOuxcSL&#10;eNlXCfsiGyakT1a1G8fIuFgJIE/f88xfNpE/k9GAYNiP4voSNMxpw55br8Tu6zajrbMMJUErYnyR&#10;uM8Gvy+ugNkRdMBKpErv9cBfXIqqxibU1FRj3qxuHL12N/ZevUO6/aO7swEb1yzAko096Ns0DT2L&#10;ulA3dyHmXnkYq265CgsOr8CCPSuw/ZoDuP/4zbjjZiJhd12NDzx7L97/kftx093XYu+RHbhy7xo8&#10;/9Tt+PonH8LLnzqJ//fTz+N//+8H+PbPv4y9RzejpCkKd9RNI2KrNBNoJKHqpBF6JOqTFKkWxnwo&#10;I/LaUB1Be0MRls1rw7G9c/Hgsc244+hO7L56M44+dAPuevhmfOSxO/D8o3uw76qFuO6eg/jpb17B&#10;D7/9Mfzmh09TvPfi4cd24uDhNTh2wz7s2LUcq9fPQGc33x/shlaficysJKSkTj3lVLCcNKhBrT0I&#10;qNb5KCCEoprh9yy4ebk3OT0VaVmZMFrMyCbyx0Qwvs+H4u8PQ45T0q1iL8CkicHhXEjCo1YWAmru&#10;hwOnXdTfcAQwMYHKLoUGG1oDTHn0XRABdJs0KPBb0V5fSm2tHIVhD4oLQ9Ll/1nZGUQqL+yM6LuJ&#10;4YxaO5egEsZocK51LSAngPFZwBRos1MQ8dvhIxnoNOeiKOzGApKLt+2chRs3dWBRbzkqKvIlAijp&#10;8SNSx4fDcvVpRAD19F3ZYXZYYbARwbNqYeJ9w8ZMZGtykavRQKslImgxSbNrrJDZ5fNIxM9ss0pP&#10;JxGvaIGD5OhcvPHLV/DrN1/FRz50CxYsakSoiG8MMcLhjs/88eEj1lXIt4zwrB/PSnK6eH8hLwfn&#10;RyIoiLnR1hDFhrmNuPPAQvz8W/fj7b9+DfjXT4B3iAi+8yf85S/fxb23b0NPRxSxqAM+r4/SSHlg&#10;NVv6LCKAadJKAQ8ceRVBIoD934RauY4EOQHkcMQBICXU/Cqh9DOSedcIYKo1A1mhS+uKtbzpeqR4&#10;z/3k838iLmYCmE4dfx4JIIfTikhBEKU1Bahur0Tv4umYvaQTra1lqIh5EbIb4DTwKbccmIgA1jSX&#10;oKqpDK58ElbBALxB3hdYiIJoAVoaq9HY3Y5gWSFKCosws6MVTZ2VaJ7fiGnzu9HcMx2z1q/CEiJ2&#10;S45uxZprt+HKY4fw4SdO4oOP34HPfuIkPvHRE/jkC3figfv3Y9PlM7FqaS+Wz23HjtV9uO6Klbjn&#10;+C488vR1uPWBvdi2fxWap1chUhKEi0ipjUkgCWtfvg11DSVobCRSWxNDbakfnXUxzGorw5o5jbh/&#10;Xx8+c9duPEZpOHBgNa48vge3PHgNfvaTF/HHXz6O+9+3DXuv3YIf/+g7+Mevv4O//vpZ/OY3d+DB&#10;Dx/G+j1LsHT9PMxc0IjVG7qwdv0clBQVwkSj8JxcIgXpRB4udgJIbSApLQWpmekS6eMOh+93ZsHO&#10;M19SuvrDkEOebs4fz5TxQIJJktwdnwDmpyCBw4U31lArCwE192oQaRUkcDgCyDPoqSlp0mEBq9EI&#10;myGPSIIWAeqMQ24TwjRgKuDbHMI+IgZGaR9ZWlr/XsD+8N7LGM6I7QlDoBLGaMAkQgnlgQA1f0ok&#10;kL/ERJ7B57rlG3+YAKbCQN+0WZsJP9VrbXkB1s+twxNHV+FHnzmOV156H5YubCFi5SECZ4GVZGWe&#10;MRfZ2nToTEQArXZoqG1o9BoKh9qJLhemnGzo0nOhydIiT6eHw0UkK+hBPg1UA/k+InQOghMOGmBb&#10;nBYUlzqwZ/MK/P71n0jLtf9666d4+JFr0dpZgaLyMAIRLxE/Ing02AixuisirKyw2ue3SWpmWHeh&#10;y2MhmeiGJ2JAaYUPM1ursIrI6337puPLz1yOn79yO/725y/jrX/+FG+//Wu8/rOXMK+3igbQlDaf&#10;HyaLRdpbnZuXjiwqD+47eBk4gbeR8Lff/02oletIkNdZfGsJb3059b1kp+JXCaWfkcxZEcCxUARt&#10;bDMjLZipanexIqdcA9d61/i1cGeBi40ASqM1+mh55icrL5sInQk+EiCl1YVoaC5HQ1Mpenoa0Tmt&#10;BjVVEUR8Ntj02TDkEVnUZdPoNRcFJX50dNWhvqEclVUliMSiKKuqJUFVgTIiQvlVZXAX876RIrTX&#10;1aOzswHzLpuDZVtWYu78Tixa0YMVV1+OnY/dgsOP3opjJ67C5z79AH74g4/gD7/7LP7yp0/jN7/8&#10;ED7/qaM4dEUPlizqQu/0GszpqcNWIlsnbt+NG27djC17Z2PRsg5U1oZRWBSCn4Qn686yuY3IL3Sj&#10;pb0K06bXYxqR2vb6AvQ2l2Jpdy3WzmrAsY1teOzwKtzJh0C2LMSOY5ux8+jleODha/DNl67FySd2&#10;4PoT+/Clzz+H77/4Yfzytcfxx789ga/98hnc9tQRHLxtBxasa8TclYVYsroaVbV+aVknO4eXgflg&#10;zcVNAPnQB88CJhMhYWGuMxmljec8CyjdDNPvX0C+zMtp5rwx8eM9QcFgUDr8osyXGuRhng+olYWA&#10;mns1MHkVewGZ/CkJID8lckjkN5G+pVxNLiwWI/zUcVuJBDIR9Nn1CDgNiFIHzATQ7jCTu+zzMgMo&#10;1O2ItDIpF78ZnBdByC8khjNqbocD5+tsykpZ96MhgSIuBpchnwC2mA3Q5mYjLycLTpsF9TVVWDqv&#10;FR9/9k68/c/X8PovPokH79mL2TOqEQpZpP3IeSRT+TCH1qinp5YIUw4yifTxzLrBYKCBoknaZqE1&#10;sC5TK0wum7ScGy71IEwD7khhUFrNMFJ7MpA8CwXtaKorxb7tG/CH3/wC/37rz3j737/A54mArlnX&#10;gs5ZbSTrylBdU4xwhAbkFFZ+hJeC3fS3C1Eip8F8B4IRG3wBIwoLXDQwsaG2LIQlnVFsW1yF67d0&#10;4MmbluJTT16B73ztffjcJ+9DeyfJ8pgdLr8TJhrA5OpykKOlfOQMajwQ2yTkZSegVsYXEiOZsyKA&#10;b775pur70SIlZyqqHqtFqitN1f5iRuC+IBKTJqnajWN4vPTSSxfXDGASdRTUCaVlpSPHkA2rz4Ky&#10;hlJ09jZjxoxGtNUVoYNQVxlFmEaQdrOGhF8asrKIMPKpuJwMGglmobQkjBnTGlBVHiGBY0dpTSVa&#10;pk1DY00NfOXFsBbG4M2PoCJagAVzurFk3Xys3LUaWy/rxMHdfbj6fYdxzacewZXvO4aDRzfgiQ8e&#10;wnd/+AT+948fw1/+8nH87EeP4Pn378H+He1YvLoTay+fh57ZzZg5twXb9q7A9bfvwM6DizFndj3K&#10;ywMoKs6n0a8fTq8dThaAxV40dNVjzuJerNu4DCsW9WLtoh7sWDUPW5f2Yuu6Gbh1/3o8cPQAbrz5&#10;MHbetAcrdi3B7oMr8eCD63HHo9tx9/uvwwdJ0H/w4Wvxza8+gDf/+kl8/6+fwf0fuw33ffhW3Pb4&#10;Xuw6OgNXHJ2D5u58Sf1HriYN6RlE/KRZhIuZAMYHA3yaj1UAMQnk/X+pJNiFX4aUvv4nEz4h8LmD&#10;ZHDbttvtA7OGp4M87PMBtbIQUHOvBjn5E3nlJ4PfsZ1Ut2lJyMjNgNFikHRRMsHTEVmwGQ3SoMnf&#10;TwDzeWaaSAGrCuLDQaJNqMV9thBp5nrgGUnW2yZmL4W90s/5xnBGze1w4DydTVkp6/5MCSATHD7x&#10;ajEbiQBmQUN1ZzboUBAOoau1DPecOIQ3fv1NvO/Bw9i0vo+IYQwerwkWh4HkqhYagx55RAIzifzx&#10;d8Wz7KxHL361nF4ignl6Ioomi0QA84v9qGgsgDNghSfigS3ogoUGtNZ8nt2zo7IiitqKGA7s2oRv&#10;fOVL+Nufv42//vkDuP+h1VhOsrW7rwElZJ8fDSJS5EVFdQRlFRHECn00QPcQISQiSDIxHHMhP+xA&#10;UdSDskI/2iqD6GshGd0Rw8oZRVgztxzrV7Vi3pwalFcGECX/rI/Q5rZJS9paYx40ulwa6GYhUzol&#10;zVoP/kMIICuC/tWvfgWz2axqfzqk66nASi+t2T8G71fM7TYiuSJtfBbwDPDDH/4Q//73v6XRntyo&#10;dfQXggDGZ/8SpQ4/k4Sawa6Dv8iHsqYStHTXoaO1AtNrCzGjqgjlES8crJdKQ24zeZmPlaOm0O8s&#10;5GTlwmUxSXud3NYsEmgpcJFQKa4tRXFBPsxRP/SxEGx+Lxory7Ftwwqs2bQILQsbcdX2NnzyqV14&#10;8ecfxQd++3UcffZ2XHfbBuy+bhFOvv9KSQ/f9155Al//ykk8ctcV2LmhF5sPL8Sh27Zj8ab5aCYS&#10;2LWwA5v2r8Leq9dhw9o+dHdWo7qiEH6/B3YaMduJiHljDuRTeppmdmDp2qVYtXIhtm9chcfuvhUn&#10;bz+K+ZcvxWXr12DH1u3Ysnc3Fu+6DGv3rcH1N+/Bk8/egLs/cBiPfuZmvPStR/H0o4fwwAP78Jlv&#10;PY3X/vQt3P7kcdz44C149IW7cf9HDuMDX7wDO6+9DOVVMWh1rPct9aKfAeSBAC+T8CxgfC8PERsS&#10;5FIb6ffLEMSHO0TuuJhYMMngvDEx4t+sDHk0+WTIwz4fUCsLATX3auB0ysmfmO2QE0H+na3Nhi/q&#10;gz9CHbXDTGWjgZbIl0lvgMemQ3HYjWKyD9CghHXIsc7A87kHkNPJxCIUCqGwsFD6zem8UGWvxHBG&#10;ze3pcKZlpqz70S8DDyqC5sGNUa+FTpMDg5ZINT0dVjMKoi6J8PX1NqGizIdYxAmn0wxWCM43wORo&#10;iDCSP55NZwLI+/14gMUEkMPlmUAO22ChduF0E+nzoJjCyy/1UjvSwe42IxAJwB0Owl8YgZ9kK8/g&#10;RSJuIm0BtNRWYu/W2bj39sW4/rpZmN5XjvKGiKSnNVgQQnl9ERrb6B0N4otLgigiRAu8KK4uQEFF&#10;GPkxL0pK8lFWGkFJqR+1NRHUVuajoTKEhpowKokUVlaGUVoWIfLpgZsIIJNAq9MirbBYaDDDamvM&#10;Fla6z8rwT23X71Z7U2Ikc1YE8C9/+Ys0klKzGw1yPFrkBvLo96U1k8akL9WQi6anmjAhUd3NOIaC&#10;28p3vvMdaUQuN2r7X1gNDKt7UYf6vghGnAASQVQBqxHhi9UH1HbQM4E+0nRWcqrPIwHjRuP0Wmzc&#10;two7DqzEkoXNmNtWjN6aAkS9NmkDdGYGCcN06uzpA09J4w89HRlpOTDmaWHISYUmcypychOQa86C&#10;1pYHvS4bWTY9ND47dY4hNNVVYU5PGxYsnYFpS5pw4ur5+Nij23DbE/tx9DMP4sCDV+Pam7bi6uP7&#10;cPS+A7j15CE8/vgNePkLz+DzLzyJ2+44jGvu247j7z+GNVeuwYItS7Bg8yJsOLwWdzx5A264fit6&#10;euqJfBXBFw7A4SdhHLKS4KRnRREKWhrRNnsmFi1bhF1bNuC63Vtx5/WHsPbqK7Bu73Zs2r0d+6+n&#10;UfzhHVi/ez12792EJz5yEp955UP41usfxF//9Tn84PuP4JZ79+KaR2/D4597HFuu34edN12HRz/7&#10;DO7+yO2Uthtw4slbsWjpLGkjdk4u76NLQnISCcVEXo4b7ITVoNYeBNTqfDQYSQhKdhQvq29hha58&#10;F3QCzxTxO54pmkKEUCKgvIQY3wwfDHkxs286HA4TdWSs4mWqNJvFpIMJIBNCzgt3Avyb4xCzTmLW&#10;TMprf7oE1NLOGKnD5nSr+WGwv+GgFpYcnD6RVn5yZ833+mqJ2PHsHg+AUnnGlOrWSkRAazPCFLSg&#10;sbsKwSIvdCYigVoTXC4LSmJOlNIgJBq0IhSw0zszlRurlYmXkVpZjAROv1p+GaJsM7NSqf2Z4p22&#10;2yEtNTLpEHWjFu75xHBGze3pcKEJIC//cvmxGheH1QQrPfmOXrfDCq/XgmDAiRDP0pn5HnIttREd&#10;kTreApIh6YXM0eZJ5I8PWGURAWTVKfydcH2I2UVeAjbanfDwATySuSV1EVTwVha7GUGvWzq1G4tF&#10;iSBa4PTxSV4TfB4TQh49ykjOzagpx6ZVveidG0VVayGFUYhYZSFK6gvR2F6BkrJ8iQQ2NlegoiqK&#10;yuZKFNUUI581OpTGUFZegMrWIvIXQklVPrkPkjte9g3A63MhEPTB42E9hPGtNXaPHUEipha7EVa7&#10;DuGIR9I9qNVnEKkd3DssoFa+FxIjmXflEEhaIBupAZ5Fm6pqfzGDbyvRrsmD4xrvJaXC5t2G6h5A&#10;lcZ6tuDOUCnsBLhzYDdCqHFHwOAPNUejgzdaiJ6l3Thw60bccnIztu+dgVWL6jC9qVDqSLKJ4EnX&#10;WEl67Qb1urEQE1ryWajxDKf0N42Qs/JY+GXDSJ2j2+9CpCiCWHEUheUxlNYEsaCvgYjYQqzY1Ie5&#10;W+Zh5oo5WLV6JXbv2YeN11yBDddsx9WHt+Drn34CP/7Nl3DP52/Hip3zseXIBuy4fruknHnbDZux&#10;+8RmfPBrD+LEPXswY24jIrXFcJREYYn64IxQp1tsh7O8GJGWJtT19pKbOVi7fCH2rl6AazYuJuK3&#10;Gqu3zMKB61fh+D07cdWRTdix6XLs33kA1995HT75zQ/hN3/7LN7619N4/Zd34qnP3Ii9Tx7H0WcP&#10;4MjTV+GKh67H4UfvwBV3XIvVe5dh84ElmN7TLAlFHh1nZfFoPxMpyVlISsiiOhgkQUoo63QsoWbk&#10;9mKmi58D7yenEvkjEsckkP5mlRixgiAuW7ccVdVFyMjkvEwif4PtSuRFtBP2xwSQ34mw+W9BCgXU&#10;2i1DtF01jNTm1dyPBiKd8u+E2zkr//V6nbDZzNImeA0RQb5nuqg4hlBhFI6wA13zatDQUQaLzUoE&#10;mTrJkAERGuhHAnqEg2ZEw+TfbpDahIjjTOudy0MtvwxpA37iVEpfBkrL89HaXgO7wyLtz7woCSAN&#10;LNQGvPKBTxyDaeb0C/Df8nakDIchJ/6nI3+D4U6hsuL9fwkk+9KhN7B+PS2RaatE6t1uVjxvgd2p&#10;l1Sr2Iio5dFAOEeTJ8328UxfNi/5khzM07JyeL4POoMGhFnUZnLILm7PewJ1RgPMNgdsThe1L76x&#10;w4q5s6rQ01UJn9MAr8MmXfUWDRPJCtukQ22MUJSIJ7W5kN+GyqIgpreWYn5fBcpqYoiVhRErDUsH&#10;4orLoigoCKCyJoCGliiROz9KigtQWJgvLetW1hFJbKvC9Fm1aGqMorYmjMLqKGK1hQgV+JBPBDdA&#10;g3g7kc+QzwuPm347tSiry0dRtZ/aOO8tJDJo00kng1kRPhNbedvmyQcl5HU4LIa0A6pTaudnipHM&#10;u0IAKx5qx8SMi/fat9MiawJqX2hAojFR3X4cQ3AxEUCxjMXPtIw86OxFKGluRcfCaehe1obpcxrQ&#10;wsqcg17wvZJ8oCEjk2f/BjtFDofD4I+dlzKYBA7sadFqaLSbScIwCwaLHhYHX9fmJCLohjfklVS1&#10;lJUG0d5WLM0Gzr1iMRZsX4r5q+Zi/pJZmLNhPjZfvQlXH9mKpx++BR/73Ptw4/uZYC3Cgo2zsPnQ&#10;Rlx5815ccWwbbnnoID79jcfwyEO7sWpNByrrYwgWh+GJ+eCL2hAptSNAI9pYXQlqu9rQMmMapk1v&#10;x4oFvVizoBsLVvVh4WXTsefIUtx011bcffIQjt24H8duuBpH7zqCE8+cwMs//yRe++HD+N6L1+LT&#10;HzqIj3/sHtzz/BFc/fBebKI0zNm8Eit2rMfazcsxe24L6ppi6OlrpNF1EDoSillZfEqUdeHxyPgS&#10;IoD9y8+iA+Z65/uVQ3xC0WVEShoTu4mEwXAE5HniJ/vlmbThSIhau2WItquG80EA5eSP2zc/pYFS&#10;TrZ0zSAv7/I+P74SjO+b5ttnAoEgamrLsGnrXGzdvhCtTRWYxtsopgXRUu9HeSF11D4DSgr90qAg&#10;PWNwGflM653LQy2/jKkJvCydDL53OD/iRkVVAaU3D7k5eQOzMmphnm8MZ7htTVbZsjLY7gRkbZLA&#10;+RDtVH6oRRmOFFa/3WjA4QokJk1FZlYKEWgttXUt8sMku4gIsRoVVq/C+vQsVq1EDs1mPtlNMo9k&#10;oHTIgyCRQEKejgfF9Lc0I5gpzSJrifQx9LyvkJ8WJ8lJF8FI4ZvR2FyAxqYIvB5j/D5guxHRKBGt&#10;kgC8+Xa4A1YEIi4iaEEJhaUhGogEEI46kE9kz01p9AQpnREv/CGPlN7CEhdq6kOoIoJXEA3C7yGy&#10;WeBGQ10Qc2dXYgENXnrbS9DRWIq6hjIUVNGAneQmLx3z4RFX2A6ryw6z1QCXxyDtt66sDEgEWFxf&#10;x9tecnLis5up/afcuZ7k248ERDmr1cMAhrQDqlOVdn86jGQuOAGcmDgBlpXi6rdLF8ZWI7Jcl5Ya&#10;m3cTFxMBFB2ctA8lR49sSxi2giLkN5Uj2lKESl424L10Phf40nP+sLP5BgMZARQdpNjLIt/UnEOj&#10;wAwaOTMJ1PMF6TYj7G6bNBPoJ+Fjj4QQoVFjWXUYpb3FaNveg9lEApfvXIpNOxZj1dZ52Hrlauw7&#10;uB57r1iDw0e34+Cte7D58Bqs3rEEu4gY7r92B44d34+b79yN+x7aj1uun4fN64ng0SiWTwJHCwM0&#10;+vWhpiGEmsYAatsK0T6nDV3ze9HR14XeOV2YTwRw1tJuLLt8NvYduwzPfPI4vvbqR/D4h0/gxAPX&#10;4Ng9h3D1+27D/Z9+Gvc9fAAfP7kRX73/cvzuxZP41k+exc2PHMCO67di/b4tWLJmOeb09WBacw2a&#10;2yOYv7iZRtwxacTtJkGenpFInXB8KVUIPyWUdTqWUDNye0F8GPL3cnt+MpHgQwwZWeQ+eRKleyL5&#10;OXV2TzzFb7aL+4ufgOR2o8yvWrtlXGgCKL4NQdDEO1725WvcuA6FcmDu2E1EAsP+IDoba7Bv92I8&#10;9tA1+PKnn8H3//vTeN+D23Hi5p1YvqgTRVE7ujrrJeW8GZnxGRIulzOt95EIYEIi78kkkp2SgKzs&#10;ZPoO06XvMyU5k+JSr9cLgeEMd+hnSwBFuYl2xlCGI4Ul83c6yMPlvWxWmwG9s1pQVRtAYbEf4YhP&#10;ugqN1auwbj0zkTMTwWwxEOlm8peFdNafKSeA2jgBzCHyxwSQ/+ZDIVoDycr+Gz+MNheRQDd0VgtC&#10;JLcap9WgrMonES0eZLBi50DIRqTOQSSMSCErFQ85ESTyFy6OoKiqGH6SpwxvkPUHOsmdFU6fg8Jg&#10;FTBuxAq8JBe9KC71SjN/oYANFUQAZ3cEsXVVGdYsrsSqha3obq1GY02xNINcVh1DfXM5KmsLaeBu&#10;IxJIAxiXhfKsgduuRSzkkPQO8qw27wHkWUC+DjM7J5O+D/5WSJ4ky4hfUpwMsuoxbvtCZgyLIe2A&#10;6lSl3Z8OI5kLTgDziqlC6y2qdpcSsv06pPjTMEnFbhxDcaEJ4MBHxx8cQd7ZcOfDM3fcIfPJNC2N&#10;4OyFLhR00Ac/vxrdy1tQ21GIwjIvCR7+yFmpaa500ov9cWcunx05ZfmXR8FZJAByM6RlYJ1JK13N&#10;xhuH+UYOi9sBSyBII+qQtFzRcVkXOvfNw6xDK7Hn+D7cfNceHLtlO/ZcuRIHj27BoRt34oqDG7Ft&#10;xwpsunIFll4+B5uuWIudhzbhyE27cOTmzdi6bza2bmvA+rUtaOa7iYsIxSG0Nhagt7cMs2eXoGdO&#10;JWYunYZl21ZiztoF6Jw3DTOXdGPhutk4eMtuPPL8HXj5Ry/gE19/CscfuxZ3PXUjTjxyC7bccjX2&#10;3X8Ct99zGN/66DH87+duxZ9evBf/9dNP4viTR3HtfdfgyB3XYdHqJejobMXMzjb0zConglmJWfPq&#10;0d1bi4JiD7Jzk4hAT5bKjMtfdDbDQVm/5wo1w++FqhP+zenieh0UzJMIgzMsnK7ERCL/5C4peSIS&#10;kyZgasIE8jd8mvk9h8vtRLQdLgOle3nblWMkAjiZ0j1hyuQByP2puRfguEcDTvcAklndS8IAeD9s&#10;dnaGNBtYQO15VnsDjl21Fr/86Yt4+6038O+//wI//vGH8ehD12HF4mnI9xvRUF+CUMgzQADV0nY6&#10;jDgDODUVCVOJXCdSHhN5aZ7qlOorKSGT7Ma+TY0Wwxnu0M+GAAqIeuL2y+04vudZEZaKv+Egr3sm&#10;znyv7q4rVmP77oWoquGTtEFpFpDJnzQDaLHA4XAQwfJK7/TGPGmfH+/5E8jlgyCEHCJFEnhfIMlc&#10;jU4rqVxiGPm0OJFBt8eBoooIuvpIjixoIdJlldSuGK15ROh0cBCZszjispSJHl8vWCSd9I1JNxz5&#10;iKC6/HxYwwtPwEduAgjke6nNeeHlPXx+J7nj7TgUT6EHLeUBHNlYj1c+RwPpo3Mxs68CjUQAa2uK&#10;JNVfxRVh1E+rRvvMZpLXTiKTdvBd6xYivHzfusMeVzBdXBKmsB0SEeTZQF410hEhzMlNo++EypNP&#10;B6fQN99/4xCrnJLLQWXZD9TJkHZAdarS7k+HkcwFJ4AlB2uQ48hStbuUMEmThPz7Q0gyjC8Djwbv&#10;KgGUfVzcufPHx50xEzajWYtgoRWxOg/KusLoWFqLjQcWY8OuOZg+swLlFVH6sPU06tNJHR4LRu7E&#10;BfhvJpIcFuePiWAWjYRT+cRwVqq0DKzhO3ktethcNrh5hBoKIeR3o5IE19J9K7HxvoO47PiVuPGJ&#10;E3jiw8fxiefvw8l7rsKhm7fhilu2YuvuZdi7eTEu2zIPc5ZPw4pNi4gMrsPeG7Zizy0bcfk1i7Hl&#10;0Byyn4XGumJUF0TQVFaAhb312L11Dg4fWY51W/vQt7ITy3auwNr96zBrTS9mr5qORRtnY98NO3Dr&#10;+47itsdvxo4btmH7Ddtxz7P34eaHTmD9dYewbP82fOijd+MPP/0Ifv7th/DMo/tx7YPXYN89h3D8&#10;uftx7SO3YtcN+7Fw9QLMnj8Dy9dMw8o107F2/Wy0T6tEfsQp7Y+R9AL2E2cWfoKUq0Gtjs8Faobf&#10;KwmgPG1M7qZOZfTrl0sgIc4kg55JyROIZBBOQwAZkt9+Uil+K93L264cI84AEtT8MNTcC3DcZwpW&#10;DJyYNGUAfLqbD8XwzI7HbEZ7bSEO7F2M//7WR/Hvf/4eb//79/jOK89h47pe1NBAKhI0IRpxwW43&#10;SrOJojzOFCMRwCmT0wgpVJ/sNl5nEiGccrESwERpn94Q0jak4x+ZADL4b+nAG/mXk0qln5EgwkpK&#10;SkEqyTULEa+7SA794pdfwfTuWon82YmAWYjo2Hjvn9WOQIAIWFURikpCsDvN0uxeujRDTqCnIH4s&#10;O7Oy00k2ZiBbw4qUNdL+P2kPoC5HujkmFnSirq4AXdNr0DO7AaECjzTjxloaTE4iXHw1nMMOviUk&#10;PxpBPbWr1pogGmr5FG8IfvLvC/qRHwsjUhhDtLgIBaUFCBdGiLAG4CL/RcVe1DRH0NlZg1lt5Th2&#10;eS3+8uoN+MpXbsDWKxagfVYbqutjaG8rQUNTCRqnV6GusxKRsAthL7Vf1oeozUO2Lhd5NLh3Uvq8&#10;PodEgPn2k7LKAkQKfAhH3ZQeOzRavi6O+gxWNE/9go76ES354z4inYhgSjLLGlk99telhCHtgOpU&#10;pd2fDiOZsyKAf/rTn1Tfnw5phmS459hV7S5FNH+1A1lLclTtxnEq3k0CyHbcyXOnwx08kxAmgKzK&#10;w+WyoqEhiq7eOtROY3UpVehd3IIlRJZaO4pRUBSE22uVlkN0ehrhZmVJ/pn4MXi/B5M+DovBM4Bp&#10;6WlIzqB4CGlZadJsIC8F89JEfkE+CcsYKulZX1OA1fsvw/4nj+PyE9fh1qcfxoNP3ILPPvcgPvb+&#10;O3Hgli2Yt7MXKy6bhlvJ3cbN89C3sBVbD12Og3ccxE1P34gHvngf7n/xLmw9sR1Lti1DQ3M9agpL&#10;MKO2Eiv66nHlttm45sYN2HFwOWas6MD0VV1YuWcpVu6cjzU752LJ5j6s3LUEW6/Ziv3Hj2DHTQex&#10;+tB2HHnwODZdcwgzN67Fsh0rcfKhPfjBD96HL3znYRx7/hbsfuAmLDu6G9c8ew8e/vqH8fn/9zL2&#10;nTiAdhq5z17QhHmUzkVLp6O1vUoaIfMtKzm5fII07RQSKASfEmp1fC5QM/xeTgA5Xk6TgEQAJRLI&#10;+/yo7STxXsZsZKRnIzOLlVyTv1EQQAbHMVLe5G1XjhEJIIUlb+dyf2ruBUQ6TodT/CVQ+hOJVPWD&#10;SaB0TVhGCmz0XZRG7di0sRu337YXr/3Pd/D3t/6C//fmd3Bg/xoUhIwI+nSwE6HIow6RZxPPBwGc&#10;PCmVkEJ1Gi9vyQ8f4pl8cRLA+Kzd0Dtf1cIYCaK+ODzxt9KNgFr5CTsRDrf9dJJheqqreX3NuJsG&#10;py21RfAQ+eMlf53ZBK3NDLfDglDIjIJiJyJFfkk/Hi8Hm0x6kolZEunjAQKD9wAyAeSDQ1oiT7yX&#10;lp8SaHBoNOfCR/KxppoGrgua0V5fLt3o4SY4vQ643U54PG5y40WASB6r95neVoRZ3RVEAKM0UI8h&#10;HMsnee1HGQ3aS6tLUFRVhkh1FbxlJQgQCQwGvagsIeLYUoA6In9NTaVY3RPCF06uxoMnV+HQNcvR&#10;O7sRrc0hzOkrwdLlDVi1phV9fTXID/Bewvj+R2mp15At7TWVbgXpzyPvj3X6nQgXeFEQs6OOBkVm&#10;IsV8N7rZoidC6EB7dwmmzymFO9+GvJxkZKdOJhJI8oW+Cf6G5fUjr7dzwUjmFAJ48uRJidw98cQT&#10;ePHFFweee/fuxfTp0wfcne0MoKZOC00hq39Rt7/U4F4eQMXRSkykClSzH8cgvvrVr55fAkjgj0dA&#10;3jEKAsjCjYkHz9wxcZNub/B70FhDo73GKpTXlqGuvR51rdXo6mmRbgQJx3xw+2zw+V1EFh2S2gIe&#10;HadlpBN4/x+fBM6Fw26HzWYjgaZDZnaWNPuXmplKo+F0SXO80WaClwRQtDhKo9AQmqqLsG7tQhy6&#10;8wg233EE+04exzUP3IkrjmzBTVdtx53H9mL93oXoXteEI9evxacevxlXXLkSvfPbMHftAlxGbh57&#10;6YP4739+F59545M48Mj1WLJrDabP6kFzVTUWTW/DpsVduGrHPBy4bg0u37eICOJczLm8D8t2zcem&#10;Q0uw/cgSrCNiuP7wWlx+ZBuuPHEMB+6+FYfuPY6rHrgDm49dh5mbLsPynctww4l1+PJ/3Yvv/eNr&#10;uOuV53Dlkw9g+8kbcOSDJ3DHZx/Eh7/7Mdz/ifuwbM9CtBFxbmouRF1DMSoon9HCfLgkdRwGKnde&#10;Bk0hIsX7KGn0S8QqkeqFIToghrJ+zxVqRs0dd35MUDkNiUk8U8fvxeCBFT5rpWUvXrbiuk/sJ38C&#10;TMrk7ZAhBHo8vLEjgBwWp1Wkd/IUIrNsR79FegTU/J8OyjC4LASS+suG4+YBDisd75nbgu7ZdTh0&#10;dAt+/sY38bd3foIPfPgEWtoL4PXyQQHeAxk/jXu2BJAhTrQqIR3WkZ2YjUPt3YXFcGasCSD/Zjk3&#10;QH5VIG+PyvhEONxOM4m85Woy4HLkoaosgPLSEOx2AwzGPJiIAJqsFthoUOtw5sLpyUUw5gEfeGNV&#10;MHzfs9VqkkgeEz4GEyRWoC8tCfeTQAG9PhsWsxbhqA8rN/ThqlsuQ0dzEclJHwJEpnz5RPoCfkkG&#10;82wbH8IqryhG9/RqNDcXoKw8iEIaqIfDASKAXtTUFaKhtQblDeUoLo+hrr4EVbUFiBS7UVTpRwG5&#10;L6ooRGlJAbpqg1jVHUJfbxi1TREiskFUlIVRXx3C3Lm12LZ9LubNb0ZZSVTa+8izoHzPsNPF+SO5&#10;btRJBJAPuvF2CJvVCp/DiKZyD/ZsnYuSUgtMjkzEClzom16Or3/hXrz+/57D/A29cAb0yKEyTqH+&#10;Ion6FF4qZj2kyno5V4xkTiGA3DEy0ZOTP37yu23btg24+9e//oWWFvrYu7ulTl28Px3yVuiRaEym&#10;3+8RwjRxAqw9TiT7aISpZv8fDp5lmzZtGjo7O/H6669LM2Vyo9ZYxwpCmEmgToDBnY40uk1j0pYH&#10;G5G2gqIYqutKUFlXitLacrR0d6Bz9gx0L5iJxeuXorajRhIKXo8dTpsVWmrvySQck/nDzU1AVm4y&#10;DCTQDEQCdVodNHoT8kwW5Gg1yMghwUAj4VxdHsx2C4KRMIIFEdhJ0BU0lGLDgS0SAbz82s3YcuNW&#10;bLh6I9Zs24DVm9dgy+4NWLZ6FuYvapXu6D1yZC0Wb2jD7DULsGjbQSzedS0e++wX8KM/vYb3f+Z2&#10;MMlbv30O1m6eg95ZDZjd24g1i3qxd+NSHLp2JbYSAbxs7yLsvWkrNh9eiQ175uLKG1Zj1Y2r0b1z&#10;DubtXY11V+/CvlsPY+e127Bu/wqsPbEfux67DZvuP4q977sRX/7pF/HXd36I13/7Wdz+0M148iM3&#10;4u571+HK3T2486aduPeu/ThweBHWLGzGjI5yVNeXIlZZgkh5ATwhm9RZmAxZyEibSkhEekoiUhOT&#10;kZKQhGSuI1mdKevzXKFm1NyJWWIxCyhPC7/nAYDT6aQOzirNBsvTzGACKO9c5RhrAshp5UMlPJgR&#10;RJDTzO+V6VLzfzoow5CD4+D4pFnwzBQ4PGbUNBShnoj/tt3L8PmvPIVXf/xpPPbUjWifVkrfmhZZ&#10;2ZmSeymNSepxvhcxnGG7kQjZ+YBafKJO2V76zd9ldhrJshzppG846CKSFSWiZ5ZOgpuMJhgNRljp&#10;t8ejhS+oh8VlkPbr8VWAeiJCfHjDZOa90yxn+WagLGqrfJNS+sCysFabK7mzWwwIeh2YNbMNX//2&#10;M/jODx7B0oX1NHj0o7AqLOnf8/t9iBWyXj6rBJ7lq6wvRKzEjxAvz0b4kAerdnFIB88q64pQUluI&#10;enIzt6cOjQ1RREucKCTCV1gVI2JYiBKS/bX0u7E+gprafCKHUbiJRAYCJJ8jfrRQW549p5b6r1KU&#10;FYeJxAUGlnqZAPLyr8fjlPYE8uEPzqvJYEDYa0Nl1Ijdm2ehrS0f/ogJ+WErGiq9OLJrJr75pbux&#10;dNsc+AtsMBDxzeRl85xs6WYqvp5UTFwo6+5sMZI5qyXgf/zjH8S8myViyHuf1NwoMUkzFbOfmadq&#10;dykj3ZeF9OmZmKxi958ObhtdXV3o6OiQbo7hv+VGrbGOFYRQYyTS36lTEpBKRCMlmfe38PS9CTZX&#10;CMWVtZg+txszF/SgpqkcFTVR1DcWobe3AavXzUPT9AZ0dLeisbEaTrsNGiKxyZnpSGGBps2Alkav&#10;VqMGVtaVRbA49NBZ84j05Ur7/3jPRx6NmnkZo6AkhnBBPkoqi9DU2YgZC7rRs7gbiy9fgMWb52Pp&#10;9iWYvroPdbObsGTHMhISSzBjWScWrJ+Jphnl6OiswJxFfdh97RFsvvow9tx6HW57+k7svXWXtIy7&#10;dMsCXL53LeYv68W0rkYsXTIX69cuxZ5dK7F56zLMWdCFDZuXYdfO5bhi23zcceMm7LlxDdbsXywt&#10;AW++agc2H9mNhZuWoX3pdCy8biOufOpWbLvvCFYeWYebTh7Cf333A/jBd57Csx+4Cm/+4eP43o8f&#10;w233bMVHP3YXnnrfHtx9Uw+O7J+PlSvb0N1Xi9YZVH69rTS6LkMxjehDAQd0eRnIykhGBisTvsgI&#10;oNReiNzwYFhJAPk9ExjpoA8RLyaE8jQzLiQB5LA4nUxExUl0JoMi3XKo+T8dlGHIwXnncmCYjDrk&#10;E0lob61Be1sFentqMbO3GqtWTkNTSxRWexZycuP7ZcXsX1KyepzvRQxn2O5iJICJaUnIIlmmsxKx&#10;s5lho4GvN98Fu9eCPF0OzHoiexoaCBHxiURsqCEClV/oI6LmlfQu8hIwkyGeDdTrafBL7uKzv3EC&#10;mMnbYggSCSQ5abOYURQOYeW8afjxt5/Gm6+dxNVXLkRrZwGKavJJZkZQWFiEwuIAogUehFklTMyD&#10;QFEA+aVhhGJ+6YBKMRHAgmI7Sso9KK0Jo6g6guraCBp5j2AhkdjSEOrqy1FSF0NpZRgFFEZhRQRl&#10;rRUIEol0Rx2w+K3wBTyIUXrqa6kf6KlBa2sRwiEn8vM90in2CA3g+TQ0k0Ge7XS6bBLJ5TznUX4t&#10;5hx4HVmoKHFL8XiD5MZthtdtp3CsaGsvQTGVWYgGxeGgE2YbX5V3CRHAP/7xj6rvR0KKLQOpVRmY&#10;OOE9dmgicQKaTkzDhITxZeCRoHoXsEpjHSsIocZIpr8ziWBkENlIS2bVEHnI1NDoyx5GoLgWdTM6&#10;0Uwkpbwuitb2Qqxb1YX1Szswf2YtehbOQM/sLlRXlcIsLftlIoX3tvAIl68BMuUhQKPBAvqYCyI0&#10;Mq3yIlhogcGqQ44uS3qa7QZYnEYESXhUVJdgxdJ5mN03jUhmG+ZS+DNmt6Flei3mruhBx6JWFLZG&#10;0bm4HbPX8MENInPzO1DRVIppdXXomdaI1RsX4MjtV2L70V1YuH0tFu/aiOVb52P15rnYf2AtLlsz&#10;A3OoE16+YDo2rF6AVeuXYM6S2eicOQ09s7qwfEkP9m6cj5v2rcCu3X244uAyInFX4a5H78BND96B&#10;y4/sx6xNazFj72IcfOIYTjx3FxHFLdh1YAmuv2YFbr92OT73zAb85U/vx2u/fQb3fuBafOv7H8X/&#10;/r8P4WvPrcaJE5fh6utXYMOWmZi9qAXtXTWSWgU+UFNcFIJRR53BRToDyBCzW3ICKJbV2I5JjLDn&#10;d/J0K/eiysG3jLAftSU6NfeM0xFAJlXiajqeYZermRFQ8zsayMNQgomm2PPKN0NE/NTpFoRQxXus&#10;qmLSzR8eRy4MxhSkZ07tV6GU3n8jTAIRwOGXKd9rGM6w3RRq96wMWg6lMmd1JBCoffx/9t4DPK7r&#10;uN8WO0j0vr33XrAFwKL33nsnABIdIMEC9t57k0g1qvcuy5Yt23Hv3XH+thPbcRInXxw7cey4xO33&#10;zVxwZQha0rIiiZKsfZ7BXey9e/eWc2femXPOzAJZ/Lssr/oetSdhSMwrhO5pGDpIVsevQbI0CWnk&#10;2KYR8PHEh3R6n0zObqo4hZzgJEFkpPeC+S50Dxahq7sGocwALEalUC1ELJ4fDygWp1P7TAPnkeRq&#10;Mlw7lyPBPBM8niQlhRwIhRJWgwH15Bgf39iCFx7cjFsf2I7Rza0oqgjAFyJoC2XBmWlBMNuBzIAV&#10;XqcOZpcBeruG9CrPCDYhgyAwO9+O/BIPckrcdGwEcdU+Er/g1OeGvMjKykAG7SNUkAGv3yyUjfMX&#10;BgkAdUJ+QYWe9LTdADeXkgs6UV4VQlVdPqwePYwGJVxOs1A5xOHhSiDzKXA4HY6QE5NAMInzxkoT&#10;odWJ4bRp4HGYoNCkC5NmZATHIgVtqxSR05QqALTTooOBQJKTZjMACqliSBaXorzu/RQ+e6UIwwpI&#10;wv/f6PW6APAvHwO4CspcKeKtiRHWvfNFUalAanH6gvrAS7D03dLN/QbJmz0JZLEsNFar2WCtJOCI&#10;IgBcE4uEeFJIqQqI5WaorF5YC3PgKsqAr8BCQJaLLTOtGG4rRG1xBvrH+lBRWwKFTIREHvPH3W0J&#10;ceQhp0AkiYdWlSIMgM/xaVBT4cHAEMFclRNa8iSTRfEkcUgjZSpSpEBtkAn5+SoLM1GSk4Ga8jwM&#10;DbShqqqAAMmB4pIsVJb7UVrkJclAYb4XxUVB5OXSsbktKPJ4UF+cha62fIxPN2Fq+zoUtNSgsKUZ&#10;/f2F2DhWjvP7u3DXwV7ceaAPZ7d3Y//GDvRtXYecjipk1BUjt7kSRQ2FQjfxxEg9No1UY25jG85f&#10;2IHL95/F6XsvYezALvTv2YHeA+OYObcFdzx3K25/+Bg20/4mx2tx7MAw/vXrp/DbXz+Dr//zI9hy&#10;ahSXHzyKf/i7B/GVl6Zw4Hg/dh3sw469/bj19j2Y2tBNnrgTbjp3G3m8omsRwDWrVtC9ISgiY7ZK&#10;mLn55kmkV6TtWLjNMKixMPDx/5HWMWiFYTAc2XrVGEBS5CxsXFeSYmdg4+1YFv7mYuhbKAu3C7dp&#10;Ft4H74+7pRn+eMhFGP4Wfuf1ysLfCv9eWMKRUI5ApiYnQpKWRGCfAimJlrsCCRjiYxkUVyCaYH91&#10;VDTBXwwJR1bDORT/tO9Iv/9ukeu9hPU8w3fxTM8Fs3ivL38aKxaWxb/Lsvh7DJyLtxHaGEen16wW&#10;IlBRsVFITI8TJmZwr4ZZr4RULppPYm/SEhhSe2MwNGvJeS3G6Qt9ePzRnVjbWYYcHisolRHgUBsg&#10;5zc9fb5tsoQdFe4JCkethc8lMhjkSlR6Hdg4XI2779mGXVdGhdrnTZ0FaO1rRKAsG7ZcF7y5HtgJ&#10;9tyck5Ag0Mm9CgSBHq7q4bcjSNuU1mTT90pR2RBEcUsWStrzUVDmR15+Bvw5Hjh9NmFYD+cV5ITR&#10;JoI/ntzBqW14wh9PPvHSNh6vCbmFPDTIDY1DSaAmh8mggoN+32jTQqGTQqfj8oYEvQopVCo5Uqnt&#10;iwj2zFY6Ntp3Bm2XzvpfngKxIpWuHcGzKAEiBl9RKlRyCS3ThHHjfP3n69TTvXqN93MpPTuL28ES&#10;gj8WQffQ/zd6vUUAeAtkm3S4JSryune8LL8FvmM+rMqIEv5/Lzfgq+VmAiAbLDbQbCD5GGQymTCG&#10;i5WRxe1GqKURhZ1VyCeFUdMaREdnIaqLAwgFnILCYQUhIUWYJHis5AFLRJCQ9+twi1FH3mVdmRvl&#10;eQZs3dCGo8cmUN3oIwWhhliZjHRZAlIlcaQAyKOWxkOuToFJlQyXWU77t6GyLBc1NSWknLLgz3Cg&#10;xO9EbW4AJeR9ZpGHm0/b5AVt8Ls0KPJb0FmTg4GWIrQ35KOltQK+vCACJfloavRjbrIS95/ox0t3&#10;TOHps+vwvjvmcIWOZ/TwKKonm5HRWoRQTw3yOypQQu/7R5owPdSA3VsHcOzkLA6e245dF/Zh3f5t&#10;6NuzDdOndmH9nnGMbhvAhp1rMT7bgdGNXThybge+/8378bOfvYhPfu1ObDq4HqevHMbVe/fj7KkO&#10;TO8cwMYda3Ho6CTuvXoIgwPVaGgsRFVNIcwmJVKSogmm3/4AyG1mMQSG1zFocXviSBgbs/A4PK4n&#10;HPbiWYSkr6TYo8i758lDvN1CkArLQgX+qu8v2C7cpln4fz4WPo5wlzUfY3g26P9VIv1WWPj/8PVZ&#10;E7MGa2I5xxkd42pytHiIREw0HTs5X5w3kLdbxdG/uHkIpHPiPIoL9x/p998tcr2XsP4tAsBlK+dF&#10;mDBzbaJIWMIAyE4KR6ES0hIg04oJYrSQS1Nh0img0RHkaORCQnvOZ8pZDQw6HTqaS/D0E+P43a/u&#10;x/OP7cBgTx3sZj0MBh20eikk0jRhrB/PkOWuYY4IssPCepSHLDAASkgP29QqlAVd6GrJwfZ9vbjt&#10;ka145m8uYNexIXSvr0RhXQC2HC9MpI8tIQ+8QRY7iRXBTAdy6DO/1wx/tgvZBRnkhJMz3RBCTRfX&#10;QM9FaWUmisqyECzyw34N/pQEcBojQZ+ZQJDgj+uXc1ct5/azWTVwOfWwWNVC6TmtRQ6nTQ+nnVO8&#10;GAmEVZAq6XwIhsPC3dlJBHPJJBwZ1KjEBMPJQiRVJOeeIK58koqk9ESkpZI94KTYqVwbOVbIDcjP&#10;u+As0vLP3c+XhZ6dhW3gZYeT9iEAPS1v9HpLAHC1PgrGnY6I694NwpE/1aAKFZ+oRfpAGlbespQ+&#10;ey89zEK5mQC4gozUUnrAohLjwTPVrPRwZwcsCDjVKC7NRtvsFNo2DKBzYxua11WgrCEP+YX5yCss&#10;htXHpYXUQshelJosgKPKoIWZPM71o6V44N692DBShcGOXFw8NYvzZ7egstYHq5vHzIghJeBLk9Hv&#10;KhOht8phJLEa0pBBQFdIHmkmd4v6HOR1mmC1meDQ6+AwauG2a5GRYUBxeQZqW0Ior8tAeYkeFXkW&#10;VGd7UZWZiYrcHNpHFqoaSlHb04D1Y83Yv7UNtx8ewN6pahzdPYxTJ7fi6K0bsHZTM3Kas5FHHntp&#10;exWKG4pIQRahqa4YAwP12Lh9LcZ29tN1aEfDhj7UbRhC68QQemeGsG5jPwan2zG9ZxS7Lu7HzstH&#10;cfDYJtx651ZcvroZs3P92LZ3OwanhtE+2oTq7lb0rO/G1HSvUO+4stiJ7q5KtLZVQqeVICFuFeJj&#10;oxAd9fYGQAa6cHQvDCnhdeGxd+EckLzkqFjUtShKWFgJs3KPiY8jA5GOdFH6y7AWxWB0DaLC0b6w&#10;MX75+yTCttck3KZZwkDISz628P8LzyWSvDxzlruir8lKuv4r+f3KcNcs/wZDJ8Me/zbP2qbrQcfO&#10;y/AxrGboJfBbQaC3fA0BBskqAkJeLqXvCd3e/H0CwNWr4hcBYBho+fcW/G6EKNU7Wa73Eta/VQC4&#10;iqNLJAx85CC8Qvi7Qpuj+0JtNTE9CXJ6ThlyeIiLTskl2rRCdQ0liUxNDjTBoF6rRBFB2dXbB/Dj&#10;fz6LOy8MoLutROjWNJt10BslQvosCe1DRgCkJABS0r64WhILPze8VCilsBKQZQXMaKgJYGa6GSfP&#10;juCex/fhwn0ElVO1qGvLRm5pFnw1IWTV5xPouWFz6+AmPZ6bR3qUHGY3R/LsBjgIBD30eajQheLa&#10;TFS15aOmPg/FlSF4izJg91lJp6sEAJSpRZCqRHRsYszXNRYJIGji7l6yE1wxxGiU0/YyOK16hLIy&#10;hHrgGoMCEiVBnYyjmpwDlmGWu7eTkZzCYx95nzLI6bzTGXzlXA5UR0spUgkQxQTGUoLEdHEq4uLn&#10;ZwAzuL3W+/my0PMT3j58H9nhZL0RHlN4o9ebD4Crb0HhyXKsEq2MvP7dJAm3ILQ9hOWmZVie8A6u&#10;dfwmyE0FQDKyS+LisSI+lmAsRchdVVXsRkuFB2VlGagc7kPDRA8aRhuQ25SFrIpsePMKYPMFYfYa&#10;SKnoIGKlKJWQZ2uEwW4lMDRiakMJnnvmMDaMlWKoKw/rByrR2VFEnqYHvmwH7B6dAHw6sxhuvx7r&#10;p3qwbqwDgQwtPC41srPtcLjIWzapybNWkMI1kNJQQK1TQWcjz9Orhq/UhlC9GxllWmTnpCA7Q4ag&#10;UY9cswt5Ti/BVTbau6pQ2NtLYFeH5tZioWt3bV8FuvsbML55BPv3dKC9PYC8Ejtq28oxNDmEtev7&#10;UdtYifLKEtQ2FGIDjwc8MYXOuW70EugNHdqEtpG16N8wjP7pLjT2lmN0+yAuPHsVZz70CMb2zKF1&#10;bSWGh0vR30PrJsbRNzOLtXt2Yv12ko1TmKHvbt3Qi+babJSWZCCQZaVrmIK46JWIj2EA5O75mweA&#10;fy5SxsC1MLq2UBgKGfh4fXgbBjCWhdvx/7wtR/64+kEiGb3Vsazw58FwDb1fFT0PgZEkDHUvt+UI&#10;x/mXyhKCPBaGQL7uUcuWI5ZAZM2SZVhF+npVFCdR5qTX8Vizmrt5E+gcExGfmIY0sYzOIQ1r6HwY&#10;FoTUFWR4wucZvi7hY48l6ODJVzEEkFwPmkFyFW3DEdGVK2IJQvn8ll7LL7gcq1bSdVxB1+c658xd&#10;7OFB8otl4XcWy0LDulgW7v+VQr+9CM5elr8AUq/3Eta/ZV3AtD2JkC5nkSx0OhgeYpNiIVKkzo9b&#10;k6S8CgA5+scQqNSkw2zSYnhtLu6/ax02jpehJN8Oi1EBo0kJg1lCEEgOM0EWJ5VWqcXCzFl2onU6&#10;ndATo1KTriP9mlHgRm1zIcaHGzDSXoK15FBv29OPAxc2Yt1sC3oGytHRVozK3kLUD1eiotxP+lUP&#10;l9+CDL8VfhIHAZuRIM3mMcOZYUJWvhsh0vOlNUHSc5korc2FrzwAi9cElV4ugJ9InioM0eFavlIZ&#10;p7jh46Tj1khgJ8iz0vEbDFylRAIHga3XY4UnwwaTTUfXY74cHqd/Yfjjmc5JianzkpRMcEtwyZAn&#10;na99zEmsOX2OREEATddRThCdSnAck/jGAiA/l/x8RZEjdtMBMNYQB1GzOOK6d5MsuTbmT9dLnscT&#10;uYivjr+27j0QZHkjAPBGA+wjCT9QwgOxmgz1qmTEr0mAiB5UrSIZ2X4NKkosKCp2wF+Yh1B5ObLL&#10;KuDNz4Utywl7jhG+fBN5s1JIRYmQiCRQaQwEZlYYM0jZBLTYO1eMr375LE6f70HXYBWqWptR0FyH&#10;YFUu6por0dBQgvxsC3L8ctRVmXHm/AjO3jqJ4kI3HDY5zAYxrCYCRFJEKlIESvIWpfIUUkLJgsLU&#10;kBfOKQ6cLiMspNxMOjk05HUqSFkpSVEZSEm57HpkBV3ILA4iUJSPnIoaVDS1CrV+uzvyMNQTxBCX&#10;ZqNzrSq2oamlAN0jneicXo+s5nr48wtRXpaN8bEWbDgwhYHD01h3dD12XxjG9u2N2HHfOPY/vxVb&#10;dtbgmavb8K1/eh9e+N+PYM+nn0PlpnWoa6nG+s5GHNixEfc/+xCufuxZ3Pvxp7B+3wTqCBrrmvKQ&#10;E7LD5SC4JcXH434YEBgUFgKOcH8XGHNWZgvv5WIjuVAWbvcquaYoI70Wt6/FwtE/Pl6GNz5ePtaw&#10;hMEi/D9vL0TUaLl4O17yvgToIYXMkZZwFw0bXH6/8DuLJfxbLAuP7/UKXxfh2aB98/PB1zuWyxcK&#10;+cgIwjiKFxVLoJaAmHgyjgoJGXxqiy5OrxFESUWJkNZodSzBGp0X5x3k4wwDIJ9r+LxXE3SsIciP&#10;XTNfCzkpORkx9Fssq1bG0PHQea1aIiTVXr2avrOS9rf8TxHGxef8rgPACLL4+ATDHmG7N0rC1yjs&#10;dKSlpkFFcKam+64mfWM2ymCxaMlR1UBGUJjG9dEJ6pQkam0abA4ZSstcyMkyETAx1KVAqUuD0a0R&#10;upEZ/Di6JsyaVXFpN4Ihgh+tUQu1XiWM5wvleBAqzUAz1+OtzkQR6bSWumJ09VSjrqtYSFx/8oFN&#10;OHJ5HF1r89BFjmxOvp9AzwKr2wBflgsWpwGqkAW2TJ7ha4U3wwWb34FQiQ+NzSG09OSjpCMHetKZ&#10;nJ2BQZZ7hLhcJ3d1c7RTLEuBmM5PqU6HxSCH3aqGxayEjZZOrjdsZqdeC7PbDDV9zrXiuUwo54Ll&#10;MbGpqZwYmie7kMN3Ld8h10TmEnlJaamQyGXkCKYKYwY5ZQ7DI3cB8zP3WgDwtQg/d6xjw3r2Rq83&#10;HQBFIRFSs19bqph3gyRlJkG+Vor2S+2QlEjps/cmg7DcTABcuToaqwn+uIKDKJ0edoWIPDop/AEz&#10;vCx5XuRVFSO7tBiWjAwYPDZYAja4Mq3QaVKQkhiNdFKKUqmSvmeEx+9FboEfMxOluP/BLThz2yTm&#10;9s9ifNtObDxyBAObJzA6PowN40Ooy/OhOc+JDT2l2DVZh7HeAhTmu8iT1MFkkMCgJWVIMCcRJUEq&#10;5vxZPPMunrxJzjIfB7GUPFPyUsWSJCEzf2pyLJIT1iCJhI9LlBoPOa0z6BJI6alRkJuBod4G3HVm&#10;E568dRwPn2jD3okatJVb0VjpFpKadg42oqKjmkC1EMGScrS1VWB2qgnjG1uw9+w07qBzeuDqIB64&#10;OIOzD8zh5GO7cPDgML7ywQfxnX/4FO78yqM49NL96D6wBdV9PRgen8D2vbvw9e9/A9//n+/jfV96&#10;Gsdu34nhyXpU0G/y7Gi1kksopQhKiQEhDDcsbHyE+7vAmL8VABj+3esJK0+O7vEx83EuXPfyMRP0&#10;vTyWatmfqoqEJbyOvz9/TvNjrvjYhHONmlf6C7+zWMIG+s8d72sW2g+DZ3RiPKJTEpFIBlnrsUPt&#10;tiFVKkI8tfU1cUkEaSlk8BUoqysgw1yOgnI36lqLMLdrBrVNVUJEcxWB3Qqhq/hPABi+VsJntC46&#10;ajUSExLI4MnJ4OuEcVKrE+IQvWY+lU40QWdKGleJ4EgjGUOCwOud83sA+MZL+Brx/WIATE0mgJNK&#10;oOCZrap0OO0a5OX6YbMboTEqINGIINFLoNQTxBEk6UmP8TNuIuhTkwOrUpOOVadCbZIK4Me5BLmu&#10;ME+w4CVDF0cQeVKJ2W4SomrZITd8uXbkFrsRyjYh22NBIdfk5bJsTTkY29GPBz94Bo+TdPbnoazI&#10;h9zCIDklRiHixwDoJMfcWOCCPdMBl4vA0GaAzW1EHn3W3hIi5zdbGEuoI2eay7Ex+HHuQhbWTyoS&#10;GWdt0JBO1knofOfHATppe7dNCweBKieCNtD/Nv4tAk6G4LR0rnc8XwdeiAIS/HGaG4ZAIeUNz3y+&#10;BoEimQQi6Xy1FIY/riQSHz8fSX+jAJAl/Czy/bzR61UAyMmfv/nNb+KHP/zhKz5fKD/96U8jfh5J&#10;TD1mLEtbFnHdu1pW3oKsQ1m4Zdkt7+UIJPnyl7980wBwBUdaYmLJ4CUjVSaH0miCzm4nwMtCflUJ&#10;6rtL0NLfiLzyYmhtdsh0RlJyWvIEpUhKJthKiiGvOEWYNKJSapDh9aGkqAht5J0eODWNw7fuwNyx&#10;Qxjcug/7b7+KnbeewdCGUcxunUZDZSFaioLYvq6NILASZQEdsrJtCBBcWm1qAko5ZOyNcvJUIW8W&#10;eZNkCJNTOFkqJ02NJUXC+bOikUCKgpeJifP/x8evIcMaQ8onDlJRFKwmMbL9Rgx1FuPhCzP49geP&#10;4edfvg2feOw4pgk82+sD6Buoxoatw+hYW4/Cmhz4y8rQ3V2NY7t78NRDe/GB5w7hp9+9C//00U34&#10;wOURnDndg017mjE1XodLhzbj0Ydvw9EHTmDr5Z3o3TODirExdG7dhdHdu/CBT78P3/7hJ3H5sX04&#10;fGEcM7N15M074XXSOUp4nFwy4uLiBSMvRMRucgSQfzcMaGFwCxvDsISPcWE7DG+3+LNIsnDfC8+J&#10;Z+ktfL/4e2+0LDwnBtX4pESkkzHS2i0w+FwIVhbBmp8JjdkAsVqNFCnBmtmEUEkIe45txTMv3Ye1&#10;Y3XwZulQXJklJE5PSk1GVHQcoji35oJucv4NPmcBAMkI8VjJMPwpdBrI9VrE82D5lFSC6zWQyJKE&#10;El48uzL1mpMQ3g/vg/f18vtwG+HIJT/b1yKYAiRdO79IEr7WkSTS9ZqXv04AjKF7mUrQIiWdJJcm&#10;CfnwqivyCaoI2EhnqY0EdhY5VGYNtGYtgR1BkV4JjVoCGTmrXCFDKifHVZEq9GgolOnCxAqjSQ09&#10;ARR3fXLkT2/WwUVtz+GyCuPqsnI8KCoLwOPTwmpQCpMuPNyVW+hCfVcpJrd14fDpCbR25iIv2wl/&#10;locAj0DMqofFYRLSbGkyjNC7DXBRezKb5cgJGtHeEMT4UDmqyl0IkMOvNaoFAOQJGdwVq6JjMegU&#10;0JOoCFCVOhnUViX8eW4Ul2QikwDTz2U8Cfy4J8btt9A6DzzZDmHMIFdM4frA82OB5yuecGUQBsC4&#10;OB7/y3WAydEiG5ImFs0DII8dpOvLUUKuqc09A28UAIb1DQvf1xu9rguALAs/Xyh/+MMf8L3vfU8o&#10;pRVp/ULJnMuM+Plfg2RPB6Gd0Aq5AiOt/2uR7373u0Kb4RlfC18LG+1rkb8EAPlhetlYrCbIiCaP&#10;KCERCWIZ0jV6qOxeWDLzkF1Zit7RGpQ35MHqsUGq0SFFrER8qoQe2DTBg+MHNCEhHqkEgAqVBnZn&#10;BvKKq9A6NIy9Fw9hx4WDGDtwGAM7j2HP3fdgz/2X0bx9Eh2zY6jraUZpRR6am0pRTsotSAopw2cR&#10;ioXr9DJhcDQnEOXoGHcjJHNEhouns/LgUnJxPNuUhJasTMIST0pGeB8/r2gSCR7VFgMC+UFUNxRg&#10;bXcR9m+sx12H+3BpTx966jNIkZvR2F6Gyc3D2Dg3jKHxVpS0NmDjxm7cfWYMLz1xAA9eGsH/+8B2&#10;/NNzw/ib21vx8JVOnL91APuP9OPw0TGcOL8ZV589izP3HUbX5kGMnzqC+z71CZx86G4cv3Uf7rq6&#10;B4euTOLT33oUt961GZUVFuSFzLCSoUhMSEY8ASB3q4YhkI0OKym+v2zowrL4fkY0wtdk8bavkBsA&#10;IP/24jYWNoaLZfF2r0cinVdYIm3/RsrCc+GJJ9FxsUiXSpCRHURGKAuh0iLk0bOgsqkg0cnhyPSh&#10;rLEWfeODWL9pEDM7RuDw6ZAmo3aXvJokBmtoH6vJsVrF6ZWuQRuDYDgKyPeX4S9NJEIoPxfZBXlw&#10;BDKwcec25FeXkxGUCg4PJ/dlh8jrM0OjUQptg/fBx8r7CbcR4X+hC52gPJrazrUudQZBwdm7tk0k&#10;iXTNwxLpes3LuxsAw6Cw8DrxtY6h+5ZC+i4tOZ4AMBnFhUHkZjpgM3FXME9kk8HqVMFmU0KlE0Fu&#10;kELvs0LvMlObShWiYGnX0gJJyPGTyUk3aWgbAydZ1hBgKQVh8OIqHzqLntYr4bIZkZXlgtWlof8V&#10;QnoVrvBhc5DT7Tcjl4CsujaIomIn3KQ/DeSsGCzUZgzkWGhUwlJOoCnnLmuXEtlBPYbac3BoZxv2&#10;7u1EQYEZbqsBJtKT/NvcFc0iHAfBn5kAlbustSYVTC4dMvO8qCjPRWaGFUG7QUhk7/Lo4PQRCHsJ&#10;Br06asMpQhcwT/rgAAfrbgEAExkCeXzwGmECGIswzCKZ9DvpeQY/jv5xiTzW7W8kAC6WG71eBYA/&#10;/vGPhRW//vWvX/H5Qvn5z38ueJGR1i2UqNQoJNfybNilr1r31yBLVt4C+xErco4VRlz/1yLcCNmh&#10;eCsjgC/DHxsGUmpRUWsQHZtAYEcemFoHrdcPe04+3AVZKKkmoCvxw2y3kIcmpwdUQg9rKkkyEuLJ&#10;Q+MHNz0RSUoR0oykZNxe2AoqUTW0AesO7kb/vq0YO3Ea2+98GKdfeA7bHriIoUtH0bxjGjnttfBX&#10;FNDvBGDMssNCXqPbT16rTSskiGYvlMeEsFKIT0oSxkmFc2SxIXxZ4ggIOZEqb5ecJLxn4UhOUloa&#10;EuRaqD0ZyK6tRHFbDUobilDXVICB7gpMdOejrMACd8CKLFJojf3NGNnQi4kNnWgebMXYSDXO7O3C&#10;mQP92Le1GR+6dxbfe34rvv3CJD70yAj2HKjDuj1NOP7IHtz9gdP41LeexL1P3Yae6Xbsu7wXL37l&#10;/bj8yGmcv2MPvvj19+Hi+0/jqz/5NG59eD+Kym3IzjQJCjb52kxZHlMXCQAj3cewRDTC1yTS9i/L&#10;DQAwDCoLZaExZAMZlsVt8fXI2wUAl3H9YnaI6Pqnp3MycykMWh0C1H4K6jNR01WF/qlBFNVVIa+q&#10;hP6vgyvkEiIY3EYTyJGLJoMmjGNkGGOgJPDj+8ndYNx2+T1HRFLSOPeZGMHcEIL5OTBnuNHU14WC&#10;ukro6Vni9BsWmwIen56MqwF2u1FwFBcCIF9//p9/I5n2yV1p/Ps82F2AQJ6Iwk7egnNcLJGueVgi&#10;Xa95+esCQL7WfJ1jo2NeBkClIhV5uV6U5mfAaZbBZpERqOtRWZ2Dzrpc2G0SqJwylK1vhqsyB+kK&#10;cpxJJ6WQDhMnJlH7ShQAkHMC8hjAMADKVFLI1TKhQpJcp6L1chgUvH+CP/qd+Qok9JlRRW1EKszE&#10;9dg42bMWXg99ppNArlII4MeRZRm9l6vpc6MWOruGHA0N8rL1OLK9DccPt2P7/hbkltoIYvUEjnrh&#10;GMQEf6x/+Vi0SjEM1BY5xYvVbYLdZUDQb0NuyCMs3fS/06NBIMuMAFcnCehICCQ1YuHcOBg2nxh9&#10;HgBfdt5JwgDIDhO32xjOI0uAyNVR2HmPjpmf7f+2AMCw/OQnP4n4OctrHQOYZCADmhlH7/+6x8Gp&#10;ekyITl65IFH0X5+81WMAFwLgqpVRiF0ZjbjV7JUlIUVKXh8pE1tOAJ58Hz3QBOkEaO4ML9JEMiQm&#10;p9EDy54ZAVYMGT0Cl0R5KpLM5JUWZcPZ0oSs/hHMnLsPp559GvsevQeb77obM5fvwtb7L2P9hd1o&#10;2jCJkp4uFDc3Ia+yHJklhXAVZEPLKV+8ZmjNaojk5DVKREgRk+JgiEvh2WPzEMhG9BVCCjWRjGm6&#10;TIo0qUTINZUsShfeS0hR6rQaeAIu+IsCCFVmo6ShECVVuaiuK0Rvcw56++qRX1eBjOoKVPZ1oGO4&#10;Bf3r6jE624+tG5tw9fwUrl7ZjQMHZ3Dx1EZc3NmCe/bW4cLedmFsYN3WblTvXYvR8xvx5Cfvx5Fb&#10;D6OOvOt9h7tx5c5xrB/PxUla99XvfBL3ffN9ePSbz2P3le0orPXBHzRCLqbrTuDHM0HDsMARozB0&#10;8f2NdB/DEtEIX5NI278sNwDA8DGEZTEACikyrskbAYFsyK8nkbZ/PRI+9ut9LpznNXDilDVcGjEx&#10;Nh6S5FRoJHJsPTKO03cfwdjcKLz5QRRSmzEHnEhSUHujNppEz7AAX/R9AboYAGmffC25nYarg7BY&#10;rVbo9AYy1GzwyeCSUZdoFTC4rMgtL0RrRwvKqophsCqEqI+eny8y+AnJia8AQE4bExcXA5PZiIrq&#10;SuQVFdO2ZnKEkudnI1N74nPhCiPh74TPd15WRbzmYVl8rf4kDICrIssbAICszyIdz8tpehbIq7Yh&#10;Wfw7i7dhWbxNJOFrJICfACx0reOjkBQ/P8ZYLUtDhtOMYMAOX64T+VU+TKwtwItXNuJLnz2LmgYX&#10;XLlWVPeUw+RWIyklQQAgLvuWnJRA7SEZUikBkjRNSJnCkyi0eiXUBIMqjUToGlYSCMoJHBVyCTTc&#10;PUxtRELbMgSqaJ1KNb/UaVXQamipk9Nn84mXOdWKSqeGxqyFxkpOBNfsFcrDGWBzalFdG0DPQD4q&#10;a/3wBa1wOKxQ6jVIU0iRJElHKv2uRKOgY6F967Ww2C1wkpPictvgcZnh9zvhoqWZ9LXBohL2a/eY&#10;yJm2C+ML1ZwkWymFjI41nfaXnEb2gtpvNLVXzo/JM3F5pj8LR93DMMg6MIaew/mI+Xx75Xu68J5H&#10;ulevR270um4E8K677nrF5wvltQJgcnY61miiI677a5KUHPJY7aRs/0ojoSw3EwCjCADjVsQgfhVX&#10;AUlAEimlZJ5YYZTB4NbB4zXC63XAarFCLJIKUYZ48tASE+PIC5ZCRN6dhBN/ZpJHONqNtuMH0HLg&#10;CNq3HcXQscM4/uzDOPm+Z3H06adx35c+hoe/9CLGN8+huqUDja2dyMkvRkZWCL68PFgDGTCSl6mi&#10;/YnI60wnRZROii9NKkWKSIxUMrIpdJ34GMLRQEHofbKIvFU1GVMlKUi5jBQPecmk/PTk1WbZ1Kgt&#10;D6KiKoCallz0DtejsiYboWwLygptWDvCtYanUT81idLBblR112BkuhNbd49gx1wHzhwbxYXb9mHT&#10;vlkcPDaHmZFabOrOx1BLIZq6GlE8PYS6o1vRuHccuy/txc7juzE61YD9u2vw4N3rsHE6hMlNDbj0&#10;4Fn0X96L5kPjGD02jYENnWTksyETJyKWFF3UtSjDYuji+xvpPoYlEviFJdL2L8sNAHBe+b56NvI7&#10;VRhS+RzC58LLhcKQxtFX7pJNSk2Zn5VM4MSRZDF3x5J4ck3IrwmgoDYbueRIuEMuaOw6yA0yclqk&#10;JDLEJhHwxdM+o+k3ouk+0jXkaJ/RaBTyunGiXzMBmsVigV7HSYGNBIMWId+bmgy41aZHfWM56jsa&#10;kVWcAylBQLpKAqlOAZlBJUTb+Z7wOfH9SUqOEyYSZGZ7UNtUR+2xG2W1dQjS86TU6RBHBjeWoENI&#10;Ok2yitPJXLsGwnWg5z/8nmXxdXuz5XovHr+4OOrDsvj7DAOLt4kEd4u3YVm8TSTha8JtQyxOhUJF&#10;bSNxDdJTySngsXySZKEEWkbAJmQaKKjKw3hvDR4+MoMn796F2spMeHw2BLOtBHlxAvgJ3Z/XIlxc&#10;C1hCYKQg0OL9GzhCR/ebEy7z+DnuFuY2wV3/PCuW06qo1XLaV7owTo6X/BmDnlqtuLaNSGhLXHdY&#10;S1DI4wmNBKl6B4GZ3wGzQy9U+OBlkNpvQbEPngwDvD6j0JWstxogUSnIIZEjTUb706qFCicGYSyh&#10;WajXbnGbBUfd5rXA5OTsDxqoDXJhEozWNJ88mscK8gQS7kbmKCJXSOGJUQnJSYKTxGme2NHiZTjl&#10;kyD8P7Xrhbon0n15o+RGr+tGAG8krxUAjaMmoUpGpHV/TbJMtByGe91ISPrrheFIABg2zgtlGUkk&#10;I8/CdTIjKTkWrnm4uOELyp+NHylazrXGaSuS01KRkBJHEBgPsSIZOnqozeT5WU0GQQkJs7J4/B0Z&#10;nURREsTkZZq0Buj1Zmi56sZYM1qOjaNxUydauprQNtyGubM7cf6xyzhz3xXc99hTePTR57Fzx15s&#10;2rUPG48dRfPMJHJaG5FZUQxXdhZ0Hj/k5ImmGgj+9OQZ84w6LqJOUJcqFb+cTT6JjoXHigiTQtLI&#10;m1amCgOV7aT07KTArFolLFad4JFmurQoKw2iurEIvetbsffwFEZHKlBdqkWoQIGaej8GN/Sh7/Am&#10;lGwZQN1UJzbvmMDs1ilMb5/B5P5ZHLjzGMYOjKN7shEt/aWobatFYV0ZAhV5KOdE07sm0b91EGO7&#10;1+PIiT6cPj+FAyemMbltEM2D1Zjc1Y+rT59Cx+4pFA01oG9TPya2DqGkKkSQm4zV8a8GroWy+P4t&#10;lEhtJSyRtg9LeJtILz4WoX1cU8BvVFfvzZLwNeTrywY9fG5h8ONxSioVtR2XEw63C6midKE7lZcM&#10;fzxAXUz3yUTOhMWhQUFpJhk8KRlTOdq6a4X/ZZpUpIjjhecnOn4N1vA4VHJQGPo0Go0Q+WMYVCqV&#10;Agyy8VaQo8IzSIXuXqtaKHlYXpkDd6YHCgK+RAKNBHrWUmRpEKmliKP2vhAAeYKUhYxzQWEWSuuL&#10;0TbahY0HNuO2B69gz4m9MHEkxqwg4xuH2LiViI7ha8Ddxn+alPJa29mbIdd7MXwzyC3WZYu//1YB&#10;IFevcHssQqWedNKRKhWPkUsj6FfBm+2AzW+H0W5Ggd+L3rJ8TLRWo7Y4j0DfABPpstSUNUKXJo8B&#10;ZL3FCZIZ4HiyA0MgA51Wx5kU5mcDcwSQEzAreBwe6VmxOG0eQgnueFuursHjo/m73I44SsjC//N+&#10;+b1Or4bWSLDnspAeVQmApiIwU+llQrWPDL8bDqcVJgK2vEIvyquCsBLQcfczVzXhCSl6i26+HJxd&#10;D051ZCUH3eDQweq3CjOKVfQ8qKzz+1br5VBoJcL+hVyCBIA8m5hL48WTzeDuXZ7wEZeUQM9GzHxO&#10;PhaOuC94H34234r2eKPXmwaAy+OXwbLdGHHdX6O4v+9HTHVyxHV/DXKzAZA9MPbOLA6b8PCniBMJ&#10;AFMg52zunJdJwmOhRIICYwBMEacgTU1eq00Lv88Pv5cUh98HX0UuOgaasY6ku7cJHUONGN85jKk9&#10;o9i4dwNOnDmJE6fOYGzTLNZv24xtF05h84Xj6J6bRmlPC7KryxHML4QrMwM6hxYau4yWSmhJySjJ&#10;QEpI+YlIEUsUUsGzZOWSRkpQRMZRToqNx8Rwpn2v3SSUJbI6DLC4jPS/Hn7yfgvLC9Az3IW1I63o&#10;GyhDW2sARVUW1DVlYcfRLTjwyCV0Hp1F+XATBka60EvGtHOsC81jHRjeNY7+LUMoIojMLctCfkU5&#10;ShtqkVddiqLmKrSP9aG6vxFNI21YN1mDobF6tPVWobA6F6HyIBr6q7D33ByaxweQWZ4rAAOPHarM&#10;D8JICjwpirzgtxEALoQDhr93OgDy+bBwxJi7YnnJhp3HW3I0WavVwuFwwOFxQ282CcCXQo4Gj9Hj&#10;8X38fMjSxdCr1bCZ9SjMC8BNIJgdtKCvvwEFZZnQWxVCTVORLJWMXKxg8DhazWM7uQuYl+Fxqxxh&#10;jSNI5JRGnNeSk57rDGJk5dhR11iI/JI8oTj+msRoRJPEE/ilSuYT4/J58DkxAKalJcLuMKKmtgQz&#10;eyYwcmgYxx88jOP3HMLtT17C+LYhXH30VmyaWwejRYLk1CjExC4n4YTdb18A5C5BntCyWJct/v5b&#10;AYB8vRPpfmoIzBgAU+keqHk2rIX0Ta4HWaQPTC4rwZQTxXmZGOqpRWtZHnKyXDBSG5GrxaTfE0l4&#10;3F+KAH1hgOPPOB/efCRvPjWMkrbn2cGc5mp+EgVPhJvvLg5DHu+HvxcW3hfvl5csDIkcFdQQBDIA&#10;SrRyISrHaVrmo3Qqag86oSyd3WFCVsgDD88SNigIRMmxt2gE4A1meeDLcsATtBEAMgyqCXQ1QhSR&#10;cwsy+CkIVsPgx5FA/g2DVSsAYBgCE6n98vPAwhFAjgRy7j/u8uW0S3yvWXjYxFvZDm/0ehUAPvzw&#10;w8KKG00CeS0AGG+KR1rmX0/+vz8rybcg50QuVrlXIcodjZUJy3DLkr+eLuGbCoD0wPEAXM7BlBHw&#10;CR6fRJkGo40ecJtegL/0ZC7pxTVdedBuNJLIo0unh15kUSAjw4uSwlKEykoJbArQ39eGbROD6F/b&#10;iJHJTmzbv45kPU5d3I3Hn7oH9z96D+bOHED9aCdmTmzDvqsnMX16Dxo2rkNRbwvq6mpRWUEGsIAU&#10;a64ZGTlGmAN6aJwq6EjZcL4sPXmsWpNayJeVTkZSwoqTlJqFvFOH2wwnKTwbvTc59KT8OFG0iTxY&#10;G9yBAMpqK1FRX4qqhhCq6v0orHejuasYOw5vwpFHLmL92V2oHG5HeX05mocb0TjcgNLOEpR0lKKk&#10;tQIZ+dnICGXDGypAYWUVighaS+srUNPViNr+VpR0NiC/JkTrncgqCCKnKBdZRTloJ/A8ffUCNhza&#10;jd6xtSguyYaHvPBMLiKfmoaUVW8vAIy0/TtJwteMl3xNwxNsGP5ycnKEagsMgQx/LGoCO+6aNdms&#10;ZLCVgnFi8OMIYDLBH3cLpyeQYU1Jg0ZKho4MuEKUgIDbAH+GgQykBX6655x4N1XM3VxrEJ+cICSQ&#10;DoMf/z6DXxgGo2N4bCA5XynxAgRyfVh/pg0VVSFyXswCRK6JozYRQ04aAdsahjYeFE/nxG1kDRlO&#10;TomUl5+JbnKgZvaP4NQzB/D4F+7F2UcPoXldKXYcm8T3fvRVPPfi3ahtzIRKS7ZHtAap6dwlGfty&#10;e+Mly59ra2+0XO/Fk8uEbmDWXwtk8fcZABdvE2m717JNWNjZCY9v5f/5msTEriYIjEFyQjREdM2V&#10;5ACbfVZkVuXBV5wJi8dKOseM2oZczO3sR0NVEJk5ZhhcCoi4zq047RqgMQAmEwASqBHYMQByd/B8&#10;d+78ZBCOAiq4lq50fnsh4kffZ9DjfaTSkqOIPKYwLOH9hAGQt5UwZNJ+eVKHVMNdtEoB3DhSpySY&#10;1QrdzZyrUE26nuFPQ79N8Edw6PSYUE2OSPdQAwpLfcjM4+pNDHYy6E1yGDm1jUosJIjmPIE8bpFB&#10;kPfN8McRQHZYOK9hOAIYn0Ttnmthx0YjMSVJmLQXS88HR/7CQ5JWkLyZbZDby0K50etVAPijH/1I&#10;yAF4ozyArwUAk7ykdIwJEdf9dcoSSMuk8G51oe7v61Hz8UwotymurXv3Vwu5mQAo1FuNXiM8iFIl&#10;h/E5BYFMyCLvCzigUynI4+XZW/MpX1aTIowhw5QiSSYvWIySgjxs3LEdk2eOoGr7GComu9A20oGW&#10;jnJMbejC4ZPTOHJyChcv78YDD1/A5fvP4ehjFzF9ciO2n9uMpz79GN73jZew/Z6zaN0+icnxQcyM&#10;92KgsxQtDUFU1WUgWGqDJVsn1P/lcSoeHwGe2wQNKTMpKzc6Zr1DB2fQAUemA1ZSzBbehpZ2nw1a&#10;uxVaq41g0AubNwO5pXmobi9FXU8x1m7twdimPrStrUPX1kH0HNiAnq2TqG6qR2tfLQYn29Czvg51&#10;nYUIFnvhzPbB4g/CFshFZn4hCorzUFlbhNr2atSv7UBRZxO8ZcVw54UQKiaQJckrKcLQhknsPX8K&#10;U3SdhnZvQkFTCYK5HhhJ2SbStV+1+k+zfv9SBRiprYQl0vZhCW8T6RVp+3eShK8hL+cjZdyFxklm&#10;pcL4O17yM8dL7pYVSm+pVEJJqnSJWJhBzuP/UggAU8UiMmBkYAnceAZnKklKQhzSyKAZNAo4HAbk&#10;Fvtx8fbT6OhtRpo0GdGcm3IBAM4PbI8Roo685N/mWfRr1vBn0fRsxQhGWypLE/K+8XCLVauW0fO5&#10;Aquili+QPz27DID8XHoz7ORwdRAADuOZb96L5796PzYeHcDM7j7s2DeKPfum0NVXgAECwooaD8w2&#10;ERl8FUFHqnA8NwP8wnK9F8My3zc+rpt1bCzh3+drJERt46Jf7r7VWnVwZWcgUOSDJ8cKZ5YWPWO1&#10;2HViAtV1OcLYOrNFBTXBF9f95VJqXFaNcwFKOLp3LbInpIahe8/pYWR0/3kSx3ykjxMpz08QYajj&#10;tCi8LUfTWBiq2ElgSRTGZccK61l4xi0vw8fKXdjKa2MDed9cbUNvZBhUCSXsuKuYZx0zFJosWnJe&#10;PZjY3oI9F3rQ2ORHTh6PESRAtBA4mua7qTkxP0cpeaavTkmAqSI4ZIg0aSGnfTIAcrAgKY14h443&#10;maCVxz9yIEGYDENtl4cecdRv4bj0N/OeL7aNN3q9AgAPHz78CqN9PfmP//iPiJ8vFGWjHLfERV73&#10;Vy3Lb8ES3VIsdy2D82DGgnXv7pnSX/ziF28qAHL9VS4/xbO0xAoRFPRwm3mch10vPNiiVC7nw7Nv&#10;YwRlk0APc0p6AozKFBSGghjeNI3Ju8+i657jyJ1bi4KhRlS1lKFroA57Do7j1PnNOHVhDidv3Y0z&#10;9xzD3Z96AHe8QDD40H58598+jZ/84f/DB7//ZWyhfcztHMeOLWuxcX0NRnvyMTFSid515ShrCqK4&#10;0IWCfJKiDGTl+2AnQFU7TMKsZQfBH89adhZmwJ5PRi7LDm9eBtwhD2x5AZgDXOjcj4zsLNR01GHr&#10;0VlsODKOLed24MjFvWgfqEVxdxmGD2/BntvOoX9oBGvb67Br0wCO7V+Hndu7Ud+ajYwiF0whL7LL&#10;q1Hb3ICG+mLU1WaTt5yHouZSBBrKYS2rhC23AFmFBQiFQghkZyKnogz5LU2o2TKFrB6CxOo8BMtD&#10;kBkVWEHXdUl0LN2T9wDwjZLwNeQlgwRH3cKgx+/DUMjQx2DIS07IzFE/jj5xFyQbJx6YHk5TEZ+w&#10;ioSrc3DalTVITk6BVCInAPMgM8+NTdsmhTRGCSls2KKEKEdaerqQuiUcbeRIIAMgf5aYIELMmlSs&#10;juLUMPSb1AYYBhMTk4RZp1z+bcWKcC3gsPxpMgsDIEMh51uz2rQoaMzA+Wf34spzh3Hw4gaCv/Xo&#10;7ixHR0MxhteX4bFnTmDfoXXIzDGgsJieFZdFgBA+njBsLb6Ob7Zc78VgysLHdDOOKyzh3w8DYAKB&#10;P0/E4Fx8anI+OVef00WOqdeIgN+EkuIMlJcHkFcZhCdkJ4fUigxy9NRGuRBd4+geL4UqIDycRUIO&#10;BoEfD69hGJSIRNSmeMgNJ8Cn9pOaJET/BPgjYaBjHRybSO1ygbBuXig8SS8MjFx+jX9DKuVI4nyE&#10;kIGQu4d5yE94sgbP2FVp5bDZDSgrDmLLFOm/zRWoqnQhJ5eTUbthdVuFJNU8ZpW7qecjlclQyyRQ&#10;EVTyuEOGSh6+kCLiEm9JAgim8rAhOj+2IwynMfQMMQhy8CGcq/JtDYAs3AD4daNZwH/84x8xMDAg&#10;bBtpPYtryhHx8/eEhZQcLfMPV6D3S/1Ybn13RwCHh4eFqDEbp4WvhUY8LG9aFzAZOTZ83O2VIk4W&#10;wvcWJ49JUkAjl0IjpFIhQynhWVzxiOVwfko0lIp42K1auHKCyF7bgdzJftSN9qO5tx0t63swON2P&#10;7XvGce7STly6egi7Tm3Gjks7cOcnr+IT334G3/3BC/j5/3wFP/v9D/Gln/4Djj3/ALbuH8OGmVZs&#10;IfCb6gphpCsLvT0hdHTloaU+G00NOahvLEBFXSFCpTlw0G/bsn3wEuhlVuYgv70C2a2lCNblI1SV&#10;i6ySbGQRjBY218Cfn4OSmgpsObAZH/7mi3j+609j591HMbJ1GO39Najsr8T0mT3YdOIoJqfmsLu/&#10;D2c3DuP8XBd2TZWju88HX5kehgITvAR3TZ316GovQnW5Dc3tIbSPtaJ8qBXmqnroQrkwuZwwmrmm&#10;pxISnuGXHYS2KA+pBK08c1pM3j5HFGLI8N+oyP+fk0htJSyRtg9LeJtIr0jbv5NkJUnUiuWIomsZ&#10;jrolJiRCkiZBHLX36OjVZBgTBaMol3PkQgelUoE47haNpuciOgqryEitXEOgRctY+jw+gccQ8rhB&#10;7lJeIwAdw5pSpYSanpV0up8xCdFClJxn3qaxIVcoBAhME6VDQvCZwJFFAsxYgsqoaALRNTwWkQxi&#10;dByBIBlFgs44OrZVq0kPRjHwzQPgqlV0PvQsC7KC2ghHi+nZXU3HlUAOmoyriViV8JTYUd1dgoGJ&#10;NsxsHUJTawny8p3o68nF8WNj2HtgEiXVIZIcjEx3wZulRkLifJf0zYDA671uZlRyoSx8Jvn6CJFa&#10;AhkGZ7lMDJ1aCZtBBRMBnUkjh4OzDnjdKKkrRkVzGTmgdpQ25MNg55x9Cli4Vq5FK3T1hmf3coSO&#10;AU1M+1TLRbCRbgj4jMjJ5oodyvnoHwEigxNHCRn+Vsex4x6FWIJBbnOcW49FSLRMIkw4IfATau8S&#10;DPIy3I0s/BbpcrlKJqTb4i7aZIK1VPodiSodJtJZ5fl+HJnrxoPnR7FpUxPqGoPIJ+fa5rbDYjcL&#10;IMvnoNbw8adATvtWka3gCCBPIOFhORxZ5OifAIAs9Lt8/Hw8LBwNFACQoO9lW0USvt6R7sf/VRba&#10;RZYbva4LgN///vdf8flC+f3vf4/MzExhHEGk9Vz5wjiijbzuPfmTxN4CSYcS/R8egWybGtJG0YL1&#10;HBF8d0QFc3Nz8S//8i83DQDZkPBsRREZQpZkUQL0Vg082U4ht5OGPDueBezz8Ywxi+ApJnIpNhF5&#10;l7JoyJRpCORlo2VkGDW93ajKL0Z3eR1q1nejZ2Ytdhycxelb9+Hk5X2YPbIBh+49ivu/cB++/MMX&#10;8evffh3/QwD4tb//CO75+JPY8cB5TO1ai/61pZjoz8dwgwtdVRY0VtvR1OhDV2s+GbJKtLaXobqp&#10;FEW1xcgqK0BmeT6yy7KR11CMkr56VI90oHWqH1Vdtajvrkf3tlFU9DbBmxdEdWstNh+YweWnTmPP&#10;XZsxenwresY70dhRhvqBGnTMDmLH6WM4c/YSnjhwFB88ewTvv7QNj942gfsf3Iz2iTw4q40w+B2w&#10;uDXIyVShNF+N9QSsm49Mo3mmB5bqehhy8mDy2IXuFJ5Bp/PYIHFaESNXYIUAI/FIWbMaSctWInHp&#10;aiQs5Tqv70UA3yhZRfC3ZvkyAZh4sgMPOhcrZEhJ4zyWnHKCIS1aGD/FxlAqFyOFDCGP9VoTQwAY&#10;s1IYe8cSQ8ZWmABFBiuBu9044sLdbvTd2Pg19D+P1ZvvzuLxTJzegiPq8/VNpcIEEjFBpjfgh1Kj&#10;FrblKGOKWCTA2xphUghHmFYgNno5kuMJMOPoGSVbsUqAQAZAOiZqHwx/0SujyHASABAQJNLzmaaQ&#10;IysrhIKSIiHfm4Ygg2f/NvXQc0gOkSfHhmy/CkUhC8oqC5FZlIuZ3TP42FefQWO/X4gSsW17O40B&#10;fKuP43oSfh7DEclousfclSlKS4FWKoFOQnJt8oaMYE6pVEOvs8DrdSIU8sHh0qGo2Au3Vy+An410&#10;AU9WmweoeQBk4XF+nMMvy6dBRYkNxw4P4ZmnD6O1tQAul10ATm6D3D55fCkDIC8TSBfH0efh9DIc&#10;9WMRIJCjgNxGrgHgfPQtjpbzYwbTCfhSRClCpI6TPnMEkMcGmswaFBZkCCmwPvWxc/jVrz+H+x7e&#10;jeaOXARyyQ54rMI58PnweXC9X2l6ChRkP3iWMkcVFToFjDbj/EQ92jeD5nzXs0QYx8hjGN9RAPha&#10;u4D/3BjAOEcc0itSI657TyJI8i0o/VIVQp8KIf+uEkTlrcYt4gjbvYPlc5/73GvsAr5+TqQb5QFc&#10;du2BWvhg8VLoAo4igxK7HInJPCNxNRmlaBiDWlQOVyNQkQGPXg23nQe52+nh9wpFv80KUhKk/FRk&#10;eKQyGQGOFflkfPJKCpGVnYXarkaMXdmCGQKnbWd34/DFI9h7bA8Ont6PO5+6gns+ezse+sK9+NYv&#10;v45//v0P8NHvfhgXnruIufNbsGnregyua0DfYCm6unNRU+1GVYUHXe3l6O1qQTvtu7q5HCX1+ahq&#10;KkRlVTZKSjNQ0kIQOtSEqo5GlDY30vt+9EwNYHDrMHp2zCC7uQ7OglzkEizWt4Zw+HgXHn50A/ac&#10;2o6pzaOYmViP8cEeTI234/i5SZy7YwNu278Hx7fOYveGYdx2YTee+8BtmNrRiIpOF7wlnFRVi4Kg&#10;FfWFfqztqMLAaDMKmkKwZLhg9rqgd1gh02sgN2ghUisQm5ZMCvxPVT5YOKoQNrzhLhAWVoSR7uUb&#10;KeG2E+kVXvdOlXkAXIroKIIqnmihSIcjxwtnSSbS1VJhGENiGhlyMkzzScdTEU/GdA0Z1ag4gjFa&#10;MuQJ3W0k8anxwoB6rpPK0RKeCc/fYwMcywY4Zb4CjZDGgsCeu5AZ/DitjMlqQZCeC55gwiXmuDuZ&#10;hdMacbJzhlMeXxtPv5uaFE2GNJmMYxTiElaRMSc4jJmfoDEvBK7RdDwEl3FiMtwaESweHeobi9HY&#10;UgZnwAq1WY5kaSJkOhnsPjs5KjaYCC6CPheyCvMRqq5AeXcd5k7PoHu6VACBcPQvrB/eKrnea37W&#10;OR8L67w/CTuzC4UH8kfa7+uTV/8eXw++7tz1yxMykuh+C0Ng0pLmZ9mq5FBxUmaVAjKCfZVKTRCo&#10;AdcAtpGuNPFMYY+BdKQGRgJzg4XWE2TxhAmlRgmlmrtS5VCQg2AhPRF0qlCWZ8OmqQbs3dFO+i+A&#10;YJZbSAnDETSup8uOSDw7IbQUIn0EdEk8qSIpkeA0mRyTRMSzA0LC23OkOimJxwVyNHB+mUzbp6Sm&#10;XFsmUxvgUp7XZgCbVeTw67F2oATPPHUC//2LF/HYk/vQ0JyFUL4LNqdeSB3DEUDeXiQh54rHKhIM&#10;S8khUSjpWpCzpdFrIVXxRD0JJAS7apMOEv6f2jzXteZjeS0AyPd48X1/5X2bF7aPCyXSNkJC6QVy&#10;o9erIoCvRf4cAMobRYg1cvfwu39ywxslS+RLsDp3NeL6ElD0gUoUXcjGLUsib/tOlNc+CSRyo2Z5&#10;vQC4ajWngSEjGbeKFMoq8gKTkFeThZljG9A724nmtny0txWjJM+FoNsID8Ggg9OskFHJCLhgdZqE&#10;mbb+nAyhuzVUlovuiU489tk78fRn7sHmQ8OYOzCGyR3DGN89JuQFPHD3YRy5fx/e/42H8f3ffhmf&#10;+N4LOHbfYYzsHMHgcDvWDjeR1KC9uwCV1T7UNxSgt6cRXV21aOmsQnNfDZoHqtHaX4mm9gK0tOWh&#10;fagU/ZNtBILl8JSEkNNcjarhDlSPdqB8XT3y2ivhK8tDsDgbzV2luHrfTvz9957EXffuQV9vEXrb&#10;StFSk4emhjx09pdicKoeE+v60NlSjcryHJSWBVBZl42CKg9yyhzwl7rhzTQijwCwpsCPigIf/CEr&#10;9OTBa6wm2LxuMswupJNyjyGFvCo+BivIyHOkhQEwbNDfA8A3R1atWIY1K5ciKX41xNIkuEIODGxf&#10;hz5qizxzU20mKFeKoTKqIFZJhfdpcgI8MszxPPaKjD0n5tUauDKCCFztg2dzKvRKaC06IUefkgvn&#10;07rE9GQkp6cKk0cYBIWyVtcAkOHP7ibwygkJ0UBOgcHrOc9dNBnoJNqGZ0OuiY5CPB2rzaxBJkGb&#10;moBVreSi+EnCmMPVPN6PjOVqciASk9MJ8MQwZVjhzLYiq8CO6ho/Gpvz4c40I1XGEXoG3GQCTAIH&#10;sQzJiakwmWzIKi5HbmM9qofa0b+tD+3T1RBL0oV2yNDFOiGsI94Kud5LWC9UFnllT8fiNszPyeJ9&#10;vm6J8Ht8LfjaJCRECxM3eIwcgz8nN+YuTqF2r5ogkMREgFNQmAeni4Dbrocn4ICVdKPZYRBSo/B7&#10;LnM5nzJFDiVPuKPvcwoYHj9n0alhJaAPONWoLnGhutSKAOkTm0MLtUYsjN/jniKO6nEkj+GPJ34I&#10;0TRqQ/PDeFIEhyKB4EpIkn9NeNzrQmEo5HGoYWH7wyXbGDR1eimsVinKSxyYnWrGmdPDGFlfjZxc&#10;B+l9LcxWBcwWjdClzQDIXcAiUbowoYqFx9myyAkEOaE0O8BSepZMbgc9MzqhQpMwCYqOi9v0YgBc&#10;fF8i6cLF27AstpfLX0NFmhu93hQALDxI8LIs8rr3JLIsJYkOVwpZfgtMHUasSlpB///5msvvBLnZ&#10;ALhyzUoCwNVIT4uH3ihDUU0OhrasxcThEUzsb8O60Uo05DuQY1TAbyMADLrhyA+guDYPBZXZyCry&#10;obSxEBVdlagZasCGIxN4/H378NFPXcCJc0PYfrALGw72Y+b0FMaPzWJqxzbsOrsZl5/bjU/+4AG8&#10;/2v3YO7UJvROrEVvfyu6++rRPVCDps5iFJQHUFZThOqGCmFmXWNnCXomGjG8uQPjc12Y2tyOTXOd&#10;mN3VhbGtHWgh2CvtrUagtRxZfQ3IW9+KinVFKOouIgDMRnlTFfrXtePw8Rn8zcfvxPNPbMPG0Rw0&#10;lBtRmK1HYaEbWflu5FeFUEkwWdZUirKGUpRUl8CX7SNPngusa6C2kfLXpsNIitlD3rCNro1KL4Lc&#10;IoFcS14+eb8ytQrxDATxsVgtdBHOj7NiYQgMv38PAN84CbdrnkCRnBwLHRk0HqBf1ZSPyYNjGD8/&#10;jZqBBlgy7EJ1BJ3dOF9tQy2BwWURakUX1pdBbVAjNy8bpRUlsAScENvJCFt10JPD48sNwJnppu3N&#10;ENH30hgeCbR4Fj2ni+G8mgyADIRcg9VsswqRQF4npL24FiVcScuYxHihO3j1GnLA4qKgpf2VFGSh&#10;KCdAbUqNxHjaF48JJEkUpyE+LQ06M+3P70U5Oyct5Lh0lGGwvwYNdXnQmxRITo0TxoPFxMUhNj6Z&#10;3icjKY4H4UuRWVSEkvZGtE0NEPx1wVFoEaJH7JjwdQs7J/z+rcj9eL2XsP5tAoB8PXjGqkicRPdS&#10;DwWXZNOrBAhUMASqpQIIuT02ISVPZpYHrgwbfJlu2D2W+STJBEtOr1VIqqzUcQJxNXQkGh5nzalf&#10;uOKHXAw9ORRWgwQ5mXqUFVuQQQCo1YshkXG+v/kygjwZRABAYSxdrDCMgaPP3L7CAMjlMRn0eDZ1&#10;GPrCsBdOSM6yEAL5f04szpM7DAYxghlqlBfZUFXiRyjghtWsg5p0nkaXLpwvd3urqL1yPWNhGIVM&#10;JAh3VwtQq1GTTtQKPSFapxUqixFKg05whISKUnRM7Aj91QDgyqRVUPTKI657T16bLLllCVJLqeEd&#10;0GFp3LsjV+CbDoCLtmWl9rJcqwTCCk6aniwooqy8DDT3N2Du7CyOPLgJ4xtr0FNFkOfQoTTkIwNZ&#10;Dn99EbonO9E32YXK1hJUdZWjYawJ0xe349EvPobHntyJBx7egCt3j+Dy/dM4+9A27L1nBzaem8P6&#10;sVGMbOnG9PFW7Lt3CIfu24DpgxMY3TyBoZEurJ/sxvB0B9oGa1HUUID82jJkluYjv8SNuq4idIzX&#10;YXBLG7YfH8ORcxtw4uwMzty6Cfvo/8nd/Vi7ox9Nm3vQf2QW2x84i523jWF4Vy+qe2rQPtiFpq4G&#10;Asw6PPrEGfz8357BFz52Gju21qC4WI/sfDv8OT54sgNwlGTAVuCFrzSEjNwQefEEAmItGVIVkjhK&#10;RCKTpEKrkECtlEAsTUWyJAkShUzIH8eGPWzseSmUPboGfGxow8Y2DC08qJ9zny2Peg8AX4+Er6Nw&#10;fWNXQ64RkRGzoCLPi43T3bh030FcePYkuqa6YOYxnH4nTD4CQTLSSpsO1oALJb2NKGurFQa6ZwZ9&#10;qGusQTn9r85ywkrbh8oLCLpq4cj2QuMwQmZSw0SGX6XTCiljuMoBQx4LRwMlCjmMVgvtzzYfoSHh&#10;tsBjBdfExwnjBqPJMeAu4LTUBMglycgkOPUTmIqTYhAXPZ+DLjohDiqzATqnDd5QNnwF5LT0tKG0&#10;jpyUsgKU52ZCJyfDSoY8jvbLQMcSF8tdgYmQ0e+qZOlw0zkWNZahhs6TZ6ErbRoyxsnz2xIshNtj&#10;+HouvsZvtFzvJax/GwAgf85tirvhOd2JWsfVNJQC+HHqFCPn8SSI81I7C2Q64MkwIzff/zL85RZm&#10;we4mp5EgkKOAnICZq3FwGitXwAaLUydUgNHrJNAqRVCTLjEZZMgJWdHQkIVQDsETASBHsXkMH6eF&#10;SU1liIuj+zo/4YO7p7m9ceqixQDIUbYw4LGNYeHZ7yz8nj+fh8o/QSDXJjZwTkqPmhwRM7IyTPC7&#10;HTAbDQSAYgI/TkjNFUdShCXPBOb0RfxexiKn9eQU8XhXrdko9IhonBaka5SQaFWCU8S/xe0tnOvx&#10;RvfzXQGAy0hSQulIyvnrrXjxRsmS+CWIG0lG6Nl8rJKsIih8Z3en30wAXMHgwQlp6WEU08OvU8qQ&#10;QQaomoxE2/oGDO9oxra9A9gx24+B5go01JSgpKEcuS0VqB9tRfdUL1qHWlDZXYWm2V5sfegkHvjm&#10;C3j6w7fi6uO78blv3oNv/fNTeOoTF7HryiZsPrUBu3aPY2x7JzrmKtF3qAUz58ex8fhGTO2ews79&#10;U9h3bCOmdw6gd6YVVb1VKGirRmZtMfLLfChvzUf9YCV6NrZi9tB6HLm4BbsOjWLTXC82bOvGtqPr&#10;MHVwAMP7BjB4YBRHHz2Di0/swbbTU2gZbsbayWF0ru1E12ADdh4cxUc/cALf+Nr9eOb9x7FpTzdK&#10;GzLhCjphy+B0Lw6ovEaonWYojEaky5SkLCVISZIJRpOVZRorVVoKHjUZWRaRWCwsWQHzmL8YMvCC&#10;xMwnBGZjy0teH04OzIZXiApxTqxFSvHNknB7iPRa2F7eKfIy/DFcx1GbFsXCZpSjOuTC8d1j+MhH&#10;78W5B3ejYW093Ll+BIpDyK0qQh61aW9+EHo3gWCWHSIyyBq9CgYuK+iywUEGXeQzQUuGPKuMHBHa&#10;nsFRTQCo5iERmV6CAQMBXrIA/fPlrubzCPLMei6xyA4BfxYtzDLm44sRIsNCd/E1AOSIpUycRKCW&#10;CmlCNFJjViE2ajkBXYwwpKCiuYGOOR81HS0IVZagtrsd/txc6NV6KBLFSI1OFVLLxMYkkVyL/JBj&#10;p1BJEHCo4bVKYTClI7PYg8ySICwZDpgcDqSLRAIQmEwmIVE2t8fw9Vx8jd9oud5LWP82AsAYuhcy&#10;RSos5CiY7SZyLrjWOCeft8DhMiAQtKGwOEgQaIfZphbgzxtwIq84Gya7FlqTirbnEmwamGx6eMgB&#10;cQbMtE4Fk0UOs0kOi0kp1O+1EChm+Awor/QhM5vapCqVgGo+kXQ6taNXASDPqCXo4/YXBsD5cX/z&#10;3bxp3Abps5cBkO4x32eurR4GQN6e10kkUuh0GoSyXKgpD6K6zIuifCOy6VjdpAcNRiUBIJedYwBM&#10;Ft6r1FyKLoWOMx1GkwJO5/yEFw3tR6FRQapTQW0zkQ7VQK5Tw2AxCV3Gf1UAyGIZdWJVLEexIq9/&#10;T16rrCFZikQ3NfK8d35C7ZsKgOzxx8wnqU1LIOMjFsFm1iGHDGRWQQYKK3zoGW7C9v0EaJtHUNda&#10;jaz8TBSQ4awYbkPT+m50j69Fw1AnevbOYOKBU5h+7Bzu/PAjuOuDV/CRbz6Er/7wGdz11H4cv3MX&#10;DlzYggcen8Odzx7C9qs7MX3nXmy8fR9Gj83g9APHcP8TZ3D5gQM4fOsstpwaw9DuQdRPdqOopxHF&#10;NfkEn4WoG6xH+2QbOiaaMbt3lIBxFpPTA5ia7caeY+txGxn5B184g52nJzG0tR37bp3Ekcs70b6u&#10;HeVN1ahpr0HfWBP6x+tw/OQmPPTMWTzzibtwzwtn0TleC3emFb6gB3a/EyqzFhK1AiKO6tG1YaMe&#10;E8vK909ja/jasbBC489YmS5cz0sGRFa0bGjDSpc/4/vO698DwNcny6kNh0WIZtP1i6LruGrNKkQn&#10;rYFGnYLmqiD2bOrF3l1DWDtai0BhJjw5QZTWFWJwtAWjEx1opHYV9JjhCwRgshphMBMAmpVIlZHR&#10;1WmRpjfB5FQhUBCAPcsPndcFsVEFhUkKC5fIspmRJiGjlkwASAY5hsArMTVRSAXDeQR5jBaPdxLG&#10;/vGQAI4AEqSxgxBPsJeSxqCWCgVBhlSShljabg2dTzSdDxvv8qpKbN+1E01tLcgpLEBjeyv61g3B&#10;aLMRYNL2tK/oGO4OTIaYjGsKRyAJDpLSE2H22VBanoP8/AyCCyXqmspR11IplEnUEJhYLGTYDQb4&#10;/X4YydHhtsnQw/qB22EkeaMmX1zvFWnbN1u48gd3e79CP66gtrRqBWLilkOlTSCATqV2IUGqKgki&#10;Dee908NuJKCzm2G1mqAzm2B0OGG3W+Hx2BHK8cFq18DiUEFnUcBK7cTpdMLtdgsT67wEjp4ME8EV&#10;QZOBu4LTYTbKYLep4HUbYCUw1KrTBdCSKsRIFqUKtdh5chInguY2xsmWGf44WTmPJ2VJTpkvPcfC&#10;aWvSOf0LtQsucciVbYQKN+J0YVgB11ZnXcRQKFPp4feZsb4vB1cvT2DPrkY0duSivtKJilwTPA46&#10;P5MRKhUBsFICvVYujFfVSJKgVyTDaZKgINuKwpANTptWiHhqCQb1OnpGdFIhuskTSOQqqTB5ip8H&#10;oddjwfCXSPfmzZIbvV4XAP7kJz+J8PkSYdyfZcryHvy9kbLiFliHbdf+f+emhfnsZz97UwFwRTTn&#10;RYtFalwCJKT8jRqlkCQ2lOVFXrYP2UVBVHTXoH64FaWNpcjLy0RNfQWapodQM9CJ5qFedE6PomZ2&#10;BLVHt6Dxwh5M3XEO+x46g01nxnDi7g04ftsGHDizCSdu3YrPfPMk/uGXH8eH/vkzuP9vP4nLn30f&#10;Ln34Hlx4+hSO37oJWw724fDlaZx/9ABOPHwUG87tQMeW9Wjta0VZa6UwhqthfQtq19aie6yV4HQD&#10;pmfW48TpHTh321bcenULPvyZu/DY+85g7sAA1m5pQM9kM5oHmtHQ1YTBqQGMbu5G5/oKTG8bx+6z&#10;23DxqZN49FP3YN32boSKPSgqDsFmt0HD4/lUcqSmpwgKV0jASsY9IZajLJw+I46MOSfxjRf+j6P3&#10;L8MgR4AI9nhwtZ4MhcGgh55Eo9EIiYdVajUpdrUwcDqOQPE9APwLhc7hFYaDrh0bFI6wrYxdgzWJ&#10;sVATVPldKrQ15KC4yAWHVw2VSY+MnCxUt1Rg4/b12LhlkCCwB2XlecjyB+DLcKGoJAtF5VmQ6eWI&#10;F5PhlevgCBiRVZ4NCz0TcocZYr0CRjvXVJULqS845QWn1OAZwukyMtp6FfxZQfpcLKSF4TGgfGxs&#10;gBkIGf5SUxOg1Ymh0XEFEDL4NhO1B5kQIQ5HM9lhYDArLCwUUozxWEOeUezxZZDBVgpdz/P7jyYn&#10;JZngwgEZGXWOEsl1ChQ10rPaUY/SsjyEcn3oG+xEqCAIqTpNqF3s8/sE+OM2yYP3ue2Go3+R2g0L&#10;t89X3Y/XIdd7Rdr2rRDWiWH4ZYlaNT9xKyUtluBPQs+whACGHEJtOnR2fpaVsJo1gmh1Smj1HCG0&#10;CTV2LRY9snMy4PVZYHdq4HBq4XLpaWmk+8ylA13ILQzQPfESdFlh4XHEijRoVekEVvRbPFZQK4Ja&#10;mUq6QgQZjzWltvSn6hqJQg4/TuVyPQCcLwnH3bRSiGUSoeQnt0d+n66QIo0kXS69NolDAp1RS8+J&#10;DedPDONXP/8K/uHvP46tu9dh40QLJrrK0V6UhVy3lcBUDaNOTsIzoSVQSVOho+O00PUJBS2oKgug&#10;qMAHN3dzuwmMtfSc0DkxABroPBUaGRLo+HgoxGIIjHRf3iy50et1AeB//Md/CA/Q0qWvHJ8WI4qG&#10;qEb8is/ek/+7+CYzsVK/MuK6d4JwW/na1772KgCM1FhvJDcCwEjCmdf5oVt5bUICGxyGEFYiIqVM&#10;GLfhzPTCnetCqMKP8sYslNXSQ13mRUG+D+uH2rFzRw86J6qQt7YBxRNbkNO7BZVrJzC1fzfW79qP&#10;bWeOYu7Uduy7uAOHL+7B1n2bcNudx/D1z5/Cj//3w/jK7z+MF3//N7j6X+8n+Qh2fPpOtBzfgsE9&#10;Q9izpxeXTo/g6fefxdHHjqLpwDCaxrtQP9KO5olutE710f89aCLD3Tndj6Gxdhw7vRO33nUcm/eM&#10;4eTtB3DqzkPYdmoTRi5ux+ixKfRON2Pz1j7ccfkw5jaNooOM4sDmRuw6P41Ljx3C+7/wJLad2A5r&#10;dgAap5sUuk6oERsuF8aROr5ffK0SGPYI+uarN/B4vuj5wf8xdB1jUxGdkIJY8raTCAzUDgMcPlKE&#10;Vi2kpDg1ZAD0HistydiT4UjVShGVSiDJ8MKRwAhdb5HuYVgWb/uXSqRXpO3edkLn/goA5Pa8hq4f&#10;QVYUwVY0tWeJJBUuMrxulxZ6MtxynQxyrRaZefkoa6hEx7pOdE/0Yv22CXRPr0OInJv8giwUlmTD&#10;l+UUZgmnyshIKtRwFbiQVZsPX2UBPCU5CJXmwWhVwWbTQsWTAuheC+W0jBoytOlwEUhW19cQlKUL&#10;keP45ERhvC1PGJHIOSdhDNwZeqwb60AO7dts1RCM+WEyOqmtcZm4efjgNheOGCckcjfyfESRo4ta&#10;cih4nCE/tzEEvFxxwUYQKUmbr7xgcVnRtLYDPet6UdtSjay8AIFHBpR6GVIlXKM1RmjfCoVC+A1u&#10;22EI4mscqb2xvFsBkJ8/vubsxPE1mC/Tx+lWYul6JkLOM4Dl6ZDopTASsDt5LJ9HD5tDQ86ihHSG&#10;iu4fO3o6ciBN8GbYaBsd/B7OGGBGW3MOKmuC8Ac98BEAcgTQQVDoJvF5zARWWiip7ShlIgIrKXRq&#10;cg5UacLEDHYyOJclOxecW2++0kai4HDw+FJuEyzCkAO693z/eeYwz1DmCh0qrQJSFU9W4slJUsi0&#10;cihIH6mNtI62UdLv2UhHtTf78LEPncQff/89/O73v8CnvnAfPvzSeXziA6fw8OkBTLQGkEPn7Hdo&#10;YaPnQ0v7USokUNJ1YXDl562o0IuiIi9yi33IoPM00nYaRYoQ4dSQvkuTkH5MThB0Jju+7PS+lQDI&#10;kV6WG71eFwDy6+mnnxa6ehZ+7n3QjwRfyis+e0/+76J2ylF2sARRWasQf8sSYZJIpO3ervLEE08I&#10;1WNYuS98RWq0N5LXD4DzqUhY4cWSoeFIQhIZLCmPRfG5kV2eh7LmMjT1VqO2tRillTnIK8jGxMww&#10;Zg70oH9LPerXNaKsaxBNw9vQODyKkd0bMHJgO2aO78XU4W2YOriBQHAWJ67uxoc/ew/+/Wv349f/&#10;80n8468+gc///KN45h+fwrM/eB5PfOd5nHnpPuy+bQf2HxzC3OZW7D01gx33HkPrsc1o2zaOgX2z&#10;mDy6HRsI1CYObMTQ3Dq0j3ViZMsITlw5hv3nd2Ny1zrc+vAJ3PvcBVx89Cg23bUDc5e3YnCuHZNz&#10;Pbjt7hPYdWgHOoe6sOtwB5750DH8/b++gO/+20s4cnEWwVInQZtKgL9wqTDuymVDEO7u5UL6cZzQ&#10;l0BDGGsVnyhEAGOiydDHpSIxXQIpGWedx4FgcQ4KyvJhsRkgM2hhcDuRkZ8DayADCrMRKUo5oggO&#10;3gPAv1Do3MNGg9sxj7/jgfACDNH9SEkTQyQVC4PvHQE7XFk+mH0+YdxbTkE+SuqqEaouQcNIH5o3&#10;rEfRUAfyS7OQVxQgwxWE228nsFMK0RItGfTSzmoM7pgQkoyX9dShoKaIjLsFDocJJjL2PDGAJwUE&#10;sgnibEYhaXq6VCRMDOHxf2ykecwfwyBHbBS6ZFQ1hnDm1j1o7CiG1iyH3mQhY+0El5ljEGEIDD+f&#10;wv8c3aRz5f3xbEq1TitEFPmc48mgcl7CFFomJ8zXhbV6bKhoq0NDbyvqu5vRO7oWJdWlZPRVwrac&#10;6zCVgYEcUP4dbnvcFcoQyN28kdoby7sZAAVdSM96GAYZwMNj5JQEygoCbqVZDXOGCdk5pCMJ3t0B&#10;I8w2FQx6BcwEgUaCQAbAQNCFnDwPSvP9aK3IxIbJajQQYAVDXnizSQ9k2pDhtxJ4qeEg+LIYdQR/&#10;BH3shJNe4CibXiMSxtnpCNSUeo2QW4/bFjsZHP1j6Bcmflxr+xwRTkvnscg8pi9dKF0n1ADm3IM6&#10;ajMGhdA1q7frYPVZYHEbheTPnNzZa3egqzkTn/zIcfz+D9/Fb/Er/PZ3P8D//o5g8Lffwn/+8Ek8&#10;emkKfbU5KMmyI8NpoHPVQkftkBNba/VyIZJdVORDSbEHBRUBhEp8cHDuQB1PlkslSJ4HwPiUxPlo&#10;/bsJADkCuPizpdHLoTmoxdLkt3+kiruo32nd1EtVSzH2kWFEWd6ZkcAvfOELNy8CSMKKjg0Nd0lx&#10;upLYlCQkc1Z3swnu3Fz4i3JRVF+Cpr5mlNSWIa+0FM3D3Ri/bRRHHtiGwckW1Ndynr4R9IwNYWTv&#10;MNYfHUP/7il0bZ1B+6ZRTJ+awid+8Ci+/1/vw9++eCe+/cXH8K1vP48vfOc5PPvJO/Doi+fw8W88&#10;hU//6+dx5zMXsOfQKPYdmcbkvmkMnd6PwdvPYfDiYQyc2oPZy8dw6L5zOHbXCZy/5yQOXtiL8cM7&#10;sfn0XowdmMH6PcM4RrD5wIcu4sGPXMDRx/fj9JMHMH1iLfrm2rD/joM4/fAdGNkzhysXRvDlz13G&#10;L3/+cXzpq1exbXcb8kpMUBmSSHmKyIgmgROqxpHhjiWJ5+hLYjwZ3WgkpcYgKZkz6ycjNYWUbrKE&#10;RAoRwZ9co4Ypww1nThCZpQUoKi8mY+CD2mSHwmCFK5gLo8sHkUqPBJEcqxPTCAD/lIJj8f2NdA/D&#10;snjbv1QivSJt93YTBhQ2GHwNOJLA45sYijjClpicDJVSDY1Zh2BZNjkmHQhUFsOZVwC7z4ncoizk&#10;VxTDV5wHT0UBcnuaYK3JR6DYBWemAY4MMywOIxk0LuGlIiPtQHFTFcb3bMTsqe1om+5BqD4ftqAT&#10;VpdNqI/KAGggAPQTaObRM8N54uIJ/oTKHwR9DH/sYPGYQLFcSgBgRe/6ely57xhe+tQTaOmpgY0c&#10;Br3FAbFEIoAItwcWhjMWoX2Q0WSD78/KhNPruZZehpNYR9P+o8kBiUYiV6wgEPRmZqCivR65DRWo&#10;6mnFscvn0ba2h2BTD04YzMl4eewXO6AMO+Guz7AsbmthedMBUNg/w8BiefU+eLD/K2W+bQj7IJn/&#10;f/E2kfbFXb4M2/Ssx8bR9Z6HP9bNwqxZfsbTRARXYogJwkxOI7JzPfDn2GFxqWC3a+CiduC3mYWq&#10;SRkeAkC/Eb6ABUUEfK2lfvS1B9DY4KXPODKoR1bIjrJiTrNigs+pgcmogYIAUMYphKRSaNUy6LVc&#10;qlAFnYHr7GqESDOLWC4WuoDjhXGn8zPP48mR5OeAq5LwhBIGP+6m5hJtagO9NxJUWpRChZLsQg/K&#10;G/OQW+qBzcmVPdTw2wlWc104srcdP/z24/jfX30N+O2/4Pd//G/86o+/wR/++C/4r395EZcOrUd9&#10;eRZCQQ9cdiPsNgJJKye+1sPCORDp+SkImVFak4mShlwEc5zQG7lUHJ2Thruj05BA4MrPLTs0bItW&#10;MABeczz+vLzyXka+n9cXbtusZ2/0el0A+NOf/vRVnyVoyVsrTH/V5+/JGyFLhKTQSfnxqP5WF3nG&#10;PCP4nZUfMNIkkEiN9kbylwBg2NMSvC0SfhAEA0MAwsYlOimeoCQV6Wo1FDYXAqXFKGutQ+PaThQ0&#10;1CC3phYdsxO441uP4omvP4DhmUZSBiWoKa1CU2cN1s61on9fJwb3T2Bo73Z0zU1h9uIsPvSDq/jm&#10;fz+BR+45hvvuP4oPfvI+vO/T9+L+953E4y9dwJe+9348/fmHcfKePVi/tQvr5gbRvnk9Bk4cwu7n&#10;n8SuFx/C0B3HMHn7URx+5BKuPHs3Xvr8B/Dkhx7BgXtuw+bzhwk0t2HLha04eM9OPPmFq/j0D5/D&#10;p/7pBXzg7x7B3vs2YfjoAHbfexhPf/0TOPLgXbj77Ha8+Pg5fOwDt+PSuVn0dpcgQMqYc1vx+BlO&#10;tsoli4RSYGRgeZnOdTPlBH5Sei+hZ5s9bbEYSokCWrkORpMJJocNweJ8ePKz4cjywxv0w+FwQKWz&#10;IV2mIwVuFpZJIhXiCBpXx6WScZ+PwES6v5HuY1gibf+XSKRXpO3ebiIYAmq/fA3YkHD0Q0wAqNRq&#10;hIHqAb8HTb0N6N86iItP342W6WGYckLIIoNbQoapoqkMVe1NyK2vRE5TBbJbCNJLrbAHddDZuGKD&#10;AlywX0+G0+czoqy6ArU9tD9ql6PknPRsWwdTbgYUDhOsZPC5i45ThDg8dmQEvfSe7i0BYExCnNAt&#10;x91z/D9HakxkMMvrizG7exwf/uwz+MSX34cp2m9WcQA5pbmQK+QvR5zDUcDwM8ogKZJK4M7wwmAx&#10;vzymcHUcPbtxXK92NeKjVyMpMY4cDg0CJTnIJXhtHl2L8s5mOLMDUOi1Ql3i8LAGhj+Gy7cLAAq6&#10;aSUfD1coWf2KWbkLhQ3/4rHSS4TPls/ruKhr57BoG5bF+1opfBaF6DX0rMex45csgCDDMY/DZElI&#10;SiFw5i5YcvIIrqwuztVnRDDLjKygFUEPiw12txWhTAtys4wEQ9R26B7Ul2ahvNiB6soAAaBTGBuY&#10;lWVHcb4L5YVuFOXOQ+H8LFsxuLqIWq0UKo4YuOeAxGgi3cHj+eQiYcwpV7OZH5c8P3yHo8ycf1Kh&#10;lAnbsggJzXXkDJlUQjUShj+vW4uGtkJs3j+I4ekaZOfpYbbKkMGTV2wmVBa4cHimAl94bBN+9KWr&#10;+N1vvoLf4L/wB/wrfveLj+D+K9Nori9Afm4mAk69AIEuuhYOEjtdAxenwAmaUVSTjZK2UuRW5kJj&#10;V0BvVUBHACil448nAOTsCKzzwm2Pn+nFbS2iLLiP17ufNxL+rTcFACPNAk7wxSLJGE/v3z7dkwX0&#10;kKynxrxlyTIcX5mKpqXLkL5sKWaXxOHyklQULluOqGvbLl/wvbetMAS2pCC15Z2XZuftAID8AAqz&#10;JwkA49OShRJmtoAPpkAmilsa0T87hraJAXTMjKBvyyZsv/0SnviXT+H+rzyAns3NwozKssoKVDYW&#10;omeiCpNHBrH3yl7MHN2OoX1T2Hh+Flc+ehyPf+kizt11ANuPTeD0/QfwzOcfwmOfuRfPfuVh/L9f&#10;fAkvfP0R7LtjCzYcn8C6/eNo3z6GsbOHcfwDT2D/Jx/G3PNXMPfYOex58DxOPnIbPvCFD+Oh9z+G&#10;h196Fo989FmcefgCTj16CicePYx7PnkFD3/hbjz52btw6X1HsfWOCczcNoHpC7O4/IEHcPieS5jd&#10;OIHRkV709TWgoaEY2VkZsFtsUMo0SOcB1qlkAFLjkZrGkkCwl0zKWQSJTgyxWkSQwDMBFVCQMtZx&#10;Nn/yts3kCVvdNvgLc2FhELCZyVDboNebIZFryUNXIiVdTiDAZcDEiIlPQ1Q0zwRmYxfZk410H8MS&#10;afu/RCK9Im33dpNXAuAapIrSyPiQw5KdibyCXNTWFaF3og2dm7pw+MHT6NkxBV12EL4iB8oa/Bjf&#10;NISxWWpjg10YmRvH1WevYnC2FcFSF0weI5xeFxljLvGVCKMhDRluN1xkuIvIcA7sWYeRY7Mwk1HX&#10;Z3oJ8D1CgmCJUgJOFM4gmC5NRSzBH3f3qghKGUw5LQwLR+4Kq4oxtmUEEwR+jb2lqO7Ip2U5Wnpr&#10;yXAbhDF5HKFjCHw5Akiyhowmz/wVkaHn7j6uOMLjAYXZxbHchRmFuGguXxaLdDK0lqBTANVQUyUc&#10;BVmQmrSIJWCMJvDjlCDhWehh6Fsoi9taWN6VAEi/t3zZKqxauYauITnB8Zwfcb47mOGPdXR8QhLd&#10;Ux57l0aSDAnpAgeBU1mxGzl5NmoHJvhDTtg8bmQG3MgLuZFbmIH69nK0dpajnIAokOMi/WAXuudd&#10;PjvsLj38fjNychzIDDlgtasJ2GSkL3gCmkwQHsPHkTyjUQc5/S+M/yP9xGUKuWwh33uGP3YGOAou&#10;J13E3+ExiQyOwnuzhpwTE7KynSjId6N3qA57TkySE9KBvqFiVNb64XHohXGIdpMalUEDxmu9ODdb&#10;h2998QR++5sv4Nc/+ya+97WHcergABrqclBc4EcZnW+2j6uWWAmGCXzzMggovUJeRB+tz64jx6qq&#10;CCa6Nno7nQPpS55FnCaXCNf2ZgBgWG70esMAUNmahuWJNx/+uGs3iUCpdWU0LiTK0bVkKaoIAAtp&#10;OR0fh4Mr4xGk/4MEg6fj0rA9KhGDK2MwK1JAuQhe337dxNz9uwyuO0khd2uvffbOGA/4dgJA7gJO&#10;TE8VKg1UtbUgWF6GkvYG7Dh3gAzpEPp2TuH0Ew/g+BMPYv9Td+PoixcwcGYEhcP1KGyrQ2N3NdaO&#10;1WHz4UkcuLQTI7sGUbe+Gt1zXdh+2xxue+4i7nrsFM5d3Y8n/+ZefPlfPoPv/uLv8NI/vIQnvvI4&#10;PvK9Z/DoF+/F/Z97ACefPY+p89ux9fIhXPzgAzjy2Xtx7NP3Yd8Ll4UEz7vuOos73vckzj94Fe//&#10;yLP4xFc+ivuevxv3fOgqjj56DDvu2YV1p9Zj04lR7LtnDnd8/AKufuYKpk6PYXjnIEa2jaB7Zhgt&#10;6zsQqsqEN8cOvVkFtUoJiUQGsYSz78cjTRSPdFGCkAdMreUanhKItCqISSEbCPY4b6LLroHbIoPX&#10;LCXjrYLGrBbyyinsJsiMRqgI/hQKHRlt+i5JupBSJlGoGCEkBr7W/ctKMNL9jXQfwxJp+79EIr0i&#10;bfd2E6G7aBXn+1qGuPhVcHiNaB2ie9nAoMPVaYJYO9OE6b2DOH3vMcwc2AJfWQk0BHZ5BF/T08PY&#10;OjOEyYle7Dg2h3s/8hiqOltgFmo5k2H22aC1cNWHFFgdUmRnGgjcDAhwpY7GelS2N8OXn4UMrpGd&#10;bYHWpoGc2oWGQE8qFSMhLgqxcdECpHFJOBaesKE3m1BQXITMUq5f3YoNezagtqMauWVZqGwoQU1j&#10;GdRqmTC8gAfz87ADhj9hHKAwPo2jdgQo1H6Syehz9C82MVmIDEbFrKLlanCakFRRCqQEpEXlRSis&#10;z8TMnhH4yDgnEICuikvECtpHIsECV2Xgtsd6YPE1jtTeWN5sAOTfWM5ZD8Lg9xcA4FL63uLjffU2&#10;EYBhQR7AlSsYuOejrwtlNQHhap79T/DMYy7TZWmw2hTIzrbC6zfCm+VAiO4rjzctKMpHQ2M5hmda&#10;sff8lOAYd3P2guYquH1OWNxWIV+gk5yNnJALFeWZKCrJECYGGYxyIeeeiqPKKrkwvk6oPUxLdi54&#10;BjDfY65dvZruN+sRjgByehexnKFRIXQBMzwqCAYFeOSa7n47OUc+ZGVakVPoQXV7AbrXlWJ8pgHd&#10;/WXICtpgs+kJGLWwamXIJb02VO7E0W05uOv8Wtx6dBJn9g1jarSOHOZsVJR60Um6s7k6hHLeX0UQ&#10;XT1VqG8pRE4xTzjywFuYidzmSpR2V8JO14m7tA10HjyWkqPPgu15twLgkqglCOwNveKzN1MYzJYu&#10;uwWupUuQSBJD/0uWLEH3qiSCPg3uXpOCtaQ0kxZ8J5KsIRlZuhw9S5eimADxkTQT5lbFwngNqt6O&#10;4wSFY1p1C0w7TIgrfHtFXG8kbycAjE1KIAORIgBg69peVPW0YWz3LJ7/8oew765jmLtyGIcfuQMH&#10;HribwOwCjnzodvTduQmF23qQv7YFo5vXYXqmCyMzAxjb2oPxnZ3o39yIgbleDO2YwfG7LuLRp87h&#10;wuUd+Nhnn8SPf/19/Cd+jH/67Y/wd7/4Dn7w+7/F3/72q3jpX/8Gh58+hbk7d2PHbTux6849mHlq&#10;H7a9cBI7CQy33Hsao6cPYOrkcey+eAHPPkUQ+OJDeOi5O/Ghr70fD33mMZz/0B3YfHU3tpyYxtWX&#10;LuPFf3iGwPIO7L97K6b3rEXP+kZ07h1B3751qB2rQklnDsw+LtskApc5khPwcQZ+CQm/N5qVcDgN&#10;MFk0SNcaCezM8Gb6UVNXgrW9dehozEFLtR+Z2QQQLpOQLNiS6YUtGIArIxMatRlCNn8y6qlpSeAK&#10;D1FRdP9WLkXU6vkB6O8B4F8gfK2425yuYVpaHEorcjG5fRqlXS3Iri1B+1ADjt22D71Tbajtr0VO&#10;fRncRcWwhLJQ3VqPQwd3YGa8B2NjHdi4dxrbL+1H//Q6GLwWqKxqGN0E7gaZEKEpIqPe0VaMfDJq&#10;NeQQVXW0wU8GPqsoG0XVuWhZW4vs4kz4OcLo95HDkIbERHqe4qPJUCdCoVHD5nIKS4vDLtQGzqnI&#10;o++1om1tGx1PFcqpHRWUhuDPckMmSkV8DH2fhVPaxMxHeWJ5eEZikjBjnxP5cpc3G36eGcxdzTwG&#10;kMGAZ4dKFNxNyZV9sgg2/XDnuaA067A6gWGRx1/Fz49LJKjkiUyRrnGk9sbybgdA7gpm4edx4TO5&#10;chVX9onFquhogu44AkByCslpNHnM0Ji4Ti5Bnc0BG4FORX0Jpjeuxd1PH8R3/5N00gsHMTTehPUj&#10;XQRK2Sgs8iEvxwW/W428oAHFeRZU1GQiJ99JukZKACgjh5MAkCdxEMjxkmFOLBO9HPnj7l++3zz+&#10;j8eCcvSPnQw1AR8DIw9hkJHwkif+cAWSHHICvB4tLASErkw3GjrKsH68FWWVmfC4dMJEDo1JA6NR&#10;BJ9DjDK/Dr01bgzUl6KrLhd9bTno76nAuvU16OsqwGRHCYa7SoX6xQ01AXR0FKKto4jgNw9ldI6F&#10;RQGUtpSgYrAOdnKy1SqxkGpMRaC6cIjDuxIAY3WJSK9XvOKzN1O44sgAeXdPpSnxpFiE56UKXKEH&#10;vnpJFCSvG4iWIIWWW6PT8JzYhbalnIh5HhITSVYK29x84ZrBcVwzOPYWtDzbhmUyTsXz9ofANwIA&#10;/xIJKzVBsZEzsGJ1LFZGx2EVebarYzmxqBRWpxe19Y3oJ6g7dG4DPviNe3Hbh0/h0ieewNEXP4nJ&#10;3TwpnwAA//RJREFU2x7F2N45TO8/gqEt2wnyBtE724yBLb3o3zSC9qk+9Iw0YMNsC/YdGsHM/gnU&#10;bR7FwPkzOPnM+7H30hl85GOP45e/+AZ+/utv4B9//nX82+9/iJ/9/tv4zS++hs986m76vRPY/swB&#10;bDy1Fdu2bcLYrg2YO7wNV+4+jYu3HsWR47tx8NhBXLj9Ah54/DDufeQcXvz4B/HPP/sx/vnX/x/+&#10;7mdfxROfuRPHj+7Hw++7Dw9/5kFsu30Wey/OYteuYWwYbsL4xi6Mb6Vjnm5F6/pKuEMyAgkDqqpI&#10;UeYbhciPVi8jL19Pht2GQJYBDpcYNhF510oDZMEAnJ1NaN0zib5tfRicrEd5ZQncWV5U97Wgc+M6&#10;5JH3W9lWBw/BIOfhik9OFGascnc7D37mCTkRldwCiXQfX4tE2ldYwttEei3cx9tV2Fhw+42LjYbN&#10;okZ2rhf5lfkI1VUIY926R6gNjveiuLkEtjy69lYjRDYPjIEAPHR/htZ1oKuzHJVkdFuH6tGzZRBd&#10;4+0ESnaYvGQIbRohRYbL40IoJwcNdQVo7qzB0IZ16JocRGV7HWo7a9HSV49tBydQ3VSCmqZqNLe2&#10;wmQ2IjGJJwrNz/7l+83GmcfucalALodl8lhQUFsMT7YHwbwAvAEX1FxcX5KK1NgYJK6OQjJBX5qI&#10;9pEeD7FWDE+Ijt9hQiw5EnEpSZBeywPIMML5KVk4XyVPDuBZoiw8FjGRQCVanIo4sQxxaXIkJEuQ&#10;GJeA5LgYoZINR2IWgk5YIrUblje9C5j2LwzsX75IFn2ft4ko/P0Fsmw5b0uAJ0SMVwnbLN7X4t9a&#10;Lsj8bNGwvlxFTtrqNTFCxoQ4eo5TpGmQ6BTQO8xQ6TWkE5TQafVwBO0oqs1F/3gDHnj6AL769Xvx&#10;rS9fxvOPbMJtx8awcbgMtU05qG/KR1WxFxVZetTmmZCb64TXq4fZzNVBFNDpCAI5ZYtcRBAngVic&#10;jmRqUwkC9NG9TiWHne41J4jmROQimRhi2k6jU748/i/cFWy2q4QxhgE6Nhu1baNZT86IDZm5PlTU&#10;5qGwgpyXXA+UVh1kBgXsBKFFfiUOTzXi9O71mBquR3tzNtrJ0e1sJvAbbcamyRZMDxWjt7MYFaVu&#10;1NcE0dlZhMHRBvTRufd0l6OlMR9ldSFkk5j8BhgMSmhVcjqn+ZyT4eENfH2FYR2L7l1EEe4z3U/u&#10;tqf3S+n+vup+RhT6zgK50SsiAN53332vWNbU1Ly8jnP/LQbApIIUREnmgemtkHXLEnB4eZIQDROi&#10;gQuWvH5h5G7h++vJMgKoJdcmVfD2HDk8EavGvhVJsBJsCeMEl736ezdbljiXIHDEG3Hd201uJgCu&#10;DAPgmjhExcQLUYGElDSo9Sbk5Regu60ekwRzc/tGMbl7HXZcOIRLzz6F/ffehXUHZ9G3YSOGJ2Yw&#10;SaAzs3MAw9uG0TI6gO6JLvTPtGJgUz2mD/djcN8gNlw4gA0Eftsv3IZ7n3gQ3/7Wx/E/P/0q/v57&#10;L+Hhl27HHR+8jKc+dgc+/6VH8bmvPIrP/PtHCDjvxMieccxsGsWmUxsxc2g9DpyfwenLW3HlgSO4&#10;+sRFXHnkPB548hLueugcPvHlD+I/fvsv+Mkff4Sf4d/w/378edx+dg4Xbt2KWx/Zh7kz67F+aztG&#10;ydCv62nCYFclmupy0E5Ka5qOd21vMb7w8QfxD197AXPbh5BJnrzRpISNvGUzR4UsIlKiMhiVivnu&#10;XIMBEo8D/rpitIx3oGVdPYrKCuHN9qFjrF+Intb2t6Kuqwl5JflCfUyeBcq5rzhx8XsA+Ppkvv3y&#10;5KVoyCUi9HY0YnS0D6W1JdD7XTBnB5FVVgJnTibym8pR3t0CTcAPdSAHGpcTzoADZZXZJD5MkwOw&#10;h5yMyf2TKO/IQ06VF9llPvjzfLC5nTBbyCi7s1BXX4qB0W7Ur61H2wRHtgcxvn0MW/dN49DJadS3&#10;FiErz49Qfg7s9L3EVIaEeCE6w4P0eQKIkKJDwulpqO2oZRCpJEiVcUJm+owAjaN9CfExSIqKRhoZ&#10;R4U0XcgfafMYUdlSgqGZPjSubYLUqEQSJwUWcWUHLjcXR1AXTe/nc8Nxnrj5NCHJdBwJiOfZ7LSt&#10;VG9GmtqIFLEcIgI/FYGkitoyR2IYdBZf50jthuXNBsBI2/5fZeFYs0jr/5zw9xhUGFp4fGYyj78k&#10;4EpTSqAlaDLajNAbONmzHV6/GaFiN7VHH8ZGa3Bgrguf/8B+/O4nD+J//uUD+PiLJ7F1Txs6+4rQ&#10;11mNhrIAWir8CJKTabOoYDUr4XLoYHdooNLM192VykTURug3U5Po9zkTQRLSlSL6fRK63yycEiaN&#10;oJTbE0d/OSelzqyDk3RURsBIzgy9v5b2RacjfWY0wO60wBWwIlDgQVYVJzp3wmDXotClxVxbMf77&#10;v76OX/3yX/HYI7vwzH3dmB32obk6iKbKEMYH69HflYWG5iCqG0jn9RSgq68ETZ156J1qwdhMGzZu&#10;asfEhgZUEiR6c12w0G9z3kCpQiqMrRR6n17HfeHtw8MWOHXR4vURZWE0meRGr1cA4J49e4QfZODb&#10;tm2bsPzd734nfB7eJi8v71UAaOg3EKFyFOrNjURx5K946WrcHSvHqkXrFsqKCJ/9OVkMitEk7Uuj&#10;8MCyZFxNUcG+5JVJr2+28LXgfICuOQ+Sa9/+uRc/97nP3UQAJKW4eg15tZxjLAZx8WSk0tKhUpMi&#10;87hRRNDSMzCA9u5+tK8dwK6Te/G1f/oCvvijT+OuTz6Kiw/ci80zm7Br0zj27h3HwUuHsPHIHkxt&#10;HcLOC5swd3UT+k/1YeT8BO548V7su/UE1s3O4Oy5I/jYC/fi1//1t/jlb76DL/7wYzjyyFFsOzuF&#10;Kw8dxqMfuITnv/oEfXYMA5vpd49tx+UP34FzT5/ArovjOH73Jlx58hCe+8JDuPLsJZy//RKOXNiL&#10;+54+ja/94/vxvZ9+Gv/5u+/jn//zW3jyjilcvXUd/uYT53DnQ9sxsqEFfUOtqK+vQgspsZrSDLQ0&#10;hbBpIymq4Rp84cOP4v/7zuexd/8MvD4GPxW43qfJoiRlnAKNPhVKHSkweToZaCl5/Doy0E4UNJSj&#10;erAVjQQbVS01aOxvR0lzFTIKMpFBQChEYsgQv5z4lFMfvAeAf7GEFT8b4/joOHisVqzr78D+vVvR&#10;2dsKczADEqsFjpzc+UjgzDCuPPMgyvo6YC0uEiY31TaWY3xDHxo68rHt0Cgu3HsUdz55mZycITQO&#10;VCCzJAMmN8G9Ug6DyQKPm0CyMAfN/Y1oHmnE+r3D1FbnsPHQDB54+gpOnZ/G+okW5BX6YXaYoTRo&#10;EJ+eiJgkjszN1weerwEcKzgA3F0XR/AVw5E7Iackpx6JQXQUnRMnH6ZnMZG+xxOObA4tGXAt2ror&#10;0NJdhprBapizHEjTaCCm51Rv1lNbTIBYngi5hvO9ySFTSQUY4GggL7lSg5uOy+HjIQlBiMkRYYhI&#10;i16FuGszMSNd60jthuWdBoDcZhgy+Dz5faRtbiThNsegzNDCM4PTZBKhkkYygbbSpBHqApstBmRk&#10;uOHPUFFbsCO3wInO+hKsJ8i7++IgfvefjwO/+RJ++/uv4KvfuA29vZmoKM9BYUE2skJOYSIFAyDD&#10;X062W5glrDeKoVRz/jwZFEqxUNYtJZUgn0BPzhPQOD+gTkn3n9MgicA5AhUcZbPqhYkmPNYwuzCE&#10;4jK/ML6Qc/JxTWNOLWOk47aSc2t0kg7zW5BJDpGnwEXbaNAasuKODV345S/+Dr/739/in37wJXzq&#10;I3tw6VQPygpdyAnYUZKfgdJCGyqqXWjoCqFjXSlmd/WipiGAkuosdA9W4uTFDbj1ns2o7CqCJ+SA&#10;yahCagqnrYkjm/OnutN/6X0J3xN+/6YDIL8Y+vjFWdP5deXKFfz6179+eZu6ujr84Q9/wJ59e3Dy&#10;6GkY3XSx1+pfXv9GyFLu4qRlOOExA52CZC4+FbuiUt7yGbsOkqspShgXfX7zha5P0hIE7s5DWhnX&#10;C357dQVzguHDhw8L8qtf/UpQKgtfERvvGyT84ISFHyBWjGxMORUEjwXivGBceipUlA9PZQEK27vR&#10;PLoZLeOzmDm2E5/95w/jo//0DPY9Sl7s8YPYuGEjDu+ZxRkyiMdvO4Rz917Gjn0z2HRqBusuTmDt&#10;pVFsu383zj58CuNbhrF2sgcP3HMGX/mbx/G7//4ufvPbf8T3fv4t3PeJ+7H7whYcuLILm49vwNie&#10;EQLGfdh+bieG901g38OXcPnF+7H94hx2nJvFkbv34vJzl7H78iGMbd2BoQ1rMXdkAI++eAh/+/2n&#10;8O0f/g2++vUP4EMPTePjz2zHj/7+Ybz0gZPYs38Yg+PdKKmvQHlNCJXNOQRrBegcLUdjZy7Gxzuw&#10;e+sEioozSfnKoDNICATJeLr0pITFkClTINKLoNbLYdNrkOvjMTVuZBbno7SnFVWdjcivLkE9wUdj&#10;RxP8mQQkpJjjE2KFnFfhpKcMfuGxmH8OAiPdx9cikfYVlvA2kV4L9/F2k3C7Xc2wtDoWRqUSZXmZ&#10;GB3qRmNrHTLyQ/AUFsCSnYncxkpkNRRhy9ndqBvvha08H66sDBSVZmHteCsaevIJ+AoxuLEN6zb3&#10;onOsBWUtRZCZOEKXjlRJKhlLG4LBTFTWVpOB68DM4UkcuW8fzj1Ozsi57bj1/uM4fX4cew6MYGhd&#10;OzkDVqjNWsg42TIZ6wSCfs7NxrWkhfF6BHuc/HYlASEvw8YvasVKrCGJWbEKS6MJVuKjIVWlI5BJ&#10;BrbUh9J8WlZ4sPH0BpT11CJNr4czmI2SqlLYnDxZJU2I9nAaGqVWKUSIeHwY5yhsKs7A/tlBVNbk&#10;IUTPdLCikAAmDbGrl9Hv/wmOFl/rSO2G5Z0YAXw9slhPckJoLu3IOjJVwtE3GZLoOiYTYHMeSJvd&#10;jMxMP3LzCZBKPCiuzEJ5YQA9TeU4trMZ//75s/jlP7yA3/zvF/Gz3zyPHXvbCRhdJF6CMwMcdq3Q&#10;9esiSAv67fD7DcIwFJtTKTgCaq0YEo7wiUnkBIZcWchGeonHHxLgG61GYZKI1mEQhCeiaQjwTF4b&#10;fEFOSWOAxaomnaaAwaggp1YBh9sInVUHnd0Ef54H3pAHzgwrivx6rKvx4/ufeQS//+9/w+9+80Mc&#10;3juCiXVtyMt1wOd1wOu0IStoR2W5HzU9xWgYqUbbUDUaanmGMLXZuizU9xShua8AVd3lpCN9sFo0&#10;SCbnY3Xs/Ni/cPsPS6T78IbJ6wXA1yI6nQ6//OUv6SJ7kJtVBE2BFq5pV8Rt/1LhKBzDHS99BDOj&#10;4gRkLVmKTQkJeDDFjAo6mXA371spHG2sp+O5nKrC6kXr3hYSfQuyH6/BsoS3FwDy9PecnBxkZ2fj&#10;7//+728eAJKsWbUC0VErERcTjcT4WEhEadBr1QgW5iCjoxaupnoUDI2icmoadVvX48qn7sVDX3sY&#10;oyc2o3lmBHOnj+DU1SM4cWUzDp/ZjHO3HsfopvVoGG5Cw0wbps7OYvO5LRjfPYyRrf2YPTqC9790&#10;FZ/+0P34f194AZ/97DO445mL2HPHbszuGcPA9iHUj3Wga7QHu48TDF7ciQH6/tip4zj52H04cd8F&#10;nLj7BC49ditOPHAOu247isk9u7BuywiO3roV3/jec/jFr7+Ar37tQTz3zBE8dPsY3vfgFrzwwBzu&#10;vTiFQweHCRY7kduUT15pJdZu68H2Wzdgw6l1qOjNQ11XFWrqq8k71hO4pUClSSP4I0/ZxrPqJJDK&#10;xJDq1FCbdPBkulBZV4KqxgrUtjUISZ8dpPCduaT8qstQWJgHi1GPRII/nujB3b4MfIIRvQZ/YVls&#10;ZBdKpPv4WiTSvsIS3ibSa+E+3m7C7VZwWggAY1atQXpiApTiFHhdZthdFqQoZJBZTFC77NB6rTD4&#10;zShpL0NxTw3yOmtR1lQJj9+C7EInAvkmMkpmlDVnwV9ohdlvhD3LBkuGCalyAn15qpAM2uGwoLS8&#10;GC39zTh+3zE8SM7KtotbsOfCTnJqejAxXoah9TUYm+pBTlEQlQ3lWDfej+yCLGi4Halk0FuMZKSt&#10;iKG2sIaNX8warLpmAFdxdzbB3+rldG7LlmN5XDTWpCWREdejsCqE9SOtGO6tQHdrPq6+/w4MbFoH&#10;iUEHlckMq5OcEzfXHabjpuNUG7gUnYjAMwHJtA+DRY+ygBG1BJA8vsyeTeddmgO904jV0fPXM9J1&#10;ZmHQu55E2v4vleu9Im17MySsJ/n9PAAmCL01aelpQnRYpJJTeyOnUK8UAJBrOXMXcCDHi0CJH8HS&#10;DBQWedHdXoGNfXl4dE8NXjg9gc9+6hI++PkD6B8rprZlh8ftINjTwWJWwqCXEiSphETSuflOZOea&#10;4fHROtI/WlrHJdtYZKSLGAC5+5lzEnIUUGPUCNFfpUULrYueAbrHSqsWxgwb/EF+Pua7lBVKEZTq&#10;NJIkWOwaWOi50dstcBAocjLyjFAA+YVe1Ja7sX97Lz7+0jn86scP4tGDbZhpKyHItcLttsNptyPD&#10;60RBTgaKm4tR2s95Ygn+SP+V5GaQDfHCHrIjryyEhr46IQenQacQAJATpL+rAJDlP//zP19+H+eO&#10;J+Ho06u3e70Su+QWPBstQQOnbklKQS7BV3ic3+Ku2rdSKuliPhGjRu2SFYiNsP5mCV8bcbUMpsMe&#10;oWs40jY3W25mF/AqUuTRq5YjdvVKJMfHQMRjgghwtOTZmsmYGHL9sBTnoHK4F+1z06ieGsTcXWdw&#10;/n0PYPb4XtRsmMKmh67gyIcu4NBDm3Dw+DpsnR1Ew1A3cqpKUVpTip61HRic7BMG2G88NoUDD2/D&#10;bY8ewq2XtuPqbQfw8MMXcPLqYWw/t5XgbAs2Ht+O5g3D6F6/FrM7N2H2rn2Yfu4UNpw/jq3nDuDC&#10;Q+fwwmcex7f+9fN49nOPY+elndhx/iC2HtuJux69jH/9j2/gN7/+Or70+Qu47861OHx4Ha7euhm3&#10;H1uPc/t6cfTIEGb29hJkVqK1vxGbDozhnvedwT0vnEFjXwkyAi7YTHby9KUQEVgoVMkwmnlgtYg+&#10;S4dYxKkVLNA5XTDle+FrzEGoOR+l9cWopHP2VeWTkfUimB2Ax2aFghP1Rq/GGrrG7wHg/00EWCLh&#10;cVhCEtloBqno+TQYnNg4OUnIk8ezYnm8nUIqg9/hQimBeGFZLso7qpBRmgmVlYyeWQcXwVF+tgft&#10;XRWobM2ByWuExWtGRrabDHwa0kQElyoxGWWOMnoRIrirW9eFLZeOomPTMDkpbejvr8X2mR6MrmvB&#10;3I4JZObY0NoUwrlDo9i4eRiVbbUwcy1oMq5Ov4OOMwZrYvj5e+WzuFASohKQmJYKqcsAV1UmyrpK&#10;MDLVISQRLi4JwWRWgWsHG2npcBnBNWk5+qQxkLPB3csMKmKRMPNYpdMKs4U5RQjPEOXk0VqjAToS&#10;oRIDtT2+tpHGAL7Zcr2X0EY5EhphtudCWSYM5o+874WyuO2zRNpusSy8JwyAXAKSE8NzknhOz6Ik&#10;PcnJto1OkzAL2OWywU4gxWUEOcWLle6NJ+BAYW0IFY1BdNcGMd1fiq27u8hpqEdZqQtuj57unxUW&#10;pw0ykwIqswImh0qoElJZHURJeQbBGwEagZ6KI3xGOVQEggqtmKCPSx1qycFQCGNL0+k+yzUqqPU8&#10;29wslCTkiKCOjo0jwfyex4bysAAewsLZDuwOcnpIbHZyDoJcA94Cr9+K2tIQOmqLsLajBKcP9eP9&#10;j23F+f01GB0ogMdrgd1J2zsNyCbYzSU9GCLgKy7PR2ZBNrwEkHZ6jrh7WUO/4eOShAUheAmQJWTr&#10;uKcpJnp+AgjPAuZry9eYZ/Yvvk/CZK9FEqktvJ7v3ej1ugBw4RjAaBV5qOLoV6z/vwhHAE/Hp6Hk&#10;Fq528afPXwY/gsOFn7/VkkFQeiJWhY0pSbDT/zcTSBfK0qV0bLflwrzLGnH9zZabOQmEATBm1TLE&#10;R69CWmIcFJI0aBUS6JRS8u4sMNmt0DsMyK/NQ/P6TjSsH0T/tr0Y3X0YG/btRf2ObWi/6wQmXjiE&#10;Mx89gAcf2Y25iQ4UdLUgWFCAkuwCNBSVobm+Ck0DDRg5MoqD79+NTWeHMD7TiK2b+nD2wh5cfPAU&#10;tp3chH1bJ7Ht9D70zG3A0OQ4JjZPYecTp7Hx45cwd/kA9t+xFw++eAlf/6cX8V9//BZ+8vtv4RPf&#10;fR4PfewRPPrRZ3D+rkt4+rmH8LdffwZ/+9Xz+NALkzh5cR8O7B3F/tl2HN7SikP7e7DxYBdGD/di&#10;ZmIQW7YOYfPOLkxubEB5mRteoxGaRAVSk7mmZhIkcoIATRIpzET6PwXpaeRhixxQ2NxQlwfhGShE&#10;4bpKlDUVojQ3gKKuepS21pDS9sGiUUOalIR4VnRR7wHg/1WENksAyAaEITA8mSZ8LRkIecldq0LJ&#10;tXSCIJMJQb8XRZUFqO2th9ZtRhoPQpeLodPIYbdpEQy5kUP30ha0UXsnMAw6hHqpIkkSGUkuqyWH&#10;w6SG2WmGt6wQZQNdyKorhzPLKdSDbWksRk1DKWpaquAg45lb6EZJkQ0D67uEUooKsx4SjRJipVyY&#10;FMIJnRc+h4slNoqANiUZEpsObjqusvYS5JV4YNKnkVOSJIiPYNKTYUNuXhBZ2RkQSbkmcCKiCOoY&#10;7Lj6iNXpIAiwQq5SCgmoBTAkEJwvH5cgXDf+Pb627wHgq2XhPWFI4frfCQkxQhqnhQCoIuEInJ2c&#10;ZhPda4Y/M+lNs0MviCvbhYwcF/IDNlQRLDW1FqK1LR+19SGCJw88QbvQDavVKYR6wj63AXWVuWhu&#10;IMel1A0fwaCJI3omPf2OgoTHeYqRKkmGWEFOqVQsiEQqgVKtIkeAy8aphGo2PCYwLJwXkscK8vhB&#10;hYraNe3HyO3aoiVHgpNEu1BS5kN1fQC7D6zDPtLXs4M12LSuFId3tWHv9i6s7SMnymeG22tAkJ6X&#10;ELX/giI/XB4THHTeDr8Ldp8LWnp+NDoZXSMROWKpUNOzpBQlIS2Za6eTAxczX986DH9COyRZfJ/e&#10;sQAoLZciVvTGzADmfH4nCf7alkdFXP92kvyly/Cg3o2KJa8E1ZspS1OWwHuxAtqPu7DEuuymdJdf&#10;T95sAJxPmPtK0GDFP18LOJY8MTHikpIhUqVAZxHDYVchyGNZCAC521NhICUR9CCrvkYY41bWXY+q&#10;zjo0d7aha2IE3Vs3onfbDNZtXYfZTR3o78kTxtUVlGehuKQIHa3daK1rRX1ZDboGOjD56FZsv30n&#10;JqaHMTUyiqkts9h+93mMnNuHudn1mN2xHiO7hzCwbx3WHZrD7ktXcPT2e3DugWO45zMv4Lnvfw0f&#10;/PZn8PPf/Rj/+8ff4D/+9zf4zu++ix/+/vv4zD9+FLfefxC7dw3i1iMbcNfhLTh36AjmDmzAyM52&#10;DE+WYdNMA7bODWB0cz+6RsvRNVJBx5uNjCyzoMR4cHRaWopQIYFn+3EdUKlUKoz9MZvNsFgsgsed&#10;SIpYlutF4WgHxk/uQOtoFzKyncirDKJrqBllNXlQKNOEhMDRK5Yhhg3sgvvA3WivUFqLlNNCiXRf&#10;X5YFXRqLJdK+XpZrvxvpFfF33gYSjgBy1EB4z2PpCADDM6oFAOQlfc5RQZlCTsbNjNyiHGQVZcJX&#10;7IeUDGOqRIw0cSrkarFgoP25foI5LwKFQWQXZyGvNEeI3HD0T2/gCgxqGHRqqAx6iExmiG12qF0u&#10;GOkZMVsNQtcZRz0ChQXIqy5HYV0x/IUuMvw+6F1uJEjliElJR2xSKtbEJGLlqhgyeK/s+loo0VHR&#10;AqxJjBqYMu0oqiskZ0yJlCRaF0OAGBuFlJQEIT1IKQFpZlYGYuLmSzkK4wtJOBLKVUgUBAQMhtzl&#10;tmI1/SZdq/B1YuHf42v7HgBeX8LtLpbT5qQmQUyOMs/KVZAjoaK2oSCdoSAngRM1c+UNi9Mg5Nzj&#10;pYogiCdkGKitBDJcCAXdaGwuR2sHOcZtpcI4Qe7mtxFU8aQMi1EFn1MvRJzrygKoqAwgm5ZGrwVa&#10;an9KrYpATkoQl45kEVf/IN1NS7VGRr9NMGc2wGQ1CjOAOeLHXcJcoYYBkGcGc1e1ip4Bi40A1aIR&#10;4I9nBbvcFuQFXehpK8Tly1P4xa8+g//59Rfxg298EJdPTGJkbRGa6rNRXhpAKIscD4LS3JADmQEz&#10;8vIz4OUJLORcWTw2GAiEZVruNaFz1xIEytOgkSVCIY6HjJyXtLRExMXPAyBHAcNtkCclLr5P71gA&#10;tI3accvSV2/zWsSyZAlsJAx+VcuW4cMJctQsWfa2ybn354QnhZyKF6NneUzE9TdFom5BdNYyBN+f&#10;iSUr3z71gm8uAMYQAKYjngAwXZUGvU0On99MnqoHORlOuDPM0PEgY5cd9hAZxppylNWVoqquBNVV&#10;JWjoaUPf3Ay65ibRsWEAHcP1KK32oro2hLr6YpSUFqOiogoFJSUoriil7esxfWEM5x89hcNn92Lv&#10;wZ2Y3j6FDce3YO22QWyfHcThY7PYeWoDxo+Mo3/PBDadO47Dd9+Gh1+8hA9971N49jufwn0v3YO/&#10;/fZL+Ol//SN+9Yf/BX73M/zxD/+FX//2X/GDH30Jt92xFxMT9RgeKENfbzuGptqwZVcHLp8axoW9&#10;PThycAjTu3uxflMrajtz4QySEtelCImfuQJDQkKcEGFiCOR7wxO/9Hry5Mnos2i1WqgsJthKQqgZ&#10;60YDSXV7NRnjXBTX5KC0Nh8B8qYl0mTExURh9YrlBIF0Pxbch/cA8LXJQjDiaEHYGHNOtnnYoXMl&#10;sGEIDE+yYQDkGYZSpQJamwnObA/0BPcyixwiuRgSmRg6qxLuHBtCFUH4i0PwFeYjqzibnIFKYUxn&#10;IOQV4I/HS2X47EK9X5lWgxSFDqlKPdKVZGDpfxUZfZFGiXSNFkZPAI5QDjLKC1DYVYlQTRkM7gzE&#10;iSSISU5HFMHfCnK6VqyIpvO5PgCu4fGNMTGIJYBLkqZCpCRjnxKH1VFL6dxXEADzLOiVtM1qIbF4&#10;UjJHFeeBbuGzLgAeXRN+3l+Wa/d9CbVJXka65m+VXO81/zy8fQAwLJx0nBO4p6YmIp2gK517BKh9&#10;pCs5/56IHAaZkF6FI4AWp1HoAtZb1KRXdTC4LPAS/PkynQjlelBUmon8siAKqrNR112JQEmGkEDe&#10;6TXD4zWihJyVpqpsIaFyPok+wwK9Tge1Tit05XMXP5cBTCZnVSpOhoFAy0Iw6rQb4fTYhS5g7vpl&#10;COQyhRz9Yxjk6KCRnJbs3ACCmR5YrJwvUCVAYNBqQm+9D889OIV//+5d+P1/fgB//P0P8Yv//ir2&#10;7+5Ee4MPlSVuFObYBSnJdyInaKTng3ShQwcTOVMMw3L6DRE5v1JFKjnPKVDyLHSbEjaDGBYTPZM6&#10;Kbi0JutYHg/PECg4INT2F9+ndywA2gedr1j3WiVr6QpcSVHiglSLO0UEUdFRCL7NZrG+FuEu6zMx&#10;CmxYSp7nonU3SxJviUJ6qwIpXWkR198MufkAmHoNAMVQmeVwZhhRkJuBkoJMZOcHYPe5YfZ5kZFL&#10;YFNZhpaGCgx2NaK7vQ71HXXo2zKB2XNHcPH5B3H8gYuo6qxEfXUO+vqa0dPfgc7BXlR11KNtvBMT&#10;u9djYkMzjl/chpN3Hcbmoxuw48RG3HrPAWF27r5Na3Hw4Dj2npzGzoubMX5iGutPzOLE4+fx5e89&#10;g8/+6BN47m/fh+c+dRe+9rWH8e//8SX85vc/A/3BH3/7G/zvH36GX+Lf8Y1/+BvM7uhA90AeGntq&#10;0L62mOCyCs9fGMH7L4zjyO5mbDvej8nt/ShpyILZo4BMTZ5pOkFfYrQwY5cVE3c1csoHkYiUu5Kz&#10;66shk8mgV6oRzMpCoDgfvpIcWPw2oYJDRUkucgp8sDl1kMm5diiXkCJwIeW2mozVwvvwHgC+NlkI&#10;Rvw/w1+4NNfLEUBqy0IUMCy0DQNUfDrBu92AvIYymDPt0Dg1sNmMCPgd6B9rxujOHhy7ehBVfQ0I&#10;VVcir7JAAMDc0pAwjou7yBjinW4zHEEHNBYDksVSJKVJkJLK+dnSyBinI0GSDqnWALPTj/zKWmTV&#10;laFytBUVvc3wFeRBTKCYTu0nLjkFUdExBBJr6HyuD4B8jgy7UXQuq1Zx8uH5ZLnLl/8pGsXC4whX&#10;C9tQ26L3C9vXQnlFO1ski6/3WynXe/GzsWwFPSP0zNxIIiZ0jiDC/hZJpO2uJwwnLAzfLNEE3olJ&#10;rBuSICawknJvAEcACXw4uqbnPHtmNUxcVo3eqwiwNFYtXJkuOP1W+KktZuW5kVucgYLKTJQ25KC8&#10;pRDOkBMWcrqdPjMKCgkOQy4Ul5JTkeOEzmkSAFClUYETyqeI0sD1r1NF1MapHeo0MpgIvriWr42c&#10;FafXIUAgzxDmY5KqJXSsIsg0UqjIsfGTUxTK98HuMhAQquk7BrjsWuQHFZjoceLeI034zksn8Muf&#10;fRG//82n8dVPncHmkWL0tZDTW+Ki7QwI+Uj8BKxkM8ycXNqmhVwng0TNEcpkpKZz5aNEKAmOXXYd&#10;HLSNw86l5pRk8xKESTXsZLOu5Xa/jK7x4vsUCeQitYXX9j12Gv4kN3r9nwBwmXgpFBXqV62/kXC3&#10;pJtA77Y0PZz0Pp4k4dq6d5IsnmwxFJWER5KNQtcwRzQXrntrZRVuWc5pdFYj64EglstWLFp/c+Rm&#10;AuCqqGjEriFPLJEeVqUUavLgckuz0NBUgryCDDhIiRgcNtgyfHAHAqiqKENPUxW6GsvR1Fn//7P3&#10;HuBxHNm1sEiCyDnnnHNOg0EYzgwwmAFmhhhkIhBBCEQgCBDMFINIUSQVKFE5cZWzNmtz1AZvsDd6&#10;1157137eXfvt2s9rv9/Zfue/twYNNgYNCKRIihL7ft/5eqa7urq66lbVqdu3qtDSa0P3nhHsvu8E&#10;Dj5xP/Y9fA+a+tsxPtKFA/tnsPfAHPYf34epIxMYPrgDuw72YLy9DnNzXTj3zEkcf+wwXvrc4/jc&#10;Fx7HvadGsX+mG7O72okkdmHqcD/23DeNyfsmcerV4/jyD5/GN/7X5/HHv/8WfvHbz+Fvf/0J/Ot/&#10;/An+8D9/g9/+17/gz/6/v8P3//Dn+Om//hzf/LNP4/4LMzh+oBOLx0dx5v4JPH1hCJ+5MIw/feME&#10;Lt7Vi4kDLWgfakFFQwG9Xxo1irwYb5Agbf7+vAUXr8/mtAIyCUxO5sVTqQGOT0B6bAKKc/JQUFiI&#10;2gYtyisKkZeVgmxqhKOigxAS6kcdBJFr6ii4c95KHRV35EqWmGUwKVsDSuW6DAXiJ0EprmUsPVdJ&#10;FJ/zPsGVGHG5cJn4suXA10esr8eWQDkBdGd/LSLvAVHhSKeOrnmnA8ZuM2pMWjQ31aOv14L7njqE&#10;Rz92Gt/89Zdw+MGjaO7tRL25QSwAnV2ciYRU3teZOsb8dGEp0TRVoERbgsg4Jn+hiAgLRiyVNS+l&#10;wYs6xyYmITunCOU1WmisBjj2DmLn/glYdzhQrqtGTmk+ohOjxRZebu6bBXmTv5sr+N09mHRs4Z0o&#10;mPDxZ2/vFXkjEUGhY6RT8nouxwo9c4E8vhuNtUQp7M0Czmsm51K7EBEbiTieBUzkKzYtngYCccLi&#10;xp9ghR9eagK1LUliaaC8Mm5reJZtGaqJ1NU28FqrvJ1kPQzN1SisyUVmYSoyKGx+Hi9Cz5+T04ig&#10;pYrPvzyhhz/jhkU5F36W1v1zbvcWLbZ/490/eOY3g5cFEqSUrYAp0TTIpfAJ4Ujg3Y1KeBWDTFRT&#10;Gipq81GuzUdaXjwRwkQYdLnYYS3DwrART93dj5999U587+1DmB5owEiXHp3mEtRXpKOiMA0VRbko&#10;LstdtnZmsRWQ90snYsrrFfL2l/ybB88M/prCbjVcj6WBnOTScd3dEFzax/XkPRFA/3x/hFWG0e+N&#10;W+6Y8J2LShAze6/20/HNBp4IwpbAok2b8FxYLKw88pVdv9EI4LzdehvC9Ikou78Mm7Zsft8nq7yf&#10;BJCd0X29fOEXGIpQIjbJhTmoszSgbUczNNQwpGdlIotITn5lNSob6sU6ax1tRnRQZ9q+ewKtUwNY&#10;ePBOnH35MTh2j8A01I3mHR3YtXsI+4/uwZ69uzC3cDvufeAgLj62D7vnmjHbS43IgAE9oxYML/bi&#10;/JNHcf9De7Fr0ozBAQt2DrZiYlc3xud6MHtyBCef3Y8HPnkn7n/5IF759ov4yR9+hJ/85SfxrXce&#10;xF/++rP42T//EF/5t7/AC//ra3j6F5/CJ/7X53Dpk/fj4y+dxldfOIM3X7oTn//CeXzh7Tvw2UvT&#10;+Orz+3Hh1CA6hxqgMVbSu+WgVFMoRq9s7QkI9EJAgJMAMtgKyOt/8dqNTALj4uKQkZiCkvxCGm1n&#10;QVdXA211GXLYF4hGvP4+7vD1ZssMERae+CHy3YvgvarzXQElkrYEpXJdhkujJodSXMtYeq6ScLw8&#10;gpZjiwyr0nA9wYSI8pA/+fIWXMEhIUSug+DrTx0IO5ETAfTgDoQtYUvw8qEyDPIXHXKpvgrWnW1w&#10;DLXBRsRvYIj0anEcpx8+jKMPz+GlrzyJe5+7G1bSu0ZHM3LL8pCZk066EIG09GRhRSmtLkVDSy1q&#10;KK7oeOrw46NRUJAtttTKzIxHRnoKkhIS6H8etplNcEz0wzi2HZN37MKufSNo2t6ARlsDiirzEBIR&#10;QGlmUrc2AeT35qPnVqqjBI8tHnCnMvPgra+ok5TA4ZY7TQovr+dyrNAzFyzn8/uAtUQp7M0AKd+5&#10;bJi08PJd0bz1GpE9trTFpcQT4gRJ40+uDCaDfJ4JYFpeBrKKsgURLC3PQUUVz/StR0eXGY3NtSir&#10;KUBmfjKRtkQk8n65qfFEqhKRmplM8SQSkmigESc+Ny/79FH88TR4Z31lEsh+iDz5gxcE52tM/piM&#10;sj9eYhKlJzGKwsSKdQWLyzKgrS+E0VQOTV02CngyCKEgNwnFRcmo0WZjh7kc8wMa3L24HR1mDUwN&#10;ZbAay1BflYOqsmyUleSgsDSPCCB/9s6i+pIpPj3z/sPsK8mfydlvMpr9bon4sV81t6vSEjBSvrrm&#10;9XWBS/u4nlwVAfz7v/970VmEVAYhMDVAMYwEOfHgLdYeDYmHZvPNM3HiWoOtf5NbffCmfzTyNr/P&#10;n7Q33Yb43iT45vpSut6/tLCuXO9lYNYlgNypenkjIJhGlMk08qwoQ22LDg3WKhRU0MgzMwc5xeUo&#10;rm9ATYsJ5h1W6G3VMA+2YOixh7DjnpPoO7mAgUOTsPTbYHFYYWm3YXDvCOaO7cHsnjF02Oox2q7F&#10;w3f04YEjHZgeM2DidhM6OnVo727C0HQ3eie3w9yrg32HBfb2ZnR2tmB8og8nz+/B85+5Hz/9w5fx&#10;sR++jme/+SZe/PpbePWTD+Fr7zyBd370Br72q6/gsz/9BJ5650k89b1L+NRffgzPfuIcnrmwB194&#10;/Ci+/fIJvPHyHD7y2iQeerwfdx1px/xUG5pba1FQRcSvIAPZRdRoZVHjGkcNVAjviOK5PEuNGytu&#10;6Jn8MZgIJhEK8guQkpBIiEN0RDCC6B5v783wp7z1JXgtfeJj8rfZwwebPH1Wdb4r4ErQZHAt0xVw&#10;adTkUIprGUvPVRKOV5429he7zW3LMlal4TqCny+s1UT0eGIHg2e6MukTn0mXILcm8Ce66IQIlFTm&#10;Q6srFxNyBm9vR++QFQPTIxicm8LU4XkMzQ3h2L37ceDUFMwdpPPaUrG+Y3QkdbChYcihAVBxRSki&#10;0xJEhxsRQ/oRHiSOJZUl4jMbd7rpsTHISElCVm6msPi1DndDP9CGfXfNYP+xndjeXYeJ3b248+wh&#10;IgvxlH6qf/RecsJ3PSG3NotPZKIdoDLdemPL0hVriVLYmw1MYPgLQXhEGJKIcMXSoCA6NgJJSxMv&#10;JAsd/44gwhZLZI5nCzMRzCrKQXVNCbS1ZWhqrkeL1QCTuR7auhLkFqQhPScVaTlEFgszxcBUEMKU&#10;ZLGVZGySc6cXBhMtMdmDzjEBjI2NEr9jE2MFSeTJIkwEOUxWFpFUIqeJRAD5mJ2dhAoa/DaZKtHZ&#10;rYOtrQKaijwU52cgLS0a2bn8mTgXBhq0mKvT0NNcAgOlr6I4C7UVOagsyURZaRZKiASWVpYSCSxE&#10;XlE+cgpykZ6VLnwheQDF9YO3OYyICBf9HberXEe5zt4o/V+GS/u4nlwVAWR58OJFFPUWYlPAuxML&#10;JoH+hNnASBzaGqQY5sMEft8UIlyvBCUh1+XajcamsE2ouleL2yKUr98IPP7442L3mOu5EPT6BNCD&#10;CKAXgkIiEJVKjU1lGRE9HbQWIn2aLOTnFiK3mBqGZjMaOu1o6DJB66hG9Q4jWh+6iJFnH0HrwUnU&#10;9zZhW2sDLBYj2ihc21w/dhMxPHTHHgy26TFuKcM9o0Y8OGfGxGwj+vvq0NdpxI7uVjiIVOq6jKjt&#10;NqC5twWNtiaKpwmjQ704eXoOr7x9P370u8/jW7//Pl7/8dfw+Odex6XXL+Ljbz+A1774JN789pv4&#10;yz/5GH7z26/hh7/5PD77oxfxwsfP4plH9+ILl07gF6+exBc/eQhvfP0OnHx8B4bGGtC+XYeamkpk&#10;FDp3bUjkBjaVR9KRCAv3JwLoAW8iHNxQcYPFo1b2AWTyx58wQomws19gUGAgQgKJlLDFj8ifpw8R&#10;QMpfX8p33tmBP91t8fAm8ueL2whSJ6wIJZK2BKVyXYZLoyaHUlzLWHquknC8K9LmglVpuI7g57He&#10;sr5Kn3ilGawrSB+R9WX4eSMiNgyZeamoritDZ58NJ+8+iP6RNvRN9GLnnhGMLtwOOw1aNMZy1PCi&#10;vXWFSMpJQWp2GqKjwxEZwZ/940n/cxGeFCX21fUPId0I9hP76xaXF6G8ugyp3AEnxCKFOv7abbXo&#10;Ir1t7qSBUG8bjt69Fx39etRsy8Pk3ACe+MhFsW6blx91fvRO7wsB5LzkCSNLbYFS+BuFtUQp7M0G&#10;LjcmMb6+3tQ+BCAklD8JBwkSJlnm2ALIg4UwAn8aFnsGF2Q5PwOXF6CEjhW8woKmFDVa0kEmVtWF&#10;KKX/xTX0v75SDGIyc53rNjIB5EWfeVtJJnW51H6xhZo//cbERAryx9bpCNLfENJXfjangdcALMxL&#10;R056EtIpXRmUltzMJJTxHtNN5bj9djPuPEUDo3ErNA25pNsplK5MaGryUMSLUmdEob48FQUF8Sgq&#10;TEcxpacwP03sjpRXyLvPFCArLwc5+XlIz85EWiY9iwZDRcX51M5WieVxuI+TZv2y5U/S/Ruh/8tw&#10;aR/Xk/f0CbhqsvJdP+OGEQxb3PBsQBIGt7jftAsVXw/wOoEvB4Yj4320vjHC26Kw/fUu3OahfP1G&#10;QOkTsNRYy8FO0a4KLMFNqYOXQCRkVVxLHSo70HPnKW1xxFvAlZaWih1KKivLUV6Wh5KiNDTqy7C9&#10;3YDWnhYYeuwo7OpE6+NP4v7vfhIDp29HTVs9EUQHNDs60DQ3jIFT+9G+MIKu6R50DTZjfNSMo3MO&#10;7Bkzo2fEBAd1ivYdOjR1NaDOoUe1w4jq9hY0OHpQ3taOCrsNPUM7cNfZffjc91/Ex37+PB740qM4&#10;94WP4LEffBIPfPdpXPz6BTz8yYfwxuffwD/8zeeBf/8m/r/ffw6f+cqTuPDGg7j/9fvx7Z+9hb/8&#10;o8fxnS8/gs9+5jGcv3gEw7P9aO1tFvu95hXlOp2kxag9ViySyjso+Ab6LjveMziPpBnB7PfDn4W5&#10;MWNyKP+UwXB352UNnNhK+S8vJ8XykeBSRiugFH4JKxo4FyiFX8ZS3Eoi7pU9XzhVk85IcH3O9cQy&#10;edm65CAupYH0V076pE/2DF9/X4RGEYHLSEKdXoPhiT7sXpxA787taB+2oaWvSWwdaOttRWpuKnIK&#10;8qCtryWyx2tfpiM5LR6R0SGIpQFBckYCCsrzRMfL26sx+WMiGE/kkBFBOhOVGC38+2p4v+CuNtTU&#10;896uFbA6GqFvrqR4U1CpLUJhWS7CokPh4UP6cgM7QDkB5LwTPpNMom9wWbpiLVHUV4JSHBuBYlyy&#10;eimwgQklK4j0EsRAmgeLfr5i6R5eYzGayBhbwFKIqDEhjI+JRmpyIjKKMlHCa05WFaCsuhQFFUUo&#10;oWOZtgKFRAgL6XpRWQ4NSmiQbeKlqYpRUlKAvJwsZKSlIC01GUmZscjITEBZSRaMzVWoaSwW8aZk&#10;pCItLRVJcaS3sbzQcxghHAlJRAAzEgX5y0yNR3Ya/eZljZJjUJCZjO2N23D+2AS+9PETuPTgJAZ6&#10;tNhmLENpZR6qNEUoLeLPwvEoICKYR0SypCQbhRVZKK7KobSzf3gaCkqcu9BwPUpjt6EcIoJpvFh0&#10;KjTaXBQS0WS3DTn5U8rfjUIqAzmUwrnC9Z715D0RwDhb3KprcvCs2AuhcZgLjYVx0xZ4uly/FRCz&#10;eRNeDIwSE16Urt8oRFNZeSZ5KV67EXi/CSBXSu40mdhERUWJz5yZmVSJszKQX5AhZoaVlaSJrYFM&#10;bY1o6m1DicMBw8E7sHjpHEaODsM+1A7r0DC6F/fi4LMPYe6JUzDPdEPXa0DHsEV8Yuht06DVkA+9&#10;voj+N6KzxwRbRxPM7c3Q25tQb6Vjdydqd3RC02FF50A7Dh+bxLd+8XF87w9fwsVPPYpL3/gYvvjb&#10;H+Jzv/4Snv7yQzjz+Em88ubL+MWfvIF//c1n8C+/+wI+9ZWncekrL+Hzv/gifvXP38E//upNvP7s&#10;fpw4PoSFw7djaKaXyKcZWp5dV5wnPqPwaJ0/17CVxy+IPzM696mUwARQIhf8WyJ+DLYCfCgJIBEu&#10;trLx51+2ui0vukz3SL5Qrs+7HliRDwRX3ZWsf9KRy4Y/zflTh8OkvqSyGH1DPTh7351EBHegrd8C&#10;bXO52PEgKSsBCdRRZ5C+F+QXo6gkhwhgCpKz4hGXFo34tBjq0BJgMuuEtY8HC/wpODg8WOymwITQ&#10;L5h0IpieGRYg1ljLzEwTPlkJcdEopI6xwagV1sgguu7pS+Xl5fykrjRL8XrBlbhIRF4lgDJcIQFc&#10;zk/OQ9JFJtXsmsC70AQF+wtfvGIib1k5GchITUFudibyeEu22mJoNYWoqq9CRV2VIH+V9dUoqixC&#10;bkGmWEolt4JIk7YYORQ+I9e5ph+3UzyxIzM/C2V03m6pwf4jNLA51AXtNiKQJUXIJvKVnhINXrw8&#10;IZF9VSOE318aDWLSU+LENmw8UziDBjhpFC4vKxmmuhocnOrA2y/vw2dfm8f++UZ00+C8flslKsry&#10;UVbGexTzPXGERBQUZqK8plAMaKrqqM5UZqO4olBYIrPynPsRFxYXUv+RI5aGKSgi0pocSXXS6fcn&#10;ffpVyt+NwrUMGErhXOF6z3rynghgztB6S8BswmEfX3SRwtxMCxLfaIjPwZs24aFoIhwu127kRBGf&#10;PD/EzcbiNneewXxtFu6+EryvBHCJvDg/ZfgKyxab6vnzZmRkBGLjIpCWHIVc6hAb6kthsjaisX07&#10;yltsqOodxOAd07jzmTM4dPFuDB45ge0HDmLi0bOYu3QUo/dOo2uxGzsXdqC1YxsM+jJoacSoocbD&#10;5jDB0WNHZ18HbF02WNstsHZaYB5ywMGWw72jGNu9E8fu3IVPfOtpvP7jZ3Dhk0/ikbdfxdt/+k38&#10;xX/8Gf7sD9/H6194DQ8//Qzeevk+fP1T9+Ovf/ZRvPDpR/Di9z6Jn/zHL/Dtv34bP/3GRTz3xB7M&#10;ztowu28AE/M7iVxaUU8EsLCsgBpW3kszVnwy4c97/HnO04fXWVtJADlvxOzTJfInWW8+rARQ+szq&#10;5eeL6LhYJKQki10k2BdPeucbYb1akQ+EjRBAP+6Ew0LFIsjp1CFpGzSYmZ/E7r27sPfoHPStDUjM&#10;YEf5WCQm8+xE6mBTaMBDHVZWXhLieeu//ESkFSQjrzANJlMtWre3oFanFdbioPCgZUugbyB1+jRg&#10;4IWY+TMgb9TPTu+BAb4IDAoishgOP9IbJgdunpdngCu96/WCEnGRoBT+RmEtUdRXglIcG4FiXLJ6&#10;KXC1BJDA5SqRQG8iOoGhAcIyzMuvCD+99BTk5PAn0RyUV+ShoioXJdUlgvxpeJFyXY0ggbyLRnJ2&#10;KiENKbyETF46kugYm5GIxJxUsRRMQVEZzI3VOHFkB158fT/uuLsdgwMtRCrLaLBOpIu3CMxMFBM9&#10;mACKrQzp/nQigbzWXw7HSwQwIzsROdkpqCrMx+KIDT/7+kP47c/ux6XHBjC7uwUtljrUa0poUMSz&#10;kmOJRPLOJ864OG6Ojw0ERcW85EwhIU8snZTBe6an8gQqGlzRsyMiAhEcQnXkGrYbrmXAUArnCtd7&#10;1pP3RADj7cmrrklouc0TD3iFf2AWdb7e0BIJfDUgEVWbeIkWp3X0Rs/Mbbq4Dck75Mv23LhP0zea&#10;AHKDdZkAOiujRGSkDpUtXQGBAQjl2VtUgVPiw1FAjQePaCvr6lGgM6Kosxudd87ixMcfwenPvIb9&#10;r72B6ReexezLD2LPs/sweXEG43dPYOzI7TDYG1BdW4IGYw2a+lthGu7A9pkRdFOHbNjRgga7Fs2d&#10;9bCOWTF4fALDx6cwd3ACJ07P4JFXT+L+z96NJ37wNl792Tfx5b/5Y3z377+Jd37zBTz9xVdw9/Mv&#10;4I6TC3jkgUX85Mcfx9vf+zie//6n8Z1/+hH+7r//FP/464/hrVfvwOL+LvQMW9A71AZ7eyNqeZkb&#10;tgBmpQqHau7Ufagz9/TlCQcrCSCDiQWDSYac8Lk2aO5bifwtwbWcFMtHgqyMVkEp/BKk5yrBNewW&#10;98uQ4lYSfk/WEV5mJSImWmwplpGTLQggn5Msoawz15sErsgHwoYIoF8AES/qgFNTxFZoVdoqGJq3&#10;obu/HebtZmQX5YiZmeysnkPvlZWZiTw68qe5el0ZssqoAy5OQnZ5OnSGSnR1mGFsNgh94SU4mPR5&#10;+bHFh/TExx3+lJZgPx9B/JgA8n6xXnyN0uLpSwOHkHAiBgGCTDNJuNGWN1fiwhZICUrhbxTWEle9&#10;laAUx0agGJdL3bxaArhsTSWdZBLIZexPbSZP+kjPz0RafgbiiAimpCWjMCcd5USYSqpyUFhZhKKq&#10;EhRXlwpojfXIqypDYnYGkjLSkJaZgRQanCal8yL1CcjIy6ABayG0Wg1GBoz41tfuxz/84dN48rkZ&#10;7J/rhrGuDKX5OcjLY8KWJEhaQpJzxi8Tvyy2LBY6F6dOyUwQn5LTs5NQVZSHQ2MO/M13nsLPv34K&#10;9520Y2RoGyzNVWjeVoEyTTbSc+PoHt6DmHfWobqRGIf42ChkphLZpPdKSUtFGs9yzolHflkysguj&#10;EZvgj1AiwlwfvamOsL+51FZKUMrjjcC1DBhK4Vzhes968p4IYLQldtU1tvYVEp4LCkaI7PytDiZ7&#10;sYTPeCVj2i1U5NONJoBs/dPd24Dg1pAlf8APLwFcbrAIvESJvEJyh77ckVJDxgimzo6XN0mJiUBW&#10;aip1mNRwNTTDfOJOHPjcS5h5+0kMvfIEjnzh87jvW1/C8U88jgPPHsTEvRPYeWQAfbt7UGuqQoWm&#10;CI4ddoye24upR05j/tkHMPbQSbTMdcK8sxad4w0YPLADo3ftQv/hMQyMdWPXTB/ufeYE7vvCg/jI&#10;b7+Jz/zjT/HO776HP/mnr+Bzv3wdD3/1RUw9ehH9+3Zj8eQMvvLdj+Ev//1v8Iv/+QN+8q+/wO/+&#10;+8f493/+Mp5/dhFTu63oGmxCU0stmpprUFtbRB16LlIyUoSzNFv/JALIFkDOCwkS0ZD+y/NsVUOj&#10;UD4SFMtHgqyMVkEp/BJWPV8GeTgmfc7laJzYTGnnuJWEfUF9AmkQEBGCWOo80nlplPICBMWEiW2l&#10;IlIj4R3sBR8/atTdnZ+DeZHijS7Muxp8H5Pq1RALHC9BzJylTkQqB28m50RIPXlJmKAAsd2Zv58/&#10;AgJ8ERoRgLjkaKTlpqOYOtaCyjI0NDeioLQcCclp1MmmC4f8sip2VM+Doa4ATYYS2BwNqG2pQnlT&#10;JaobtairrUG7uRVllaXCqsP+oawnbCn2oI4tiDq50DB/REYGITImBLwGWnRcGIIj/OEfxBOKghAW&#10;EYngkDAihsHwofTykjbK+XB9IM9DsaQPlZcEpfA3CmuJ4kK/BKU4NgKluNzcVmKjBNAVl9vTpUEJ&#10;lW8g7yGeFEskMEGsERiVECOsgQU5GSilwQfv/ZtXkovCikKU1fKEjxKU1pUipTAbyUT02J8vIzMd&#10;aUSuUtOSCIlE6lKRV5ANXV015qZb8Lm3j+EvfvkSXnz1KGbGbDDWl6K0MEdY5TKozvJiy2JvYd7r&#10;N4fa7SIa5LCPa0E66X48pY3qBhFADZHKmR0mvHzfBO4/aMVUXw0c1kqYG6tgaaxGrb4ERZWZyCkm&#10;UpqViHhe2oa3xqQBVmxUFOKjYxAZHSUGRrGJ4WhoLMeuuT6qL1liQX1vL5744SSAUj6u2XYK8Hk5&#10;VodRKgelcK7YQs+UYz25egJIBCKkMnjVNZ748EIwMWaX8yqc5NiPMLjFF/eHpKB28yb4yK7fCAQX&#10;BqP6ZDUiW6IVr18v3GwEcNmqwtYufxrFBQUiJToCmXGxyE1hf5Y8lNZbMfLES7jnB9/Ans+8BMu5&#10;U5h/+hIuvvYcjt63H/e+fg/OPHcKbeOtqDQWoqIuDyazFsPjXVh48CCOvfggRu89itvP7sPwgV7s&#10;O2zDoUMtROS6YZ5ug2HYLj4N9w904ui9h3H4+TPY98kLOPrCWZx7+jC+9aNn8LO/+zgeffsxtB89&#10;gKZ982hfGMaes/P47M+/hb/6n3/FL/7pL/FXf/s1/OWfPY9nn92LPfs60DXQBIOpGk1NGtRpeOZa&#10;BhJSEsSEAd8gGqn6e8GdOnXu2DkPJHCecN64jmAZqxoahfKRoFg+EmRltApK4Zew6vkyyMO5EkDp&#10;E6+SpKenE9GLIuLegO7JATTt2I6W/g4YbRY0tpjRT3ldZ2tAZHwYfLwpH+hZzlX8r7KT5g5YIb8E&#10;ZOHkOupFRx8v0lMif6G8iHluJgLDQ+Hvz5/q/YiY+SCMCFlcahwyi/OQUZyPjNJCJOdno0BbhWK9&#10;BrnbSlBhKkNLl44GBuWorsqCwaJB3+wAqmw6GDqsKK+uRk1ptdg+S1iJA+iZBB4osL7EJEYjOTNe&#10;7KzA+78mZ8ShRldJnXw+4hNjxdpn7F/LM8nZjUAaSKyrQ7cI1hKlsNcarnXsWvhkcvvAuukbQO1m&#10;RDgiY3k5mCiEx0SKmbillSXQEIHjYxmRP01DOXQWLRqsGlQYi1FAg5GsogwibClib97MAhqo5CQh&#10;MZvdEdKQU5aDOq0G/f16nDnXi0vP7cOJkyNigl5dQxmKSrKIAGaJ2cH8PP78nJmb4fQdzEtFYWmu&#10;2J84KT2ekIBMOl9Rlo0mGgDtaKnE0PYaDLbVw2KohLaW0taoQwO1ldXaQhQUpSE9JQrJiUT+oqOF&#10;PjPYLUYC6zkPHmtqasRqCazvUn/Cv+VfTpSh0MetQQKvCi5xrydXRwD/4e+xyXcTfAtW7oGbSHgo&#10;LBE5m97fWa8fBLA/4Hn/cPT6+Nx4S6DvbdDcX40tidJ6jNe/vJTWAXRtnBg3ggByBZUaMU9vH3gT&#10;CQwJCiACGInSzAyU5RSiOKeCRoRm2I89jNa77kL9oXlUjY4RUdiDpy9ewP0n53DmmdO4/4V7MLq3&#10;D03btahtyEffjmbMzO7ArgM7Mbzvdmzf1Yf95w7ixVfO4Tc/fw1f/9hxTJ2aIALYDtNoJ7Z3d2Bw&#10;sB97ju/DnS89gLs/dRHPfuoJfPT1s/jW58/grVcXMXdoANsG+qDZvw87zx7EkSfuwr1vXsLn/vxP&#10;8ONf/wBf+vITePHZaZw9P4DenfUw2arg6GzCjp5W2Ft0qKqpEI7L4THhzk7dj/LTyw3u3luFFVQC&#10;N2DyxkueZysaGIZC+UhQLB8JsjJaBaXwS1j1fBnk4VwJIH+uYigJN+ZxyeE4eOdefORjz6NttBd7&#10;77wDjzzzDBrNrdD3W7H75D5YHC1iSywmNPy8LVf7SfEqCKA3kb9AvwCER0Uir7wErd3tSMvJFhNA&#10;AvzY8sZ+gCEIj40UvlRF7FRflYdCfQlmzizg6S+8BN1QC4zDrTD0NEHbrEFhYR5yywrQNNABXZ8D&#10;XbvHiQQbqDMuFK4CUXE8ASRo6ROwp/D14iU6iivonhYDSquKxDIvhmYdEcISJCTFi46Qtw/kPJX0&#10;iLGuDt0iWEuUwl5ruNaxazUph8uW/T1DIyME+WO3ibCocDGLnNeNZFJVXVuF8opi0pFS1DZq0EL6&#10;10Lto7axBkVVhUTMksVki1xCChHAZCKATAxLa4pRZ6jDznE7nn/zNF795D2Y2deF5hZuY0tRTAQw&#10;l/QxKy+TCF8m8oryxJEXqs7MTUV+SQ4KSnPE2oK8TV02heVlXWorMmHQZMG6rRj2pkrU1xRQXchC&#10;RTX7fRtQr69CBg1yYqKCkJ6aKAig5BLDOi2BXUOYFPKgx/XaLUEA/+kf/oDbQrfAryJwmbxkEYl4&#10;PizZucOHLKyK9XHeNxxveEXBZ7PTN/BGTZjxrvRDw2fMcKt2FwtGO8vx+pXdd77znVUEUFF51wF/&#10;2nFt0CS8284Nrh0RH0UjRp2sD3VyIUGeSIj0RXl+Eqqp8SihRiy/pBD1ZiOsfZ1o7LDC3NdFJGEQ&#10;i2dPYtfpozj62iU8/eUX8fRbZ3HiriFYbOUwNOmwY2QYw1Pb0bmzESMz/Thx7m688dk38Lv/+B5+&#10;8FeP4a2nD2J+sQvWMTt6j07g/GsP4PgDczh9YQIvfP5BfOlPXsFH3jqHh548ioOHxtDbaSEiZ8T2&#10;Xgt2H5vExVfvw2NvEVl89AiOn5rFicOTmB/rwUC3Ga1WLdo6tbh9uA6nD7fi9L5GDOykRrchD3EJ&#10;QcJR2d+fJ3gQ6fP2FwSDGzRuyJhwyBsv1zyTQ6kMJLiGvZGQ0svvIRpl/mxKUBJ+56BQDzS21qPr&#10;9m5UNdWh2qgjEj2M5mY7MgzVqLAahc8S78zB8fEzrnpm8FUSQCZ6vCcq+02lU2cXnZQgOiDe3cbX&#10;NxhBIWGIiI1CSl4qtCYN6q116Bix4OILZ/H4W4+gb6GP9NYBS7sZjU3bUFxYipTcPHo3IoR9bbDN&#10;DMPQ2YoS6qjZmiImC0UEi0/AbP3jiUPF1JFvI93Wm3TUuRY4LYLpiWJGcEgoL8kRK2bWMzGVdEgq&#10;Cwnyd7yVsJbciBnmrnXzWhBAKd3s5+kbGCAmIoXRAIV37+DZ4+nZ6cL6x8tPZWVnITsvB0XVRdC1&#10;NqC6qQoagwbFRADTs3hmehJSM3hXjxikpLO/ahJKaaCho7o4sWcQjz57Bmcv7sfQru2wtW2DTl+J&#10;sopc4e/HqxrwzOGcgmxhAWQiWF1bjpqGKuQVZwlrYHZeGhHGXBQUUJqIOJYUpqG2ukDMUC5iX0Ei&#10;jHn5mSgsy6N0EOmLCUNooC+RwAhERESIgTHXRQbrtegzluomHyW9lsLw/3cvV7pnVf2/hvXDJe71&#10;5KoIIMtP//7n8M/lXUC2iLX9ngqIw3aV/F0ReCIIL5Dd4OmOt92zsH2zu1g3USnstcbm29zgbwuD&#10;4VcW1D3bgNt8mARuoWvXvgz//M///JosBH29CKCXjyeC/D0QE+qFgowYaCt5ZJiDxPRUpJYVos5u&#10;gam3Ha1DvRg9OIfJY3vRuzCOUy8+go998zX86M8+ik994izMphzk56fQ6LUWrbyZuKMatxMBPHzq&#10;JC5eehhf/elL+Px378LzF3djfLIFrbdvx/jd+/HyNz6OOx84iNnFHpx55DAeeu4Mdi32omugEbbt&#10;dWilka+jTQ9bpw5Dc104dP88Tjx6AAt3juPQiUmcPDmLUerIu4kotlgb0NFjwNSuFpw41IZTB1vR&#10;N9CMmjomgMGCAPr5sbWPJxIECiLBiz/z0jhMiKTOWynP5FAqAwmuYW80OL3cGDOx9Q8Kgl9Q4JLG&#10;rRQO4+2zFTHx4cinMs+rLkY2lXeTuRkORzuK21tQSAOAyIxUBFA+cfgtW1bvKsHnJKzb+F8NAWSr&#10;AhHAwJBgBEZHiH1//UKJ/NG7+RAB9Pbxp/cLQihd4434SxtK0GCtxxEaKLz9mUu49OK9OEz60dFh&#10;hqG2CvVF1PHl5CCHOsu69maYxnthmexF7+5hVBHhZSsKkzpe/oUtgIIAEhnknQ+Ky4rFMTM3i86x&#10;OwHPDvanOuTp9Kd10R8VTqwlH1QCKIFdK6Sda8KIMEXRIIS/MvCyRLw3r/g8m+qc6MFrAeptRlQY&#10;KlHRUC6sfCWlvM94lvgUzLNus3NSiTCmECHLgFZbAru9EYM72zE84kBXTxNM5hrojVVEAPORK9ax&#10;TBQLQEvbxfEn4IqaEphajSgjwllcni+sjMUlOSJ8Tm460jOTUVpeiLLKInpeGlJSKa1EPtnnNziM&#10;2kPS6UBfbwQF+IvBDNdBeTv4blDKp9X4gBPA//u7f0JwfQiCU4PE/47btmJui8+qcCo2jmjCgJcb&#10;LoXHYG6rFzxcrl9r8OxsL8LW+E3w7Q+D5iMt8PJ3WiGvNTZv3owf/OAHwndCLorKuw6uDwGkkRvB&#10;n4hARIA74kJ9UEgNUR6NWvMqypHe0ID6HT0w7uyFvr8DOw9MY+jgLvTMDmD6wCj2H+jBlz91Dl/7&#10;5BmM91XDqMunBioL2vpcVNdnoYk6496hIfSNDeLQuVE8+OwY7j7Sh4GdTbAMWGG+vQ+O8SG09bah&#10;vd0CW4cF5u1NdN82NFq0MLfWwOaoRXtPPab29WLf6UmcfuwoDty3gJMPE1l88RymDgzC0dGC23cN&#10;o7WjFfauFhw8OokDB/vQv0NDjWY58gqSEBkTiMAg7qh9RIcdGBCM2Ng44c/Ce/8yYfqwEEAmTvw5&#10;MjiM16ZbOfCQhEkWW9F40kJcahKSqEPIKc1Bz4423D7WD9PuXchoNCA8IxPhsbHi8w7H7eayTRx3&#10;5HLIr63AVVkAveBLZJ39VH3CiISGBMIrwGmt9RYE1kP4dUZRB5aal4HSuiqYOqy4+55D+O73Po1n&#10;XrwPew6OwmqvR9O2CmyjznNbRQ6Gdm5Hz2Qn+umaY3YHNJY6ZBRmis93bE3hLb4CQgIECeSlYKLi&#10;oqlj531bk6ljzxQWH7b+MAFgUsFpVsmfMtaStXSFJxm5YmPh+NxKOCdBXQafWx3PSrheXwvcHrN7&#10;Da+dyf6APDmJ1xcNiwwj/XF+Dk5NTUViWhoNTrJRrK1AWV05qvUaYaVr2FaDUiKG2TRozspNQ34R&#10;L/+SjJKibGhIT7XVpWioqUSjvgpNhjJU8rIypVmCNBYW5wp/1YTkOCQkxiElLUlsW5hfkoua+mpU&#10;astRUJqLguI8lFeVIJvqhpjBSwMc9onOyc8Sv2MToki3wym9NLgKDhI+4d6eTt9bycq3Xv1mvXe2&#10;CWvXfdf8FeUp2gIZ+BxdW/++ldfXhEvc68lVEcD/85t/xGaNG9y9NiOQ/j8b7I8AlzAqrhxsSY0g&#10;jFCFuhAUgzjZtesB52dfN3jethkh1iBkvlmOzaHXhwQqTQJRVN51cK0I4Ap4eMKDKry/tzvCfN0R&#10;FeiFDB5NpqehUqdHZWc3rDMzaNk1Bm23HfapndixdwwTR2cwP9eDHlsRFoc0eOp0Px4+NYSxQQNa&#10;mbTZ9ahtyENeUQrKqqqhaahH14gJY3sMcJiLoW8sQY25FnXbLdhmt6FOp0OthhquikJq6Eqo0SpH&#10;ZW0FzG169E/YMLzbhkNnxnD8/r144Ll7ceDew3juiy/ji7/4Cm6/c4w6/WZYOm0wtJqxrdmAQSKW&#10;O0c70GSpQDWNtrNplB0dEyoWb/Xzcy7zEhgQJCx//PmOLYHc2MnzRikfJSiVgQSl8DcSnHaJAIaE&#10;hwlHdSXh9/XZGgx/33BExMUjOiUeuWVZaO9qwqFDRLQ/9gbse/YgMCUVAWERwiLAM3Td3Datet6G&#10;8k00yArkjyELx3FIBFB0RARPKi/3QD8BD3+eccizg+k9/bcgKJwIYFIUUnIyUNZQh6a27dh9eBrn&#10;Hj2O+btmMHV8HNvaNNA1l6GuIR9WGpgM0ICC9XH44E7MntqDWnOdmEiSRR1jUVmhsKiwNYd9AUMj&#10;Q+EfHECEMEjsAMFO//zZj2eCuntT2mU+tioJXI21RCksQ+7TKvxat67OUyYRruGU6qJrGEE+XOJy&#10;vWejREOu71zuHmwJ9vcT1moeILB/IH9SjUyigUNeAQoqqU2rKUMpEUHeNq2kpFD47qUUZCKrqAI1&#10;tdVobSqCuaoG5SVZKKbzhXnZKC3OQElxMorzeeH+ZGHNyypMRyqRxuTkBGQmJSI3Kx2ZBUTqstOE&#10;byCDPw+ztbqgpBh5xQXIYH/AfPYJTBGzhtlKGUP3RybFEwmMEQRQDGg8PcQsfPFO10CfXfN3o7N5&#10;Xe9jKIV7N6wnV0UA//b//G/41vHn39vQusUX9i3v3w4TH1bUbtqMZ8IzsO1GTajZdBtC59OQeTZX&#10;/L7Wn4JvWgLozgTQB35e3gjx8SAS6IGEqAjEEyHIL6tCobER5S0tKG5uQpG5CYbBXvQdXMCDrz+H&#10;x546I9amGnNUYk9vLe6YbsNwTyMc27fB3tqEmpocZOXEITEpFSnpOaioK4BmWyrKChLFwqMl2iJo&#10;jLXQmfSor9OirqoUjduy0GQsQy2Rv5r6WuhbjbAPWdExacXY3g6M7O7DvtNH0TuzC3P3ncbZT1xC&#10;z+lpOG5vQ6OjCduaeKZcPbYZtsHaZobJqkddXY1YbiGCGmS2YkmOy8IHLihIgAmha94o5aMEpTKQ&#10;oBT+RoLTzuRJfAKmRp1JoJJwWE8PHuV7IYDIYkRkJBHlLBiNeiwuzuPUA/dh+sAiolKT4Uaka5O3&#10;BzZ50jt6rLYCMGHjPGVIebc6D/m/MjZ7bcIWj01i71wvT/btCxK+i568W4vPZupc6RneTPxosO1L&#10;JJ46W18fT/jxOpZRwYiMD0F6bjJKq0tRVVuLgdlR9O8dhnmgFZ0j7TSQMCK/KB05WYmoLS1BK+my&#10;2WZCXUs9OoYdqG2sQGp2NOJT45FFHWlOUQ5SslLF/6AIIsk0cGB94U/PTITZUsLvzIR45TtuHK5L&#10;lsihFP6DAu7gN9NRfCIlgryWKN3LcCVtSvlxMxFAtnyJI93LBJDdAnigEEBEMDyC6l9sNKIzspBR&#10;mI/isgIUVZYgm5eASUlCQnI8kgtzUVipgaO1DnfON2Ohx4RtdfkoKiCil06Ej0lfNrXHRO6ys5m8&#10;JZJuJiKJl4FJTURaQhwyUpNI/zOEVVAsSp1BoGMWEcj8gnxk0u/k9Dgk5MYRKUxCWno8Uinu2JRE&#10;RBEJ5E/YvLuJWL+Sym09vd6Qu4cMrvn7gSeAv/mHv0NmR6b4fcIjCr4u11VcGzQQ+XsyPBX9W32Q&#10;oHD9eiBzrgiZB4ux2Yf/s0/g6jBXg5vXAuhFBJAaLU9vBHm6E7YilDq40JAIJKZkUqOSjaQcQmEh&#10;0qo0yG1shqarD4N33IEjF47jqecv4vSRGey06jDaYUJvWzOajQ3QlJfRqDWFGqw4pKVlITUlH6lZ&#10;KSipTEU+r3afHovEjGik5yegvDob2pp8NDbk4+BeIpKHHWhz1ENn3IZa6qi1tiZU2xvQO25D/0Q/&#10;tvfuhNa6AxWd/bAcXkDPhSMY3bcDtU2VMBjrsb2lFQ6bHRO7xnD71Cjq63VISkwWPpgSARSfEIms&#10;MPHjI3fmrnmjlI8SlMpAglL4GwlOu0TI2ErFDbuSyO/h8Jw3PLOPraI5uTnILStGdlEBAiPDsYXI&#10;1m1Ewm7z2IpNLgSQ85JJEbs4MJmW8u7d8lAOJwHcQkSPZxIGIz6JOjTSk5jEEISH8QLd7mJCiL8f&#10;L8IcjeDQILEXMH8aDqFONiI2CLHJ4WLZi9yCQtS1GjByYBKVTRrUGPmTWInY1SAtJRYlOXnQ63Ro&#10;tDTC2NaIgak+lGrzEBnnj2TqVHnf1uoGDRqadKisq0JkQhQ8/Jbyc+mzGB/fq3XElZxI+KATQF4r&#10;z9PXG4GhIQheY/DBonQvYyP5cTMQQAnL7QUNXpgAss9tREwUYhPjEc7rRiYlICm/EPG85l9mMpJS&#10;6H9MNJKjo5CQEIO0vBTUaQtwekGP3/zgID59qQ/brSUoyCeiRiQxncLztm6ZaQnIoTrB1jte4y8l&#10;J410mghhYgKSiQTyoue84xFb9ngnG0ZRbTlKGypQlJ+Bmsp85Jfzp+YM4ReYnp2KNGrfM4vyRVmx&#10;SwOvGMAE7UrzYD245u+NIoBSuawnV0UAf/1/fovI2jDEEkGYdXNaAlVcHwQRptz88VZ4Fgo2XztC&#10;th4ibcHQ/5EN3gYf3LZFOcyV4qYmgB4B8HGnTnyrGwIprgDq3AICQhEVGYtsanT4c0VWIRHjSi0y&#10;6puRpGtBpqUNppkhnH78ftxx/CC2N+phrq9DU8M2lFDYktxcGrkSyUsIQXZmLooLa6Ctq0WDkfee&#10;LEMKNWipRADzi+NQW58Fs6kIOzor8IXPTOKdr96F2d1tMDTrUWFoQt42PdK05dDba2Ht6kRFbSsK&#10;6zpR2T0B/f59mH7tCZx+dB/aeg0w1FeiqaYO9RXVsFstaG5pRGVFDaUjBSHBYcIqJhE+7sSljpzh&#10;mjdK+ShBqQwkKIW/keC0S+8klgFaYx1A1/s4POeHZBn1Dw2GV4Af3Hy8BPG7jYjfbe5bsMnFB5Dz&#10;kyGRaSnv3i0P5XDjtQVpEOLpG4gAqic5xVmwtutgaCpCcU48IkN4qaIgRMfEI6MgD7mVxQiOixCT&#10;XPxDaAAT5I4o0rWE1HjUErmrsxhQY6lHamE6EjOJ+FGnmZgYg7jYcORnpKOyvBQVpFMNLTqU6coQ&#10;T7oYGRuIzOJsGK0mtHTYYG5vRZOtGanUeXoGOMkf5xGn90rebS24khMJH3QCyCSC/eF4aZSo2Jgl&#10;bVstivcSNpIfNyMB5PZZ2ieYCRW/e3RsGEL4mJGF6NRkGvgmIiU5ASlE/pIiIpAUH4vM9CzYtHV4&#10;9e4d+N0P9+LH7+zHyLAeRUXJRP6SxR7DmWlJyKZ7ebJIQlI0ohMjEM37/9L53HQicimJiCUCyJOY&#10;mPgl0G+ehNIy2oXWqR5qc3Ng1VVBq8lBRha1vWlxiE2KQURCLCIS4+DDk5ko7dxWqATwXfCP//nP&#10;CK4LRuMmD8QrXFdx7cB+erw0DFsAPxqdjVEvGlkuXbsekJb12ZK3GbY3bbC/2Yq8haxV4a4UG14I&#10;mqCkzNcSUsVQAndy3JGzRSc6OhIFNFqs1JQiu5hniWpQbmpBdkMTGnqH0L1/D8YOT6N7uBnN5mI0&#10;1BdAq62GpqYG1ZUZhFykUWOUlEQj1tQk4aBcUJyJ8owMlFCHrClNg35bAbZ36LC9qwlN27fhyINH&#10;8Niz92Hv7p1wNNejrroCOWXlSCwpR0V9A1q3UVj+hFdSgiZKi2HuAEyn78H8ggPti3aYDnWhctCC&#10;Mr0OmmoDqioMyCsrQSQ1coHhYcJZm9+P39P13ZXy6oMO6d2URLoukV/pP5NjBn8K4i3ZJN0U24oR&#10;+dvsQgAlKMXlGmYteLjxchOB8AuNRERyvNCFoTEzhoZ0GB8knUtjX03edzUVUdTppVUUwT8mXGzD&#10;5hvkjaBwb+QWpYHXPYtL5M9jvM9qOqKok2M/vnjq6OLiqeOMjkB6QgyySP+yCtJRvq0C8dQhhsQE&#10;EQEMQWZpLlq6t6N7pA9ak44IohHpxTnwjwgSFlJJb6TPX1fyjq5wJScSPsgEkPOD2zC2JkXF0QCQ&#10;yMtaonQ/g0maHMJNwMWxn+EajknLaqwMo/g8jksGp1vC6nBrgd9Z6AFBDCy9aTBN7Qz7FUdHhhEJ&#10;jERSZioNLnIRn8kzd8MRRbobExst9qjOSsvANk0xpnfp8eyrs3jx4wcxNKhHdVkS8jJjkUL3Z1D7&#10;lZREdSA+DMkp0YiNCxW+qZy/ufm5Ypu2VBrY8GfepPRYpGbRoCcnCdZOK3qGe1FC9SUnLwNZVCcy&#10;8rMQT3Uokp7PyzvxdqAeNMiTyB/Xdc471/fka65wDaME1zJRKk+luF3vc967Ekr3uYZZT66KAP5f&#10;/BO8MjehIyhc8bqK6wO2Bm7f4oVnQ1PwqFcYspf2Fb4e2LLkA7g5fjOK7s9E0N4gbPKR/AKv3BL5&#10;QSGA3IGzFYetQFFEAOsbKtFiMyOnpBCphdSIaBtQ3NgC69gMbHNTsI11oWvYhAFqsFpMJdA3lKPT&#10;YYFRX4yCPBqNJsYgJSUFOdRIxafG0qiYOlka9ZYVZKDRUIZmqwa9IzbqcDtg6bOh4+AABvf3o3PA&#10;BN22IhSWZiKpIBNpNWWo6taje8KGXeMt2G4ugtlSje0jvehcnMfgnbvR9+gRnP7Oa7j/j17H2MlZ&#10;ilsHbVUh0vKyER4fg5CoCPgHBy5/AubGWv7uSnn1YYGSKIWTQ6kBlqAU/t0gz2tX+Lix5TEQIXFx&#10;SKTy7hy24dTdUxjeWYf+fh2MjaUoqyygjisZ4ckUpjAbniHUcZGu8mLNKdRRnrn3BEbGhxARw6Qv&#10;FCFhoQgKCUZAUIDw/4xkp/zoKGQlx6AgPw1FFXkwOUxE8Kh+RwQjjDrU9JIcVBnr0LazG9tsTdBZ&#10;G5FanI2qbVrk5eWJTl2yckpQeteNQIn8MT6oBJDzgusUTyTghbt51nRcUuKStq0WpTiUwYRBNmFI&#10;4BrmkWvcV0gApRmwki8gt6EMHjCEhYeQ3oUhPilW+JUmZiSKXWSS6RhH+RNNJDk5MQX5OZmo0+Vh&#10;bLYZkwstaHfUQFeXi1zS65iwYMRFhItJbIyKKmqHicgF03new5vzOYL0OjElGdHxEYiK56VoohCT&#10;GIGEFHrW0idhntjE+6HH0mCcZ/3zZCZOI6eVB3vyfkipjsuvM66+r1pdnrxlm2v8yveuBKfh3e5b&#10;T66YALoR/hX/H2JyvdDqHagYRsX1A88U5m327Js24f6oGEz5+KHotstEkK9LVrxrBvfbUHRWg5aH&#10;Tai6twZueVuXrjkJIS9Z824LWH9QCCBf5w6OEUCj2Pj4KOFXwg1GXCaNHHMLkaNpQLW9A6UddtT3&#10;WDC+2Icz56awf74D/e31GO5pRmVZGpJotBpHo8zcXF6KoBKJ6YkIjQpCYnw0arSlsNgbUNNUhsZO&#10;AxyjPdh1534cfuUcdp2bRueEGSZ7OWqoUcytoMaRwjbNWnD8uQP40s9fwtnHd2FqwYLJSRsmp3bA&#10;ftdh7Hjybux5+0ksfPIB9J4eIXKoR1V1AhIyUhAaG4XgyHAiA4FOJ34f5wKnru/+YYPUMSmJUvjr&#10;CXleu8J3i5vYkzqQiHoiEbLGTj0OHR3G+IgBu/baMDrrgEZfjtT8TMSlU4dZVQZ/qk/edI+Xnwcy&#10;cpNx5MQ+DIz0Iyk1FUGBRPx8/cSewVze3NHxrGj2ccxJi0FJSTrKawpQrqtAXFYSArgzJdKSTZ1r&#10;YX0FTF1WLJ4+ip1z46hsqkOBpkwQwMTERDGAkHRH6T03CiXyx/igE0D2g0tO4y3RKpBfXLSkbatF&#10;KQ5lrCYMNysB5P9MqDgfRBsa6EftfjCSkuMRn0CD4bREaHWVqGmoJkKWICZoxccnIysrG2Xl+TBb&#10;q9E3ZERnpw4VFRmiDQ0K8ENIAOsu774RjHTSfyaWPNmEJ3nx7F2eDMX+lqGRIWINSz5GxkYSIWSC&#10;GEO/I4gsRhApdBLAxMx0xMTHiTRyernfkZOpm4kArlfPbjgBZILxD/hn6lji0XSbOvv3/YQ3YWCz&#10;B57zi8WChy/iN2/Bls1OAsjXlO65GghCyb6AnrchyBEM++sOJI+nYIuf3BK49iLS7Bz/wx/+cNU6&#10;gK6Ky3i/CSA3Ytx4iYacRvKBQf5ihlhcchIRqSxEpWYikUhgYnE5kuq0KLE0oHu8DXP7ejA31YrB&#10;7ZXoNpeiMC+RGq8IREdFITIihhobGqXyFluRwQiNCBH7Xza2bYOhw4iK5jqUNhMJnJ7A6IkZdO5q&#10;Q9+ICaNDjei2VsKiK8JoXyt2TnTg3ksn8d2//TI+/sPn8egbp3D2gXmcOzuPUw/fgdOPHMfihYOY&#10;ePQgus7PYPuePhRpCxGbloSQmCixhyw3lOwHqPQZWCmvPuiQOiYlUQp/PSHPa1f4Uxr9/DwRnBiJ&#10;+KIM1Ji1GLrdir0LHTj24Di+9YvPY3TvCCp1NUjNTqfBRBp1fiFEAHkxZh+ERPghl+7jdfzCSeeC&#10;/Inoe/nAl+HtC18fX1HukTQI4M9qWiJ/XX12VG2rRCwNTPypkw6LiEAUTwLRaWAd6MDekwfRPzUE&#10;c7cNtaZtRABzhQWRP5l5e7M/oPsVzYZ0hRL5Y3zQCaA/5U98UiKqajQoLCle0rbV4nq/pKuu5292&#10;AiiHlAdMqoQ7ja+XIIDJCfwpNxo5RN4qaopRRGQvPjlRLL+SkJqIZJ6xm5WJoqI0bLdXodVWi5T0&#10;SNLXQNJbXxrIBIpBDEPyY/ag+HkNQgb7XbIPH09A4dnH7IfoJIUhy8sZMTGMJyIal5ZMA3q2FsaJ&#10;dAoLIOkyQ+qHbiYCyOnjfF0ZhxMrSCvXR9l9EtaTKyaATAa+g5/io/ecQCElXCmMiusPp5XPaYnj&#10;RZ0t3u54PCwWX4jMwIJnCLI3bbmmJJCxVRA8doa/DUkjScj/pA7bPtqBgMJg3EbEU+kexqlTp/Dv&#10;//7vq3YCkSu7hBtBAF0hdcJSJeMjVzqxS4gvb7jPW22x0zA1GonJiE/NQHRKOiKpwcqqLsE2uw7W&#10;9gaYm4qgK4tHeWYoNXihiKLRakhQCAIDQhEYHE6ddARCo+gYSfEROcyvzkeVqRbZtVXIrtej1t4F&#10;e2cbWlr02NGux8LtNkx36bHTVIG9O6wYtbVgsMuKXQs7MXdqBgvn5okQnsNTL13Exy5O46uPH8Vj&#10;d+zCxJEx7HrqHvTfeRJ5VQZEJLKPF5PPMDFaZguO1Ki4vvuHFUqiFO69gicjKen1u8F7UyiC/YKR&#10;npmOojINKhsaMTA9gNOPz+GT33sEf/ofv8KFz76Mvj3D0DdpkJ6XA9/QCAQF8vZ+QQhicGdHHSo7&#10;tkdHxSAsIAzBvuEI9KFjYCj8A4gohnohIzEC+tpy9HbaUVSch1jqCIPCqJOMjEZodBqyC4qhJZ00&#10;m2thsWih0eQTSpCRkYrgYOqA/b0pLl6qhuoHtTvu7s5Pf/z+rgRG6V3fC6728/uNBBMfbuuiY6KF&#10;xXUtcb1vfQJIhM8FnBcrsdLfby2fv1VwjXuj9ymA9UAiVWIg7eOBiIhQJFD7k54Qj9y0FOGfl5KR&#10;CF5UnElYTHIkYlOixILOyYlhyMqgAXJ2LCKiaBAjJh/xBCun/6nkusJgnz0J7KvLS7jwWoT8CZ5d&#10;Izzpv28Atd9hvBuQn9i9hve55jriS/WFZ2rzen/suygRQO5/GEp6Jl2TwzWMMjg/XeCS50wA14qb&#10;83JFXJxeOjKWw1Pa+d35eDmsE+vJVfgAbsGpn1+E+TYa6SheV3GjwNbYy/83CyKYvHkTWje74TH3&#10;ADzvG4fCTaRAK8JdDZj4rfb78yTStzltM2q+poHmtVq4l7oLK6F0fbO4z2kV/KPvfQ9hRKTkotTA&#10;yxX/RsGVBC03Yp5ecPfyg48/f2YIE3uuBhKhC6XOkhEVHYN4XqaA96IsyKAOMg4p0YFICPFCOCHQ&#10;zwe+1HB5e/GSHUQEw8IQFh2JOGr0YhOikZCeiNzKEpRs06PMYEdpgx01tUbU1tXDYNSgv68JOzrr&#10;0G6pwO7bt+PwviFMjbahe/s2OKy81qABo7fvwO3jO7A4UoNXDw7jielB2LsMMC4MomlkEAWZJQiN&#10;i0ZQVIT4BBwUGiJG0Px+3Nm4vvuHFUqiFO694moJoKc7dVL+vkTsUlFQoYXO1oXmfgf2nBvHyUd3&#10;49Srj2D0/HG0T/SjtqEMCakpiEpKRFJqFFJSoxHNTvFRwTQwiUNqXhayc7MRHRGDAJ9QBPgRuQvi&#10;GeCe8AtwQ0y4H7LSqDPOTqVONxah4XSNP6WRfgaFxiAhOQnZecno7jdjz75hFJaloKqmEIlJcQgg&#10;Esm7j/j48lZ7TARJx0nPJYuySgCdkJOVtUTpvo2C82FV/ihYU5XuvRGQ2hTOAybDoUTCoqJDkEpt&#10;JK9XmUXtZQoNdmKTEpBAesw7EUVGssUvUuzBGx3tJM/SJ1qOR95WMbivYNLGBFAicNI1KQ28biX7&#10;B/K6hPy5mT8T+wcFLs/4dfN0Wt5c039N4WLtc5JshXAK4HcQZJd+e9DRzYPqGEEqXyWSL9VBvpd/&#10;rydXNQnk7h8/id4tkh+YipsVCUS+DgWG4fH4LIz4UOWj/zyRhNdtZLLoJiNo7xUhRhq1PZ2P5q+1&#10;Ir4zHrcF34ZN7pvoGUQK6foff+2PEB66cjS8qgEj3GwE0M3Tl0igP7x8/OHj7S8aJOFT5eOLCN8A&#10;InrUqERSA0MNlth1IjAQYbwGmK+bWKzXxzsAPl4h8PEj4kXkkQlYQkwc0nhLrYwU5BYXoVi7Ddnl&#10;jYhOr0FSbjUyyquQUV2A8uYSaG0l0LWVo3+3DXsfGcb8iW7Ms99fawOGdRp01ZSjRVOEMnMh+g1V&#10;2FlfiaptuUhrzUNhTRpqEiIQGhMJ/3BKA+/dujQLWLwfwfXdP6xQEqVw7xVXSwDdvalD8tuC4IQg&#10;ZJRVYebYWQweWMDEnZM4fM88OvbNobK3FxqLEcWlWcjIyUSNvgYDQ2bM7R2E0VxN5DEBJTVF0FkM&#10;yC/LFz5P3v6B8PYNpAFIADy9qUP030wdsjd1roEIjwhGaGggDW4CiADSMTSYOuAIFJfnQdtYgrG9&#10;3Xj8lXuxvb8RVQ1FYhZxQKCvsPp58S4k3hIRdM6alz7NyfND6V3fCz4IBFBer/j/WuJ635Xgg0IA&#10;pXbG398bYeEBiKGBSlxCOGLZPSY2hnQwQkxQYpIo6RC3T3zkpZikSUfyOCVsJULEFi+JCMoJIEMM&#10;cInkMdnjz8RM/Hh5Hv5czJM+nLj5CSC/v3NpqmAEUn/j6eO3XL5KBJDvkfL9uhDAv/unn8CqcF7F&#10;zQe2EmYTdm72weNhkXgqOQq7qKNJ2LxF7AV87SaMeGKTG8VXuQmaN3WwfaMdzd+0wqeTOgV7AD73&#10;F1+lUeB72wv4RkDegLhC+vTA4BEpN1ISuNHiiiqN+l3DSpWYGzke5fIemaWlpSgvL0dZWRmysrIQ&#10;HROLSP7MnJyC+Iw05JQVC5+vqm0aGKyNMLQ1wmivR0ePHjt6dNjZrsP2uhJUZyQgvSAXRdUVyCsv&#10;QXZJIdLycxCT6vT9Y+ulb0AQNYLc+BHRkOC5srP+MENJlMK9V1wtAdxEHdEW/00ITgpGVlUNunbt&#10;g3FwB9p2d2HvyVncfuokSh1dSC8rRH5+CnLysqHRVWFiejve/NhjGBy1o85YBkuHEUabHsVE2EJT&#10;w+EVFgCPwABsJf3z9ieyFuSOsJhwhEY59/r1CfJFMBHBwNAA5yzgjESY2w0YmO/G1KkRHHlwL8b3&#10;DWJoohcpKQnUCfkJAujhydbjLeLI29JJus0+WqzznBfc+Si969XgZhXX8pcgt8KsJa73XAk+KARQ&#10;+s2W4tg4XhKGBhlRQQgjvYwk8hcS7PwiIbWfErjNZH1S2qaS/U5F28pLtzCZWyJ/DH4eEx8pvBtD&#10;IofsK0ikb1W+EeRpl+OVV17BV77ylfeIrypAKdxlnDhxQuDkyZO48847Bc6ePYszd5/FqbvO4NTp&#10;u3DyztMU5uRyWAmu77CeXNUkEPzmL1Htcl7FzQ+eqVtAmN3sgSfcI/FKZAbejEjAQ5sCMECEsGTz&#10;ZvjQ9ZWfltnSu7HlZrYShMXPm54VvRmbczYj61AB0nZn4Ov/9kcIDg0WSieJq6LeDJAaGSVIoyqp&#10;geFGS4Kc/MnDSWH5OofjjpJnY3LDlpOTI2ZWMhlkUhhIDZ1fWAQCwiMFcUvJzSJSV4qs4hxkFGUh&#10;qyIf2eUZKK1Kxd/93W+WclEVV9Hr9avKVUlcw1wLXC0BdHP3gYffVviEeSMsOR2WvtsxfGgB8/fs&#10;xlOv3oPOhSk0DPShjAYExQVpSEiIF9tc1dTlw2iqRG5hPEprstDSqUffhAOdUw4Y+k2IzEuEX2wE&#10;xUu6RYQvOSMeOksTcmigEJ4Qi8CIIITHhiExNRbllQVo39mJl7/0Gh78xMNoHDehY7odhpY66A21&#10;SEtLRmhokPgE7CF2Q9kMd48tVDecna6k48ud77sQQOG7tASl63LcrKKkA65YS5TCbhQfNALIFuOQ&#10;UD9kZiUiLTkGKbwoeVQ0QvwD4Od7eVKavN1kfWLLILeNfE0eJ193+v459WcjBNB1qRc5pHS74q/+&#10;6q+WSuuDI67vsJ5cMQEMpkr97UN3IFjhmoqbF67LtPB//hScQqglgufw8sCxuCg8HZ+M54icnPRx&#10;x4DbZmg2bUYFEcNSGnX5Ld27NthP0GPFOV42iI9//M13xOdSubgq6s0AqZFRgms4eWMlET/XcAzp&#10;umQJlD5v8JZjDB7hMjH09vGFVwB1sLyER1goohLikJaTgYSMRKRkpyKztICIYDpSsyLx61//r6Vc&#10;VMVVPogE0GNzsNiX2M1zCzz9w5CQXYzKZi3ufGwBT758FPX9Tcg0alBtqEFlaRZiqfOMjU9BcnIy&#10;YmJ5zblwZBclodmhxWtvP4npMxM48expVLc1IFtbhqT8LITHR5E+JaO2pRmG7TaU1dcgMTMZiUQK&#10;a+rLMTbeh4H9U7jr5Ydh3d+H4u4adE/3wW5tRW1ZpdgRJyw8GP7+1Fl7k567byYisone27kwtlRP&#10;pHrAUHpXCZc/w63dMUu4WcW1/JWwlryX2c5MAHnnjRVYmhggh9K91wqs62uBiZe7p/P5Tl1wI53x&#10;oPYuFAUFKdi2rRopyfHw97ts+ZOTPAbrEZ/ntpEXl+bJD7zdHJM5njTBv6W0CKLH55aeJ+mgdN4J&#10;ziM359EFUjyu+GASQNary1hPrpgA8ifD//2Lv1C8puKDDSZrYYS42zaheNMmOIj8nfQMwOOBEXg+&#10;KBg/IgL3S+9I/NA/Ec+HR+EsEcW2YB/UbHJDy+atqKJjxqYtiKH7Yuj+WIJEPL/6vR8jJDxSKJ0k&#10;ShXu/Ya8AXIFWzQkuIZ1JX/ysNJ1iQRKFkPpeLkB9KZRrS/cvYkM+vMer2GIio9GWHQoYpJiEJOe&#10;hoTMJMSnROB//c1fL+WiKq7yfhJA7pjllq2Nwn1zANzdSIc8tsLbLxjxqZlosDTg5AN7cf8z+9Ey&#10;5UB5RzOyNIUoLs1BbnYOigvLUa2pRWxCAtLz0lFRXwBrdy2eeO4Ybj/UCfuMFSV2DRpHu3D7yQOo&#10;sOlRZW9A28QIjJ2dFL8FRZUVKNOUYXx2GAuHpzF191HY9wzDPNePsg4jau3NaGwyo6FGh+LiQjHj&#10;2I8IoLcPW1hIv9kKyOlfqgecB9JvUSeow91M4TbRe21eur6Vf3tRHWIrDem8u6cX5QGTRQrrsYXg&#10;tiJv5ERQkIs1IC+HmwlrCVvorjdJu56Ql4sruNy2ejkHxxyW9YHbv8BAfyQkhUJbV4rUtAThU+rp&#10;5WwXJaudK6R2U/Ldk57BhFAK45q2tc5fKbgtWcY2owsMK6+LMHTONZxrGCW43HfixJ04fvzyZ+Az&#10;Z87g3LlzOHXX6WWcuHP151+Gq8/henJVPoD/+I//qHhexYcP/FnX+UmYJ3TcJj4RhxKKiNy1ENEz&#10;EuFr37QVM5u8Mb8lELs3++PxyBi8GBmJV6Mi8TPPJPylWwL+/bFXERl68/sAukJqSK4luFFUBlsR&#10;uUEkAujtA95OKTDEH0GhhLAgBPCszohQBIb7IiDYA4EBHgimzjiYfWh4D84lePEyCNyYUpzOJQ6c&#10;M8cYW9zleP8+Ed1oKIlSuPcLotNkiwZ1cryMBe9wkJmbg21NRmgdRuh2dqDu9gHoRgdQ2rgNNbVV&#10;MDRUw9rWjOzyfORTh2rs0OOOM7tw6dmD2HdHD1qHDTDPtMN6bBqP/+TLOPml5+C4dwYd8+NocNjh&#10;6BvE9o4dMNmtmDw0DftEGyxDPWge6EJTXzfKmk2obGlFXoMelUaTsDZK/lpslWGdlXRa/i5yXfeh&#10;gSGTttu8nUtd+BPhCQz0hm+sH5HJUIrLn8JR585WHY/NRAxvI1Bbs2TpYUgd/rvhZiWBa8mtQAC5&#10;PZITOx8fLwSHeiMhMQqhocFClySCp0QA+Tl8FANmag/l+nAjCOAKuBArxckcfM41nGsYJSjcJzc0&#10;8Puz65CXHxsInGR4M1szXeNhuMSznqgEUMUGcdmatx54djETRg7LhJE/GzNp/Np3vyJmycrFVXHb&#10;2tqWrjjl3/7t31aFuRpwxZHkmWeeUQyzFqSG5MaALSbUIHo4/WEYzpmWBH9veAZEwsM/CJ5+XnD3&#10;cYOnNy83QY2np/PziQRuSLlz5vS7uRFWEEBuOGgUTfgg77l6pVCSjYThpShcw10Nfve734n4fvWr&#10;XyleF50mdW7csPPRL8i5l2xZdQWRtSZUOczIsTSixN6KjMpS5OZlo6wgHRVlGcgsSEa9tRHGHXbs&#10;2DOMN772Jl77xsvov2MndpycwvY7pjD24HH0nZ7DztOzWLhrBrNHJ9A/toNIoAM7Z0dw+umzmLt/&#10;AZbBLthH+mDo2o7M6krUWq3IqalDckGRyAvWLe6MhMsCHSU9k0Ou095bmNi54zZ/+k96HEz6nBgf&#10;gfj8RKTlpCImPooGN9Sx+VLn70NxeVE+eLLOqgRQSd6rPkp6KBcm9kph3w1KZSBBIoDeSwRvWSc8&#10;qM3ydiP94a0Pfant8oEHDQCkwYQU93L4pXNepGshEeFiNq/0jBte3i7E6noTQD7P7y+157ynfExC&#10;vJP8rZcHLvGsJzcNAeSZPUrnrzfU5145Vk4S2Ri+/y1eB3DlMjCuiisRQOn/v/zLv4j/77XRkzrd&#10;73znOyK+vXv3rgqzFuQN0bWC0nOcoGtuvM8qkb2lSs/O9p5eTPY84OYVRvDHFmpY3agR3epF4Snc&#10;VmpElZ7BI8gtW2iUKCOAm4j03eZGHTJhE0F6Ns92k4ucqMjlWpHyGw0lUQrzzjvvLP+XOkt5mKsB&#10;z/T+r//6L6HPGyGA7gSfAD9ExcagurYGtgEHGnva0Ni/A6nVVQhOjBNr8hXmJKIkJxKZObEoqiei&#10;2NuB1t27cefrr+Pc28/j/GeeQs+dMzj2woO489IFtE/ugKmrGbvmrTh13zS6h5sxtncI7VMdeOIz&#10;T+PgU0dg7rGj2qRDVeM25BH5rDDokVJUgsCoGEH4eIDBesmdN1sD+b/ru6zQReqAttDgxS3KD4HR&#10;fshOjSHSmov61m3Y3mdDla4MGYVJCIjwgXcAL+DrS3rKUAkgy/XQRwlSe6h0bSNQKgMJEgFkHZDI&#10;nQARQG7TeBcZdxqMum9l/Vl/EMH/+YsGb3u4dWnZFsYtQwCXBvbxCQniy8D7TgD/4R/+QfH8e8GX&#10;vvQl8ZJK164nvvvd7yqev9742Mc+JrZGU7p2PfHiiy+KRTeVrl1PfPd730SY6zIwLora1tbuPC9T&#10;Zhap05Rb8qSGcbkRYzJDcSx3si5xM8rLKkXYZ565tHzOja1hS5VpNdyxhRppRbjzJy1nQ7ca69zn&#10;0tjJG7r1IMigJ3W+AtRwigZUgqyBJcjjZ/B7XMbl9+O0yvNHgkS8+V7OXyYv/FvK/3e1GCjEuQyl&#10;8BKUGsElyNPtCqXwy1iKW0lWPHspjLzDlb8v+9bIRSLCLNI9rgMYCZyfNpttwwSQ4e3vh/CoSOQW&#10;5iOHCFN+VSkyy8oRkZKOoMhIuhaKrIwYWBpLoN9WgvSiNBTo62Gf34/q0d0Yuv8MHvzia7j97n14&#10;5SsfxZ0Pnkb/WB/auuwYnTTi9L2TuOvBA3jlCy9g6tQMLn3hIzj5kZMorilGbFockbIcZBUXID0/&#10;F1FJSfAJci7FIYdEBl3fhc9J1339ghCWkYSC5go0ttdharwb/Tu2o3e8Hw+98Ah2TPegqqkYaYWx&#10;iEoIg7cPkUrPQOHrxfnhWtaukFu05J2h/GvCtbLiXi3WEiaAiqD34vXpWL5OuiXqKcXzbvrI97J8&#10;/Z1viN92qT1dUR+c7QN/emVR+iLCz3PN5/dKttZrn5Tg+nyGUjhXuN6z0XRfzX1M3leUG+GqP+kr&#10;tH1SnMJVx9ObCHCAcA+R1wt5OiWf8xXxEtaTqyKAXOmUzp8/f17xPMNsNqO4uFjxGuNP//RPRWKV&#10;rvFyGVarVfEag7caUzrPKCkpQVNTk+I1xm9/+1vF8wxejXxgYEDxGmNubk6MgpWusbm2u7tb8RqD&#10;iSfPBFW6lpmZCbvdrniNMT4+Lho1pWs8Mt+zZ4/iNcZnP/tZxMfHK17jKfcTExOK1xgcL8evdI3z&#10;anh4WPEa49vf/jYRQJdPwC4Kr0QA5QREOjJY2JLH1hWW5OQUEQeLzda2Km7GKy+/Kq4nJ6ctn3s3&#10;Aiiv3CtApEv5Hsba910tAWQIErgEpesS5PEzlNPoJKry/JEgJ4CupIXF1YLqSnxY3qFOiOM6cfyk&#10;KDe58DpXkqwgRC7pkEMp/RKUwi9DliZXWX6uLIycAEqdJJM3eTip8+XfkuWUf3O76Erw5HmzUQLI&#10;5IcXr2X4BgYgMMxfuE8EhkXS/3B4BwQgIjYCOYUZaDBUYJuxEsmZ0UQSi6HdbkeuyYqq7h60Tgxj&#10;++gOtPRYsM1ci45BB9r6OzEzvwOTCwM4fuEY7nziPO7+yAXcfngMDR1aJGfEERGLQGpWslhIOogG&#10;bex3tIU6Nlf9Y5KnpG98nfOOCUtgeDRKTA24582LePaTj+L83YsY7N+OpjYLBvbOYGB+CPYRE7bv&#10;NGCUyGB6Rgq1MQHCCvpuJPBlynv+LMj5JAk/X57n8vJ5v7CWKLUPAvRuSgRwpT5errtcx1j43pdf&#10;cbZx/Pt3v/u9U99W1Adnea2XL9eDAErkRImgKMH1+QylcK5wved6EkDWP7n8kvJaIoBy2dBXk3ch&#10;gOyyw19sOG2bxMSq1elcq/1fT66KAPK+rm+99RY++tGPLuPTn/60iPC1115bcZ7BYf/2b/8WP/vZ&#10;z1acZyvYG2+8IZTxf/7nf0QcHJbPy8P9/Oc/x+9///sV5yTw81g+//nPK17/xS9+IUie/Nybb74p&#10;nvPyyy/j//2//4ePf/zjIh3yMAwmpf/5n/+J119/fdU1Psfyta99bdU1Bj+XG3zXePnZ0vt++ctf&#10;Fv/l1xl//dd/jT/84Q+KaeJ0c7zf+ta3Vl1jfPOb3xTpkqeZ4+H/DL73q1/9quJzv/e974n8WOu5&#10;nBfcebteY/zoRz8S76T0vnzuP/7jP1ZY8FhcFf7dCKDr/dLolYUbuuX7XeJlSNY/iZhI+CARwI3e&#10;Jw/HUE6jMgGU8lBYSeleFjkpYnG1GrwbAWSR4meR4pMTKYGlMEpQSr8EpfDLkKXJVZafKwuzUQsg&#10;izwMd8osruRYfm6jBJCP0qK1Hj5e8PR2g7eXF7w9A+DlQfDxRVB4EGIzEpFdVYLtXS2orS+CXl8O&#10;fXM98qrKkFddjxqjBQ2NOuiNNdCZNGjps6F5qAu3z0xgYu8eGHu7YBsfgXGHA+XbylFSk43I6ACE&#10;R/jTMRi+fmzpc+qrUsfNRM/1HIN1kBeE5iWOYtKykNFQge6jg2geqMHOPgPGRrrQPz6Eu0jH5s8e&#10;xcyd49h/ZgzHz85Coy0WW+KxpcPdm8qPnu9a3krgvGXh58uJ+FokXllnL+sld9pSGLm1l+VKLYpr&#10;iVL7IEDvw+vbsXCaNmIBZOF7/QKd+6230iCYZe/Cokt9cLYPLGvpokoAN3af3AIo6R+fu7qvJmsT&#10;wE10jckfu+9w2pQsgFzn2EWDB2Wuca8nV0UA2VLEOxdcC7CCLy4u4pFHHhGWrV27dimGey9gi5r8&#10;f35+PmZnZ7Fv3z48+uijGB0dxcLCwqpw/N/1nCvWuu56L/9mC+jFixfBn2Hvu+8+YeU7fvw4MjIy&#10;1r33vYLflxsMnkrOq4l3dnbi3nvvXfWM9/JcpXv5P1tnOa+PHTsmdr6Qi6vCr/cJWN7RSuclIiI1&#10;ht/5znedjbVLvLyFG4vStQ8KAeSw8kZUKYwEefwM5TSuJoCBAc7OQ3QMfI7uXf6/FBfLlVoAWaRn&#10;sEjl5nqfFEYJSumXoBR+GbI0ucryc2Vh5ARQ7nPFDbycIEjnpWuSSOckKIn8GRKc65FReVDjLh23&#10;cGdJRw8iA55EtnhyEDvM86dVb18v+IcFIy4jHWZbMwwGLawtetTXVSIrJx2lVTUoqdaguLIIukYN&#10;qrcVo214O7aPdaKtpxut7Z2o3KZHgaYGmUUFSM/NQHJKLHjLLm8f9rkiHROLPV/usOX6J+mg9Fv+&#10;Lnxe2vEmIiERCflZSC/nySoJMFt1mFicwdjJI5g88QDah/owMW3BibM9MDpykF2WisCwcPEp2N3D&#10;C+7UoTEhkcN1DTcGi5yoyfOYZWM6u7J8+b/U7rDwNblObBRriVL7IEDvw2B55xvvCD9Ijme1Pq6s&#10;Y9L9K/RxVX1wX373tUjJ9SCAVwrX5zOUwrnC9Z73gwDy7/faZq7+avLVpV9OS6NSOiXLvPRfwnpy&#10;VQRQhYqrhVxcGydXAihVKh5xy0dS0mdfiUhIo3yWVSNeAosYkbmcZ7zfBPBKIBE8pUq+HpTTuJoA&#10;sqwgyXSv0mjW1QLyYSKAriK9q/TJTC7SfdJ7SARkLbh2DBuFa7lzQ88kkMF+xLm5uaJOFBUVCXcZ&#10;dj+p0FajrLYaWcXZyK/IRZW+DPpWLWqMpcjJzUZaWtryBvw8oGeLnZiVSXFKlj35c6VnbwRS+tg9&#10;xjs4EKHhYYiLiEJ8ZBzKauoxdMcR9N19EvbZYzh09AjOnxzC44/fjslDLWjsNCC3qBgB/sHw9vKD&#10;p+fqSSaukNoJ6T/LtSCA8mtr6uwGsJbI/YJXgPKaoSTr6aN0//aldtRZl9myJAMRFBZnneYyJRLv&#10;grUIoCtc3/NaQk74JWzk+Ur3SO95GRu7zxWu8Yi8kuX3089cEudYXPVP0h8Ja7eZHsttplSeLO98&#10;4xs0EPDE8SXdvJzOy+lxJ/CqD/LnSHGvJSoBVHFDIRfXzloigJK4dpZSw8wNG4+G5ZVqeXTsEqdk&#10;1ZKLnAx+kAig3PqidH0tKKeRGxBqOJbygf2FXIWtrXILCIsSgZEaM0mkDpk/I3+QCODVYq3PjNcK&#10;riRM+s1ES1qSJSUlRVjdY2JiBKlLy8pBYnoGgqMjERYXhaTMVCRnpyA2NRZBwUGiXJmg8b3Sp6O1&#10;niM/dyUQ9/l4w4vyJ8DXD2EBoUjOIjK63Y6Kvm44Di5i98F53LF/AvsO9GF0oR2NbXWoqStDTGyM&#10;SKcHfwan95Tg+gweoLDIrVlyon21n4BZ5NeuBwF06qdCvrrqsCBuK8Nwx+/atkjX1tVHQQRXxu8a&#10;j2i/FOqZK1bFfZ3h+nwnKXsXKLyvYjgXMLlyfd6qeChuqX10tfi5/r8WAxDWf4fDIf5L1zbyfuvJ&#10;+0oAn3rqKXHkyQW//OUvl4+u4a41pArCn2TlR3kYThs3JFyJ7rjjDnH9j/7oj0RYXrmbhc9L90ph&#10;ODwLh/36178ufrtOymDhaxw/X5OO8jDXGlK61nvn94qNPEMuqxRXYHVjtxEsN/qKca6NDwoBZNLH&#10;S/hIUAqzFpTTuJIAKkIhLiVcCZGT37cKSuGXoJR+CUrhl7EUt5KsePZ7wHoO9dcCSiSM9YH/c6fA&#10;1jbuiCTwZKuUtGxEx6UgICgCIRExCA6Lgn9QGHz8g5ath0z6+H4pXtfBhfy5UpiNQJ429uHjZSy8&#10;PRm+8AslQpqRhciSYiRbKlHLn61rNUT6qpGrzcfwTA9mZvpQoSlFWWWxWAjdw5vS6O1cHoc/iUvP&#10;kTpKV6Ij70DXKhtJZ+X+dB8WAriuPioQBtd4VAK4cQLI4mr5v/qvJuvrH9fZDxUBZDARYvIjPyqF&#10;u5Z46aWXxMtLhO4nP/mJOMrD8EQMnsXLE1c4vET2/umf/kn85zB8Tv6bwY0RKwSH5Vm+TCQloiuB&#10;CSh/guH35fj5+OMf/3hFmGsNbpA5Xa7vvNZM5KuBRILXe4ZcVinuu2EN8iR9El5r9q9SA3oZ1AAr&#10;3kPkkLCqcdwQ1iOH62EdwilA8S5D6boylN9buRORQylPJMjDSctNLJ9TfDcnlNIhQSm8BKU0bARS&#10;mpSEnymRHjnx4d9XSrLfD3CdZhInB3cS/Dk3OCQcwUS2QkKj6XcUdUSR1O6Ewt0jkO67PItcKd5r&#10;Cek5AuzT5+OP0MRUxOYVIrI6C3lVxUhLTUdtUyNKTPWoNFSh2VKHnRPd6B5sQ3RiBHwCfeAV4Iet&#10;1G56eF9efFqy+stFIoPyT6Ty9EiQOmAW7nilNoQtNR90ArguFAiDazxXSgCl+iKvQ9cDrs+/WgLI&#10;n0nfrX5vhABen68mzyjq36VLl4SlfpX+fdAJ4PsByVLlelQKe6XgGbYcn9I1CUwu+cjC5E86uoa7&#10;lpDI2fV4Zwn8DCaZ6z1DLqsU992wBgEUWFoHUBnr3PeBIoBXB+X3Vu5E5FDKEwlK4Zeh+G5OKKVD&#10;glJ4CUpp2AikNCkJP3MFQSHwuQ8SAWQyJIHPMQkUn3S9POFPpCk4OBQBbPXz9IenewA83G8sAfRY&#10;eg6DFyLfzBNZfIMREBGHwJRk5BQWoq5OA0u/A32Hd6PG3gKNTof+8TZcfOoczI5GxKfHIyIhRqx/&#10;6Onrt/yu7yX9V0PkrhZridDRDwEB5HKQLMqM60UEXZ9/tQSQ9Z/TqRh+CRu1ACrduxFcqf6tqesK&#10;7+caZj25JQmgivcPclmluO8GlQBeFZTfWyWA/Ew5gZKIxQeFALqCOwkmf9wZe3hugaf3Znj7sJ8g&#10;d8xEvLb6wX2rr+gAOex7IVAbhSfpmHiO0G3KXy9Kg2cAEdQgbPWJQUxkPLTaIpS3lqGOSJ9+aBSV&#10;ejtK6jLQe7sdbf2t6BjsQGFVGaKTU+Dl5/8hIoDSRAIiHDI42zI5liaHcP5R2TH4Plc428eVkO5b&#10;vl8QhpXxr4qL8lVpprUrpPfj8pAmEHGZrCSAK9OjSHg3iLWevy5c3pXB6eRZ6uuRQNdniecpxKV0&#10;rytcy5eJ69Xon2iX6CiHUppcy3w9UQmgihsKuSh12OtCNCCrK4aAUH6FewTWuY8bJMV7VAKolCcS&#10;lMIvQ/HdnFBKhwSl8BKU0rARSGlSks3UoLpT5yVZLiRiwbheVow1ITpmBazXYQqdvxzWk/eEJqIn&#10;jl5EaD3dBXgtP34359ZbHKdCXNcJ7ktH0YHyu3hQuVAa3KlMvDx4cetYlOhqUGE3oLKjEfnbalCo&#10;KYXDXo7Bndtw94U5PHjpJCx9TYjJT4F3SNA1IYA3EmsJX1O0NLncL6+ny9s6MhF0Cbee/i/fv54+&#10;XSG4jkj1RAw6qFwESZEPnlal6drpH5f/leiAlF6+hwdKN0p/XMuXy1wp3EbgGpeSFdS1zNcTlQDe&#10;hPgwl4lcVjcO74IPCQFce59TlQCuBaU0bARSmpSEF9u90k7kukEh7U5sXOc9PNg/TsJKy6b0nu/n&#10;u8rTwPBx90VgaBgK6jTQdrRi4uRBVNmM2NbehPsu7Mf8gV7ccfcE7n70ILonOxGVmwKP4ADxPlJ8&#10;rs+4GbGW8LUrJYBb3L0EbiYCyJB0TPq/HG5VmtZri68M/EzXgdt6cE3binRuAPL7JR2WzsvDucK1&#10;fFUCqGJdfJjLRBVVVFFFlasjgBJ49QI5CRFYRbZW3uO87waT5lVpurYEUILS9WsNtmxK1k3pq4FE&#10;el3DyuFavioBVLEuPsxloooqqqiiiiqqvP+i9siqqKKKKqqooooqt5ioBFAVVVRRRRVVVFHlFhOV&#10;AKqiiiqqqKKKKqrcYqISQFVUUUUVVVRRRZVbTFQCqIoqqqiiiiqqqHKLiUoAVVFFFVVUUUUVVW4x&#10;UQmgKqqooooqqqiiyi0mKgFURRVVVFFFFVVUucVEJYCqqKKKKqqooooqt5ioBFAVVVRRRRVVVFHl&#10;FhOVAKqiiiqqqKKKKqrcYqISQFVUUUUVVVRRRZVbTFQCqIoqqqiiiiqqqHKLiUoAVVFFFVVUUUUV&#10;VW4xUQmgKqqooooqqqiiyi0mKgFURRVVVFFFFVVUucVEJYCqqKKKKqqooooqt5ioBFAVVVRRRRVV&#10;VFHlFhOVAKqiiiqqqKKKKqrcYqISQFVUUUUVVVRRRZVbTFQCqIoqqqiiiiqqqHKLiUoAVVFFFVVU&#10;UUUVVW4xUQmgKqqooooqqqiiyi0mKgFURRVVVFFFFVVUucVEJYCqqKKKKqqooooqt5ioBFAVVVRR&#10;RRVVVFHlFhOVAKqiiiqqqKKKKqrcYqISQFVUUUUVVVRRRZVbTFQCqIoqqqiiiiqqqHKLiUoAVVFF&#10;FVVUUUUVVW4xUQmgKqqooooqqqiiyi0mKgFURRVVVFFFFVVUucVEJYCqqKKKKqqooooqt5ioBFAV&#10;VVRRRRVVVFHlFhOVAKqiiiqqqKKKKqrcYqISQFVUUUUVVVRRRZVbTFQCqIoqqqiiiiqqqHKLiUoA&#10;VVFFFVVUUUUVVW4xUQmgKqqooooqqqiiyi0mKgFURRVVVFFFFVVUucVEJYCqqKKKKqqooooqt5io&#10;BFAVVVRRRRVVVFHlFhOVAKqiiiqqqKKKKqrcYqISQFVUUUUVVVRRRZVbTFQCqIoqqqiiiiqqqKKK&#10;KqqooooqqqiiiiofYlENgKqooooqqqiiiiqqqKKKKqqooooqqqjyIRbVAKiKKqqooooqqqiiiiqq&#10;qKKKKqqooooqH2JZNgA2aAqhqymCvqaYjsWoqy5DdXkJSoryUZSfi8K8HBQX5qGsuBDlJUWoKCtG&#10;ZVkJHYvomAdNeS7FUYRmfSXsphp0WOrQ1Upo1qDdWAaHvhjtBoK+hH6X0bGC/lfSNQ06muthb9TC&#10;otOgsa4SxrpqmHRamAwamIwVMDdWwmqogJ3u6dBXo7e5Dv0WHXpbG9DeWg9bqxbNZgpLaLXWw9Fm&#10;QF+PBcMDdoz0t2Gktw3D3XYMOCzosRjRZtLB0txA9+govB4dXWYRdmywDdNj7Ti6MIxzx6ZwfHEQ&#10;UwPNdI8GNl0JzHVFsHG6zXVwWBpg43Rb9HDYTHDYzXA4WtHVYUUHPaeNzrXbm9HV3ir+izAEe6sR&#10;VrOe0mxEh92Evo5mjA7YsGeqD8cOTODMyTmcPTWH08encOrYBM7fNYOHLuzDExcP4fGz+3B2/zgW&#10;J7swNWbHzHQHDhwYwalTs7jnzAIeOLOIB07M4b4jUzh3dBx3HR3B8X39ODTXhYVJB6aHrRjtNaO/&#10;zQiHSQs75a+NYDFWotVcje42HcZ6WjE30Ia5XjumuyyY6DBjgMK3U1naWmvovbTodtSjv0uPgR4j&#10;hvqMGB9uxZ7pLhxeHMLJI+M4cXhM/B/uo3yl+Mb77fTcZioDPcWvw2SfHvMjrTg204ujk32Y72/H&#10;KOVVD+Vrl0VLz2vEcJeNjlZ0W0xoa6S8NlD6WjXYM2HDR544gF/84jnS2h8R/i/h98C/fB9/+PZr&#10;+O6l83jzzCE8c3wfHjq6H2cPLeLI/BRmx/sxNdJNR3re1CCVcy/GBtoxTO/ZR+/YTc8c6G7F1Gg3&#10;Di2MiLI4vDiK/XuGBRZnBzA/3YfZiW7MjHdjbrIHC7OD2LcwjkMHpnFo/xQW9oxidnoQk+MUN8Uz&#10;MtyB/l4r6YCJ4jdgsKMB4z31mO43YG7YgkUqwwMTXdg31oFJyqdBm4F0m/RXr4GV9LxZV0F1oQQG&#10;gpne3056z7BQmbUaa6hM9Oh1NIu0t5Met7fq0GauF9eM9WVUl7k+F6GxvpziqhRHU10ZWuvK0dZQ&#10;gS6qe8NUf2Y6GnFgsBWnJ9txYaEPTxwexNNHh/DMkSF85MgoLh0ZFr+fOT6IJ08N4uETfTh3uBsn&#10;9nXg2GIfjlK5L872Y4b0co7K9PCBMZy7axEX7z9Kx/2Ynx3CyIAD40NdmB7tw8RQN+lMNxbmx3Dy&#10;xCKOH5vHPOXd8FA7Oiiv7DY96WMdzM2ko1Yd+rqbqW7aMDnqoPJpx+RIO5VfB5UDPW+yV5QLnxvo&#10;5jpmgLW1URzffJV1ZG1x83BX8SHEVoK7+7UBx6X0DBUqlLCFsNl967rYQlC61xUcTul+Ofh58ns2&#10;Kps2bcLmzZuxZcuWDyzc3NwE+PfWrVvh4eEhjvJr/N+dr211X4bnErwYbnz0IvjA080bHlu84b7F&#10;C1u3eGIr/Xen8yvhja3univyXMJaZe9G4HRsFNI7vVdw+XI5u+JaljvHJcUn5bmb2xa4e7rBJ8QP&#10;SQUZaBnqxIGLd+Gxz7yK17//JXFceOBOLNx3AvvuO4XxU3eg/+hR9OzbD9vIGOpb7MjML0ZoWBT8&#10;/QPh5+cHX19f+PoRAnwRGBSI0PBwRKckIldbCV1fO6yzo2iZGUHDzk6UthiQV1uJal09LNZWbGtq&#10;RFp+DsLjYwRCoiLhHeAvymwzpdX1ndbCWvl5pbjS/F/ruWvFc7Ol83pDSueVCNczqY/ndsPT03MV&#10;vLyoXViCt7c3fHx8SB/9ERQUhJCQEESEBSMqPAixUWFIS01EUUkhaho00G4rh6Y+C03mTIyOluOO&#10;I3rce7cZH7lgxTtvTeK3P3kQ/+cvLuGbn7gDd+8zYcieRePkdOx0lGBhoglnjw3g/MkhTOzcRjw+&#10;A6VFsSgojEd+UTIychIQmxSBiOhgRMcEIyU5ksbmydCWZ6G+Kg/lRVnISIlFTGQwIsIDERYWgMBA&#10;PwQE+sM/MAC+jCBCcCACQgIRzAimMEEcxhd+/t5U17zoXT2pvnmJ80HB/svXGP4BPuJ/ICGA6iP/&#10;F+f9KX/otwQpvPy+oCCKi+7huPkZ3j4e8PKmNpjg7e0hzvn4Op/N8XHaOX2hYUH0LsGU3gBxv7iX&#10;wvP9nF6OX8RJ94p4OA5+DzrK4evrI9oSLk9uVwICAkSZ8jkuXz7H4HPO81T29Ay+189v9Tvyfz7P&#10;z+awQZS/EWGhiI0OQ1xMKGKigxAV6YfwMB+EBFG++dHzven5Hn7wdveHp7sv6Z/nZb651AespZN8&#10;Xgr7XiE9i39zvKznnAecJ5GRkUhNTUVGRgaSkpLE/8DAy20xh+M85HvWShOfl1+Tv5t0no8cB8fJ&#10;9So0NFTULU4DP4PfWbr/vUJ6/vWE0nMZ0nWJk2wkLP92zUPpt/x++fUrlWUDIBv/hAFQW0yNTjmM&#10;dZVo0FSgprwY1WX5qCwhFDtRU1GMek05GmrKUV9dBm0lGwwL6VyRMFg4aPA+1GXCCA3c++0N6DFr&#10;0GfRUENXh0FbHbpNGmH86zLVoNtcjy5zAxymOlgNWjQ31MCsr0ObpRE97Wb09zSjr92APrsOA5Y6&#10;9DZq0GOoRh/dO2BtwICDrtH1rjY92u1GdLQ102+TuLevw4J+B6WBMES/RwiD9kb0WnSUxnrYmuvQ&#10;ZTdgfLgdC1P92D87hOP7JnD++B4cXxzFeJ8ZXZRuu6EcVl0J7MZKSqcGbfRse7MWNpPTANjRZkZP&#10;lx0d7Va02ZvhsJuE0Y+Nf/zbbuV0mdHbbRfg323WRtgoHa0Ul43zw1qPge5GjA22YnayHXedmMal&#10;J07imSeO46ELi7h4fh4XTs3hnuOzOH9iFhfOLuKRB47QtcO456553HVsCif2j+Lo3ACOzPThyJ4+&#10;HN7Ti/lJByYHzRjvN2N62Ia5sXY62jHcbcIA5RvnXy/lXReVU0drHXpaKR02HeWTHsOORsozLkPK&#10;W7OW3rkaDqsWPQ4d5S3dR/dLvzntQ71szGzFSD/lexddd+gx2NWMkV4zhroNlA4T5WsvHrprGk/S&#10;+zx8ahbHpnoxwcY3M8XTqkM//R7tsWGstw2DnIdsYDVp6fk1woh4+sgYnn/iGN564QQ+9coxfO3N&#10;8/jmq/fhM4+fxAsnF/DAwgSOjw9iYbgPcxMjWJibwvzsOKZGezHSZ8dAl0UY/HocJnTZjHBQGdjY&#10;GEq60MPPZuPnZC8WZgawh9LGhj7pyMan4b5WetdmDPaYMTpox+R4jzD6McZHuzE86MBAPz2nz+b8&#10;TcduysMuh5H0UEf5qaN3a8Q45xXVkeF2I0boOMYG6w7SW6uO9KwajVSPGqhO1VXkUueeg7rKPPqf&#10;D52mUBzZsGcxUl0gXR/ssQrjZR/pPL9TG9UnK72T01CogbWxBo0N5aJ+13M95bpO8Tfry4U+91G5&#10;T3UYcXTEjovzA3jh2CReOzmDN46P442jQ/gEkZGvPzyHn756HH/+8VP4wauH8eWnZ/GJB8bx8tlR&#10;PHmsH2dn27A42oyZERP2TdpxbKEPJw8N49jiEPaMd2NisA17JvpwaM84ju+fwZF9VC4zQ6TrA5iZ&#10;7MfoUDv6qGwcVj2sVDfNVM+bqZ7z774uMyaGSI9H2jEmjPo2jNP/acrv2YleOnZhqKeV6hDVJypH&#10;U2MDLFQ3X3npmaXWTVlcB3AqPjzYyp3kNYBS3CpUrAc23L0blO5zBYdTMijJoRoA3QQBlgZzPJDg&#10;AYU0WJKTYz7n5U0D+iV4SvDypms+8PD0pvBeFNaLCLanAP92xVZ3jxV5LkE1AEpGVze4e2yBl58n&#10;4jOSYO6x48D547jn+cdw4ZWncfqZBzF//hh2nzmMqZP7MbpvHoPTs+i7fQLW9m5UaeuRkpqO0JAw&#10;+Pv6wcfb53KZetFAmMuPBoc+QYGITk9GpVmPnrlJzJ65A6OHF1C33YKUwhzEJiciOjYWIZER8AkN&#10;gru/L7b6egu4UTyifqkGwDVxrdJ5vSGl80pEahPk4LZCtBGka5LBj8H/GZJxJDg4WBgqIsODhaEt&#10;LiYCiQkJpLNpSM/KQmZOOvJLkqBvTMPu3XX4yDPD+OoXD+JXP7oH//rbZ/Ffv38N//snT+ALLyzg&#10;7HwTjX/y0d+ciZm+Gpw90osXnjyAV5+/A4cXO9HSVITykkTk5sYhMzsByemxiEmIRFRsOOITo5CZ&#10;EY/i/DRUFWeivCANOenxSIoLp3QFITIsEOGhnF5/YTQPCA6Cf0gQ/IIDnUZAYRRkQ57fsgHQnw1p&#10;S4YzNmpJhjtxZGOXzNAmXZf+syFMbhDkc5JRTx6XuM73+HgsXWcjntNAx8a2ywY3LxFWGDA5Xja+&#10;uWLpWSLN9BxhTPTitn6r06i4FLf0bD/+iLBkwOKjZOjj/9yHsJGLDVGSscvPzxk/3xsg4CvyiX87&#10;07B0jc4FB/kjKiwYibFRSE2MRmZqLPKy4pGdEYOUxDDERlF5BPkiiJ/rSWlw84WnG/UpWy/3UdcD&#10;Sn0MQ+pnnG220zDHes7vzToeEREhwL+lPJKMflL+8W95H/teINU/V1yr+G8EpLzl3/L34d98Xp7f&#10;rvfKIcXjCr7GcUlxS22T9IwrlWUDIBtB2Ghg1lfCoC2DocYJvaaEjuUCDZVFqCvPh766GKb6Slj0&#10;NTDratBYXwFDXTmMDRUwERzNWgy2syHHjCGHHv22Oow4dJjuMxMsGLLp0GGoQJuuHO3GGuEB2GXW&#10;oZ0940w0iDeyd50R3W0mGtg3YnLAjMWxdhwe68B8rwVjbCwzsRGwEr2tGnRbKQ46OlrrCDp02/UY&#10;6GjEMHsO9TZjasCC2UEL5obMmB1oxHS/EZOclsE27JvsxaHpAcyP99Bz7BjuakYf3c+GmB6r89jd&#10;Wk/HenF+wGFEX5sRHXTN1twAS2MdrBY92tvYA9CCdkJ3hxXd7PnH52wmpzcg/e7rtmOwv0Mc7dZG&#10;mBu1aG3UwG7Wot3agL4OI0YH2QutDXNTHTi02I/D+/uxf6EHRw8M4syJaVw4s4iHzx/CQ2f24YFT&#10;8zh3bBon943i0GwfFqe6cWjPAI4sDovfU0NWyoNGSrMegx0GYQScpbj3TLRjZsSG0b5G9LfTc9sa&#10;0EvP76B0CANnM8FcA4dFiy567y56f/boHKT3nui3YXK4XXgt9lEed9l1BL3IezZi9rQZBPhch43i&#10;bdNhoEuPkV49Ds+147lHDuCzb9yDj37kFB4/O4uzlNZjEz2YH3BgtMOOPpuZ8tuIdtIJm6ESNmMF&#10;PVuDoS4j9k334PThSZw+NIGjs/04MdeHi/T+T961D48cp850YRLHZkZxeGYMhxemcWDfHGb3TGJ8&#10;tE8YydjAx55ybPSzLxmAWe8Z7E3HhsHxoXbsEQbAfuFZxp6Z89P9mKU0To12YGLYIYyAQ6yHpD+T&#10;Yz2YnuwXXn+D/XYq/0a0UtwmowZmipc92awWepalAV02gzBwDjjY+GoSetRrp3OkU8M9FqovbLA2&#10;wE66baovEV65wvDH3rkaqnsVudCUZAmwcZANfB0UJxv/BoUBsFkYBNkQ2N9hQS/977bTO1OdYGMh&#10;ewXWa0ugpfpar6uEkY2Dphqqe1Q/qU7Ok+4fH7Th/Hg7LlJePzHbgyen7Hhm2oKPHu3BDy4t4g9f&#10;uwj87EXgp8/jb790AT98+Si+/vgCPvvALN66MItXHpjD02fHcf/hPpxe6MKJ+W5CP47ODWJxog9z&#10;oz3YM9aPPeP9wgOzz9Es8oXzv43K3Ep1wmYiXaL/XF5ssJ0Y7Fjy4Oyhd7NQ+ZFuWakeSu9JcXRY&#10;DXRvHbVBGtTX0bvS8aVnn15q3ZRFaRCnQoUKFTcDrqcBkAfNVzrAvxnBpJgJMA9QpIEbe4p5+3gL&#10;Q9FWL0+4eXpgi7cnttIA1ZMGab7hIfCPCoNPRAjcaXDsRgO4rTSYcydspYGkG4VlA9FWuk+Q8SVS&#10;Loj30n95nku4lgZAJSi9/3qQylgJSuGvBvL4ltO6dYswAPLgOzg8CBl5GahtrIfBbsK27SbYhrow&#10;emAWY4f3wEH9uta0DRXVVaiorEBeXh5iY2MRRINOn6Vy5PKVBkXCg5MHP1Q+Xr4+CI6KQFZZEapN&#10;ehTXaxCbnQb/mHBRlu4UxoMGRm5eHnCjcvUI9INPSBB8ggLgSQP7rXyN4pTe5d3yWJ5/7xVK8a8F&#10;Dr+W4etKoBTHeuB7lNLDcI1bglI81xvSs69EWJ9cIR9Uyw2A/Fv6L7UzbBQJDwtAVIQfIknHw8PC&#10;ERYeg9DwOIRFxArjXEVlMibGdHj5hTn81V88i//8ly/hv/75S/jtT1/A5184jHv3tmHGUYHuhnQ0&#10;l8XAWpuK23u1OLK/E6dO78Tto0bisbkoL05CTk4c0jLiEJ8UjahYNgBGISExFhlpSSjITkFhFoVJ&#10;jUEyG/8iAhFFaWMPQE5jSEggQkJDEBIWikA6+gcHOQ2AAU6vvpWGtJVGO77GBjjJc0+EWTL4SUY9&#10;NvwJ7ziKgw2JksGOzwlPPTbo0VG6R4B+rzIA0pGNdp5el413fE6Ar7tAGBzZGEdwpt3prbfC6LiU&#10;NvGewmjn9PBj4xXDaeRb/Z/L2XneGa94Fr2TyAvqM0R+LD2b/7OHYgT1K1GhgYgO8UdidAjKCzNo&#10;3FUNa7MWlSUZSI0PRXQohaW2J9DLF/7u1L5tpXaJ2jQlfbxWcO1flMDhJMOS1J9K3nj8W25sYsjz&#10;iP+7PvNWhWt+cr7JweekcPL7XCHF4wq+JsXL7ZFTRy8bYq9Ulg2APOBmsCeUWV+NxpoSGCoLYagu&#10;gklbBnN9BZrrygX4t1WvQXtzA3psjWIg3ksD8562ZvTYadDO01p7WzHRb8VEXyuGHToMWLUY7zBg&#10;po8G9F3NGGhtQDcbH9jzip7bS/F0s7Gs2SAMgJbGBnTY9MJItX+yHef2j+LC4Qmcne3HgX6Kw1aH&#10;flM5uozFaDcVo6O1gtJRh+FeA8YHGjE1bMLcWDMOTFtwcp8D54924f7j3XjszACef2Aarz12FC8+&#10;cAIPHJ3FgfFujLazZ2A9OkxaOBq1wiDZ77CApw4P8xThjkbhqTXazecswmhhMdbA0FAJfX0lDPoa&#10;GI11aDZR2pt1MNOxmUiPmSH9pmMrXWuluM0mNhLVLE3trEG3XYdhypu5yW7s39OPw/uGcOLIKE4d&#10;G8XxI0OEEZw6Ponjh8dxYK4fi+MdWBxtx+HJHpzYQ2Hnh3GI8mZxthfTE+0Y6jFT2bABk8uoAQPt&#10;RuFBx9OA90w4CG0inwbateijsumlRsphrKRypfLVU3k3VlA6NbAR2CDF061n+9twYGoQizPDmBzu&#10;EsYlC6XfWFeGxvoy4W3G3mesR5w/7F3ZZdOSTmgw1q/HkYV2PHRuHM88MIcn75vBRy4s4q0nT+GV&#10;i8eF8W6yt4t0wQIH5ROnw2YswVCXDvumu3DywAiOLY4IQ+3UUDumCbOj3VTG3ZgZ7cL4YBvpihXj&#10;Q9SpTvRiYW4Ie2YGMT7SITzIhIGJ0yamyrIRsEEYAfkcp3Wox4aZsT7smx3BoYVRHF4cw4H5EWEA&#10;ZM+z8SGeIm4j2IXxc6S/FUOk24P99JvSMjTQhh5+TptRTFtlo18b5T8bBDsI7J3qaG2ksjYKI3db&#10;s57yz0T6asPcRB8O7BkRU1p72tmYWkPpqkNrY40wqBu0JWJqvmQQ1Fbkop6OfI6n9vKUX/byY8MZ&#10;ewBKHo78jnyey4XLiY2AzQaK08hT4A1UtnrYGuk5ugp0GCoxbOXpwAbMdxE6KN/bdTjWbcKpPjPu&#10;Il25MGXBa6eH8M1LB/D9l4/h288dxg9fO4O/ePsRgZ9+4h58943jePuxOTx/ZhhPnBjExSMDuO/w&#10;MO47QnX38CROcL6S/uybHKSy68PUQAfG+6jsKP8HqR3psZLOUP1gz8/uVoNoF7geDna3CXTbzSL/&#10;LAZKt7EerXS0UlshwUzvZtDR0dCAl567tNS6KYvSIE6FChUqbgZcTwOg0qD+gwg22jAxlkixGKAQ&#10;MfYkePh4YYuXBzbTgHArD9zio1FYR1xk/zzufOQC+uankE3cLTQ9AX6xYfChQZsnDZjdg33hGUSk&#10;mgaMnjSQ9KT7vb1pQEnwojx2p3yX57mEa2UAXAtXYwR8P7CVDYDuW+Dp4QZvT3f4UTmwISEoJADR&#10;idHIq2CDXQOKDRpkaIqQWZ6H/LJclNGYo1hTjNS8dMSkxSMoOozKgMqCy5IHUO5UDm4ED2c5e/Kg&#10;R5S3N7zZWEiDezYKsnHQnQdaVB5iQOXtBe+QQMSmJqO4ugIlVRVITE9BQEiQ00i8lLd85PSzMcn1&#10;nd5PXKlhba30v1/xXEvws10hXbsSkQ+2JcjbELkBUG4cYg9AyUssLNRfGACj2NsuIhIRkfGIiEoV&#10;iImNR1ZWHIzbsrAw04jXnl/En3zzKXzrC4/jyXtnaQxcC0t5EhoL49FUlIj6nBhU50SiuigKlZVR&#10;0OoSoNuWDp02C5qKDBQWJCNdGACjEBkbgfDIMISHB9PzgxEfFYokaruSooOREEP/Y+kYF4rE+HDE&#10;xYVR+kIQEcHhw4URMCAkGD78oSSAjVhs3PMT3mtBwnDHRgWndx4b2djoxcYuNiJyOK7HrgZAyYDI&#10;xjGerssGMTYEOg1uzmvCY24JbExTMgBKXnziPD9/yXgofi8Z/Jz3ygx7jKU0SN55yx6DsmeKdIgw&#10;bMgMoHv8KE5n2cqNvF585HJfKm8farucz3d6I0p5wVORxXvyswiBdD44KAARdIwJDUBiZDBy02NR&#10;VZyBqpJ0+h2N+Eh/hPl7IMBjKwLcKW/d6Tnu1IZRu6akj9cK8j5EDr4mGaRcIdUFzhO5/ksGJ8n4&#10;x3nH4ZTiuFIopZGhFPZmhTzNUh7K2xQGnxcfypb6HNc4GFI8ruBrfL9UbtJvfgYfr1SWDYDsFcXe&#10;c+wtxNNj7Y01sOoqYW2oEGglWOp5KmwFbLzOn75arCHXZtQKIwIbFoxsJKTrVmM12pu1NHhvEFOA&#10;+61aDNi0GOvQY36oDfvZaNNvx6BNj65GLdoJdvako7jYo9DE04ANbJypQ5+9BlO9BuwbtuLwsA2H&#10;B1pxoM+Mfb3NmOsyYNShxWCbBiPd9ZgeMWBu3IQ9E0YsTjXi1CE7Hjs/gE+8sIg//dYD+M/ffwL4&#10;f1/Hf/ztJ/BHn3wIT5+ex4nJbuzpNQvjRwe/F72nTadBh1mPoS47xvq7MNZrE8Y/YQDssdB5nmpp&#10;QCul20RhdXUVqNNWQK/XwmI2iHX+2NDXbKxDo0ErwMY/XvePvQGltQBtZh2hnvK9Hj0OgzAwLc6x&#10;8W8YhxYHsDDXjQOLvcIIeOr4OPbvH8T0VAcmhqyYGbRikfLyCOXlXXPDOL04ikN079S4A319JuGB&#10;x8YU9jhjA+Z4nxWTdM/UkAVTwxZMDNL5njoMdlHeUbmMtZmonKj8LVSelhq0ttbAwuAp0GYNuppr&#10;0GfSos+iR1+b07OMp0CbGpweo3oib3o6sg40Uh6aWTfMWmEA7HVoMNxbh9kxAw7MmnHqQDseOTuO&#10;lx85gJcfOoxHTs7i5Nwo5gYHMdrVTWgT6d0/042Hzu3BC0+exHOPn8D5k3PYNzVA79Al1mzsG7Ch&#10;f5D0aMSO4dE2jI05MEX5M0f3zU7Q7yEzJvrYE7QR/WzEpXIcH2wXU4HZQNa2ZARknWcPwbmJAeyn&#10;dOyb4zXtBoXxj9eamximuIXhjw2MdmEQ5HODva3opXh72SDMa9fxFNQljz9ra4PT84+ObAjs4LX6&#10;HFZ0WG1U18xU5s2UhlaKqxfHD8/irhPzmJ/tp/gMpB+Ub2JatlGkz8RrAdaXUV6XC2OgNFWff/P6&#10;gGwk5Cm+bIi1N9cLzz9+P3EvXeN72UjIxk42PNobKV4j6aiuHs3aShiri2CszEOrNh/t+mJ0G4up&#10;XhZjwFyNKYcF+/q6cHSkG6cmu3BuTw/uW+gSU37vmrLhnrkuPLDQjwt0/ulDDnz0fC+++NgUvvXi&#10;EXz7tdP41JOHcensDC4cncC5Q4TDMzhzeA6n9s/g+MIUjsyO4dD0CPZNDGJuuAeTvB5klxX9VEd6&#10;Ww3oIX3rshjRbubp2o3UNrHe6el9nJ7CfDTr6T101AbpqP4Z9bA0m2Bu1OP5S9fPA1Cj1WKbQS8Q&#10;GhGuGEaFig8SeIrQ737/O1E3Fhb3KoZRceOgGgDfHRKRlhNqsQYoe/zR4G0zHTfR4M0zPAjpFUXY&#10;MTeJ8889gY9+56v48i9+hMfffgOjR+exfWwHOib6YelrQwX1lSkFGYhIjERgGA0WA3nQ6gl/Hgh6&#10;srFRNQCuh2UDIMFnqxsNeN0R7O2FUBp0J8bFQFtP/HpnD9qI+9iIV+zcO4ZjF0/g0TefxENvPIk7&#10;Hj2DnQd2oapFh5isFPiFBYuBZpCXH4K2+sBni3M6FQ+c2SPTg39T3jA83fg3DZQYdI2neodEhiOj&#10;MA8afQMaTI2oqtMiPScLYVGR8KOBLA+c5DrE78AD3N/9bqktXFhY9Y43EnIj10bA4W+meK4V3i09&#10;VyLS4FkanAuDMg/WvVhnnOvROY1QvLyA04AtGcPY+BMSGogwOkZS+xAdGYKYmEjExsUiMSUZaVnp&#10;6NlB44yRHnTYtqGhMhU2Qz46LeXEuwth1KSjriQB28pT0Fqfj46mCjG+6jTXYHtjJbZV56KyIBnV&#10;RUnQFMehPC8SRZkhyE8PQUFmGHLSQ5GeFEh1yRex0T6Ij/NHcnIIstmAWJeK7v467N7jwK6JFtgt&#10;RRRXFHJT6J74MCREhSMiLAIhIZEIDgpDaFAgwoMDEREajPCQIISwMcvPm9o6bu+8EEBtZ4CvN53z&#10;gf+SN9xaYGMcG8nYCCcZ3dg4x//ZMMh5xkc+r3Q/GxTF/UvGO8nYx4ZA/i287yj/OT5h6Fuatix5&#10;/zFEGiSj5NJRlFmw04PRn6c9E8/xo/fmKdA+Af6XPxyw17gLJEOgZPjlo2T8kgxjruBrHJa9RBls&#10;LOb7+Bq3Y6xrrHtSu866eDOC0yivI5IxXHoHyejEYaV3cYVrnNcaSs9kKIW9lpDyRg4+L3++dJ7z&#10;adnAvFT28riUIH8XOZTCMqTrVyrLBsDJdh1m+xoxN2DCRC9Pda1Hr62OQEd7A7pb69DRrEVbowY2&#10;fTUs9RXCM9CoKYGRvQXrSoQRgr2M2OuIpxI3smcYwaKvEOsCsmfgSK8Vwz1W9DlM6OD11xq1NIjX&#10;UJhqcU+zjo8a4f3E02MtvP6esQz2xgq0N/NGEFr0t+kw1G7EUBd7GxrQ364Xm1IM9dVjbLAOk0P1&#10;2DdpxEMn+vHZ54/iN9/9CPB/vg785/eBP38D3/7IYTy+fxSnp0ZweLQfM/0Oel+TMHxy2u1EALsb&#10;GzBkbsR4azMm2syY4LTbDeg1adFhqEY7wUFptjZUCsNoK+WHjdLNxlCrqYHyoQ5mAxsk6mBr5umw&#10;zeh1WAmt4neb2Yg2C3vJ6dDXZcRovwVTo3bsmejA4lQXoR37pxw4vtCHM4cHcfrAII7tG8SheV6r&#10;sAeH5/rp2hCO7KH/0904NNeHI/NswOoVU3wn2VA1YBXTp8f7qUwHjMIrcnLIhNE+yrtunqJtxXiv&#10;g2DDMK/1x5untOmpbHhdQAO6bQ3CINhmYmMvG30r6Fgt3pENTTwFlY1QPB2VwUYpsdGErkJsBsNT&#10;ytlQ2kt5O9BlxkifjZ7fjtnxbsxP9WNxegB7xnoxPdyF8YF2DJFu9PaYMDJkw5F9o7jvrgWx3uG5&#10;o9N47OwBPHH2MM7vn8Kx2RHME1kf4Xv67BgZdGBsaY24qfF2TI87xCYp02P0vJFW4UU60kvv22vC&#10;YJeBYMRgt4l0xkR5b8JQv11s4HH2zGE8cN9xnD8+j2MLYzg0O4QDlMZ9k6Qjw+0Y76O4uuk9CEPt&#10;JsofvVgDkjd1EZvKUL6Y2IhtIj0y68Q6dM30v9XcAIe9Ge1tNtisrfTfhNZmLv9GoQs9djPlN+mH&#10;3Uj6rUO3pV6gh/SRvVLZ+7JXTEnnafLs8cbefGxkrYCFfrfSM5obtDDUVBKqYaLfzfp6mAz1MOi0&#10;aCDCzcZpk0kHM3vY0rPZUGaor0FdZRmqSwpRUZxPx3zUlFNZUp026WqoPujFOowTPXbMDnZgD5XT&#10;Hva+pDwf77ZgjNd3pHwYbmvEkF2Pia467Bsx4Oz+bnzkvjl84iMn8fYLZ/HGE8fFmo/3Hx/H6X0D&#10;ODzTRbrNOjuIkwdGcf9d03iYwj90fgrnT/K6gV1UvmywNpOOkl7SM9qtBrQ189Rtyks23FJ+swGa&#10;wVN/WR95WnB/F3tm2sXx1ZeeXWrdlEVpELcRKAkbApXCqrg2aGt3LOU08G//9m9ITk1RDMeQh5Xk&#10;V7/6FcIiIxTDf1hx/OSJpbcHnrn0jGIYBnvPfOc73xFhXn7lFRFeNQC+/7iuU4B54LwuNl/+zeuk&#10;LcNNgI1abkQ8GVv5t4sBxRWu110H82vdtx74Hjkxlgi3ZBhiL7Dl6Z80+IzMToWu247FC2fw6Ntv&#10;4iNf/wwe/8JH8cinX8br3/wUvvWrP8bnfvhlPPLaYzh0/iAGpnqhbaxCanYCQiNoAOfjAS93N3oW&#10;va+U5yIPOC+oLJYglc0mBhsL6Silc6OQ55cE6ZrDsbIt5EXalfKHsX379qWQl+WXv/ylmN6lFP5a&#10;wG0rpZXyxn0rlQn99qI8YMNpYIA30jMT0dG/HSeJZz343AN48qNP44lPPIvTly7i2JP34M5n7sPR&#10;x+7CySfvxv0v0Ln7TqDJ3oj4hGgE+/kjkNfO4rUYqWzFOq2UH+6UN2z0Exu7iLK/XP7s4RdK7f6j&#10;Tzy+9PbAm2+9hbikROoPIoUXlJgmTOlk/WYPIG4Ln376abz88ssi/PzCgqxeXCOQ/rtCKS8ZfM3V&#10;GCbBNY53g1IcDKWw60EpjmsJpWdyXnD9lgbSUj2R8uhKRGov5AZAb9IVpwfaZe80NgayUUkyOLHx&#10;L5SNf2HBSwbAQLHhQ3x8DBISE9G9o3fpCStlZ0edABsA68oSUJ4bjpqSWBi16cRrS2gcS+Pjdhpb&#10;WkqxvbEAPa1lGKJz3ZZy6CuTUZETjrLscFTmRaM8PwZFWRHISQ1BRlIQslJDUZATC01lKhzby3Fo&#10;sROP3L8bD54Zx97xZhqnZkNXHIeKzCjkJYQhJSoU8eFhiI3gtQLDERsVIRAdEYpw9m4LYCOgjzD8&#10;OeGFAPbipd9sbHOF5BEoQHknDHF0Xhjxlo4i/4QB77LRzhUcTkyvXfKsk+6X4pPKgM+LsEFL3nhL&#10;XofCyEj/w8J4MwmnxyJ7Hopy4zj5XrrHjzdCoXrv4+8njH/e/r7wovdVgh+FY2OeZPyTvN4kSAY/&#10;yTAmQTL4SGH4qGQ0kww4NxOkfkb6v9yvKkAeXglSHNcDHD/Xf06Hs/462wXOY6Xw1wqSQc+1PBny&#10;33LweSmsBKVwElzzUYJSWIZ0/Upl2QB4br4PF4/SYPzIME4sdGM/7zA724vDewZoMN6BsT6LWAOv&#10;w1wP3rDDbtDCpq8h0NGopUG4VgzMeXolG354Sigbh9j7iA2DPFVRWtuLjUK8dhmDpyzyenrsrcRG&#10;P56qKAyBwhhYTvcWURyFhCKYdCXC8MHrzfW2G8VGDNK0zIlhG+bHrTg+34EHTo3hlUcO4VPPncbn&#10;nj+DL1w6hc/yxhH3LeDJQ4M4PWLBQkczptkDq4ONXxb0trGRwbk+XIe5Ab3NOgyY9Bhq1GOA/vdZ&#10;69FtrkGbgb0i2eBXDktdBcwEa0MNHBSug406zQaYjQ3C68+o16CR10nk/OK47ewBqIONvQ0dBgz2&#10;NmNyyIo9Yw4cmuFdVQdx7sgo7jk6hnOczj3dODZpw4GRRuwZNGCin732jNRR6DDYocMI/eZ1/vaM&#10;t2P/TI/wAGQj4JH5Qeyb7sXMiJ3C6NFrr0S3rYzesYJQTb+rxaYqI102jPd2YLjLKtb5sxkrqYOq&#10;RJeFPS/1Ym26oU4T/uLPf7akJZflP//jPzDa76Aycu5Uy5tS1Ffmo746n8qdp6ZSvpBOCK8zytN2&#10;ns7pMGOo1yam2zJ4DTiOo7+jVXi7yTdt+P73voEDe4Yw3m/DRG8rDk314+T8KI5M9mP/WA/mRnsx&#10;2G0T02h5F1zeTXm4zyqm5vLuw2ND0s7ETqPp3JhdbL4x1mfC7Fg75qd6MD3ehdGhNowOt2PP3AiO&#10;H1/A+TOHcfHsYTx89ggeO38UF88cwrmjc8IguDjZh6lBBwYdjWLdPN7tupXKlqd5s7enacnbk2Fi&#10;A7CpQYCvmXltS7MJzc0m0osG6OtroK+rpnpC+q7ToFXs/OvclbmN6kA31aH+1gaM0LPGu8yY6HEa&#10;H3ltzZ42niZMda65Gs2GcuGFadLWQFdZgbryMmgJ+roaWC0mdHW0wWazoJF02US6abE0Unr0aNBW&#10;o6KkCEV5OcjPyRQozM0SKCnMQ2UZ7wZOek5p4k16Bh3NpCt24aE3zWvyDXdjfqwPixMDWBgfwB4q&#10;j/nRdiyM2gXmR2yYozJYxmCr2PX40FQXDk13Y99kFxYmqJ2hNubU4SFcODuBxx+Yw6VHqI4+tIAL&#10;d03j6MIgZkccVGZUR3mKcI+V9KVtWW9G+tqEN6fY6ZuOrFusB7zjMh/fev2lJW1SFvnA+UqgJKoB&#10;8NpDyZDHspYBUB7+nW+8s3xeMmqxyM9/2LFRA6AcqgHw5sFGDICu2Kjc5rZlQ9i01U3Eu2XJ643X&#10;xeN19cT6ajRg9mBPCToyGZYTYgnSf4mgMmGXD+gZknFLGsxvFHyPEhn2dHOH95atTm8wejZPAfWg&#10;QV5IYiwKGqjP7etA155J7LnvFM6+/DQuvPE0nvr0c/jEdz6F1772Gj76zuv4419+E9//s3fw1IsX&#10;sWOnAzl56TSIDIQPEX9+J2l6qZRuCeI/QSo7NgDybz6/USjlg5Ihj4XbwsTExHXDv/POO8vnJaMW&#10;i/z8NcVW1l0vgic2e5Iu+1AZBHggKCYQ6cUp0JjK0Tlmw12PHsNnvvNxfPkn7+CFL30KT37iJdz3&#10;wkO448E7cPbJ03j50x/BV7/7WTz6zP3YZqwVg3vexZOn/bIOsi5K9WQZ/N8FHPbOU6eW3hp49vnn&#10;hMcPe4mybvAakaKsSNclsO6/tJRXexYWVtWL9wTS/bWMXkr5yeevRfi1cK3iuVZYKz1c39iYInlU&#10;iXq4VAf5+pUI3ye1T1Lbxbrlz9NI2VOMvdfYA83PSxienF5kl41/4REhYhOQ2CieahtJdTAOCYkJ&#10;6OzuXnrCStk3RWOO8e3YYa+BsSYdNaWx0JTFoK4mHs1NWejrqsCukQYayxlw5lAn3njqIL746nk8&#10;eW4Ppnr1aKpIQnlGEIqS/VGUGoiitGAUpoWiMD0MJVlRqCxIpPFXKo27MuBozqUxXB46jZlo16Wi&#10;TZuM5pJYaDPDUZwYhJyYIGREhyCVNy+JjUJSXAwdoxEXHYmo8FCEUTsXEuiPIGozJUOgP9UV/6Up&#10;v8sGO4bMSMcek2wwZYgpu1JYykenZ57Tu885bdbpxSd5+zEkAx8b7ji/hTGQj2y0o/svGxmd04Ol&#10;OKV7uXy4bCIjQ0X5iB2DOU6CMx4/4QHIOyH7BPjBy8/X6flHcBoCV8PXj+7xd04blrz/GJLhj8+x&#10;cVDyCpTgagRUMhZJOuh6jvVZ/v9GQup/pL5Inhb5uY1CHvf1AOep1CawtyWXBf+X8lopf98rnG3F&#10;aqOuKzisUl7Ir78b5PfL43CFdP1KZdkA+OqFw3jzkWN47v5FsUvrhbvm8Mh9B/DQuf1i7bXJQRuG&#10;OkzCU67P3ohuiwEdZjaW6dHRahDGszZzPXbu2I5De2ewf35SYPeuoeXNFvg6GwB5+ih7hfGmBWy8&#10;4SmYbCjicGw8ZHB4OxtZzHSfpQYdNuc0WfbaYsPfUK+ZBv5WTI44xA6tB2b7cWZhCBcPT+CJk3vw&#10;2Ik5nF0YxQJ7h9Ez+in+HmMdOvQUb70GbUQEO+h/d7MOPeyJR+lqZ0MVhePfPP1woLURQ1Z+X7pm&#10;rxM74LZbKU3NTq9FXn/M3sj3WtDf5sBAWzvabTZhZDE2NsBg1BKowTdp0GypRqutGtY2gqMSjm4N&#10;+nvrMdlnwKFxO84sDuD+wyN44MgwHjo6TO8whmdOT+Dxo0O4f6EDJyatYiMTsXuvgz00eYqyESM9&#10;JnFusIMNgwYMdzVivM+C6eE2zI46MDlkwVi/AWMDekwMGjDap8NARz362nTos5nQ09osNtyw6itg&#10;bihGq65MbATy+osrd1B9+rELMGjyoKvOE1NRTx87gP/+7//GiSN7hbFvcrQP/05klOXv/va3VEY2&#10;Yehts7Bhlz06eadjena3ReziOjncIda+411ceeMN3n33Ex+7PFD/2pc/h34H5X8Hr7/Ixicq6z47&#10;hh3N6LcaxdqT7BXWRbrU32URcezfM4ITh6dw8ugUpWtc4PTxSZw+PC68JU/tH8NdhydxeH6Ynt0N&#10;3sRjkOId7KfjQDt6eu3oomexjo2xbrFX4VAb6b5dHOfGu8Vu0byjbS/phFgvk8pXMvwZeR1InQZ6&#10;0i0DDzToPx95inhDXSXqtBrU1Gio06dz9JsNgHptOXSaErGxTiOv6actgaWujHRTg0GqUxOUXzxd&#10;fpryhzdgGROwio1IetqNsJo1wutSV1mOurISaAkNmmqYdDzlvBmOdhvMpI86fZ1AQ30NNJVlKC8u&#10;RHF+rjAAstGPjww+xwbAMkJ5UR7Fl0flXky6US0M/W0mXh6A6jP9bqf632tnfWylcmol/Tehn8qc&#10;0Udlw+i2NMBBeeQw8I7fDWIXbi7DQa6TbbwBCulye4PYJGZ2rJXKhjd6oXLcP0JkqAOjVM8Huwjd&#10;9AzSKafRr02UObcdbDjm9oR/O9sU3qSnAX0OI9545fklbVIW+WD7SqAkqgHw+kI+PVXJACi/7urt&#10;J3m4sfzXf/0XbNvtK+51hdyQ6Go4W8vIKEGeDiVZzxNRMthJ7+dqAJW/t+s1pXiVDIDycyyu76ca&#10;AG8eSEakK8FGRdEwsQSOhw0nnAaxEQYb/GgAyMa+iJhoGJsacfjoETz73HP46te+igcffBCzs7PI&#10;zs4WxNgVa30tZ89BObl1HXhsBHISLME5LdRJijlOcY6ezQO+gFAaIMbHITk7E8XVlTBT/9g50osd&#10;U32YOTKNo+cP4uFn78Wbbz+Htz71PB546DS6u23IzkhBGA0yAn1ogOdF70Pxyd/H9V1E2tgAucV5&#10;dL22HpQMgAzpXXigI01PFW1CcvKKcDwYla67evtxOcjbQqvVuuJeV8gNiewVt9a1lcZEeoctHjQw&#10;D1xOh5L8+re/xvadVuzY3Y1dJyZw9tIpvPrlF/Cxd17Fj3/xJyLM//zPf+OBR+/BgUOL4r8k4r3T&#10;UoWObne0LZ11yi+pLQwJD8NmNl4v4fiJy+3e0888Tee24JjsHMtTdF41AF59PNcKa6WHIW8jpPRJ&#10;4a9ERJtAdZfrMNcJ56CeDVpslOLpo5cNgGzEkoxTwgMwLEgYmKIjQxHP3n+xkYiLjUZMXBw61jAA&#10;3k78driTOLm+AMaaNOL+aTQ2TENPXxXuvGsAb7x1Et/4+kV84wvn8fnXDuLNRydoHNiFRRqzDZiK&#10;YNWkYlt+FDSZwahIC0RpSiBKUoJQkhqM8oxwVOVEQ1MQh5qiGGiLo2Eoj6Nxbhp2Woqxy6HBzuZS&#10;WMpTUZ0eiYL4EGTFhCAlJgwJMRGIj6H0R0cKL0A2AEaEBiE0KEB4AjqNgJQvwgPQmRecJ87ptjw1&#10;2mmEE3lF59hAJ12XwPdIxj9h9CMIw92S8U76LYyDlMfLBkJx7bLB0fUZy+cJciMgTzUW3n50jtMo&#10;sBRGeAAuTf9lzz9PKnOe6st9g5IBkKcAs6HHFdyvyQ1+EiQDoSukfpD1jXVPrn98XO5Hltp/Scel&#10;sBuBdI8rlMK+F7CxTWrX9+7dqxhmPSilkaEUdj1wnnFZcHp4fUsG941slOX85mtrcY/3AqncXHGt&#10;4mdwXK7xbST+K5VlA+DTp2bw5OlpXDw+hnOHh3BskadodmFysFWsocYGpqGuZrGeHC/W308D/+FO&#10;O37wPSeZ2Kiw59gjF+8RxkAGe/3xpiNOj78K4TnI4N9Oo1EDDfYbhaff3GQvFmcHxLpsA93Nwiho&#10;a+adTKuF0aqX4hps1GLEYsColdJqtaDbZIJVr4epvgF6bT10Wp2AsY69rqqFwa+HN05gQxK9E6OX&#10;/vP6eX1tJvz/7L0HeFzVmT6+IYC71XsvVpesYhWrWCNZmvGMxlM8xVOYGXkkoYIKKqigggoqyFZc&#10;cIlLbIPBoYQSICFhCQTS65LeSEiyKZuyKZue/Wff//edmSuPxcjYhIQkP+7zvM+d284995xzz/2+&#10;d77SYtcLKzGni8qyyGE11QviRVgZGeTCerDDYUSPy4wOu4HKUULXUA2NshIGrQx2aju3qwHNbhXa&#10;WhrQ3a1Df59BYLTfgv2jzTg914cHj07g6XOL+MjDR/G5J0/hi0+fxeefOIHnzk3j4f3dODnRgpl+&#10;NzgJRqtdK8gTK7WNiQlSRbmARX0pU7HbrBB9N9Jrw/xEMxanWzA1wn1qpP1q6k+FSLKgl1M/yKtE&#10;WS4TxwtU4fGHLxEnX//ql4QlIFsFcmIOlaxIEE5s0cmuvmzd+cJzz3jPfvXy3L+/H/qGStw1NyK2&#10;WaA7d+ogvvzFz4ptXp5/9gmqWwc+8OQj3j3AC89+UCSA4PZ0GjgzM/eLgvqF2p73G2kMWrRotGqF&#10;5Re7F3PMvvmpXpw+No2zJ2dx7NAoji4N48ShcZw4MI6lyT4MdTqFG7qN+o5jAGrYTVdRDYW8WrjJ&#10;yuvZqo/aU1MlLE1N7ALPY9/OJKNBZAF28tjT1wpCk1192dqPyb/62gpBADLxx6Qgk3+yqhJUVxSh&#10;qqIYVVXlqK6uFEQgE4D1NAaVNez+zm7n1cLy1KquhUVZDZuqGi4q362ncaapgUXFiWmqhIt2E9WF&#10;E5G4nV4SkOpfX1GOmlK6l7AALEJ1WQnqaqromarpvmUoryjxoLxEEICVhAo6z0MEMgnIVoDpXnh+&#10;5+ekoyg3AyV5mSjNz0ZZQQ7KC3NRRqgoykN1aSG9R2V0f7b8VQpXZodOTX3kXesaqM7Uzopa6Otl&#10;MKk4qQcd06s97v/1pIDxeKosEFDRe6+mMaVjF3t6Xs48zePSquO29iRu4T8JPJbCHB7AA7Ys5riH&#10;HN+xi/qnx61BN62ffOwh72jyv/gq29cCf8tbBODfFq9FAL4WMedrBfha5NbrIQB9SUbf+hWXleJ3&#10;v/ud2P9aVngryTmpfH+k4mrHfJ/tai0Afeu+cnmLCHzz8PckAN/G8JIlfG9B+nmt/LYW5OO73/uu&#10;98rXXngssTIkCeErwQk11rOlyLobSHBmFx4mtjyZY2+k32t4H4G314iYe5eE35WC8cptX2WCFSkJ&#10;NxDYInDDmrXYtJaUwbUbELY5CLHhkSJ+V2RCOBLTY5Ffkokddduwo7YQRSXpyMpOEIH0hVvchs2E&#10;QARs9MST2khK5brN1Eab6P6b1+AGWt+wnupLdWdX4fXXXYf1b7uO7vtqYtO3bv6wkvjwBSs4KwlA&#10;6Tou22C4RIj5s/LztQJ8rfh2r4cAXLduPT79KZ+5kOp3A7VHyfZi/O73nrnw3ov3Ii49BhXyMtzU&#10;YUDHmB23Tu3D0QvzePZT78U3X/mKOE9aPvHJT1B7MwET8uq5kO9NY58te3wJx/7bBjyEHo3tyekp&#10;714P0cfjXCL6/u3t13lAv5nk/tQqc+EbRQS+jd3raWz4g2/7SuD9K0kyX+LL3/n+4K8MBh9brRx/&#10;578e+Nbjr4W/8ri+17JIcwcr7hIByC7AIhkFE1iCOPKQTkweMRnFFmki22tkKKKiwxEXG4HEuEgk&#10;xkchPi4G8YkJsDlu8t7h8qVBlondsmwoqzKhqE7HLnkmDHuL0Deqxb0P345Pv3QaP/jBQ/ifnz6K&#10;n3/rHD712AAO9tWjU7cNzaoCuJUFsO/Mwd7qTNh2boVJlgNFUSIqM8NRmhqCYkEGhqAgPRKFmdGo&#10;3JqI3Tty0KSvRJ9ThQ5THfbIClGVl4zc5CikxYQhMSoMMREesPtvVHiIiAMYGhQgYgEyLpGA9Py0&#10;7XHPvWQhKYg1/u1dC5dbPs9ruSfIPCbeJHiJPons43Mk0k4gJECQrOyyK10vga9ZvheVtbzNxKCX&#10;5LPZLN4W98w9aekpwiJRSiSygZ5Fivu313rpXGl55buvIDI2RlgFMjgkgDQ+fCFZ9q2ELzHIxJ9k&#10;Icjb/ghA32+X7z6+x0piied233NXwvf74gt/5/pi2uePkHPnzvk9h8HPxt92PudBrzz9ZhOA3Kbc&#10;zpKbNv/21ycM37b/ZwA/n+/8xM8ijYXVcK3LMgE43W7ARLsOo23sqqcmBboBLXbOEstWPp5YgEwq&#10;MfnUbNXCqVcJksbf8v3vvYKXv/l1fPPrX8Xvfvtb797Ll6995UuCQGIXYY4fKEEkOKhkYqFYxDhj&#10;EsZB95UIGHb3ZfLPKtwg2WKwnM6jc6ksfU0VTLW1sMjlsKpUMCgU0NTVQ0X76mU1kFVXoaqqklAB&#10;mawU9XWlgqhjMoKTDjTSMzUy2aRTwKKth1FbJ5I4CPddDcd7YwtGtp6rQbO5Fn2NKsz0mHBoxIEj&#10;IzYsDRhpW4+xLj0mes1YGG3EkdkOnFjsxbnDI3jw9AweOTeH+49P4sRCLw5OduDAWDcOjtPv8W4s&#10;jXbi8Fgnjk104cRUF05N0e/RFhzotVP/mKlfPK6v3U1WkTnVZWwQJB67ZBsU9OwqjtVYByvV16ar&#10;RbtLjelhN44vDeDkoUEsTrVguNtE+xsEScjXmpR1hBpBHHKCk1tvtuJ//ufX3l4CHrxwGq0OrSB/&#10;HYZ6mKk9JBJGIm05wURfVwv++EePBeBP/uvHaHGZYGfiUC+DWV+FQ/vvEMf8LU8/9SC6W8x474MX&#10;vXuA5z7wfliobmaCIJCojnoVZ/BVwEr9xBmnLdxPbE1qUgkLwqG+JuyfG8Dp4zM4f3oOhw8MYZLa&#10;b7jHicF2B9odNHY41h5dZ1Rx8ohqGoNVkBPqa6tRR+BszioFjSllGbTqSlhM9XA3atHT5cDQQDN6&#10;u51im/ebeAyyW7dWAZ2aY+tx3D+P26/I8uwlAWtlZYRyGn809iorUFleBlllGRQ0XvWqevE8bgvH&#10;azSjp9mKLqeRPtwK2JSeeJO6Ghrf1QUkRBQKN20zE8vGevFe2C0KERdPwS7ApaWoLCpEGSlspQV5&#10;KCkqQGlpEcrKi1FcUoD8/Bzk5GQg14fky81MQ05GqkBuJm+vhOc4rz3XMTHoubYwNxOlRfmoKi8R&#10;8QQ5Oy+7ZLssOrQ4jGi2G0VsQ4OarYPpGL1jDpNaZA3nMWqgd0/NlpLUFvJyWpdXQFlRBVVVNdRU&#10;nsclmkl6mcealJ6Txxr/YcDZs4WLubpGJDxhErit0UzvhgEDzWr0NOn/7gRgbHwcHn/ve717Xr38&#10;8pe/JKWy2G+Zb+HK+GclAK9U1kpcibC72jr5HrtaAvAt/GPi70EAShZPfC/pvpes/taJd8XfwmP8&#10;hRdfxKnTp/EirX/1q195j4DkgD8u/xO/kghkJXudCLB/g8CGjZfWGzetIaVwAynZrASS0ke/A4NY&#10;ofII8SzsS4oXC8QrhWFWInyJsMtw/Q248e3XC4u8ddffiA03rMHGNaQ0rqX60POu3bQWm0LofhEb&#10;ERq9GSGRpKyG3IhNQWtoTYpwWCgio+Povc7ENvp+7zbthtqiQd6OIiSXZSO3rgT58u1ILclCZHKk&#10;qPvGNW/HprdfR/eie3vrx3gtgu+1wErOSgKQy+V7cJv4xgh8MwjADdSmlxGA3hiFvsTkuXvOIzA8&#10;BMmZKSgsz0ZxNckZxfFIzYlGclYc3nHkHd4zPeeKMbl+LW5YdwP2mC6Vc5aUUd/xr/exBpSO8fi+&#10;Y+pyAtCXkPt7Q8TU9LbV1UAivVZCIr6uFtdazmrnXyveqHquBqn8a1mkd8VXwV5H40sii5gIlJJ/&#10;MFEVFR2Bdz9wST9Zubz88svQ6NTY17TPu+fypbIgDuX5sSSfJ6BBnodbOjV4x9Fu3PvwBB59ehb/&#10;/sJd+MJLd+PH3z6LH33pKD7xcCdOje3GTKsKE01q3O7ahX5LLW41y9Br2YkOww64G0rh3FWMm+Tb&#10;YKzOhbw4DcU5KdiakYSirASUb01GXWk6dpVnoXZbGkqy4j3kX3wUkmKiECdi/4UhLprjAIYJi8bI&#10;sGBEhAQJK0BODHIJIQgPCxEutkzQCQs7Lxm3TMgFeq0khau0Nw5fsDdphw9Zd4kspPMFWeiJ3cfk&#10;aiiVz+sQuj6E6sFhF7i8zVTGBuqP9dQvEpnHf8BwOVbrXm8rX77w3JNJeouwQhR9uZ6u2QiL7ZKV&#10;5sc//nEhu7Er8EMPX9IXPvaxj12WBMQX0vdM+h75wne/NK58x5jvN0v6LX0XfMejRGrxmu8plet7&#10;/UpI5ayEv3N9cbUEoC/eTAKQ20BqK24T7g/ffuH2k/pCOiYRg9K1V2rH14K/ukvwd/5qEDFsVwEf&#10;931Grjs/Bz/bynJ8ca3LMgHYb61DN00unZxN11mPHlaiW/XobfW4krJLKbtCtjv1aGL3Ow2dc7ML&#10;95w+gZ42F1pcnphcLg7Cb/Mo4012vYjzt89+SVDwXdrctmXrP5GttNoTN5AtzIRlj6pKuP2ytRO7&#10;+jLY9dei57hylVDLOUZgoYgTyHHnasvLCdV0fR0a6hWEOiiY1KmpFG6YMiq7urIQVVUFqKouQDVd&#10;yyQgJyLhbKMurQJOjRwWdm2mehtNCprUa6FWsPWbDEZ5Ndy6Ogy36HFo1IVz80149EgbPvHAEL77&#10;wiJ++blj+PGnjuMLH1zCh+4fxxMnBwnD+MC5abx48RBN6ifxwXOHcHZmCHPtjeh3mtHhMKPdZaV2&#10;NaPVbkS73YAutih0GtHnMmCg0YBehwatRiUaDUq4zVq02DhLrlGsOUmDhwRkS75qGNkaS0mgtnPo&#10;qT/daowP2DFD9R3rt1CfsvUfWw6y1RnHcayGuqYMOnkpbLoatDr0+J9fXxLm33PxrCAAOfacndrC&#10;Rs+/7L6tZzdcJuXqMNjXLgR/XpgA5LhsDnYZt8nhdijwzmNz4hgv3/vutzA93orx4SYM9NjQ0ULP&#10;ZFfhve++ZHn47Pufgr6G2p2goT5s4Cyv9VRXej6NiuNMcgZfqo+Rk4tQm7VYMdzXJCwATxyexNGD&#10;o5gaa8VIvxPTw+04MEltPtKL3mYHHIYGQVZx9tiG+hoqtw4quRwqhRINajkJqnVwcBxBGvc9PU4M&#10;D1NdxzswMtKGnl4XWtvMaHTr4LCzVagGZirPpFfBwuSWVQ+HjcY91YtJQbYOrKP2lVVxpugKVFdX&#10;oYbgsQDksc9utZzgQyGI9Xbq9zZ6f9zs2qqooDYohk5WBA2TgLJCqGjcKmncquppf0MF3ZeTYtB4&#10;r5FBXllB478M1aUlqCwtFnH8ysqKhNVfSUmhhwDMTkdORhqy01OQmZZMSKHfTADyvtRXITMtFRle&#10;ZKbTORlMCmYiLycbeew+zO7ChQUoLy2id6yY6lUKE42jRrZSpPnCLVyVmUyXUX2roFdX07vLbvSV&#10;MCg8MUTVMuqDylooy2qhKK2Bopz6pYrd0ulcZRVM6hoRJ5QtABlM+HE8QO53jgXIc017kwVdrXaM&#10;dNox3WXCaJcN7/exKPW3+Crb14K/dmHB5C0i8NrwWgSgr6Xdm+UC7Esy+i5Xm4DkLQLwLfjib00A&#10;shUU30O4+64lwXPdpfh+jMUD+71nX77k5ecLy0C2kOBg6oHBnmyHjMLCQiiVSuF2Klk+SII5w0MA&#10;spL9dlKurqff1wnyLzRsI5JTolFSuhU76ypRUbkNpWVbaTsfKSmJoizP9ZcEe6lcFpIlAVgS7P0J&#10;5xybT4rPtxwjjp777RtIyCalNp4U5wp5Jep0O5FVnI7AWFK+ogMQm5GMrJJtKK6phcpsxS2jt2H+&#10;9BLGjs/CMtSMXV1WaG5rhLrPAVnjbuTWbUN4Ujg2broBm9YyIeZRDJbr8QYTgFISEIn4LCkpWZ4L&#10;3wwX4Bve9nY8+O5LJKPvIubCsHBcdz1nTF5D447GA7X/ug0ey0nu3/XrA3DnnQveK3juuof6iRO6&#10;ULutfRv0Jp86vUUAXjWutZzVzr9WvFH1XA1S+deySHOFLzkjLJO98eWYNJLIv898xr9F6LUslSR7&#10;b92ajJxtydi5qwgdnUbcNXcLju7vxDsX23HvoU48/+AMvvvJc/jpSxfx8gvH8Yn3LOGRY9M4cFsL&#10;bjHWYW91HrSlW7CbytAUJ8NcmQG3YhvatRVoVhZjT0UuKjmON8lG2UmxyE6JQs6WCGSlhiMtJRzJ&#10;8Zz0IwzhoREID4tFdCRbL4ZhS0ok0rdEIzkxAgmx7NIchrgYj2szuwezW3B4CIEJwPBgQe4JElCy&#10;yhPWeB4C8HKw1R+Tg9SWtOZt3u+x6OPrL0dQkMeKS4L4A4n2b2B3XbpmbeB63BiwFtdvpjk7YA3W&#10;bPaQgMv3prpERobjZz/7mWhznhuzsjI89fPeNyYmevn4d7/7XcTHxy9/o9iV9DOf+Yw4xnMj/5HC&#10;cy3Xg9cSGSfBYrlkQXjPPfeIuYvHEY8pk8nkPeIhE1cSTr5utP4Wrhv/scPnSd9R6VsnEXb8fCkp&#10;KZf94cOLtJ/vs/IYz78RERGX1cUfAei7j5eVxOBfQwC+HkjvqvS+er4Tq8NXRuC2k/pR6ks+vrJP&#10;/pbgpFhXK9+93Sun8HXSc0vPxNuSHOEL6T7XuiwTgB3erJ6caKDFyjHXVOhwqUUiid5WM3paLeht&#10;d6K/w412tx12s46UehUMGiUspJC7bGpS9jm5gxZuqwbNHLCfXTM5dpdZjZ/95L+8d7q0HF2chUFe&#10;AaOK44mRss8x/+g3x/4z6+tJyVejt8WMsd4mTAy0Yqi7ER1NJhH/y6SrR4OCY6yVEspQwwRfBa3L&#10;y1DL2VCryiGXVQgoatjVkrfLUFdZTOcxCViEKlkJ6mrLRKZWtlAya+qES7BRWQWLpgZOk0LEG3Rx&#10;tlhTPVrNcky1GfHAfDdeemARP3/+FP74qTP4y+dP4/9eOo6fPjeNj98zgIsHunBk2oWlGQvuOdWK&#10;z71wAP/7/SeAn72I33/hcbxwbg5Hhpow3GJCZ6MBnBm3zWUQbdZs87adTYdWuwHtDs7Sq0ejSQO7&#10;lt1glfSb+ooTMriMAi12bmPe74kD6DRS3Q3VcJs4xqAcfS2caESHbrcGHU7qY4sCTl0dbOpa2NX1&#10;VG6dIPfY/ZfjzH3m4y96ewj45te+LMpm92C2KrTp60SbtLj0wu3WScdshnrcPtiOP3kJwJ/+5Mdo&#10;o+dyWeVoctSiq0WFe88eEMd4+e53vin6cqirCSPdrRjr6cRodyc+4GM99aGnn4ahvlYQlA3Ubwrq&#10;N6WsGJylmclZq0geQ89r0VL5dkwMd+LQ4pjA7EQPRgaaMNTrwuhAIyZGWnBgYQAnjk5jaXEEI4Mt&#10;6G63o6PVhu6ORvT1tGKgtx39fR0YHuyg81sxP9WFYwdHcfLIBPbP9mKoz0nXmNDbacFAtw39XXRt&#10;u0VYHtqM7I4uh536pcnBMeqMIgainca9QVMPVX2lGHsKGpMqWaVAfQWN19IiQiFqK9gKlt2p6Zza&#10;ckIZlPUcQ7AU8lp6bkID/eYEOWo61kBjnttEQ4oSWzJydlzOOM3jvL6axjjHFSRUlReirJhj+WWi&#10;OD8DhYS8nDRkpqcgIzUJ6SkJtE5GtpcEZDJwJTIEmPwjMEmYmY4cRnaGQC5bEnqThxTmZqM0PxdV&#10;JWzBS/Xl2H/aGthMdcIKVK8ugUaZT8+WA1VdHvVtiXj/PUR0FbQcn7NeIrE52RCThJx1mjMd0/MS&#10;DOoqQSyzJXBXq1W4fQ90uzDY48b4UDsOTPfh2MIgvXt9eO7fn/SOJv/Lygn5anGl5Z577xGWgHwe&#10;K8d9A/3eI5cv/JHm4yvL/qtBipIIkP7XghUuf+W/SXgtApDhS3j5knO+xNwyEXaFdjKYLwlv4l5p&#10;W8T+6TtnvHs9y0dJsJOuKdletqx0+1u4nNQtW5aFGH+YmblU/vnz5y875itQXu2xK5XHWMNWNdQW&#10;kvCwGnyFr9XwRgpT/A+o1Hdv4dpwtYuw+uPEHkz8ed8FkSyD3Z44NhKBx+zKZWxiHGvoXBFTbz0r&#10;foGkdJGSGBWFkJAQj4BN8xoHT2frCSbf19N6HSsvhHUcb4kJN1a0N62h93oDkrfEoXxHMXapd0Kz&#10;Z5eAQi3DDvrmFRRnITExGqGkHAYFByI8OhLJbIm+vRhZ9J2JSknCpuAQuhfdcy0J/GvoPmvWef9J&#10;J+HYCyFsU/twUopLoH2M9XQuK/xhQYhNiUdKZgoiEyMRGBVA5Ucjq2wrCui7vLW2AhW6XbB07UP7&#10;1K3Yd3s7bhpqwdCxO3Hhxcfx+Gc/hFPvvQ99d45ARt/kRFLCA0lBXUf3EuPaK6z/LQhAiQSRyp6c&#10;nBTHefEl53yt/1YSev7gS/JJ9+L9Uz6EGi++9yjZtu0158Lk5FRcfyNn310jkoawgnTDGt5eR8+w&#10;AVPTl/4wPnv+HlKMbsTb1lD5a697lQWgIHS98I0HKB1jontyBQEoXN7fJLweAnA1+Dt/Nfi7XsK1&#10;nO+PhLsS+Bp/5a+GlfeT4K9sBh/j665l4fdR+q5diQB86in/MuSpUydRVJiLtNRYaNR1OPuud3qP&#10;+F9qZFtRXb0VlVV5kNFaXkcycm0udskySO7NJD1sKzpt2zHRJsfirbtxoHc37uol3bdtL5r1O6Eq&#10;y0J5RjRKUsKwPS0ClVkx2JEdB1luvADvK0wKR25CDNJiopASGYLkqCAkRW9GXNRGQgBio4IRGRaK&#10;sBBCaASiIsOREBdKsn0MtualID9vC7IyEpGSFIOkhCjh3syEIV8TTnN7CM2/bNHHYKs8CcIt2OvO&#10;y4k2+LeH5GOLQHad3oDg0I0ICduMsHCawyMCEcag374IDw8SFoZMMErZfQOpTLb+YyvsTYT1VN6N&#10;m2me8BKAbBUoWSDyOjwi9DICkC0APRaHnnNsNps4xssnPvGJS0Qjfa+YLHr44Ye9R4Hh4eFl8kg6&#10;zpDIpddDAPJ1vp4iTNTxN8H3TxuW1fge0j35N5crlbGSnOO5l/f7IxVXO+ZL3F2tBaBv3Vcuf0si&#10;0Pc99SX4GL5tLh33bTteS7+5r/nPsLCwMBpbwWKfv/v9LfB6CEBfYo/bQOp/SY7whXTetS7LBCC7&#10;jtq1cuH+6mT3Q60MFnUlrauFuygTU53NNvR2uNHWZIfdaoDJqIHTuZcGzTtpcL2a4Hut5dTBu9Bo&#10;kKOFyUeHFm0uvXDz7Wgxo5+U+ml2iZ0bwon94zg0O4SxvmaRPILd/WxMrrDrpUYOnVaJBlWdsKZS&#10;MdknK4eiuhz1VaWCXKmrKIG8qgyccVVRzQRhCSppf0VFEaqr6LisFErhVlghknsYVZUi1lqHU4vB&#10;dhtGu50Y77FjqsuCI4MuPLbYg8+dn8YPnzqEnz1zEN98eATPH3PgkbkGnB3R4mC/GXPDRizOGXHf&#10;fW34+ucPAX96np74W8BvPofvPnsOFw8MYnGkBZzpdKTXgaFuOwY67ehuMaHFzi63akGcuoxq2Nnl&#10;Vaei3xo0cdZii5ZAvy0NgrRro3r20HVDXTb0t5uoLbkfy2HXlMClLydUEqgfdTKBRn09mowKNBkU&#10;cFNfu4VloRKtdo2w8uTyPvlRrq9n4WQfRw9Mi4y8nICinfro1LFFEc/v4OIdsBpqBVkrWQ7++c9/&#10;xszErRjuc2KYPmKj1B4Xz19y6fjW179Cz9JAY0sJq7oBTp0BzWYbnnzPe7xncAzAZ+Ay0PhiyzoR&#10;L64caraGqy+lsVot3Is5629PmwOD3W4MEJgAmp3oxcJ0P/bPDmBxth/T450Y7Heip9uMvj47Bgdc&#10;GOh3oavTirZWE60dtN2KkaFOjA13izLmxjtw/MAwzhyZwKG5fkwNN9PYc2JmpBUHZ/tweL5fJBYZ&#10;6XGhu9UmrNBELEJvkgpe243spqwULqpM3Km8pJ2O3X6Z1OQEIOVMAHL25ELUcIxAGo8VZQUoryhA&#10;ZXUh6uSl0OnqYKG+sZqUwt1ZZM1W1wtrTybN2EXaSu+Agd5fXUMNGuRVkMtKICvPR1VJDsoKM1Cc&#10;l4qi3BSxLszxuPOyW6/HCtBD/q1GALKVIJOEvObz+Ty+li0GX4W0NOSlZqAwMxuleZ54gZwZWlVX&#10;DH1DGdW/AmZ9GfTqQnrPCqg/CwlFwrJRy5aD9N5xNmopjqVdXyviABpoP8eRNOvY+q9eZAD3JATy&#10;xAbtaDahk+aMPnp/xodaMTvejYmhNnzgqUe8o8n/snJCvlr4Ww4fOeL3XEZK2hbvWZcvJ0mI9Hf+&#10;X4V/IQLQ17JttUUokyvIQH+WeK9y+71KAtB3kQi/lWTfbUODCAzl2FQewdOXGGT4EofCtYSEFX/4&#10;exOADEmouBIkAexKuJpyrhZvEYCvH1e7eKz+PO8AW/Ot42yPIUGIjo/DlpwsVMt3es+8fFEoFB5h&#10;lPpo3RpSlNeTsL3RI2AL4ZwFcyb9JGzeJMjEdQGbsCGIFC1SIkUQdtreFLgZsYkxqNpZicZWFzr7&#10;2+Fsuwk7NTXILklHSl4CErNjEZMQjqjoMGzJTkOFcieM7W50zU+gdWoENWY94rKzEEAK7cZ1Adh4&#10;AymJazZ45q8VkIjOlRDHqT2kce5RItYjIGgjElLjUVBVhMKdJcir24Zq2y60TPZg5O5puIZbUWtR&#10;ota0C8YmK6wtTqgMWhSVlSAxOYmU2jChfKyldhLj2iusvx4C0JeIW23xJegk+BJ+0vJabr++WO2+&#10;EuG3bQXZx2X7EpS+xCDDlzhcPkbtsVIJ8k3QsdLKz+BD8rHC6qsIXeZm7D3G7e1736shPt/C6rgS&#10;GecPEkH312K1+/6tCMB9+1zesy9f1GoVYtg6LjYMKYnhyNgSi9ysJBTmp+PgoUXvWZcvLbeq0Ndr&#10;RZOtAbt3FpPcn0nycQoqi1Kgri0k3WsXRm4xoH8f6draQjjkaTDXZEC5PQtV+cnYlh6FvKRQQhhy&#10;k8MJkchNjUYO/0GRFIkMmiMzEiKQHheOlKgQJEUEIiF8M2JCNiAyaB2iQjYhJjzEm+SDEE5zKicx&#10;iQ1Gelo0thWmY0cl6SNVJSgr2YrsjBQkxkWJuIDsAiwRgJ74fB7SbxlM/DEpSMfCvAlSItmlWMRJ&#10;DEVCfAiBsyXTOiEYSYmEpGAkJgXRmpAc6EFiEJ1D59M1sdGczZeTO3DSlc0ICaN70npT8Cas27wO&#10;N26i79ZGDiXh6St28eV1ONXXlwDMyNiC5aQhm9bDYrnkLszuvxJBxOB56z0+OigTgBKJ5Es4SSTT&#10;G0kA+s5bLKuJb6x3fDL4tzTHXYmw87X4u9pjV0sAvlm49E329AG3IYP7iyHJHnyM+8rX0o+3+bh0&#10;Le9n8o8JUT4m9cvfGtdEABIkAlACf8MYvvt8Id3nWpdlArCn2S7cStm6jOOkuQxyOPX1pIh7M7Ha&#10;NGiy60jpZpdHJcx03uc/7zGXXbn8+c9/EskjXv7GV/HJF57BZz76LP74h997j15azh1/B9rtGnS7&#10;PW7GnU3s5mtAO2f27bJjerQDS9P9mB/txGCHA+1sJcdZW61amPUKaNn1UVUjEjioFDXQNdTDpJbD&#10;rFHAoKqHpl4GVW0llLIKNNRWoaGuSiRdqKsqFUkZysuLUFFeCBlnYa3m5COc3KIUWnk5rBoZWmmy&#10;7m8xY7LbhfleN+Y7HVjqtuHkoBMXZ5rxvsMdeP5sN164pxPPnHHjmXONeOmxMXz3uRN4+RMn8e2v&#10;nMHvfsn/IHE7fQX4La2/+D5866lzeObsQZw/OI5D091YmGjD7GgrJgeaMNLlQG+LBZ30rK3U5m5T&#10;g+gPjlHIZJhTz9sN4EQl5gaZIEicxnq0OdXobTWiv92M7mYtuhrpg9OsRnejEs3mGji0FXBoKmDn&#10;uHbKckIlbA2cBbkaZv6trRFuvi3sumljN2FOvlGPidsuWfb5LkzyjQ22odmpQaONM+cqRGbaV77z&#10;Le8ZnuUDT15Ef4cOJw5fEsC++fUv0/3qhbWXmvpGw/Hj6mrwwL3nvWd4koDwc3PCGR5/HH/QqpXB&#10;ZapDq6MBnS169HXZqA7NGBtiV2Jqtw6PVV53mwVDvY2YovEzO9GN6YlOTE62YXy8hdCK6akujAy3&#10;oK3VDAc9q8Wkgs1Cz+zksWem+towTP0w0u3EWF+jyILNmBlpwxxnEaZ9nvFqQFezBe1uiyClHVxP&#10;qi+7p7L7O//muHXszs6u7moae9qaKqiryyEvL0ZtWRFqBPlH68piVNJYLC3NQ0lpLkrL8oSbulJZ&#10;AYOujt45Oaz0Lgq3as5UTNtsuenQ8TuqhNuqFu+ni61j1TUiJqaimsZ1RT5kJTmoLskmoSMH5UWc&#10;6TdbxABk0k4i/66VAPS9TkJeegYK0qn8TAKVX5SdjqKcNJSRcFFXlQuNogQGGoMmGovGBgKNQyb+&#10;1LUeYpcTzQjyjy1vCUwC8pqFJh5n7P4v4h6amASk57bS2HZqRYgAtkrlMdjIFrQ0j7lpnnj0oQve&#10;0eR/WTkhXy38La+VBMRfbMAPv/CC33P/Kqyi5F4zvErxvyyu0E6+BOA5Esb8nbMSDz50KX6M7zUc&#10;cPrTXrcSXlYj4t4sXI0A5CuIroY3UpB6iwB8/bjahQlAfsc56cGGzZsQGEIKWUoyyioroNCoUa9p&#10;8J55+dLa1gopMLoQxkmI3sQCNymJIZHhCI2MQHB4GClroYJQ5GyL7MYVHBaGyJgYRMXGkIIY4RHA&#10;AzfR+SHYkp2K0uoSVNSXo4pkkV00x+807MQOTRVq9DIU15egSlOLtvFeTJ1awtCxBQyd2I+h4/th&#10;u60LBST7RdA3anNIGCkCm7Fm3fplN2Zf+L6vvpAIQCn2DoOtYzneVEhUMLaW58PRvQ9jR6YxQDKb&#10;a6obe8fboL9tH+pJDqiyqlBJ3+PtJItmlxYiMiEOG0n5WM/K4I30XngFdElYfz0E4JuFK7kAr4bV&#10;rAx5zPhakCwf80MAXgnXE3yVn9fCP1N7/zPgX4EA5G+Wh/S7ROis57lQEEprwRZjx48f9Z59afnY&#10;xz6KKEFuRSAmNhRx8UxihSEtNQY5Wcm4udnpPfPy5ZOfPoxPfPAoTt/ZiXaDDNodudhZlokdZVmQ&#10;1xaJUD6N1jrY9aUw1G2BRZ6CWx3VGOs0o9OpIp0hByVZUdiaGo68LZHITYtGflYiSvgPfpLpiwqz&#10;ULotG5XbMrB9awrJ4XFIj49AQkQIYkJCEBsegbioKETTHB3OsfZCOU7fRkSGb0B8XBBSk9kNOIbW&#10;0UhKiERcDCcF4YQgmxFM34dQtp4K9lrm+ZKAXvKPE3iwezATcJGRYYiPj0baliTk5SShuDAVFdvp&#10;WSsysb0kBdtLE7GjMgU7a9Oh3JUJze486PUF0GkLUCfjhIQxSIihuoWuRUTYOqrveqrrBrovWxSy&#10;azF9c4I4LmAANm1mQsibGZjWERFhlxGAK5OAVFSUL/9hIbkAS0QRW7B/9rOe5JTsAmw2m5fJJR4r&#10;vuOF9/sSgCzXSd8Ohi/ZJlnhSZDcZ1cu/txz/eHNIgBXklC+x1bKf77bkvwotSH/9j33aiCVIb2r&#10;3P6+xJ4vpD5aCb7eH64ku/p+R/w999XCHwG4Gvhcf2Uw/NWHwcf4Oa51WSYAJ/s7MDnQgcGORk+C&#10;Cb0Sdg27hyrg0CmFy6VRXQt9A01ehAfefY/3ykvLN772BUyTYDQx1IwpwsJ4B47ND+IsCU2/+fUv&#10;vWddWh6+5wRGux0Y63FipNeJoR47ejvMaG/Woa2JLQ716G02oYMVfBNbPlVDp/AkAZDXlKJWRqgp&#10;R42sHHW1tL+ejitrYVIrYNYqYWioF9sMTiChV9ZBXVeNelkZqqtKUFlZLNY1hDoSQDkGoaqmRJAS&#10;BmU5zA2VcOpq0GZQoNvQgAGLGmNNesx1mbC/34iDw3qcnDHiwSMOPP9gD372pZPAnz4K/PlzwK9f&#10;oPVH6CmZEON/Q2n9tQ/ie4+exEdPLeCp4/N44OgU7jkyigtHx3B6aRhLEx2Y7m/EGCecaLOir8mE&#10;LqceHXZqD7YwM6oFCejJiOslABvYXZlBdTXWiMQf/W1GjPZYMNlnw0inCT1uNV1fD7ehBg4Nk34e&#10;8s+lrYOTLT/VnH1WJkhAtgRkApDXTLrxPs7EykQMuwd3Up06W6hPmo1ocWkFCcOkjMMsF7+ZpGH3&#10;zPYmjs+mgdtSD5ephuomg8tYS+V6SB27rg4mFcdWZGLMYx3HCSFEPML6CpER166rh9NAdSSwJSon&#10;o2lxKNBPH8Wp0SYszLZj/3wn5qfbMDroQk+Hie5LdaT6cbboscFWTI50YGayC/Nz3Zieovad6sSh&#10;g6M4emQK05M9aG+1wGKiscIkG8c2pD520bZDT+1FbdDm0NH4MwhX7e5mMzpo3UjH7V6iykG/rTQ+&#10;BNhyluPTUV+1ukyCBGQrQH5vmAg0yGVoqCxDXUkhZEX5qCkpQG1FiXDbreUYgRVFKC/LRxkpHJWc&#10;EIddgOXlwh2YM0uz5VuzU432RiqfhIImC1vKMWkmE5agoo5NHBuSk8PIYGT3WVKeGmQFUFbmQU6o&#10;LiFBoiAHBbnZyGNXXh8LPonIk8g/Jv4k8s+XFJQsB1fCYwGYjtzUNBJQUgjJyEtPRiEpeCX56agq&#10;zaV3rAjqeupjhcfSlkk/zuCtZ/deWots1Gzd6XVHH+x0Ynqkk/q7U1j4McnM1n+cBMhpYQJQI0hA&#10;KTEQhw4w0fth1svxngcuEcr+Fn+T79XA3/JaBCC7Bq9cPvmpT/o996/CFYita4JXKf6XxRXa6fUQ&#10;gAxfK8CVC1sJstukPwHkzcSVhB8JkvB1JVxNOVeLtwjA14+rXZhIYRJQIgBDwsOQmZuDOuUuKPfo&#10;ULGrDp/5PMkxK5af/OQnCI+KRICwBglBaEQ44lKSsLW0GDvkdajcWYMddbXILchHWmYGomNiEBoW&#10;RophuHBz0ut02K1Wi1iBGzl7YyAJ86TYbQonJTMxFNtVFbjjyDTOve9e3HX+AG4mmUjdZoKmi2TD&#10;I3dg7sHjuOPCYczcfxxnnn0Mj3zqeRx/5H6YWlyIpW/XeqrXOlLo+LnYspHBySOuSALyXEDgMXwJ&#10;NwrFMSg8ABnbsmC7xYm7HzqJ+z78KO56zztx6zuncdvpOdx+ZhGdi7fDcmsTGm4yoopkzKyCrQgj&#10;RW4DKx030Jhm8Lj2Cuuvl5CSlK+/J6H1eghABivVq8W4epUFIj0Pu6SvJPpWw1sE4JsLJtz8wR85&#10;x+Bj/sq5ElaW/Vrga65l4W+WXwJwoycDMLuLPvvsv3vPvrQ8/fT7RQbg6JgIxMSFIj4xGMlbIpCe&#10;EY/crBTSiezeMy9fHj/rwDPnunHvJOm5tirY6nOgrCKZuGwLKioyoFBtQ+M+0m16tBjuUWKgtQK3&#10;uStxW2MtWnWl0FYkQ5YbjrKMEBRnhEFWnEr6bDn2kh6yW7UDu0kX3Es6iE1Puu4u0ifK8lCYmYIt&#10;sTGIDaP6hkUgNjIKsVFU76gQqn8wYmKCEBsdQNubERWxCZHhGxEavB7BgesQFLAegZvXIWAjrTdt&#10;QPDmAAQH0ZzPbr8hnqQdy5l7CZy4gy3/mBhNSU2k+T0PO3fuwF42IHKo0Up6WbOrAUYtPYs6H86b&#10;KjHQp8HM9E1YvKtRYGFuH0YGbKTnyLB9WyIykoOQGLsJ0RHrEBayFiFBVC/hUuxx5QwleUu4CQd6&#10;YhGyy3EM9YsvAZidnSmOcZxAdgXeuHEDZmdnxXFe2ApQIgB93X/vvffey6zHeL1y25cAlKz5eJ73&#10;JdR48SUAS0svxar2t/iWsxreLAJQmkt5zdvSt9JXBpSOSe+Xb9vxb4kA9Ae+3vd+vpDuI72rUj/4&#10;K08qR5r/Jaws82qwsozXXY6PjPZaeFMIwGarDt1NNnS5rXCbSMlWkxKtqIdRXgsjZ2FVyKCVV0JD&#10;iruaJp4PPP1qi5Yf//j7mJtqx4G5bhxe6MXSTCcWx9vw+U9+2HvG5csz770fxxb6sX+yA5NDjRgd&#10;cODcaf8m1IfvukPE5dMrK6Fg8q+qWBCAdTUe8o+ztyrrPFZ+TPbZDGo4zTpY9WyFVQ+tgi2xqoWL&#10;sFxWjtrqMsh4zdfLmIDxZCNmyyl1XQkaagqhrS2CWVmBFoMSvQ4jBpvM6G8xoKtJiXZXFboayzHV&#10;V4v7jzjxpQ/NAT98DPjZs8BLF/HLF07gp585g9998xHgR88RPg58/km88uAhfPDAIB460IeLR4Zw&#10;bqkfJ2Y7cXC8GftHmnBgtAVzA42YJIF3ssuBsXY7hprN6HEa0GrVQ7gEC2tAJf32WOmxu7ZNV41G&#10;cx3anCrqQw2hAb1NDRhqN2Csy4rRTit63UwkKtFqVqLDpkWnXY8WE7vgshspu3xXizVbYXG5HBeQ&#10;XTJNDVWCDPQQgEZBurC1FSdjMWmrCXQtfXiYmGEykIkZyU3TbvDEF+Sy2cVzGQ2eNcd409aVQlNL&#10;yoG8gvZVCXKQLRE73dzWenQ0smtyA/ra9JiicXJ4oRvnTo3goQdm8MSj+/Hog4s4fXwEMxMtGOyl&#10;9upzYXy4DTNjPZib7MfUeCeG6br+PjvBQb+bMTrSisH+JvR2N6Kz3QG3ywgXJ5VoNFMbGsAu1i6j&#10;ZIHoibnYyckmnEax7aSPrZPaX2SLVtfCTGsmAEWyCo1n26Krh4l+M5hAt6kVMNTJoBJZb0tQX1GC&#10;mvIiVJUWoLI0X1gAskt6TW05lKoaaLRyNKhkUMrLoVNXocmpxjA938SgC0NdnJiHrXPLYVUXwaoq&#10;h4P6oslE/WRTobtRS/1vQE+jDq203Wig/lFXQFFVgLLCXBGvL59j+K3I9itIQCb0vOSfhwB8Ndnn&#10;DzmE3NSVSBbrfCq3KCcDFSQYVJcWob6yBBrqdyYBeRzoFWWCBOTxx8Rrs7VBEMW8ZrfzFgJbmvK4&#10;YqJPIgCZEGwiAYMJQE9WZCVsNpq/aPuRh+71zh7+F3+T79XA33IlApBj/XEG4JXLldyGXzfeIgCv&#10;Dm9UO10lmHx4iwC8OrxFAL5+XO0ikhEwkcLjkhXfgE2IiI7CFlKYskuKsHXHdqitZvzpz3/2XnH5&#10;ct/Fi7DedBNKKyvQ0duN0/eex+9+f0mx2b1Hh/TMTFKWo0lxDMIfSbFZubCys4GUsvVB6xEUH4qM&#10;smzsuom+tROduOPUHObvP4ihE5O4abINljtaMXR2DseeuQ8XP/kU7vvIe3Hiyftw5skHsHjmbij3&#10;6hGZnCAIQI5j6CH+COL9o7lsLY2rVd55kQyE2oLHHo9jz3hfA85WzLGnorfEoHK3DAOLt+PQw6dw&#10;+7EZmG51Ytc+PZQuPdVZCw3JDxq7ATUqObLy8xASHo61pJxw9mFWmlbDSuLjSpAEfYZ0rS8B8s+K&#10;6wg8HgUJ6CUCRZ8QfIk/CW8RgP+Y4HH4RhCAr7eca1n4m7WSAGRyiIk/tjILDt6ExbvmvWdfWn79&#10;618hdUsC4hMikZAYhpS0cGzNT8T20iwRcucW903eMy9fPvZgO/7rk3fjK+9bxJlJK9oMhdhdm0Z6&#10;6BbU7MyGwVSFkVEnzpwcwgPnh3FyqZF0vxo07sqCsiAc1ZkB2JEZhLK0IBSnBaN6WxI09dugI118&#10;ZzXpDttzUFO1FTUVmSjNT0BWUjgSIoIRG8IWgOGIDY9CXGQMYiMjEBNJ+6IDERsbJBAVuRnhYRuW&#10;yb/gwPUICdpA600Iou+CB5uFCzC7+IaFM9kXjAgqR3L1ZZdoJkUZiYlxyM3LQnV1OfS7q7FXvwNm&#10;XQX2qEugqs+BfOcWaBqy4LSVoL15B3rad2Kgux5Dt5Lu2kLy+55K1FWmozAnEhkpwUiOD0R05EaE&#10;hWygOlBdqB5BIcG05gQZm0jev0TErbb88Y8eMpD7WCKQfAk/aRkZGRGEoEQKSuQVb0tupbyP4UsA&#10;+i4S4beS7OM4eb6x+FZaBvoScSuP+eL1EID8TfN1S349BCBDkgV93x2pPXifdJzbWHLFlcg/CVci&#10;Af3dk7HyvlI5vN/f+f7g79vA8HeuhGs9fzX8LQlA3+PXuiwTgKqqYlg4E66RFGmdCtYGJUxyOfR1&#10;tTAp62Fu8BAderUMJkMt+nr3CTfQv2Z55okLOL7YhwPTHZgZdWNyxIXPfeYF79HLlxc/9AE0mlWw&#10;aOugUVSJmH3y2nLU11YIAlBeXwW1vFoQfUa1XBCADqMGJo1i2QJQZH6trVp2AWYLwBpOmiBjlAoX&#10;YGUNoboQiso8YT3VaJRjoN2J8cFODPS60dKshcNRA7dbhsE+FU4fdOOz75vFX75Nk8kvnwO+/TT+&#10;7/l78KMnjuDlpw7j+8+fxm8+8xD+8rnH8KcX7scvPnAKX3t4Ec+eH8JT94zi2QcX8YH7F3Hh4CAO&#10;jjXj0FgLjk93EXpwbLIbB0faMd/XhPEOJ/qa7Gh3mMHZf5mQYus0ttZrtjWg083WUlaM9Ngx0GFC&#10;X4sGvc0N6GvWYKBVj8E2I62N6G8xYaDZQrCiz21Bu1WLRiazDJw8hMGJRBSi3DaHlsYDWxpWCQKv&#10;0cwuwho0WjnpRQ10qnJolWUiPpuRLQsNNH7omMcaqxZGus6gpGPKKmGtyMSex6WcLezqaB8nsSiH&#10;TcekD5M9KvEsHIOQs05zAppWB5VnksFJH8hmey26W9QY6TVhetyGpf1unDregwvnxggTOHlsGEsL&#10;vVic6cXcVC+mx3oxMdyN4cEWDA460d/vQHe3Fa0tericDbBZFLBSXaw0rgxs4apnSz4VOCOvRU3j&#10;XVkDg6JavBecbbnFSvUhIb+V2r/ZS8Zy4hidsprGZKVYG+g5Pdlqa2ksssu5Z1ypabyKjLdV5VBw&#10;TMryYhEDkF2AZbSuLi8USTsqOS5ldSnqaDyrGmqhoDI4U7WGPvROqxy9HUZ6JgemRuwY69dTe9Sh&#10;2VKJRn0VXDoPmo216HI0YKzThqleF4ZaTei0q+DUVEJZmY+ygr8lAciEn4f0Y+SlpSHf6xrMKMrO&#10;RWkeCSyFuagryxFZjZlsV8k8a7YCZMKYLSx53LElLv/TqVWUiTFmM9YJa1MmAnmcMfnHZDSPNyaj&#10;zWa6zq4Q64fefc47e/hf/E2+V4PVFrbyW5nYgy1kXnrpJe8Zly/+MgE37Fa/iixkolCKF8FrDt7P&#10;ypG4hpVaodheUm6FtYvX+mXNBvrYkoLPGTsZ6yRs8mwLRdnPdbyWyvMo0B4lWtxbqot0/+Xz/kHA&#10;dZXaZzX8nev9ZhCALCBdK6RrWbDyhW+5/nA15fgKKlfCWwTg1UN6FyVc7eJLuPB7zO8MzxPrAjZi&#10;bVggNsZHIjIzBRUkN/38F//tverql9jkRIRHexKDJMbGe/e+esnMzURCRhJK2RPAqYe56ya4Rltx&#10;+8k7cfbDD+LxrzyLc598FCc+fD+e+Prz+MRPvoQv/+o7+I8ffgXveuxeuLrcKKzchgiqbyDVewMp&#10;8Dxf+SMAJVLJH7gtOVkIj1Mev4EcnzAuGjmF2dipq4d74Ga0TvTA2GnHDpKF0rISERkbQs9ICnRs&#10;GOKTYxGXFCfme55fRb9QmYLQusakD1cLJkQk+Dv+z4K3CMB/Dbxe4m4lXm8517L4ftOkb9amjeuF&#10;5VtI0HpBNu0k3dLf8tJ/fBa5OTHITg1DWVYsdm1Pg3nXVrzw7KuNYqTliXsH8IOv3ov//NJZPHCy&#10;Dd37itG4txg//tH3vWd4lu9/95s4vr8HS3e40L53BxTb0lC2JRqFCWHIjQtBXmIY8lIiSa6OxtbM&#10;eOTnJKKwIBVlJEtXVm1FWQkn8uDkHZsQHrweEcGbERUSiujgMEQGBCN802ZEbN6I6MCNiKRjYZLr&#10;bkQIIiJCxZq32apPWPsJeJJ+hIYF0LHNtN4k1uERAYiIpPkvOkTEaBVWkTGRSEiIRUZGGkqKC1C/&#10;g1CVjepSquO2BJQWx6NiezJqq9Oh3pkL/c48GGvyYK8rgFNRjD01W1FftgXl+XEoyIhARnIwEmLo&#10;WcKpb0LXY1PwBqwP2oS1VB9ecxZgT3w/T4w/tvKTkoL4wyZ6dl9Cj+GbCITB20zUSdl3pfMl8k8i&#10;vla6AEvyjj+ZRoKv+68v2cbl+oZHeC0i7lrA9WLCTHoG/n0t8pgEaT7l39J7I5FxUpnScd72JQCl&#10;duPrfMv8R8C1kHMM31Ah/yjgtmdc67JMAMrLi6Ctq4RVq0CjWQunSQtTgxw6RQ2sOqUnwQEJaByf&#10;b6DXiXES0qYn2vHUUxfxm//xJH/wt/zh97/D/afvwsJoI/73fy8nDB+9752YHmzC9BBhuEW4Di8t&#10;jHqPXr7M3t6JdmsD2jjWmUkFdoE1NtSiQVENubwKCoKmgepqVKHZZaJ62tHkNMKkl0OrkokkCUat&#10;HGplFepkxahjkq+uBGpFhXCvNGqZQOCMqhUwyItgUxah3ViBEbcSM50OTHY0o6/FgubmBrg7FRiY&#10;MuLoqTY89/QMfv/th4A/fhL4+QvAJx/ADx84gi+cnMdLZ5fw9YdO4ZXH7sFXLp7AR4/O4tmDo/jg&#10;0RE8caQPDxIePTuJJ+5fwP2nxnF0tgOLbAk40Yr9423CJfjobD9OLAzhyOwAFtgVsr8Vk30tmOxv&#10;xmgPZ9J1YLjHidE+F4Z7HehpY9dcjkOngNNcjyZa97QYMEp9NjHQhAk6b6TLhuE2MwaaDeh0NAgL&#10;sWY79a+IIdcAG7UZw0ntbKY2Ee6aahkaLWq0Og1otGqElZuW9muVlTDQMcDpPzEAAP/0SURBVLOO&#10;LbKoHIee7q0W2zpqa3bn1deVQVdbBj39NtE+G13LMSbb7ExSmjHUQc/Q2SjQ3+pEV6MVLRadSEpj&#10;VFRBS9dqakro+jI4dLVotavR1kjjwCWH21FP91SIZ2bX2I4meiZOCkHlcny+zmYrOlpNIgnI2Ggz&#10;5ud6MTfbh8GBZricOuioLkoeP2xBWl+NBjlbulZBT+PKoJTBpK6FTaeAg5OWcBIOqpOdrS/N6uUY&#10;fyp6PjmNKV7rVDSW1DUi+Qc/v3SMiUCOP6moou2KUmH9V8+xJ8sLUV9ZCHllER2jMVlVBCWvK0tE&#10;Ihu2WFWQcqRkIkwvg5OetbNdj6kxNw4vdmNxwo2+Vg1ardQO1N/NFrmA21hH4H307hoVcOnrYePY&#10;gLIyVBblozjXE6dPcgMWbr0ZqchIZ6R4kYyMFe6/r4Xs1JVIRU4qlS9A90qje2Zkoig3A2VFGagq&#10;zYGsIg81lfmoo2eXMwFP/a3kGIbidyka6supXyqhof7QUnvrqE844Yme1vx+W9mKlbONO3RobDTA&#10;yW7ahMceeXUAdN/F3+R+NXgjFn/kH8OfpSAv5VWVXvLPq7AKQo4+uF4iSxBMpPCuJSGWyb11KwLx&#10;s5sfx6NjgpJjcnEgft7m8wQRSMq/BC6DicOVrnN8P+n+og6E1axq3mxI7bMamBQQz/d3AmdOZeHn&#10;HwkrBThJsJUUIn/XrAapLN/rfcuQBJSrwQ2Ele/FW/CP10sAejKSXofr3u7FDaREe+eX69avwXWk&#10;RK0JCcDmqDCExscgPDEO49OT+OznP+8t4fLlT3/+E5557lloLUbEpCYglJTBoNBgUgBI0aI5xu1q&#10;xK9+dUlO5N9t7W1Iy83ETpIvW4a6MHjgDkyeugvnnn0An/7RF/CdP/0nvvK7b+EjP30Jz/3Xf+Cj&#10;P/syXvzPz+PpLzyPd//7ezB/911o2KNCHGfb5bqScscWHut5/lom/3zmLX4+P+B2ZCVACPY09jiR&#10;SWhYKAqKCtDc3ozpxTtxx+IMeiZug45kypyCbISHBGIzx5Zacz3WMdayEE4KEpdJStB1BCa0BLh9&#10;r/MPf0TGauDzfcmQ11vOPxp8CUBBAt7oIQFXw5UIQMmyciX83fefCdxGVwt/178W/JVz7aDxyWN0&#10;Ba51fK4c277wdz6D738ti+83S/r+MQEYsGkdQgLXIzx0E6IjA3EL6X1vxNLWVI2lO/fh2Hw7Btoa&#10;sGdXLl788Ae8Ry9fnnr0HOk/26EoS0RRcgjyE0JQkBSKnLhApEdvRHrMJmTEBSAzMRj5GVGQbc+C&#10;1bATN+/T46a9cmERmLUlCjFhmxEZFICIwGCEBwQjbFMgQjZtQuim9YS1CNq8luZndqn1xvBj6z7O&#10;wktrKdafcO8N9ez3ZOvdjFBCWEQAIqOCER0Tipg4tgAM84B+JyZFIys7FdvLCiDfWYKdO7ZiWxHp&#10;AjmxyM1PQPmOHKjUFTCb6rF3Tx0Mu0i/lJfDTnrkTboa7N1dCfXObagq5lBCkYiPDqD+YKvMjeDE&#10;TBsCORswybKBm7E5gJNBeN17qe84hqOUxIW3V2ID9TH3NRNSErEnEVUSQcbkn5QoQvotbfNxiczi&#10;GIHSci2EHZezWniEv0U2XZappPHOEDKWd770d/5q8HeNVDavfffxfSSZUpIDfc/5R8JbBCAtNaWF&#10;qC0vEply2WXWQkKZSVMPk5aD7avR5jaip90msmwuzQ/g2MFRHNo/iMWZbuyf7MaRmQGcmB+mdT8W&#10;RtowM+jG7JAbh6Y7cHqpH2cPD+LMwQGcWuyn8wZwdKYXi6PtIulFT5NJxFfrbrGirdEENydQsGho&#10;UquHla2ajDI0m+rQblai16nHULMNg60OtJEwZudswAaFAFtyuRx6tDRZCJzgQQOjvh46TY2AliYY&#10;taoKao45piqHiSchnQwWjh3GboVGelZzPTrs9Zjp0uP8bBMeWmzHudFOLLY2YcilR1ezEp09CoxN&#10;63HuQie+/aWz1HosFH8N+PqT+OXjR/HS6Xk8f3AKH1qaxgcPzOKhqVGcHuzBoe4W7O904uCAC2dm&#10;O3D/kQGcOdKPQ/MdOLLYhXtOjuPBe+bwwNk5nD8xjXPHp3Dq0DgOzw/iyNwAjs8N4uh0Hw5P9VK7&#10;9uIo76e2XJzqxtRoK0aozQd6HejusKDVrUeTUycyKg9wMgsm/wabMN7vwliPHaOdZgy36dHXpEE7&#10;x+qzaeG0qGE3KmHjtmR3Vt0l91YX9Qdnu2Ui2KSt85AydeXUjtXiPLuJXTAbxG+2huN4ikxsKQhK&#10;QoOsBLq6MkHo2TRsUadCM5dp1YlEJ04d3VMth0VFY08lh0lRB329DAY53Z9/11ZDU10hXGjZldbF&#10;yWqovla9nMYrW35WiNhynMRFWHESVLUlVEe2niuF0VCFJnrWwYFGjNG46+txo6nRSGPGk01aQ/dt&#10;UNRCJa+GmuqvV8m8brxy8Uzs2sv7mNATpBRbLHB2Xy9Z5bH0o2euKhLg4xq5J15lfRVb+eWL7NP1&#10;nP23spTetWLU0AeyvrwADdRWOirDSHXV1xRBXZEHVTm1WSU9T3WZiHcpry+FqqECWn01bHY59bMN&#10;R/fTO3dgCDPDTehrMwj3b3YDt2qrhUutpq4YGipXU0v9VM+utrXQ1lWjtrQEZXl5KM7JRkFmBnLT&#10;0wR5x6Rfesbl4H0rSb5VkUrnp6S+CpmpVH5qOrLTMpCTTvfLyBRJSPJzU0XmtOLCTJQV56CyjNqI&#10;LXHrK6Bi60lqv3ph5VsuSFrumwaFbBlqVQ30WuofQwMcbJFpN8LlNMFJc4jLZcKjj/gPtist/ib3&#10;q8HKZXpmRhB6P/6v186E/lqZf/1ZC7KrXGhEhI+lH8NLLJGiu0zcEdj6hEk/JvyY7NscFIhAUsSD&#10;wkIQHB4qAvSHRISL37yfiUAmCD0WgZ5ymPzzwFOm2CcsaiSCje7PdRH1kfb9Y0FY/7wGxPPRM/89&#10;sI7uJRFkfy9Iis1q8BWCGdK/3byfIZ3nr+yVkMpb7TpJ+HwtsNvkjTSu/L0bb+HVYALLlxy52oWV&#10;ZiZGJKHeF0ywsKUvv+diTuH5xDuXBIQEi/XGwAAEhYYgLikBmQU5yC3NR2ZhNrbkpmNLThoStiQg&#10;LDqM5pgAgSBSJENIsWSXsbjkWCTlbEFuVTG0LXaMvXM/Tn/oEdz3qffjPV98Dh/67mfw/q+9gIc+&#10;8Tje9e8XcOzZ+/D4yx/HZ3/1Cp77zudw7JFzsHW4kFu8FdFx0cuWGjzmOEEJz1ViHuBx5LX847aR&#10;/rRYDeJ8WvP1/IyxiQmoqN4Bi90Gs80KWd1OpKRvQSApgzymWalh4Xu53f4FiKY3A0zeMAG4Eh4y&#10;8PLxzViNAPxXbf/V2mc1MLnvr5zV8DaCv3LeKFxrfa4VUv2vZZG+Wb7frQCaQ4JpnuPEF2HBAYig&#10;OYsTYWSmJ+L55571Xrn68o2vfB7W3UU4d+qwd8+lJWtrJAryEkjuzkRhVipyM5Nwz/nT3qOXL489&#10;dAIDrSo0VKWhYEsY8gnFmVHYlhFB2yHYlhaK7dkR2JEfC3lpCulE+Wgxy9DpIv13bz3pIkUk1ycg&#10;hebfOJqjo4JCBAkYRgileS2EXZwD1yEwYB0CAtnlmd1qPck8+Le0HRLCiUI8FoLCOpDm79AQap+Q&#10;TQgL3YyoSJojY4IRHxeKpMRwbEmJRNqWaKSnRSErMxb5W5NRXJyB0rIclJXnopiQW5KBzG0ZyCvL&#10;FYmfdtRWQCYjVG1H3Y7twruPvahYt6osySGdIQ4JMVT/MOqbYE8SkM2cQZ6/R4FUX2/8PyYBmfRb&#10;v36NgCACN3rIQE4AImV3Xk9yrdT33Oe+Mo+0n7cleYi/LWzF7ps5Vpr7fUktaQ7yJWX+EeE7T15r&#10;faVnlMDlrJQh+DxuE9/2kdpIKkP6/Y+CN5sAlNpoNfi7xhd8jiQ/X+tyyQKwqtRLUJSJZBpaJbsx&#10;1sFhUqOjibOqNmFiuB3zUz04ujSKU0cncfzQKI7sH8Kh2X4cGO/GzEAzhtutGO2y4fBMN+47PkkY&#10;x4nFHuwfd2Nu2IH97OI614/T+4dxcLIbY90u9DSb0O7SCws0TqDgMGtgMzUIYs5uqEazpV5YqvU3&#10;GjDe7sDCANVjuBujva3oJkGwpdVOsKGN0NpiFQRgo1MPm6UBVs5g7Kby6VgzrZkkNOnrYNXXwGGs&#10;RZO9AS2Nejitnvs125UY6zTh2FQzHj3ah0cOdOJYjwtTdhMGrUr0OWsw3FmHY/tt+NSzC8DP6cPw&#10;v18AvvIUfnh2Bs9OdeD8UBOOdDux1EF1bXNhssmOYZcZQ40mjHZYMT/ixpH5Tpxc6sXR/dQ2062Y&#10;n2jC4YUeXDg1jQfOLuCek7O4cHIOZ47M4OjCCI7OD+PcoUlcPD6HC0emqU1HcJja8cB0jyD2OHlK&#10;T7sZg30ODA00orfLid5OJwZ7GjHc58Y4Z7EdbcP8eLsgZkc66fxGlSA7W2xK6meV16qvShBX7M7K&#10;hBfDxIlCjBx/jdqOfjOpxWQXk4B8De/nzLcuq0ZYvjH5V8OEV3mBsGxrkJVCJ6eJXVUDcwMTVHI4&#10;OLMxW9XplDDQWFPXUJk8/sqLIa8ogbKKxiF9GIwqure+AWa1HFrOGlxTCQ3HeaRr9A01VIdKyGUl&#10;NHbZhTYP5SXZKCvKRCmjMAMlBYSidJSVZqCqMge1skLU15ZAXkfl0zOaqQ6NDpOAie6jrKsUBJ7I&#10;Bq3kj5HHnVdk85VXeAnGUkH8MRnIbcFkI19TW8FJPQqEyy8ny+EEIJwUhNuISdEGduvlzNR11Wjg&#10;pDX08eOkJ2r6EDIBaObs08pK2FWVsND5Bno2Nd1HXkNtIi9Bg6YSemMNrNZ6qq8SnU1adLt1aHdw&#10;wgzqy0Ya61Y5rBq2vGTijxSsOnoOqqNRKfMk89EoqV2rUFVUiJLcHBTlZKIgOwM5mWnIWEH+vVEE&#10;YLoXGYIITKOPOpOB7G6chOyMJLp3MvKyU5Gfm4ai/EyUleRDxmOB43VyfE+CiPVJkFObKagdlSLz&#10;t5cM5PFDY4u3lUzSUnuraPu+C0zOr774m9zfCLAbGMcE7BvoFy69vO3vvCuhoqpKlCG5FPuSbR6r&#10;Mh8SSxBZHqs/VtSZ1GNFnck+dsOLiotFbEI84pMTkZCSREp7ImJom/eHRUWK8/h8vo7/VeV4YJJl&#10;4DLoHstWgctE4D8mJGvIK8LbZn8vCGLWq3D8PcACLQux0r/bq4EFXIa0LZGBkgDM5fgr3x/4XAm+&#10;+1lgluBL9vnDWwTgteGNJgCvJ7AbplDcaS1IM+/cs5I45z8ZAoKDEBwZiqhEUvxo7i7ZUYZikiUz&#10;i3IEyZdMc3pO6VaU0rwt5wRmHW64h9qhajeixr0bzplOHHr6PJ794X/gP37/A3zu9/8p8PyPvop3&#10;vfgUxu65G51HpzFy4QBOPf8QHvrE+7F07zGY3FZk5WcjPDJcjFsec6xwiHFE9RNzwVUSgMtWgOJ8&#10;D/gZeQ4MCAlCTHwckrakIiImWvxZwta8kmB+Wdv9ixJQf2u8RQBeGW8RgFfG6yEAeZ5YSfgE0jwS&#10;HBCE0EBGIEKDAhAWzITgJlpvRHjIJqRtiYNhTwNGhvow3NuNFosRZWnRKM8JQ2lOAPIzNiJrSzDS&#10;U+ORQjJvQlISYpOjEbclFIlJsUhJSkVmRgayczOQnpOMnMIUmEkHHR67BaOkG89OtWFpthPjt1qg&#10;lxegOC8WBZmR2L41DrWlKagvS4G8LAl7ajLhUhehSVuCFm0xbtYUwaksgKaadKC8ZGTFhSExnOYu&#10;kunY7ZeTeITQc3EcvyAm0oLXYXMgYfN6mj83CCKNM/pKyT1EUo9wj1twBM3vIrtvWAiiQoMREbJZ&#10;tEV0eCDiozlGXwjJ9xEkx8egYGsiSraloGJ7OnbK8qCoK8YuxXbsIr2mVlGOkupCFFQWoJL0kb1u&#10;O9pv7YLTvQ/yXQq6pgxV27ehguT/4vwsoROkcWiFqDCEhVDfMDEZSHMyW/wJC7/11Hf+wc/FbsEb&#10;NnAsV09CJyYBN9J3i78V3OdXA0mekeQj3icRgCuJmCuBvxd8zUpcDcFztfA3J14J/sq4EvyVwfB3&#10;7j8VuA+EfOPRH4QMwHKBj4zgi9dDAPrrf2mf7xy0Eryfj/N5XI6/9uZyeD7jc691WSYAZZXFqKoo&#10;RBUnw6gth8ZLALIVoNOsRnebDTPj3Ti6NI6TRyZx4vA4jh4cwcGFASxOdGFmoAXj3S6MdFgx3uPA&#10;oekunD00gjOHhnB4ph2zww5M9Jow0WPBTH8jFoZbMN3fJAjAEUJ/G00GjUZBJDH5Z2Z3S30dGq31&#10;6G7SUrk2zPY3Y/9QBw6MdGN+qAtjva3o62pCV5cbbe0ONLqMsFs1wvJPIv26OlzooeOd7U5BADqZ&#10;ZHTo4Lar0GiR0/0a0Oo2wO3k+7LLrBLDHQYcGLLhxJgNh3t1mG/RYcKlw4i9HpPNtbhv0YmffJb/&#10;vfkC4XvAD17ED+47iOdHu/EgtcMRer7JFhOG6D4DThP6G63ocVnQ02zBxFALjlK7nD07jdOnxnFs&#10;aQCH53tw+vCoIP4eOn8A95yYw5GFYcyOcGbmFkwNtmOByj442Ysz+zlr8DSOLQxhYawD0yOtGKP7&#10;9XVaMNjrwBy1+9FD4zh+ZBqHDkxgbqoP44OtGOpxYbTXhYmBRkyxFVyXBf3NGvS6G6h9DWijtmML&#10;PrbuYzdWJqw8ce2qxJrJLw1By7+9lm+8nwk/voat5JjoYlKQLd5qK/JRR+OJiWVVLZfFrrUycJIW&#10;kfW2sgR1NOZqOeZdCX0QivNQWZQrUFGYiyraV0fncOIWtkjV0LVyuo6TZlSXFaCiNB9lJXkoK85F&#10;KSkbjJKibBQXZKIoPwOFeekoIOUjPycVeTkpglwqyE0X+4vonFK6rrK8ADWc/bmuUpBImoZaqBXV&#10;UNEzsNtuHX2omNCro+fhbSY9OYstE5xM8vFvflZesxUgE4LC2q8sl+qZJ8hBiTx1mjWwmzQ0pjWw&#10;6tWw6RtgZ8s1vRJ2bT0c2lq0mJTodekxQu/aUKsV7XYakzquE2cDpvsqqT20lTAaa2E314uYjOzi&#10;22xRCPKvh8Zpi10Jo4otB/OhqMqHnPqhvjwfSnqvOQYhW1Sqa2tQV16G8oJ8FLEVYE4mcrPTkZmZ&#10;igwv+HdmZppwC/bNDrwyLqC07cHVEIB0nzQGWx1Smd6yGeyKnEf14AzFxQW51LdM6pbQ3FQqCEGe&#10;o2o4PmKNJ/YngwlBJv40DXXQquuhpflKTe2pofW77//bJAF5w0EfHEHwXQE3rmUzeiZQ6GOwfiPW&#10;kBByI5MlG2j/pg1Yz8RdMAkoJLwFRoYgLC4C0SQ8xWckIpnegfRCDu6fhzx6b/K25SJrawbSSMBK&#10;Tk8ULnSRsREIJUEvkAS/zVQOE4ErLQPXbtiIdRs3ifWNVI8bqE6SwnwliGdghfwKEKQdfxRfE9QW&#10;/MFeDXTOjes3ULtsxg3rGZsEbtxAoLqvIWF4LX1Y1wcGUHsFLmOjAO/jdiQhj4TkDdQGGzcxuUD7&#10;N3hBZTI2Uln8wd1EZW2kdtqwmc5nkDC9nsDrjSSsbgwi8HoTCZ3rAxC0OYSUjBAEUrmbqR0DNpLw&#10;TQJtwOa12LxpLSkh6wXYFWkTtflG6ueN9Dyb6J6bN1DfbgxC2OZARJAwGs7WCnTvELpvMJUfROCM&#10;fQGEzUIIpjULzCQ4B9BzBbA1VhiVQX0cQMoBr0NCQ7wZ9UIRFkaCNoF/8z/eEjEoCSK85m3e7+sa&#10;I86ltgsgpWBzyEYaP3TfIKozPfsmfnbO9BrgaZ/1TIaKsURgQZqwhsaSL3hc30D9yONGjCF6R1gY&#10;k1w2JbzqPfp/FKJtvLjahRVn6R/8V4Hbd0W5ArTfN0abmJfWkfDJY42Uwoi4SKTmpGHr9iLs1O6C&#10;s6sFk4cXcPGZ9+KpT38Y7/noB/Hwxz6Adz//GI6+5yTmzi3iHQ8cxsMffxT/8V9fwHd+/318708/&#10;wQ/+/Cu88vtf4lu/+gU+/b1X8L4vfgLv+fwzOPWB+zF0cBKmFhuKd5QiPjkewSFBQkHzVcrYhVya&#10;N5dj/3nrfKX2Y4tHHm/StoBvW3if/+0Eqa2kdmTBXNp+C9eGN5IAvBb4q8vrxd+y/LcIwCvjr7EA&#10;9P2uBdF3LSQwWBBlwQH0jaP9gfxd5W9s4CaE0jc0gr6hURGBiIkKRkJkFFKikpAeH4fsLeHIywpG&#10;Xl4ocnOjSIZOQirJwylbkpGSzn8gRCAhNQ4pJONmk45TRLpFze4K7Osy48A7J/DBF+/Hd/7zE/jh&#10;Dz6LT374YRy6sw8mdTm2FydhW0EsyrfFo75yC7S12TDLc9CqL8FtjhrcZqtEt7YArYp02HakoL4o&#10;CQUpEUgJ24R4+u7H0TNFkLwQTPKGkDkC2DOEZIrAtfR9Xics6jjGn8faz0P6eYg/Wq9AdEQoYsJC&#10;ER8RhuRYmuvjI5GZEoOivBTUVOZi754a3LxPi1ta96DjZi3p1ArsI/19n5V0edJZGhrKsaNuG7bX&#10;FKFudy1uar4JN3e2wbjXhLLtZcjOyhI6R/oWarekBCQlsPVfNN03TIRc4D4IJjmCZZzNJPcyCeiP&#10;/GMIt2Bas1UgWwKy+6+IDUh9KckzErnH4LGwGlaex2QLky7+sJKckcDHJOLHF1e65lrhb068EvyV&#10;8f8iRHgelke9eo74o5P1Eq/suRKvlwBcCWk/jyceVzwuWZZmi1OWryX5m8fqlUhnLoOP83nXuiwT&#10;gEz8VVUXo1pWitracnBsPT272BGY5LGbFGht1GOotxGLM304fmgMR5eGsTjdjZnhVkz1NWGy101o&#10;xMxgE47O9eLc4VGcPTyMYwtd2D/hxvyIE7NDTkEATve5MEXnThCGOh3oEe6/RhFfzmZSiVh+HOS/&#10;r92EuZFWHJsbxNkD4zi7OI4jkwOYGWjHYEcjWtxmWKxq6A1y6PX1MOjqYOaYZw6dcPFk0o+JwN5u&#10;N7q7GtHeZkcHbXc0GdHiVKPdbUB3O+1rscDt0KCNM6226bE4YMHxURtOjNAE3W/FdLcFs11anJ4w&#10;4lsf5OxQXyT8BPjhh/C18/N4rL8dZ5vcOOh2YKrFhPEWM8Zb7RhucqLXZUN3ox19bS5MDHfg0NII&#10;Tp+ZwZkz0zh1ZAwnqB1PHhzDmcOTOEHPeGRhlDCGgzPDmB/rx9xoHxbG+jA72CbabKaf29qFwXYL&#10;+gkjvdSm4+04TOWcOz2H+84fwJmTCzi0fxwL0wN0zzY6p1EQgNNDzdSeLZgecAoScLTDhAEqo7PZ&#10;hmaHARaOmaisEiQfk3lM+LE1IJOCEtHHVoFM/rG1ILsA85oJQia8JBdcJsO0bEWopn7RKKFtUEBZ&#10;X4va6kpUl5egsrQIFYySIpQXMwpQRh/G0sJsQeZxQgwmdzQqTjxTD7VCJhK1MGnHxF9pST5KSgtR&#10;TOui4jwU0rWFhTnIz8+mj3AmIYM+xOnIyUlHbk4G8nNyUJDDyS/o45uXh6J8WufnoJjvV5wrCMXq&#10;ikLIKpm8LBAkHmf1qi5lMo/j03lIQH4+bht1fYWwBBSuznSM49VJ7sFMCEoWkmwJyCQgu9JrlbV0&#10;TjWdU0nXUnvVcAZkT1xEJ7Vtp11L/eHAPPXz/FArRrptaHOp6eMpg1ZbAbWmAioSCuTyMihqS4Rr&#10;r4naxa6thdtSh2abXLgAWzScdKWS1tW0pr5jl9rqEigqqa7U9vIKKqOiArVl1J7U9iXUFky65RFy&#10;qe1yczORk5tBbceWgZ4YgZ4EIZKlX7JIFOLZ9pB/6SkkCKXQbx/iT4BJP0H4vRoeS8AVYBfhTCYl&#10;c1GcX4CSwkIaDx7ClwnAWk7Yw9aAnLm7muYqgnARrq8S1oBs+aegNlfRGL3vwt8mCcgbDaGseomw&#10;1bBm7TqsW8vWVBuxbsNGrF2/QZCA/OFaz1Z/JLwFRYYK4i8qOQbxLIDmk7BJ47ewehsqdlVhJ82P&#10;CsMu1KlrsWNnOUpovOcWZgkiMHFLPKITohAeE4bg8CAEkMDFsQLZndjzYWTLHyYDmQDcdIkApI+P&#10;v2fyxdU8n0QArhSQVkL6cK6KNVzWRtywIXAZN24MwBoSgteRcL+RPq6bw0IQSEJlcFQEQqIjBUJj&#10;CLG0HRNOoGMxoQiJCkdYOLVJWDTCQqMIdE5IBIH2h5JQGsbHwxHKbtUkNAtEBCM4gj7e4SRsh5KQ&#10;GUyKBgnbG5iM4xg8QdRHIWGkTAQLgTuSzo+JDhaZ+CIiNhI2kbC9GWEkwLOrTQj/K8//3AdS2YQw&#10;uj46lIRwFsTDPYjzIobAQjojkoV2EdybEEW/o8MQQc8XGReJSE7wQH0dlRCNWBKy4+PjEUeIJUUm&#10;OjYGkSR0h0dFIizC82yhTAp6wc8bFhGB8Egqi86Jio5CNJ0fGROBiBi6T0wwwuh5QklBCo2kejOo&#10;PXhMecjlIFI8PAQzW7eyFdl6Elw8xPImGmM+5LZ3bEgkIGOZlGEiwLvvLVzC1S7+FOllrEK8CNCx&#10;t93gIWe4L7iP1rM1BltckMIZQeNqa2URrB37MHv6EO7/8JN4+qufxGNf/Aje88UX8cRXP46nv/gJ&#10;/Md3vorv/eI/8Y0ffBUvfeNj+Nb3P4ef/vrb+O2ffoI//O//4A//3x/xh7/8H377v3/Bz/+/P+Dl&#10;3/wIj33sabTd3oXCqm1irgqmOYpjDLLwvDw30Ho1wX1ViPnJQ/7xNj+X53lXaYc3kNx5C28cAXit&#10;eKNIOi7nb1n+WwTglfF6CEAmcyTyT/pDKyiAvlH0jWYEbeI/6wKE5RwTgcEBTAKy5VsAIsM5K20Q&#10;YqMTERebg8SkDGzJTEReYQJKK1JQUZWJ4uJs5OdlCx1jW1EGCjgz79ZkJOckISkvEUU7c9HYa8KZ&#10;R5bwH698CD//w1fxp798D3/+0/fxyjc/jncduZP07kqUlCSitCwRVduTIN+xBbq6TFh2ZaNp91Z0&#10;6gvQbyzCyN4SDO3JR3NdOnYVJqEw6RIBGEvPFiksGj2EwuZAlkk2kLy4HoEknwSHcnIPJv48br5R&#10;JPNERvJ3nokIthbkmHieJCARISSnBAUjgb7/6YlxhBhspedW1ZVibPBmvPDvD+LnP/kSfvebb+GX&#10;P/siXvnWC/j8xx/Bc0+exmnSc/tI3zSZSQeUF6N4ew7JniTv56YhjfSIlOQEpJL+kJKcLOSRqKgo&#10;qgfJKXSvCJK1wqh/Qqn9Q6gfgkkeDVy/FgEb1gqSbyUE6ceWf+tuwFoCW/8xCcgWgQF0vWgH6lMe&#10;A0ycSNag/iCRgPybz+PvDK/94UryKe+XZFhfvKY8ew3wNwddCf7KuBL+Hs/wpoDr75U1JdlB+tPv&#10;MjnBi9dDAK7W/r5tx23JY5LHpkRSMyT5RrrGH6S+udZlmQAsKc1DWXk+yisLUV1TCrWSs5nWLbtA&#10;MgHY5jZgsMeFyZFWTI+3Y2qsFXMT7Zgfa8fMYCsWRzsFUXfqwDDOHhrDhWMTOH9kBEfnOjE/6sLU&#10;gAVTfTZBAM4NNmN2sAVD7Ta02hpE1k+rll1zFXBaNCKRx2CPG0f3D+Ph8wfw5IUjePT0Ei4emcOZ&#10;hQkcGOtDX6tDWAvqOE6buQE2q1qQfxaTUlgA9nQ1YmykC7PTg5ie7Ed/b7MgBe2c6MJQC6uuWmQR&#10;Heih84baMdjrxlC3HftHm3FmrkPEADw9YcfByUbsn23FsXk3njjdgV+9dAL4v48CP3oSLz80jScn&#10;23GipRGzRhuGdTr00/1H7AaMNzkw6nah22ZBm8mITpcVI70tWJjuFWTdcZoUTx+ZwLlj07hwYg7n&#10;j8/h9OFpnDgwhZNL0zh9cB5H5iYwO9yH0a5m9HGsRKcGA82ebL6dnPTCpUFPqxFDnOSDiT3qj9mp&#10;LsxN94mEKscOTuHw/lEcmOnH8QOjeODMAh44PUd90oOF0SbMD7sx1tuIvg4X2hrNwhWY491xIgsm&#10;9xg8BpgEZvKPCUKR4IL2i/iAtI+JQYkc5P6TXF9txgaYdBroNGo0qBRQ1NehrqYGtTUy1MqqUVtd&#10;heqqClRVlKOyvBQV5UUoL6MxWJqPKlIi6uoqoKYxqOcYfbRWKqpRT/tqa8pFivny8jL6OJaguKQQ&#10;RUX5KCjIQ35+LvLoo5tLH19BZLF1W04u8rMLUJBTiMLcAhTl5dOHmc7PzSZkoDA/A8WFGcJtuIJJ&#10;v7JcyMryhBUjk5mSSzS3g4gLSG1g0tQK0tNjKVgoCD+J/GQykMk/tphkCJdpeqfY6lFWXkzlF4l4&#10;m/X0jCLpB8dIrCqEvrYYNmUlmgx11Nc6el9cmBmjd2TAidY2PWwOJXSGGmpLTi7iIRANddWwaWqW&#10;CUDOmtzN46PNii63EU0c15HeD728SiQA0dRUQV1TDVU1tWVlBWqo3StLi1FGbVhcnI/CojxqR2ov&#10;akNBpOZkiHh9lzIFpy1b672aGPRjAbgKASiIvgzqo9WQmY28TKoDr7MzUZhH/SOsNml+qiwWZGA1&#10;W49SG8qqSgQhyIlc5PWVqON+oT67cP5d3tnN/+Jvcn8zcFUEmWQBuJ4tqDwupcKtlBTgzSSYhUSS&#10;4JYQjfj0RKTmbkEGjeW87VuxjcZipWoH6g0KaB06mGheNDsN2LNXDYV6JypryrBtez7yirKQQcJY&#10;Sjq7CLNFILsGhwhrQEECblgviBkmAddQHW6guly/hurmVZ6vjFc/z0pcLQHI4I/dqqB2WsMWfxsD&#10;ceOmIKwloX5DED0HCZGBkREIjYlBRDw9X0IcohLjEUOCZ9yWRMSnJSGBnj2B2i8+jffFIS4lHvGJ&#10;tJ1AbZJAwn58AmLj6BgTZkyc0fXxSQmIpzIS6NyE1HhBpCakxiIumQm2cITHBiM0OhDhUcEi/hkL&#10;2NHR4VROBJJSopCaHoP0TEYUtqRHIiUtHEmpoUhMDkVCUhjiEsPp/lEis14i3Y8F5XSqbzbVV0KW&#10;F5mEDEI6PUd6Bm1n0fuYlYw0wpZMQjb9zklFGo2P9DwaI1szkJmXhUyaI9Po3U6mdzghhZ43iZ6P&#10;BPxYQhy7jtMzJrD7OIHdyBmJKUlI5n/q01KxJWML3YNA5W/JTkIqKQUpGQlI4vg9oi1iEJMYjai4&#10;KITTs4eSgsExKDkuZQBbcLE1Jila6zdxUhomA0ng4X9kecyJcceup9JY8Y6pqxp3TOr4f+f+VXG1&#10;iz9FehmrEC/L1nDeNbfvWuobzqwoskWGkRIZH4VMmqeNbQ4cfPBdeO7bL+GLv/svvPT7n+Azv/8x&#10;PvzL7+D9L38FH375ZXzzf36B//rfX+O///xT/Pi3L+OVn76E7//3l/Hff/whfvOX3+AX//t7/Ofv&#10;fo2v/+I/8ewXX8T8qf3YbddiS24qQkkJZyuPDfwHCM1LHtfxtbhe9LlHiL8WSKQfk04MQVys0g5v&#10;EYBvLN4iAK+MtwjAK+P1EICsVEskoEQEen6zJQ5nMGW32I0EJoy8MfHYNZat5CJCRLbbuGSSt+i7&#10;nZYbjaLCWJKnU+DSbkO/Yyd6bbWw7MzDzsJk7ChIQ/nWNGzNoW9ydjx9k+NQuj1XJKubIt30wNIU&#10;jp/YjyefegAfeu4JvPPUO3CTc4+In7c1l87dloR6WTY0u/Kgqc8guT8JuyrioNweB92OLdi7Mxem&#10;6mzUFW0h2TlZyApswcd1Fdl8QwIEiRfA3gABBH6uIG+sP4JkARjGf0iymy8hMjTYY3XH8zodYzIw&#10;LCQa4aFJiIwgOSjWI69sK4uHXJWOxn0VOHT4Fnz2Mw/hN7/+Cv7vLz/E//3fT/Hnv/wY/0Vz+osv&#10;PIRDc/1o1tdCsTUVlSQfbSP5KD8lAluz4rG1MIVk0DRkkQyaTDIOy0pMTPK9pZiEXE+uLz/DctIP&#10;jvPnB3xMxARcjv+3xnM+9e169kTwgZQgz+Px4gl9wzIHyxv8XZHIPUn29CVcXg8kWVXaXknmXAlX&#10;ilcnLNT9gMN6+JufpDpIz7TyuDSv8TF/9ZaIT+n98SVVJcJUKtu3fGn7anHNMfoI/sr5fwHXuqyw&#10;ACxBNaGmhrNuMvlTJ7JtGrT1wqKOEydMjndhfroXC5OcgbQLB2f6RBy6+YkOHFnox/ljU7h4Yhbn&#10;lsZwSLgGuzHWbcNghwn9hNEeBxaGW3Fwohtzw20YaLOh3alHk02LRpsOTquB7mVBW4sLQ/2ccKQf&#10;Z6nMs0emROKLcSarWizoaOSEFFpYjUqRyKHRZRKkHxN8XR1ODA+2Y2Sog+rcRGVZxTGODcjH+rvd&#10;GGx3YaDZKgjIhdF2QVpyrMJjs6147PQwnjk/hkcOtePMpA37R5yYG2vFsZk2PHy4G5+6fxxfe3QG&#10;Hz3Vj4em3DjWY8OIRYcWhRJueS0aVVUEGZo09WjSKuDWKdGob0CH3UjtwK64TRjrI7Al5HCLSKKy&#10;RO24NDOAo4ujOH10BicPTWF2vAeD3Y3CQrGrzSqy23a49ehqMqC3yYjhDjum2EV4oBWjfW6M9HP/&#10;dOLgwTGcPb2E+84fwXlanzwyg9NHpvHIPUt44amzeO6xE7h4dASn5jpxeqELx+d6MTtMbUXt2mrT&#10;wEVtalHXwMikF1v5MZQcD7BGxN7T8digYxYaF5wp2G3VoIXGR7vLiM4mM3pareiiujY7NLCbVbBx&#10;xlwL/9ZQf3GsRRVMOgX0nMWZylKwOyeNudq6MshqeRwWoKaqAPLqQmjlFVQX+phSW3IcQFODEgaC&#10;SlELWXW5IA05ZlwJKR1FBTkozM8mZKIgPwMFeRnIZ0tAQjbty6VjTG4VFeShuCAfhXl5dE4uCnlf&#10;CYHdissKICtn118m/4romcthN9aI2JBtLq1AM1upUv05S7C2vlJY8enZHZrJUoXH4o73cey9hppS&#10;KJjMZMtCesfYek3Bsf3oWs5qqxHWlFVooGs4+K2drVctDcISdbTXgcMLg8LdfmGmB/307rRTv7eT&#10;4NDBbe0wosOqQyu1cZtNIWI5tto19E6xW30bupsccJt1cGipP+k+VrUMHdRPvS12et90gtBU1pSJ&#10;elVXFKCCydfyfJSW5aGwOAcFhZnILyBwG+akIyc7TcQKFFaBIm4gtSsjIwOZ6YTUtFcTgAQpCcgy&#10;+UfIoWuY2MvLlMAk4yXkZPA5TBQSMlLpXiQgZKcKN+5i6ueykgJUlTMRSHNWRQlqq9kqshoNylrh&#10;Dqym9YXzb04MwGvF1RGAno8vf1TZjZLdKUUWtBASkiLChOIdtyVBkH9Z27Kxlfpxm6wYZfXbUUnz&#10;UY2OBC+zAhr7bphdBphv0mO3YRfk9J7v3LUDMhqTlTXbUUzvE2e5TCFBMiYhGmEkiAXQPSQBiclA&#10;j1swCUmkfEtxwa4Ef8+zEtdCAEqCh18wGcDWZAGBWB/EFn+hCIxg4i9aEH5xW5KRlEFCJo3hFBrD&#10;W3IzkUnPm7MtF7nFeYRcZFP7ZdLYT89LRxqfk+UFjde03CxkbM1GNic+KMpFPl1TRHNGcXkhirZv&#10;xdZiPkbvQW4SUkmwTUqPReKWaCSnxSA1PQ4ZmQnI2ZpC71caSisyUVGdhWpSFBQN26DZQ3PAXppn&#10;TTuwa3cpZHX52F6VjW2lGXR+JoqKs1BM81Q5k+D8zjJ2MOgdIOygbzd/wxk7ZKXYQXNPpawEZVVF&#10;KKH3e1v5VhSVU30J2ypoDqykebOiiOpfiK1et/B0Gj9MEqbnbEEmPX8WzZs5NAfwmMgryqHz8pBf&#10;shUFNFcWlhZ4kS+efdt2botcFJTwuTzn0nufx8RgClIzk6kNOAYlE4uxiGYSNpbHVwSCw0JFLDlh&#10;GShZBfqAhXJBCkrwEoP+xtpl4LH1Osigf2Zc7eJPkZYgrPzWvBrXrb0Bb19HigavCTdyoHVSJsPj&#10;wul9ycAO+o7t5uRcrU7cdfciPvzSx/Ht3/4EX/ndj/HcT7+O97zyadz/8ifw0Hdewof+63v40h9/&#10;iW//6Zf43u9+gld+/R186+dfwyu/ehk/+MMP8bVffRfPv/ISPvDy5/HR730Zz335E7j74mnYO/Yh&#10;pySP5rwQmov4DxF+5z3vPs8NQuEgCDfgV4HaiITklRCKE5NNpPAwWSHAmXtpLfavxBtE7FwJTPr8&#10;o8Bf/d5I8D2W290H3NaCbF6BKxGAq5FxN15P4LWARxm9EkG3sg2WQfV6O1/HoPpxXa7nNYP2rYS/&#10;sq8VfF9/7XMl+CtnNbye8q8V/u7LkLL7+sLfeRL8nc+Zhv+N3tdrWXi+kCy8mLTwkIEet9GVBOAy&#10;+RfmyYbLf+IlJsXRdzIZuWWpKK1OR21tGsyaPEz3afHA3T04f1ebiBevLEtCOZN4uYkoyk9F4bYM&#10;+o5n0nc8m77XpA+Q3C8jGbycvs/bSecorywQ3/nMrASkpUUjIz2a9JVk0ne24SaLDA5zFelf2agt&#10;icGOrWGoyY9GfWE8qjMjkRcfgrioEFFHqa5MAgYFeZJ7vBYBuOwCTHMrE4gi/h+teR8fY++HiPB4&#10;xEQnIJG+4UxklmxPQW19BrT6AoyM2PDiCxfwm19/A//3vz/GX/6/n+Dnv/w6PvbJx3H86B3oudmE&#10;PaRTVWcnojQ5EoVJkSjOShRx27eXkx62jeSr9GTExUeLuINS3UV/eOu8/AwE4ebLlud+sJn6T5xD&#10;a44HKJGF6zayfOgjSxBYvvCVNXjfG00A8vkSeFsaf9KxlUTOangjCUB/5fvWU4LvMd+6S9aRbFHJ&#10;oWPC2TuE1uzGymSg9HzS9Ve675XwFgF49bjWZZkArKNJiK1oGPWycjTUsWsnKdNMAuoVcDgN6Op2&#10;Y2S4A1NjXVic6MPhyX4cnujF0kw3Di314cThYZw7Oo7zh8ZxenEEh8Z7MNXbJEi+bibtWq3obbVg&#10;oMWELpcO7XYN2hx6tDea0d5kRZvbDnejDS6XDU1NLjS7LWh2NaC73YCJ4WZMjbaht8OGZqcOTQ6O&#10;46eDw9QgEpU0O01oa7ais92B3p4m9PU2C9dfp10rLAIZnBiEYwIO9rZioqcDB4b6cWJ6CGcXBvDg&#10;kUE8cXoYH7p/FJ97ah4vXBzBmSkTZttrMeRUYdBuxoTbiv2dDhzva8TpoSacGHBhvsOEQacGLSZq&#10;I70cjXSfZmsDWmxqNFk50UU9bNoaAaehXhxrc2iFddZAuw1jPU6M97owxvH5BpuwON2DwweGcIDq&#10;NDnRjuERar9BF3rpXn10vL+fttlisa8Z8yNdODDeh7mhTrq+CcP9zRgb7cDc/CCWDkzi4P4pHFyc&#10;wNED4zh3bAaPXTiIDz16DO+7sIDz+7twdq4VDx3uw8VDQzg504+DI3RtfwtGOB4jx1JkCz+FDEYm&#10;/AjauipoapjwqhTbZlWtsC5rNKvQTM/b7tKir82EkR4H1c9JfW2gNqiHyyQTFmqN5lpqD/5N7WCj&#10;/jDLqU24DBlMWipfQ+Vrq2DUVsKmq0AjoUVXiTa9DG26erRo6T46De3XCQJOp66ESl6M+poCyKrY&#10;OiwD5aXpqChNo49KKsqKU1BalIyC4iTklcSjsCQJpSVpqKQPTjUpEbKSAloXoqqsGFVVZajmBCBy&#10;GXTKOjhpXHXROB3ps1O/2DHaZ8FgpxE9TTo0mxtgoXO0sgqRwEND7462thw6Jv1oraVtaR8fV5Gi&#10;zolQVPIK4aZus2lgpfZlq1UztZ3RqBRZrO02Ldpa7Z7x2+XEQKcNs2MdOHN4ChdPL+IcrY/NDOLg&#10;WLfASfp9eLQb4/RO9Lq1aLUo4aJ2aTLp0Wa10rYVLWYTWixauGnsOaltW6x16GvV07NY0EXPwnEw&#10;rYYa6NVVUNaXolZWhIqKPJSU5qCkJIcElRwUFpFCn89EarpwqWarypycHIHs7GxkZmYjI4OQliEs&#10;/lZCEIBe4o8t/3JEFuBMFORmIp/KumRh6LEyfC3k55AQlc8xApkE5PiA5cK1vE5WBXlNFVS1nvX5&#10;c/+qBCAJrAGbsJn/EQ0nQS8mDDHJMUjKTEJGQQbyy6n/aopRuYuES80O1ND7tXNPDeqNO6Haq4Ce&#10;3lWDVY3dBjkadHVQ05jU0PhroHe5TlmNiupS5BVmC8KGXe1CI9lSK0BYA3KikE2BmwUh6BGWvFZa&#10;VwCTMf6eyRdXSwBKwseqIIFEWJGRULKBBJEAds+NiUIkW7NtSUFyVjrS87KRXZhLc8JWFJYXoWRH&#10;CbbXbkf5znJU7NyO7TWlJNQXY9uOIhRUbEM+obCSt2l/DZ1TXwkZtdNOmh/rNTuhoDZUaGohV+/A&#10;TmUFahXbUSMvo9/lUNB7tWv3Dih209yiqUADzX/mRhX23WJAa99e3DJoxcDEPsweuhUn77sTDz55&#10;Ny6+9zCOnZvC5GIXOm+7CTe1aGCwK6Ax74TaWAu1rgZqTQ00up3Q7amHwbQLZvquWOlbZ3fuwU0u&#10;A/bepIXWyH3qqRcH4N5RV4LK2m2oqCkUqKTtHfJyVNWXo0xWjKKKrSjYnot8QhEpI6XsOr6zDDW7&#10;quj5+N67oLPsprroYLxJDwPNV7ytMamg5rGk3wmltpaetYaevQoyKreqthTl1Jbsbl5YuhU5+ZlI&#10;z96CLZnUF2lJwnqSyUBOVsPZqYPCQmmceZLRCDLQlxAU5LMHQkj3M9Z8IcbdWwSg38Wfci3ACvsa&#10;UqjXvc2DtZfwtnWkgK+/Hm8nXE+/125ai6DIYKSSwmq85SacfvQ8vvq9r+KX//Mz/OEPv8Jv//BL&#10;/Ox3P8WP/vgLfO8vv8ZX/vJzvPjb7+Dx730a9/3HMzj8vntx+9FZDC2MYf7IPE5fPI0nP/w+fOTr&#10;n8ZHvvsSHvvaizj7yadw4v0PYvzuA9A2OZBVUYLQlHisIwX3xs0bsYYVOHrvxbywZi023EhzBK39&#10;zR0sIPsqQBLeKKLmjcLf2iLrWiFIrxV1/HuA+8Vff60GX+LtMlx3Ha5/23W48e3XY+31N2DNDaQs&#10;ec+X7iOBt5n89dcODMkqcdk9jOcX3vap91u4OviSeCux2vlvexvNQ6vgWhaeD3xlCUFmkCzDVmOC&#10;BJQIQCbJvATgMjkWGYromAgkpMUglwkwVT4s1u3obqvF0h178K5FO2ZvlcOmSEFlThAK00KwLSsW&#10;2wrSUba9ABVV27C9vJBkbPreFmYhKzsZqVvikJ6RiKycFGxJi0dsXBiiY0MRnxCBNLrPtkK6T3UO&#10;1IpC7JZvRUNNFnbLsrFnZz501fmo3ZqM3MQIxMeEC/ddYbVHdWbLPcmKbiUBKMg/jqvHLr50ThCH&#10;L4kORUgsyUyx4QiNi0A4rcPZJTg0CCHBIbSOEK65sbQ/KTkC2bkxKC1LgUpVgOamBtw124NHHjgq&#10;3IGf/+ADOH/PAdwx3UV6jRF7GipQWZCKvKQI5MSHITcpCrlpcaQbxNHzRyOB6h8VRfenenObC1Ad&#10;uS+WY/kJcAIQb0w/Jvj8gJ/Rl/jkPmVLwLUbSM5cISewLPEqAtArPzAB6PsNkQgxiQy7WvD5PM7Y&#10;1Vwiyvg3jzupzKvBG0kASnMe/+ayJf2CyXARE5Pqx+QeW/hx3aX3RSL+JOKcz+Fn4nERERFBYy5E&#10;EIB8vu+zSfeVtq8WbyYByPVf2T/X0l9/b1zrskwAcoyt8tI8EXutppKzmpZBXs1B9itFQH0rCf1N&#10;LRZ0djox3NeMxYlenFwYxZn9Yzh1aBSnT47j7IkJnD40As7we2ZxBMdnBkTcugGOsddkQpNLL5Ju&#10;NJrkaLIq0eU2oLfNhs5mJv9MaGuyoaPVifZWBzraXOii67rbjejtNGNssBHjQ800yVrQ7NSivcmM&#10;3g4XbTupbCqjxYH+nmb097bQ9XZB/Jk4LiApJB7UwWxSwkH73Q4DuhrtmOzpxMJgJ6Z7nZjts+DU&#10;fCuevm8cn336EJ57cAqnphyYaVdh0KkmmDDRYsNSXwvO0LOfZxfbvkYMubTopGdpsajgYustuofb&#10;TNukZLM1FhN+LiN9DEhpszIRSAqZQ19Hz8/JN4wY6rBhqNOKiQE3Fqe6hcUjY3GuD/OzvZib68HM&#10;bDcmpjsxMdWF6ele7J8fxDFq9zMHp3Cc+mBuuIOub8HcZA8O7B/B0WPTOH36APXJokgGcuLwJM4e&#10;ncKF44QjYzh3oB9nF7pxDymY9x3owVm6x8npHpyY6cPJ2UEsjXVhtMOOTiZazVx/ajeDkupfL7L4&#10;Whp4XQuTqkZY51k50YW+lp5VhZ5mA/rbzQQTelr06HRr0U37Bjqs6Gv1uC23u6htHCoRr85p9Liv&#10;tjiVaCdFt6fLgKEeauteEw6MOHBiqhXHxlsw221DH/V7m5muteqobDONQxtG+m3o76Ry6dpmhxwO&#10;czWs+nKYtaUwqIuhbyiCXlMMg64EJm0J1bcY9oZiuBpK0aSrQrOhBo2GWrgsCkEsd1EfD7RRv7Y3&#10;orfFSn2oht0gg0ldBoOyBHpFKTR19G5UFaOW3hlZSS5qy3JRV87JNgrEukFG92qooX7m8dAAJ7Wd&#10;g9vQ0gC3U4/mRiNcNA6dNg1aadyzVSpbqrLF6uRYDybGujE50o7ZsTYcpHFw+vAEzhwaxyHqI3ad&#10;n+ymcdnbiGNTvTg1NygsbRfp3IleF3rdRhqP1E5GNVoMDei0aDFEzzHe7RTZuUc6LRjvobHf34iR&#10;Lnq/qG/aqE/c9F5y0h01Ke51NSWoqS6CTFYMGf2upnVlVaEIEVBcnIuCAnYPzkZu7iUSMDszW1gB&#10;LsfyW4EcJv7SM5HL5B+dyzEZC/MIwg2biUCPq/GqWHZBlpKFZAgX7pLCPFRXlNI8xRmB66FR1qOh&#10;XkaCUh3uv/BPkgSEwa6KAkwG0gfGS4qxEML/Rq5dv1YIMCz4BATRRzeUhLbwQIRFhSAqPgJxqTHY&#10;kpuCrTQWt9eVolYjg8JYj13mesiNO1FvrMWuvfVQW3dBa9kFDR1roHdWrd8JnUkBHc1Zu/fIodTQ&#10;uSoZKmgMZ+enIyU9AbEkqEWSMCjixxHCokl4IQVcsti65CLMcQI9AhVbbElClD/CbyVEIN4Vwpav&#10;wCEJIJIwxfA9TzqXyQBOjHIDCXxrOd4N/4scGS7cfhPSUpDOMS6LmegqxLZKJrjKUUPPK6fvA4MJ&#10;PTl9L3bRu7CL2qNWV4cqmrcrd1dDRnP3rr0q6Bv3wNK6F/Z2K+ytFthaTLC3GGFvov0uDfY6GmDf&#10;p8XNNOfdNnwz7pi5FZML/Ri/qw/Th4awdPIOHLswh9MP3oV3vWcR5x5ZxIX3LuHhZ47hfR87hw9+&#10;8gIeefYk3vnuOUy9owfdoy4095rh6KDyaZ4z71PD3KjG3sbdsNL86mozoaOvEQPjHRimb8ht47eg&#10;6zY3Gmn/HtsuqGmO201zmIbGgEpfjXqOI0po2FMDDY8FQgONk12GnVDsqRVQGuqg4jFC32otfd/2&#10;7tPDRc/bcqsL7f1NuOW2m9E5eDNae/ehkb5hjpvNcNKc7KK2cDab4KDvvX2fh4jUmVTYtXsnahVV&#10;Ivbk9h0l2Ebtv7UoBxk5aUjakiSsAnlssYswu54HhgbjUmbqAK8F6iXrUzHGaNxJpKAQ2mmsCas/&#10;HzfQS+S6d5/XJVhy+WQsK/P/ArjaZaVyfRmuvw7X3/g2D27wwY3XkXD9dty49np6V28QClgY9VdW&#10;VQmaZ27Ho596Ad/4xY/wsz/9Br/+y+/wsz/8HK/84rv49q9fwSt/+j6+8cdX8KXffQuf/PkX8cgX&#10;PoDxd83CfpsL7iH69u2n9+Lsfjz4zLvx3Jc/jI9979N45uWP4OwLD2L02Dw0TguS8rOwmRTvNaTU&#10;3kBj4Ub+80GaM5j0u5EUmBtIQGeCx49wLCkgKyERP/8oeIsA9EBSTq8W3Mf8XeDffC1v89hY7/02&#10;rKfvEVuLrqX54EZ6V6TzpGulbbbw9NcOl1ySPZagvM3xMN+s9vl/DW8kASiNlcvlBxor69lddK2Y&#10;29j6j4mxUCbSvGDLOraKi4oKQ0xiFFJyE7C9OgsOZzUO3rUPH3p8Eh97gvSyaSNsiiSUZWxCTmIQ&#10;MuJCkZIQiS1pCcjKTiVsod+JSEyKQUJiNJKSY8V2egaTgQki7EdkVKgg88Ijgmg7BHk58dhRngFF&#10;TR50im2kd1XCrqmGrrYEldnJyIgNQ3REsLiG6ynVmYk0Jv481o2Xsv4K8o/2M8nGfyRzDOTgxEgE&#10;JtI3mGW+LXGIpbrEJcchhubdKJajONRMJN0nJozqFIbk1AiS/2OwvSwNu+qKsFtZBlX9Nshl+VTP&#10;QqjVFdhDcodBX4N62i7MSURmciQy6D5p1B4pJLvGR4ciIpzdjLm9PTEHpfpKZJ9EAHLf8G+PlabX&#10;wm81sIUgl+G1/mP5eR1dK8mlQrb2yqsSAbgS/H3hsfLXgucftoyLjqa+TkpCQkKCIMyYPOOxJ53H&#10;c5A0H/mD+LOBST2ev1i28QHLNyzLrMRqMeuk+U6aA/l9YFlbsuhjMo8TwjEZyPX3lbfFfEqQiEDJ&#10;BZjJQt7m/Vyev/teK65EAPJzS3qSkP24LWi/v3J833euO695m/dLx6Tjvs/I4P2+ZUjX8T6pHaU2&#10;lMqQ2ke6l+/5DKle/iCdsxL+zmVIx691WUEA5otMwDUk0Mmry6GUVYjA+kZjA1xuM1rZFZUtk3oa&#10;BeG0ONKJYzMDOMmk38lxnDvpQwDuH8HJuSEsDHdgsMOBNrcRbgeTHlSWRYkmuxqdpDAMdDOh6MYo&#10;lTc+3CYw3NdE+13o77KLwKE9HUZ0tOjQ7GyA0yKH06xAu9uEoV66ZrATQz2t6G1vRGebEy1NpIQ4&#10;dHAy7FqREdhqJoXMqqb9pMTQfpedyrKb0emyo6fZJpJgTPTbMTdix8GpRtx3tB/3Hx3E0almLA46&#10;MEt1maCyR1vsGGq2YrTNjuneZkz0uNHXbKFy9Gh16uD2WvwxwccWf1ZSwi0EsVZXi7XdSwAyKdhG&#10;bdDfahJWgPsnu3BiaRQnD0/gGCdYIRwhnDg+hdOn53Dq7DxOn1vAPRcO4IH7DuGh+w7jgdOLOHVg&#10;jOrci0W6/uDiAI4cGcfxk9M4cXIWx45M4tjhcdxzeh4PX1jCI+dI0Tw8htPzvTg9142zs904M92J&#10;E5PtODZBmOrCIVpP9jgwRPUaJsVumPquv80mMhh3NJrQYqP2M3JcOSVsTAxr+Hnq0erQYJj6cnq4&#10;VWQaZgKwu1mPvjYrpgc7sDQziPnxbgxRn/a0GKgsNdqcCnS6VRjqNmF+ogXHlwZw5giNnYO9OH+g&#10;G4+fHMVTp2lczXVipsuELpsCTdS+LdYGdDVqMErXHZhoxrH5bmqHfpw7PIwLx8Zw/ugoTlFZxxd7&#10;cGKhh45RuQeHcf7QIM7v76byWnFxfweePjWKx48P4/hkMya7jOh1U52oD5sMNM6Y5GTLx9oKaGvK&#10;oeGsx3VlUBM46C3H/uMEIJwIhGP8cVIQBv/mxB8uq0YkVultd6GjyYpmGns8/puonVrdemHJOkKK&#10;NI/7kX66/2gnjhzgDNszmJ3soevM6GrRYqTXRn3bgcNzvThIfbV/rBXzpDDN9Dow02PHbC+1eR/9&#10;HnZj/0QbDoy0YmmQxi2NqTG6zyCNsfE2E72rzVia6sAinTM76MYY9UN/M/WDQ41meh+ZlLfTmOT4&#10;jzqVjD7ilVBw7ML6UijlZVDWc/KNEjE/cOZlT8ZlJvA4uUoO8rI5bh9b90mxAS+Hx7rPQ+ax1R+T&#10;f5zply35+LcnHqPHIvBV8BKAXM7lGYOZBMxEEV1fVlQAWUUZCR1VwnqZ1+fexZm6V1/8fVDeFHg/&#10;3uLjxR8zCSygsMLCigu7221cg00B6xAYshHBJDCFRgUhMp4EsS3R2JKThNySTGzfSeOS5hjdTWqY&#10;m/QwuXXQ3KSCwrwTOw3VqNuzA7v01VDpqqHeU4M9ll2wurQEHf1WQU1zk1wtExZcO2isl1dvQ1HZ&#10;VuEGyq6cnMmOCcdwTpJBgnBgaIggaVhYkogYXktx3AQpQ4L1a4EJQOmj6RtThH/7fkRXfpj5mCSE&#10;CMGDIO7PVoohgQigOoaQ8BqZGIPE9CQR925r6VYUVxWjkt7Xut01UBkU2M0E6F4l1OZdtN4FLc0D&#10;OnpXd+/TQU1tqL3ZgL2dVjTe5sYtEx3om7kVt832on+6C523t6C1n749PTY0d+1Fa7cFt9xK35Xh&#10;fZiYugXzB27DgePjeMe77sTd9y3i5EMHce7xI7j3qbtx4f1Hcf/Td+PiB47gvqcP4ex7F3H8oRkc&#10;vHccd54YwO0HOtE/24quO5rQOuTAvl4LmvqsaB9y4ZaRfegeo2/lVDvG7urF7OHbMX/kdkwv3YaR&#10;OzvRPdSIfR0G2Ghes+6jbyCtbY0N1Ncq3LRPjcZWPfZ1WrCv24Z9XfRs9K1l7KPnaOq9CTf3u+g+&#10;bvTSN2Hozh6M3jWAyaVh3EnfkAX6LjGm3jFC96d7jbSg67YmdPa70XGri9rAgZZb7Gi8eS9srj0w&#10;WNTC0rROuQM7dpZh+45tntiThVnIyNmClHSvezApRFGxUSIJSWgkKSThYQiiMXaJDLxkFbi8ZmGd&#10;x97yePMKg+IdInjfJ0EEet+1ZWFZIgB99q8K33f2HxRXu0hKtaQALIP23fD267Dm7W/DmusJN9Dv&#10;G98ucOOat1MbsxJF7yorkqEBiCTFtWT3LgyfOo4Pffvr+MYffo3v/+/v8OO//B4/+PN/4+XffBff&#10;+e0r+M8/voKXf/VlfOo7L+Lfv/g0nvjMEzj22DF00bd9YKkfF5+/H5/5z0/jld9+B9/9/ffwmR98&#10;Bg+8+CBGaEyrSWbLKNyKwKhwQerfSErdDWLeoH72CuKScM3kHwvCr3ouwmr7GVJ7/CPgLQLQA+4X&#10;SbFhrFR2fMHniv73jgVWwlhx5QRFSWkpIjt1Gs39W3LTEEXfgk0hnHCIyltzPZ1P43stX8/3o3t7&#10;k9yshOSSLLapTTy4TrjQsuWs73hi+HsmCSvPfS34u3a1claey+3ju88fVpbB8HfeGwl/95Tg73wm&#10;AK+Ea1mksSIp6x654nKCiYkoiURjIlCyqmOCja0AI+KiEJkUi9yidDS5G/Dou+/Ej19+DL/63nvx&#10;wYujuGUvycs5kchLjEJ6dAziIjlplodAY4JOIhcjqSyOqZeSmoiMTCYG2Q02RiTaCqHvXzC75kYE&#10;ICExDNlZMSjOT0TFti2oKc2CbFsWyrJSkEXlxlF9Q9mqT5TrIQDZAo7JMEGCiWfzJMPg5+MEY2H0&#10;PWULwBC2vEuMRFBqNBJLs6FpIf3kwDTGF6dhdVpRQHJ6XGwk1ZVjGQfTexWCmNhQgfjYECSRHJpB&#10;13I8v6KcRBRvTUZpQSqKCpLo2iRs3ZqEzMwYJHFc47hgxMRQGSS/ckbliLAAhAVT3YXFnydWoYe8&#10;u2Tl5yEDuX/Yku5GseZ+4v0r4Uv48TML4lBcS33t9VgR3w6C7x/W/sByqTTv/DXgsSZZy7GFnOQm&#10;y7Irj0HpPGk+873WF0xuScQeyyQs1wgCk+QfSQbnZ7pMj/B+G/3B9x2Q1ixzcz3ZApDnUK4j7/ed&#10;W33fG1/wfj7H371eL1YjACXyj+U+boNl+Y/2+fMm4vpJOoNEUq7UJXg/9ws/Pz87b/Mxvp7rIrXB&#10;yjpKx6R7MHzbhSFd91p9zJDOWQl/5zKk49e6LBOAHEi/prpUkH8cYL+ukrOZVkDFrp9aOSw2DRrd&#10;JrS2mNHTbsdYrxv7R7sEAXhkcQCHD/bj2KFBHF3ow6HJThwYacc8k3pdLvS1WtHRZEZbkwltdH1X&#10;pwOD/c0YHmjG6FALpsY7sDDdg/0zvVgkhWp6uAmjvXb0thvQSgpLs1OJFlq3NGrgtjfAxkQFKblW&#10;vRwuThjiMAkXYCb2mPRrdpuFFWBbq00QgpwJmOMAdne6hLUVH2ttdsBNE1uj3SDiqg10WzE2aMfM&#10;mBsHZztxmC3vBql+VNfRNhsGGo3opPLdpga4zBq00fXdXc1ob3OJTMRNTo5hqITdwPHqZDCrqwXp&#10;x0Qgk34MJgAld2CG26xAFymXbAE4NdiE+YlO4QI8RwrVzGQHDuwfxOnTs3jw4WN45LETeOjRo3j0&#10;seN4kn4/+dBRXDzFyTw4Q3ArZkaasMD15qzLJ8Zx+Mgw9i/24cjBYTxwz36872G67v5DuEhK27nF&#10;IZxbGMRZtvib6MJJ6q8zC724eHQU55eGsDTeillSHudJqVskZXdutF1kEe7vsIlsze1Oel6zlp5B&#10;TmC3ZjV6WywY7WnECCl+3c06tNgVcFvk9IxqtNpM6Gq0oJvaqcOlQ5uTE1VoMD3SiJOHB/HQhVk8&#10;9eBBPHnfQTx0dBrn5/twjsbBPfQ8J0fdmKRzu0zUXloZLKoqGBXVaKT267bKMdKixzwpqofG2nB0&#10;sgtHaCztp7ac7LBgpNmA0RYDJrscNB476bkH8djxUTx3YQpf/cBh/Pyl+/HTz13Eiw/O0XWN6HXJ&#10;4WyogKWmDIbKMqjLSqAsLYa8pBT1ZeWor6ig96KM3hN6R2oKUVtbBEU9nUd10mtqYSQF12ygscnu&#10;vGzt5zIsjz83u6zbPLH9+trMGB9owiy16wy9J1P0DkwPt2FxslvE1mRX8NE+Govjbhxa6MKJgxwb&#10;sof6ogVzwy7MDjgxR9hPfXRwrBn7qb/mx1uwNNmK09Rm7zs+jo/es4AnDg3gxJADU+1a9Ddxm6up&#10;HxrQQe3WaVGgg8Zfs5Fdg2Wwqwn0DGzNaVTVQFvPrrRlkMsKUCfLQ211HqrLc1BRko3yokxCDsoL&#10;c+kjn4OSvGwU5WaiICcdHKdvJfJJ+C7ISydhIBMlhTkoLc5DeUkBoYi2OSGLhwRkIk9YBVJ5vlaB&#10;TB76kokSeL+HUMwQ15QUULnsFlxaSPUswKl3HvfObv4Xfx+VNwN+iT+RdZc/bB5wps1Nm0mpCd6A&#10;4HAS3KJJeCKhK2FLDNLzUrCVhMFSWSFqGqqgsSphazFiX7cdjd022NtNMDZpsWefGoZGNcwuNYx2&#10;JXTmerF2NO9BU7sVLpqbzTfthnpPHVS6ncIiUMVWcQ0yVO0sx7btBcKFcwsJnMnpnPgiTpA1LKSy&#10;26ZExAgCTlhqsbBFz8HP8xrgxCYseLBgJLkT8FoSlHyJQAm8LYE/1AJ0b45LtiGErgkjATiSCcAw&#10;RCREIm5LPFJzU5FTnE1tVYKdNOaV9IxM/mksSqhN9LyGOtq3Ew2meuymttE0a6HvMGEvfY/20Rzb&#10;dWc3hmmOnDw6jtkTk5g9NoHx/QMYnL4FA3e0YWiyHeMzt+AOwjgTc5NtmLjzFkwd6MfM0TEsvutO&#10;HLl/EScfOYRzT96Ne58+ivufOYZ3P3uc1nfjzHv348jFKew/dzvmTg3jzncOY+r4CMZoDuif60I3&#10;lTcw14nJI4NYODWBpbPTAvvPTGL/yTuwcHwMdx4ewsTirRiaakU/fc/6bm/EbTRPjNxxs8DQaDP6&#10;ae64ldB1uxu3jLjRNuTCzbc50HqbE523N+G2mU5MHRrGgdMzOHbhAN558SDe+e6DOH7/Ek6I34fo&#10;9zvo+J0YW+xH90gzbu6i8dbK1n97BKlsvkmNPdSuu408nmpQz7Eo2RV5p4dYLi7Px9Zt2cLSND2H&#10;4wQm0bhiIjARcUmJiE2IR3RcrMhKHBYVKVyEfZOH8JhjK1TOVi0sUb0C8LIw6BUIGRIpyFgmAqV3&#10;ULx/rwHf8/+BcbULK9SsaPsKlxJuvJ7dJf8NN1z/NhIu6ffa67FmIykwIRsRGh+BrJKtkBvVUFn1&#10;qNxdjzKdErtudqF5dgx33PdOnP3Y+/HB7/0HXvjxl/DMtz+BF1/5FL7286/hO//9DXz5+5/FBz/2&#10;Xhw5v4TBhQE0j7Xg5ukOTJ1fwMWPvQdPvvQBnH/mAt5x3zswtjQCK81j+SW5CIsMx0bqX+5XniuE&#10;ZYZXGF8JX4HYF6sRC/9oeIsA9GC18SmRRBJ893Pfs7LFChxb2mwv3w65RgnFXjXUNi3sbU609rdD&#10;od+FyIQIrN1EY2XN20hhZKKbxvv1NO7Zqk9Y+l0dmBT0rZ9vfa7lua4E6Vrp+fj7x2Pd37kM37bh&#10;a6Tt1bDyegbv9633PzquZeE24faTiAHGWprj16y9gdY3UPsyYcPkE1uZeazRGExMCeu54ACEitjC&#10;cYiMjUDaljDU70hB+03bMNRSgWZdNuoLI1GUHI6s2DgkhcUhIpi+XyHBglhhmcZDNnjIFknu4ey3&#10;Hssr+sYFcuxljwV8ABN7wesRErIW4YSYsA1IjAhASmQwksODkEDfwejAzSJTsSDQvKQZ19djEech&#10;1XgdQPUPZPKPvp9hdJ2I7xcdhuCkSCSX5WIP6cmn3/cgvvijb+MrP/gWTt17BprdKiTGRyE0bCPC&#10;SP70kIChiIoORQxdG0dgS75E2peaEI7MlEhkb4lGVloM0lIjkJQYiti4YDqfCVR2OWYybD0C2NKS&#10;6sVZloO57qKeXjLPS/4JEpPOYcJPuPGuyO67EsLSb92NdA69K3SOZNXJ1/slAIWc4B8ceofHyhsB&#10;abwxpO8Ur6XfDOndk7ZXgmPZXk+Q/rjkZ2C5e3MQjaGwUJLFQ4UsxHKOOIf/1FhRhnRPaexLMrRE&#10;WkmytSRn8z6pjr518y1n5XO9kViNAJRIUEl34rXYJrCVt/Re+0J6tpXPJx3zJQAZ/ghAXktzprTP&#10;93rWVXjt26a+bfNafcyQzlmJK53Lv691WSYAa6tLRSKG+tpyyGmtqqlEQ20VlHWVUCiq0aCpgVZf&#10;BwsJ9M2Negx02DHNrsBDbVgYb8PMZAsmRxox2mPFCCmcwy0mDDQZ0csJC5w6YSHXwr87HBgZ68Ts&#10;/CBmZvsxOtKKoT4nhnpsmBh0Yn6sCXMjLkz0mTHUTde3M0HHWYEb4CaFzGXlLMG8VsPFGU6NDQIu&#10;qxZNLuMy0dfb7UZHm12QMHabRlgCcgxAJgg51prDboLFaoDBqIKRFD8nld/RphfWhgNdVgx3u9DT&#10;YkO7w4QOK92fCTxShDlxhVajgtlKCnNzE5ramtFE5zU6tXDZ2OWzXlj3sSWgy6RAk0Ul3IHb6fkZ&#10;bCnH7r/sJuw2y9FskaPVrhKusb1t1GZdNtEe05MdOHZ0Ao88cgLPvfAQPvTCA3ji6VN49PGjeOKx&#10;Y3iMlLCLp6Zx9vAoTh4YxCm2fjs3h4cfOYwHHjmIU6QQHjzYjyOHBnDh7AwevbiEh87O48KRCTxw&#10;dBqPn1rAA0sTODbSgf39ThwjZfF+UhwfIAXywpFRnCKl9shsN/ZPdmJmpAWjvU70d1iEy3ZvqxMd&#10;LguardSnNp2wDuyntmaXZo7vZ9VWwKQupbUMDn0DHDoNbFrqM2prfv5BesYFUmQPL3bj4Hw75ied&#10;dA8HFgdasNTbhqWeFhzuacLBTgdm3Ab0UXu2UNu71XI06rXUZmb0O20Ya7RitNGCUarLuNuKqRYq&#10;p81F+8zoNVGbcxIWhQwuZT1ajXoMNVmxSM96fqEVz94zjK89dxg/+twFfO3Fc3j83DQWWMG3qdCo&#10;qIKFCcCiEsjzS1CbXwpZQSmqijhjbgkqK4pQWZ2Palk+apgElJdDrZbBwAQg9bmN+9dtRHu7Az00&#10;DoeHOjAz1YfFqR5MDzVhsMOMLreG+p3jRdZT36sxTn1+cKYHJw6M4Nj+IRzd34cjB3pw7GAf7jk1&#10;jofvmcMDpydxlvrz1P5e3EN99cTZWTx1fh6PUL9fOD1FY2EADx7qw9fedwz/99Wn8LOP3INP3jeD&#10;J44P4ug09SG9U70tWnQyMauuhKWuCEZZIYy1xTDVl8OsqISJnt1IbWZS1go3Zp2iDA11nJAlFzXl&#10;2aguzURlcQYqihiZqCjMJuQIlBZkimzKr0YmSovpnLI8VHMyFFmJSIZSU1WOCiYBRVKWPEEGSoQg&#10;WwQK8o/JvsuyDl8OyS1Yig3ILsXFeWwVmInjx456Zzf/i7+PypsB8QFjYcRHIBEkBoH/hWRSbSMJ&#10;QAEkMAWxEh4RiEgStDjTLGdd3VqchTLqR5myHErDTuxx0rxIc8m+Hpr/br0Jrm6aqwhNfTfhZs4o&#10;3euAm47vdTbAQHOW+SYVrI0aL2mzW8BKc+VN+4ywOHQiY7BarxCuwVW121FSXoi8omwRy40zwzJB&#10;w7HbWFCVSBiJiPElMVcDP+NG+ugGh4QgJiYGycnJSE1NRWJiohCI+R9TKR4J/yvHH2heM6QPNYPP&#10;CQomkEAcRAJqCLVRWFw4wknRi+KMfekSAchkaTHqdsugMngJwL2MXfRbIVxi99zUgL0378FNtznQ&#10;ON6Mm6fb0b3Qg9vecRsmjo1h7vQ0DtC7d+ieBSydmcHc3SOYPNCLqcVbsUDn3LU0gLlFet/nOjG9&#10;0EXH+jF5hEm9GRy6/wBOPno3zj11HPc8fYJwDPd84G6866mDOPbwHBbvGcOdp4Yxc3IYd54cxfQ7&#10;RzFG7/sQzclDi32YODKEpQszeNcTbEH4Tpx65B246/Q4xpduxeBcOwZn2zAy14Hxu7pxx/4ezCz1&#10;4a7Dgzh4bBSHj49j6fAI1a0X43d2YnCmA/2E3uk23DrZil7C4GwnJg8N4RA93+n3HMHZR4/hXY/c&#10;jVMPHcLdFxax9K47cdfJO3Dn0dsxdqAPt95xM1p6bXBSe1kbd8No3wX93npojDuh3lMLlU6GXZod&#10;NH4qPQRgXSnKqf05MUkRzQlMAuYUcNKQdGTmpSEtKw2p9G4np9EYSE0WWYeZDIyK88QKFGRgeBgC&#10;SZni5CEMFoAvSyDiMwbF+8RCPkMI/vy+scDoERYl0v1KkIRLf+/vPxKudmGFeTXF/wZSGt5+49tw&#10;3ZrrRLy/GwLWICQxAlurS2Bqd2Lh3N14+qWP4n1f+AiWHjiN1vFeaJvMMJDMNHruAB766ofxsd9+&#10;Bx/73St43/c/iye/+TF8+sdfxXd/80P89Pc/w09+8SN849tfwSe++HE88fEP4J3vu4C7HjmJ/Y+f&#10;wdKjpzH+znnc1N2IyroKpKYliGD2QZvpvd9IgvUG6te11CdewddXEPbFq56J8M9CaLxFAHrgOz6l&#10;fmUlipUqSSnz7V/f/udj7L6WRvNIiWw7NPwn/100/57cj+GFUfo+3oQKknniU6Ppu8UK479h7Zq3&#10;Ye2N/0bX0/295N7V4O9BAPI1DH5+SYFd+fy+5/J9+DefJ30zWRHltll5/mpYrf7/qLiWhdtuJSRF&#10;Xfrtq9D7AxNVgYFrERi8juSy9YIcC48MQGR0EGLjQhFPc2ZcQhhtsxUhu6Re/qelBL6HL2Eg7fM9&#10;xx+kuq2Uh6TfEskonXOZnMTyVGgwNnM29cggBMeGISolFlnbciHnpJXtTegY6MJNN7tQXleFWJqH&#10;Q/jP1BC2YPNmQw4PEdl62aqRE6Nw0hCOkehJIsIJRGibvtP8HrIMJ1m+cR2kNvR9Tt9n9603w/dc&#10;6f2Xrns94Ot9+3s1SKTNSvB+Pi6NE6nM1c5/oyC9m/yb78X3l55JaituJ64bnyPNNVJ9pbpKbSxd&#10;K+FK7SLNCSsh1edaINWHwfdbCd4vtaXvuX9PSPdfiZV9wO3G45PfKR7rDF8LT34eD3H7annNL3zu&#10;cTWQ6sF1vtZlmQDk2H/VFcWknLMPfzV0nO2VwARgPVsC0ceyQVUFk74ejTY1uppMGGyzY6TDgWFO&#10;YjHcgomRVvGbs9Q2WRRwGevQaFKgxcEx+4zoareir9eNqYleHDwwjgOLw5ge78T4cBMmhhuFG+gx&#10;UliOksLE7rgjPUZByLU369DKhIlbixZCG5XP5QmrOztvm9FNgiknGWmlenW22tDT6RQxBJsaDXBY&#10;2QW4gc7VwEl1t5pVMBnVMJo1MFvVsJHC3MTx6ros6OwwURkGdDSb0N1iQ3ezDZ2kBDfqa2BWVUDP&#10;WZF1pDBbjWhucdE1LejubPLEK2y1YLDLgXF6xoneRox302/CZI8TkxyDrdOOgRYzlaeF28gutHUw&#10;U3keN1qOi6hGB917ZKAJB+b7cfLEFO67sB8PPXQYDzxwAPfdt4BHHz6MZ953Ck/R+v5T0zh/bBwX&#10;TkziflJCz52axImjozh2dBhHjgziwEI35mfasX+2G0tzvZgba8dEH9Wtx4UpwkirGb2OBgw3G3Bw&#10;tA1n2TJwaQRnloZwYqEP86NNGGynPmBX0nYbRkT2ZCf6qN+Z8OtpsQjyb6DdQftsaKXn4kQnnG3W&#10;xGOFk4jo1XDaqT3bTBjut2N6rAn7p9pwYKqDym/BWI8ZA21qjHZQHYY7cc/sBO6bG8exwU7MUttP&#10;uoyYbrZif08rjo4O4tD4MJbGhnB8eghn5kZwcmYYhycGsH+4F/MD3ZjrI/RQ2d1tWOhqxWy7G8Mt&#10;DupLO3rbLBjpNGFhyIqT80146FgvnjgzjAePDeH0fDeV0YzxNit6LBq4aOwbqsqhLi+HorQcNcVl&#10;qCpmArAYVRVFqJYVoaauBLXySsiVMihUMihV1QJa6k+ON+ly6tBJ7TYx1oUjS+M4eWgMi+OkoNMY&#10;YwKwg0lnRmMD+qmd58fbcI5J3wsH8Mzjx/GpFy/gq597FD/81rP42bdfwNc++TBefPwonr64iGce&#10;2I/nHzqIJ0/TGDk8hAfPTOODDx3Ap548hF98/iLwo2eBL17Ej545hO9/6CRe+sBx3HdyBGO9FrSZ&#10;6b1UV8KuKIOlnpQ6eg5jbSkMdWXQk9JloA++WVkLG/Uf96OmrhjyylzISjl5Sia1Q6Yg/zyWgNko&#10;L85FeUkeKkpyhYVgBZ1XUcbIQXk5HSdUVeYJi8l6up9CWQaFgjM/V6CSkzAU5aKErQmL8gj5KC7M&#10;E5aA7P6by9mA019N/F0CuwSnCPDv/Ow0cKbg/Jx0eg8Oe2c3/4vfyfeNBpMGrwEmICRLpWUSkImx&#10;TfRB5my/nPAjaCMJmRtIyNyE8KggRMeFIYGUl/TcZBRQO2+vKUb1rkrs3E3jkN5BrU0FvUuDPY0a&#10;Wu/G/8/ef4C3lV3nwnA8TaPee++VEimKRSxiEYtYxCIWsYhFBCkWsQgECRACAZIAAbCBvYhFLGIR&#10;i0RpVEZlVDwjWTOTKXdKbE/G9pc4cZI/sR8n/nOT7yb5c99/rU0eDcxQY8l24nFiPM/77FP22Wf3&#10;s9eLtfY6RvNmVNoxxNE4TMyMRmJ6JOLpWjT1v2Nxfjga5S2cTEQlBoq94zLOJCKd5oiTNK7jUqIQ&#10;nXAMx2JDERh+BB5+HrA/aI8dNjuxccsmrF63VphsLqAF3lxaeD7VBJQITFpoCBMFDsU5LTZ4AULx&#10;mLSZt4AWrksWY+nqlVi9aT02UXtvpXbfvHWL2CuF901ZuWIFVixfPglacK5YhlUrltPCc7nYpHoJ&#10;LTbZY/Hy1bzfH8VZvwKraUG7bts6bNixHpt3b8ROu22wPbgXB70d4EVzuV8ojddjXgiO9kV43BFE&#10;JtC8TnWSmBGBtLx45BSnQl6ZB0VdIQoblFAR1DTWmIwrbVKjnObeqvZS1J03oPqcVhCAxeZslFWf&#10;gbm+EFXNKtSc06ChqxT13UZYeivQMFCDVprPO8ab0HW1CZ1XGtB+uRatY9VoGjajprcUhnMq6JoU&#10;KG0upGMNoRhlzWcJxTDTHN84WImB2x249cFl3PtfVzH+7T60XKyg/BSgpD4PBnq2pvMsGntL0NxX&#10;iqbuEtR3aFHXXoyGdh2hBLWtxahoVKOsQU3PqFFK0NUpoanOh9qcB7UpF9oqOQxUZnPLWdR06KgM&#10;eljOl6Cy46xA9XlKg96jqz8jTJGTqF8dTw6l/hSA0GjqU/T9Pxrhg6BjhxEQ6gX/YA/4Bh7CYeqn&#10;Xj4ucPd0hAt7KD5oK7ywC8/jNJ/s278be/btwi6bHdjBZCCN7Y1bN2D9pnVYs341Vq9dhRWrl2Mp&#10;tfvipYuxkISRBSSUTNUI/GWN1In+KEhniQhk4m9y7D0lCAnWxJ80JgUJyOOVxvSECQ7/Az/xL7z4&#10;J5rA93/XmoLP+2OHCDPYKcLLJBxQyOfsKXUGLSZf54Uvle3VmXQ+93XMoTln+/4dOC6Lpf5RSu1t&#10;hLKqFHJjMU6dVSA2M5XmliSkaRUwDrVh+POHePvnX+KD//cv8cE//Rgf/vxH+OH/96/xi3/7J/yf&#10;//uv+Jf/+3/wf/79/8Xf/+sv8KOf/yXe/OghdOcqEZmbhMPxR+FC64etttuxmOa5eQtYCCch53US&#10;tAgzeaFrtc/fdAtixnSCCmM64uCbhv8Kr6wvgt8mAThdG7zy0st49SUSJKkPMl6ZhLjH7Uljisfu&#10;XBrfi2m+Z0dONk77sY3miJUb12DBcvruLOGxP09gDn0zJ/bMnYlFixdi866tCKA1XTqtKWNOnYBH&#10;oDdcSK5x93XHXlp7LFmxUGi5vsrarq++RCHlSyL42PR3cs+/X4J0n/DylL73q/ogY7r4zwLXgfBA&#10;zPVF7xaeqykUZsd8znEoHyIkvPYaa+awyeNcrFq9Flu37cDa9RuwYNFivD5ztrj/2is0hgivv0Jx&#10;KXyVxv50+ZzaVt9kvMhvqrDPkIgH6ZjJkOlIkqcQ2masifYy1eu3KHwJM2e/jDlzX6W6niXIwOUr&#10;F2DRktniGpuucprTQUrT+n3TxWNY59MafJ2fl8i1qWBCQiIJBQnH22kspvXX8oVYuGoxlvAegpvW&#10;YCM76Nq9BWu3rscyWkexQxAG/7EqnGqwFiFB8pAskYFs1sznfF3EEZqGX/1BK5GS0xGVnL+pdT21&#10;LNJ9qR6s474ovq4erfEsEoivS+B4nBbjWfF/W7CeF/jcOh+MZ11nWOdTKrt12hKkuFPB16eL/6Lg&#10;d0v1/yxYv+9Z+ZnuOQnTxed0XhRT8z4VHIffx+Xh/in1b+6v3M/4HlsqfN0+hv8BlK51O/8qSPlg&#10;vOjvKQHo5e4EH09XBLDJb5APokLZzJYEoyBPBPu5IsTfDZHB3oiLCEByLH1MkyLF3mY56QnIzUyB&#10;PCcD+bkZyM5MRkpSlNhzLyEuGKkpEchmBxDyRCgVKdAKjUEF6gxFhIl94QzqDGgLklCsiIPFmIW2&#10;OgUspgyUFafQM0nIIsGCvQhlkmCaKgtDAputEZKTgiEjgSM5kUmmQCTE+CM+yheJwqFDCCFUhOnJ&#10;YYLQy0mPEfsOynjPK3o+kgTfKNbaozRz8hJQRPlQKdMEUZmVHg1lXrLYoy0vnYTmyAlHEJGBzogN&#10;dUdCuLfw+JueEIZcqgd2HKHJTRf73VUVZ6GhNAftBnawkYtufRbateloVqejSpGG4oxEZMdFCs24&#10;yMAgRAUFIyaU6isqBGnJkVDJU4QZcJUxBxUGqi9jGuqqstFiUaDVokRzNdUfpWsx5qLNokJPqw69&#10;baXobS1FT4sOHQ0a1FfIodemURkSqOxU5oRwJEaHCG3JhGjeS5E1KX2QmuQPBe/TJ89ChSpX7Oto&#10;VqXBQPVenB2DXKrbdDYXJeE/PzkOyowJD78MZTZrSiZAq2CtNmqnxCikRIUiPjQI0YH+iAoPQiTV&#10;dZoyGhUtaRi5osKdW2zua0BnFbV9fgZ0GUkozYyHSZ6EOnUmOgwKdJuVaC3NRX1ROho1GegxKTBc&#10;o0GfuYDqMQudVDftVDc1ZWko06QI8lmjySHkQUd9y1xagPoyimsoQJcxHy0VeTBXZUJvSIW+LAUG&#10;bTL1uxS0VeRikITgLqrLitxYlMpCoae+xuSogvoJ740XT4JrVACTYM4IIIHV39MJ/t6ugiQPCvBB&#10;YLA/gkMDERJGQm8YlTkyEImsMZpI/YLS0OanwGLIR1ejjtqpFA3ULqWqJKjlsdTf48WxsTgVVaWZ&#10;qCfBu6uxGOMDNXjvQR9+9Nk1/ODjcXz3yZDAJw968AEJ/p/e68b3H/bj41sduNlVhqG6AtzoM1Gc&#10;Pvzvv7oF/MMd4IeD+NltA77flYdP2hV4r5/italQXBCLNPbMHO6BBOrHiaEeSOS9KYM8EOPvjnAv&#10;F4R6OCHEzQlhni6I8nVDtL8HIigM9HCEl7Mt3J1s4EZwdbGFq6sdXNz2w5lCdzr3drOFj7sdvN1t&#10;4em+B+5uu+HusYcEflv4BjjAP8gJvkFMnPKfDfvh7rp3gih0YtiIfUjZuy879xCagHtsYLt7N/bu&#10;tDYFniT9tk1CaAhOaAEKs+BJtDQ3Tc5u0/+mnXx/m2BCYOaEavrXwXqfMrEf3iz6gDFJxgQZLdLY&#10;++5C3tdl6TwsE9p/i7F6/XKs37Ia2/Zsxj6HPXD2cMAhPzd4B3vBJ9QH/hFHEEjj/Cj1xZD4MByN&#10;C0Xg8SD4RfrDj01co31wLDGQhPpQxJ0Kw4mMMJzMiUKmMgFntKk4U5yGLGUy0mkeSJMnQ5ZzEok0&#10;ViMSYuAXdhROnp7YaWuL9Rs2CK09NtmVPJtJizrpY2i96GOwGYy0yTBr+K1csxrLNqzFkm0bsJwW&#10;nuvtdmP7AVvYONpj33477KH237FtC7Zv3oSdWzaJtrchoc5mzzbspPJv2L4GKzdRWltWYN3Otdi8&#10;ZyO221Af2b8Dds57cdDzALwC6NsW5o2w40cQdYJJT38ERnggINwNR6MPITrZn8p4DKcL45BffBJn&#10;yzNRYpFD16yCtlUNbUsRtI1KnLXkQ03zRpHxNIrKs3DWmA0NzR8acw5UdE1lonPWBGxRo6JHj+pB&#10;MyxDlbD0m1DbbURtlwHVHWWoateh6pwOli49mvsrcO5ijUBDbznKm5TQVNF8Vp2DkjpKqz4fpRw2&#10;KFDVUYy2oWpcfLMLNx5dxK0nw7h8/zx6r1rQMWZC7xtVGLvXjDt/3IfvfG8cj/7kMm58pxfnL1fS&#10;O4tgaCwgFBKUgvQraSxBSVMZ9C0GGFvp3XSuq1RCVZqNwuJ0qEszYKjOQ337WXRdNKL/ag2Gbzfg&#10;yjvncO29Tgzer0NFbyHyyk4iOTsecbIYxCRPEMaR1O/ChPaoH/wCPeFD/dM/wANH2OnKkUM47OMK&#10;T5pP3d3t4eayH64HaS6h+cXJ2QYHHHdh/4EdsN1P433vZuzcvQHbdqzD5q2rsXHzKmzYxF4DV1Lf&#10;WyY0Dlj4EPs1kcC/eNLMaj71NUEGSpiqISgIQVqkTRLt4lwiB60gaQ7yWOUxLUg/FvwnwWNdkH/f&#10;AFPh5/3NeokE12+9QngZM19+Fa/zQpIgiAQmEGjhOpvqZe78WZi/eBZWrluMHbzP6P7t2GGzFZu2&#10;bcJ6Go9bd+6CvbsXghKSkV2ux7lb4/j2T76Hz/7lr/G9/99f4wf/+tf48hd/hh/89Zf48Y9/iJ/9&#10;3d/gF//8D/jZv/4cP/+3v8df/PwvceWtK8hWnYa7vys2UzsvW7sYcxfTHDjvZbw2+yWaFyc0n6QF&#10;ubTwZYLCeiFsfX06guAP+GZgKsH02kvUB7k/EpiQfo0gCCluT/oevk7fwIWrV2KLLa0R/L0RkhCF&#10;4IRIuAR5Yw+tPbba78ZOx73YS3OIjbMdtu/bKf78mbd0Pl7n/cDmzxVa6ltpDbFjD31Ldu/Ctl07&#10;sWHLZqFRzHuJ8reXxy6T+k/3/Jsc2xN/1E2McZ4n+M8q3pOU5woxF1Dc6frhbwtMOE7VyhR4+SVB&#10;0EpzkAgpj0zyzZnNxNMKWiNsx047e2y33Y81W7ZhwTIq79yFmPU6rS1epXgv0Th7icrGpKtVu1i3&#10;z+8LXuQ3HUFgTRxYC/USYTQVs2dTHDY3ncUk4CuCDJw9h81SZ1AdT0KcM/HHpsXTExkMfh+/RyK7&#10;JPLgWXGle9KcOJWM4OclAo1D6Zghrc14fp+9kN65mK4vmkt9gwn2JRQuxLwl8zGft1BZvhCLViwW&#10;WEjjaQHFk0yMJ5yJzIEwh6bvLxOBYg8/YcbLGmlMFE68iyHlRcqHdM55lepYKpt1OaSySHG/qv+J&#10;e78OpHdNrdupsK5fa0hjk485zq+K/9uC9bzAsB6r0+VHytOL5Gvq878Kv06Z+RmpjbkfSKSZdbtI&#10;6T4rPxzvRdqW05paf78K1nmWIOXLOo5UHilf0jHfE+0jfUueB1Zpvyhe9PeUAAwO9EIIm7cG+SAs&#10;2AeRIT6ICfMTiCKBMjrUFylxYcjNSEA+kz200E8hoZLJjhT6IGeksgZeElKTY5EUH4FE3i+PnWOk&#10;RiI3Ow4F+clQF7GZcBaMmlyYi/Ng1uahVJkGFQkOioxoFOXGoUKXiQbWPtOmQyVPQE5WLKURhazM&#10;WMjzkpBNYWJCMKKjfBEV6Y1YdgpC57LkMKQy2ZQUNqFtmB6DvMw44WyBPQdnp1EalA6HrOGXlBQi&#10;SMDoWD8kJAUji95TRHkpVqXTM+y1mE2BE2EozoapOAvK7BgkR3sjOtgFsaEeSIhg7UZ2nhCEJDZB&#10;jgiCLCYUmYkRwhRWkRYJPeW/kcrRXpaFZnUqKuRJ0GbEIyc+EolhIYgKCkBkcACiQgIRExooCDr2&#10;iMxOUbQqmfB8rFMnw1iWjoZqOVrrlLAYcwRhZNKmCcKoo0GN7mYtupqLMdBpwGhvlSAEqwxZwpQ4&#10;i/KRGB1I7UftGOyP6BAqM7VlZIgHosPckRLvR2WLg6EgA+YigiYVZnqnSZ2ICm0yqnUyGItSoM4h&#10;wVgWhTw2yU2PRH5GFCFSPKumdmGvvKzByHXC3m8Z8SRkJ2T7QlsXi3tPjPjpz0bwTz+9hh+9P4CH&#10;g4242kzCpIWE1grW5MtFmz4DnaYsDJCQPVinoGsZqFYloEIRiypVPKoK4mBRJ6GrKg/9LRpR9tZ6&#10;DXo6KjDU34xBRl8jBrstGGw3YbCxFIMNGgx1lmGIBPHBAROG+owY6taLa3dGG/D+7R7cHawTjlD0&#10;GeHQEQzyeJiUKdCzp1zqFznct2IDkEh9Lj7SF3G8x18UE85MPLNpeRhkCYxQZCSHQ5EdC706Dc1V&#10;SvS3GTDSVSHMr1ljs4OEboshR7RfVVkmqvVZqKHzVosKfW1luEJ5eXSnD9/98Ap+9PkNfPHxFbz/&#10;gPI43oDboxY8ut6Kj+/14rsPB/H5gwF8eKsT715twEd3mvG997rww0+78Xdf9uGfvtuHv7huxjtV&#10;GbiqScGYSY52UwG0NA7zUkKRnRCEXBov8pRwCmmcMinMGql+7gj1cEaQqyMCnO0RQIvqEBLSo0hw&#10;j6H7UcFsFuyGIF9nBLAzFB9HgoOAv5cTAjzompsjvOg5d3Ys5GgDZ4bTXji7kIDvuh8ubvYU2pLQ&#10;vwcebnvh6cFmwQ7wcp/QrnR1YkcjdnCws8X+vbZgj8H/vQnArzSNmGxgIoKJCjZrZPPGhUsWYQlv&#10;PM37rqxZgjUbVpDwsoaEmE0kkO+CI9WnB7WbH43rwMhAgYCIAEEAMvkXeTIax2leiUw5jrDEY3Qt&#10;GGHU/sdlYUg8fRynFDTPamQo1GeiuOoMyuoKoatR4Kz5DEGBIqMC+bo8pJ5JxbGEaHgG+sHWxQnb&#10;9u3Bpu1bsW7jBqxcswrLVi7HkuVLKa9LJsIVy7B0OYG9x61aITQFN2zehG07dmAnCWK7bfZg9949&#10;2EnhNru92Oa8H3s8D8Ip4DAOhwcjKCocweFH4eN/GAddnXDgwF7Y2+2Bgz31JScmnqmveByAszt7&#10;9N0HB+pHrn5O8DnqjoBwLxyNojkvMQQn+RtAc3uB9jQUNJfnqlKRmhOLmJM0BycHIi41BGl5sSgs&#10;yUBJZT4MFiX0NZN1UE/lbyiAmlGbD2VVLgqNWSg0ZKKwLANFhtPQVZ5BeZ0KVW061Pca0XyxGq00&#10;VpvHatEwUoPqATMqukphZq07QuU5Lao7dBTycTEsdK+Z4rRdrEJDrwEmJhtr8lBcnSuIP32DAuVN&#10;hfR8Eao7tajpLEXteT3qegyo6y5DTVcx6vu06Lxkxuhbzbj5pBvvfD6Gj//sFuE2Hv/JFbzxdjfO&#10;X65BfU8ZvVMDQ6MKutpCaGqLcLauSISlNFeWN2mgr6V7FWegoW+IznQaVU1KdPTTvEnzzPjdDlx/&#10;1Is3aQ5/40kPOt6ogLo+E6nKGCRkEU7FIj4tBvGy44hJjkRkfCiORhzBkaNe8As4BP/ASQLQ3x0+&#10;vq7w9jkIL29neNEc4+nhiEOHDsDFZR8cnXf/Egm4dx+NcZvN2LV7E3bu2kh9aAM2bVmLdetXYRU7&#10;eWHtT96Ynfod76XEBDObHC1YZGUmLIHGFTsUYXKQweeS9uC0moOTsNYcFISfNXgcT16fdi74L8Lz&#10;/l5jDTp+5vXX8BIJrK8smYdXVy7Ey4wVi/DaqmWYs34FlrH2rP12bHfYjnU7V2PBShLkFpPwR0Lf&#10;XCb2F9C8tG4dttN4DE2NQ2V/E+5+8Qif/OILfPHPP8QX//CnuPPBmyg2KxF1PBgpJ+NQYixGTXst&#10;GrubcdaogT+tFdg0f8WG5ViwlLcQoLzN5L0HCTNYI2tibzde4FqTEpLQMxXWcf6Abwa4TVgo4j+A&#10;mJxnQU20Fd1jDVSJ/JvBBOAk+fcKjaeZC+dh/c6tiEk7CVNzPXSWCpxWyREWcwyOh5zh4O4EjyNe&#10;CD4ehti0BPrGxdG34wjsvQ5io+12zF29GK/O5+8qCZs0hnmc8xgXGr0zmdibGK+SJq+k9SeRahIJ&#10;yHMCOyXavG0rbA/YY9deGyxfvUqkyeZdr1K8qf3wt4VnEoAEa+ckvG7grRFW0/d4E31ft9L6aeuB&#10;/djl6gwbD1dsP+iItXt2YeHa1VSvC2k+o3ntdZrTZtC8Nek8xxq/b+PoRX48n0zFs4iGZ5FNs6gP&#10;zZxFffQ5wfuSTZf+i0IiIKaDRERIeeZQgvV1QcTxGnPBHMxfSGACkD3wLp4vQj6fx9d578El82kd&#10;t5jAHokppLUoOxphIpA1AvmPN9YAZAiHKfRtYC1AJgHn8pibQgBKeZgKKY/PC44vyjFJJlpDeo91&#10;mlx31s9bX39WnUpjQTp/Vh+R8Kx0+B6/yzpPfE26x+XnfDMRxuA41mlNzcd0kO5LeZTe9aw8PQvP&#10;KjOH1mlzniVS9ll1KcVnWMdhcHlZcYD3auVtf1iRgNdsnKYU5+vAeeC4Uh6k8vI7rPPwTcCLaABy&#10;3OnSeB686O8pAcgODMJCvBEc5ImgADeEBLgjgo6j2LkBISbMVzjcEFp/afGQxYcLJxxMJsVGhSCJ&#10;BMPU5DgkJ0QhMS4cyYmRYs+9pIQQJCfRc5nRKCLBy1wmR71xQvvPpMlBcX4qVNmJYk9B9hjLjiRM&#10;mmwYNVnIy+D0QieJxGikyaIE2RIXE4ToSH+R56gIX8SwuWV8CDJTIwXhx56FVfIJ7b1iZbrQ5GMy&#10;kLX/mBjMofdkZFB+0yIgk02QlKzxl0vX5WzKSwJMVnIEcggFlAd1Tjzlj54lgTk9IRAprD0X6Yv4&#10;cB9hvhtFAk2Enweig3yQFB1M9RMDNeWhVJ6IMhI0y+jZYnqXIjEUGeyROMQf4X6+CPH1Rqi/lzAr&#10;jg7zE55iFTlJKFVnCmipvkxlWWi0FKG7rQy9hJYaJWoM2YIIbKVj1vob7DRioMMAJgL5GhNMRm0m&#10;NEoZlTkGsREB9B5vhPjR+/x86NgH4ZTnmDAvpMQHCuceelW6MBE2aWSoKktFW10eelpVaCcB2FQs&#10;gyIjiuokDFlJoaIeFNSerAGoZIKM6lDGezNGeiEp0lvUT3pCELKzQ1FUFYGR+0r8G+5QL/sZ4V8I&#10;Pwd++mf4p08+wvdvXsWDgVbc7DHhzkAZHl+pxucPO/DZg07cHTahvyEPrcY0VGsTYVbHo0aXjHpT&#10;JpqpnO3NZejvrsKN8Q7cv9WHG2NtGB+owzibTXcZ0NesRqdFjhYS2htImG6ukVN5CtBmUaClIleQ&#10;iHdG6nGzv0poFJrk1FY5UdDnRsNckIDmsky0m+Wo0aZDK4+HisrK5ZZT38mnOlPQeUFmJPXZGOiL&#10;klBRnIoGUw666lQY7tDjFptrX2nBWI8R7TUKNFZQXmoKhBYgk39mXbpoRyZvrw7V49blVty+0oYH&#10;t7rx8HY37lxvxT3GtVZcG6pGf2sxuijv/Y1FuEb19XC0Ee/f7Mb33u7Dj97rwefvtuLTD9rwky+H&#10;8PdfjOHPb7XgbcrLZRpPvRo56oryUMx7EpKgLqGA+z2Nr4wYEs6YtKU+zN6Po3w9hClwiJcLgkg4&#10;Z4T7uSEu1AeZPC5ovGZTuydFUfwQF0QGOSPC3xVBtCD3sreFu90euHFovx+uDvZwtreHk70DHBkO&#10;DnBw2EPhdri52MDHiwlEFwFvD2d4uDrC1Yni798P+722mPAy/BUBOOEJmIm/rwhAiQTk+7xvIKOl&#10;6XdsAjxJDPwqPNUysiL/mJjgPc54Qc8E2srVy7F23XKs37gSm7auxdadG0kI2QY7p71wobbxDvDE&#10;EWq/4KggBNEcxDhK83V4wjFEy2gOSI9HfGYCTmQlIOH0CSTRnHYy74TYIzCN+nom9d9szUmcKUlD&#10;gSEDReZsaKrkhHyojGzimYWTuUk4lnQM3jTnO/m4wtbFHjYHbLBz73Zs3rER7CF4/ZY1k+FarNm0&#10;Cqs3rMQqdsBBxxu3rceufTtg57gPzu6OcPd2haevO7yOeMLrqA88jx2BJ81VPpT3wNgwhJ2IxLH4&#10;Ywg+Fghvfw+4uB/AAcc92H9gFxycbeDqYS8cSxxlp1BJYZDlnMCZs+nQmM6gvF6JShrfNed0qKJx&#10;Y6BxUFxxBkqaT/NpPJ/RpCGnSIbMgkTIcuOQmnsCp5WpUGizoSo7g4KSHOSXnkZh9RmoGwugaVJB&#10;S9A1KKGrK0RpbQH0tYUwNRRR+lpUt+kE6rvLcW6kDj3Xz6HnzQ60X2sRJKDlQjlqu0tQ01mMOgob&#10;+/Ro6C1DdcdZGJsLYWxRoqJNjcpzfK4UWn96em8Fndf1lKGp34jWwQq0DJgFYWhsLiJhWI6zlaeh&#10;teSgpuss+t6owRvvdOLOH1/A25+N4I9/cA3vfvEGHvyvEVz5dhd6rtSiifLBz1d3lKCyXQcDpX+2&#10;To58UwYKK7JQWpcPUxN9m+upjLyHIPWDCjpu6ixBS3cZ6jq1In+lDfkorpdDVZONPJqfM6nvZBTK&#10;kE7f87S8kzh5OgHxaccRnXwMESdCcCw2GKHRRxAUfhh+1GaH/VzgddgJnt40Xxx2FsceNA+4utvB&#10;6aANHJx2UVvvhL3DTkEC2u3fDlu77djHIMF+956t2LJ1PdZvoD62ZpIA5H2HmGxevnyCAFyyRJil&#10;8zgSWDIB9irMjkTYoQh7GV68nMEORpZOaPdIJCFrDVqBNYn+o6Ygj9+JMSz2Ffw9IQCZMHhp5gzM&#10;XrkEW90c4J0cjZCCdAQTPFNi4XI8DIFpCUhnbfqhNvRcu0BzQA52UVvM5f2sWHCcvwDz5i/E/KWL&#10;sGTDUth52iGvLAfjj8fw4U/ex7e//xaah2sRk34MO+02YeWahdQ+JCyupnbauAorCIvoeM7iuZg5&#10;byZenUVCx8xXSFh+FTNef1mYY7KHVvbOymSEBGuh3/q6Nazj/AG/e3CbsNDGQh+TASykCUGTrrM5&#10;9+uvUNsT+BprS7xEffllGk/zVyzBNvt98IkIQfSpk4giHAk/Cju7vdhjsxMHDx1EcMRR+k5EIUZG&#10;37XsVJzISUVC3ikcSz8BG09HzFu1VBD4TNBzv2fij4/FmKHxysSf0Pqb1KhjQo3vSeQ+zxX8J5WT&#10;y0EccHKEje0+bNy6hb7Ly8Uc8TqVhYUvkXcqjyRA/7bAGoaSVqI1hPnxZD55fmPtRi9fWtvHHUf8&#10;6VOIykiBT+wxuEcdhXP4Edj4HcIur4PY4eqA7Q622LBzGxZQ2bguOP+S0Gz97t+nMfUiP0lgfh5w&#10;vfw2MF3aXwd+xprwkPB1afE9HlsSQSMRItJzHEr32UTe2lMue8+VnG9MmPhOmPkyycdg814m/hZR&#10;yBqA0jPCUQfH42+CBGEmzITWV3sPMrElEYHTQSLtOH/PA6mMz4Ioo1V6Uh1Mh+nqkiHdl+peeq+U&#10;3lQ8Ky1+Zmo5OT7f42f4XCKzGJy+dVrSeJTOp8PzxHkeTE1nuvJzHrksUnta1/nUurZ+1rreOA3e&#10;K4/Xa5IFEfcRKY513OnA9/l91u9kWNfbNwXfeAIwwJ/3+XMUCPAjgd/XBcG+JNCTUM7HbALMZGBi&#10;dJAg/5isYlPgBBLW4qIo5D3xkuOEJmB6ahxSkiKF44342EDIUsKQL0+A2ZSPwR4LLvc3orlCg2K5&#10;TOwjl8t7+JGQmpUUhYyESEIU0ig9NomNiQxCbFSwQESYH4IDPRHo744gEnhZWzE8xBfhrN0W7if2&#10;JmQCUCL+WJOOyT8O1YpUYVqryEkUBGFeVjzlNRJpyeychEACJDuoyEoKR25KJOQpUZAnRyKfQiZJ&#10;VDmxUOfFCwIoMykESZG+iA5yRzjVTRjVUaiPG8L9PBBJeYqPCpggSTJiUERQySKgoPSzWGOM8hoZ&#10;4INQP3+EBvgJE2v2aJwUG4QsGb2TtSFF/iYIy9wMerc8CUZdFhoqFGgkgbxGT0KZLkMQgawFN9xj&#10;xmhfNbp5T6rSTGjyE4QzESY02fQ3JiwIEYEBiAgIRDghzN8XEUxWklCmJKHerFMQlCimxb8qL4nC&#10;RJSqU6AvThHHeRnUHkzEstOPhAhB1OqL0uldOShVchuGI4M9NSf4Uh36IlsWCLU8CtU1GRi7a8TP&#10;/vUe9bB/nuho0u8ffoF/evQePhrux72eGtwbNOH96xZ8+U4XvnzUjXev1+PeaBXeudGMx3c6cX20&#10;Hp0txWghQb6tUYvmBj3q6/RorNOhvaEYfSTkXx0w4cHVBty9XI3hLg16WhToa1ejv70Ygx06XO4z&#10;4+ZoHW4M12CIzrvqCtDboMIApdttUaLRkAWLNgV16nhYVLEibDOko5NN4ErTUZwbRX0jAPK0YBg1&#10;MvH8tW4NHo9X4ePbLfjoTis+edCJL54M4HuPB/HR/W48uFKPse5SDLYVY7jbgMsDNUJLs7NBI8ha&#10;1vq7MdqMt2/34tGdfrxzu0/gwZ1e3LrWhsvDdRjuqxB7PPa3l6KnkfJaT2Vq0WG4TS+8Ol+mst8d&#10;KMN7d5vx+ceD+P5no3jvdhtutZZirFSObnk6ajISoaZxJqe+raT2ZOQmhyAtxh8pET5I4T0oIwKQ&#10;SuMtPToUGTHU1lFhSKKFd2JEMPX3YCRHBtK4DKbnwqHKjIGe+llFUTIMijgo00KQHuWDGH+aKzzt&#10;EeBqBx+nvfBwsIH7flu47beH634S8O0JDo5wpgWos+MOuLrsgZfHfvjzHqPsbMjfC/4+HvB0c6E4&#10;9thvYwvb3XsITABa7/k3Qfo91QK0xuS95ob6yc42/W+6yfe3ChYgJkm+rwMTCUwoMLEg9vwjoYJN&#10;jJiQWLqSPo5rVmHthtXYtHmt2BSfyb/tu6mc+7bDzskGB0nI8TxyCP6hvjhK8/GxE8cQSfNv5Mko&#10;hCcew1HWwiKw9t8xav8IWSQJU5GIpbksLotwOoIQjqQzUcg8mwiFMQPFFjm0dfkoNJ1GliYFJ+Un&#10;RPxjKeEIpLnKO9wH7oHucPFxghO1n4O7LRwP2Ym9CN19neBGcPayh91BG+y2345d+7diDxM5dO7i&#10;5QifYA+EHqe5nfKYlHECidnJiMtOQjQdR6XHITYrAUm5JyE7k4IkOj5+MhLh1PcCj/nQs27wOOIE&#10;nyBXhEb7IpHKIj+bAVO9Fm0XanDhSiNG77ThjW/3CFy82YbmC0Zh0ptbfBKp+bGEOGSpkpGtllGY&#10;gsxCGXLUGSgsk6O4ogjayrMorlZD16JBWYcWhs4SmBjtOpjbtKi0Iv1MjewARAFNRR40VWdQSnNK&#10;xfky1F+sRst4Pc5dZe++DeikeamZxml9rxYtg3p0jLLWnxFNF8rQyHv19dOc1lMiSEA21WXtPzbX&#10;renSoXWoEufZc/B4A85RupauMqHFx6bCxdWnYWpVUJql6B6vQN8blRi+0yA0AW8+6cHVt7swcqdF&#10;EIDtw1VoHawUZsTnhqvROGSE+fxZ6JrOQFPL5sunqRyZUBtOQVWSirM0/xlqzggnIoaafBQZMpFH&#10;c2SuToYzdC/fnEU4TcdZyCuhUJcNuS4HuWezkK6Q4WT2CZxIPy68Uh8/GU5tGICgY97wpTb0pjWH&#10;t58zfPwP4rCvMzy8DsDFbS/snXZg34Gt2Gu/Ffvst8GW+o8tawIe2EnYRdhNQvhObNu5GRu3rBNj&#10;Y/W6lVi1doXQRF3JJumrVmL5yhVYtmo5lrOGIGPNCsJKrFxLcQir1hHWrxbhyrUUn/cVXLmUxh0T&#10;hEwWLqRxSILLJCQtQTYZFBqBEhEogcbx7wsBKMgNyv/KHZsRkSWDoe8c9Bc7kdtaiRNn83FUlojj&#10;2WlQVZeh43IP9dN2JGadwDbbLVi8cgEWc/0s5D2hFmPpiiVYtm4xtu3bgIiEIJibdDg3UAuNWY6w&#10;+CPY57QTy9cuofojQWHehMn16xTOmDMLr5HwKQiZp4t2FjxexQwSQJgUEsTQpEAyFb8PpMQf8BW4&#10;zSRBxbr9mAQUbcpEE917hYS4V6mPzKN+tY739PWi+T48CB7HguAaegTeYYEIpDWtX7A//EKOwD88&#10;EL50PSw+EpnKXOSXFuFMiQon8zPh6H8IC9csE+NTkH1MLgribII8Exp/U8HkGoHHE4/p5TSXsNaf&#10;o8tBQbJt3r5VmL+v2bBO7H3Le9iy0MllsC4vl0+U6zcEa0NOm08Cl4fzyXMS58nhIMlxoUGIP03f&#10;NV0hTqpyEUZrP5/ECASmxuJUcT7y9Gok5ZyieIHYvGMreI9ha2GaYS1I/1JeuI0myyUJ99PFk+Ja&#10;18d/Nl7kJ/VDa0zN/6/CdGl8HaZL4+vAz0ikhjW+juDge1JbSqSMRI5I9/mYr82keZe9Hkuej9lz&#10;ruQ1l/ddZQ0+Jv2EVt/i+cK8dyGTgQvmCuJvJsVjAlHs0UrgUJCITCBK5CGNDUnrVyIBmfix7mvW&#10;mMjX82G6560xNf6vqrvp8Mv19dV7pfSm4nnaRgLH5+u8jydrEEvPctvzsXVa1n3iWZDiMKRxKo3V&#10;6eI/C1Ia0jnng/MqlZ37lET+SaSuRFxORwJKdWNdbg6l/imlKT1n/T6pHqQ0rCGlx+BzKa51Wb4p&#10;+MYTgHGxfoiJ9kFUpBeiI70REcJOQDwQTIK5v6cDfD3sKXREqL87YiP8hQdeJgCTY0OREBuG+NgI&#10;JCdEI13GxBp7xY1AbEwg4thjLy0KWQswPS0C8mz2GBsjHIVkJoYiLS4EqbxnWkwYZNEkhEaEIjY4&#10;CNEBAYgM9EdooC9CAn0Q6OcpnAbwXoWeBF9vVwTwPmz+XggO8KY4XpQvX0HkTZj/xgoykMk/fXEO&#10;jLo86IoyhWZgLt1jRyIp8cFIiQtCZkoE8ugZ1kQsVaShSpOLmuI8mBQZ0JFgymQHmwBr5AlQ5yUg&#10;h4RgdnYRFeiBSKqjqAD2muqJCH9PhBHCQyZIQHaKwSaWBfQuOWtZ8R58IQGICgpERHAYosLoPMqP&#10;8hyC/Ow4kTfOb0FuEvJJ6M3NYBKQypIRD40iFVVlOWisyBemv6zlx+ajgkRq12Og0yj2BzSQQKvK&#10;iUFuWhRSE0iwjwhGVDCTfgEI9vZDoKc3Ar286ZwJwFAo82QwakmALSqi96Qhk9svhYTyuEDERvoi&#10;hssZ6k/5ZVPlUCRGhQntyKLcRJSp0qBVUF4zqGxJfshM9kVuegAKcoJRbZDhNgmd//B/P5/sYdLv&#10;F8C7T/BlxxDermjE5TIdesoyMViXiTt9WrwzYsatnlKMtBRhoLEInRYSpnVZQpvRqM9HZ2cN+gfb&#10;0NHdjPauRvT3NWJ8qF6Yx350vwNfPOnFk5t1GOlWobslD10kGHe3KNEzSfSNdekx0qmn8yK0k0Db&#10;WVeAvlYNxdfjykAFrvbqMUbPjDbmUZ5y0FOVgW4SiOt1SVBnBkORFgBNbgQs+nRcI6H9R4878C8/&#10;ugL81R3g54+Af3wf//43D/F337+GH38yhh9+OIL377ZT/qpxkzUCr3XixlizIAHZk/PNyy24Olwv&#10;SMB37w/hs/ev4eMn43j0cAh3bvfg2pVWjA5aMNJfg6ujjbhztUNoCl4dqMOVvhpc6anGlXYDbnYa&#10;8JDivv9kFO+/N4bblG5/dRFa5TLUpcfClBoJXWYk1NnRKM6lcZEVizwmvqP9kRwuEYCBSIsKJoQi&#10;k8ZzVnw0jdE4atd4Gq/xUGYlw6jKpPGRCYMiAaU5UTArYtGmT0VPNfXNMuoPOTSu47wRH+yCSF9H&#10;BHvSvOG6H74u9vBx4T0EnQku8HRzFHsA+rLpsJ8zAv3daByz9rEXjWtP+Hi6w43iOu63h73t3q+8&#10;Au/cPqHhx+GkRuCz8DvXACQIQZsWWhP4ZeJP/PNOmNAkmtACZGKBCUBJ+48FjJVrV2P9xrXYsnWd&#10;MH3cvmsTdvIed7bbxf5/DlS/rt7O8OY/RyICEBYXhmM09sNOhCMo5ij8IwMQEB2E8KQIRJ+KxfGM&#10;WMRQ+yfSXHaSxu9JxQkk58ci/WwiVFU5qOktw/k3GtFN4OOzljPILT1F909CVpiEEzlxCKd57WgC&#10;zSsnAhF+IgDH4ml+SAxGrCwMCemRArGycERQnKCow/AJcYVHgBO8gp0RfPwwEjIika2SobA0B4Vl&#10;eZCX5CFXl4szZflQmlVQV50lqFFoKkReaS4yz6YjrTAZSdR3Y0+F41hiAL2Xvlkpwcik/JfQvNhI&#10;c2D3SB2G32zBG++cx5vv9uPmkwu4dK8DXZdqUNWhgdKUgdSCGCTkHIOMynya5ss8bQYhE/klOdBU&#10;KGFq0qOmvRK13VWo6a+AZagCdRerUDdYgepuA8zntChvVKO8XgUjwVBbiJLqfGjMuVAaT6PAdBqq&#10;6jNCY9DUXYq64Up0Xq1FP81Lfdeq0X2lQoSDb9Zh6FYDLt5qxNCbTRi40Yi+N+rQPlKBmi6tMP0t&#10;qT2DirazgrQ7f6keXWP16BytQ9tgNepozmJz3qp2NRr6dDg3Uo7OS0a0j+rRNlwiws5L5UIz8OLt&#10;Zoy91YGxu50YvXMel+72YvRuN3quN6Jp1IiqHg30zfk4W50JRWky8s6egKI4CWf1p1BWmYtymivZ&#10;w7HGlC3Mn/PZa7AhQ5B/SirrWUshNDUqFFUUoECfR/WZhWxqsyxlKk7lJ0OWewJJ9B2Nk7FGYBCO&#10;RvngSOgh+B11g1+QKw77O8PjsD2c3Wxg50hj234r9uzf8hQ29tuw78BOurdbeA62c7DBrn3bsW33&#10;VhJiN2HD1vVYy05CaJywYL5mA51vXI91dG395nXYsGW9cCSyadtGbNq+URzztfWbOd5arF7PJCAT&#10;hsuwdOUSLFm5GIuXL5rY+HzpfMxfwmNywoSYzYdZ4BYerydJQEkj8D8QgHzOc4AEngemxvkt4nl/&#10;TLi9Tgvu5evXwCf8KFKUeTiWLcOBED/scLTHdhsbmlsOwMvPC0doPePm5UjXNmLl+iVUR4sEsbpk&#10;OTvgWYm1lMaGTWsoXI7lK+fTtTlYuWoeHbNJGQkLJBC+Tgv8V2bMxcuvzcVLr83Ey6+/NgHKsyAx&#10;JoUWJoGeOih5aQKvTQoxU/FfTTD8Ab85pgqmv9SeBO4PsxZQ39m4DjsO2MLe2x223m7Y7eGM3V4H&#10;Yet3CC5HfeETGQT3oz7Yz9c8HOF42BXedD06OQ6JGSdpjomGCz23dss6zF08n76tM5+fAHztKw07&#10;Bn+bWSufv8ti/1DW0Kc5YNFS1iBeIhxfsQDKAhiX8aWXXhLg46ll/HXwTALQWguQ1hFs2swe0x3c&#10;D9J3PwyRsjgcobWAU5AnnII9ESI7jsIKLQyNFUg/k4nDR7yxmeZB9urK5Ax7r+Q9eSUv/KyVw8QN&#10;C/gsoEsCuZQvLu90AjeX+1vf+paA1OYc/mfjRX5T8/zfARJRIhEqTMhI5IzUdtbx+Jo18cLXpOt8&#10;TXpeIvCsSTwpXek91tptU8kh6Z51HOm9U9/9LHCc5wXHn65f/jYh1eFUvOh7X4QYYrw6TRq/bUwd&#10;39bl4/rltpPa0bq9pWvcpl9XF1Ka/5Xt9bvGdO0sfYumgq//uu38or+nBGCZLgdaEuwL8lOQlRED&#10;WWI44qOCEEGLv2DevJsETF/PiX2++DyMhE3eGzAuMhDx0aGIiQhGdHgQEmLDkZLIZsBhiI0KREyU&#10;v0B4KH2AglwQEeyGqCA3hAe4EtwQHeKNeBJa48KCEBnoh1BfHwR5esLfzQ3eri7wdnMSYOLPy9UR&#10;ngQfTxf40cLA18sNAWymGMD7FQYgIykcqpxEaAvSoFOmi1AtT4EqNwlFeUkoyEmAgk2NM1k7LhpZ&#10;JKRmp/Fef/FiL0KTOhNVxTloNijRUaVBu6kIzXoFzFQvuoIUggxaRQryuX5iKM+hXogO8kBEgDtC&#10;vV2Ek4QAqh8mM8LooxsbNuEFOT02kBAEGdVnQmQw4iJCEBMejtjIUCQnBIu8MMHFHpGNJAQXU14k&#10;AjAvMx7y7EQRFmQnQE95tBjzUWNgr74ZMBano7o0C1WlGShj5xJ5rK0YJQhNWVw4YkKp7v2pDX2Y&#10;+PNACNVvZEiA0K5MTaLy0zty0pORmphE7R1J+QqhdgxEZJgvwoK9qW69EMLPs8myfyDlPRQFWYmw&#10;6AvQQnWkV5OQR0J4YownlcWD+o4vzKYkPHrUQb3qryc6l/Xvo3fxXlUzhjNUaEvJRmN2Gho1SWjU&#10;x6HdkIwecxY6jVSegkSUyRNQSvWtkadCrciEpigXBqMGljoTmlst6O5uxshgM+7f7MKnjwbwxXt9&#10;+PL9Hnz6Thse367H/esW3LhcjZvDNbg1YMH1HjNuD1bher8Rg60qDHVocGusBg+utxI68OTeAD57&#10;ZwSf3evEo9EK3OoqxrV2JW50aTDSmI9mLZVbHY+G0hTqHzl4QHF+/r1h4CfX8Y9fDOPvvzeCv/1s&#10;GN9/uwPff9yLv/3iFn7y+U28f7cLdy834NZ4K66NNGO0rwbDPVW4NtyMBzd7cO96l7j3+E4/Png4&#10;grdv9eLmlTbcuNaGu1S2e7d6RPjO3T68//YI5bULQ50GdNar0V5dgIbiLNRRn2nU56K9UYueThOG&#10;u6ow2lCKLu4v1M/NqcGoyA1FA5Whm4T5Pn6WTZHVqVTPiSil8aHLTYY6MwEFqfFQpSdBk5MGrZLq&#10;XKukvpYPbX6a0GpVZUbBqEhAvTYFzaUyNGqT0KxLQocxA50VOWgzZaNel4FSeTwyEoIQHUz9zs8V&#10;/p7OYgy7O9vD081e7CEYEuiB8GDqYwGeCPRxhZ+XC80zBHcXiusEdydHuDjsh6MdCQN798Buz06h&#10;DWi7m8OJY7Hn346vwJ6DGa1Nv+M9ACWQoDsBJgAmiT8m/CbB50ILho6F8w9ayDPRsJAEDN53SNIA&#10;3Lx1Lbaz6S+Tf/u2Y4/dDtjY74Ktow3sXezg5El1y3urhRxGwKQTkCORAYIADI4LQRQJAIk5yUgv&#10;ysIZgwKqKt777SzUFiUU5hzCaRQ35MPSr0fnG3XoItQOlAmPtApzJrJLU5GplSH9bApkyiTIChOQ&#10;pU5Gfkk6NBVnUGph01jeOy8fZ815UBmyUcgmt7p0nKZ4qfLjSM6JoDAGuRqZiGOoL0JlK5vGGlHb&#10;U436C3VoHKhH3YVaVHSZUdKkRWGlArn608jUpSGN0kkpiKd3s5feFEojB6YGFSytWjR2lKHtggnn&#10;L9Vg8FYTxu6349KDTly824aeq7VoGihHeYsSBcZ0ZOuSIS87BRU9r648QyFDDq1FBVNrKSznzZSP&#10;GjSP1aP1SiPaCM0jNajpNcDYohEmwEz6seaf3lKAMoKW0imi9JQ0BtQ1Z6BrLoKxuwy1FyvQdb0W&#10;Yw+acO1xG9541IqRu/WUJxPOjZShY6wcF67V4iLleejNZlx4owHnhitQTfNTWb2CUABzq0bsIWig&#10;spbQu3UWut4wsS9gQx9r/lVj+HYTLj9ow5Vvn6OwVWgBCpLxzQaM3m3FJZrXLr3VhbG75zF6pxsj&#10;d86j90YLWi9Vobq3BIaWQrHvoNJwCoUlKVBPkn+VjUrU0vvreO/CNg1MVC49XdO3UF11aGG5YKB6&#10;MaG8rRQqaqvT2nSkKam9C5KQrjyJDEJafiJSz5wQkOXGC4/BJ9KOIfZkKKJOBCI4wgte/iTIH9oN&#10;W2cavw7bsNt+K3babcYO202EzdjFewE67IKds41w7mLrtBd7D9hgl90ubN+7A1t3b8eWXduwmeaD&#10;LYStu3Zgh812YaLOpue7bXcK8Pl2NiHeuVmYrm/avgEbtq7D2k2rn5qsr1pP427tMmGuunjFIixa&#10;zhq5rBm4RJgJS0QgC92CCBQagawJKJkFS+EkpHHPY/0bQACy2aVYiNMCfBaVYc6ShZhN5WPMISFv&#10;wfyFWLJ4CVbx3p1rlmPl6qVYRfWxcs0ymo/oXGhRrqFra+n+GuGNe+nSRVi8eD49SwIob3o/4xXM&#10;EPv3UXlffR0vvTqLMIcWuDMFAcP5lf7tniE8k9LClwR5dgrBmDEJJgQlocQa/1MJQIlc+iZD8lr7&#10;1Hstg81rX6a8U8jtPpMFRep/3JbCkQZ9A+ctXozNu/bAzf8Ifbei4BEWAjeSDULSEpCqy0eK9owI&#10;c2gdeEKeAa+oYNh4OGEjjesVW9Zh+YY1WLdlA7Zs34J169dhwcL5mEljkr+7z08ATjgC4T32BDlN&#10;8RjSMT/LY3hijE+S/lJ/pGcEwcl9lPq1uP6cEP2a3sF4eo2PCdPl8Wn+Ka88r/B8tGrdGjHv7bTd&#10;g532e7Gf1lxHEyORUpiBnLJ8FFVr6BulRK46A8dijmD33g1YvnoBltO4XrtxDTZv34ydNjuxdcdW&#10;rF1PY3v1akEKsqkeC/cssM+g987gOniVzfNfxdx5c8T437RpA9bTMwsWzBP3X3mFidA/+rX669T+&#10;83WQnnmR31TB+b8DeD7n9pGINYmc45AhkS1SnKlEDp9bPyeReBKRJx1L5xLpI92bes6wfv9USPmU&#10;8vXbxH82ocTpT4fp4n4dvokE4FRYl4/rlttruvZkWLfns+pjunT4Ob42Xfz/DpiWAHwG+B7/QWtd&#10;7xKmS9saL/p7SgBqVdkCRfnpUOTIkJWWiJTEaLG/X1iIH4IDvODv6w5v+th6uNoL+NDHJYg13oLY&#10;pNQX4QE+iAzmfQHZ0cQE+DzEz5OEfxf4MHnnzo4D3ERa7HGYwee+3i7w9qS03Rzgzg4ECB4u9vB0&#10;3g9v1h5yc4Sfh7NIJ8DLVYDTjQ5hbcRw5MjiUEzCrV4uQ2leCkpzk2HIT0W1Ogf1OjkhHw2lCjTr&#10;lbCU5sFUmgmTPkM42DCVpsFclgGTNhVVJKy2VOWjmwTTZiN7xU2FLj8ZyqwEFOUkQU3psqYgO71I&#10;iw8WJGCEvwuCvOwR6GFHoYMwm+b9E+NJ8GYT3PTkKOFAhT0oR4X40D16hgnCCF/huIRNftn5iCo/&#10;RWgnsklycnwQUhKCJxybpIQjI5X3LkyDOp+93BajxqBFVZkKRiofk2TavHiU5sfBXJSIChKSS6ke&#10;cnlPxohgxIb4Iob3cWTPxfGByMmKhiI/AXKKn5oeirg4P0RGeFM7eyKUTfOCqU1DvSn0QlCAhyA0&#10;OQwN5jT8kJUcidKCTJQqs5Ati0ZiTAAS43whk/lBXhSGwWul+Fd8MtmzrH5ffB+fdvVjVKlDS3oW&#10;LLnpYr+80TETBofZS64Cg80qjLSXobuOBEsdCbkF1CcpXkFOKgrkqdBqsmAyUFvWaNBaV4z2ejaB&#10;LsXDWw34/INe/Pl3R/F3P7yBv//RPfz5x1fx3vVOPBxqxvuXu/HZrV58fLsV792swqPretweU+Pq&#10;gBpXBowY76/H5b5WXO5uxK1eCx6NNOB9Ev6/e70ZP3nYhS9vNOB+uxLD5jR0laWgx5SFByNm/PxH&#10;1/DvP3+Av/n+ZXzyTgfuXK7C5R4Drg/V4/61Pty+3If+9np0t1gw0NWI3k4L2puNqK9SUxsq0EZl&#10;uDLQgIfXu3H/SjtujTTiNuH6UBXGBwy4T+//7gdj+PH3buGLj8bx/sNePCChfbzfgI66PFSzV+Oi&#10;eBhUiagmwbtel40WbQ46dLno0mahR5uGYX0qLhuTcKtehif9Bfj4mgkfXq/GvX4thuqz0VORiS5z&#10;NjrNeeipVqGV8mUq4H0PZTCWytHcUIb2ViNqzAXQkmCvkcfCpElBizkHPfUF6KnLR6sxA9UFyTBm&#10;J6AiX4aaImonZQYKMuORnhSOhNgghIX5wNffFV7sPMTbicaKE0Jo3If60FimkPcZDCaE0vjh/QbD&#10;fF0R7EVjnuYMH1cXmguc4e7gADd7ewFn271w2LMb+3fvhN3OHbDdsR37KbSnc7527veKAORrtHiZ&#10;TYuiSS1AyQyYnWusXrsSGzfR4n77BuzYQ4v0vVuxa982CrdhB4d227HnwC7sd7WFi89BeB/1RgAT&#10;f7FHEXoiDMdozB5Pi0UCzZEyVQZy9byHmxbGDiNMneXQNZ+FulYOTWM+TF1n0ThixLkr1ei4ahFh&#10;w7AZ5vM6ul8AeUU2TpedIoHiFM5W5QgNtbahClx4oxmDN9qEmWpzvxHmNrXYU66U0i0hMLmkqaLv&#10;TE2eILZYe61l0IwL11owercXl+4NYvStIfTf7MW5Sy2o6qtAWXsJQQcTjamqfhNdK6f8laCqh/rk&#10;mAVDb7Zj6HorugYr0MzONM6XonXQhHNjVYRqgeaLFbD0lqH8HBOeuVCY0pFvTCdhKAcljQoYee+9&#10;Ti2qz5fAQulaestR32dEA6VZP0xlH7VQfdSgdsCMSt5/r+WsIOKMDUXC/JfB2oClTALWKMQegeVt&#10;NEdfMKH1cj16b7fj6nd68e3Ph/DelyP4zhfDeOvDbiorzQtXytFzxYSLt+qoDprRf52ujbNHYDOq&#10;O4qhs5yBiuYaJhbZvFhbky9QWlcAU6ta7CvIcVlzcPh2M8YftuHq2+0iZG/AjCvf7sCb7w7grQ9G&#10;cetd9hrch4Hr59B1qRHNVD4L5ZOdlBgpz2X1hdBU5KBIT/VD38ZSOq5t0+A8zUf9VJb+q43ClLjj&#10;UhXaRivRNGJC7aCe+pEGqho5TtP3U1aYiOT8eJwqSsaZsixBrqor2XuyHEpDLgpKT0NRkoUCXSby&#10;i9ORrTyJ5MxIhMX64nCQE1x97ODsZQcHj33Y72YD24O7sc95F4V7YOe6D/ZudO/QATh6OOKAuwPs&#10;aH2w18kWuw/swy57wn46JtgcsMN+uu5wkOBihwMU7nfaC1uHPbDZv1OMnx02W7CdxtPWXZtI+F2P&#10;DVsn97HcvBrrxB6WK7By3TISkpcJrbelK1dgyfJlQjtXIgPns2bgJBn4SxqBk1qBT8nAybH/TSAA&#10;mWyYbgEpQHMVE5lcHi4f/wnBDg+Y8Fu9fkK7cv2mjdi4ZTM2bd2CDRs3Ys2aNWIvH9YiYi0RFvyk&#10;BatE1kmEHYeC7PgNIaX3Pw0SoSKV/5tGCH6LwB5qBV6ZdFQxSVhx3+dvHWvU8V6cvN/mTCbOaYyw&#10;U4o5i5ZixQYal/YHYe/lB3s/f7iGByOpKAdnaQ2SWaHAcYUMkTlpCCEZ5XDsMdiTDLLBdhcWrF2B&#10;GQvm4lX+rk4KmNwHn0WgfdMgND+ofthEnr3/858KTIpKpOVUSH8aSmOf63D2PB6zS2jOWofttjZw&#10;ZQupE+EIlUUgIjMapzRpOF1yCsfTj8Lx8HZstV2KrftWY5vtJtg47caBQ/a0jtiNNZtWC21oJgFZ&#10;I3Dt2rVg50qsBTZnLgn5s9jj7QwsW74Iu3dvxyEPF3h5u2PX7m1YtGguCfMvUxuwA59vUT+d0AR8&#10;XjCpx3sxWjs7+Tq8RODnXuT3H+a8/4aQ5kk+nkoe8DmPj6kkHF9n8LF0T7pvHZ9hTfxIJI4Ux/ra&#10;VEy9J7376zA1/79rWH+HrDFd3K/DN5EAlPqAVOdcLumbzefcHlK7fV3bfV2b8T1+lvsBk8YMTvPr&#10;nvl9xnTtLH0Lp4LXiDNpLpfq1xq/qn5e9PeUAMxJi0Mm78Mni0UWHaclxyAxLgIxUSGICPNHWAhr&#10;hPkiONBbEHZeHiSUezoj0M8D4bwXXyDva8ceQr3FcViAtwA7uQjycYe/hzN83B3h5WoPTw7peSb8&#10;OORzPhYEIN13c7aDq7Mt3GjxLghAVwf4ujsJ0i/Yh95H6ceGBSIxKhSp8VGU5wRhopgRH470mGBk&#10;xoUgNykCqswEGJWZqC9TotlYRGEBqrVymDRZMJdlw1KlQHVFHgwktOhUSShVJqGeBJTeRq1Aiykf&#10;1Rq6x3sIsnYUgYlAOZsYp8WIvfByUiKRwqbOYd6ICfFERJAHwgI9BMnHTlLYRDqN/4GLCxUak6EB&#10;7mJvxWA/V7rvK/b505FAXlqUCXlmHFITQ4VZclJsID0biNSEELGfYJYsWpjnZsqSkJeRgqI8ekaZ&#10;Db0qU3h2Lc5NgF6RKAhLi5Y9+pLQmJWKzIQoJEcHI1GQkSFQUlyzUQ6jMRdF6hSkZ4UjMTEI8bEh&#10;iI0OQlREgHCuEhHm88sQDlf8EBfpJ4hPOTtUoXwlRfgiPtQTKZGeyEnygVkViQdX9MA/P6Ze9YuJ&#10;zoX/C/z4E3y/pw3jSiU60tNRl0Z1XSDDUHsR7typwd37NbhzrUaY8l7prcBgmxHd9QY0GDUwa/Oh&#10;1+QQsqndcmEx58NCC8HmGhU6GzXoJQF1tE+HGyN63LtSgXfvNOOzd3rw8b0uPCSh9d6QBfcH6nF3&#10;oBqPrlrw6cNWfPaoFW9fN6G/NRdV2iQYVSmoLs5Ds74APRX5uNGhw8dXGvGDO+344a1mfEyC7vW6&#10;XHRp4tGpTcFYgxpPrrbgb743jr//0XV893EXbg0ZKM9y1JVloKKYoKW0SxWUfwUMGqpzOjaUylFK&#10;5VDmJiI7NQL5tCir0GairVqJnnoNxnsqcGPAIkyVR7t0uDZgony24AcfXcFP/+whvvjgMm4OV1G9&#10;adBF72o0psNSmop6fSYaDTmo12ahWpkKc14SauTJ6CIB+w4J9j+824affdCPv37She9R/bx/pYrq&#10;pAxXWpXoMmWgvjgZFuoPdcVpsHDeVanQyZNQJE+EWpkCTQFBkQQ99a86Uy66qd7H+ytwc6QO473U&#10;VhYaSyoZNOz1m/f9DGczYA/E0piIpz4TF+WPSOpHwSG0IA32RgSNhXiaVxIIkQGeCPF2RgAJ8z40&#10;7hmsTRvu546YIG/Ehk54I2fP5BPbErgh0McFfh4O8HKxhbvjHriQQO9st4OwDU62E+g89/tDAE5c&#10;o4/mbPqwkgDADgd4zzEWkhYvW4LlK5di9ZqlWMsegDevxsatawU2bKOQPXWyZ9S9W2DjsFuQI4eO&#10;HIJfxBEcpXknIjlKkH/sBCQpLwWn1KeRb1ahtKUclT3VqOqrRNk5HVR1cihrc6BtoT7bcxYNIwb0&#10;3m7E+JNevPH+EIa/3Y3W8Rro288iv/I0cvQyyA0yYTZqOqdE04ABnZeq0TFWhYYLZShrlENVcQpK&#10;cxoKTRNQV2WitOEMDM35MJ9T0TN69N9owthb3Ri+3UvH59F+qQnVfWaUtmtR0qFF7VgN+t/uw83P&#10;ruHen97G7T+5hhsfjeFNJrTeG8bVe+fRN1qDtvM6NLSdRQ09V9FZAnNHCSq6SlB5vhQmJtMaC6Gq&#10;zkVhJc2NlmxoKX9Gmn/qaBx0Xq1B780GQj263qhBB42Pc1TW1vE6tNAcwgSgpc9I5dSirEEpNAAN&#10;dcqnBCAfl9UWCgKtvFWDmt5ytF1uQD+V68q7w7j/+SW8++UY3vvBMN75bj/ufNiJK283Yuh2FS7c&#10;qEDf9Sr0XK1E55hJ7BPInn31jQqxx5+6Ilt4ZrZ0GdA6WIP24TphBtwz3ojBm624fL8L1x9R/Txh&#10;dOPao06h/Xd+3ITuK2ahGfjmk358+5OrePi/3sDN74wIDcDOsSZUnTfD0FYGQ2sJyltKYGg4C02F&#10;HAXaUzhTlASF5qRwBNLQXozesWqMvtmMsbutGH6rBf2366iOymE6XwilJQvZZWnI0MqElujpkjTk&#10;6jNQaM5DsaUQ+qazMLfqUNlGbdGshaFeLbwNl9YUQmum9+kykEnfr4T0CITHB+DIscPwCfWAZ5Ar&#10;3Pyd4eLjiIOHGU6C4Hbzc8Mh/0Nw83XHQW9XONL6wt7NCftdCS7OFDrDwe0gDtL6wtXTEa5eBFpf&#10;HDzkACc3e9g77xNE4F77ndhttx07bJgE3IjNNJY2bV9H4LG1Bus2r8SajSuwev1KrFq3GqvWrsGK&#10;NasFISbIwBXLJxyIMBm4eNFXZoIkvAsykMBjWpCANMbFIu8bQABak3H/AbSQ5DyKhSjln8lN/iOC&#10;iU/ek3QllX8NE4GTWEXnTA4w+ceaQkwS8IKehQBelEoCBEN6pyQw/SaQ0vt9xbPq4evKJZF90oL/&#10;m1gHEoEjiD+C0JybJLYk83keExNjg01zSSCcMwtzuN9QH1q8msbdzl2wcXWBe0gQwmUnkFiQAZnm&#10;NNJKspF6NgfHT6ch4ARrCAbCIyQALiR3bLLZidmLF+AV+o4y6cfCMuNlqtPpCLRvIngMM/HH9SQI&#10;QKo3ydR3OliTq2IOEHU5A4tXzBV77x6NDUZqATtpOk3f/UzkldE32VyEjMJTCIkOgJuXAxzdbeHq&#10;exA+Id7wovXVfhc7bNy+YULTd/VKrFu3TpgEb926FevXr8ey5UvB+7ux6TBr/e23t4WDoz122+zC&#10;qtUrwHvBzZjxCl6b8TLVP/fz6fvJs/C7IgCl8cfHPHdNFb6fh9j4nwiuD6lufhP8T6xXMU/RGBd/&#10;GvJ8SOsEHsfWmsfW+F1oAP5PhtS3pfH/6/bRX6UBKNqW+gF/F4UCyKQmLa+jpmroTpcXPma86O8p&#10;AZiREi1IKt7bLyE6CDERgYgIC0CoIP1YE4ydb7A22ITWHmvw+bMmHyGQjpnkkzTzAjzZ3M9FhIHe&#10;bpPXeC9BF0ECerIGoZsDPBl0LpF+zo574eRgA2eCiyMTgHbwcN4PX1rYB05q/DH5FxXiLzQLg30p&#10;L3Sd3xFKx5GUN96LLzrIC4kRAchOikKxPB2WMhWazVpBJtXpi1BTpoTFrERLQzEa64pg1k94za3W&#10;56KlSom2qiI06OVir7Pi7ATkpURAnjaxRyBrNDHpl50cAUVGnNAKZI+ofD0/PQ5pCWGIj+Q9/rzE&#10;folM+E04+vAV2nPRoT6T8EViVCCyZZFPicW0+BAkRvqJ/QWTYyb2EBTeiPl9smjIeE+/qGBKJ0A4&#10;Y8lKiaLnEqmMKdAXpMKsSoNJKYM2JwHKtDjkpsQhJzkGealxyKO8Kek9JloA1NUUwUBlZg3ApJRA&#10;REb4IIzqMyKUPSsHIJryHxMdiPi4YOF1WZYcjpSk0AlvzrJwQTaalGnQUN1kxAVBFumNjCgvFKcG&#10;YMAowxfXq4EfXQX+/gnwsw+ALx/i769246FRja6MFFQlRsGQHAlTXgzaqtNwZUSNOzeNuHezDg9u&#10;tOEaCbi9rXp01JWirUaHRrMa9Sb2nqtAOwnf3a2UDqG7VYvR/grcudKMu1ebceeyBe/dbcePP7uK&#10;//2Td/Avf/MYf0XHH9xqx93hGtweqsD98Wo8vlGHJ7cseJcE2AfjFoy0a9FcloMKZTrqNBkYa1Hj&#10;4xst+NHDbnzvRgM+v1KDD4eMGDWloTorBObMCHSU5uBah1Gk/cW7A/js7V7cHbWgsyYfFUJrNIn6&#10;SzyU2WyWnYqC7BRkUhumUJsmU50lRFM7R/kgNY77aTCKsqNRV5qFvsZijHUacblbj/EunTBXfnCl&#10;Ad99PIyffH4L3393BA+vNOLGgBmDrUVor8pGiykDjYZMNJRloq44ExZa6DVqclCvykBdgQw9+kzc&#10;6SrFu6MVeDhQhrs9Wjzo1+ODqw348HoLrnZo0aJLRbUqAZZiGVoM2cI8uEKTSn0rDlpFAnTKRGio&#10;vxQTylTJwglNS7UCXY1qtNYUwFycCk1WNPKoLGlUroQQd8QFuyOGECHM/WkcMIK9ERXuT/03BBnx&#10;EUiLDaPx6i3IP18XW3g72cDL0UYc87UQ1gak5yKDaWyH8jjyEpqssdRn4yJ9RRge5IYgdmDkaQdf&#10;j73w9aTnKbzQc25ydpv+N3VC/k/DryIAWTtoEnzOCwFpnyHWkFjI+wEuXYilyxdg2YqFWL5qMZav&#10;JqxZgpXrl2Ht5lXYsJ0W6awZuH8H7Fz2wZk9q7IWIM0TYQnHEEXzewxrAFJ/zKC+oawuRlmbGVW9&#10;NajsrURpWzGUtWegqs9FaXshai+WoeOGBYMPz+Hykx5CLy681Yr6ERN0bYXIM6fjVHE8ZKpIEi5i&#10;IC8/ibM1WShtPIPy1gKYzqlQ2aFGVddZmNtVKGk4A2XFKSgMJ5FPyCtLxJmyJGhqMlDVWYRG9k57&#10;vhxl1J8KK3KRU56BXHMWVI0FKL+gR8Mbdei8cw7d9zvQc4/CW83oprHZQ9cvEPpp7HcPmdDWo0dt&#10;lwHVPWbUD9Sg/XIzem90oPtamzDhreopheFcEUpbCoTji5LmPBg7C1A3SGNgTE8oQ9NICZpHS9B2&#10;2Yj2q/U490YTWi7VC43A6vOlMFNdVbRqYOkoQVOPEecGKtE+WI1zhLaL1ei4RPPX9VaMPuzDjQ8v&#10;48F3b+I7P7iG9384isff78fdDztx+WEtuq+WoXmIyt6vQutFHbouGdFztQYdYxXCrLey/azwDFzV&#10;rkPThQp0X27C0M1OQjsGb5zD2N0u3Hg8gAcfX8ajz9/Aw08u4cZ3ejB0q57SK6V6LYSBymdoOSO8&#10;BLcNV6CXxnw/jfl+qo/zl1tR11cLU3sFxSmHvkEHLX37lGXZyFPLkFPIBGAydKYs1NJc0zNsxsXr&#10;dRii+XPgRg3VqQmNQ2eha87EGdNJ5Jafon4lp7o9C2OblqCjdIupL+hg6TZSnqjM4y1UziYqTxWq&#10;28tgbNJAX0/9o6YQGvMZFJRlIUuZgmSaO+PToxGdcgzHEkMQGh+MkNhAHI1hBCH4eBCORPjDl76r&#10;3jSneNB3343WJa60DnD18RRwp/WCJ32DvVjr2N8N3kfo2M8VHj4H4e7NxKADnN3348DBvWAHIzZ2&#10;27Br7xbstNmMHTabsH3PRmzZyYQge7Zeg7UbJ7TfWAtu1bq1T4nAZatWCiKQSTI2DWYScOoegTze&#10;pX94vwkEIAu6UwVvCSxQW+8vxvMWz01s4sykBJdN8pAsykgLU2lRyqG0SJUWqBKpZQ1J2P5NMDXN&#10;XxfT1cGvwnTpfB2mS4PrhutMAteXdbmme4bvc/0y0SppW3JdW79rKqZLR8LXxbW+/jx1/vRZK8Lq&#10;qYAz+e2TtGJZwJ24Tv2Drs9eMA+LaAyt2rgeO+xsaCx7wjc8EP603o2UxSCevlthtA52D/XC3kMH&#10;sNl2NzbY7MRuR3scOuJL8ME2m12Yt2QhXqN3iPdSPtiMVsoPX+PQen8/kQeOy+d03fre7wISafrS&#10;qzwGJ0jUZ+VJ1CnBWkOQzZNnzHoFi5e/DvuDO5DADgzL6VtXWwKVWYNTytOIOhmHQ77ecHZ1hfuh&#10;Q2Kfz6PHj+I4rRGO0nrB7bAL9h3Yi41bNmIxa2nOZ8+vbN6/GIsIS5ctE45R1m7YALsD9jjs7wdn&#10;N1ehDcx/hnAbv0x9W7Qxg/Jv3a9+FX6XBCCHPBZ5jLHQzQI4C97S/CaN06nP/k+HRED8ppgu7f/W&#10;4HKLNb/0h8jkWuEZa4Q/EID/tbCeE36T/vmiBOB8+q7z1gsbN27E5s2bxVYM/K23nous8yPl80V/&#10;TwlANlNlc1XWWEuKCUEcCeis/RcVQQLkpAlwgK87/Lxdn8LXy0VoAfp7sbfgCRKQyTgGHzNZx0Qd&#10;awEK8s9tgvxzc9k/CbsJONvBxYr8c3WyFaSgt7ujeE4i/iKD/ETI50z8sVYgawdyukJD0MMZwT5u&#10;CCNBICrIBwns0TQhCrmpCchLS0TOZJibRmFmHAryEqGUJwlnIfJMdvKRAr0yAzreNzA9FgWyKIH8&#10;1GhB9jEBmE/X2VNwWlywQCYd59M9Q1EWqsvyocpNEfUXGeItzHwjSThhrSWJCGTNQCYD2Tw4mQSZ&#10;7MRwKDPiBbISwpAaFYDU6ABkxIeIe4x8WTSKcpKhyCHhnfLDHoMTKU56YqjIj1aeimptLhr1ClRr&#10;sqHNTkZuUjRkUaFIjqQ8JkaigBZQpZTHKlMBqiuU0BanIys7ErHxvggJ9kSgn69AEO/3x05VKJ+R&#10;4T5IIuErLY3KmxqK9PQQaPMT0GUuwHBjKVqMChRlxSArMQA5Cb7QZwVhyJiMj3qL8NNb1fiX+434&#10;l+vN+PMuEx5S3CFlJhoyU1Aqi4WK6q04MxwN+mRcH1Dj/QeN+OS9ATx5ux+Xhy1oq9egzaJFV6Oe&#10;UIruhmJ01Regs16OnpZ89HcUYbhPj9tXm/HJkzH86LPb+PKjG/ir793Fv/zdh8C/f0m9+ueEfwD+&#10;z2f488+v4eNHPfj0cR++/HAEX7w3KDQE3xlvxHhHGfqqVeitUmKwrgi3Kd1P7zTj+3db8dm1anyX&#10;hPKPho0YM2eiKj0URXF+KEoIRVV+CvotSlwj4Xa804C++iK0mfNRo80UZuMFrCHKmptJkUijsZVE&#10;/YU14WIifan9/JGRFAJ5ehSUmdFQ58RAX5CI6uI0qtdcDJPg/GC0Dk+ut+Jmvwn99Qr0WeQYbVXT&#10;+8oIeoy3aynvhE4dvbsArYZsNGiz0KzLI1A+VFkozYqHOjUcRbJA6DKC0KhOwEBFLoaq83G5UYUb&#10;naUYtOSjpTQV7STod1fnibT66V5XHb2zdULTb7THiI46FfXxTJSqJjxF61SsGZhI4yeK5o9gGmvU&#10;D5JDaLyFQ57GJPmEs5yIADcEs8mvpyPC/T2RQHNKCs0vTNLHskm8n7vQAAz0cICfq50g/3yc9wov&#10;wr7OtvB13U/j3Ul4Ig+ltEJIoA/xc6F5xVWAj4MJYYHuNO48ER3K+5N64uJAt5jbnvWbOiG/ECYF&#10;mq8DE31siiQtHJ8HPLkL0AKUF6GzaMLnheg8NsejDwBr1yxavABLli7EsuWLsUJoBi7HmvUrhMni&#10;xu3rsNNuKxwP7YfvUU+EHA9EaFwQQmIDEHYiGFGyY0g4k4hTxZmQm2n8Un/XNBKalChpU8Hco0Xj&#10;mAndb9Zj7PF53PjoIt78X6MYf/eCIN3qhs0o7yqGukEBeWU2coynkFN+CmdMp1FQcQZFNUz2lcDU&#10;xo4s6tDQ04RGRlcD6turYarTQVVyGlmKeKTnRSCngOZYXZLwPJyhT0eCOglxyhOQ6VJxplqO4jYN&#10;DOfLYO4rRzWNg9qhSjSNWnBuvA4dV+rRebUe3debcOFWK/puNKFz3IKW4So0cTxCy3A12i/V0vU6&#10;CmvQfNEIS28Jys8poWvMQ2nzGRjbC1DZTX2b5i1G3UAx2i6Vo4fG/vnx6gmtxtFKnBsxo43mgdaL&#10;BjpmbUeKc9WMgTdrcPWdNjz8dADvfXkJ3/liBI++N4TH3x+iYw4v4tufD+PeR8PCFPeNd3oxdr+D&#10;nqP8Xq5C1+VqXLzdimtCi28Ag7da0NBfJshTC7VH+1glxW3G+Le7ce1xL9541IHr3zmHtz7qw1sf&#10;9tNz5zFwsxHtlMdamrvKqc50NH6LG1Q4W1uIoloF1PWFKGk9S+1bRm1YgWaqp9bLdVSWOpwbaiDU&#10;o6HbhHKKp9KfglyTAEVxIjR6GUw1OWjt0mJwtAZDY7U4T/Ndc0sJGht0sFSroS/Lg/psOtQlWdDX&#10;FKD2XAlaeqmu+qvQNkC4aEHnWAP6rrdh6G43Bt/qwXk6bhipQUWvAfounYDhfCnKOkuga9WKfpSr&#10;z0YmzYcZxTLCSZyiuStVGQdZYazwWB2ZGoCgOG/4RRyCTxjvfekBb/qWeQd5U9/3w5Ewf/iHe8Ev&#10;lO4ddaXrB+EV4AzPI07w9HeGlz+d+x3EIS9HuLjthyPNOfvtd2Of7Q7stdmOPbu2Yue2jdi2ZR22&#10;bF2LzdvXYuO21Vi3eRXWbiIBmMYb7xvIewYuX72UhF8SkNk7rrVJMC3mni7qJ+cFnj+eCsdCaLee&#10;VybmFgHr68+J5/3xYvGXSBtrPINweBZYi0FaiE6FRBx9k/HMengGOP506XwdpHdwyPViPdfzsbUA&#10;LMVlJwrW5r7SdY7D3wQmZlggeFY9c3x+nsHnnL50j4+l90rPS+lzaB2Pv0OsjcCQNBE43/ycBOl5&#10;kcYz+g8TWUzYPCW56Jro+9zX6R0zF8zDEvqWbbHZAg9aLyfyn+raPORpchBP61yvEC/sdtyDlTTm&#10;5i9bgjk0zhYuW4o1mzbQuNyMZatXCkKayWoeR+K99B7r/PC7mSSbMLNlEnueELhY+PrWJOEmxf2m&#10;g+eO6eaA12a+goWLZmDHrnU4TGuiYyRXxJ2KR0xqPM2TgbBxtMfWXbtw0MUdR4PDEBIRhuMnjyM1&#10;V4bopCi4HXbFzn07aF5bJdYd3E8Y3O7sGGT7zp2wsbfHXoKrlxfCjkcjJDISto6OWET3X6M+8q3X&#10;qD4JL1G/sN6n73nwuyIApTFhPR6la9I4le5N9/z/ZEjzxW+K6dL+7wyJGJrYk1SaDycxec8afyAA&#10;/+vA/VH6Fkpj/tftpy9CAM6h7+ySpUvEtgusdb1t2zZs2LBBbLHCf0hYrxlE2lb5fNHfUwKQzX/T&#10;kiKREh+G5Fjegy4SSYS46FBEhpHwGMzeeL2F9h974GXiz5vAx4G+vMm/p9DIYxNdNgVmsi4uPBjx&#10;kSGCBAz0chN7ALIJsIebPdwniUBXJv+cbOHsaAMnhz10vFeQgqwZyM4AJI1C3v+PiT5vFwd4sRMB&#10;5/3wcLQV8OI9AnlvQdYyZMcgBA6DfT0RFRJAeQgV+WCPuIkx4UiO47JRGRNCkJIYIsxu2YFIjiwK&#10;yowEqLOToEpPQF5iBLLjQpEWEySceSSxdh4hgc1ew7wFuSGLCURGQqjQCGRiMDUuBAlRgYLkYwKQ&#10;nR/wnoCh/m6CAAxnpweBngijBQ47D5FF+kOVFoeyvFSU0ge4mN6tyUxEQWoM5NQe+clRgtCr0OSi&#10;Wq+AQZctiMssWQTlmT3yhiM3JQqK1Fgo0+JRIIuDPDEKadRuCaEBiAvxpbwHI5/SNNJiqsasglGf&#10;iwJFImSpwYiJ90Ek5SE8JITaOJgQSPAn0PVwH8TH+SMlJQipFDctLRCqzHDUK5LRUZqNRoKWBPls&#10;up6V6ovS/BD0mBLxoCMb3x1S4s9HdPjxYBXeJ0GxR5kOI+VBk5WCUmUOTFoFakpz0WbMxtUWFd69&#10;UocP3unD2w/7MU7CYle7Hu38XKsBY71VuD5YjdFONXoastDXko0hEtjHSRi/e70FHz0axY+/+zZ+&#10;8v1H+Mn3HuLnP3qE//2TR/j3nz0GfvEE/+enb+OvfnQDP/zuZfztn93Fv/78I/zbzz7B337vPt6/&#10;0Y3LLTr0mvMxWKXEldZiPBg2UH7MeGdQizttebhuycB4RRrGjBloVyahjOpeGRsKTUoMqpVpaCUB&#10;uKUsF80Utleo0GhQQE/lVecmCeKY+1Uq9ZGE6ADEUv+JZ/KP2k2Zm4CyojToVdTuuXGEGOgVCWjU&#10;Z+FatwEf3uzAR7c6cb2zFJ2GTAHWTrw7UIHbvUaMNheJ8ztUx+zcZLCRHdfkw6LOhj5PBhX1iWzq&#10;j2mRvkiP8UFRZhjlNQN9ZspncSoai5LRrqP862R0PRVDjUpc69VjpEOD3sZ8DLQUiPNr/SZ01ylQ&#10;VZwCsyZFeKBm8+u6igJoVKnIyYpBdmY08qkMBTkxyEoJhSzWH8nRVFYaJ5EB1Pd9XRHm44roAC/I&#10;okKQkxIriOmEcDYB9hD7/TEBOOEx2E6YAXvTXMAkoDfNEd4uNL493AS8XdmTMM0lTg7wdCRQ6Ofu&#10;SvOOD405n0kTfB9c7L8wObtN/5s6Ib8QaLK2Jvumw29CAArybxK88Jb+jRaC2Py5wgRn0aL59KFY&#10;IPbhYa3AFeuWYvWmFdi4Yy322O+AsyfNk4E074Z6wP+YN0LjAgUBGHs6Fok0htO1mVBU5qOE+nx1&#10;vxFtV2px4W4bxh5348p7fbj2QT+ufziAq+9dwMjbXeh+sxmt4xbUXTSjkommTi1K2phALBD7vymr&#10;86G2qFDaWAJjixHm1kpUtVXD0k7PdNaitr0K5voSaMrPQC40zOKRq4qDQpsMuT4d2cbTyDBkIaM8&#10;C3lVZ6BihxfndDDSWKjqN4v9+Jj8a2aMVKNtrAZdV+vR/2Yrhu6cQ9/NZrSNVqGSyaSWIpjai1HT&#10;U4ZWittzrYnidODSw/MCg7db0HmlGucuVVBYiZ7rFlx4sw79t+oxeKcBIw9aMfagHUO3WtFJ72mg&#10;8lrOa1HfW4rmAT2aBspg6VajqlOJlqFSYXJ7/+MhfPxnN/HpX97Bh//PdTz+3gje+qgX1x+fE3vx&#10;sSfekbvncOl+J8YpD5cfUF4edAlC8O6Ho7j38SVc+XY3Osao3miuM7UVoq5XJwjCQar7i3faRBoX&#10;bzdQGk30HO/1R+W+Xou6vlLo6vNxhuqR9947xfVbdhpnynOhqJDjbH0R9O06VPSWwzJYIRyT1A9V&#10;orG/Gi0XagjVqOsywNRIdV6VS8iCsS4XDR1qXBiuwPiNZrzxZhsGRmrQ3KaDpVYFi0UtCEAjzXca&#10;3Wkoy7LEPoXljUWoonar6SiFpUtPdWfGudE69F6j/N/pxvC9Xlygea3japMwrWawhiU7Wmkdb0TD&#10;xVqYOsqhoXfkm3JxhvqEvDwTuaWpyDibgJSCaCTmhiMmnT1b+yE4xhtB0T4IPu6P4KgABEUwgoQ2&#10;S0iMP47G+NI9uh99mK57I/CYF46EecI/xANHgj3hF3AIh2n+OeThRELxfjg67YP9ARvY2e7GPpsd&#10;E0Tgrs3Ytnsjtuxaj80712HzDgYdEzZuXYd1m9Zg1boVWLpyqXAWIjkKEVpycyVzYKt9AafMFROY&#10;0OiRMO288yvwvL+nZI2V4P0UzyBBmCD5o1d4X7dfBgvgUnpTIS2Yv8ngfE5bD8/Ar1Mu6/rghbs0&#10;z0sLeA55fmetvqVLlwpyj+f+qc9K59LxdOcS+D0MPub0+X38jqnEIYfW7+BzBj/L3yTpG8TPCi2w&#10;SYcQ1t+tp8II4Vkmt9MSgNzPKf1XZs/BolXLsZ/kgrDYoziRFon4tHBEJwXhSLgnHNxpTB7cCxeS&#10;A9w93eHq5gabvXuxYuVKzKIxJd5L6fEYEOOHxhN/o1m4kt49AWo/us7jkk342ZydtdaYOBTCGOdp&#10;8plvOp5JADLBOeMVzJk9AwsWU59avRQraH5avnEN5i1fjFm8dli2BLt374bv4cM4GkZz5fEg4Txs&#10;h912LFy5ALMX0dpj3kxav0z0Ie473PYbN27C1h27sGnnbuy0s8dBr8Nw8fKmNccuemYxXp0zFy/N&#10;moM/en0W/mjGTPzRa6/jW69QXqcZR8/CfyUBKPVb6Vjq89KxdG7dx/+AP+C3CZ67JOc/E8d0nfse&#10;97kp4OvTpfHfAdJ3S8LU79HzQnp2Kn7dtL7u3BrPei9jYk31y5j4s2niDyn+ZvGfxML6i9aLc0nO&#10;4+80w/qPt+nmIemby9+DF/09JQDZ9DeFkBwbIjTYEmNDhXff6Aj2CBtA8EdEqB9CSbAO8vNAgGT+&#10;6+eOYDqf0P5zRQAhhM4jgrwRFeInzHW/0gB0gLebPYGEdhL03cU+f3vh6kgfdgJr/znZ74GjvQ2c&#10;He3g6kRwtIWrA8WxJ1Do5mALd7ruzibCdOzhtJ/ScxRaiAE+nC9a0Hu6wdud3ufhAj8vd/h7kwDs&#10;TSEdB/v7IDyY8hXmh4ToQKQmhSNTFiXMaTOSIpCdHIXspEikRgUiLsgLsQFsWuwqnHsEkkAdRscx&#10;IXQ9zBsJEX6C8MuiZzKTWcsrDDJCItVfVCgJHX5snsxek10RQYJGDJsBh3ojMtAToXyN0pJRGsrU&#10;GEHyMRHIpF8OOw4h4SUl3JfgR8fByKX0leytuCgVhuIMsR9bXiq9MzYQadEByEkMhyI5Gjlx4Uih&#10;toqndooN8iXwXmt+yKSyaRT0rDYb2qI05GbHICGO6iLMFeHUrhHBwQgPYQIwQLQxe2VlhyDRkZ5I&#10;TPRDWmoQ0tMCkS8LhEEWiqrsaJgLEqFVxCE3KxgZab5QygPQao7Fvb48/OC2Hj97uwE/v92JT/ss&#10;GDIWoEqZCXVeGhQErUaO7mYj3r7cgS/uDeCH7wzhXTaZu96GkaEa9LCX25ZS9LaWYqzHiFsjVbg3&#10;Xo13rlXg3ds1+PDtdnzv41F88ek1fPb+OD5+fBkfPBzDR2+P4Yv3r+Fvv7iLX/z5Pfzdl1fxxUf9&#10;+PBJJz55rw9/S9fwr6wd+FfAz7+LL+m5651GtJeyJ90ktJbKMN6ej7dHyvCwvxj3u1R42KnC3dYC&#10;ghpXLCo0FshQlhELfXYCLKp0eoYEZarXGnUG6nU5qCvNgakoAzqFDJq8JCiz45GbHo30lHCkJoch&#10;g8KctCjkZURDkcl7SUYiTxYCRXoYtPJY4cyju1qB0RYNhkmY7jJlo1mXirayDHF+p78C9warcZUE&#10;7FE6v9JZiuskZI91GNBFAnmFKhNFGfTOxAikxwQhLcof2YlBKCtIQq+lCCN1xeg1ytFZloNWele1&#10;Ih5VBbH0bA6udOtwuZv3wMxHT6Mco50aXO830DUdhjq0uDXWgPs3OjDaXy0IQFV+ErKoHHnUNzXK&#10;ZJRqUqBVJSMvMwqp8TSGwr0ECZhKc0taTCgSQwMQT/NCKs0tubJY6sPxSE+IQDwTgTwumAj0dBRa&#10;gF4Oe+BhvxPu9rbwdHKGt4urgIejM9zsHQnsEMSBzp3g5cLzC41xTw8Eiu0IPHCh+/dXA3AqAfjL&#10;5zPpgzCTPgyzMH/BbCxcRMLT0nlYsmIBlq9djNUbl2PDjjXCc+pep12wd6d5088J/hGHEXEyDAl5&#10;CUhVpyK7LBvqWiUqe8rRfqUBA2914NKjHlylccIYf7cH40+6CT0Ye6cbQ/c70H2TzWFrUDtoQg17&#10;fyVU9ZbB2FEMbb0SyoozkOtzkF+WByWNeU1lETTmIqiNShSVK6Asy0UBO4CgflegTYOy9BRdz0Sh&#10;OQfyKjnyLQUopHSY/FM3FUHbqoGhswyVvUbhVMNywYjqPnpvnx5NQ2Z0XGZT2nq0jVSiqkuD4ro8&#10;yFkj0ZAmnHywp9o6ymPX1QaM3j+Pm+8P4/6nV/DmH1/E4J1WXHizgVCPobvNGH3QhrGHbRS2CjAB&#10;OHy7Q+y3V91RgpLafCpPjnBmws45tJZclNafQS2Nl65LVbh4qxlXHnbiyre7MHavDQM36nD+ciU6&#10;Ro1ou1iO1iEDWobKcW7YTNcnSD3ev+/q2z14gzBG9c8ONppY+6+DxnGbElXtRbB0FwuT4JZBaid+&#10;9lIl+q5UY+BaPfrfqEf7xQqYaW4qMGThVGESEnJiEZ8di8S8RKQUpCBTm4l8M+W94Sz050pQ3kXt&#10;db4UhnYtDE0amBqLUdmiJZyFuVlFoQoNXcXoGjZi9GYjbn+7Gw/fHcT9Rxfwxs1zuEBzT8d5E9q7&#10;TGhrN8JSr4XWmIc8ass8Q7rwJl1YkYOCimwUUH1pahXCKUptHz0zxoQt9bMHF6iO+tB/ox2dlxrR&#10;Sde7x5vR+0YbusZb0DhYi8ouI/StWpQ2qVHWxJqlCqgqTyOvJBkZqlik5kchPiMEkckBOHYiABEn&#10;gnEsPgRhx48iNCoYIUwAxh5BSJwfwk4cQURCECITjyIqiZ5JOIqIePrm0fx49Jgf/Flz0NcN7occ&#10;4XxwPxxofWF/YC/s7HZj796d2GWzVTjf2b5nwjSYQ+E4ZMcGbBLOQ9YJL5or167AspXLBKnATkLm&#10;L/7KJHj2/LmCaPiKEPxqj0BJS1DaCoDnD6EZNd3c8zV43t9UofuXQAvWCTPE5wQvcKdJhxe+vCie&#10;DpKX0+fG5ELaGk/TmnLO3oTZc7DwKkzg5/kfePEvPB+LRfNEXMaEd9qvhyjTZDzrdz0v+BlOg7Xx&#10;pOelBbx0zvM+L/Z50S8RbNJzHEoQi/7JNAWoDSbqicJJIZLPhUdausZl5e/QYuqPm7ZQH965A2vW&#10;rROOOCa8zFJ8EVKeWPCkvvc6g/rjLOqf7OV1ydJF2Lp9M+yd7LHHdg9WrF2F2Qvn4TX6FnHfZW++&#10;r82YEFBfJUykSZjslyyccF9hYofDifdROZhgoufnLl6MbXt2ITI+EmdU2TiRehw+QW5w9bKHreMO&#10;7Nm/A05uB+BzxBuBQQHw8/eDg5MjlWOt2C9JvJ/Tojyzdt8syjOnO0HmUR3y+zgf9G5BWHNZ+XvL&#10;31Yeh/ScyPdkfvn+y0+fozolcMjXvxLWJ+r+WYT514HTfXFwfiYg5Ykd9rw2k8mCif4trlG9vvbq&#10;pHDIZeF5hOaUl2dROJPLR3EonEnX5syZhXkL5mD+krmYs4jmorn03Bx6bhaVlcol+g63KfUn7o9z&#10;5lC8+Qswa8FCgXlLllI/WETx51C5Xiehdga+Rf3gW6/PpJBA116ivEh9VRoDYjxNwvqeuE/gfvK8&#10;+HUIQF5H8VhjqwpJyJYE7KmQyG9r7VepTqQx/Af8Ab9NWBPPz4vfd4Kax5MEPpfq4Pe9XIzpNADF&#10;vDyJCYdOvPajuYW/YTTHMJ6n/IIAnPxGvOjvKw3AxFDIZZGQp0QgPTZYkFtsxspaaxyyRhubs7Ip&#10;K5viCXM8gYl97sR1P9a6cxXgY74W7OsCP08202VnHnbwcbWFPwn3DD+B/fB1daB7JNA70sLbbi/2&#10;2+6Fvb09HOzpfP9eumbzS3Cka072tgLODvvh5sz7CTrDm7WDCB6uznB3ofSceX9BJ7rnIq77eLrD&#10;18tdkILhgV5IiQ1BTmoMctPiJgjA5EikJ4YjgTXiAtiUmU2QKe8enD7l0cMJgf5MjPmK/fJiIoMR&#10;HxuORFq0xMeEIY6QnBCFpPgIQZaGBExo+8WEeSOJTXbjgib2zItiYs8LqZE+yIpj89kgpEb5ITbI&#10;HVEBrogKnNAOZNPhcCZSw/yRGh8KZVoY9HmRsKiT0ahLQwMJ0BUFSdBlxaBIFg55fBCyWbuM8p9G&#10;AlBaHBOaschPT4QqKxmavBRoFakoyk1AVjLvN0h5C3FFJC20wgJYK9FLaCYG+zlT2R0Q4L2f2tkB&#10;MeHuSEsKRF5mBCqUSRgwZGOkQo5OfRZMilgoM4KgSPOFXhGC7qok3B9U4It7Rvz0UT3++WE7/u56&#10;Iz7qKcP1OgW6SEi1aFJRoZahgY6H2rR4+0ozPnnYj4/fHsQ7tztx71oLbo9ZcHXQiGuDetwaNeHO&#10;ZRMe3qjCx++04YcfD+JHn4zg08f9FL8VVy9XYXjQgMuXa3Djegse3OnGZ+9ewY8/uYcfvX8Tn78z&#10;gE8ed+HTJ110vZfQj4/e6cV7bAJMAuj1oRr0NRejrVqBjio5RluKcKdHj7skKN8mwfWdHgPeHTDh&#10;vaEKvDtWhcutCrSZktFTk4HhBjnG29RiH70BKh+b0LYYMmFSJkCdFYH8tFBB7Kmyo6HMjYU8Owo5&#10;GdQu6eHIpTA3M1IcZ6aGIj8nGjqqlwp9DqqNuagz5qCB6rnRnAdLWSaqqb0b9dnoq2PSz4RrXRW4&#10;1lmB0XYz2i2laDCrUV2aD21+qjBX5/0pc2VRQkuVNVh5L0lDQToai/PQri9Ab7UGHSYF9PJ4GFWJ&#10;GOkuEx6Gr5Lg396Qi+bqdLTVZaGrWY6Ohjy0WXIwTHFujNRhoMNA+VLArMmEXilDFROfFXmoMmbA&#10;oKP357MzoVDIEgKQxNqAcYF0HEr9KAIp1JdZS5bN4Hm/UUZshL/YN5PJcn9PRzFfeLnshYezDdyd&#10;bJ7+SWANac9QPnZ3pfmFxqfYnsDHTYS9PZ2Ts9v0v/8wIb8IxKT9H0k/a/w2CcCvSEC+9zpmzaaF&#10;6ZzXaWFKQuP8WZi/cDYWLp2LJasWYNm6RVi9eTk27V6HXQe2CQLw0JGDQkPqRGYMsoszUVStQvm5&#10;MjQOWdB78xzGvt2HK9/pxxvvXsA11v57rxc3/vgCbn80iLdorN39ZJSuDWDwbhvaxy1oGqlEy2iV&#10;MK3tGq9H63AVqs+XQVevEl5fVWY5SurUMDbrUFqrRpExH4qSbORp0gmnkF+SgUKaP1SG01AZs4Wz&#10;iIKaAhTWKilU4EzlGcgr81BUWwBdy1noaRzqz2lgaD1LUKOCxlv9hXJ6L2uxGVHeooTSlI7TxScg&#10;U8YgVRWL7JKTUFaeRkljASq7tIIwPP8Ga/i1of9WC7qusAZhNXqu1+LCrQYM3GYysA59N2vpPvXx&#10;W03ovtyIum4zdJZC5BanIlURB1l+DNKVJ5CrTYFCn4EiczaKadyXNypRR3VwbqgS56g+mmnOaOgt&#10;I+jRNmRC96Ua9FDddV+qFugdr8XgjSZcvNmMC1frcH60kuIZ0XyBnykRqO/WobZLg5oOtQib+8rQ&#10;MmBAW385Omg+6rhI7+kzw9iooTrNQmp+MpJzTyCR5vjEnEQknUlCKo3P03RvQhNQJeqzlE2rWzUw&#10;t2hR1apDdZuOQg0qae6rpLq0dKjQ0qeld+jRQ/Nv/3gVLr5RiyHKc+9QFdp7y9HcoUd9cwkqaD4q&#10;pvbKr8iGvCoH+dU5yKvIwml9GjJKUpBNIZOB2vpCmNt1aBmi8tOc33ulBe3U/xq7jWg8b0RrL9Vb&#10;fzXVWw0aCc1DtWgarEbTQAWaB830nJmOy1F7Xkf9qhBFpgxkFcbjxKlQRCUFIfJEII7RXBcSeQSB&#10;9M0MoDXLkcjDCIr1QSjNQ1EpIYhNPYa4tAjEpUYi5uQxRNGcFH48CEEU1yfgEA55OcOZ1iQOk1qA&#10;tnZ7sM92F2z27YDN/h3Ya78D+3i/QDpmD8JbmADcNqEFuH4L7xG4GivXrBJ7ZE3sC8ieghdNeApe&#10;NGEazHt7TpgfzhckjCAECdZ7AAkNQV4cTp13fgWe9ycJ2/+ZYKHeelEv4YWdMliRA1PTtyYOGK/S&#10;+QxKf+arr+F1XiDTnPoa76/EXlUXzceM+XPw6mxaWFP9zqR7s16fKQjP6YgF1i4Sx0xYUVtwu4h6&#10;tiqLNXgxLi3WpWtSHYjFOt1jck38w89aeHPmiPxNEGZcL1QWftfkM1NDKX0+l0gU/mbMFQ6jmGBm&#10;0ou/PfR+JnpepzxQ+NqsGWBPu3MXzsPi5UuwdOUyLGDtVOp785j8oH44k/qdRNxxyFtP8F5vW7Zu&#10;gc3eXdhts1V4nHdwd4DrEU840jd2q70NFq5bhVlLF2I2pTd7LtXxTCZJ5oqtKtgxDGsL8neL8z0V&#10;0vduFrXH3PmzsXL1cuzYs53G1z7sstuNbXt3YI8Df7u8EJF4HLFpiQg/EYUjYcFwPeROY2+bGFdC&#10;o1ZqG4KkTcHfYD7n/sb19/yg+n7tJarvl6nNJkHnE9deov5F9U73Zr72CmYRZsyQCLpf7rdTzyUI&#10;EnHa9z4D9A7OC7//1VcpD5Sf16lt+fu/YCF986n+lyxZKKwC5rKHXuoDUl08DyRtI24Pa3AbTZcf&#10;0VfpuekwXXm5/qU+zGlaC7fW7xJjZHLscHzrcf08eJEfv59JP+6fDEkrdmq+GEz88X2JLOR4Ut1I&#10;ef4D/oDfJrh/Mab2RTFfWskG1uD706X1+wJpfuFjaZ7gscbjjyGR8BL4vvW8IWG6emNMF/dF8XVp&#10;POu9jOksPvjadJjBcxBBmos4XQnTvfe3QgDKM+IEcaBTpEOVnYTM5CgS0oMQNUkC8t51gpAKZLNa&#10;H8SG+yMuIoDgL86Z7Av04f0AWRvPEYHezsL0NYiu8TEL9kwYRgZ6IJY160jYjwqkNH09ECT283Mm&#10;Yd8BzvZ2sBckoC3sbCncu4ew+z/Anq4zmBB0dmBtQftJ0o8WKHTs4rgfro72cHNyENfcXdjDML3D&#10;lUKK5+PhiABv3juM8kT5T44LQ1Yqe0KORWJMMEKpnMLLqKud0FZkk2feA5G9IIeHUpkj2GNukDhm&#10;MjA6MhipKawNl4K0pGhBlgb5TuxTFhvqhRQm5pigSwyGPDkE+SlhyEsMQmasH1LCPRDt74gQT1sE&#10;krAe4GGLAE8m31hzkOqJhBP2CJybHIQCWQBUqcHQZIZDx4RRdgy0WbEozohFQXIEcuOCkRUbjMx4&#10;dh4Sh4KMJKhzWRNNJvYRVJFQqMyKQx4JQbxnW0qMD+Ij2LEKe3KeMFkO9HEiOCCY8hQe7ILoMDck&#10;x/sinx1VaFIxYsjGmCkXPdp01MnjYMgIQ2laEEw5QejQRuNuRw7+4qEF+MkN4J8+BP7mHfzbe8P4&#10;0bVWvNtfhfE6tTAhbieM1hfjyVgL/vzJKP7pR/eBn76Hf/yze/jy/UF89KATH7/Tg48e9eDtu624&#10;daMeD+624eMPR/D5x2N4fL8L10igHh4xY/xqPe693Yu33x3G43dH8d674/jg8Tjef2cMHz8axqdP&#10;+vHBw048vtOKJ3fa8ehWGx7f7sAH9/vw5HYPbo824CoJn9cYvWaMtWoxbCnAeL0S9zrL8E6fCe+R&#10;UP/hlTrcJ6H4Rp8G13s1GG1W4mq7Frf7TbhK8QYbioQTDRM7zaD2KciIgCI9gsZUDIry4lGQGwd5&#10;VjTkdK7MSxDedbVsAqxKFSFrZ+qLM2HUZcFUmgmTLh3G4jQY1DIY1amoLs6ARZuJerrfZpCjRZ8H&#10;ozJVOKJhz9Ty9FjhsEaZnQhdQTqK5TJhgiyLDUIqQZ4SBW1GAkqzEqjPxKGY+gI7jmEPxDdHGjHY&#10;pYdBmwxFbtiEaXdKID0fgoykQKTGUx9O5H0LKf/0jqykCOF5Oyclmt6TDrNOiTKNHPlZychMiUFG&#10;cjSFvLdoCI2pABoXocihZ7PTIoXZveQsh/8k4LHCprv8ZwOPHf6DgecRb1dbuDvvpTFsS5jYL1SC&#10;tH0Ah2LLAC8XoZUsCEDChd7zk7Pb9L/pFsPPjd8BAcgfvdkkqLEG4OxJAnCOIABnYv7CWZi/ZA4W&#10;Lp+HJasXCgJwy94NsHO1eUr+JWTGIludgaLKQhjP6dE20oDht/rw5h9fxsPPr+PR92/gO396HY//&#10;9Cq+/d0xvPXpRdz/bBgP/2QU9z8dxdXv9KL3RgOaabw1XTQKrTt2LFHfp0fFOTVKGxQoFppxcrA3&#10;XGOzRnh+1Techba6AEXGPBSWnSZki2NdVSEMNBfoqe+VUBx1vRoFNYXIpbklszQDWaXpkJtzxR52&#10;Z+sKUEwoaVRCzyRVp044Dmkdovf3lKG8qQBnKzKh0KciW5skyL98YwbOWvJQ2sTlVQsSsLavDE1D&#10;lPfRCrRfqsT5Nyzov9WIi2+1YPBOoyD/em+wOXAtLtxsRMdoHWo6DCiuUiCP5rusopM4rU5BrjYN&#10;Z0rSkV+WiXzK65mSUwKshXe2Uo7iaoUoc4lFCXOLBg3depwfrcbQjSYM32zBhfFatPYbUH9ei7qu&#10;YrpP5enRobmvFE2s7XdBj86RCvSxWTaBj1uonus6i2Gmsuqpno00N1XTPFXTVkLnRVCU5OC0ivKo&#10;yqA8ZiFDeQrpqlPIOptB9ZEFBdWrmuqypFkNQ7sGpnPszEQr0rCwye45DarbilDVWkhQwNKuQG1n&#10;oUBDdxHODZSia8SIjiETWi8Y0HRej8auMtR3GmDpLkc1mxaP1aD+Ui1qLlaivLsMmmYVtSvVBe8x&#10;2aSCltpQU5NPbZUHtTEb6vLTKDblQE/1ZaxVElQwNqhR1UHtNFCN9pE6agMq/5gFPeN1uMBOTN5o&#10;oLqsoryqoSpLQ1pOJGKSA3GMvqUh9C0LOOoFP1qz+AZ7wp9NfmN9BQEYmRKK6NRwHE89hqjkUISf&#10;oO88fVdDjrPJsB/82JmIjytc2FPwUy3Afdhvvxd2DjY4cHAfHGk9wLCnOWmP3U5s37MFm3dsxKbt&#10;TARuwLpNa7Fq3YSnYOEchD0ECxJwsfASzJhPkMhASTvwqVYgjW9BAvIc8gcCUOBZhIlEEvAimOdM&#10;Fs4XL1mChSuWYe7qZZi/fhU22tvALSxAeIw9FBaIvW5O2LxnpyBo58+dh7mvs5nts00+JfKPyVmx&#10;nyOTTbQQny4/PH9bC2J8jfMo8j9zhtD+5Pdu270Ldo4HsHvfXtFPON2vTILovUwETqlDTk8SMPiY&#10;r3PIJMbKNSuxdedmbN+9DRupDy5fs4z623z6HsyjvrcQC5bOxyz6RsyYQwLDLErr9dcwi+pr4bwF&#10;WLpoMRbNX4DZr5OwQfXAhOi82XPFtRXLlmPDunXYsX0T9uzbClvH3XDndXx8KGLST9B4ioV/1FEc&#10;CvCBo5sLtmzfJkgS/k6xKfOqVavEXkZcJ1L+Gby/7VyqC46zkMYBE4CzZs2gb9kszJk/G/Mov8s3&#10;rsIel/0ISoxEUmEWckxnoWw04qT2DJz8PYU3bibSeaxw3fKeWWxKJdpskrwV5qF0LkhNq3b6VWBC&#10;j4k09nLL22zwN3bmzNdIKHuV8joD8xfQd3Yxm2fRmJ1Fdfo61emsiW++lI+JvEyvGfjCBOCrrDX6&#10;RwJMQL7++isiH4soDxs3rYONzU7CLmzYsJbyNlfkZ7q54Vlg7RRun+kwXX7E+OW+Oh2mlJXBgikL&#10;qdwveGN73s9qx44d2LNnj9jknsli7hdP05/s+y+KF/lJ663ngbQmmwq+N12dPQvS+JXGgZS29J7n&#10;hXVdWcP6HVPjT83LNwmcP6lOv+l5/a8Ct6f4dkzO/9yOPI9K5Nd0kL49U/H7VKdS/5XKKmnpir3P&#10;Fy0SIZ9LGrvTjR9O4+vGhFQf08XhNDltXktIdSr1TT7m+8+q568Dk3q8dmCv9/zNkv7oFdp+c2cL&#10;6xBeCwrnamwtQu+W5D5rSO+2zr/Q+J+cy1/095QAzEmPR5E8DbqCTKhJmM9NixfmwOyxNpJJqBAf&#10;xLDZbFQQUuLCSICPEEiiOKy9w3vbBZDA7uu+H74e9r8k0DNRyGmlJUQgg5+LCUZ8qC/C/dwQ5OUM&#10;P3YO4rQfrg52gsxzctgPR3sHODrQQtx+P4EW3fttp2CvAN9zFSSfI1wc7cW5E91n7UAmASe0AJ2F&#10;FiBrCQqS0MkeHi728HJ3FMSePy36Q4O8ERHGe+GxIwwPcd3LnbX/nASxIMi/AC+65ylCdozCmoCB&#10;fh6CdODr0RFBSKK6YVPfEB9nBHk7IDLAFYnh3kiL8UNWfKAg/zQZkdCxRlhqKDJivJAQ7IRof3uE&#10;+9ghxMsWwd77qT5dhDMD9ngaEeKJWArT43yQk+iH3KQAyFOCoEgNQ3FOHPQK3jswETmTTkSy4kKR&#10;lxwz6QU4Vuy3lpcaK5yVqPOSoVWkoCiXScBwZCYHQxYfPEn2+oo2C6U8M8KDXBEV5o64SC+kJgUK&#10;004muO60qHCZhOs+dTLaFQmoz4xElSwENelBaC+IwJVqGb47rgd+MAb84yPgp/eBT4bxN7da8Vl/&#10;NW7XFKG3KJ3iynC5ugjfv9WPf/8z3q/vI4r/PvC37+Cff3wXf/vFdXzx4Qg+fNyHx+/04e69Lty6&#10;140n743hh1/ew09++AAff3QZj54M4f1Pr+L9797Eo0+v4/67l3Htdg9Gr7ThytVO3L3RiXdutuPx&#10;7S6BR7c6cHe8EXfGGvDwehvuX23FeJ8ZAyQI9zRq0FajRIMhF82lWeg1yzFGQvwNEpqfDFfhywdd&#10;+OGTXrx304LRtnx0GNLQVyXHOD070liMDpMcVUUy6Kh+1ZkxUGZEQ5UZC3VOAorYHJiQR+dZqZHI&#10;SAlDWlKICJkYY2c0BbmJ0ChToStKg5bSKdOkoVSdhuL8RGq7eJQpZTCq0lCWnww9wUR1WExp56VG&#10;C6KPNf4yE8OQHh8iQnZSw+RfQriP2LMyJdIf6VHUD2kcFqTFUh+KmXRyEwMVvVtB/Smd+mhclDci&#10;Qz1EX44LDxQOdRKigoX33sQoRiiSosMQHxFM94PonPpefDz1JxnNHWnIS09FdmoipcV7i0aI8man&#10;U5mpn6Qk+AutwFgSurm/8R8FktYwzxv8pwGTgvzHAZPwPu72QrtP7DtKoQTW8uPxF0Tjkb2S83jm&#10;/UWFZ3E3B/R0d0zObtP/rBfB/xlgTYoXJQCfBenj8xUBOHOS/JvQ/luwaA4WLCYsJeFr1Xys2bIc&#10;O/dvgYuPI0JiApCSnQB5cTaKK1SoOleOjtFGjNzpwfXHw7jzx5fw7c/ewIf/z1188XeP8eP//QH+&#10;7Bfv4U/+P/fwwZ/dwJM/vYpH37uMBzSGrz1mL7PN6Bpnj7cmoaFW2aqEoUGO8sZ8oanGBFbrYDma&#10;+vVCW8vcdhamVt7TTgM9zR9nKxVQVyigpXmgrKEE5c1lMLbpYWjXo7RVh+KGszhbR/FqlThrKcTZ&#10;GgWKqs9AXZUHXa1CpNN4wYie8QYMv3kOI7fa0Tdej+Y+Ayrb1NA3FaKksRC6BoUg//QtSpjaz6Km&#10;pwQNA+VoHeF9/2rQf6sJYw87cOVRN974TjeuPu7C+DsdwvyXCcCO8UoqRyVqu8phbCoWZN4EqVeI&#10;Usobo8SiQlmdWkBH88ZZKpfKeAbK8jyoyuVQmxQoriyAkcrd2KVD55AJvWPVOM+OOLpLUNlcgPK6&#10;PBjrz6CK8tnQpUUbk3+sMThShd7RanSPVqF9wCjuVVMcM5VLX50HTflpaAyE8hwoS7KQS/PCaZoP&#10;zmgyUVSeD21lEeXxLNW5BoYm9syrQUVnMarOF8PcWQRDC6VTR/XZoITlXDGaKD9t1GbtQwZ0jRrQ&#10;zV6J2RPycAkae4uoLQtR3akgKOlYi8Y+vdBybBmqQttYHTpvnsPAwz6Mfuciht8ewPkb51BL9Wfq&#10;KqX3lcDcoYOh+Sy1YQGKq+XQVORCY86lfJ5BWbUC5bWFVE8qmJs1qGovQR0TjL3laOH9KQeN6Bg2&#10;o/dSNYau1WPwah3OXTDAVCdHgeYk0rIiEZNwBMGhh+DjdxDeNIccPuIKb/p+HY70gF+0FwJifRAU&#10;54/g+CM4Gh+Ao3GBCIo5giM0L/rSOuUwzUUeNAe5eR/EQZpDHGmNcMDZDvZOtjhwkNYcbrQWofWN&#10;g6st9jvtxT773di9bzu27tyEjVvXC/KPzYDXrF+D1evWYuXaNVghvATz3oDLsWTFhGkwg7UDOVy0&#10;dAkWsqfNRQsxdyFrBU6YCvOi8CkJaIWvtG0mBOupc87z/qYKz9aQBA8J08V5HkjCy1T8KgJQ/Jst&#10;yjhBzDFBwQt0aeEuLX6l/PF1FgrWr1+PvXa2sPVwgY3/IbjG0JpTr4ZlrBeVg104VaJE6Ml4eIcE&#10;YbfdPqGhNm/2HLxOz3PdiXf+0vsnQzoXJpfcBlIcDidJj4lnJuZ7XtQzkcuancL7M/8JNIfm7EXz&#10;sXj1CqzfthnbbFi7bTfWbt2E+cuX4HVq71epvV+leK/QvP4qzfdTyzm1Tvkel5s1wucvmof1m1fD&#10;0XU/jh4LQFzScSTQ2i+vIBt1zTUoLlPD1dMJS1ctxKx5/E16DTNfo2dn0HeFMJveN2fmLKqL2VjM&#10;mntLllK4SBCk8+ayR8JZWLJ8NjZuXwU3XyfEZ9D6RZ2NMyUK5OkUSM5OhX9YIHbs2YkFTMpRmSVz&#10;JoHJfsz1wWQ4e9LevH0bdtrsweZtW7GE+v8cJgFnv051R3nib9napdh4YBc8SVY4cTYbpyrOIrYk&#10;Dz60drI/4oH1mzYKQYnTFuNCtBG3GY0DKp/1eHlRwu31mTNI0JyHtWtXYePGdcLZliAB58zAnIVz&#10;sGztcmzetQXbbXdh/Y5N9L1dLoQ3qb2lPiL6xmSerDE1P1I/tr5mjVdeobZ/5VsUfovOX6L2e0UQ&#10;j/PmzaY+vBhr1qwUeeV8zp1HwiUTovye58VkP3tecLkkgtUaTwnsKeC64DUMj1GJALSxsYGTkxP2&#10;7t0rrvH6xvod1n3+efEiv6nrq6+DRABMBd+T5qWpkMavNTj+V+u46cmL58Gz0ufrLxL/dwVuXw6l&#10;upLyJ13/A76a963ne27LqX1wKqa2PeOb1v5fB84r55nLwmOFSTgeKxxONcOfWs7pIKX3q67zu5j4&#10;4z+l2NERrw2YbOT3SeD3cxwOpTFsDU7Dui2egr6B1lYe0p+8ghAk8N7QvGWFtD0Mb0kxm/GMd3B+&#10;ua64XwjQsTSXv+jvKQGYkhhFQno8ctKThPYOewNmEz0mAJgAZIcWrK3DhB5r/7GWHBOB8ezwIpQd&#10;XlAcui+ZDLN2D99nxyJZshhKMxqpCeFIYZM/SjOKTYa9nBHg4Qg/WmyzCbC784TmnpODPcEBri7O&#10;JMy7CgKPiTwm+hgijj2ThdZafhMEIF+TSEA+5md9PN2E6a9kHuzKWoL0LjdXB3i4O8GLiQUvNwK9&#10;y53e5UJpcV5c7eFOefOaJAGZZGAnKMIbsg+lyeaGkyaHTESEBPlQ+akeAtiM1xWJYZ5Ij/FHblII&#10;FMkhUKWGQZ0WDl1GBEx5MagoSIA2J5Lu+yEjzgf5aSHITw8XmnmJ0T5IiKZ6jPJFYizVZXyQ0NZL&#10;ivBAQrgbhZ5IjfFDdlIY5Ez6xLHTD1/Eh/iIvdayk6KRmRCNrKQYFGQmoViehtKCDOhVBN6frmCC&#10;BOT957JkkdRW4YijNosOmzD9jg7zRky4F2IjvJBA72XSpkiRgJEOLT67WY9PSIC+1ViAfo0MXYpE&#10;tOfFoiU7As154egpjsHt9lz8zZNG4J/uUO96H/jxNfzd3RZ8j4TF9zuNuFunxag+HyPGAjwaaMBf&#10;vDeOv/14DN+914KPbljw5ZMe/O33r+NvfnAbX3xyGR+8O4jHjwbw7nsj+PLLe/i7Hz/Bn392Bx89&#10;HsV7T0bx4Sc38MkX9/ER4Z2PruPm/WGMXenCwGAj+jorMNxhxNW+GlwfrMflngr0txSjo6YAbVVy&#10;dFoK0NOoQoclH9VlWSglAbq4IA26vGTUqNPRqc/BUFU+HvaZ8OePB/AXH1Berpox2iJHLwmx3aY8&#10;dBkJJjkaijNhlCdDl5MAZVo0tW04suJDhYOYbGqnLFk0jQl2RBOMpNhgpCdHCu/OKrkM8qwE5GdT&#10;WykzUVqcDS3lQ6tJh1olQz6lxyRhlozSozZnL9GySD8kh/kgmULW7mMT3zx6JxN+rHUaG+L51FkN&#10;O65hBzYp0QFIifBHCo1hDpNp/CZHU15oXDJRHxnqh3DWBg2ZMHOPDKE+ERGK2Mgw6g/BiKKFfmxk&#10;CPXJ8Ml9QoOpf1BeErkfxUOdn4U6kw51Zh3UinRkp/G8EoEc6mds7pyVTkJZsj89MzGvMOHHHn5Z&#10;ezjAmx19OIg/EHjbADYF5tCX5wgaZzz+OGQiUIDGJI9BMSaZiPd1E2Nz4tgd/f+ZGoDPgd+UALT+&#10;iPDEL2GC/KMP1vzZ9JGai0WL52HxsvkkpBFWTuwDuH7bauzavw1OnvuFA5AYGuPpChkK9WdQ2WZA&#10;75U2vPHtQdx5/xLe+mAM9z+icfSn1/HlT9/Bz/7lc/zj//1T/PzfPsdf/u/38cVPH+KTv7iNd7+4&#10;grvU9y/dP4feqzVoGyoXWmt17SRkn1OhtqMILRd0OD9mwsA1Cy6+ySRjk3Bc0XetAU2DJhia1VBX&#10;KaA050NVoURRpZqOi6AwFUBuPIPCynwU16lhaC2Bub0MxlYttLWFKDRmQ16WjgJDJkponNZ2lqD7&#10;Uh0u3enEtQe9uHr3PC5ea0bPmAUtg2ZUnS8RJCDvA8goacxHRacGdRf0aL5oEgTgwO0WXPp2J66/&#10;ewFv/vEAbn84hFsfDNB5Ly6/044hynvPlXp0jFgEEVjfU46qdh1MLRoYm8+KsPKcDhbWgOssh7ml&#10;BLoalSAA5SWnkafNRC6NYbkuC0o9jWVzJgw1OTDXy1HVqEDlJKqaCmBpVaGhQ4PWnlJ0DJSjvd+A&#10;pi4t6s+p0dJNZR2uwPmLZjrWoaJOjmJDGgo0yVCcTUKhVgaljuqmOB35xadQoON3yWFuovyxaW+7&#10;FtVdxai/UIJW9l58xYiOcQNaLpYIDcQGqsuWnjK003vPj5gxcLUaY3cacP1RO24+6cSVt1uoDS3o&#10;u25GFz3bftkonKe0X65Gx2WL2Iexfbwe7VcaCU1ovVSP2n4zDG0anGUPxBY5tA2FKGsuQinNs7r6&#10;QhRTG2qqz+BsVR6Ka/JR1qBCRZuW6lGPWnYc0k35ozTaBivQ2l+Opt5SNPUwOVqKnlEz+i9VoZva&#10;sbmjGCZKQ6FKQnJqKMLoe+V35CAO+zrjcIALPENc4RnhDp/jngiI98XRxECEJR/FsZQwRMqO4Vhy&#10;OAJjAuAbdhg+TAIGe8Mr0BOH/Nzh6u0Cp0OOcKB1wAE2C3a1g4OLrdD+23dgN/bY7sCOPWwGvHGS&#10;AFyD1etXY9W61WDyjx0MsIbX8tWrJrFSaIAxWDtw2coVE0TgsqUTJKCVZiCTgNK/xAyhVSxIjUki&#10;YVKwFoSCFZ73JwnNU4UM60U4w1p4kBac0jP8vPWeds+LZxGATCAw6cbEDZeXtSY38J51O3YIco+d&#10;EPBCnOdDzhenxe/mfDK5sGbNGuzea4MDnu5wCPaBTwKta4oVOG3SIrbgNPyTjsM7OgxugX7YYbeX&#10;5sulQhOO9zmT6pPfzfXNi3LJJJvzwvU8cZ0W8HNJAGGSljBLhPMEXqdFPGPekkVYRO26ZNUKrFy/&#10;Fht3bsUWm13YuHsHVmxaj/krlwpz5NfmkzCzZCHWbNuMHfv3YsveXVi5eT0WUb64nFznUj1LdS7V&#10;4VftNIP6y2xs2Loahw47IyktDmqdAuWVNA9faMPj9x9gZHwAMYkRwoP1rPn0TZr9GmbSN0QIHyy0&#10;kGDBJslLSOhZtXa12FePzdgXsTOSRQuwcPFs6quzsGHbMuxx3IaDfo4IigtEQk4iEmi9EkLrABca&#10;K6yFuGTZQqqjmXiJ+um3mEDlvY2YAF04H0up/2/asQ1bd+/Eui2bsGzNSqqrhST08DeNtS8mCMD5&#10;yxZg7c6N2Efr7qMkixRYymC+0ApFYzmO0TrJ81gg9tnvF+OHBSaJmOVQjJNJAuxpmxKkerPGdHXL&#10;9cpbbCxfugh7qL2cSVbYuWs79RXqe4vnYv6KRVi5dS22HdgDBx9XuAUdhrO3uyAzeYyzViL3Hcmh&#10;z9OxycecP8bkWJLeK40jDq3z9xVY23PC/NgaM9gUeFIrka0BhDYiXXvlGZqHz8KLEqQvqsHL8fm5&#10;r/rsVwK+JNCKdK3KL9XLi+BFftL89jywXoc9D/gZ63lTAt/jcc0kgqTBJN2T6uU/A9Pl5XcJzg+3&#10;u1QX0pw+Xdz/qeA6YkjjgTFdPGs8qw9909r/WZDKLJVDGk8TMo9kAfUV0Ta1nBKkZyRIca3Tle5x&#10;ekzoSWDNPyb+OLS+xpA0ESUNxKnguFIefwl0bQ49L1l78J+7rAnI6wkO+XvB14STOL5GYMdW/yEd&#10;AueZy8D19bRv0LH0nXnR31MCMCTED2Eh/iTgByGahPxIJgCY8GPyjxE0Qe5JYNKPyT8mApPjQoWG&#10;H2sCRoVOmAfzNdYQZAIwjUKJUIylRXaEnyuCWah3sYO3sy28nNiZhx3cHO3g4rAfzg72cHZygrub&#10;K7wm9/XzcnMR5rvWZr4Tpr6/jOkIQK+nJCKThxNxnJlIpPTc3F3g5uYMF0rXia4xHBz3w97BDo6c&#10;Pr/PdUKjiEkHQfgRmBAUHpCZ+Av0FtqAHEYEeSApwgfZCcHIl4UJFJCwoZKFokgWQgiCLj0UNYo4&#10;dJtzMNSqRl+zCj0NSnSTEFRPgm5RbjQykgOp7gIFcVJUkPz/Z+8/wKLMsn1h/Jvpbtucc8QsBhSQ&#10;IEGCBIESKCtQwSrKClYVUiAUEiRIkCBBgoAiKCjmHNvQ2naw03SYnk4z0zNzZuZMuuece+65+bv/&#10;e7///X1r7eK1azjY0044Z8733Hqe3/Pm/e5377XD+tVae6GsiJQ8l1ZY7GWq4qCXRxNiBamjS6e6&#10;SopCCuWPoUiMpnJOhEFO9aNIhlktg5PqINukFBGLHUaZWAMwy5RC++zmqUSuIxMum4HqSikCmbCL&#10;plmfLAhAXgNQp4yCNTMJpfnp6G+14M1L1Xj3YgNuUb5Pk/LZk69HsyMdDQ4ZfVs6Blqs+OBeFfBP&#10;F0i6PiH8APjFTfzdG334xZ1e/PDqMbx1ohkXW0ox0FiAq71VeOtmF96714Mnd7rwg7dO4hefXsdv&#10;vrqL3/70Hn740Xl8+v4gfvvzu/hvf/8E/+Gr1/CzN6/h43tn8NHjS/j43Zt4442LuH6rHxev9uL8&#10;pR70D7ShrbUSjdUFaK1yo7O2CN31xYQCtNfkoqWS19Wz0zU72mocaK22oYEJwMoClBTnoCTfjqp8&#10;C1qKbOirysZ1tgK82Ih3rtTj+rE8yrcNnaUW1Lv0aMgzoqPMic6KHDQXO1HpIuXcrIZTnw4blb9Z&#10;6SHaLHo5rAaF2LKLbIHLgppyN+orC1FVkouKohyUF2WjqMAOt9uM3FwjsrN1yHZQ3dtUcFJdMZHI&#10;ln1GRYIIJJMWFwx5QihUKZHgSNVs/ecNq47eO7QOID+TSe3UkM5bPpcqonUrZIlII8UoNSkRKYTk&#10;pCSkJCeRXCdBzVG0dQrotenQMFGoTYGR5NvAQT701NZJJnNyNaijMhzsr8K92924f+cITg/UoKXR&#10;hcoyM4rcWhTkqVFSoEdZcSaK8k0i8jj3IVp5glhjlK0B2RKQyUC2ChQWgBwQJDoECTTZFsS7RABS&#10;++N9YY071Pb4OrdJEZ2crg+e+gsGAfkW+GMIQB6cpAGKO3weUKSJkmcg4u0EsfbPlKkTMW06KVak&#10;MM2cPYUUkKmYu2gmKWrzsdJvKdaHrCHlZCO2pEZBvmMbTNk7kLPPifKmQhzqYwuvdlx60Ifbb53C&#10;ow/P450vr+H7P7+Dz399Hz/87av4yT88xi/+41v4OeELOn7ny6u4+24/zt9rx/HL9cJSjMmq3tM1&#10;6DtTg/4LdTh7oxnXH3Xh1fdP4p0vLuODn9zE25Tu7XdP4fj1VtQfK0fpob0oPLgX7vpCuOtKkF9X&#10;jNyafORQG9tTnY2Cuj3Y17wX5YeKUN5SiOKGPcivdiK3zELYCfd+G0rrs1HXsRdtfftxdLCW8lGP&#10;o6dq0XmCA2iUo6K9AAX1WXBVmgUKD2ahprsQrac4KjC7/zai73ozTt/rxPUn/Xj4yUW8Qfl8/Ysr&#10;tH8ed753Ctfe6sP5+10YvNWO/mst6KHnOuj5pt5S1HYVoqajgFCI+u5SQV7VHi5FJeW5pD4P+ZVZ&#10;yN5nhc1thHmPHrvytcgt0mFvmRHF+3eipMosUFpjRUWdA9WN2Wg6XIAj1H6On64TWyb/mjv3orOv&#10;HAPnDgp09pajhr6lZL8RpZUm7K+14QC1sTp2uz6Yi33VDrjLLSiqtqOWyoDdiw+f2o/Dg2XoGCxB&#10;9/l96L9RhXOvHsTlR224cv8ILlJ7PXu9A4NXm3Hy6kGcudmEKw8PU1334dH3T+Eh4e73juPGOz24&#10;8tZRXHrjKC683oNzrx3DmYe9InjM2ft9OPdKHz3fRe86SGVSJoi9ogaXIPkq2qisuvcJK8CDfZVo&#10;6K1E3bH9OHC0HAd6ylF3vBItp+pw+Fwzjl04hMFrh3H5Xi+uknyevdmObir3lqOFaOstQt/Zapy/&#10;fggXb7RhgIPRtLmRv3cH9MatSJNvRnJKOFJkm5GSFo14RTTiNLHYuiMBMhpT02kMVtq2I8Ougsah&#10;RsYuFdKNqUih/jFZnYQkxVYkpCUgNiUWUYlRCN8SjlDqT0IiNwrX342b/OAfvBbrAnyxev0K4QK8&#10;zHeJcAH2WeYJBDJvyAJw7pAVoEQGCkKQLQLnzMYMJohms3uwF/k3ZfLXLiAE74AhggyUSEDqW5jY&#10;EMo1wbvP+bY/b8WZJ5E8OfaeGEv9EPdJ0qScIU3W+RmJwGA8nYx+C4xIILz0dYAIJtv4X3Iut0CO&#10;8h4Tg+Dg4KfugtKknF2CuF+U8sn95NRp04SFmW/AemyMorkaj10uO7SERL0KkTS3DYqPxpJ1vpg4&#10;cxpe5rKlCbfHfdNjMcZlLCz3xASdyoNJPSbCqJ6YsJ23eBHWbgzA5oQ4hMdGYbnfGmHdJ60xOJrX&#10;2ps3B6sDNyAxfRt27nZQv1sIS+5uJKnk8KX55dSFczF+9nRMX7wAi9asxHL/dVjguxzTF83D5JnT&#10;xbdwOXP9SOXrPennfVEnlNcx40dhyswx1O/PRkjEeqSTHButGXDm7qQ+wo3sPCtCI/0xbc4EjJs6&#10;CrMWzcLiNSuwbP0arKJyWhW4Hj5rV2HR6hWYs8wHM3wWYP7KZVhJ14KjadylOb3euA2OXAOyaS5k&#10;c5tgzNFDT/OSVEMqAqM3YtGq+Zg2i2SXLQzHUTmOG43vjiUFdsJYYeU4d6kPVtOcPDZ5K1LVSmpX&#10;0fTMckycMRWjJ1D9jX2Jnh2LGXOmCzfmtRwIkMbwuNSt1C7TsN2kgc65E0qLHnHbtsJ/YyAWLlks&#10;2g+3kd8jyv9EAnA0PTtx/BjMpLzNnTuLxtdpmDhtIibPmQqfdcuxaWs09SNaaHOsSLPqEJuWhOCw&#10;UKxc7YtFSxeLNs4BgJjMZyKf5UeQyZxHklV2Ief3eNendx7+OSiPL31nRIh1CV9+gWThRWEZyNuX&#10;CP+sfX0D/vIE4NdknlTm3uUuybJIm84PDxLybfE8P+85l3f/xvC+JvWDzwvvNP5UcJ68ZUWSHSmv&#10;z3q/9NxfG4aXsYRvyq/07d4Y6b4/N7htSGOtGKOGIOR6yELcm9z3Hou9IYh/0Tf9Pl6kbxYBnIba&#10;goQ/9vu4DKVyHF5W3uX8p7zjT4V3nrzzy3Ir6TsS2SXpQTzmM/HGYz5v+ZjPe8s6g/f5z61xk8Zh&#10;3GTCJB6/6Z7xdJ3A2zET6B4ac/j8WLo+niACIRHYqIKXf+AlKbz/XPHGWBobPEuCUB6pb+f5GpN7&#10;Yt7Gc7YRIO4Zuu4h+zxzOk86Hus/yUKQ53sc2MqbUOTvlL5PKi+pHEUgryE5e97fUwIwJTkOSYkx&#10;SEqIFop0MingqezGmxTpsf5j4o8UdFbS05MihGuwRZeGbDOvO2aA25mJfEI2KfVWvVwQfkaVjJT7&#10;pKE1AqMhS4hEGoFdf2UxIUiMDEJ8eCBiw4IQGRKAsCAm7XhdL4/1X2Q4k36edft4DT+2/mPyTnLt&#10;9Sb0PEFB/L/GEAHIz/CzEmnIW5FmZBjCKX0mGtnVODAwAEF0fzClF0yTzhBCGOUhiiaRcbERVC68&#10;/l8MUkkxYBdhLqPEWI48zG6LHDgjCjJ2A5bFwKFLgtsiR4FVjnxTKgotaSi1yVHuINhSUWaVodqZ&#10;jpYiI3rqstHf6saZrjKcOVKJroY8lORqqFxTkGuXi6i/zbX5aKlzo5GUyrI8A5yUZqY6AXpFgiBP&#10;OOJyKueP8iKnPKg4AjATgIoUGJUptB8HDioiTwgTRJEiORQ6eRRs+kTkO1SoLXWhvZ6UsLI8FGRl&#10;ivUg87P0cJjk0ChioZCFQ5kaAUVqODTyIJh1ASjNTURvgx3nSckbqMpClzsTdfZ0lJoTUWSLQ01x&#10;Os6ecOCrHzSQdD0k/IjwIfCb+/jfX97Cf//4Nn756DzeON2G891VON1TjZsXOvDWg5N4//FZfPTW&#10;eXzw+CReu9WB+9ea8MadVnz85jH84tML+Puf0LPvXsNHV/rx1oVjeOtqPx5c6cOZE63o6qhGS1MZ&#10;GutLUF9diMoSF0poolaSZUJFrhXVBXZUu60oz8tEBZVldWEmGsosaGYSsDYLTXV5KKtwo6AwG4W5&#10;NpS4TGik+0/Wu/Gwvx6f3OnC+9ebcLHTgdYSJcrsacjXJ6MwMx3VLiM6q9w41lCKhuJsuK1aQQA6&#10;qJ3YaWvRpQtLS5M2XbjSGmhiazGokGUzItdpRn62FQWkqOTR1kX5zab0bHYNzBYlbFY17BaOJMwk&#10;IG1NSpg01L4E+RuJdKpXtSwKdpqQF+dkCldvtgYls15ZAAD/9ElEQVRky0C9nCbw6bEwKOMEYWzR&#10;ykTQmyyTWuRDkRKPlIRYavOxSIyPR0J8IhLikpCYkIi01CSo2WXfSPk2Uz5IaXaRIpBP9e2msisq&#10;NaGmPhsdXUU4caIYgwNFhGKcGSzDxfM1ONlXhuZ6J8oK9VSeahTl6QkG4eqcn21GjiCdVSIfWkWS&#10;+POAt/wHRAr1E/HRQYiJYHd9TxCeaNpGUZ/BQXmYCGTXeyYAecvEH5/n60zYD/T/23AB/r3Bizp6&#10;b/JPUnZZ8eXBj92lWCGZPWemcP3x8ZmHpcsWYsWqJYKQCNjkhzBeOzF5M5K3JyCd6lpL8rMrz4zC&#10;qjxUtZBsdu5HW18Nes4exMDVVrEu3dVHPbj77gAefXgKr318Co8+GsAbPxjE+z9mEu8a3v3yEh5/&#10;fAb33u3H9cc9OH+3AyevNuHkpYM4d+0Qrt/vxt03+vDovVN4k+57/4eX8cnPb+PTX93Fez+5jnsf&#10;nMG5B0dx5FIzmgfqUdVVhb0HS7B7vxvOsj0EF8EOZ6kNzn1WZJVasbvMhmzaZpWYYN+7gxRPHeyE&#10;3UU7kFe2EyU1DlQ25qCuNR8NbW7UHcqjYxf2HrBjd8VOOEoN2FWih33fDuRWW1B6KAf1vSXoOHtA&#10;EIADt9tw6XGvIP8+/MUDfP7v3sD3f/UQb//4Jl795DxuvzeAiw+7MHi7Bcev1qPnwgF0n6vC4cH9&#10;IjJv/ZG9qDlM7+0uEm7OBw4XoaxxD9xVTsrzTpjztNA7t0NjS8PO3XLkFGhQXJ6J8hobKgj7OEhJ&#10;mRFFhPJqG+qacnDo8F4c6tiLhpZc1DW7xLa53Y3mDnoPWzLW7kJZtYnSyERlrZlgJdjonAUllTux&#10;t9wIN5OMdFzfsQddJ8tw4vIBDN6sw+CdWpy5dwAXHtbh8usNuPJaM67c78LlV47gEvVrF6ivPXer&#10;FedfacGlB224/mYnbr/Tg1vvHMW1J1248lYnLr99BNfePY6bHwzizsfn8cr3L+KVjy/hzrsXcPPh&#10;IM5f70HvmRa09lajoYtkjca1pmNVOHT8AFpP1qH9zEEcPt+MrkutOHzpEFrPN+LgYC0aCE1nG9B6&#10;oQlHLragn66fvdmJ87c7MXi1BcfO1KBroAw9p8px6mItLt9uxbU7h3HybB3qm3OwO0eJDN0WpMs3&#10;Iy0tivqtaGyTxyBF5yH+Ui0ybLelQ2nfDpVDAbVDCbVdBbVNBRW1D+VOBeTGdGzTbEMS9T9btm1B&#10;NM1ZImlsD98Shk3RIQiJDBQWgAEh6+AX6Is1G1Zg1brlggRcsYaJwKXwWc7rAC7CgsWLBBElkYCz&#10;OTDIkAWgsP4bZgHIrsBifcAhC0ApUIj3+oCCqBpSMoRSwoq11+SP8W1/IrLti0ws0ESc+x7ud6jP&#10;Ef9W86ST3sf/QvN6bXzNA+qr6P0cbVWsg8eTUIIUffYpKE0JTyepXuDzEjnzXa99EX2Y8sXfxYoR&#10;T5i5vFauXon1gX5YtmoZldlMgaUrlmL12tVYvGSJsAyUFAHeThg/AVMnT8XMmbMxe948zF60EPOW&#10;LsGcpYsxbeF8TJo9E2OofEfRN46ib2Syj4kZdr3hgBiTSMGYNmMG5lG9+SxejMVLlwoIt+7587B8&#10;9SoERWxCSFQEfDf4Ydrc2RhFk/oXeB04Uj7YlXfslEn03gV0fR0i4mKg0Gug3KFFyOYIzFgw1xOM&#10;hBQJjs7KW+l5tpwTYweX05AyOJLixBCKAN07lhSaWXOnYsmKhVi8bD7J3AySrylUTp4/habPmkwy&#10;ReUyZTTmLJqBKJovmve6YC3MgaOY5pv1VcirKEGGxYiNMeGYT7K8JHAtttCYnFu9Dx1nutF3tQed&#10;ZzrQe6EbZ2+dxNGTHSgoy0GaOgnrNq7CzAVTMX4aleFkyhcpVi+xMkNlOXPhQmwI20RtSg61yQC9&#10;zQxl5g4kbE9FaFw0lm9Yi6lzZ1Jdj6d2MA3Lli/FBv/1WE/ltm79OgTQXH8TzcG3pCRgS+pWhJOO&#10;ErRlMwJiIuBHesFSvzWYTuOgWJ+R5ZPrkpVtKh9Jrp4ph1S2TBxJ5cznPGXrWQfwZV7bj7ekDI6b&#10;OhHzVy1GdPpWmItzsKelCq7WKuxqLEVGgUOsVai07UBmrh3G3TbqRxQIjNwEH98VmLNkMWaTHE2n&#10;spg0Zw7G0VjOlpfclnh+ILUl73bz++A8sqXtCBDrA3rgCVpC30Yy4U3A/SFIZfRt8dwEIEH0Ffz8&#10;UFlLpJ20L1kSD78u3TP83Eh4np/UV3jPtxjD//zwvu95ID3758Bwhd+7/fP1Z71feu6vDZyvZ2Gk&#10;+xnSt3tjpPv+3GDZFTI8NL4Kom/IuleMxcMs8r3H4t+DuPef41nrb45UNoyR7pXgfQ9vJdmQiLRv&#10;kqV/LUj5lPLIbZD/1JOs7Xhfaps8L+Fjb1JMknXvbx3PBNokwmQPBBFIYLKPCUHPedKtphCmTqCx&#10;0UP+cRAlBq/tyiTgcOJPAhOAPB8T4LkZjd1fH/8BSPcReF7HhKBY+89rvsfnxPyLvmX4NzKG1+Gf&#10;hQDkiLbytETPOnc06ZXHhUEVFwpFfBjkybxGXjhSCemyCKjSooU1EQcUqMqxoLnEhabiLFTmWuC2&#10;aGDTpELH68klRCI5JgyJ0WFIio2kdKMhS4xDanICkhPikBAbRUp9uFibjwk9JurYWo+j9TJi2Dov&#10;lEk/JvWkdf+k6L/+T63++BwHC/FfxwFCODCIZ21AiSxkeIhAKSpwCCLDgxARFiCih3IQAY4mGhyw&#10;BsE08eHoohxkgMmEmCgOLhAigpiwJSSTmYrkaEFiyuMjoKRv1CRGQ58cB0t6EpwaGbL1ycjSJsCh&#10;iRfgQB9Z2kRk6Tywq+NhV8XBpU1GCZVhrcuEhjxSAKksq5xGlFm1KDapUE373RVunG2txdWuelzt&#10;KMORCjsKrXJB5CjS4gVBk5KShKSkOGGNyIFWFBxFWFhsUl6pHkRAEyYFIjdQefshKS4AWlUM8nO0&#10;aG8pxt2zHXhypQcXOyrR4DajiJSiPHq/TZsGDclEejITLFRfcbGIi6W0EihtWRLsejXKsm1oKc5F&#10;d2UBOspdqMk1oMjBUW/lqC/V40pfEX79xWmSsA8JPyV8SngT+C8PgK9u4bf3B/CQJpjnT3Tg7MlW&#10;XGQX3bPttCUFcKAJ/cdq0NNZjs7WYrQ1FRIKCEXo5Ki3jZTfqmLUVRSKbUO1Z7+80IWCHBvynCbk&#10;ZZlQ4DKjxG1FWaFdoCjPDLfLiNICGz2Tj9aGEtRX5aM434IshxZWuxo2uxYOowo5WiUqzEZ0uV24&#10;0lSO9y6149P73bh3tgRd9VRWOXpkWzVwMKFmoXLL0iM/20DHcmFByWvdWYwpcFjksNI5HdW5Ip3a&#10;QAq1BZajtARqe6nQ03ssmfScxQKbyQyDRiVccNmyjdukPJXvk0GnToNBK0emXgmjTgGVgtJLZdd8&#10;kkN5NIyaBFgzU5FlUwrXW5OOyTSOyB2CVEJacgjU8ki6Lx4GdRx0SgalLU8g2U6AnOQoNSEWqfHs&#10;zp4IvSYNTrsOuSSjDDfJaXlZLupqi9FYX4rGhjLU1RShtqoATTXFaK8rRQsdt1Bd8H59WT7K8qnM&#10;6dkCkmcOMMQBaQqyLLAbDTCqlfR+OVTyVKTT9yoUKdDq6JiUjyRqb9HUB0VGedqqFPwjkva5bQoL&#10;QCofXo+TCcD4WI72zX0Iu+0H49SfEAVYUm6fBVa8PBP4b8DL1FmPoon+KFLeGS97MJoxmgYBxhge&#10;mD2dvDQAegY7XpOCBqUpE0WUvzmk4M2bPxXzF06Dz5KZpAzPw6p1PlgTuAz+4WsQnhBMSlUM0kjm&#10;lKZUaCzbYXJqYN+TidxCG4oqclDdQHXWVo7mzhK0HiH5PV6B3sFqnLrYgCt3DuP+kwE8+f5FvPfF&#10;NXzvh4zr+ODHN/G9H9/A259fwevfP49HH57F/fcGcfutE7j0oAvnbh/C5XuH8cobvXj4PpN/5/H2&#10;p5fw/pfX8CG17w+/uo23P7uGRx+cx+03T9IzvTh5/TA6Ttaiqq0IBTXZyOOIwDUOlB7cjfImjqib&#10;jX0Hs1BUa4e7yoycMgN2F+uQVaiBc28GnAUaZA+RgMX0XHmDi5CDfQeyUFBhQ3ahCdY8Hcy5GbAQ&#10;2Poui++vtKCiJRctfeXovdyICw+P4FX6pk9+/RC/+K8f4G//7w/ww//wOt7/+XW8+umgsHg7/6Ad&#10;p25y1NqD6LvSINYFPHKZIyATLhxEzxUOGnIUg3d60XupE7WHK+EqscOwKwOqHalIUyUhWR6HNGpj&#10;O0xp2E39RdE+O/bX5KLyQC7Kq3ajdL8T+7hfLzHDlUf9TrYCu/dQX1KoRVFZJkoqdqKw1IC9+/S0&#10;3YF9VTtRedCOA83Z2F/vIEXcRN+8g0B1vc+CnH025JTuojJ1YT8HCjleiW7K64lbrRi8T/3so8M4&#10;97gDp+nbjl87hJ5zTeg524S+i/Qt1+h7b/A3t+P0nXacuXtY4PTddpx90IlLj3tw/e1+vPK9M8Jl&#10;mrc33x3ElddP4sy945ReN7rPt+LwmWa0nTqIloF6tJyoRevJBjpuRPtgI45caEP/jaMYuNWDY1cO&#10;0/kGHDxWhfqe/ZTXarG+49HTnmAjxynfJ6+24BTh5JVmgdPX2nDxNsnejcM4SnJU3bQH2Xt3wGDb&#10;BpWR+hB9ArZrqf/S0RhpkkHJVn8ElTWNkC4CgXD70Jq3Q2dRQG9VQ29RQ22UI12dgm3pND+hcT6J&#10;sJXB7qRJ0Yigvih4cwACw9ZjfcharAtag7VBq7Fm42r4BqzGyvWrsGztCixetRSLli/BgqWLMX+J&#10;D+YuXiRcQWctmIeZ8zzkH1sJMbnFloDTZnkIQLYw+71gIUwGTpUmhp5/jodbAg7Ht/0JpYWf4X5q&#10;LPU90mSUJ6BMOtK+IB7pnfyvtFjf7KmFlReGCKwXacL8whCR9fJEJtY8UVkFyUjKuzRZ9Vbkn05g&#10;vc5738v94dRpUzDfZw5WrF2MpasWiXXsJkwbhym85MFsKrMZ00S+mcDjMuFvGTeOJvDjJggicOLE&#10;SdSHTsWMWbOwwMcHy1euwqrVa8T+pKlT6RsnCDKG/2jhtciWL18uAhTwGmUbNmyAr68vFi5ciBkz&#10;Znzt/kPgOuHyYRceoQSyojhEyDK4jvg6k7lMJnJADE6f/8yRJvS/N4n3gndZSOXhXS7DwWlxvqS1&#10;i/gdksUEK0ySIsHbaTOnY9kGX/jT/DV4axT8N4cgIGwjgiOCERwejDX+VDYrfLBk/UqEybYgg+ZO&#10;1ho3bA0FyGspozbahAaajzqdZpqjh8Fv9TKsWbMUvhtWYlXwaqwIXYPF61Zgxjy2ZJyJeUsWIygi&#10;AinK7UhnEtS0AzKtCmFJW+BH7/bx88XUebOExcO4seOo3saLACQcnGTe3HlYsoLqYwPVReQmbJIl&#10;YGumBiq3E4q9WUiw6BCcEo+lG9Zg+pxZ4pvH8Xe+PAYvv0SyLZXZM8r5WWCCi9vGKFL0mVBk2R9P&#10;7dBnzUok0jzNXr0P5YPd6HjzJno+fhX1989g37kO1Fw6irL+VuQfqkZWZRG2WwwITYzFuohN2BC1&#10;Gf4xMfAN20Tls1ZYkTKZPGPObCFL3Jb4nd7EmQSWp5Hy+SwwSTdSOv9aeFb+WcaZ+ON9Vmq9wee8&#10;5V86lvqOkfA8P24z3CYkYoFlh9uKkCE6J7UZzot07/OAn/lzgfPg3VcMJ0+e9X7pub82SN8xEka6&#10;n/E89/45IZHd3Da5jXrcNj2umtJ4yNcky0CW9eFjshgHh9rBcPA1/gOA68ob31SvI+WT4V3fvM9y&#10;zDItjQcs0973/GtByoNUh/xdnD8eX/nPPF6Hj7cSASi1Rf724eXifY6/l9PhAFNM8DHRJ0g+wsSp&#10;1K7pmK3/2PKPiUA+Fvdw4KlJHgKQ136VSEBeY3U8zWn+GQEo1oP92opPkgXe8lgxEviaAB/Tcx6y&#10;cLyYI3w972JrwaFzQ3/ESn2TBP5O7/ITGJIjxvP+vnYBZqIhOUaQDamJHKk3GhZ5AmyaFFLSE6FR&#10;xkEpj4EyPRpaRSzMmmTkmpQocxpQlWNGsV2LbH0qbDSBNiuSoEkhZTQuAknRoUiM4oX9oyjdWGFp&#10;lBQfi8S4mKF1+ZgAZMWdib8IQfzFCpddtvjzkHtM6HG0X0/QDw8BGEzn+JqHGPTcE0gTBSYAAzd4&#10;ogNLgUL4umQN6CEA2VIoGJHhgZ5IosF+dN1DAAb5+yIkaK2HAIwMFq6GSRygIClCWD8ysaaSxUKb&#10;Fg+TMhlOnZy+W4ksjRy5BjWK7HqUZOlRIEi0dORkpgl3YLs2EWYqQ4ZFFQcrwbOfCLsuFVZ1Egzp&#10;scgkZdGuk8GVqUChQ4/aoix01Baht7kM/Rw9t8mN+nIHcki519NzCmUS0klhkaXGICU5AsmJoVTG&#10;wZAlsAVnhAiswC6VCdEBiIv0I6xFcuwGKNPCYCflqL7SiWsn6vHOpW7c7q1Ha7EVBZRvly4FVqp7&#10;XXoifS+7g7N7aLwgXNi6QpHKaxHGwm2Wo5UU3rNtJbh+rBIXj5RQXrPRUK5FdSFdo+3JTgc+fLOR&#10;pOw1wt8S/oHwU+Bn9/HT66RQ9jSgo74YNeXZqCy1o6rMgZoKjoKbjeryLFSUcEAMK0oLzSjKMyIv&#10;W4tcpx55WZmC3CsrcKKy2IXKkiH32TwrXTfCZdMjh61Ts+m+HBOBtxzogi3QOCCHSRCDTATyscuu&#10;ESSd0ZiKTJZlXTryjBpU2E1oyXPgSIkTVztK8MHNVrx1pRp9zXaUuQ3IsqpgM6bDQvWcqU0SEW8Z&#10;elUCIZ7OJXtcqjPTodemUDuKJyRAy+vn8dqL6nQCKaIaFbRKJdJSUobaRqiwauMgM9w+mQRksMUb&#10;k4MqebLYykke5cmRVNeh1MZCoU6PEe8U0XcpP0zY8zWO7JwSHwy1PBpmA9UvfyevF6hIEC79IggM&#10;W+rGc1ok52lJsLKbcr4NZSUulJdS+RLqa4vR3FSB2upClJB85lH7d1E/kJ+lQ2G2msokE621+eht&#10;r8DJnhqcPlaH/q5KdDcVoaUmFw1UtxWFDuRRudoNGlh0SmENyd+WRH1PClvaUn5klJ8kam8JJMdM&#10;7LFlH5N/TPCxiy8T3vwMB99hEpDdf70tAP/YKMDP+lfOG9wJS4PPM/Eyk3+kJL40gbYejH7ZgzGj&#10;uTOnzp4wZoxnwilNRjnQh2eNP3ZpI8VuznT4LJ6FVWvmws/fByHhvohK2Ii41HAkKqIg0ycgY5cc&#10;5nySxRIrcqh/cFe6UFrnRmXDXlTVFaCyJh/VtQWobyxES8dedPcWYeBsDS7daMErj3rw5vun8eHn&#10;1/HpT1/Bpz+7i+//5BV8+ONbePeLa3j88Tnce3cAd94+gfvvn8Sjj8+KgCAPPzyD+++dwKMPTuLJ&#10;p+fx/g+vCtKQ8e7nV/H2p1fw9g8In17Fmx9fxoN3zuDGoxM4e/OwIHgOdhVif1M2YTdq2/PQ3FOE&#10;9hP7CGU41FuChi7Kf8tu7Kuj9lm5E/kVJuSVZyK3NBM5+4zYU7oT7gobCqvsBAfyy63YXWjEziw1&#10;tDvToTGlQmdJh8mpwq48HXJKzShtyMbBI/tw5Fw9zrxyGDefDODNL67i4189wKf/7iE+/NVtvPbl&#10;OVx/9wjOPzqE8/fbcflhN913AnfeO42b7wzi4mt9GLx/FIMPenHjvUt4/+dP8Nnvvo83P3uM/it9&#10;2FdTiJ32HVBr0kiOExFPMr05muQ3JgixcSFIpLEkeRu1M2qX29JonNweg3TlFshVbLUWiZTUTXQt&#10;FOmKCKi00dAZt8BkTYIzR4GS/TvRfnQfBq80Y/DyIRw5eQAHDhWgoMJO326GLS8TBmqH7NqqcWTA&#10;kKuHtdiMbCqfgqYclB4mOegrwsHBcrSdO4DOswfRcaoBLcdr0H6yDkcvsLVjO05c6yC0o/9GOwZv&#10;d+ISB2B6/xze+vwG3v7hLTz+5ApuUdmdvXcYx681oYfyc/RqB7qvdKCLcIT2Oy+2oZnSPtBTgf2H&#10;S1DRVkwoRBX1obVdZajrKkcN7Ve1FqK2Yx/VeTV6zx/CuTtHcPHBUZy+1YaB6y2EQ4RWKtsW9F1s&#10;xLELjei90CyISw4SUkdpFx3IgmPvDhh3K6Czp0HvkGNHloKghI7qX2tXQGPbDo11O7QEvU2JHVRG&#10;DCYBM6j/Vum3QamVQamRQaXZBrU2FRkEZYYMqQqqR6qzzYlh2BQbhOCoAGyM3IDASH8ERgQggPql&#10;9aEbsHbjOqza4Iula5Zj4YolmL/MB/OWLsLcJQsx22cBZi2ch1nCGnCuUP6lQCBM/LEb8HCwG6H4&#10;d5hJOZoYSpPOZ5GA3/bH6UiTVk6f87NgsY+wWOQ8ifcyyUWTUzHZ5UnsOM8E9vfA1m5TJ2HessUI&#10;2hyOeFkyImKjsWrdGkFwjqfnvZUOb+WNz0sWUHwsFH6+NtT/8n1ijTuadE+bNBpTJ46m/VE0OR+D&#10;WdQnzlk4BxOmT8aLNEn/LuEFnsjPnQGfdSsQsDkIkclUXzSPTaQ5knPvbupnquCguUIczZf8wjZg&#10;hf9KLFi5CJNnTnmqPDBpxsoHg/f5PPflUv5Fvii/UqAJVv4k4ka4hgnrRc81j4UIW3l4It9Kk3ep&#10;PLzJjWdBGmckhYeP+TwTHsOfl/LH9/O3sOLHChR/Az/LilXgxo3Ytj0N8alb4eu/hmRwhlCAWOmZ&#10;TmXJWw4kMWn6JCxYsQghNM4mqFORQnNbtcUIg8VMfVYqAvz9sXAByTPV8bI1q7BpK+kPFh3kWSZs&#10;zUhFYJAfFi0mOZ8zFTNmT8aMuVOxcNl8BHO9JGzGuhA/LPT1wXSfWZg40+P6zpaXnN/x43hc9Ch0&#10;3FY2RkUgw05zjOpSFLU1YP/xThR2N2NHcS6STBqEJsVhbXAgllM+5s6fR+Pm1yQrl4uQKSoXqez/&#10;EDgozLiXR2P8aMoDbTkyMhOUvIZhwOYwmNw01zzWgarBIyg50YES2hafPQYX5UlfXoDtLhvSrUYk&#10;KNIQk5SAWJo3x2zdQvtbkKLYhnT1diRtozne1kTh4i4iQVMbexYJyESBdz3/IfxbIQC5TriOWS7n&#10;zZsnSHJud95EBd/3h4g/Cc/zY/nwnnNxe+Etn5MIB0mGpP3nAT83HNL3eMsinx/peYb0nHSvBH5e&#10;wvBr3vC+768N3nIgYaT7/rUhiLqh/pzHSx43eRwWFsc0/rE1ILsCf+elF8QSFhKpNxwed+F/Dg7A&#10;w+PfN8kBQ5JVSY5Ggnfd8zN8vyTXfCw9K7Un3no/J8mblBfv53mfz/F9/MyfUm/S+3ifn+f38fdJ&#10;469EWErvHOl56Rkpj/zM0/FO/GlJ19nab4gAlKwBvfGUAGTXXwJbAUrEH4+BbAXI4ABQEsQxXWfS&#10;TsgBz8dILsR8zIsg9syXPH+ael/j+yXCj5/nZ3mewOD7+Dpf4zFM+h6GVA/8zfztUvkx+A8uSc6e&#10;9/eUAJSiaTIBqJDFwaJMRoFZjeJsI3Lsalgy02DUJ0OvTRIkB7sWOnWpcOnS4OIgB3RsU3GAgQRB&#10;APKaZwZ5EtSyBChTOLAEBxhga6Rk2sqgSCOlnSaLaSmJSKVBUkaDZHxMFNgSMFRY7zExFyD2PeTe&#10;WgT4rUGAsPLzWPp5yL4hYpBJwCEC0APpvjXiWb6P0+F7Oe2IMA+ZIJF/IWz5R1u2/gsL2SAsjiRX&#10;w5jIQMRHBwoijQm19MRI4VabbVSjMs+JGnc2Sp1mFFj0KKUJUHm+BSWuTBFZNceihJPJH1Ui9Okx&#10;Yt2+TGU8TKoEGGirU9J5NZUVKR56TQo0dKylcjTqZDAb5cLtk8mVwjwzqkrsaKzORk25E/kuHazm&#10;NJgMMhgNKTDomKSNhTwtQlh6JZOSkkj5TiZFRUb7afHBBNomBEKRFASVLAR6ZQQKshXob3Ljbk81&#10;TjfkoynPgAq7CkUcbILq1CTntQQTPVFfNQrKWyLUpJjqVZGwaWNQ6kjDsRonHp2uwxePevHT9wbx&#10;5Tu9eHClEidabWgv16O1XIeOBh1uXcrH3/2wF/hvj4H/9AT/492zeOdEHU42FqG5KhcVxQ6UFXos&#10;9UoKOPCFXhCdTNiVF9lRW+Gib3fRvkOQd3lMAhKY3GMir8RtE1Z8xXmEfKuw9OP7GEzwcfTdbBuV&#10;J8lzDtUNb53sXpvJ5F0qbdNgN7HlHn8rlT9NfLP0SuRnalBu16OlwIzzrW68e6URb12oRE+dCUUu&#10;BbJscliNKVSXTJpFwaBOpDR4bUyOmsvRcwm8dh7Vs1qZAJUinpBA+9Q+FMmQp7KlX7xoAykJCUiM&#10;jRWEOJNeYp3JxGhqJ3FP17rjdsrHyvQkDwkoiDsm7cJF9Fx21+e19dgq0WEi5Zfe5VlTL4TyFyvW&#10;eHSYlZRndklOJaSJNQk5aI9OBP5h1/Ikyr8c2Q6SPTcHIskSYCKwqiIf1ZUFKC/NRREpVPm5FuRk&#10;Gah8lShza9HbUYyrZ5owcKQcbfXZAl3N+TjSWoC2Bhfqyql+SH6zSL45KJCR+go99RmcN7ZWlSVG&#10;edzt0xKQlp5I+3Eeci+SLXg9EYHZBZ9JP72GvoHaYaZBSeXJfQqXI5UP9WEXL7Dl6bN/3gO0N/6c&#10;BODoUaS0Dyf+BPnH/8j9/r/NvC/M10mp5gGIA3zMmDEFc+fNwJKls7HGb6Eg/7awJWdGHHRWOSx7&#10;9HCV7UJxfR6qD5fhYO8BNPXVoenYATQeqUZtaynKDuShqMyJkrIs7K9xobk9Dz0DxTh9+QCu3mnF&#10;K68dwaN3T+Ctj8/gnc8u4J1Pz+PRBwO49eYRXHvtMC682ipw/c0uvPrRAN78/ALe/OIC3vjsHN7+&#10;/Dw++OoqPvvbV/Dj3z0U+OJX9/DxT2/j/S+v4t0vruC9L6/jnc+v4rUPzuH2Gydw4ZXDOHbuAFqO&#10;FaO2Yw/qOvLQdLRQEH9HBqtw7Gwtes4cQOdAJZqPluBAWx7KDzIR6ERh9S7kV5iRXWyEs0APh1sH&#10;R74etlwNTLuV0FhSsU0dj4TUKCRRX5uaQf0VL5mQpUFWoRl7q3djf4sbdV37cOhEpSACB2624tyr&#10;3bj4+CjOPezEwCuH0HO9Hkcu16DvSh0GrjXi9J02nLvfhTOEvhuH0HGhHofO1NG2Cb3Xu3Dydi/d&#10;ewStxxtR3lCMnL0O7LRpsZ1kOzYuHJs4gEQIjU8bV8NvwwqsXbcUa9Ytpv1lpCz70vV1iIzagM0x&#10;NPZErUNY5BpERq9FTPwGJCRTv0197g5TEnbnZmBf1S4cOJSLGkJZXRZyS0yw0vcbqP0xuaWg75Vn&#10;yqC0pEO9azs0TITlqJDpzoC9zIA99TaUtFFf2lOM5hPVwkX3wOF9goyr6y5D41FP4BCO3FxzeK9Y&#10;75CDiHSeqcXADSqre104f68bg7fbcexyAw4PVuLQqf1UHrXovNyM47e7cPrVPpx91I/Bez04dq0d&#10;HWcb6F2VqD2yD1Ude1HaTH1H/W4UUZ2WNeagvqsEnRzZ+UoblXUnTt89TGXahuPXW+gdjTh68SCO&#10;XWlC/402nLl7BGfvHUP/9cPoPt+Ext79KD/kRh6NQ1llO2ErMsCyVw9Tnpa+XQWFLR3ynduQSn30&#10;NkMyUgnpRpqD7EyF2pyODAuVkVmOjJ20T9DRsWGXGia7FmaHjrYa6C0KKGmsTc1IQBIHGuFow6kR&#10;2MKQRSImeTM2bw1H2JYQQQiuDVqDFeuXY7GvDxatXISFKxZhwXJ2RV3osQb0IgC9A4AwGcdkiAS2&#10;DhL/DnsTcV6TSlZMvPuub/vjf5s5XX4fE5DzKE8+y5bQdqHIl+SSzHnwfjdvfw802Z42Z5Yg/zQm&#10;A+RaNcJpHhdI87i1G/yo75orJq5SnylA+Z88bYp4F0dzZVfocTTJfZn6Qb4mJsVD3zeB8rlgzkys&#10;WjgHyxfMhs+8mVg0fxb1hwuxeMUSYT02aupEjJo5BdOWL8LaqFAk7EiHqWgXqo7W4ejVPpy4fQq3&#10;3nkF995/FRWt+7EpOQy+m1YjPDkckckRWBOwRpAPPMmW8sj9N285394Kk7Amo/NPy5zLfwis0AnS&#10;gy1B6BrnnxXGyVOnYtasWWIJB05XUrwY3oqUBOka38tWEBwAha0Sly5dKiwRebwY/uxIafL+0zIn&#10;8BjDzy9Z4oMlHN12xlSMH/syxo8ehfGkyI4d/RLGjaF9Ojdh/BjMmT0DgQHrkZycjGRZGgI3hmDh&#10;QqqvGXMoX9Mxcco0TOPAK2Gh0ORkYV93K8qOtcNdW4KifbtRWVMAG7UfP/+lmD6bymHGWEyfMwmz&#10;Fs3AjIUzMJ0wdd40TJ07AwuWLcbKtauxbMVyzJo9m8a/iSI4Ca8fuDJoAzS7aV7IEY2PHkJZbztK&#10;j7Vh14F9MBbvQVZlMfbWV6GothI7s+zw2xiAKSy7Q0qTcAsekifhvicwpJQxxlJds9wNKW5M/E0e&#10;NVZg4igal0eNFtaJor3MmIYFq1cgjubDtuI8OPYXw3mwGs6OZiiK3Igg+fdPjMO68E1YRfK/zp90&#10;i9BA6vvXY9166vf9lmN9wFqxhmFA8EYs910l1jEUyiLl5S9BAEokxvBzLL/e5/4oCNLb47Y/4nWC&#10;eBfJpwQpnyyTrNwuWLBAWNtu3EjlsXy5kHmJbOD7uO195zvfEZDIvpHwPD9OX5p3/SUg5n8jYKRr&#10;w5+VMPw+CVwuUlv/P/jLgnUB/rNH6jM8/cXQ+PS03/cQhU9lnZ/5luCxhJfXkEgsQWBRvyfJgERy&#10;jUT8DIf3Nd7n+yU54mPputT+GMPv5fdwnyn9ESZZ4/HYxeeltIan8cdg+Ht5O9I9vPV+j/SclNfh&#10;JJkIcDWOvndovT8mAtnqj60C2RJw0rSJ4g+uyQKTRRR9JgAnMulHYKKPLf14y2sCinUBh87zmoBM&#10;AIq52UjzMmkcoXPeBCCDr3vmTEPEIV33Jv/4urD+Y4KQt1Tv3vqhN6R6EGVDkOTpeX9PCUApum0i&#10;gdff4sAFbpMKJdlGFOWakJutg40mwZkGUtg1ScIC0KJMhE2RiCxNCmy0n0kKfGZaHKyk1LP7qE0n&#10;h40Uc4eJnjXqoFOmCdfRtJQkQf6l01aWRBPqeCY8IgT5x9Z63lZ8TNx5yD/CujXwX+uLDQTeelx+&#10;vyb4voaHAPz6uue8RBgKIjCQBuYh4o8t/jxbUrxCNgi3YCYbOPqvWHeM1yCL8EdcVICITJqWEA5d&#10;WgLs9H35Fj0KbUa4aeum73RbacvWZxYN7EbFEORivTajKgmZ6iSY1BwQgqBNhVGXDi2Vl0qeCEV6&#10;AoHJoSToNHxNDqNeTmWugM2shosmUwUug3A7dTsUyDXLUGxPRzUpwNUFRhRnq+A0UD2QgqLjhf/j&#10;Q5EWGwRtSgRMylhYNfEEJiAjYVJFwmGMQ3FWOrrKLbjQmIuT1VloztOhitIusymQZ0iFnfJrYUJX&#10;nQqLJh1WDiyRmYQscxKKHWloJCX8ZKMLDweq8dn9bvz8nX589c4xfPK4HY+v1OJCWyE6q2xorNKj&#10;tVGPgS473rtajf/0wRn8z49u4kc3e3GpowLNlS4U5mTCyZFyrUzS6ZBNCjQfM1mVbdOAo+SyxV8h&#10;u5DmGOmYLQHVyM/Woig/E6WFVlQU21FdloWa8ixBGpYWWATKCm3imEnBXKdOWO05SZ6FldyQxR6T&#10;dhaCkWRalxYPfTqXZQrMyhS4jOmoLzDhYkcxPrjWgi/vt+HR2Sp0NGSjkBTNLBunEwd1OgdMiaO6&#10;lYGD4FgNKpi1SmRS2empnrX0Ho0qEXJqJ+kydl9lUi+e2kC0x+09IpLkLBoJsdGiLTL5J9xcZfEi&#10;0Ay3Uw6IwVaBvM/XU5OihWWqgl2+eZscAw3lndca5PX1LHqFWGOPYaX2mGXh9qgW6xFmatLEliN0&#10;M7KsGuQ49FTmCpgNTPqnwkTya6G+wE7XXFlGYQXYUFeCmqoCQf5ZTEq6j8rOmIRClxLtDTmCBGyo&#10;tKMgS4Ecmwz5WXLalyPPIUOuXYYChxxlOTqUukim7Wpk0/s4erGR+hK9SkZIhUaRSn1EIpITqCzi&#10;qFxiwobce6ldRg8FAqGySKHvZzJQRXWlVsqEWzRbBf6rE4CjqeMeTZ29RPhJEMTf1ybegvijDn8i&#10;KbuTJvO/YONpwJ2AmaTUMvm3aPEcrFq9EBtDViA+OQQZVM6O/B0oa8hDW38DTt85jhtvXcJNwtn7&#10;Azh6sR1NfTWobitGaf0eFFXtRkllNipr89DQUoDW7jx0D7hx8lIFzt+sxZV7Tbj9egde+14f3vn8&#10;LL73o4t48vkZvPpBHynNx3Dve8fw2icDeP9nl/H5393Fl//wAJ/85jbe+8lFvPvDc/jgq4v4wc+v&#10;44tf3cbnf3sHP/jFLXz/Z9fx4VfX8MGPrxKu4d0vLuP1j8/i7tsncPn+YZy4VIeO/hIcpLw0dLH1&#10;XyE6BAFYLVw/Gd2natDaW4GDXcWobStAZVOuCG7hKjHCmqvGDnsaMszJUGZuRbo+HjJ1NOLTwrE5&#10;YRPCY0OxOT4cMVs3Y2t6HJQ7UrFz9w7sLtqFPeVO5O13oqBmN8qa3ajmiL5Hy3DgSAmquvaisqsA&#10;NUcL0dRfhu6zNeg+Q+381H50nKlE57kDaD9Tg8aB/ag5tg+V3UXY1+pGcVMeihvzse9gPkqonPeW&#10;Z8NFfU3mTiXS5PHYEh+GTWGB8KdxZs3a5Vi5it0Ree3GRfBdsxhr1y2B3/plWO+/HBsCPNgYvBIh&#10;m1YjNHwtwiL9ELNlI7bKwrCN+m65PgpKYyzUpnhoqC/WWbdBb5fD4KC26FQJMnAH7eupL9c55dA6&#10;aZzJSsMOF41FbiV2lWiRU2lGUb0LpQ35KK7LwV4qj4JqJ22zUHRgNwoPOOFmwrXKij0VO+Fi8nA/&#10;9bONWWjqKcHRc3Xov9qC/muHcOLmIfSzq/CjHlx66wSuvnMK198dxI33zuA67V96/ThOvnIYXefr&#10;0Hi8FAe6qYw789FwpAgdA5Xou9SIwZttOHP7MM7c68S513pw5e1+XHrzOAbu0XOXG9BOZd99+SD6&#10;X2GStkuQjQf7q6i+ilHWXoCyw4XY31mCisPFKG4tQM6BLJgKM6F2ZUBOZZOyU4YkajuMbbTPawJq&#10;spQw7dkBqzsT5jwDdubqYSbsovHEuXcnsorM2F1shoPGV0uOBia63+DYDgOlt2OXHDpKgwnm7TtS&#10;kKpJRKI8BtHJ4dhEdRUQvg5rg1bBl+pyxfrFWLJmERatXIB5i+c/DQbC7r+Tp08VRJzH9Xb8UwuD&#10;p+BJI08yx/O/yh6C7Ok/y6yEePVd3/bH72JykUlHJvuY9Js510NIMoRr8lCAEskacPxkmvBSHyVh&#10;LE9+Kb8c4XXWovlYvm41ltG8jN0b2dV5BqdFabMSwQQYk088UedvmTBtCmYtnC9cpGcvmI+ZC+YK&#10;l2kGW1pNmjENE6hcFi71Qeq2rSjOz4ZBsx2rVy6m9HhBbSoLmqSz+/HL1GfOXrYYgbxWs1YBBY1R&#10;O6n9lfc0oPlsN0o7arCzcBe26rfBP2YjFq2jdyymb1w0A/OXz8My32Xw8fERSg73xdx3cx/vreR4&#10;Q1oYfiR4CJEXRd2wUiBAE3hpEs9p89jBGCltCfx+fobzxHnz8/PD2rVrhZsvn5fS+KZ8MqTxSsLL&#10;hLEkJxNIqR076kWMHvUC5elFUppexli2muDtmFHiPBODs6jeF8yZg3nz5lP9zcSUqeyiTqB6nTZ/&#10;HlZu9IfSthPuxgMo6mhESWcTqg7Xob61HN19TWhoq4TKmIYgmjsv9VuKOcspnSXzMGPpAkxnMnzV&#10;MvgGBSAwYhNW0vycLf7Y7Z2J5VETSPmdSTLgtwrpuzJR0dOGiuMdKD7SjH1HWlDdT33A9XNovXgS&#10;e1tqqY5zsd1sQEjsZszzWUiyNklY742htsKu6rze4u+B6oi3vF7jTI5+TLI3h2SS3Y+n0zg9eTQp&#10;f2N5jJ6ACRwEZg59//zZmLxwLqYtXoDZKxZjeeB6bNy6BUHpMqyi+ds8+oapixZgErWdSdSmpxBm&#10;kCxPnTYJEyaRYjmJFEthlSJFhJQsib6dC7Cow6G5B+97E2BP8eLXZJyYzwwpmYLAGFJCecvXhNw+&#10;473PBMm3ZO3Kx8L98cUX8H8ReCtdE+cJHATEWya9v4XbBPcJ3DdwH8EkCH8fE4X8Lewi/G2DgjzP&#10;b3h7lMpVUrD/VHC6w8Hv9Fbova8Nf374dW9I+f0/+MvDY+3N+HqMFYSfFyRrcAE+fg5wu+S1dplw&#10;476e5Z91ApYRhqQj8P5I+fOGJBdS2/I+Nxze53mf5UqSO+m9nJeny15QG+XzkvwNb8fPA+k56Z2c&#10;Lm+H59X7HQzpvJRf73xzGhKJOpnGLCb1hOXfJGpvE+m7vAJ/eNYBJH1rCvXx1C9Poq1E8I2nMXAc&#10;j4G87itHpqf5hThPYOs/XpZp0tC8SXhm0L6YB1E/Lkg/6ldHJABHOM/3ivkBnfv6vIcsZFKYv4u/&#10;T/pW7+/1PifWkOX+neTpeX9PCUBeT4tJBSYbMrXpKLDpUZFjRnWhAzVlbPXjQoHbTMp+OnSqeBgV&#10;8bCTsl5o0dB9JhTxmmlMCioSYFElw0ZpOI1qZJm0sBrUMKjSoUojZY0GSrUiTWzZ4onX/GNXX7bK&#10;Y/LP4+7rAbv5slXfn0IA8jGvB8jpSecFNtA1f18EBax5av0XLsi/QEEuiEAoidEekoUDbCSyZV2k&#10;cJW0G5UodzvRXFmE+pI8lDjNyKPvzMvUIMekQbZVB4dZDZMuHUZNGnTKZPr2eChS46BKjwdHS+Zz&#10;fM2kkUOvSIVKlgi1jBS59BQRlVUnT4VBSc+rmDxUwKpTIYvSL7AbUeUyoc6lR2OWCu05ahwrMqK/&#10;3Iq+cjvaC82oydahxKGB26pELtWX26pAabYWFaTYlGQrkW9NQa4lEW5bEspz5OgszcQlUq6vkdLU&#10;S+k0UppVdgVK6LlCsxwFFhXyqZ6dHMFWJ4PdkIJ8mwI1pDB1Fttwpi4Pd7or8NHVDvziySB+Qgrg&#10;h3fb8OalJtw6Uo0TjQVobchGba0JFcVKtJZpcavDjQ9PN+G9M2242VONzjpSQnMtcJo1sGeqqQy1&#10;ohz5mKPlZtG+y25AjsMgyEG23nNRHtn6LpcU3qJ8A8pIWSsvtqC63IHayixUlrB7L0ecJeSZhCVh&#10;fjav0SeB09MKqz+Tjq30Eqku4mFIi4NOFgt9WqKIksvBO7Iy5aik8rvQWYxf0jf+/39yG7/76Czu&#10;X2tBc0MWnFaq4/QwyFNChYs8k2lOMxNtWqo/kgUttQFtmrD+S5OxtS27a5NcCWs+iQSMRXxMNGKj&#10;ooQLMLdHqV2y5R9b/PE6gGz1x4QgW+3yuncJMWGQxUcLGdJwFG8O3EFgOWLZUnKE30R6T2Ls0D0s&#10;X2miTRrVHhKQyWgmWStLnGJdRCZS87J0sFPdmzMVMLC7uZzymRIt1jDUM3mtTxfkIK8RyFaquQ4d&#10;tQszGspdqC8jBSyf2gXVU5bJE3naqkuCTZ+MigILLvU34J27J/Da1S5cOFaD1sps5NlIuaZ3yKlc&#10;UuOobKg8ZPFxggRkQo/JPSb6uE1yGxUuwWyly676dJxA5cSkKbddxr+6CzB31GOpcyclQmDc18q8&#10;+KeHQYOHMEGfOh6TSbGdMmMSpor1rSZj9vzpWLB4Dpb7LoR/8ApsSQ6CbmcK9pRQv9yyF12DTbjw&#10;YAAPPryJN754gIef3MHl18/gyKU21B3dj/2thcK9srGrHF3H63DyfDvOXevExTstuPFaCx6+fwRv&#10;fXIC73x2Cu9/eQYf/+wiPvvVDXz5u9v4+BdX8MbnJ3H/ox7ceb8LDz7pxQe/vIK/+S+v43f/z/v4&#10;LeEX//UN/OQf7uNHv7uLH/72FXz+q1v45OfX8NFPLuODH1/C9ziAyFdXRECQtz87j9c/Oo3775wQ&#10;UYJPXWvA4QEmAHNR35mDg135aDpSjEPHStHaW4bmI/vQcJjy35KHMo4kW7sbxTVOFOzfheyiTGHt&#10;p6ayYOIvRR2DxO2RiN22CZsTgxG+JQRh0Zs8iAlFZHw4tlK/m2FSYWd2JnblWWAvsGJ3iR05FVnI&#10;q6axrW4PCg/moajJjeJm6osI+1r2oLzFReWYjZrDe1B/dC8O9pWgrrcYld17Ud7pJhSgonMvKjr2&#10;kuJbjINHK9DWW4vDvXVoPbwf1bX5yN9rRaZZhZS0BETGbIJ/kB9Wrl2KpSsWYfEytryaT5gnFvBf&#10;smKBwNKVC7FyjQ981y19inX+KxEYuhZhsesRlbwBW1IDkaSkPmfHFmgs1H85qD1SuZip/7bu0WJX&#10;vh529w76Vj1s+VrszFXB6NoOw+50GLLSkJm9HdZc6mMLTHBRv8kk105XBoxOBTJ3K2hfSeXF6Slh&#10;oWdteSpkl+ixr96JpqP7cPxiEy7d68HN1wdw8+1TuP4e4f1TuPJOP86/cQxnXzuCy28dx50PzuDe&#10;x+dxl7bXn5zA2Xudwm2478pBDHIwj9eO4d67gwJ33xvEw08v451fPsD7v34Nb/7sLm5+eA4DD0jZ&#10;v9qIQ+cPoOlMNepP7kfN8TJCBeoGqtB4msr7fBPaLlB/fOYgak/UoLRzH1z1uTCX2aCjb1PmaCCn&#10;b0t3bIcyWwVdng47CzPh4GAzlQ64CDmEPVVOkglCFR3zmpKlZpKVTOwuorGn2IicEhNy9+3EHjrP&#10;smjboxNllrFThjQtWwhGC+vAzVuDERrrj4CItVhH7XflhsVYvGYBFiz1BAVhApCtf9j6TxACXhPJ&#10;p+QRgSeGHngmjWJSyaCJ4h9LAPKklUk9Jvt4LTIpWAmvT8jRicW6hJS3p67JNOHlSa8UqVhaJ1Dk&#10;lybFL00cJ9YBZEJOgIkVujadFHuO3svk1Zo1a7Bg4UKMp2/l6LCj6BkOhjFhxlTM8lmAletZtqOw&#10;OWEL1odsxMKVyzBn8QIsXumD9YE039u4hvrCxZg1bzqV1zgxkX+Z3sWkKed7Q1Agtqm2Q5dF7a14&#10;D1y1ZXDuL4LSbkJYchwW+/li+sJ5gnwU+R9Sxllx8FZwGGJiTf28pHh4H7Pb1lOFzxtU/t8d5SE9&#10;xDhC9SPqhe6Xxg0J3umNBO/7OH9MjvD6fqyYSdf4Pm+LqpHgbXnlufdFjKbz42jLFn9Tpk3GvCXU&#10;B61eioW+SzCX+qMZ82dSfZN8kCI0UVgEvoQxY1+kMhuDOYtmUz2twMaoIGxl631e/udgOao7D8K1&#10;3w25VY04dTziaA6koTlofk0B3AeKsJ3mbyvDNmL22pVYFBiAgMStiFSokWKyYLvFQn13Mlb5r8d0&#10;ahdMyLFMjZs+RdRZqkmH/MZqlBxpQV57HXYf3I+8lgM4eO44zr37EINv3UPdmV6UdDXDdaAMiRly&#10;rKA5/hx2KSXllZVCdlMfT+mxBR9vx9J38zmOBM0RiteHBiGC5hthMVFYt84Pi+bMw5wZM7HQZxG1&#10;XdIJaC6VQfP8DKcFMcpUBMZtxrqwIBFJef7KJZhFbXrSnGkYM5nHe1bSvlbURo+hdkHzgO8SvkMy&#10;9wLJmSAfSWaekm9UH79HsnmB1yHjupTkQVJ4Oe3h9c3wDtIh5JDew+B+hds0W95ye+H26SEwvPLx&#10;bcB5HcovP8t9kbcSK+R+tCc9QQZ6yah3/hneSi6Djxl8n/iWFzwk4HCybyQ8z096z7eBd/7+EuB3&#10;SOXhjed9t9SnDIdU9tIx3+f9jPScdJ/3vd8W3s96Y6R7vd/vjWfl/1kQ1nnPCbF+9wgYKe/fhJHS&#10;+CYML2PpHNfxcLKN95koZjy1aqP7+Dnuw73T9YaU9nCI8WqEshgJQvfhvuLPUD9/TnjLDJeF1Ga4&#10;jLh8JPKPy5CJVMlykY/5PN8jlal0P4/5DN4fCXyfN/gc38/pSZDSYPA9nC+pnKT6ZUj5lt7PGN7e&#10;JUj3jwROUyoLvpfTkfLE+Xve31MCUJYUjbTkWKSl0MAtJ0Vdk4a8TJVYtL8k34IitwX5uZmw86LZ&#10;7LqaFgOHNgUV2SY0FDoFCZibqRBrAJqUiTCwGyGTXilxSEuMRnpSLD2XDqtRB5NBK1yAE2IjEUmD&#10;6NdBPjyBPr525ZXIvT+eAORn+JwnvbUibbEuYCBv6ZgQ6M/3rKLtKuECzJZFqUMulkoqCxV9i1mf&#10;jqJcKyqLXCjJsyPfbkC2UQWrWgYTW8jRfSa6n0kjrSIZWiW78yZDp0qBmq6lU7nKkjhScCRSEhgc&#10;TTkW6mS6P4WeS01BpjwVZioji0ouYFUrnu7bNSrkZOpQ5rCgid7fX5aNm/X5eNxegiek4L/RWYaH&#10;HeW42VyCgeo8NBfbUZVvQplLj7JsLarzjagrNKGclMN8cxJchhhk66NRYElAq1uN2235eO90PR71&#10;VuJCYz56yu2odelQZE5HgUmOEodeRNEtcZmRb9Oh0K5DtcuE1kIH+qvcuNZagXfPd+Bnb5zHT944&#10;jU/uHsFHt4/hvUu9uDfYiv6ectTX21FarEJ5bhpqnWnoIgXsUkMB7vbW4+KRGrTVFpGskVJu18NJ&#10;yrqVytyqVyDLokWewwR3lgU5DlLYzBrhruuwyOByyJFPil2hiC6rR3G+ARXFVE8lVrGf4+CouWwJ&#10;ly6IPib8CkmOmRAscPGagJ61APkcE14udpsl2bdQ/fEagExCstVhcZ4ZdaQkn+8sxleP+vBfPr6I&#10;r17rwdXTNWgihTiHFWpdLHTKaJipXeQ5jCh02ZFlNiJTpYZBqYSG5EKWHIHYaCateC27QBGsIiE2&#10;AolxUUiMjRYEYFyUJzgOyyGTf8IKMMkTCITdXNnSjYkwPsfX2TpOlsBtjKNtx9F+jCAEGSmkUCXx&#10;2poRoYiNCKF9dhVOgFLGEYTToCWZU5PMKmVxMKqTBTHKbth52RrYzWmwmkgGM5XQa2SC+EtPjaH3&#10;J8CopzKi8zaLBnk5FmEZaDUokG1SozzfgdbaUnQ1VKK2NBeF1IcUZZtRU+xCQ4UbXY1lON9bi6v9&#10;1ehvLUBzuRWlLg2yDNSWlEnCulYjS4CKLYUT4pEcx5HJqe3Q9zIRyiQfWwFGiejAnvUAhbUktSkO&#10;BsLlxVaBpwf7h3q3kX/PGgC9B5tnwbuT52PutLlDlgYZhlAwqVNmKxlWlMdOokGFlJuJpIBOJkVk&#10;ykwarGZNwfS50zBz/nTMWjAdsxfNEJEaZy+cjnk+M7HMdxH8Q9YgNilEBDhwunUoPpCFqta9aDlR&#10;gxM3unDp9UFce/s8Lr91BoMPjuPwxRYc6ClDOZVtdUcR2o7X4NTlw7jOZOHbZ/HW98/i459ewk/+&#10;7h5+/V/ewN/9j3fwD//zPfz9/3oPv/0fb+Nn//ERPvrlFTz4fi9uvdeJG+8exn3af/8Xl/Dj//wI&#10;v/1/vod//78/wT/hB/in//Uxfv2f3sIPf3sXP/jFDXzy8xuU9nV870fs+nsJ73x+EW9+chavfTCI&#10;V98/iVfe6sOlex1DFoD7cLA7H3UduWINwJrWPFQ256K0PgvFNXZh7VdygMaWgzmoYku9FrYCLEBZ&#10;fR5dcyGvzI7de82w5uiht22HXJ+EFBqbkuUJSEyNRxT1sxy9NYja2abYECSkUZ9u3A5TthG7i7OQ&#10;X7kHBTVuFNUXYl9TCZVXGcpaS1HSXAR3Xb4gg1wVmdjL0XbbclDfU4T6vhLU9haj5lgRao+XoqG/&#10;AgcJTQP70X66Fscvt+HCnV5cu3cCF68dRd/AQTQeKkFhaRYszh1Q7ZCL/MXwIvwRAVjjvwLLVvsI&#10;LF+z2LPv64MVa5Zg5bplWOW3HL6kcPv6raD9FVhN9/uFriQFfBXC4teR4hyEFPVmZFCfvjN7O5wF&#10;OuzZZ0JeqZmwE25qW4UVuwTy95mRXWCAfY8GVpcaluwM2KjsbDRGWLN1MO/WwGinfmrnNmzXJ0Ku&#10;o/IyJApyUWeTwWDfBodbg9LaLDQfLcWxswcxeLWDvvcIzj84ivOPe3D5nROCALzwxjGcedQtzt36&#10;3iDe+PI6Pvzlq/j8d2/iB79+jHd/fBtvfnYV73xJ8vI390l2HuLdL27g4Yfn8Oqnl/Dkb+7iyc/v&#10;4dEPb+DGh2dx5vVenLjfiSM3DuEQWxGerkbLuXq0XWxC55VWHLnegZ6bnTh6oxNdV9oFEdg4eJDq&#10;qB77jx5AUVsZchvccFRlwVpqI1hhpzLJrs5CXp0LBQ052EtyVkgoOpiNQurTC2p3YQ8HoakwIaec&#10;15/kSNp2ks0skr8suOn5rL1sGZiBTCfNi2xpUGXKsH1HElI18UjaHoPYFLYGDIR/2BqsDlyGZet8&#10;4LNioXC5ZTdgVsj5n2QPmcZKNP8jTJPAIRJQ/KPsTfgNEQfeFgne+LY/JvGY2GMCUEQiliz/2CqR&#10;jrl/mjR9KoGtvaZhIu1z3yWIM+rHRlN/9jLl8SXK1wtjX8Z3x44WUWxfpP0XxlD+2GWKFQm6zv+Y&#10;T6V0ptKEnN1mXqbvZMKQLfemzp+DgIhN2JahpPYpo7KKwhZZErZuT0M0zY0CaNzyDV0P/y3BiN2e&#10;iC3yRKwL24Dpi2Zh3LQJGDuZJtNsNU1luNBnoXCrjExOQLQ6HcmZWmzL1CMkMQ5zli+h+6dSntkl&#10;lCbO40hhGE9lMJ4UAAKv8cZgawzPuoSkeHDfzpN2nrDzNerfub9nhUqy/hgOJj2EJZQgSDxECQdC&#10;4bR4HUB2bZ3Clh6U3zFMllBavIi3UNQkpY3TJ0XvOy98V2zZCkX8y8/n6bo4R/scfZnT9lb2vMHK&#10;4nCS5EXCKIbIE5N64zF5No1Fc6dj8hwPpvDxDLZGmYBxXIf0HWPGvURj1SQsX78cwfE03uq2wVm+&#10;B/sOVcG5LwfaXTsgo7lJyOZgsbbiqtC1VF9bYc5nMn0fdtBcKCguBgvXrcOywI0IiIlD0JatCE9O&#10;RbJGS323RtT7cpq3MyH8Mo2ZTNDNXDQf/pGbkKBKR+pO6udzHdhVWoDSjkYcv3sFj3/yfbz/269w&#10;/aPHaD5/FNk1BUjWyhAYvl5YVK+j/nTDxtUIp/lBHM3DkzLkiNu+DWFJ8QiKj8V6mhut3xyGjbGb&#10;EU5zp9jUJETFx2DN2tWYv3ghVpAusUWVCntlkXA/drfXYgfNY1J3GSDbqUVcRho20ZzeP3yDcPmf&#10;t2Quld1kkhdS5qh+ObL0y2O5nUzAi+Mm4oXxEzwEIJXrC1SHHAVbWMpRfbArrbc1qTdYNoaD69gj&#10;pzQPoX6B2xrLLsunIOr4ObrG7ZD7D7ZWYXKf2zsT+kzWSTI70jufBU/aL4o+iNPkPw6WrlgOn2Xs&#10;6k3tkto4f99TknAof9z2uR9gF28RFIfAxDZbtc7hADYzZmD6VI+7ISu03N54jjVchp+F5/lJivm3&#10;wfC5318rpDnpcEj9gXTsPWf1/r5nPf9tIL1jOEa6l9/zLIx0/7Pwb4kA9AZ/J5c3y/dwUon3+Rxf&#10;Gy6DI6XljZHyyXgeApDB483wemGM9M5/CUjfwftSXiSZZXD5cHlJZJhUnlJZ8nmhj9E9DG8Sjq8/&#10;CyOlIz3vfX143fF1qc688yblQ6rL4d/xbSB9v/Qsp89pMvg9z/t7SgAqU6MI7P4bATlDHgNDZjry&#10;OHpquQvFBTZBnjjonFWbDLMqXgSxyNanoNCsQj4p/6Z0dkGMQJqMkB5FiBT7qpRImEj5cmlTkUv3&#10;MqmgVMQjPjYY4aHrEBy4BkEBvkNEHBN4bK3nL7YSEegNJvaYBBwOiRCUrvutWSXgueY79LxEFvKa&#10;gf5e8KwPGBEagPiYUKQk8RpjsVBTPvVUFg5tAspzDWiscKGywAKbQQZ1WjTS2JKLJ0SxoUiICRFk&#10;RHxMuCB1PMQOWyOxFWE0Emg/NioM0ZF8Xzhkiey6GQcVEx40sdWrkmDgYCDqRBg0CbAYk+GwcETX&#10;NDiZ7DKnoMgmF8RcF+XhbGUOHrSV472+Bjw5UY/7R8pxqSUPA40udNW70ERKSlWRCSUuUtoIFTla&#10;lLDFnDoeWVQ/DqrnXEUU6hxxuNikx8fXqvCT++14n5Sri7UOdLhUqDaloDwzGTVOFRryDKjJN6M8&#10;z47SfAeqy/LQ0liOro469B9rwfWzfXh89SyeXL2AD69dwlcPb+K3H9zErz+6iA8fduHKyUJ0tZhQ&#10;XZqGwqx4FFsT0ZitxZmKAtyjidXd7gqcbspGR4kB9XlqVGQp6B453GYlihx6uO1GuEx6OAxqkqE0&#10;WKwyOOzpcNoVcNlJBp06FDoNKKL7iiwGuI065OrUcOnVyLUbUJxnQ4nbgcIcK3IdRkHuZdvoHqcR&#10;+dkmuAk5Dh2c7B7M1pNZVF75magutqGmxIZqKsvmCjtOdpTiYm81+tvL0V5bTOddKMoyi/zlWnRw&#10;U9pVhdmoLc5FcbYFTqMKmaoUsbZmUgK7soYOuZZ7AlYwiSVZsPH15ESWlygkxnuOpTX/2F2YI3Xz&#10;Pt/jue4hvZgc4/O8z2QYp8XusR55JMSSTPI5ksn4mBiS2USSP3bBT0S6LFGQ3bwmoVadLNx5M40y&#10;GHW8rmEKlBwAhuRXRnKc/tSKMBlaeYrYqlITh5AANbtNa9OQZdVSmRoFuVritqCyxE6wCSvNukon&#10;2htz0VJtp7LLpPZkJvk0iTU1Lao0WNX0PC8doE+DSRlP7YzJc24/TIqGiu/hLYO/icuKiUH+/lRZ&#10;PFJ4Szh35tRQ7zbyb+TB74/rmLkjljr7p+AOn61lOJInYcL0KUK5mjF/FuYsnifWBVu6egmWr1uK&#10;FX5LsXL9UqzasAwrN/DxYtpfAv9NaxCTHCZImdwSKqvmPDQdI7kbqEH3hSYcv3kYpx/04uxrJ3D2&#10;cT/O0Pb4K11oP9eAgycq0Ni3H11nGnD2VjduPT6FV987hzd/cB4f/801/OwfX8Nv//t7+Pf/62P8&#10;+//n+/i7//khfvnfnuDLv7+PN748i2tvH8aFN1px8c123P6oF09+dgmf/vv7+Ml/ews//b/fxo//&#10;0xv4/DcP8MGPr4sgIE8+vSDW/fvgRzdEJOAH757EtUdHcOHuYZy/04ELr3Ti3K3D6L/chO5T1cLi&#10;r5rXsWvIQgn1N4VVu0Rk392FO5C1V48c+l62+NtXR31ukxs1h9gVeB+qW4pRXu9GUVUO8kodyCL5&#10;MWfrobPyOm2pkGtTIFMkIDY5EiFRAfALobGAEBTtj9htm5G+QwZrnhnF9YUobylDVXslarsOoLb7&#10;ACraK7C3YS+y92fDWWrFnv07UdJActqxBw09RWjiACWDlei81IATr3Tg9KtHcfJeF/pvH8a5Bz24&#10;8cZJ3HtyBvffOo2b93px6mwTOqhfPthK39pYJFyDd+0xQm9TQKFPRmJ6NCITghFCeQuK3ICNEevF&#10;lqPNBm8OxMZIf5KB9VgXtBZrAn3h678CvoGk2G5ajpAtfoiXh0FpSsROl0JERi7Yb0ZJDZXZgV0o&#10;rbGjotaJyrps7K/JRkm5HXl7TXDS+GHZpYKJ+jiTWOsuA2anFjYqQ0Ym9aUa0zYod1CfYEiGJjMF&#10;2p0pMNhSsSsnA3klOyntLPoeksXOfejqr0XvpRZRHoOPjpIc9uIc4fzrfbj69knc+fA8Xv3kMh5/&#10;eg1vfXkLr392HQ8+vIgHH1zEW5/eJFl8hO8T3vjkGq4+6sMZXmPw8TFcedKPy4Szrx3DCZKf7suN&#10;aBmswoHeEtQfL0fnRZKjK4fQdZlw8RAOX2hBx3nCuRYcpm3r6Ra6rwG1vQdp24QDx+pQ1lEOd4Mb&#10;rqrdVMd2uCrtyKm0YU+VDXvrnNjXmI3yZhf2H3Khpp3qvLsALfQ+tng80FaE/Y0FKK3dA3eFk2TU&#10;hJ27MwT5rDWnUxtNE+7ALINpNEdK2h6P2JTN2ETzHP8wP6wOXIVl65Zg4fJFmLvQY23HBCBb1knu&#10;gJIlzV+aAGRLPnb9FeQf5YH3pSjEE6ZNxfhpUzzgPmvOTMxYMBfT583BxBnTRH/GVlpjpkwURM1L&#10;IhLu11ZEvOVjtlhkonEKpc3p8jeOm0yT5JnTMG3RPMxe5oOFvstJloOwKT4GgZvDsNx/HXyDA+g4&#10;GluVaVBZjFDtNiMtOxPJu7RIyFQglcaWBE0qfDf5Y+7KRZgybwYmzZyCGXNnYP7i+Viwcgnmr10B&#10;n/WrRXqLVq/AtPlzKM8TRdkyKcMkw1zh2joPi3wWYeWa1Vi1drUIyMD3CKspLmv6Ft5y+T8t+6Gy&#10;Hg5eA/A7wgLQsyYalwM/x2XA1p4LlyzGytW+WEXvWkDv5DrgOhXPDhErnsXhvyZwvMFEkTe56L2Q&#10;vLfC923wLGVKOueNsaPYEnCsIG98fFdg3eZNCNuejJ0le9B86hgOdLZSX6HDBv8NWDB7rrhv7vIl&#10;2Lg5HJu3xiEwPBQ+K5YJq1JJiZpIitL0KdOwYM48LF2+TLiOsyUe19FL40jOx3pkneuKrWLY+pFd&#10;of39/ZGq2o59B6tx/NoZ3HhyF/c+eoQrb11H96UuVHeWwV25CyXVu9DRvQ9HjpajrrkANR370Xaq&#10;A50X+tB2vh9tl06jur8HlspSqPZkQbHbijSbAdtMGkTRPG1t0HqsIL1kXRTpKMqtUORZsLulHPsH&#10;D6OopwlKtw0pu3RIs+9ADM2b/KND4Bu6AUv9VwmZnOkzB7MXz8X8ZQvhs9wHi5YuxOx5M4XL2Vh2&#10;5ady5XqQSFqPdebIdcVk30jywHLC/QS3rznswuyzUMCzpuYEIVd8H8ssyxnLoqcvobIdaq8sd+zS&#10;PtJ7nwVBKNDz3F/xHwaLqf6WrqT2tmypWNqA383pi7ZC4Hpkd/55S/hPLl+BJSQPvP7nPGpvTADO&#10;nzcfPosWYdniJfBZuEhY8LCciPeNQGSPhOf5SfO1bwPv9vGXwPD25o2R7n8W+H6JNPGGVG/SsZQu&#10;f5s0V5W+U3qv9/PfBtI7huN57mWMdP+z8G+RAJTKnstcIpG4T+Ty964X3g5/7g/Vy0j5ZDw3AfiM&#10;/mCkd/5LgN8t9Y/SOe+y8C5TJsIkok0ixST5liCdk+7h+7kuRgJfk67zVqov6Rwf8/jkbb3J5zld&#10;qR55K73Lu16lOh0JfN+zwNeHf7t0/nl/TwlAjlhqUCeQws+uhpGQp0fBYJAhJ4eDAHBABiOcHDCB&#10;A1poOMBHHLQyuic1GlZlooA+ldcfC0caKaxpsnCkp0YIUjGT0s42yJGXqUS2mRQPYzoU6bGkwAc9&#10;JQADNzBBN0TSrWNrPz/C15aA3vjzEIBsacgkIINdjtdSPtZSfjYgJioICXEhwlpLpYij/DPRmYQi&#10;hxolWVrkmNJhpPOKpHCk0H0J0UGIiwxEbARbdQUJckfC1+sIBgl3RT5mUofJHA4AYVDJYNKmCesp&#10;G5WP3cRrr9E5Ug7ZAivbxlZrpNzZ0pBlSkFOpkyQYlU2JeoI7aTM9ZfacaY6G4PVWeittKKrwoyW&#10;ChsaSOGrKjCi0EFpGJOQY0hCHil0ObwWoCwMmQlBsCQHo0AVgq78FDzoysUnF+rwXn8lLtU40JWn&#10;Ro1NhqLMRBRYZCjMUqIs34xKtxPFOVYU5lpRWpSNqgo3GutKMdDTgltnT+DeaUL/Mbx2pgcf3e3B&#10;zz88g19/cQFffdKPj5504I27dbg+WITBVieOUV77Sm04U5ODi635uNhZgAudhRhscaOryom6fCOK&#10;7Wy1SLJjSIeNg3OoUmDWpsKayQEg0oT7rplgJ7lyUfnlkZy6rSoUWNUe92VSGHId7KJqEEExMulZ&#10;DsrBbq8mHa+Bly6CYLDbLgfIMJECx2nzOnhOsxyOTC77VEo7FW5bOqrcBjQUm1FTQMp2jhk5FlKe&#10;temwatJg1ysECVjhzkJdSZ4gAC2krMiZsIsN87iuDhF/IghNiCcIDbufs0VbLE0k2e1XEHtJ0U8t&#10;2vhYuLbylvA1yccks4cIZBJQ3M/PDpGCgkik64I0o3fHRVPa8XGC+EtOYBI+Spzjd8qSPe697Kas&#10;ZRJaK4NWkSLIPXkyW/LGCKtV3lenJUGvTIWG3fpl1G/QfUZ1Gm2TCYkiiIrVKEeWTY1it9kTzbnY&#10;CncO1UWWAgUuBUpIvsrz9Shy6ZFn01H5amHXqWBRU1vQKeDQp1N5poq00mlSzt/K3yGs/Ya+U3x3&#10;cqyIhqxRpUJP9aAl6AiXL54Z6t1G/o04+BH+UAfM8B5IvAcW7uR5AOCBgBfRnzpnBqbRxH/GgtmY&#10;tWguKTnzsXAlTYT9SJEKXoeNkRuxKSYYYXGhiEhgF9YwRCaEImxLEJ0LQjT1panaRNipnKoO5aP7&#10;dB0Gb3XiwsM+nH/tOM4+Oo7Tj/pw6lEvzjw+jgtvnsSZ1/pw9Hormk5Wo+5YKVqoPfdfbcO1h/24&#10;9/ZZPP7oHN758hI+/OlNfPzz2/jgZzfw7ldX8eSHF/H4s7O4+8EJXHqjEwN3D+LEKw04eb8Zl550&#10;4/6np/HmT6/i7V/cwJs/u4JHn5/Hww9O48E7g7j7ZAC3Xu/FlQfdOHOzFScuHcTRMzXo6CfFq69c&#10;rOXX3leJjuNVdFyJpu5yHGjdi7J6Fwr225BdZKBv1GBXnga2vAyYXbyWnRyZJCu78vTYU2oVVn+l&#10;tXmC+NtTYod9TyaMjgxk7JQjXZeMZGWcINQSaexKpDEsNmUTwuMDELR5LSmj1MYSNmKrIgZqSzqc&#10;xTaUNhaiomUf9h8qRTmhpKkI7tp8Qf7Z9+3CriITskr0yK8yYV+jE5Ude1DTXYC6vhK0nK6kMm7G&#10;Kfrei2/24Sa7sH5wHvfeO4trVB9nb7Si91Q1Dh12o6regfJaJ8rqXMgvt4mIxOyqu8Muh9qcgjRd&#10;HOWL2jhBlpGAbZpEbMvYiu07tkFD/Z7eqoFiRzq2yKIRGLkBa4NXYn3YKkRs3Uj3boGB+neP5Z8B&#10;7nIj3GUGFFVkoqzGioqaXSirtKFoH/VTVI7WXQro9dSmlfGQb6c2zUsS0Ni9PSMZGTvSoKV+L4Pe&#10;K6c8pKlpjNNthYbGHKOV+lqnEo5cLXa79dhN8phN27xiE8rrstFIinbnhUYcudaK7qst6BJRgVsx&#10;cKcbZ18lWX14HOdfPY5LjwZw5fFJXH7Uj0sPT+Dyq/24/top3Hz9NJXbSVy4ewxn73aTfB/F5cfH&#10;cOk1Or7Xhd6rzWgbrEJD3z4cOFKEuiPFOHisTBDcjSRPDb2VqD1SJtZzrOooFpGGqw+Xo7qrms7X&#10;o+HoQdR116LiUBkKSIZyKhzIJpnKLac+qcqO0vps1LTlo/FICclnKclpGQ7zGpAnK3DkFMkwyW9N&#10;SzFKavKonB2w52Ui06kRAUMyaD6gpHEonfrLFOr74rfFIjqJib9QBIT5Y3XAaixds0wQ/rz+3xyO&#10;BMxr5M2e9bULMP9RQIqzWP+PlPq/NAHoCQBCk9UpnnVsmJzjPEyYOgVjJk8U7rlM8nHk4uDIcBHc&#10;Iy1DiaCIMCxetUKs38fuk2MmT8Co8UMWTfR+iZjgRdPZopEtjRj8PrZynDJrBhatWQnfsI1YtSkQ&#10;6yJDEZm6FUl6lXDdjEpPRrQ8RSBWsQ2Jmu3YRuOpmsZZc0kOipqrcLCvA3try7CNxtpwGlf9Ka21&#10;AWuxfPVyzKZ+dsIUfhdN0ul7xPtpcs5R9TwWfp6JudR3MzhSMZMooj5oy/nkchbfM2TF5CHdhogX&#10;wkhlL93H14X1I9Uf54FJEiZH1vitE8EffNd6IiRzXf9rEoDeGOkeCS+/OApjXiKlg8bFl5i84mjB&#10;S+bDNyIYEVR3QVs2Y/HK5cLlahKvl0flPJrXiGRr9+lTMZHkm63g+VvZQk2K/CyNoyzbL1K6L4wb&#10;je+OJdmm7Qsk31wmbDnGlpN8L4+t06l+lvuuoHGS+nGzFtYCB/bUFKCE2nVtTy06z7Wh++whnLzS&#10;hbc+uImPPn2Ae69foLHvPG49uYkHHz3G+z//Ep//42/x6KvPcPTOVezv60Recw2MNJdNpb42ensi&#10;wlNiEZIUhbBtcYjlKOB0fjvNHzW7zdBl7URyRhrC4yIRuInkeN0qLKR2PZdkb/b8WZi9cDaW+i5F&#10;AMl3RPxmGodonpW2FWG0v3y9L6bRnGAct2/6Ji5fVm4lDC97cZ0wkjxwm5s0bQqWLF+G9YEBCA4L&#10;RfCmUKwi+WIyn2WQ5VfIF4HlRoIk1yIdwkjvfRZ4TT9Ok+WX/8TwWbpEkHncp/H6jYJA53qjrVhj&#10;dPZMzFq8ED6rV2KVvx/8eM3HTSEICQ/DuvXrhTWgtM6YpGjzHEwi9rzLx5vwG47n+XHZ/yUhzQm9&#10;MdJ9fwy8CQBvfJt5qzf4/mel9W8Bfy4CkGXaW8a8wdeG3//ngFT2z1v+3u3w2+L5CcCR3/28ePr+&#10;oXIcDum+P7ccPk9afC+3BUl38wb3Q9LWG3zOu11L93D/5d2HcZp/TDvje6X88FbqO74pDalMn/f3&#10;lADkSKgOs5y2qTAbkmHNTBEwaOKhImVKkRoBjnDKVm+a9FioU+MIsdDJE0hhT4FTz+RHKinuMpi1&#10;yTBpkkhxT4JBmSAIQxcpMrlWtQiyoEiPQUJ8CCIjNiA0mIm3NQjYsAobaCD1kHlM4NFkiYlAL+JP&#10;wp+HAORgIGu84IuQQF9BSEZF+CE2xh/J7HYnj4ZJFQenOh6FFjmqc00oyzbCTt+kSY5EWnwYUmJC&#10;kBTJUXeDkSAInFDEx4YgjhT72OhgQXTycXIikyxRwrKQg31oFEki4AEHYeB175xmtSCd2FXVSe9y&#10;2anMnCq4HArkkJKXR8ccMKGYFI/yLC3K6LjYlIoKWzoacrRoJoWsIVeDGpdCWM+VkMLmtqQiW5cA&#10;pyYO+aYUVLq0Ai6q18zkEBgTA2FLDkCpNgI9+Wo8aHPjo4EaPO4swulyM9oLtKghxbwgV4Vslwr5&#10;LgOKs0zCyo3X48vJzoQr14yi4iwRGKK7rQ7HWmpxrLEK/S3lON1ZgCsnCnD/UgU+fdKF//Lbm/jf&#10;//EhfvflGbx3sw53+4pwtT0fpxuy0d+QhYGWHJynd1/rq8btkw0421mG5hJS1h1qyn8aXIYUODhg&#10;hzIZmUoZDEw4pSfCqOTI1LzOXArJId1D9zmNyYQkOElBy7JoYDMqBJnEkW55HUaGmupByfUhi4GK&#10;ZFrP5CJHxDUoYDHKRaRcByHfoUFxtg6FTAJT+ZdmUZnYlMgyyKFPS4A8IYIQCVVyjCdADBOBVh3l&#10;gxTu9ASk0fW4KJL58ECSMX9B+PFWRJymrVjLjiNOM2EcHSqIQIlE9hB3nqAXfI33Jas+yU2YLeCk&#10;CLhsGcjWckzq8f1sYSgi6HL6wmWW1xXkdQYjPCR1pNe7YkIFEahm93V1KnQKtnRNEqQfWwAm0bPJ&#10;sfS+hGgohohAvsegTIOe6oMJQL0yRRCrdpOSZFgjLACrSh0ozjeSPCuFLGfb2bI1RazjyIFtinPt&#10;KHQ54LKa4Mw0INtiJGipXShg0qeDA3sw0cekKLtCi+jH6RxQyBMdmdcINOrZJVkHp90AO5X91SsX&#10;hnq3kX8jDn4EaVD4Jkgdv9RJ85Y7f7YsYWuFOXPmYMGiBaQsL8Vyv1Xw5eAPQX5YG7wOfiHrERgR&#10;iLAtVJ8pMdgqZ8InBUrqg/W7MmBwarGDtjqrCgaSOw5I4K504EBHAToHD+DkzcM4/7AP5wiDr/bg&#10;1MMenH3jBC6+M4hr3zuHa++fEyRg9+UmHDxejqa+cvRcaMS5V47g+uMTuPfeIB5//xxe/+QCHnFg&#10;jvcHcPNJH66/dQxX3jiKC4+6cPbVDpy634oTrzQTWjD48DAuvX0MV9+n99D21CO+3o5r9J5X3jyF&#10;G4+OY/BaGzo40mu7G/sbc1B+0CXW7ys/uIeO81DZ6EZV815UtxQJa77Kpr0orcvD3v1Z2LPPAlcR&#10;9SXFJuSU7KR9E7L2GuAsMNA2k85ZkVdqR06xTZAvRmqHSsM2pKhYuYoSgReYOA2PC6JtIGKSN1LZ&#10;krwTNm8NQCRhy7YQyLRboLWnw5Kvh7PYguzSXXCVO7C7zA47vcNSaILJnYlMktWdbh1sBWq4ynag&#10;uMGO8tYclLa6UNTshLtxF9xNu1DSno2DA6Xou9mCc0x+vtKBo2eq0diVh4paynORGrbd1CascVCZ&#10;YpG2YzNkGhoHtJFI1dG+djMpk4woukbtaWcKNJZ06KhvMbv0yC6yYU9pFnblmel5ubBgDNhMSlTY&#10;aoRs8UdcejgUmYmw5CiQV5aJ8gYHaimftS3ZqDhgRcn+nSgoNmB3jgo7d8qQQeNY+rYopGyNQGIC&#10;yd8W6pNiNgpEx1EfkLAJWxKpj9m6CUmpkdhO9xt2psLiUMK+W4OsHB2ycrWwZSmRadkGo0UGy24F&#10;9pRbUdZeiOqeCtQwWXasArW9lWgaqEX7mUYcPtdMynkzjlxoRe/ldvReakf36SYc6qtB49FKHOqt&#10;weGBehw924QBkqML97px6cFRXH71KMltJ45dbEDzsX2oprGCUd9VTMcVOHS8Cq00VjTRe2sPl6Dy&#10;0F7sby6gbSFq2ktxoL0S1W3VdLwf5Y2l2FdfiMKaPLgrSOZKbcjdZ0Z+mQUlNVRuh/ags7cU/edq&#10;cfrSQQycO4Cu48VoaMsW1pS5xbtI9swwZe2g+mTimS1O05GuSYVMlYyEtHhEJUZhU8wmbKS+1i/E&#10;Hys3rMFi3+VYsNwHczlwAFv+zfNEAGbrOyYA2TqOFWVBxA2RgKxEi3X//kIEoGThxkQdp80EHSvz&#10;bKU2m/otJvcYC5YvEaRfwrYUxCYlYk3gBnGdrQEnz54h3DSZAOR0OE9MKDDZwHnkb2FyU1g3DpEB&#10;HPRjdXAgNtL4EUljh8yogbkgB+7a/ShsqMbuiiLosndBlqlBolaBrToFbeWIz6C2vkOBDHsmDPyn&#10;2h4HybwdapMW0UmxWEl97KwFszBx+iT6FpqoM6lHffG06dMF+cduvNxHD59M85b7fIm0e1reXmX9&#10;lJwjcBkL66ah8vaGuG+IYBHEHN3H6XBdct2yddTKNb7C2pDXXGTCVZBf/I6h58WWIJEz3vg9AudP&#10;IACHKw6soDGBwvtcHsMx+qVRGDOKvoX2uUyYHJ44x0PkriJ5YKtAlh3+02s8jYWsALF1I5OvTMTy&#10;N3pkzWOFJpXpKKoHLh8m+74zdjS+O36McCX/Lss2yyXfL+XBa+wdT/dNo3peuHQ+gqOCoLZkwFWR&#10;i8LGYhQ3lxCKUHukGv1XenD6Rh8GLnbh8bu38Jt/+jl++99/hy//4W/w5G8+w8OvPsGdz9/H4Bt3&#10;0Xv/CnpeOYfD1/px4HgrXAdKsCPfTnKoRrx6myD84lMTsZEJv9UrsMRnARZRfc6n9juT6nEK1fGk&#10;cWMwacJYzJgxFStWLkVgKM31YiMhU6dRX74LGqsBG0hP4D8EWR5ZFvnbpDp4lqL8TQQgW+Gx6z6v&#10;6zffZ5HHBZcJ7CEZZTnxyOOQfDKE/AzJE7se87uldw3lwzs/3vucX47OzO9lcL/B9cyyLJYwoD6L&#10;5Z3//OS+xC/AX/QfQTGRNF5FCXDEcP+wEPiHBmP1Bj9hDc1psEs817dwaybZ5HcOJ/m+Cc/z85an&#10;vwS4bodjpPv+GEjtciSMdP+zwPd79wX/1vDntAD8twKpT3ge/GsRgAxJJp/VFrxld6Tn/yXA7x6e&#10;PymP3vnzhvQsl6+UBt/PuuC3Je2eBSmtkfCs9KS6ft7fUwJQK4+D1ZiKHKcGhbkGUsbVcGQm0XlS&#10;MGQhhHDIU8KRmhiG5LhQpCZFQUNKt46UfiZSmOyz6WVwGNKQbZQjh5R/J+1bOIqsJllYZ9k5gIg6&#10;gZT4MMREkVIW7oeIsHUIJaVYuAH7e9bpC/Bjgo7dcjcgcEQLQCb8VnlIvXVfHwuib4j4W+e7EmtX&#10;rRDgfT+arHiekdKgc2uX0XYFvWsFggJWIjhoJcJCViE6ci3i4/whSwmGWhkJhy4RpVYl6vMt6KCJ&#10;RlNRFnJo4q9LjIQiNhRpMRxtNwzp8aTU0blkUqzYgjA2OkAgiRTT9NRoEf3VoEtBJpWL1ayC08YB&#10;KEhBpEkGB7lgt0mHSQE7k7Emj/Wfy+5BnlOFwiwdirOpbmhbkmNEaa4ReWwhaJahlBSyercBTYWZ&#10;aHYb0UAKbE2OHmUOFQoyZcg3JqM8S42umlwMtJaikZQflyEReqpbTUIATMnBKDEk4CQpQ++R4vbl&#10;hWa801eJ6235ON1WgJb6PBSXkxJc6qJnSQEjlBaQIpxnRWFxFsqrSDGrpYlXHSlMtSVorC5GS7Ub&#10;7XXZ6Kizoa/FiYeXqvAPP7pE0vYD4H//AP/05RW8e7UJ13uKcLYtF33N7LrsQGetHSc7CnD1RBUu&#10;kmJ3opnSqbCJ76ug73RnkjyRHJlI7kyKBGQq4gU4MI2Bt0oCW7Sq4kk+46Cje/TKJGjkCVDxOmCy&#10;2KeknzwlWhwz+cdkIK/ZmMnRlzVpwp1VkRJLaSaSXKcPybUcpVQHlbmZKLRr4OAozcoUaFPjBfmn&#10;oPpXkhJokCciK1OFXKteRMNmwjwpLlwQcRFs+RfssfxjC0C2BOTzTPrxmoBsHcj3CGKQtnws3IUJ&#10;vGVSj+9n0pDBx0z6sUUcuwazhSkfs6Ucuw8zOchbtqAT7sfRTDSy6zGlHfF12ozYqFDw2pzJCfRM&#10;Yiy19Ugk0Ln4yBDERQQL8D6DzzMZyJaBHitAtmb1WFOa2bJSnyYIbXal5kAs5cVWT3CWUityshSw&#10;mJJgNqbAZlZS36OhulJSOqlU5jKqJ0J6EhTs9kz1wxaATPaxC7SOIyqTUsgkoFgXcYj8M5PSaDIq&#10;CQpKV4lrVy96Ordn/HgCPRxCCRSdLf978zXGSBjjASuT0j9CksWfRP6xW9nixT5CUdi4KQCb48IQ&#10;lxyN+JQYRG/djMgEkgOSkziSP7YY2q5Phc7GQRYykVe+G8V1e7Cvfg9K6nNR3lyAuu5SHB6sxsCN&#10;Jlx8tRPX3ziGq68fw9kHHThxsxn9tw+Jtdbufnwe7//NA3z6u7fwvZ8/xJ13z6DvagtaT1ahbaAS&#10;bf2VaO3fj87T7D7VhNN3D+Piox5ce6MPt94ewL0PzuLBR55gDVff7MPp+x04dbcVg7S9/OYx3Pv4&#10;DF77/DJe/ewibn9wCjee9OPOG6dwmy267vbg+IUmtB4rw4HWfJQ3ZKG42oaC/Raxlt++A1koq81G&#10;OX3T/oNuVDbuReXBvSivc6OkKhcFFVnIpT5pd7EJzkIjsmnrrrSjpDYHJRyhtor63H0WKiMd9Pbt&#10;2G5IEhZzW2RhiEoKweYEag/xQYiII2wJRFTCRrFu4pZkaitbPaTg5sSNdP8mJCtJnvRboTTS2GXb&#10;jszdGuykvpJhzNbCSMeG3Rkw5Wiwa68WeZU7UdroQmV7PspacpB3wAprcQY0Odug2p0MU8F27KnZ&#10;iYq2HFQfzsO+gw7sKduBXXnp2GGLR7ouDFsV1HbklJ90akvbw5CkoraZEQWZJhqp+i1QmbaKqMYW&#10;Gnd37aFxIH8HHHlG7OI87VJhuzYJCdsi6fuCERCxHutC1sAvdDX8I9YgjMaqpO3hYo0+d6kJdS17&#10;0ED9dnnNLhSWZsKVr4HVTuOVPgnbt2+hcY37iM3YErsJYRH+CAxZC/8gGjsJgSGrEUxjcniUP7Yk&#10;bkKaYgv0mdSWHTROZWXARmVjdaqRaUlDBo0f8oxYpKmpHzVuRcZuanscVKN8F1w1u+FuIBluKUBF&#10;RymquytQz8F+Th7E4dPNODTQgIM9VTjQWYoDdL2usxz1XRVoOFKB9oEqHL9yEKdvt+Hi/W6cv9uJ&#10;3gt0/5EilDftRinJVjXJWFNPKVqOcZTofajkwC0cxXi/HYVVTpK/PahqLkTFwUKU1u2la/kkh7nY&#10;W5kNd7kTuSUWON07YMuh73KpkOWmeU+FBU3te9HPLvNXWjFwrgHNnQUopvrfna+DJWsHjDY9tKYM&#10;KHcoINemQUZ9T7wsHlHxUQiN3oSAsECs27gevhvWYhnNQ3xWLMW8xQsxe5En0i1HuJ0xZxYp6jMx&#10;ndfdG3K/5UjAbD0zji2n/gUIQCYAJLKJn+N0hULPJCRbBlJ+ps6dJaKjMqbNnS3cf9k6kN1+2Q2Y&#10;z02eNUOs6SeRVuwCK5EMnK6UZ/4mDjaydsN6BIRvQmB0OELiohGWuAURSVR+sq2ISU0Wx37hwcIN&#10;eG3oRqwPD4Ff2EasDvLDKpoj+m70/JHiT+W8icaekOgwrPBbRXmdLtYEHD99IibPm4mFNN/bRGNY&#10;4vZUQTgsWLYYUyj/Yk02Kj+eNI8eRX39S6zwkJI0VA5/Cp5F3DHxwgQpE6HzFi4QJCC7QLLV4ddB&#10;E6hOOR3aPiudZ0GkP6QA/Cl4puJBZfUyXR/FoHteZuWGxz/6nslTp2AKW7BOnCjGxEm0nTd3Hnx9&#10;fQV4nbcJEyeI9ekEEcjrRLJMjCdFiaNKTyOZZwwF5hg1abxYS5LXkRSEIY/H/E4JlJexL72ACS+/&#10;gMkTXqY2NAkLV87HGtIlYmjOZ9xrQ9GhCnRePEZj2SN8/usv8PO/+yH+4T/+FP/5//c7/O6//hpf&#10;/ePP8fk//hLv/ubHePzzz/DkNz/EG7/6FBc/uItDV3tQeLgaukIntuxIRyiN0YE0Z9pA47ivny8W&#10;LpwnCL7J1AaY7JtE3yGIP8rzBI4cOfoljKPt5MkT6NtnYRXJYXxSHPTmHTTWb8PytSuonU/CaPo2&#10;b2VupPqQ8CwCUIKYtwzJEB97COIR7mXCjyDavLecMcEnvWuI6POGRLBxPsUfnTTXYcthJvvEHwmc&#10;FqXD4HNsfbiA5j8bNgbStyciRSlHskaJNIOWtgqEUbv0DfLHIt8VmDF/rlgeZYxYH3myeJbJQCZI&#10;uXyG5+mbSMHn+Y0o539GDCcTJELgz4GR0pYw0v3Pgrf8/VvEn5MAfNq/DMNI9/5rQmoHz4N/LQKQ&#10;y4/JMG8dSbL0HW4hN9Lzfw0YqTy924/3een+4Wn8KZDk8A+1WSkPz/t7SgDKUyKEC7CFlCKHOQ05&#10;VhlyzImwG+Jg0sRAy+v5JZHCHx+CRFJoRWCClASkyhKhkCciU58CJyn7ObweoIlJGiVy9emwqUjJ&#10;J1jYrdWYCg29Q0bvio8NQnQkR9319xCAAUzMeSz1hOXfOj8E+j1rDcBnE4Bfg4+H7pGeHSL/+D0b&#10;1q2A39ol8PdbgkD/pQgKWIawkBWIjfGDjAlPRQR02hg4qBwaim0431qJq5116K0uRKXTAAe7PCdF&#10;QR0XDkVMGOQxtI2jMiLlPjkxGAlxAYiL2YDEhCDI0yKhVccjk8rAYVMiL8eIkiIbyoqdKBDr0WUi&#10;P8uEPKcRLruWoEa2XQmXQ0lbDwHoztagssCOpspC1FbkiecLOHqjS0N5TKWyT0G+JRUVWSo0F5jR&#10;W5mDgdoC9FS40MjkC6VXScpta4UTXXV5wjXYro+HMiUIifEBSEoOo3qORz0pRBdr7HiDFJ/3SMF6&#10;2FWEK21FONlRiU4qg6aaYrRUFKKZUFlCynCelRRMCyme2aisL0ZrZy16jjWjr7cVfT1NONFVh/7O&#10;Klzpq8PjCy1472o7PrrWhq8eHMMv3jqND2914WZvJU53FtF9BThCCnZXYxZOkAJ7ht7d35qHY/VZ&#10;6K3LwmBzDvrrs9FapENFdhoKrMnINsTDqo6GSRkNQzrJaRpbp8ZDlZpE8prgCaxBSkJCNNVJVBBS&#10;SHYVKTHQswWhxuMKzMQgR3dmAlCTzkShjJAirNt4XTslu5gmRkGTHA0ryXI+yXihVQ2XgQO2pCBT&#10;kUzvT4FFnSrcfXWUljY1DlZSEJ1GJcm/DKqUWBH8ha312GqPLfEiwwOeWgNKRB9v+ZgJQrYO5KA0&#10;DD7HpCATfoIc5PvoWcl6kMlDto5jV1hhHceBPehbTAYVyYdBEGR8ji1QkxJDSS6pHVNbZivV6EiJ&#10;XGRX9TDERkUiLprLLQrxkXQcHoQYUriiQwMEYkLpfXSOCcCUIWtAdg3msrPo2W1aS32IGlYqH6uR&#10;1wNUoDDPgApeR7HcgXJSvgtIoXY6FbBTe3CQUm01GWHQaKFRKCn/Cso7LxOQQkj0rH1I9cAWf2wJ&#10;qFWngSMC8zm2/hMWgXTeoGP3eSpveq/ZqMDVK+eHereRfzxpHo5RNIl6eTQp4C9PFBgz2oOxY3hR&#10;alJYJIzzkH88mPGgNpUmrdNJwZwzZyYW+cz3WACQwro1MQRqdRwMxm3QG7ZBoU5EqjwW29JjkapM&#10;gFyThAxTGky7M5BVlIm9B6h8DuWgpisfjSeK0XlhP/rv1OHak1Y8+uwY3vvZIH7wq0v49G8v43s/&#10;HMTr3+vBo7eP4O0PT+KLn97Cv/sP7+I//vcf4Nd//y7e/ugSBq80o7mnBAc63Cin9lPSRO30cAGa&#10;Bqpw+Hw9jl1twck77FLci+tvDghcfngM5+524sydNpx9pR3XHh7Bo/dP44Mf3sAXv3wVX/7tq/jk&#10;p3fwzidXcO+NU7hy5yhOXmxC14lyNHbm4cAhB/YfNKOiYSfK600E3reiusmJ2pZc1B2ie5ryqb/Y&#10;g31VOdhbngVX8S7sKtgJi9uInfl6mN06ZJWaUHgwCxUdeahoz6W8ZwmizV6UgR1OjgAcjYR0ktmk&#10;QGyOo3ZA/W1kFLWLyBCER4QjIjICkbwOlUAYoqPDEUvyGhe/GfHUnrcmx0BGspW+fSuU1A9kaLdB&#10;q0+DIXM7TNTGzbsyYKF+11FgQF65DcUHslFUsxt72I3XvQM6RzqUZmprBJVNBvWubVBaU5BmSkSy&#10;PhZbVOGIovxFpYUiKjUKMdu2Ysu2FMSnpSBZIUM69Q+anQqYnPSOnB1w0bfv2cuE3Q44szPgyFLD&#10;ZlPAsIOjX1N7pDEzImw9AgLXYp0/jXtBfti4yR+bNlPbjKe2SP2ffie1tz0G5Ow1w0b9/Q6LHApt&#10;EmTbtyBRFo3YxM1UTmEIDgvC+o1+8PVfhZUbVmDVEHz9V2LNRl+sD12LoCgqU+orkhRbsJ3yoDHL&#10;oaX0Mnitu530rZkpkO+gb1XHIF4RRd+7BVt1W5HK150ZyKRxZ3dFFooa96Kqaz8O0hjQMtCIpv56&#10;HDxeQ6im/QNoO91AsthMst6CzvNN6L50EMdvNePswy5cfqMX5x8dwdHLDajrKURpy26UNu1GVXse&#10;GtgNuLtEuMazGzm7kFtzVMgq0MNdZsW+A7uxvzFXRJJmlDewu7kVuwupv8lVeyIcu6ifytXAkqOB&#10;bY8e+WUOVDeXoK6tHKW1bkrLQvWjhcFGMOuhy9RBqVViG40RcVu3IDwqHBupP/QLWIfVNK9YuWYF&#10;lvsuw5KVS7Bo2SIsWLIAcxfNxZyFc4R7KrsIzpw7S1gASlaAbMHDZNBTV2BShiVrmr8sAcj42jJI&#10;KPGcDqX/MrsAM1FBeWGXzO/QvQwO+CHcQIei9zIpOHbSRJE/TuP/euG7wqpISkcQBGNoAkvfwt/G&#10;38vr3/ksWyKCLLAlHFsvMWGwZOVysZbY/MWLxFp8M+Z6yNLZC+Zg4dJFWLJqCZZT+fquX43VG1Zj&#10;6eplmL90AWYvmoNZhEUrF8N/czBidenYtscKDc1PMvbuRrJFj0gaO1YF+WMKpcfk1ZjRYzBxzDhM&#10;5D94Rg2Rb38inhIqw8DnPeVA4wuVExOBTLRKrpKi/Jm0GSJunpXOs8DPSwrAn4qRlAsJfJ0JmFEv&#10;echTtgpkApVJOb7Oysm4seNEIIfFCxdh6ZIlmDFjhiCNOJiKRADy2pG8puSi1SuxMmA91gYHiEi7&#10;K9avxdwlizBJyNQEYckmBV+RlJ8xtJ1I3zvlxe9g0qjvYtyYFzB28suYMG8y5qzzQSjN/3btz0Pr&#10;hV7c/OA1fPybH+Fv/8PP8Hf/+CV+8/df4Ff/9DP8+r//Dj/+T7/CzU/eQOcrZ9Hz8BKOPjyPYuqf&#10;VCU7kUJ9vtptg7FoN3bsscGS58ROpwWJpO+s27BWtOvp82Zg/MzJGD1tPLUFJkTp+8cyATYKY8ex&#10;4stk2WhSesdhxrTJmDV9KqZNnoCJ46j+qc6HK3PD68EbzyIAWU4kWRGkH5N7Q+eH3+sN6R6WSV4P&#10;kN2spbyI9zEhOES6eedNqmNhpUf1yf0U/2nB7ZrlmUlBT//lcfefNG2KCHS0aNVyrNscijhVGuQ7&#10;dyCJ+s/guCgsJt1s8rzZmDhrBuZQm19B+tkq0vfYcpDdyZnQ8s7PSKSfN57nJynUf03wJvIkKyJp&#10;n8HtSPrjWXIz5GPpXk861Da/Nb4muoZDksu/ZnCwConIlvB0zCGIPtlL3vmaZF36bSHJ/rfFSGl8&#10;E5jEHAnslv80716QiPrnAr/nOTBSPv8YsDyyjDLxx2vkSevkDV8rj+/7JpkbqXz+EEZK55swXP6/&#10;KT/fdI93uQ+/9jx4Vjre50fC8/6eEoAc4CPHoRFWeo5MXu8sEbnmBOSRQpNtIuVaGQ1ZQjDio0nx&#10;j4+ATJZASIZcTsqrWYNsJwdUUCOLFCinKgVZymQ45ImwpCfAppWJ9PNyM5GTbYDFTAq+nNf0CiGF&#10;xk8EAAnwWwn/dR6XXb81bMm37hvWAPQQfP+cAJTcffk+dvUlJcafg3sMRRf2Z8vCtfAXBOBS+K1b&#10;RPuLnxKAEeFrkJwUBIU8HAZDHIqK9Dg9UIcvnlzDb969h7fO9uBIeS5KSTl0KJJgSIqGNj4SmoRo&#10;6FPiYZInw0TfzmRfeloEpRUMWUoIVMoYGA3J9N2pyM7SoKTYhqpKF2oqc1FZ7BIBNcoLnbRPynkJ&#10;bUvouMiKkgKOPmtAsduASjqup3e31ZWisa4YZRUu5BaYPC5ZpLw47WwJmIoiUhjrc43oKc/B6YZi&#10;DBKOVOagqdCMerq/qdSG2iIz8mxUb5poqNPDkZweRQpcPFSU73xSZltc6RgoVONmjQUPW/Nxq60I&#10;FzuqcLKrAV31FeioLkZ3fTmaaopQWpoNd5EdBWUulFTno4re19xejd6+Vpw+fQQXBo/h6ske3Dnd&#10;jUenO/F4sAV3j1TgSkuBIBZv9VbjwZlWPLzUiXtX2nD9bB0u9lfgYl85zvaUoLcxG21lRnQQzrbm&#10;4h5du9NXhgtduTjWaEJtoRxuazzsWipjeQyUvG4eTS4SokjZjYhFbHgcbSMJJLcku/LkaGGdxu7L&#10;HPTDRYodrwnI5J9CxlaBcVCly2DWa5BjtyDHZoJZnQ5dGsmyWoY8kvUSerbQooZdnQK9IPviYZAn&#10;CUtAdklWcxrsCpyeCD21AUVSFBKjSDERFnYcAIZdxD1r8sXQuahwz9qR7CIcO2QByIRfaBDLLwfH&#10;8UVI0DpEhvp7XHjpWY7YzRZyTH6x2y+DA19wdGA+x0iTxQsIoozyyC60yYmRtA2nc1Ek5zGQ04Q5&#10;NcWznl5ibORQJGJS6KNjKD+RiAmn/IT4IzJoAyIC/RAR5EE0nRMEYBxHFY5GanwUZNQWOJqwjtqG&#10;kcrGqE6mcuQ/FBQoJJlkC8Aikuc8lwYFbiMKSCbz8s3IzbXB6bDCoNdDqVAiLTUNqbIUpKVx/5IM&#10;lUom1vdjApC/g79bycQgfZuSrvO6f0z+ZRpUsJnUcFp4q8K1P+ACLJF+3uCJ7egx44cRfzSpHSL+&#10;xo/jf688ky+JAJxCE99pNNmdOWs65pOSv5QUhNWkqG4M9kNMQii2bd8CpS4FKn0qVLptUGoJOvoe&#10;3qfy0Zrl2JmdgazCHXBX7kTZQTsOHs1Hz4X9uPigBa+8dxSvf9GP939+Bp/85jK+/Psb+Orv7+DL&#10;X9/A97+6gA8+O4Pvf3kJP/7FXfzt372Jn/3qNbz/yWVcu9+F7pP7UXkoB4V1u1BYb0NpSzZqe4rR&#10;eroGR680e8i/R324/uQUbr97GjeeDODSox4M3m7DwLVGnLl9CJcfdOLW68dw7+0TePS9UyKi7+MP&#10;T+Px+2fw4K3TuHb3GE5dbEb3iXIcOlKAxsM5qG/fjbo2Jw602FFDqG3NQmNnPtqOFqO9h+7rLsdB&#10;DuhxcC/2VeWKNf12uU2wknxY83fAvteAnLKdKKpzorw5G/tbXKho2o2yBgf2Vpqxu0CDTCbcdLFI&#10;SQvHloSNiNhMff0m6veD1yOAlP2NIQEICQtC+OZNiN4SSfeQbLMlLLXNeGqTcVsjkZCyGVu3RSMp&#10;NQYp6bGirtKUcdiekUj1RW15J8lxlgKOvUbsKbMhv8KOnFIrHIWZMO/RYgddU1lIVg0JSNbGIkG1&#10;GdFpoQhPCcSmJH+xjZAFI1IWgUhqn1vkMqQbmHyyILc0B0XVbvqeHOSWWLGb+nkHpWl2bscOGnN1&#10;xq3Q7iBZz4jH1pRw+o718N+4EmvXrxAEIFuXRnBfkrSZ8h0HtT6FyoTX6dshsMOSDrkmHgnbIrA5&#10;PlgQhUFhGwRxuGb9aqxYsxyLV/lg0cqF8Fm1CD6+i7BkjY8IVLGKow2H0Dsiqd0nhCAudTNSVFQu&#10;Oyhf1u3YuVuLXXtoLHdpkUHjjkyXgERtHLbqqZ/JpHZq2Qa1UwFjnh4OKi93HY1zhwpQ1bkPNUfK&#10;UNO9D7VHy3DweCVaBw+g83wjjl4+hL4bJHd32jF4/zDOvNqFsw+7MXj3MI5cakBDbzHKW2mcaSSZ&#10;aMlBdbubZDsPhdUkO/kZ0Fqor8hMpPzJKH9UZ/k65OzLREEl9Ts1DoG8MjMcbq1YXzLDnCKgo7FQ&#10;Z+UIvinCKpS/j6EwyCCjMXEryUSKYivJxTbIqP4SZYmIpjEmNCIE6wPXYxXNO5jw86F2z4v9L1yy&#10;AAsWz8d8n3mYx+t+LpwjwPvzFs0TawAywTV7/lzPWoBzZntIQHYFpr5ErJfHVoB/SQKQJotCoRDw&#10;PPvSUJrfJUiE33fpXeySKdwF2bqPLbPGjxXrurE78zxS3JnUG0/9IFuGsYLCa4SJtIfyxIraOPqe&#10;mXTfQp9FnqAPy0n2li2F7/p12JxA45Y+g+rCiCRlOoKiwj2EEM3j5vksxLTZMzB5xmQRMX3O4rlY&#10;7LsUiwizF88T0WvZ+o9JwIDQAGTlZ6P74kkcuXMR5cfaoN7jQBiNF6vDgzB35VJhbcZWd6x8zJo+&#10;A3NnzsJkUkYkhZEhlEWv/efBiIQLnZfGF8kKSzrP75DcNCXw8fA0vgmSYvhtMZLi8IcglA8mYl54&#10;EaMIL7/wEka/SEoe4eUXaZ+uj6X65/GQo7kuXEh9io8PjYkkGyzL/P1UxoIAnDhByPvCpYvhy/P0&#10;0CDqm8IQxNaewRvgG7AWS9etxIKVPqJep0ynNjF+DMaSHI6jb51A75tE759IZTWGymrUWMLk0Ziy&#10;aCY2JoTDti8HtX2HcPTaSdx89z7e/uwtfPjZY/zt3/8I//Q//wG/+M+/wqMv38HhmyeR11kNR2sZ&#10;ik82o/TMIeQcrYLjUCnsdSXYVVWIPQ0cFKoS2eWFMGTZkJyhQGhCDJYH+2PO2hWYsGQexsydirHT&#10;x2HURFIIx9P3TRiLMdReBalDsj+W6ng8tZsJjHGjMYHuGUtbJmFGURsTZSvgXU8kT0MQ+0P1/M9A&#10;ZSAUXiY3hmRYyCGlze34u9yGCXye7xPX6Tnecr8yaepUzJk3D3MJ7C7PhKsnmjClx89wvmgr3L+H&#10;8sn904LlS7ExfJPAWtKv1vivx1rCkhXLMXnaNNF3jaO0JtC9IvgZ9YWL/dcibOsWxG/fhpAtm+Gz&#10;ZiWmzJuNyXNnYd5SH0H++VFaK1atFJ4UTGxJ5B/ju9/97ojEn4Tn+XnIsr8ueBN+Etk3HBL5NxIB&#10;OIba2JixLxNG/R5Gj2GrpZHgIWmG45vIj78m8Lgi+hT6bvHnwlAfI0hAamvSkhSij2TZH5LpEdPy&#10;6uv+FIyU9jdBapPDwW3Uu49/+h0jvPMPYaT3/kuA5Yhlk2XVYyQxVYD3JfKP5fZZZJqEZ5XRsyD6&#10;qxHSeRb43X9t7WCkevw2eN7fUwIwlxRmtmhyalLgYLddRQwy06JgksfCpEqAXs4RfqOFFVNSYhSS&#10;k+OQQhNhJU3Y7BY9crMySdHXkMKfDosuHWZNKjKVyTCSou5Qp6HYnom6whw00aBaUuQkpT0FCXGh&#10;wgIwLGQdQoLWIpgGfg9Jx9Z/pKisWwc/vzUebFiDDUze0XV/Gkg2iOPfh5+fL9YNg3iO7/890LmA&#10;VfAPWIHAAF+EMrFBA3pcRBBk8SHQykNRkp+K6xeK8fc/vwj8w0P8t3dO4nFnCbrzLCjRk5ImI8Uv&#10;QQZ5PCk7ifHQpMXBZkxBjlMFp0MFvS4R6aSYpsrCBBnIJKBOmwArKWWubC3c+ZkoKzSjusCIyjwd&#10;qgi1tF9HiiVva2nbWGpBa6UDnTUutNeSUs0RiItJ+Sm0o7zAjgraVlNZVrptKMoyoMCuRXEWpZdr&#10;Q11BLuqL8igdJ6rYHbhIh84GO461ZKOx3IAiZxqcpLSZOV/pUdCkR1JdRyNHm4gKi1xE5+0qMuNs&#10;cz5u9lfi6mAFTvYVoqcjB92kjPd1FuAYKWDNtQ5U8dpTHKG03ILqKieamgpwor8Bd28ewSdvDOCn&#10;H13CDz+5iCdv9eHKzQb0nSzGsRNuDA4U4+LJctw6XYWHZ2rw3sUafHa7BT9/rQ+/fnIBP3vtPJ6c&#10;78L51lJ0lzvRVWET7shvXGvCT97vxs8+asPDa8Voq9chPysJZkMstMpYyJMikRodCll4MGQhgUgK&#10;DkF8eDgSoyNE1GaNnORaH4csWyo4KEUelZ1Zx+6nyUjlqLhKUvrZNVusJedZhy7XokKZy4imIjvl&#10;IxutBWa4TXLo2LqP5DtdnozklHhqE54otIlMNCRGIzYuEpFRoYgQ1n0bEBW6DtFhfoiN8BeEZFJM&#10;MJJiQ55uE2kbHxWI+EhGAGKpfUSH0v20Tabr7LKsSfe4NLP1olaeiFRuk7wmYGSIsNRjwo7BVnp8&#10;LjE6TLjqpsRGCsKO1/KTJ8UKC0eO4qvgfNN5vu8pKM+JUWFIoOfjKB22/BNEIE3QpbT5PilNXhsw&#10;KZrfRefpG1ITSOZT40R/wJatRXk2YeXKgW7E+oC05cjLfD6HypkD4UhrM7KbtprAJKJFBGaRi31O&#10;Lz0pCqmJEfQN4bQfKc67pEjO1Adx5OG8bJIH2t67fXWodxv5Jyll3mACcMyY8aTMMPn3tcXf+HGe&#10;CZc0+WKIf7bYFY6U05mzpmLu3BlYREr+8uU+WEPKQWDoBoRTHhNUW5G6g2TEuB1y+hYFyZParIbW&#10;wlCK9ex27dGJKK751Db31e5Ey5EcDF6txN032/HW94/j/a/O4P1fnMc7PzuDJz8exDs/Oo13vxjE&#10;k08G8NaHJ/Dm+yfw2pM+3H5wGJduNuPMlQb0X6zFkcH9aO4rRm13PmqPuHGwrwTNJ/ejjdobW1r1&#10;3+7A+Yc9uPy4D5de68W5+104dasVJ64eJDRg8GYTzt1pwXnCudu0f6sRl+4dws3HXbjzeg+ucsCG&#10;m504f6Mdl24fxrV7XXSuA2fo2e6BEhw8nI3aVica2nNw6Gghuk9UonewnnAQR6mPONxTi+aOStQ0&#10;laDkQD4Kq3JQwsE+anIIu1FSuQtFZSYUlOyAu1gPN/VjOflUXk4aX0xbkcEuqNS/bt0ajC2xgYiI&#10;2ICg0PUICPFDUBiNLVF0fmsUUrYnYrt2G1T6NEHEbtckY5sinhBHiKXr0UhK34ytnBb/eSPfjNSM&#10;LVCYUqCxk/xlq4VL8M5cLXZSXdncBmTvI9nltQP3msR1tTUVyZpYRMlCEBq/AcFb/BAStx7hWzdi&#10;c0oEYkimt2akQm3Tw17oQEFNHorr85G330np6aCnPlll3oo0PeUnYzO2aaOxfUcC5NRPx6dGIDR6&#10;A9ZtXInla5Zi+eplpHCtRjD/eZBI44wyHvqdNBa79ML6z1WwE2Yai5T6RMSnhGFTFI2nwauxZsNK&#10;rFyzDItX+GDB0vmYSwrsvGXzsXDFQixauQg+q3ywZPVirPBbhjWBNEZSXxUeR/1nagy2qWm8Z0tW&#10;mxIWjhicY0CmM0NYAvJ3J2ljkJqZAKVtG7S7t8OYq4bZrcWu4h3Iojp001ixv6MAB44Uo+pwASra&#10;9qC8NReVHTROkWy0DJSj89wBHLvaiKNXDqLtbBVaT1fiMJ07crEB7YPVJMeFKKp3Ir/KiqJaJ4oO&#10;ZCGv3Ap7vk6QeoZd6TA5FZQ/NayuDGHpxxGlmfjjiNK8vqQlh8mmFGyjPCduj0RcWhhiZaGIZndx&#10;QgyVV0xKOKK2bhLrSkYmhCBiSyjCqb/bFBmKoE0b4R+0AWtpbsEWf0tWLBbEHxN+cxfOxZwFczB7&#10;/lBAAI74vWD2UwKQ71ngswDzFy0Ulm9zF8wXa8MxCSgFBGFrmr80ASgp1TzZ5ImupHjyPisZIykf&#10;bNkn1gyjfVa0mEgTwUroOWnCzOCJKKfNWz7PaXN/ydE+mRRavnw51tDcjoOLbFWlQ+/aBRPNDbV5&#10;TmzbZUCSSYNEnQKRsgQERG6Cb8A6ksllWEnyvjmZxne6Lt+pQUz6Viyjc1PmTBfRVefMnoFAfz+o&#10;1UpkubJhc9iRkJyE5b6rhIWlZFXJZcllymUsWStx2XL5SYqXZB3p/f3/X8Gzgj5wnXH9SUQDywPL&#10;h1SX3wS+j8fDFStXIjYxAekaFeJkSVgTsAHT58wSZf/yWFKsqJwFWTF6DI2r4zCFnpk1czoWLJxN&#10;9bQUQTSH2ELzgFga18PTtmBjQhhWBa7G3PkzMHncaEx+6UVMfGk0xr1E+RtF8vfykOUTpzthNKbM&#10;nkxysgKyjGTsrXbj7K3T+OKXn+N3//m3+OU//i3e+9EHOHZtAHvb9qOQo76fakXp6TaUnjuM0ovd&#10;yD3RiJ2N+2CocCOjKBu6fbkwVRRgR3EutHtdyCx2w1pWBNeBSjgqSqHe7UDKDhUikjdjTfBazKb2&#10;P4EU3HHjJ9GcgdrxmAkYM47a8qRxeHESKXfTRmH8DA48w3mm8h79AoHKj9svlaPH8oflkN15RxPG&#10;0D7NS+jccEjtjSEprZwOy+13KE0mAV+QCBHaZxlnco/rgtdm5DU55y32wer1fvBdt1ZY4Qo3eWoX&#10;3L4leeE2wc9ym2Erv/nLl2Adza3Zii80PgaRiXGIjKe6Ct+EFWt8BdE/gdLgNj9l8hTxB8G8lTRm&#10;BfhhbQi78wdg2brVWLRiGRYuW4J5PotEPzh/wQIRkXsBbZkoYDlh2ZL6Kd4fifiT8Dw/qbz+miDa&#10;xVA/7E32DSf6pOvDMX48n+e1qTlgztcYO5blYzj5x/j/AgHoIf+kwFnSkgr/hwD8GiO9918C3v3S&#10;cLnlfT7vfd+z5O7/EIDfHs/7e0oAGlJjYVVysIhk2HmtutQoqJPCoJVFwiCPhV4eL8iHxJhQJMSE&#10;QcbWRunJUClTxXpbTqtWKPcczdaRqRKuj1Z1KkzyJNhUqSi0GlCTn4UqGlRzSDnXqpOQQsoxr0fG&#10;66DxGoB/MgE4Avj+wMANw+CHAHY5ZvIv2O//Ze8/oNvKrjRReLpdSTnnwJzEnCNIECQAIpAAiECA&#10;IAJJkASzGMQgBjGIQSQlUrkUSqEkValycJUruFxVdtmucm7b7ba73d3uHvf0dJiemRdWz1v/e2t9&#10;/94HvCoUTZUlu9zTb73BWt+6wMUN556wz9nf3QFFTJTIcwSxUE3KYFezEedPtuE9Unh/8vFl/Nnb&#10;S3jvdDdOt1jQwxmP9Wo4NFoYStXQFpdCU0wKZmkeLPoCuB0qeFykNNqUMJvkMBpksJjlcNiVcDm1&#10;8Hr08HFm2SYrekmBmh6ox8nRZiyNt2Bh1C9+T/Z5aVsnfp+f6cLVxUFcWxrG+blBzI93Y3q4Q2B+&#10;vAdzo+zO24QBqtO+Zhd6/c4Amlzo8TnRXW+j72a6pgvXOa7ezQncPN+PxQk/ncdEoBUd9Ua0kBLX&#10;QspiR7UaA1TG0XoDJv1GLA3QeQuduH2hHzcu9ODW5QHcJSX+5sUhXDs/iBuXRnBhqR+TY03o7Xag&#10;vc2Czs5qjI634czSIJ65PIE37y7ig7eu4Otfu4HXXz2D69fHce3qKJ6/M4tXn5mnaw/j3DgTa3V4&#10;5mQX3r0xix++eg2/fO8F/PDla3jj9DhujjXjAimT14ec+OBaP/7pe5eB//Qq/umnt/HWnRHMjbjR&#10;6TfByxkujUoYNGyVJoOO+iqTWMqCHKiZFKQFJceytJmoX1Ob1LHVjJ3aiy3KNKXQqYuh0RZBq5fD&#10;QEqvjfp9vZP6b4sL80PtOD3aiekuL/o9BjTReBHnVXBcS1ImlUWQMtVyYg3hzpsjue6moSgnCbLs&#10;BEEAlsrSqN9kQ6eksaTKF4QW9yH+zuMsEFeTxs8yMcYxC3m/IMBUBcvn5AUIQ1mA6FPkZaIoK1VY&#10;6OWnJ4qtRNaxtR4TdoHj0gVRKMXw4/1SfD8pxh//p5HnU/8O/K/k/+g6fC3pfz5Wcg3mrYKeUZGf&#10;Ip5NIgGZrGSyr4Xkg89tFqQlg79zFumxgQ5B3HEmZrdND5dVF3DPdlQIecKuxEwYMilopHbhMcpb&#10;rgsmBB2mABnK9dRS7xBWnX2ddehp9+KN115clm6rf4KJPwnCAnDtelq0k2LIWL+RFvMbsG7DRhFY&#10;PoCN2EhK+pbtW7Bj9zbsIeXkQOgehEcdRFxCFFIzE5Ery4CMnr/IWIIy6j8mGocmepYKjxlGJgB9&#10;drha3PAd9qJtwIfeY80Ymm7F+Hwz5s914Obzx/Dety7gJ7+8iz//u1fx0797GR//9V2899On8OXv&#10;nMfr3zqD176xhBffpfHzygSeenYIT97ow8UbNE6fm8Bzb5zEC2+fwbNfWQLHDrzy8gwuvTKLq/T9&#10;xptLePqtswS2/ruEV79J4/LbN/Dy16/gua+ex7N03t23T+P5d8/glQ8u4o2PLuPNb1zCa++fo2ue&#10;JKVqFrdencKtl6fx9Atzwvrv7qun8eWv0hj/7l18/OOX8OF37+C1r57D1WfGMEfPM7ngx8xiBxbO&#10;HcHixWGcfvIYFi+MYeHMKGYXh3F84Sg9+6BwvzxxegRL58dw6swQjs90YPCoF709dvR02dDVaUFb&#10;iwENdRq4naWwW+WwmKg/GKhv6Auh1clI6S8k5VMOZXkxtJUqmNmt11eFuhangKfJhipPOQxVSlTY&#10;SqC3yKE1F6LMRH3dmA9NJY0vWyEqqktg8Ghg9lXATrK/utWG6hYratroWl0udIz40T/VhYHpbvSM&#10;taG5rw41fgudp0apUYYibTaBxog+FwoqX4mpRJDBumo9TLUGVDWa4CCZ5Wg2wO7Xw+rToLKW5llP&#10;KSx1NMc0VVAfMcPuM0JL5ZSV5QiLvESaK2MTohF1KJwQRgpcJDLzE1GiyUWlXQU3W+j5raiurYC+&#10;Uo4CRSqSMqLo2IMIidyH/WF7sOfgLuzcvxM72CX1IP1mi7XIgyJTbWhsGMLjIxCdHI1D6XFIzUtG&#10;fimN93KqJwvVmb0MpmodKkl2VtjVKKN7lBoLoLLIoHUW07OpYWvUUz2RPD5sha/XgeZBFzrH6zBw&#10;ogUjpzoxutiJY0uHCR0YO9OB4+e7cOJKP07dGMGpp0dx4voQpq9QX7hGfeX2cVy4ewJLT09i6vwA&#10;Bk+0o2eiEb00hx2ZaEb3SCPa+mkc0bzZdbQBg+PtODbbi2MnejE8Tf3neKuIC9gxWIfaNisqXWVQ&#10;UVvLqW1k6gzkKFKQWZRIoHWIPJm29LswBdnyNOQUZyBXkYkcWqdk5mUgPTsNKRnJ98i/CHb1vUf+&#10;Bdx8d1Gd7tq3Ezv37hDg70wIMjHIFoAHwthKMFRgfyi7we4XSRS27dohguezG90fmgBkhVmyqOEF&#10;p7Q45/inbBG4mvJxPzBpEbx4ZQQvnvnabBnGYIWWLQB2svXdvn3UHyMQn5mGQh3No55quNv9aOjp&#10;hLOpHsW0Ly4tGRGHYhCXGo+8UhkcDW5q+6M4OjcO/0An5PpS6q/h2LWX6nsHu1luxCaqPyY3mPRj&#10;q8p7BN8yGcLKIBN8kmuyIAX5f96//Ez/XyUAecvKDyts3IbB++8HbmM+h0mbpORklFtMcDb7YHDZ&#10;kVEsw+6oMKzbtQ1rtm7CoxvX4ZG1VNdU94+uo3twLMBNm7B55y7sj4lGVhnJvxYf6o8NwjvcB53P&#10;I/YdjI3Fli3bsZFfxj1Byv7jpPRL5B8ra6zcswvuhsexYft6bN+/jfpOLCzuSpIDo4RjaOrmvtWE&#10;1uHD6JoewPSNJTz11efx9Eev4cn3n8elr7+IG598GU99/VXMPnsVHQvjaKPzxq6exYnbVzB36zLO&#10;PH8TZ+7ewNyNJzF+4RS6p0fRTNfzDzbD21aLIlo/hkSwC+sOgf0HDiIyNgYR8VE4GE9jPpEtrUle&#10;HNyNrdvYmyBA0LD1lqR0Pv4YbR+junmM+uajNCYfXZ0AFO56rLxSW0nkkVQfTLCKfTSm2dVcZGWm&#10;9cr20P3CFT6V1nVhpG9tiwjB3siwgKXtrp0B13QmUXicUD8RoHEg1kaCANxEc0QEkguykSEvQFph&#10;HhJzMhBDulloTBT20nV2cGzQ7VuFLNu9bw89eyzSivIh0yihqNDSuC5DekEuokmvizwUSzIgXMQH&#10;3c1JiEJCcOAglWXbNiGPxHNSHwuWV/fDw3ykevp9cD+CgPevdvxvg9SG9yP4JKx8Ef0p1tNadQ02&#10;blqHzVs2kBxcL75v2Mhx2Pi6y9aBax4l8PbTfidBKrtUlmBwuRj8PfjZRZ9dURfBsuEPBUEMUT8N&#10;tgIMzJU0T9K+lXMjQ4yZh4T0LNLzBNeVtE+qA+k315HUVrwNPif4mv8zE3TcD1LZRPlI9kuQ9knH&#10;BT8zj7/VjvkicD8CkNs4eE0k5rdHHwmQpKtc537g8gY/ZzC+yGeR6ou/B183uM6Cj1kNq5U1+FoP&#10;+7lHADbYtKg3K+GpkMOpL4JZnQd9aRaMtJWy/bIybxAWODLY6LvDooPdTMo6Kej1rNzb9cKVkuOp&#10;iYQIKhmqdaVoqTZjrL0JC4PdGOnxw+s2QK8tgEKejqKC5RiAXwAByPtT0+j/FVhpAcj70jNpsZ9F&#10;i3wCu1UadHJ6Dj06/Tb0dzow3OPA1LALp6d8uDLRhNOd1ehzaODVymFVFsGgVECnVEJDWxVNpqVF&#10;WVAXZ0Kn4iyqBaggRbRCR8dRXRpIGbVS3Vbbqa5cBjT5bIIE7ev0Yrzfh6XJTpyf68PiZBdmhpsx&#10;SfvGe+swyujxYKTbg9HuOkz1N2NhpAsnx3owO9iOka569PN12lzoZbTT4pi2nRxH0GtBV50VA81s&#10;FWjHcIcD8yMNOD/bgXPTbVgcp/YY9WF2yIuxLgf6mwzo9mrR5Vaj16vBMP2ebLditteJ02MNuLbY&#10;jTsXBvHclTG8cGMaty+N49q5Idy6PIkr50cxOUoKFt2nvo76Qr0R/mZ6xnYnxnp9ODnejXNzg7i0&#10;NIrLZyboeMK5cVw4OYxzswOYHW7DIJW7r7kaY90+6icduDk3gfdvXcKfvHIbP3vpKn569zR+emca&#10;P7kxiJ/e7MPfvjGDf/zgAn72+km8fL4PC0N16BX3N8PBCraF+qpRAT3Vv07Dln/Up3XFwrLMbuSE&#10;HwpYDaSsatmFNUDA6dm1XRVoOyOPAQONBasKfo8JPX5OwOJGr8+OdurvzezeaqYxQX2dr61R5Ig4&#10;g8UFaZDlJKEgOwlFealQ0O9SWbogxQLf06Cm45jAC5RHKcg+JvkEzJx4Ry2IME6mwSRYA5PpLpMg&#10;xUxajsvHZBtbrAYsBJUF9DsvXVjn5dEYyk6JE+DvTAiW5lPflC9bAbKlX1FOgNAjqGQ5gtS7F9+P&#10;riMRfHwOW/ZJZB8fx//z9fgYhiANmRTk/7k8bNlYlC6sGUWyIKpPJunYio+fo54thAmclbmnjV3c&#10;m9DTXoeOJqcgCZu8VvESoZnDCjRUi99MGDIByBbInLCF64jrx2XVUlsqRT3y/26SP+L6HJuRti8/&#10;f2dZuq3+4clDYHnhIILus0LI1g+krEqxmnjRy0o5v/3etG0zKZababG8FTv3bcfekN0IjdqP6Phw&#10;JKUfQja3DcnH8soylFfpoaK+qGZ5V2uG3muGzm2krQmWhiq4Otxo6vOh6xi7tnZhaqkXc+eP4PyN&#10;Ibz27mn85C9ewj/97x/hf/v/fYJ/+B/fwi/+29fwvV+/ig/+7Dbe+cFVvPnxRbzy/hLuvDaFy88c&#10;xZO3BnDjxQm88tUzeO87N/H+D+7grU9uiMy+d792Ds++fx7PfXiRcAnPfu0ibr3NJOBp2p7BM++e&#10;w92vBvAiHffGt67ggx/dwSe/eBk/+Zuv4Bd//x5+9uu38d2fv4C3v/UknvnyNC7fpvH71AhOXxrC&#10;mStDePLmOJ5+8QReeHMRLxKefW0OTz07htNXjuDkxW4sXSIZx3HbTh/BxNxhjE514NhUF8ZnjuDY&#10;bD/VQR9G5/oxvTiEU+eP4QzJlcWlAcxMt2NsuA7DfTUY5Izk7Ra0Nxrg82jgrqZ5qKpUZLe1sdsu&#10;yWizU4dKlx5mdzmqao1wNdlQT7LI1+lEbZudflfCzi6qtdSvSNZV1WngbKyAu8UITyu7Y5tQ31EJ&#10;b4cFjlYrbM0WWP0MM8yNJlSSfDOTnLM3WeDpqCGlshaN3bWoba+Go74SBkcZykxyKHR5kJfloKgs&#10;W1iVqUzFqKimOdNXCRdd191mQU2LAY4mtjLUorpZR9cz0vWq0HbUg06S162DdfC022FyU18yl6CI&#10;5FWOPBspGUnU5zjW3EFEkEJ5KCUC2QWJUOnzYauhemmgZ/TooTMVIa+YScMoOj4UEbEhCGNrv4j9&#10;pPTtxa6DHD9tH/YwERUegv2RIQESMC4MkQkRIj4gk4DJOTRH07hmIrCwLJ+eRwaFvhAletrqClBS&#10;UQC1ldYGNaTAe9WorC2jOiJZ1lSOusM2tB510/PUonPUK5Kq9E6yBV8jBmebMDTfjGOL7Zg634MT&#10;l6l/XB3C7FPDmLt+DCefHsfirUksXB/H8YtHMcIuv9MtOHK8BUdnO3F0uhP9E20iicwRGkdDx7sF&#10;mTx/ls67eJz63ThmTg/h6FQnmrprYGbyz0jKqJqTSCQjW07rgKIk2qbQNgUZMs7QTesPQmYhrU1o&#10;Ts8ryUEeyfdsknGcBZSt/xJpHRGTECOs//aH7Q/E+Asi/nbs2Y7tu7dh2zL4N+/nY/YeZNfgQNZO&#10;BieG4FhZbCnDGYFZzrCFzoMSgAGyKoAH/UgLdt5KivW937SIXkkaSYtrYQX4KIOO4cU2L8SXF6bB&#10;C1FexLLCw4rprl27hEsou/VtYhJwPSmrQRbV/DKFLSBDoyJEVlDODpqam4XY1CTsCQ/F9n1UZ+H7&#10;kZybhjJrOfTOSpTZDVBZ9UiX5whyJSI6HDExEQijuuV4rKLulsH1xiSIsPYjJVlYiVAdBohAKjt9&#10;lxTGhyUAH+SYfw+QiBz+/nluwJJSwf1A6hOrHbcS3Oas9G7dvl0kd0iidUO2tgQptOaI53FTWoR0&#10;hQz746KwhubQP1pLCts6apfNG7F1/wEciEtGvIxkZrUThvY2mHu7UT10FN7RUVS2tiGlqBRbdoeQ&#10;Mr0dHIv38TWkKAmrNsJauj/h0TW0ZTARuP4JbNy2UYy3g+Ek20jG7Q8/gBRa45RUKFFeQ+uRvmac&#10;u3sJ7/7463jte2/hxlefwQufvIE3f/INXHrzeXSfnETj+BEcPjGMoXPTGDk/jd65YfTND2Pq0izJ&#10;o2m0jLTB3eVGM63bW4daYaypRHpepiD9DiUmQE76gaGK5nuvDRafFdYmK5y0lrTVWJBflCteHmym&#10;+li7IeAO98TjVCePrcGax6i/PsogOfA49VfumxK4DWn7xPq1gmRj+REZE40oumdIeBh27dyF7Rtp&#10;jbJpC7bt2C4s9mJz0pFA67nksiLoG12oG+pBmdeOGFkmQhJjRXIiHh8sX4RivUyicH/h8cPrIJZN&#10;LKfCaJxFp8UjNiMRMaS3RSSRHEyMRgytNw9lJQvE0X+MePou05TA3uCFq7kB+iozsuQyMbaZMNwT&#10;cgCbqYzsVsxhAtaspTFL92X5IfVDqQ9KfTK4bwb31Yf5SITM74P7KeqS7HtYcPszgglAlpEr8VnS&#10;71NspDrctHmDIP+2bN14D0wAiriUBLYIZNKZCUG2FpRIveDrSi9rVoKP4WNXlpm3/MzSc0vfGavV&#10;zxcFdpmX5JpECAkicLkPS/NjML4oAlCqN35GqR8y+H9uN453t51kIW+5ToPrKfia/x4JQIbUflzm&#10;YKxsU/EM9NzB9SOdG3zc74P7WgByGwsEfkvykb8/TD1J5V0Nqx3/uyD4eryVxrlUp8H19/vgYT/3&#10;CMCuOhvqOA5caTYq5Kzkp0KenwYlKRtMigjCjxRvawUnWeCkIKVwkmLvEtY3ekECOkkhZ2VcX5oH&#10;TVEmtDS52NRFaHGYMNLmEy7A/aTs260qqJWcjZQTGqQI999MtshL+TQJSGoiLQSTEpGUGI9E2vcZ&#10;LLv2roRE7gUjLY0W8yssADMzU5GdnY68nEzICjKhUebDYlDAbVfB41Ch2iRDtbEAPlIuO0nZG/DZ&#10;MMAu0g4DvGYd1YUWBoMaaq0CCqUMxcU5KKbnVTDRI88UiRVKi7OhEslSmFCSw0z156Tz6zlGWZMT&#10;nVQPfd0+jPQ3YHasA0sz/Vic7sX0aDtGeuvR0+JAW71JxGNsIuWvu8mOyS4f5gfasTRCyvRYD2YG&#10;2jDUWXeP/OsmtLdU0/WtdK4RvbQdbndhtNODsS4vZgabcGayE2em2um7B+N9NiyQQnZ6rB7T3Tb0&#10;+TTocBWjw12K3gYdnWPHwrAPS6N+XCRl/c7pYTx/cRK3LjD5N4JblyZw68o0LiwOY2yomZ7JJWJB&#10;dnR40NPTgIF+PyZGOnB6bgjXzkzh9sV5vHDtNN55/hreeeEari5OYKzPj55mp4jb5nEa4bRXoL6a&#10;k8k4MdHRhFuzo/jO3Yv4x4+eA375DvDP3wB+9Tr+t4+u4Jevn8Y3bkzgBj3PWAddg11y7VqYzCro&#10;qT21TP7pC2CokFH7ssVYsejH1WYtnBZO8sFWf6SUqzh7M7uVcky7dOrvmdSP86iPy8GZhOvYKtZl&#10;QIvbDD/18wYHtQm1ZVO1EfXU9znLMBOJ7KKrIwXZSNcya4uEW7jXrkODy0RtaBYkHhNTvG2g3+we&#10;y6QVu7EyqSWIczqHwb+FBSDdjyEs5OhY/o/JQ3YTZrKNCUUVk8+kCDEZxyQeW/4x+ceEoGT9J2Xr&#10;ZbdfB/dflRwaWhBK1n9sKShZDEokIENY+GV/Sg7y9ZhsFGDij45hS0EmFrWCBKV9VDZOuCIsHGkM&#10;sNUivzxgIk9Y+fGWnoWfn4lAJv+Y7GOyk0lOJkCZFBXPzX3CohUvFngf/8dEKZ/vITAJyHKHjxEI&#10;+v7Sc7eXpdvqH0m5FqQfg9+UM0j55gyFG0iR3Lh9Kzbt4O1mWqhuwdZdW7GdY04d3IX9kfsQGR+O&#10;hPQ4ZFJbFCpJ7pFctDgrhMWZs8kGo88IY2MlzOyO2WyDmcakxU//0Vhp6GvEYRr7A9OcoOMIJs8M&#10;YO5iP84/PYrnvrKIj/7kGfzlP76Hf/6/vot/+X/+BH////wAf/k/voWf/vO7+ORXr+BDtn795Ape&#10;ef807r45h7tvnMBL7y7h7W9fxdfp3G/92Qv4iPDVH9/G69+7hpc+voznv3kRz7zPsdXO4+7XLgjc&#10;efcMbr11CnfeOY0XP7yANz55Ch/++A6+8+cv40/+5k384h++ir/6Lx/gL//pPfzkb17D1390A6+9&#10;v4ibL06IxB+nLg7i5IU+LD5JZb82hCt3xnHj+eN4+sUp2k7ixnOTuH73OK49O4VLT09i8eIQji/0&#10;YPh4O46OEcY70U9yqXuiA10T7eibbMexmS7MLPTi5KkjODXfjbmpNsyO+3F8uB6jfSzvSI76aGy4&#10;qD9Xq1FVXYaqGh2q3BWBJBV15bDW0nip40y/BrhbrKjrcKChuxqNPSQj+13oPuajum/BsZOHcfxM&#10;r0gosXB5WGSXnTrbi6PzHWgba4HnSJ1oO723AkqaIwpNRSgoz4OsPB+llUzqaUnBM8JWa4LVbYCx&#10;SgOtSQGlTgZlWT7UtNWZilHpUMNNfaH9iBdHJ1oxPnsYx2bbRbbkriEXDh+twZHxegzP0H8nuzG5&#10;2Idj833oHW+nsrsEeajQF1M/kyG3MAdJ6YmITYxETALH0gpHalYMCkpS6d5FsNaQPHFpUWGlOaos&#10;G1kFNJemxyAuOYqOjcahpFjCIcTQ/BoZH4eIQ7EIjyNFjsAWV5HxAauV8EMRhHD6HoGopEgRG5CT&#10;hCRmHRIxApOyE5CSG490GckcVTpKDPnQ2GgNYC+BwUnt4iN53ukQ2Z07h+rQTvNO+9Fa9IzR/DDd&#10;jKETbRiZp/Y+2YnxxcOYON2NiXNHME79aex8H8YJExcGBEZP96Jvtg0doz600bU62fKPs/ke8aCx&#10;y4Wmw2609tah+2gzBsY6MTzVg6GpLvSNtaGNrTOp7surSlFakS+sMwtUWcgjeZ9TTFCkI5vWI0xy&#10;ZnGsxMI0Av/OQDbJsoz8DKrfFCSnJyEhJQFxtA6JjI0Ucf/Y8m/nvp0B0o9wj/wjWREM3rdjD1sF&#10;7haKNMcB3HNgv7B+2SUsAHc+tAuwUICC8KAfaeEerFDfw30IQJHcg7ZMFHBZOYMxK+7BGU1XKkO8&#10;0GXlUQoAzjHBNtL3TSRXmehcv2kTKa0cQ3UbwiLCUVqmRk19LbWTRViPRWUm40BMOLbv34mt+3dg&#10;d+QBHEyIRETaIYSlxGJv1EGRAGTP/t3Yv2839u2mdthBbbCb3a/3iUzLnExCesmzmpsYk32rPe/n&#10;Ypn85LbgOhHk6H3q7X8m+Pn4mTm2JGdX5X7FseIkheP3Bbex9J2VGc7eunnPTuw9FIVD+VnIVisg&#10;06mQX1aKlPwc7I0MxeNbNuCPmLxbv1ZkgU3KzkWBpgK5ugpkGYyQOZ0w9XTBP3cCzTMzMLe2oUBv&#10;QmxyNg6GxmEPW4jt24qNO2me3kKK9Sbqe+uoDGuoz60hBYvaVbgEU3uzkiUy968NZK/dRWMvMi4K&#10;qUwEkiz19zTiqReu4Ft/+hH+7O9/gm/9/CNceOkquhfG4D3agYbRwxg8PY6JS7MYWhpB67FWNA83&#10;YmRpEE++cAbPvE3r2FcvYuapaXROHBYkX3ZJLuJJ98iS5UJbWQ6DwwgdyW6dW0fziAXNI63oGOtF&#10;ld+NAtIhYkiObzuwWyTeeYJJsHUbqPwbsOaJDVj7BI+v9XiUnuURlgFUZwxen2ylvs4Wd2HRkcKS&#10;jmU5x1Q8lEDyOC0NebICZBcXIltLa5KORrQvTKB2oh8VHfVQ1dmhdFmRV6FGSEKskDvC8o/qjeVM&#10;QOaQ0k99h61o2UWXyUVO3hNBbRuVGoOwxAiEJYQjmtY/yQW0PuSXsXVVqOtuQsvRTlgaHMiitXAq&#10;6UfZSjmyFIUi6cuOkP2ij+w8uE9k5z4QHkpjdS+20n04BiG3m6QwS3IluM9JkPZLcuthPsGkxu8K&#10;qWwrwftXO/63gWWlRAxI5N9KEo4hEXW/AZJzG2ntumHDWpKnm3HgwF6EcaKlvbuwdetGbNq0nuo3&#10;4CIciA/IhGCA/GP3fZbB/JKGwfKa9wWD7y1tpe9SbDcmu3jL+/h6/Bz3q58vCvwiQ7ysWpa7kjwW&#10;WCaCVuKLIgD5+Xgr/R98PO+X6pTridtSOn5lf/73SABK/ZfLzGXnvrXyOfg4Uf5l8m/lucHP+vvi&#10;fgTgvXUPzd9iPcTz2jLu5+q9Gric98Nqx/8uCL4e16E0ZiUSWarLlfW5EtJ1VkL6/2E/9whAtmay&#10;KrOhz0+COi+RFP5UFORlooCUfM4QqlIEFHm2BrQzAVghR7VeJqwFq01KYf3HEHECSfHXyDKhL8qi&#10;Y0rR6bFjqLkOvfVO1NExBlaMFJx9NBD/T1j/ER6YABSI/Qw4/t9qBKCAsBoMRhIy09OQk51Fz5cF&#10;JZXXRM/C7rt1pEyKmHgVRfCYNWhymNHssMLHbg0GHcx6NSoMKmgqSoWlj0yRgwJSEAIx3tJQJNw9&#10;0yGnOlPIc6AmZY2TM3ASgzqPDU0+F5qb3Gjxe9HVXo++Lh8Ge3yYGG7H1GgnBrpJoam3wm3XwG5W&#10;CAu0BrcRA+0ezPW1YLGvHScH2gURODvYgcmBFgzR+f10Xne3Fx1dHnR0ujDY7RQuxBdn+3BhZgBz&#10;Q3Rsr5/OYVfjNsyQAjU16MDpKS/unO7C3cVuLA250d+kQYtLjrY6JQY6rZgmBevkSDMukpL+zPww&#10;XrhASv25MVw6OYTLiyM4PduPiaEWjAw0Y2KkC7NTA1hcGMfJxQnMzQ1jbqYPJ7kMdPxtOvfLN07j&#10;a89dwZu3z+MCnctEp8+jg4sUeWu1BiabGlYmcWx6+N1W9PtdmKbnujrZhneuDuMnb57EX7x3Gp88&#10;M4EXSHE80+fCOCn3PQ1WQbI5OSYfJ95gl1ltEYzqfJg0OTBqGRw3Tg6zlrMfawRMtDgyaZkYI5Di&#10;bDcWwGkqgNtcBDcnbzEXw0XgGJjVhlLYdApY6Rx7hYr+08Ln0AtysN6hg4faym1RwUOot2vR5jWL&#10;dhvp9mGgw4u2ersgtZjA4szDIt4dlTNAPuaJLZeZ9zHRJRFfvE+4/bKVoipfEG1sRXiPZFMUCFdd&#10;iQBkMDnH1ntM9BlpEW5Us7UjWz9q4bJSGcx6WPQqQQpK8f8CrtIBy0A+n6/DhKAU948Tf/C+AOkX&#10;IA+ZXOTfvNXQQo/LE7D8o3vz85A8YPKPCU221rPQopufJ2DNVyxcm7kuhPWeIEhN4js/v3Q8x/rj&#10;c/g3W/6xhWB7g1PEFGTykC0LmSxl8o9fUnA2YodJ87sRgBwnihZKa7dsxPrttAjauRWbSXnfvGsL&#10;tu6hhc7+7dgZQgvviD0IOxSCQ+mxyCA5VlRWAE2lEpU15agmJaC2xQlvezWcHRa4u+2o73ejvs8D&#10;T3cN3J01qOutRRspAkemmWjqx9jpozhxZRxPPncKt968iLvvPomXPriEt7/7ND7+5Wv42X/5AL/8&#10;12/jLwh/9t8+xA//7iv45i9ewHs/fBrvfPIU3v74Kr7yzUt4/cPzeO2Dc3j9GxfxxsdX8NYPruGt&#10;H93EGz+6hle+dwUvfkzX/fZlvPrta3jt42t4+ZuX8dz753Hn3SU8884iXnj/LF6j67z93Wv42g9u&#10;4MM/eRof/fQOKUjP4KMf38LX6BpvfnQWL707hzuvTePKnUmcu3oMS5cGCQOCAHyKxuatl2Zx9/V5&#10;PP/GSTz72rz4fY1jud0Yw+lLJBfODGJyrhcjkyTzxtrRNdaG9ok2tBzzo3WkEV2jjRiaaBEuwHOz&#10;nZifJpk17sf4oBdHe6jt26zwNxnhraW+4tbCQvKj0qWFiZQsIyeh8KiFJRpn6bU3VcBD7dDY50T7&#10;cK1wHx2ao+tdoPLensbVFxfw1EsLuPHaIu6+fQEvvHsRN189hZM3xtF/agC+4WaYW+xQOTUoIBmR&#10;pc1FhpqV22xS4PJRXFGIMrMSRpIBnNjFYC2j+UGBMq0c+ooSmK0aOKlf1NUZ0dZOc+FIE04tDeCp&#10;69O4decErl6fwOI5kqOzLTjKBODxJhw/2Y0TpwcxfWoQg+OHUd/qgp6uK6NxlUVzC5NRcWx5EXMQ&#10;IVHUF2P24lBKKP0Xh+KyDJQZ8gXUFfkopfIWKDKQQfN6SlY8UrOTkUNjvEBegNwimYjdlJSZjsSM&#10;NCRnZQgLrOTsDMSnJyGK5lYmAdktmOMDhsURDgXACUMiEsJE0pCo5HDEpZNinZ+InJIMFKpzUVou&#10;ozKTUugqh73ehOqGSoIJnhYbmns86KZ6GDzejmNz3Zg81Ydpet7Z88M4cXkEU5eGMLzUg765dhyZ&#10;bUPfiXb0TreifbQBvt4aeDuqaHzZ4SKF2l5vhM3LxK8R7kYbGjvc6GByfbAZrZwNudMJT7OVjjGQ&#10;Mq6GhuS50lAIhZ7dgPNFWQuUOcK6Mb8kB7ls7UfyNaMgHWl5qUjJSUZCegLVd5xI+BF9KBqRsaT8&#10;RoWKZB8c4y/Y6o9JQLFlEnAZ0u/tu5kkZLLws5mAt+7ccc/672GSgEhvvSU86EdacLLi/JlFJy0m&#10;7+cCzNdnGcnlDY2kPkEQ8QuXlUZWeHjhL12br8e/ecHLYCWC44MdiI5ALLtSF+QI18H9YaEiDlho&#10;VCTJ0jyYvSwjm1Hd3SLiAtoa3FCWq5FJc0x2aQEKdCXIp3k4jeabiJQY7Andi638coZk9pZNrAiv&#10;F6QFE6tMtnJ9BuotoCR8Wm8B5WG1Z30Q8HVY2eBrBfb9+yQAmQBld2gmbJkIZCsrbhtupy8SUv95&#10;jPsttQUnd2D3z9ScTKSQPOEEEdzPmajgMmyg/sBx3w4lJpOsyUJsVjZiC/KRptdA01gHW08nKtua&#10;YWrwQWurQm5BMVKSM5CUnoykvATqP0kITwjF5t0bsWYz9bMNpHQy+ccKqLCko32PUt97dC3WPrEe&#10;69ZsIKzDeprjt23fhD37tiE8ai+yZUlwkPzoHfZjYKId3sMe2Dpq0TByGL205l26Q3Pqt7+Mt773&#10;Jq68cgFLt2Zw/bWzeP6rV/D2d57DN//8q3j545cw8eSEyHxebFAgT1lA8saOw0PdaO5rhrPdSXNb&#10;M449eQyzdxYxdecchi/Po+3EEKydPmRSnw5JS0AYjYeotGR6rgTsDYvEjn0HsWnHTqzZsglrt5Fs&#10;oDXJ5t07RBIOltFZRQViG3YoBrvDmAw/gIi4GJJlcmgdFqhdVihqbajoboB35ih6r5zC2M0L6Jgd&#10;g6HWiZT8bEHCrtu8KSBn7pF/nxKALJM4RAGTf7EJ8TSHpNJYzBDIpzWekdZtnaNdOHltCaeePovp&#10;KwsYuzCN1oluOA7XotRejgyFDKkFuTiUlYZ9UeEi+cfu0EBZY+LjREKgvewGTPJw1+7dgoBi5Vjq&#10;W9ymATI3QCzxPknGSArww3xEX10Bvo50H+le/DtYwQ7GfV0TGUxEBO+n46XrPwj43lwGJpJWgomY&#10;1cCEAhNyTMaFkjxNTExEZmYG4uJisYfqleXzOmpPiRhn8o9dhjl2IJOGwnWYLQiXIcjEjexCzOT5&#10;emzfvB67t23EHh47W0mWb9mAnds2YS8nv9u7F3uo3fjeElnErukiU29wPXwOuL5Wq2eG1A+C8SVq&#10;/4BFeoAEDJBBgWuJlzKrQPr/QcFWhivvu1r5JAT/z+0tIfiYYASsGHne+CwEqbVKeX4XPCxpyOXl&#10;/if1KanfSd95f/A4XO38z3vm+0E6L/hcvv5nnoXJvWUZxXO6NI/zvM56HK+bOEQTv/QK/E//cR0v&#10;94/ga927ZlAZ/pDg5woe27yV6pH/l/rX50G6TmD8Bsb9Wh7TBK6Th/3cIwAdpGDrSZHV5MRDmZ2A&#10;AlL2c2jizsljK710kaHUTMq4m5RsTgriMSngNhbBxYlCbBo0eKzCDZiVeTMTKrRAs+tLRRzAoZZ6&#10;TPW2o48WctWkxKuVWVAUp6GoIAU5pJA8LAGYQEpJfELMZ8D7ViUAU0npoUn1s0hEWioTgKTA5Wei&#10;uCgVFbocKr8aLT5OYqKB26RGvcWEZns16s12eh4DKtRqqJRyyGlylynzkFeahRx5OrLZjTknBXlU&#10;ZwW0sC3Kz0KxLEfEg+PYcGYDKYB2E+o91Wioc4mt121fTp7ClntedLV54PfZ4K7Ww8quq5p84Ups&#10;oXp20b6uJifmettwYbgH50f6sDjcjfnhTkwNtomkIP29PvT2EQaaMDzSjEVSmu9cHMUL1+ZwfWkC&#10;MwPt6G9yo7fBIdyCh9qtmByw49JJP964MYyPnpvDe8/QwmapE6N9NnQ260jJNmFioA7nJrtxdaof&#10;N6cG8czJcVyY6cf0UDOd34zxfv9yQpJmjA2Rsk7HnFmaxrlzc1g4OYrJ6XZMTvqxMNmG05PtODnc&#10;hIUBH86MtuAcJzYZo3NH6jAw7EXngBd+Uta8DaTUcdZUqxoeVwU6mu2YHPbhHCmDl0624OJ8A85P&#10;1GFxwIWJDju6SLH203EBSzsr2usc6OK6pf7YZKFrGDmmHruty4WVnc2gh91ghMNooi1bnFH7WFRw&#10;2rh/F6HOJkedVQ6XiRZx1C+MykzoFenQFqVDLUuHSpYFLZNrSrqmjo5nN2FnBVrcBrQR+LvPrhHw&#10;U9v5q6lsDp2wBmQijN1YORuxid3plfmCMGNwfEJhPcgWozTWDBoZODmISASSl4TivBQBTgpSlJ0I&#10;WRaN08x4FNDY4Zh/nKlXst5jN1+2+uPsvEz+GbkfCgJQA4/NiAa3jWCH12EWhKBlOREIk4ZMAPJ1&#10;JKtACRIRWJzDFsKBeIB8nHRPXWk+OD4fWymy22+1WS0ITKt4XpIvpZxchK0GAxaCnOSkVFgxpgvi&#10;kElOfsnAYMtBJjlFQhSud/rO+wxqmagbtiJsrrcLt2Gvo4KeSyViAnIWYiY6OZvzc8/eWJZuq39Y&#10;YAow+ccgISoIwM0kVLeRIrlzMzbv2Yote7fRgpUU+QPbsTN0J/ZE7CEldj8iEsOQkBWHbOobivJC&#10;6KvKYPWyy2kV6jtcaOp1wz/gQMtRKudRJ5r6q1HXXSWSI7g77ajtdqGhvw5tx1rQd6KXFs7HcfmV&#10;i7j91Ru4+c4VXHr9NM6/chJPfeUsXvz4Gt7602fx1V88j/f+7C7e/cltvPPDp/Hej27hmz97Dt/7&#10;5av4/l++im/R9/d+cANvfPtJvPKNc3j5W+fx6ncu4dXvX8HL37uEF797CS9/Qt+Z+PvgHJ792ln6&#10;/iTe/sFNfO3HdwSh+NZ3nsJXPrmMd793Fe//8Dq+/uOb+OgnT+PrP7qOr32X9n98AW998yxee28J&#10;t1+ax6WbkzhzeUhYAJ65Oogrd8Zw55VZvPiVRbzyzlm8+u45vPSV07jz8gKeujONC9fYPXMEc6eP&#10;YmphAKMzveiZOoyG8RZ4RnzwDLjh66tBa78LXfS9t8+JXqq3wySPWhp0aKxTo86rgsutQpWL5htC&#10;hbsMerdGwFinQVWTHu4OGv/9JAeO1ePIdDOGFzoxcaYXs08O4uzt47j1BpXr/afw+jdv4o1vPY2v&#10;fHwL73zvDt7+7m28/OFlXH75JIbOjcA32gZrRw10JGdUNTqUVKlRbFFCYS6FiuSG1laGChrbHGvQ&#10;Um1ApVUHI41zs0ULRzXJfXZn9zvR1erAkQ4Hho94MT3mx5mFHlw8N4BzZ/qwMN+B2dlWzFMZT58d&#10;xPknx3D63CgmprrR2uFGJc2xRSQj0mjcxyREIoTj9UXsx4HwPTgYuRtxSWHILUqG1lgIG1tFestR&#10;5dbBTuBsxpzwpITkST6NszySDYUkG4pVChTTnFakUqGgREEopu+lkKuVNL8pkFtciLS8bMTRHBoe&#10;H4WQ2FBSPA9gX+ReQYDz9kD0PhyMOSAyCXPykNhkmovTE5CclYT0vDTkFefQ9WQopjFdzDF/aU5T&#10;G0ge2bWorjeLRCJdR2kOme7B7OlRLF2extKNGZygPjLO8f4WugQB2DPVik6aK/w0R3g7HXA0VcJa&#10;W4FKF9W1UwNDdRkqqW3sXhO8TQ40dnjR0u1DS08dGg+7UddaDY/fDqfPAnNNOXTUfsoKuXBjZvK+&#10;QJmLPEW2sPZLo3InUfkPpcUjJjkWkQlRCI+LQFh0OMKiwpYRKtz3mAAUsf84luLeHYLk27YrQPQx&#10;IbiDicEgclAQgvT/1p3bsXXHdkH6sfXNxq2bRZgB4QrH8boekAAMfuvNeNAPL4gFAcjkHy2MpcWp&#10;pLTdU5qWlStJeWJSgOXlGl5oU3m57EwusXUZE02cZIDLzf9xHD5OiCBh644dCI2OQjytjXLMWuho&#10;jq5qbRBkX01zA8qrrdBUmWBtcMF7pBUtE/3onh/DkblRdIz2oLaTjnFWIofmiQxaj6bmZ1CfDBeW&#10;2Ws30KJ6HSvstJjmRf1yPQmFb7luxHa5DoPrUygR/HwPCG4Pfj5h/UjPKtwll69zr97+HSDw7EH9&#10;RHpWbntSJr5IsBLFW+5Pf8yWonQfzvjLVpbiO0FkqqW+xYrME4+Rkvn4E1i/lpVMqkfqT4+y2/t2&#10;GgucSIfX9EV5yC/XQKZVI0smQ3JKGuJi4xAVF4Uwmnv3Re3DDpqPt+zZgjWbeYw8Rv2P+jHd83G6&#10;3xOPkrL0yGNY8wgpXY9Q3/gSE4KPYx2VYz0du34dYcNj2LzlCezdvwmRUbuRkBKOpLxE5JbTeqmp&#10;Bk3DHeg9MYCZy7OYp7X00Kk+HF3oxtk7s3jha9dw990rOHVzCh0TrbA2maGxk45A80IZr31qregc&#10;7ED36GE00tr8yEw3Zq9OY+bGIkauLKLv/Dw6Tx1Hy+wY6kYHYO1sgamlEabGeiirbEgpKkJYUgpC&#10;EpIQlZ6BlMIiZCtLkUlyOq+M1ms0XqwNHhozlUgnWR2emoz9h+IQlhyPVFrHldVYUNlaixIqR4a1&#10;DOlUphyam9S0Rq6gtV8x1WtqZjpi2PqbxuXuA/uwacc2bKA22LKbZNn+PdgZQvItIhShcdGITSOZ&#10;mJGCiIRohMWFISYlBjmKXJhclWjua8MQjdWRpSkMnBxD+/F+tJHOcOTUGBoHO6GjMnJCn7D4aGzb&#10;vxsbd27Ftr07sWPfbmzZtR0btnKIlY3YQvfeRjJxC8kO3rJVIFturhWEEskeklHc14QyzDKLlWhS&#10;hrlvPcwnWDGXsJqCLinnq+F+BKAAlUcacyxnhAUyy9eHgFSOBwWTAUy+MZhAlaz52DJPIuWk4wKk&#10;DhMIy8lC2C2YZCi7CzMRyNaCGwX5x0R9YN+urRsRvm8H4sL3Iz4yBFGh+xBCbcgEICfyYQtCQTLS&#10;9bns/Ax/SALwkeC5iSCus1zv95PFQiY+BFYjABmrlfF3AfdlIZNXQPSdVbBaGX8bHobg4v7ObSf1&#10;Eaktpf3cf6S2/byx8btiZd3yPe49B9cBjSWeU+6Nq2XwnMxrEhG2iedl6tt8jtTmYkuQrhWMfwsC&#10;cGX/kZ4zuB5XO2Yl+DiufyZjeYzzmNu8hUNIrBd18LCfewSgSasQ8cCKc1ipzyTFnBR8Us5ZWQ9W&#10;vKWg++x6F3Dp46D9pPzolKTAy8WW3Qx5y6SDtUKNDpqkJof7MDbQhQavTcTFU8jTUEATbU5WgiD/&#10;0lPikJbEiCckIi1xOQbggxKAhKSEWKQkxP0GAqSi9JuO4aC0dJ9MjpeWGYdiWQKsxnz0ccy7QR8m&#10;SeEarrdh2GVHr9kEFylIelkRNAUF0CsU9JylUMplkOWTMkV1lU11lpWXjsz8TORQvcmZgFHKoKc6&#10;5QQRVhPVVTUpO7TgZcs/Py1wfXXVgd9tPrR3NKChwQ27w4QKdi3WFKNUWUCQQUPfzRY96r0O9LTU&#10;Y7ibE6l0YnygE8O9Leht96Gz2RtAWx16u5owRYvlG+cm8er1k7h5fgLTI21o99voGhw834zuNg+m&#10;Brtw9eQ0XrlyHu/fPYMfv3MRP//6dXxESvqNhXZM99DztxiEG/D8aJPIQrw02YE5UoY56zDHxOuo&#10;t6K32Ull8lGZmjEz0omTk304PTOI+bFujPQ1oK/bjdGhJpyc78P508OYn+nBxGgLpic6cPrkAK5f&#10;ncHdO0t47pkzuH7zJBYWh9E/0IAmKq+X4wn6zGhuc6CN36C2V6OloxrttO0jZW6I2qjPY0K7XYP2&#10;ah0GmqyY6PFidrgJM8MNGOy0o8GlRLW5iPotW5qVwmnViBhxzXU2tPk4zhy7oNKz0PP46yzwOrg/&#10;swsuHW8sonGRA70yHRXKTJg1efQ7j/p2PmwVMjhIkXXoFXBWKEW2aw8pNXU0FhrsBrQ4LQL+ahPq&#10;zDROjBq4zRXw2syos5vhd1nQQWXoabCh12dCd50W7c5i+K05qDOmw0H3MSiKoCIFXJ6eigIaE7KU&#10;JBRnpgV+pyQiPylBbGWpCZBnxkOVnwo9KfgGdrul/lOhyIOWFFp1QRp08ixYNXK4aez63BX03BZ0&#10;tfBzO+Cj+mCiLpBNOJ/GfI6I86eg/i2nPl2Qk4o8Uoh5q5BnQ6WgYwj8UkBBUJXmw0D91EnPWG/V&#10;izrwmEhGGFRwsMWkughGKotORmXJI5mSk0LXT6dzs1BM58tlWcJiVljN0u9SeY74j39z8hRZdpJ4&#10;PgXBQM/Hde42quA1a+henGlchWqWTTo5rFomPAtgoe2Lt68vS7fVP5JyvSoBuH0DNuzajM17aTG8&#10;TP7tCNmJ3eG7sT96L8ISQhCXEY30wmTIqT/oq9RwUF9tOOxB13ALjk73YGyBcLIZw3P16D/uRfeY&#10;G+1DLjQPcNw4JzydDtSwFdPhGtQP0Dg+3oXB00MYfXIM41fGMXFtElNPT+HEM9NYfHEG516dwtlX&#10;JnHmpXFceHkS1984gRc+OIuvfu8mPv75C/jeL1/Bx794AR/+5Dbe/cE1fOV7V/CVHzyFd3/6NL72&#10;i9t478/v4Ks/v4P3fvYsvvbT5/D1n7+I7/3tV/Dn//Ub+Lv/8X2BX/7L1/HDX72Or9M1PvjRDXz7&#10;Z8/g+798ET/6q5dp+wI++bNn8C263kc/vo4Pv38D7350E6+8dQm3XlzAlduTuHJngr7PiDiAr793&#10;Hm99/TLe/eZ1vPWNayJj8PXn5rD05Agm53twdKINR0Za0D3UjOYRP7zHGuEaqYN3yIuGoVq0EQ4P&#10;utHZa0druwl+fwUaG3SorVXBXl0Mo7UAZaY8UrgKoHKUQOPRoNynh4WOc3WY4DtSjbaRWvRONZHS&#10;1i4yz564MoKzt47jyovzuPXGWVLgLuKVD5/CG9+6ide/yQrdOVx+cQoL1/oxvNiJBpJ9VpoP9I1W&#10;6OsrYWqqgq3ZgaoWJ+zN1ahuroGr2QVXI32n8VxVY4LNYUBVtRE1Hit8jTUkr6j9uxswdsSH6aMN&#10;OHW8HZcWB3DrygT10RN45bkFvHh3AXdvz+L6UxO4eH4I8wu9GBltRktrNWxVGhSXZCM5NRaR0Qex&#10;bznZxN6QPdgXugehpAgnpkVDUZYDq1OD2iYL6vxWuEmu1NQZYfdUwEzysZwUQE15KdS6Eqi0Kqj1&#10;OmgMFdAaTdBVVkJvroTGaICyXItijRKFqhLkkWKZmpOBuBR2FY4S8QH3RuzF7jC6f/ge7BcZhEMQ&#10;FhOOiNhokQUylt3QSC4lkbKYRXNhQYkMRcpCyEoKkEtjW0byQlVeAkOVnurMivoWF9p7m6gvsNvu&#10;EQzP9+LoYjeGl3px7PQRQkDp7plsQXN/LTxtVahurIS9oRJV9VTftUZYaW6r4hAQtWbU0LzgaSS5&#10;1uqCv6sWTV0e+DpcqG+vEZa5DpoDK6hOVQYFSvRyyJkYLc0V5F9Kdgo9K7tERyAkOhQHo0JwIILq&#10;nIm+kL2C7BNY/s7Wf4L827dTWP591t13uyAFg60Dt5Liy8mDOHZXgCALIv02fgpezD4IAfjpojiA&#10;B/38h0c+jfUnFA7pWgReKK+0qghYy31WSZHu/SVakP/RGvrNViSkDLKFHyfvEAk8aM0VmRCPsLhD&#10;OBBF/SM1BYnKImTY9Sj0WmDqpHFx5QxuvP0ypi8twj/QgfruRjT2+jE0O4wLdy7i+lfu4MKXb2Dm&#10;xhJahjtRoC5EREwYwkIPYO+ePbQQpgUwyW62PHt0PSm4WwIxBdmtmus5OPafkPUs5wlcr0JBfcDF&#10;N4MX65vofuy6zW7GkqLBpJqUIfl/YXXcVwFb7keS8s59nclkthbcF3JAxMkUSSL27cXB8DAhYzhW&#10;JLu7xiUniu2B8BA6nmP0bsDGLWwV8SjWbXgE6wlr19CWxgtj7eOPYM1jtI++r2M3yCcCCRFEbLRl&#10;AmT9tk3YcmAPwkgfySjORRHJqtJKNbQOPSprSe402eDrrRVW60eOH0bPWAe8NBeU6EnGqXNQROvE&#10;AlW2iI9qcVUImdN2pBEDEz3oo3Vx59EeNPYcgbO5jeaSFnj6+tB6/Dg650/APzkBbX0dMrRaJBTJ&#10;kapQQu3wwNzchcrmTihrXMgo1yCNZHiOSY2iqnJo6uwwkW6g93mRoStDaGYK9sSHY39iJEKSoxGW&#10;EoOIlFhEJMYghC25Sa6JF0jhBxAbH4P8onwUlymRWZArYvNFJB0KZOwl3SZFnodkWutllBUjz1CG&#10;hOI87CJ5v4Vl2e7twvo2PjMZapMO1U1e1LTWw+xzosJTBU2NGUW0JuZs3RVVNMeY9cil9eUhjhVI&#10;SMvj8Aq5SKc1ZlRiNLbu3U5rLxqfm0iOkGxkS2MGy0ghZ+7Tfxjcvx7mIynmq4HH+IMQHL+NAOQy&#10;s4zhWI0iAzl/p+v+ISGRNEzcrCRxfhNM6tAYoHHACUKCiUAm/1YSgDu3BQjABJoTk0j+xnDiMLZo&#10;37IRmzZ+eh8uB9edIGtZvq5WP6vgoQlA2s/zkDh/ub5/28uYe8c/IP7gBCDVjzTvBkMijVdCyMlV&#10;yvl5eFiCi9uO23El2Xc/rHaN3wVcr8HeCHxt0U9pzhbkHs0JvFbiuZzrgp+N1yi8VpHCb4h1CdUR&#10;40Hb/N+CAAyuq+DnXLn/QcDHctswqc+EO1vUP0G/+Zkf9nOPAGRXQHbjYwKQY34Vs6JexPHQ8gXx&#10;x1Y9gcQEgWydTAQyacCWN2ZdKSqUckEA8nUY4ruqGOxmWFdtQXeLD0M97ehqq4OLlBGNKgd52QnI&#10;SotFJik26TRB/UEIwPhYJMXRfzTRJbE7Au0T5F9qPHIyEyDPT4RBk412n0EQXM9dmsILF2ZwcZQU&#10;MK8LTRoNjPkFUOZkQ0FQ5nMm1QIU5WUjJysNmTTZZmalIpsmyzxSdmRMipCSo2HXX60CpgpSVi16&#10;OO1GeN02YfXn95Fi0uBGs9+DlpY6+Ju98HjtsNkNMNGEaTRpYDCqoa9QCpgtOng9NnTQ8f0dPgx2&#10;NWGw249+Wjx3NtM1fNXCEqq53oF2vxsjfc04P9OPqwuDmBtpQ297NXxeUorZstGpg5+Urv42du3t&#10;x/WFKbx8aRzffHkWP33/Ej4hxf3Va4O4ttCC+WEnxrrNGOkyY5QJwS4LevxmdPos6Gqyo5/dW3t8&#10;GCPljd1ceTs91I7FqX6cmxvG4nQfpsfaMTPRgXOLQ7jA2T3n+zE31YUpWjydnOnBzWuzeOX5C3jm&#10;5iLOnx7DApV7crQDg70+EdOQXZvHR9oxQeghRZzJK69DC79Dh3abBi1WNdrtWvTVWzBF5yyOd2J+&#10;tI3KRfVSVyHiObILsEj0QRCuqZoC4WbLmWM7m90Y7W/D2GC7yEbrraa+bVZQX1cKN2y3XQ2XjePX&#10;qeBZ/s7/WypkMNJCz6jMg1lJ19PIUc1EILWdIMEI1QaV2G9RF9GWxpC2FDa9Gl5rBTqprUY6fVTH&#10;7Tg/3Y0rc1QXS324Nt+BuX4nOjykuOvU0PHiLDMV8vQklNK4VOVl0TYdRfS7IIUJwAT6nkj7kgQB&#10;yESfgRRsk4rKR+Xi3+oCtl7MEvtE7E56Ni/1hQbOZExKs9uuE662bMEnufXyywBlEfV1+l1anCNI&#10;OSb+tKoi6OlZGDoC93GjXgkLE5z0zPWc+Zv6q4v6r01H45+e3UTlYGJSxVmCecylxaEoK/Geuzxn&#10;SWZykTMmsxs9E4I8hhhyWSYK6NiC1Bgag0kwq2VUr0pxbf7O17frFGJfdUUprDp2eab20Mrx4p2n&#10;l6Xb6h+J9OPFGU8qjDUsTDdvxpqt27B+x05sogXolr07sY2U/B0caypiPw7GHUR4YhgOZcYgW5EG&#10;tVmOqnoDGrqc6ByqR+84jc3jLegZb0DzkAN+tgAcqkHboAetRzxo6HDCTf21ylEOM8nUKo4tWl+F&#10;lsN16B1uwfB0F8ZPHcH0xUHMXx/B4q0xLN2cwKmr4zh56RgWLo1i8eoxPHlnGnffvIAPvv88/vRv&#10;v4a//i/fwi//8UN8/5ev4qvffQpvfPMc3vv+ZXz/r57Dz/7+Nfzob17At35+C9/4+W188lcv4of/&#10;8XX8/B/ewd/81w/wD//7N/EP//0b+NXfvY0//cWL+PHPnscvf/Umfv2f38Pf/8s38Ov/Sv/9l/fx&#10;5//0Hn72j+/gx3//Jn7wqzfw/Z+9gW989wW8+bWn8Nzri3jm1QW89M5ZvPXNa3jvu7fx/g+fxdd+&#10;+By+8vEzuP2Vy1i8OYfR06PomuxD08BheLva4erww9XmFS6dvi6SY0fc6BioR9dQE7qH/Th81I+O&#10;/iZSoqg+u+pR1+qGo9aGcqo7FY05lYFkpbUc5VUGUjQqYHLqYfHoYSU46knutlShqcuFzsEGDE51&#10;YubsMM48NY2rdxfx/JtX8OUPbuOND+7guTcv4/Izc5g9N0Dt14im3mrYGy3Qk0xQVipRaiqFnpRA&#10;W70NNc01AtVNdEyDHdZaC4w1Bhiq6f41RphcRpg9lXDQf/WddWgboOcYbUEvxzc8eYTacgJPvXAK&#10;z755ES9/9Qre/PoNvPXR03jtvat4+qVTIlPy0fEW+FrsKK8sRU5uCmLZCi0sBPv3h2LfvlAcOBiO&#10;sIhIHKI5MZvGeFlFMarc5ahvq4K/x0n1SIrnUS/ah2iOOeKFu5XKWW+CkWSoyWOi8hGcFbBRue1u&#10;E22NMFg1UNEYKirNRQGN2Tyaz7JojKZmJSEx9RBiOOFCLN03Ogzh0RGIjI1GzCGak0kRT01LE0hO&#10;5Vh5ySJjbi6vKdRyqGkeLCN5WEzjskCVR4oyyRZTCQw15VR/VJ+tNEf11FFZm9A1Sm0/WoPeMQ+1&#10;lw+jcy2YONmJsbl2DE7Q/wMetHfTWOtxoaPbjfYuQifNp20uNDRyIiibQEOTA772GjTS//4eL/zd&#10;XtS3u1DTUAUzPbPeXAa1vgTFyiLkF+bSXJ5O64sERMdEIzyclOeQCBw8EEb1HSIy1u7aF7Dyu0fo&#10;CVIvYOkn7WeIrL8HdovEIAzOCsxWgEwMbtnB5F8gHhu7Y0oLWnbhkIgpQU6RbBKLflrUBZSBgDL5&#10;6cuKwFbsWwYf/6AfsTheJq3uLZ6XF8v3CMBlVySxgF5WTHjBLO3jN/GBLK4bBOm2fhsp7ft240Bk&#10;OEJjoxCTlCCIhYa2FjQfboexyoK8kiIkUJ9Ip3qX0VxRzC89fTUwN3lgqLXD6LXCVleFdpqTFy8u&#10;4Prdp3Dh+SsYvjQNZ289FDTfJxemIyw+kup4jyCJ2BqPFYTHSY5zedgqMYLaMCUjHdHUN5k8YmtL&#10;rmuuJ+k57uEhFt8MYfXG9cD19Mgfi7rj+uE6kZSO/4XfxH0JHO5b1Mf5u+h/y7inENN/3O+5ndmN&#10;md3nuU0PhoUG4tJFhIvM2qFRoSSrMlBE643YpEhs27MRG7Y9gQ2bn8DmzeuxlYm9rRsFmcGuj0x2&#10;CKx7AhwPLRAXjZQ1wqP0+9F1j+OJDfT/lnXYtGMjduzbip0HtmHH/i0IjdmHrIIUaIwlqKwup3lH&#10;C52FZBzNEZw8KCEzFkVl+aimucJL8wT/zy8bOO6gxqxDud0isiTrCHpvNUz+Wphb6mFodCNDo8Du&#10;2Ahs44y9aXSPKhuqWlphqK+FosqEIqsWSmc5VG69sEq3kYxzdNaiqr0O+loHZLT2Si3JRTqt59JL&#10;8pCuyEU21Ul2SQFSaW2VRGutGJLl+6MOYk/YXhqrkYhOSaR7JdOaJhWZchnUFk505abx6ISqqhJK&#10;uq+a9DgZrfNSaS2ZmBGL6CSq96g9OBi7Dyn5SSikdbVMK0OBtgCFFSTn9TKkyFMRm3kIcXS/qMQY&#10;HOSXKgQmAAtJRzQ5zLC6qlCiUyI25RB2h+6leuZESrux9+ABQbSzOz/LR+4f4qXFKmB59TAfSTEP&#10;Bo9t3q5UyoOPCcaDEIAScSPk9jKZ8kUiQOR9StZIW4b0HHyc9F0Cl/9xkuOPP/HIZ/AEE+LU/wXp&#10;xwTgBhp3y4QguwDv3b4RIbu3ErZh/04aDzSetpDcXU/PuGb5PoFr05bwuXW0Ap9HADKka0tYnQD8&#10;1DV0VRlE+x8G98uYHlyOhwU/x722E3P58nzPck7qK6usBcS8xeByPQSY4Aq+58p6XAnp+fi4YAT/&#10;9/sguB6DwaTYagQgu/TyCwGe13ndJM3j/BJUrFlWgJ+Z247b+49oDfPH0hrmPvhDEYBcfq5zHpMS&#10;Ec/f7zceV9bH50G6vjiXEOgbv0cMQCVNDOzKJ8+RXPo+DeLP8cnYZZFjbHGcLiYA2d1OR/vZNU8t&#10;zxYukex2yHHEOD4YxyVjIpAtASVrQIdJhzqXGW5XBYzsfiNPFyQgE4BpSTF/EAIwlc5Po4VoJk1w&#10;WTSZ5mSmIT+bSYfUgOuvOgtNTg0WhpvxzLkxPHduEudHu9HntsOtKoUxLx/K7GwU55MiU5D36ZaQ&#10;n5OJbJowszixCJOApPDkUf0VCeumbGElxSSJmSZNiQR0Oy0CdUwG+pxob6tDN2dC7SYlt70ebS0e&#10;+JucqK+n+7vNqK42wEXKZFODI5Bco5uTh9Sjv8eHAU600e1DPymYg10+jPQwAdeBczNDuHl6AtcX&#10;h3FyvAOD3R40kSLscenQUG9BOymtbV52nQ0k2lga8uHmQgPeujmEb7w8g68T3rwziheu9uH66TbM&#10;jtjQ26JEh0+Obj+7I9vQyZZrzU5B/I33+TFKZRki5Zx/c1zCudEuzI91YXasHXMTnTgzP4ClmV7M&#10;0/eTk12YpvoeIsWsj635CL1t1Rju8GKCnmGsg+NF2tDttYisuz1sqUd10MDWe2YVmmjbQX2o22ug&#10;48wYaqnGaKcXIwS2TPSRwm7VF1G/pX6poH6soD7JFmi0INJSm2iKObst92smAlXwOtglluMuGmA1&#10;MplFfZUUDRcp8x6ngVAhfnNmYB0prhq6ro5jC+qKhHsrZwKuNqnhZms0qw4u2vJ+HjsqGY+ldBoT&#10;7DacDT2VxUIKdr1dh26qw+EOF6Z667A4Eki0cnm6A2dGmzFGbep3WWHVKqClMaWl/mRSymClcWRS&#10;UTnkOVAXZEJFfU1LYzdg+ZcPm5bjFlI90bPUMVFP49RI+yuKc8SWYyLqlVmC9GYS02ak/knPxe63&#10;WqqjTwlA3uZDReOaiT811RWTfzqNHHq6B1u3GvRKmAxq0b+ZALSbNHDSvQPx/lSiDgx0XU4IxEmF&#10;irMTUZTFyUniBamXn51C4z8JOVlJNI4SkZ2eIMAkIJOObFnIxCMThQXpfG4SXSsHFaUFUFOdFLNF&#10;IkFNz19RKoNFWwoHLX6rqRzVVJ7nbn8+ASgm2uXJlheYAhs24ImNpFBu3op127ZjIykcm3Ztx5Y9&#10;TALuxi5aoO6P3k8KaIiIeZZemIRiXS4qqqkPNBpR21aFxq5qNPXQGO6ywdleDkerFo5mHewNOti8&#10;WpidZTBaVSg3kAwtpzoyqVBFfc3nd6LnaDMmF/qxeIXk0O1ZXLx7AuefncHpm5M4+dQElm5M4Rzt&#10;v3R3ATdfPYOX37+GD/7kZfz4b9/DL5kA/JeP8JO/exvf/Pnz+Pqf3sZ3/+pF/Pk/v4u//T+/Tv+9&#10;ix/87cv48Gd38OZ3r+LVj87j9Y8u4N2Pr+LD793A179zHd/45Bq+/YOn8eOfv4i/+vXb+PU/vY+/&#10;+5cP8becBOSf38PP//Ed/OTv38T3/uYVfPSzu3jv42fw1oc38crbl/Dsa0u4/coCnn/rLN786Cm8&#10;//1n8cEPn8Ob376F22+ex6kbkxiY60bzkB+1vQ2oJnln8rmhJ1moJ4XG5FLDXq+Fp6USDYcdaO5x&#10;EdxoZAvJdgfcflKEak3ChdNA40dnLRNx8Yz2clhqTKSIGaGjvqfQySAjuV5Yli0y8aqMRSivUsJe&#10;Z4C/242R2W6cu34Cd155Ene/fIXKfAGXbs9j/sIwRuc6cXi4FnXtlbB4y6CsVKBIX4hCumYJh2Zg&#10;V19vJWz1NDZrLYLo0zt0KCP5wAShsrIUWpsGxpoK2OoscJHy10gysWO4Fd0kiw+PtaBnohXD892Y&#10;OjeIE08OYvrcEUwudWL8JMfDa8XAZCO6h+vQ2V+Ljp461JO85rizWdnJiI6OwMGDYQg5yGRgJCKj&#10;okRculQeTyTrlOUFqLArUNNkRNewD2Mnj+DExTEcPzNC92+Hm2St0WNAOdchoZJkpY3KaneTIklb&#10;jl+oJkWVCcC8ogzkkOzKkWUgmxTrjNw0pC0nwkhMTUQCzanxyQEkJNM+mreTkmhL+1PSk5FBc2Fe&#10;YS7kJDeU+lKo6RmU5aVQsNWdrhDF5XJobGrYfBY09NDcd7QFrUeb4O9zoaXPju7RWowtdGDpyiiu&#10;PjuPa3dP4vy145hd6sOx4x0YHmvFIMnN/qON6O2vRyfNJ03+KtRSH/F4ab6rM8Hpo+eqr6C2LIeZ&#10;FGZ2EzY6tNCyS7S2EAWKHEFwpmUk09oinuo3CqGhoThw4CD27yfsC8G+vaSI7mULJE7ewcrppySg&#10;RP7xfrYGZKvA/aH7hGswW9gcIPBv3s8EIh+/ZcfWAPm3eVPA2o/kjiDzgiCRe/cUSAbv52OFnArI&#10;q2ASkI970A+fJ1kU8vW4LAz+zsSepDDxMeymzFmL2QKL38JLC2e+H58jMoNGRgg3wgNhoeAEIRu3&#10;bcFOel6OVVleqYWeZHJeURYS0uIEeReemoAUBY2pKhOMjR5YWupQ6a9BMc3tqXJaV5VkQ01zl7q8&#10;BHJTCcqpXetoDDXTmqJ9vBfVrbVIK8rFrvCD2LJ3Fzbv3I71W5gIJKWV6pYtxRJTU0RmVC4PE4SB&#10;ugwoh4LgJAgFL2jxLS3egxfbvwE6hxUNiXgIVi6l7/8LvwlJOVsJ8T/Vo1DglveJ2E38nRQbsY+2&#10;9xRk2q7jpB7LManYAmIrjalY0gHsnip0HT1Mc0QlUnKTEJVMMjI5Cgm5qchXy5FPsigxK1mQUDv2&#10;78SmHZupv5BytomUMyb8mARctgi8h7WPYy3tY3AG1Q2MDWuwZ/d2EVLIYOaXLnWoaXCinNZcRWUy&#10;FKplJGM08LWTHB/ogM1tQT6tB9ML0pBL6xqNjeaHJjfMjS5ovVaoXJXQ1VXBRv1aX2PBocwk7A7Z&#10;i5DIEKTmZUGmL4PcSLK5inQomhMG5vowfKof/TSfNg360DTQgMMTXbA22KGoVMNUa0djXzsGZ8do&#10;rplE7+RR1B5uQqlZixRaS8bSWio8JVYk1Akh3SuK5F+qnMpVZYa3oxmNRw7T8a2oaqxFWVUlCivK&#10;BIqNJDur+AVbBcwuPWSqLESnhCA8YR+Sc2NpfWPE1NIxnHpyFj2j7eK4dFkKdofuwebdWwU4ozeT&#10;fWwByEjMTEZkQjT2s1UitUtUPMcFPIQIkiecfIRlDPeB//ClPxaWy58i8Ft6ifEwH2mc/z64L7lF&#10;fZXl6ko8rAvw/SARfAwmFCTw79WOlwiG3wCNscce/9JvgIlA7vfBcQE3bV6PbZvWYufGJ7CDsWkN&#10;ttPv7ZvWYwsTheu4PJ/eS5ATdO8vygKQryfIIOG6vF48F7+IkeSKJCO4niWZESx7fleI8AarYLUy&#10;fh6Cz+OyS23HMRn5BaCY13kuXwavC4TlOq8P+OUW7bv3MmR5HgsksQrCcj2uBM9XfF/RJssILtuD&#10;Ivj5g7Hasb8LVl7zXnn55Sc9v7TWYaLrXvus8rz3a3vRR1bBF0kArnyG4LaWxufv0wargcsvPcvD&#10;fu4RgCqaFAKJADgrKGcADcTf4hhdHIeMY3ixYs8B+jnOH8cn44yfIhNpAR+XJdwGORaYlBVUrywS&#10;ccgC12VXyiJYjSq4nRUCJoNCZMxlN7/87FRkpSUinZSHTFq4pSWlICUh4R7hxwRfPE0McfHR9J0T&#10;f3yWFGQwAciWfmz1x5Z+TP6l0wTNxF9eVoD4K8pnYq4AWlLozOYi+D16TPV6cY4Us5O9dRiuM8NP&#10;ioqdFqf6ggIo8wogz8+DjMpfQOfm02RcwBMyga+Xl5mGvHRaXND1ZdmZKKL9xVx37H6pLoJBVyqs&#10;ANkN2EqTLxMlDCYDW/zsHtuB+ZkhzE7ShN7fjP6eBgz2NaG3qx4tTQ401FnR7LOjo82Fnr569A81&#10;YWCwCYM04U+Nd+LMwjAun5nApZOjuDA7hMvzI7h9bhrPX5rFzdOjODPdgwlSuDtJ8avzGuChSdvn&#10;NqHZY0UHKd799U5Md7pweaIBL1/sxwfPz+M7pKx/8PI8Xr4+hGcu9dC1mzAxYEJPiwLdzTr0tjjQ&#10;1+ISBCATbt1Uzt6WgCvwBMcF7PMLInC4qw4cK/DyyWHcvTqHWxencH5uAAtUbrZMnBluxtRAE2bo&#10;mJkBPyY66zFCdTJQ70APLZhabDp49cVw0WLKqytGGy2u+P+TVGdX5gdx9eQgTtIiY4ATidg1sDGR&#10;pWRyLxul1AbChZSUUI5nKcv6TTDZrSzgxBUyOq8YIlmGRoEKrRx6HV2L7m1gAs1QCgN9V6vyUaqg&#10;/lNK56gLoGd3U9pvMynhdRrQVG9HncsECx2vpXJwbDuO3SfPT4FSzq70mcKV2KTJg8usQDO1RW+D&#10;FYNU/sEmK/rqTdQeBgw2WDBE9dvjd6Gh2ginMWDxZqNysZWbx6KlfdSntDKxj5PVNFN9dTdQm/g9&#10;1B4udNH3TrYMdVvhc1C70zkuUsLsNObMek7OkUdgErNAWERyAhID9dcKtvCjcaov5Th8RdBwdl9a&#10;OAdb+zH4u2ThapMsXJ0mEQeU4XaQ0k31wFaXTMCqCSoa6woZjROqE07+k5PJpDyP0cALgNTEaPGd&#10;yflPLQCzaMxmClfkUhqDqqI8KEjOyHg8p6eggLb8H1srVlD7WSo47qBabO/c+vwYgPeUa1q8BJRr&#10;Bk226zfiiY2bsXbLFqzbthXrOWPlzm0i+Pb2/buwO2wPLVT306I1DPGZ0cgoTEJhWRbUxkJSAKi/&#10;VKtRWVMGa70WjpZy2Pw6VNaRzKyh+rAVQ2uSQ1NOdUt9rIz6kFpTCA1tDZVKOOtMaO+rw+hcD+Yv&#10;H8OZ2zM4+8wsTt08jpkrxzB1cRjTl0Zw8uYknnzxJJ7+ynk8+9VLuPu1J2l7HrfePo3rb8wTZnHn&#10;vVMiCcgP/u4N/NX/+RH++l+/iZ/981fxjZ+/hFe/+RSeffcMnnnrNF585yyef3MRT78whRt3x/Ds&#10;K9N4++tP4ke/eBm//ucP8S//+l38079+gr+kc3/0t6/gW3/xDD742U2RhfijH72ED7/zAr78teu4&#10;9fIiLtyawNkbozh/axyXn5vBpbszWLoxhqnz/Rg40YHmo6QotTtgpj5u8FZC77Gg3F0Jk5fqqa4M&#10;dp8GNX49vK1G1HdY0dhlR1O3k7ZOuJvNMDiYQCJZrKL2V6ahSEt9wkjzjKUEGnMJSitkyCslxaIg&#10;USBLnkKKVwbkmlw6RgFnQ6WwBByf78fChTEsXKSyLQ3g6FQ7OgZr0XDYhpomJotKSUkrhLKyGGVW&#10;FSqcelhpbqhproa33Y3aDg9tXXD6HWI//6+2KFFiLBZEoY7kUZXPivrOWrQfbcWR493om+5Cx6gf&#10;TX0eAruCu+Hvc5LCVYnqRg3dswTlVdSHCJYaFVw+I+o4Y7SHlMPyEmTnpuIQzW/h4eE4GBKK0LAw&#10;hEeFITouEglsRZ+biLxiTkiThbJKGSlfGnharfD3etBIc1y13wpdNSmShiLkc/ILLc1v3A8N1Cep&#10;zLxVkkzhWIO5nAU3LxnpOUnIyElBZm4abdOQTrI0NTMFSWnJgvjjoPDRcbGIiokWZGQUKW0xcTE4&#10;lHgIyWl0bi7NkfJcFKkKSVksEAk2ckgW5CmpDcvyRJ05mqrQMuhHB80JzTSv1XY6qH5taD5Sg76J&#10;Vpw4P4wnbzEBuITLtF3kNlvow9hUJ0bp/9GJFoyOt+LoSCO6j7jR2lEFf6sFjfTsbn8ltU+5yEis&#10;ryqBjsanzlpKY7UYReo8ZJOMTiU5lJAUh5iYqGULy/3Yt28f9u5l7CcECEDONMvuvgES8FPwb7by&#10;4/8kEnBf6D7sZxcpJv9IkQ+OEbh5+xah1PICnxf3n5J9AUu/T+VSQBng/wXpx6DjhbXysmIgnRs4&#10;/8EJQBHza/8+YVF1IDREWHGGRUUIl1kmWnixLIFJtW27dghrO74n/8/3Z/c8JgV37dmLvfsPiD65&#10;Z+9ebKVr7Ny1HVGxYZDJs1DtqkRbZx3qGmxQqLKRmBGPNJLXRQYNlE4LLJ2N6Dg5jomnz+HYU6fQ&#10;NTeEltHD1C+qUWosEfE2a474MH5lDqeeexLzdy6gf3EClhYvZIYyulY+Emgdxq6he6jdNlLdSlaV&#10;QnGi8kpvyCUl6p41Bf+mxTgv0IU7Db8AokW6WFgHLeaD8SXCagrG/8IXi/sRho8/Sn3yEVKuHlmO&#10;JfjEGqyjPsoWuRx/VGlQ0jjXwUTr3NbBNgwtjGPuOme9fx3PvfcaZp5cRH13M4pp7RKdegg7abxu&#10;3MbK9hps3LIeu3ZtQ1jIPhzcv0e4NzK5sZb6yBPU7mvofmsfX0PbNdi0biP27dmHFNIv1NQP9ZZy&#10;kqcq8d3kMMFoN9F3NeRlcmQVZguyKzUvHSmFWcgup/mlzg5Hbwvsvc0wddShdrgbA0szaB8bhMpS&#10;gaTsNMQlJ+BQajKSc0nvUMlpTvThqeev4KV3nsXCpeNo7HHD5NJAYy2BykRzhCKTxgPpZcYy4Y7b&#10;NzWCkZPH0T97DG0jvfB2++Foq4fea0MOrV3jCjMQT7pfrk4JjdMKa2MtqlsaYPF5YPRUQ++k45Ry&#10;xKQnI5ZJQg4PQ/pRDa35O2jN3kDzYEVVGQpKSf/TF+JwXzOefeEaXnz5FukqnShW5opEVTsPcsiI&#10;/Qg/FImkrBThCpxBOiOTfmu20ppr81paZ20UFomHSGdLojoNiQgXL0p4jDLBFyDbeRsg/Lh/BMZz&#10;YGw/zGelEv274H8mAcjWRMEWRQwmFYKPC96/Wvk/jwBcuzZAdjMBuG3bJpLrOxEVdkDE/4ukOe7g&#10;rq3YvXVjgADcsPbfhABc+Tz88kaSE4LcWa533vLvlfLkd8EfmgBcw27Ty/P5Wo6BSnOWmPsJ/J33&#10;B0KEBMhAgRVz22p1GQzpBZdkYRdsZfcwkJ5hJVY79vMQ3JbB4P3B171XVt5PbcrPIrXL/eYGxv3a&#10;XvSRVfBFWwB+puzL9RP8XBJWnve74gsiAEmwk0BmUqRIkCMpKGbigt2AlXkicQFn2pQybnKGT/6f&#10;kxHIs5PoHPouzmP34XSRIIAtAZlMYHdgJgJVpNBrSLmo4NgYnDWxghQlTnRAigFby8nyMpFDykV2&#10;OpOB6UhLJUUjJR6JtDhngo+Jv4C134MTgGxRmJnKZEMq8rOZSMgRBKBOXwBndSn6O+xYGvHjNCnd&#10;wy49mjQFcNCEWEHHqfJJGSogZSk/D3n5WQHkZSGHiT+CLCcLRQRZFtVZZjrkjJxMQQCy1RS7SQrC&#10;hBYaga0SZloQMGnCvx0WLVoa7CIL8NggKTGcSXe4DdOjnSIrcH93Hdr9djrGho6WanSRIjc82UKK&#10;TzuGqMzTU124enESz99cxPPXFnD73CRunBzFzcUx3DkzgZtLo7gw14/5yS4M9NbBT0q3z2tEs8+G&#10;riYXhtsaMNvbgQVahMx0uHB6oAm35vtxfbYHp0cbMEcK6uyQCyfHvZgbc2G0z4Se5gq01ZnQ4jGh&#10;2U3Xoi1/54y33f5qDC9bAQ7Rgn+0u57Ob8HJsQ7Mk3I32uVBL5WBMdTmxERvPc5M9eD66TGcn+7H&#10;OJ3bXW9Fm5Oua6e2sGrhM6vhs2jQ7KhAp8eMPp8D/aQY9DZZ6J46eCxymDVsgcoJJbg/JiGf+qEg&#10;Z7OpvbJz6HcmCtLZiiz1M5BRexXRf/KcbOqzbFGWLQhcGZOH7PaqzIdKzUSNAlrq/yq1DMWkwCrY&#10;so++q7VF0FJ/MeiKYDEpYbcxyauCnpRoNfXz0mJaiMnTqb9lCYtBC/U5W0U+bPo8OI1F8NlVaHPr&#10;6bkMaLFr4DMp0ECKeLNFRc+rg4/gpnFSTcqqo6IY1QYFnacQ+xicmdhF24ZqqhufE4O0OBxit/D6&#10;auGC7DSq6TylsAq0aIpgZndcGrfsuswEIBOBbAHooDJLVnvszs8kqFFdCpNGCYO2VJDY3G/t7NZs&#10;M9CzakVma0EA0v5quwH1Hhv8TDj6nWhvcaOh3gYH1YdBT2Ofnp2hJqW/mOqjIIfHY7yw9hMEYGoc&#10;0pZJQP7NFrSBOIDUHvSdkxAx4c7kvbwgR3zPozHHbSwvoLYoZYKSx5aOxpQRTmsFqq0GPPfsnWXp&#10;tvqHJ09WZqUJV4Am1cdoUn58PSnYG2nS5QDUrKxvIeVw2xZs4fhe+7Zj98GdtHjdg9DYA4hJDqdF&#10;bQwtaBORp0hDoYr6j4YXytR/qopQ5pBDY2drp2JorSTzzAqUU1tXkHKrKy+GivqQopSejRbRcjXJ&#10;DgNn1lPD025F+wgt4k90YmipF8Nn+nCUtoNLPRg914fJK0OYvjaK41eOYvRCNwZPt6F/qQUDZ5ox&#10;fL4V09d7cfHVabz8yVV89Jev4Lu//go+/tUbeO/HL+LVbzyNu28/iadfW8SVuzM4c30EJ8534/gi&#10;yQK6zpU7o/jaJ9fxF//pPfzL//gB/uX/+gH+6r++LwjA7/7V8/je37yIn/3nd/CX//gd/OSvv4Gv&#10;fecl3HrtLE5fG8OJC4OYOd8vMHG6B4OzbP3mQ8cIyaB+N9wkc62NlTDVGmEiWWJptIikDjX+cjgb&#10;tXA0lBE0qCbUNOnhaTHC22qCw6eFxpKP3NJ4JOeFISk3DJnyOBRpaewbskkByiPlj+MvZSKjMBnp&#10;BUnIKiJZoCSZrKV+YghYArJrMGeF5Uy0h4caCD40ddfQvY0wu1UwVCugZyLOroDZwy6qVrhI/jLh&#10;x/C01cDdWi32eUiOedoC+/m3ta4SeocGOnsZLPR8fGxzXwPajjahle7VMdqE/plOHFvsw/hSP3on&#10;muFqraS+QXMNPYesjOZQTQYpkrnQmznOoQo6QwnJnVxBACazG25sOEJDDyAkZD9CwvYhPPoAYhPD&#10;kcwJaei5ZfT8ygoZPYcKNg6D0GSFo9EqXH/LbCqUUN8rpnGvpG0ZyRN1eRFKyvJQWELjqigNWflM&#10;/CUghcZockY8bRNpm4ik9EQkpsbjEJNlNM9GMmEWGSHc8A6EHMSBAwcEeXbg4H6EhoeITLnxbOmR&#10;k4ocGss58iyk5iYjIesQEnNo3FPbFOoKoK+mNm+qQu1hDxp4nuqrR9tgA7pGmtE/eRjHFvoxdWYE&#10;s2ePYfbMMKaXBjE2142hyVaMTrVhar4L86f7CEdw/EQ7hqmv9Q970HPUjbY+kkVMHrdYqC70gpzX&#10;WRSkrMponGYjj+RRJpUpOf0QDsVHIyIyFAc57tiB/eJZAmTgfpGhcs+BT2P+MeEniD+CRPyx269E&#10;DrK1H+8PJv627NyCTdvZ4igQ948X87zIF+QdySFJURRyaVkW3SP+GPcUhQ3CEk+c/zsSgEz6sWUc&#10;KxYcY4vd7JiU5Gvw4loo28tKt1C2aXEpkZN8DlvolBsNMFRWIis7FwcPhpOiuAMccH7rts0EUub3&#10;bqX+Gk3HlKC5rRqdPV7UNphJ/pVBazfD3tEE70gvWpYm0XtjCdNfvoHL33oN5997DuPXT+Ho6XGM&#10;np7AiWun8NSbt3H1K3ew8NyTmL5zDgMXZ1Ez0AqT3wtNtYVkghwZudnIyMxEXEK8IDf5eYQ8pzJL&#10;dSq+kzIhKVeifpfJPy47E4C8qJYW76vhfxGA/za4n5L3+COPYu0fP4I1BCYB15CCuIb65satG0Xs&#10;zkJa65Q7DfAPtGD28gLmnj5H/eYKnn7/Nbz47Xdx691X8OSLT2P20hK6xwZh8dqRQjKKCcSNWzfQ&#10;WNiIHbs2Y+euLdiwkRTxNay0s9JKeJx+P04K+BO0PniC1gVraUxv3Y6Q6DBkF9EcU0F9u7Kc5KoO&#10;+SWFIov6nrD9AiExYUjkl9FGLUrqXdB1+lEzfhT1JybE1jrYA42/HlnGckTn5ogEIGHxiYg8lISY&#10;hBTEJiQhPjWJZHwmSmnNWUKyMz0/AQkZ0ciUpQbiqtL6TGXQQF7Ocp7mIYcJtkYXamhtWNXihaXZ&#10;A3dfKxpGumDvboTKS2OnUi3cjrO0Jcim9V4BPYPcpIeCUGoqR66yGCm0Pk4jnSi/hBMnqSHXlaCs&#10;Uot60iHaettRVq6meSEWUdHhiIoKRUQYyVCSg4JApTpcv20Dtu3bQfWwDweiQhDG4SwITPht3LkZ&#10;a5kE3ER1y0QgtSPLJH7xwGOV+0KA/PtULnE/YNnHpAkf9z+DALwfPo/geJjj7weJPFoJ3n+/e6yK&#10;R0kePrqOsH55S7LyscA1nqD6fGLNo1i3/jGS5etpPtyBuPgDSEkLJZkegpi4Pdh3YDO2bKW23RCI&#10;IRiwcKL5iMbH449upOuxLKV7rLhvsCzl39Lzf17Zg8+RIBGAD4P7kT2rXf93wWrXZgT/z/XEVoxS&#10;DDfeSi6iUhtyfXCbrjxO2krHMoLbn88Lvt/nlWk18PHB5JXUJsHXW4mV1/hdwfeSIO3j63NZvvSl&#10;LwkElyv4uAdBcHlXjiOpLn9bP/w88LWlcgaXNfi+fxhQeWnsPv7YumXp9uCfewSgghTtomxSQLJS&#10;BZEno0U/ZxkNkICZIkspu/3WO03wuWkxbVBCWZAmCEAmXTg7qCD/CHw+/2ZCkYlFtgrk/XLaV5RH&#10;11NkikQgxopiYVllpOsyoaAsLkBBTiYp95mk3GcjOzMdaWlJIrtvSko8kpgIXCYDV8OqBCBbASax&#10;a2GAACyWsVuuAm63Dv19Tpye6cCtk/24NNiEISZhFDmwUbn1dJyiSI78AjmyCwqQL89HkUKG4mIZ&#10;ZLI85FE587PSBfknz8pCaQ67ZOZDIy+AetllUqeWB6z/zDoBC03ITKQwocLkoJmtueiefq8RnX47&#10;ekmJHOzyYpQUxonBZrHtIQWzo8mGni76b8yP0dkOjE63YWS8CdNU9gunh3Dz0iTuXJrCraVRXJnt&#10;x8WJbpwb68TSWDuWJkk5Igz1k5Lrs6DOY0SLj+7V7BUE4ERnC+a6OzDf2YaZdj+mOxowRYuFkWYn&#10;Bui+gy1WDLSY0SNcf3Xo9FWIjLt1Ng2cxtJlYqoY9ooighxus0oQV+11FvS3uDBGzzPe6cGg34He&#10;eouI1dfPVm+cxKPZgVF65uleHyYJgx0edPmr0V5vFaQiu/K66Hp8XYu2AEZVDnTF6VAXpUBVEEeI&#10;pj4YQ/0slvpvPIpy2K00SVh7ZlMfysrKJuRQ25Oil5qOvJS0zyAniba0vyAtE7L0LALHmyMUZEJe&#10;nAe1Ri5c70zUdpycRUXtWUxtqygtEN/5f7bc0rG7MRNdOk7aQm1P0FB5dWxFSPVjMpXCRop8tYWT&#10;6OTDYWQLQBl8diWaHGrUmxWoozr00jW8Ojk8dM1qupaNlFQbLfIE9AVwGIrgMhUTmAjkepfDQfdm&#10;S0ARD4/Kw4QfE3+cgZtJP44DqC+memMXZBrHOhp7bPnnsinRXG9CZ3M1utvc1MdcaPLYqD8a4bRU&#10;EAxw201wERy2CkHyses6J7NhC1buvxznkt2CuU+7HEZ4vVbUUdt5aVHpchvhoPazWNXi+Svo+bhe&#10;ikjhzsqmcZkWg3S2WkqNE8hcBlsFsuWmkuqfE4RwfMA8kks52VmBNiWZkJnOsTfTkZ+XB4WCyqFR&#10;UV1rqQ10sFO5vU5SLq1G3Llze1m6rf4JZJMi4Skp3Mt4jCYEJgE5MyHHBBRK96YNWM/BjneQcssk&#10;4N5t2LV/B/aF7kJI5D5ExIUiLjkSSZlxyMhLQk4hyVBVFkoqC1Fmp+d3qmCs0cDk1KLSoYHRqhSK&#10;sZ7qpYzaWlmWS/Ilg85LQnoBkyMJyFVnQGmRo9JXDm+fCx3TLRg43YvRi0cxcnEQg2ePoPdUB7oX&#10;2nBksR0DZzoInYQ29C21CBy73I1Tz0/g2runcfuDC3j6q2dx+aVTOH1zCicuDWPkZCd6JxsJ9Ria&#10;a8bkmcOYu3QE526N4Nm3lvDBj+7gT/7mTfzZ37+DP/mPX8YPfvUyfvQfX8PP/uEt/OW/fIhf/OdP&#10;8PHP3sMrX7uFJ+/MY/7SKE48OYyTV8eweG1cWDEeP9uPkYXD6J9qQ9dYEzpHG9Ex0oDWoXo09nng&#10;6bCh2l8BewPJlCYtPK3l8HVWorWP+uZoLQaON2Fgsgmt/U4YqguRUxKD5LwQZBRFQlGeTvVaDGut&#10;khS5UhicJVBXcmIHzuyaQ22QI4KzlzHZRVAaCgk0Ts3FqKT2cNQb4PAZYKohhakiB3nKZOSWkhxR&#10;JdO1c6B3qGCupWMaLXD6q+BqsaOG4Gl3orGnFm00b3SNtqP/eA+G5wYwMN0jCD9PGxOEdtR1spWf&#10;D61HG+l5feigZ+8a9+PwMT/t98BaT4qWIQeZxYdIyYpGSm40ErOiqB9FI4OUOyblStQFkCtyaS5K&#10;R0ZmAhKTY3AoIRwxh0IRFReC6PhQxKdEBywAaXzLWQYZFah0laOO5GvH0RYcHmmn+zXC2+Gmsrvh&#10;6/FR+X1wN1TB6ixfzhJMdUbnc2yr9NwkkXE4ldYAiTROOfMwJ17g4PFs3bZ7/24Ri4utwJhI2s6x&#10;uZazDu7YtQO7SPnbF7JXxAo8xNn9c1NISc0gJTIVhzh+VGok4jJjkFqYjBxlFhRGmiu9BtR31+II&#10;1eXY4iimz03ixAXqp4SZs+OYWBzC2Hwfjs3RGJg5jKHjrRif68Dc2T6cuTKCc1dHcOrcERyfa8Xw&#10;RB2Gjzdg9EQnRk50oW+yFW0DdahttcHm0QlLXTXJ0xKS0zKq42wqXwrJn5jYCIRz1svQgwgJCcHB&#10;g8vE5oH92HcwYM0nYvsd2C3ApN+9eH+rEIBS/L9AApAt2LxMAEpv9JmAkggqYc2yDN7HCm6A+JPI&#10;v0AgbD733vm/IwH4GC10H6GFLhN7kiUNK9VfogWleIPOxJ9wufvjz5CAfByXmducrQiZbIsIj8Su&#10;bTuxYT3JSY4JSAo/x0xjK+nUPFpHKrOh0OSKlxt58hRkl9CasNqEprEjOPXyTTz9ybtYePsOem4s&#10;oPn8MbSeGcHUs2fw3Ldfx2vfewuv//BdfPTrH+DDX30PNz58ESeePY/Bc1Nw9TVDbtUhldaNSXlZ&#10;IulI5KEY7AvjhBDbsZbrjUkCriNRvyzn1+IJUqJ2h4chhdZ4jL1hoSLOEMfo4gW1sJggiFh/q+B3&#10;IgCXzxHWKsH7lgmNwPdlSP+vgnvn/oHAbSwRbWKfVL4Vx/1b4H4E4BOcyfcRAm8fX4MN69Zj29Yt&#10;4qVDRm4Giml9r7PoaR6pQ9/UEHrmx3H4zCwmb1/C6Vdv4+o7L+Lu19/Azbeex+zlU2g7elhYtR2I&#10;Ooj1W3nOJ+Vw/aMCj6955B4B+DgrWo/RuBFYi0eeWI9H19E43LYNe6MjqC/loqCsFNmKQsSQ3hIS&#10;G4nwuBiRFCmJ9I90WsNkFeRBVqGD8XAr6qfG4F+YQdvpeTTOH0flkcOQuezIt5lRYrfT3G+FXFeO&#10;/OISJCSl4mBYGIGTd3DmcX4BsY1kzVbxPTw6VIReyMrNRg7pJ9m0fkovzEZCdgoS2Xq7OBe5ZUVQ&#10;2spR5ad5h9Z7pfYK5JSXIFNdhDQaQylFdE5JIQorNFBaDSiu1CNLJUd0RjIikuNxKDMNyaT3pBLS&#10;SO/JoG0mITktBXHxcYiMIjmwm+XAOqyl8cZYw+3FlrfrSK4RHl9P+zbSGNxACvemteKFyJadW7Fh&#10;K9Xj5vViu3NvwLKYrZFZronxdm+cBGQRjxOOAScySwvZ9cUlAfl9wQQCEwkrcT9i4X7HPywemrh4&#10;lOQhk35B5B/3b77O40wAPvEo2BJwI7XXzl2bcTBkOyKjdwryLyJqF/bs24zNW9eQzKfy0zpanMfX&#10;oOs9+giNjUf4ugFCKhgrSRHp+T+v/MHnSPh/KwHIz8qkE5N4kktzsEWnRExJ5B+DX0ytPHYl+By+&#10;dvD9Pq9MnwepTaTyrHbd3+f694PoQ8vge6527+Djgs99UPB5wXXMdce/pXv9rtcNRnD5GV/ENe8P&#10;uvbvSwAW5KSQQp2G/PxM5OSkIzs7E3l5pIAX5JDSHiA9KvSl8NDCrdnngNehh0GdL2KcFeUFsoRy&#10;TC8O5s9KOwf3Z+Tz23/6j/cXLxOCFcUy2LUqeEhZb3Da0OSm61VbhJusRlWEooJMuj8pIWkJ+DR7&#10;7wMiPpDlV0Ig6UeCcC1mYqi0iC2gFKgnBbzbq8Og34IBvxV+UsqtpDjpigOxD9WKPGGVqKCJVCmX&#10;Q68ghV2phq5UCYWsiK6Vjcx0mgAzub5yUFBUhGJlKVTqUmjVxcJtkmOlMQHIFlMMdgFmKyqbWSdI&#10;E3OFGg5TBbx2C5o81Wipd6K9gRS2Jib9HGhvsgsCcKS/AZMTbZgmZX3mXDeml7pI8WnDzHwnzpwb&#10;wpXLk7h8fgKLnEBjqAWjvQ0Y6WnA2GAz5qd6hZvwwnSfsDTkrK9NdUzikrLl1FM76lBfbYTfY0e7&#10;j+5N929vcFJZHAIdfic6m+m3z4o6Op4zP7usTBCRwm7UwsSLLXbzvmdBmibAWaT18hxYqR6dahnq&#10;qe80W7RodxjQ4TCiw2lEj9eKfroHo8ttQwPVg8dihtNogE1H11YpoZPToiU/D6V5OVBwLMasTBTR&#10;4iM/M0X0qzzqJ9zvAvHkAkkk2AJTuI9SGXhfdmaSIIADlqUpyEpNEtsc+i25hjOYfC7Iz0JRKbW5&#10;jtrPoITJpIGFs1xTW7E1q644n54rH2Ylu+SqYNWpYaugdjXqCNSH6ByrQQE7W+jZ1DRetCJxiZ/q&#10;3E/PXkcLTZeuGJ6KYjTbNej0sGWjDl1eLXp9OrS5FPCasmHWZEFbSv2wOIvqNwcGFd1TIwNnubVT&#10;v3IQ7NTHrFT3elq4KQtI6S+SQVtcRP2X3e5zoJLzeEunbRo0inToSNG26PNR51Kip8OG0cF6jA83&#10;ob/TLZKBcIZkG7u/U7u6rEYak9xPKtBA44Tho3LWu3QiMYrdWAozJ9zQFMFEz8Px/1wOkyAImTDk&#10;Ps6uwQwmv6U+z4Qhtwu312di/9FWkhPcdjz2Au6/6ctZgkkWcUyxLJYvHGOTXeyL6Zpagg4VWiX0&#10;mlLRXmY79R2zBnd+SwzA1ZQLCazo8uKTTfTZ5J4tdti1jDNAbt62RcQc2rF7O3Yz0UGK/wGO10ML&#10;8whaiMfGRyEpNZ4WysnIKsmETC9DqUkBdSW/NVdAb6G6q1KjivqGjfpAhakYJWpauBeQvMuJFW/1&#10;M+UkN0sD5ypJVump7i2tlfAOuNE26cfh2TYcPtGGjplWdM+1Y2CpB0Pn+zB0rg99i4fRPt2EpvFa&#10;tB73YfBMF2ZvjmHx7gwWbk1gdKkbnSN1aOi1w9tpRsMRO7onSV6c7cbctREs3R4XiUdO3xnDU68t&#10;4IUPnsSbn9zE29+7jbe/+zTe+c5NvEt45zt38No3nsHTX76MU9encWyxH4MnujG8cASTp4dw4uI4&#10;Fi4fF9ups0MYO9mL0fkuHD/Th1NXj+HMjXHMXzqK4RMtaO2vhruFyTgdqmrLUN2gR0NXFfonmjB5&#10;qgdTS0cwNN0KX6cF+iqad0yZqGnSYeZsH15+9yl8+YObuPrsHI7NHUZzTyAek9VtganaAINdTwqh&#10;Gip2ca2QC/dPlVGOIg0pRSVpyCxKREYh1XlRPDKKDiFLnoC8Us7unIUSUwF0DiU442xDt4eUxUZ0&#10;DPsDySqOtaJ/qgtDJ45g/NRRTCwNY2S+Hx1DfrhaqmDmuHOEar8ZdV0kTwe96DzWgPaRBvrthMFV&#10;hjx1OilosYhNj0RcWhTi02KQkBGH5EzqP1nxwgU3pyAVRSQHVGUy4TauVOeisJjGQRHNtwSZgpRe&#10;2leipX6mK4RCWyjiUJWSi9HxBgAA//RJREFUcmfxmKnO6tE20Erlaqeyt9MztKKprxF1HR44662o&#10;chlgpnmg3KyCulxO18pDAd2P4/9l5KaS8hqP2MRoRMaFC+WTia2t7BK/fWsgMDONBx4XGzdtwma2&#10;JmMLsB1bwEkvmPzaE7IHByMPIPxQGCKTIkRcLokATMqjuZmepVBfQPVRDu9hN7omOjF8cggTZ8cw&#10;c2ESMxcncfzsMRw7NYCjs10YmGrH4HQbxqgvTS72YObMEcyd78eJs0dw/GQHxk74cWy2CcdPdWL+&#10;4lGcvHyM5k3uZ4fROeSj+nBQ/zDBUqNFOY1Flb4QxaW5ItFKYhK7MocgJHQ/Dh5kK8uDCA2l32Eh&#10;9OyBzJkSAvH9AtmB2TqQSVER548Jvz2cEXhbIOnHdpIb2ziQNS3iSckVViukJDORxmArNYnAE1Z2&#10;/EKCIBF794OwGhTK76dy60E/wQvI4IU1K0isZIvYWqxoByUCETKRyiqs5kgmsnseE797d5EMpH6w&#10;na2kt9D+3Vuw71A4cnQK1HQ2oOVoF7ztDSjWlSI6OQ4xVM9ltTaSXUMYvjBL8mocXfPU3k/NY+n5&#10;J7Hw7FmcuL2I2adP4sQzizjxynmc+uo13Pj4Rdz88Hkcv3oC/sFWOBqd0NFco67UQ2MzodRcgZwy&#10;BQ5lJiOU2nAH1f9Gquv1rCCtIUXmcao32q7dvgMpxcXonJlC69QEkmX5Isg4P5uoTwK/GBJE6CpK&#10;5ENj2YJBsgjgrWTVEPz9nuUAHXOPhBVtECDDpHYIvjb//qLKyc8ttS+D6yC4DA8KPl7EaFt21RQx&#10;2giCwFnl+IcFK/7cVyUli5VjfvEQGRkp1uKlpTSmVSrYbKRbtLSgbWQEvRfOY+DKRRw+fQJ9509Q&#10;v7qA6WsnUXPYgzxtAaLTokWW/w07ORYmZ0Bdi43r1mAj1cFGqvdN1CaMDXRvziL82BPUluto3Gx8&#10;Auv2bsOeBJIb2amIzk1HRHoSDnCoBtJdEjJSkZZL69EyFQyVJmgq9Cil9WKFtxqu7lZ4+jpR3uRB&#10;QVUFZHYD8mmNnKoqRKIsB4dobRpLektcEl0nORpxCRGIiDlI64x92E8yldce23duFy73W6j/btux&#10;g/btQVhkGOISYxF9KEqEIQgkH9osXk5ExUUiMTWBrhMh4pSy/GKL7ZADBxAREYFDyTwX5qNAr0I+&#10;rXnTaL2WSessWUUZ8ml9lZibgWhO/BQSgvB9JPd43G/eiF00F+zcuRXrqd64bh5ZQ316DbX5E39M&#10;Y+o3LYn4NyvgTG6w5e2uXbvEyxZuw6ioKPGd97PyHCyngsfJSjzMR7rmHwJSv1yJ+5EA9zv+fuDj&#10;74fVrn9fPMrEAc01AnyuBKlMTJRwHMw1Ih7ghk2cAf0xwuPUzjQO1v0xHcMuw4HjA9ekOemRNXjk&#10;SwE8Kq772ftKfYDBvwP3+nziJfgcCf9vJQCl52Vw/15J5DGCyT+JAOT9EqEkkVfB+KIIwJXl5K3U&#10;NsHXlRB87hcB6b5S3UgkpFQG6Zjgcx4EK6/LdSYRq9I9pOdd7fwHAZ8bfB8Jv881fzvo2r8vAZgl&#10;rG+SkJ+ThjxSsHNyspCXn4MCWZ4gAIuL2Y1PjmprRSDrbL0d1SYV9KU5KM5n6zq2vFoGEzL3iMA0&#10;FBWQwk5KPccTM6qKA+Sf2YBmlx2dPg86m+rgpwnRaTUIy6IiUvizshKRRko0u/CyFd9vAxN9nOU3&#10;MS7mMwjEAQwkAGG3QVkex4fLRkVxOuyqdHgMMtRzbKiKIhhKSckqSEExx20jxUvOWUuLOBZiHtQy&#10;TmYgg6qoAPK8HLpWJjgLMMcEFPWjKIJCWUyLD1LQFIGECewiyYkS2LqRn4u3TAQ62EXRZhBuijaj&#10;DtYKDTx2kyAA23xMtjnQ1uAQ1llDvT5B3l08P45L18Zx4foYzlwaxuKZfpw83Y+lM4OYm+3BcH8T&#10;+kih6+vwoq/dg952N0YH/FicHcC5k6O0HcTMeDdG+v3oof+a60nxZ9dTTgrSwO1ZLRJhcEIMQfIR&#10;fC6T+K+7zUPneNHhd1E72VHvtMLntNGxZtgMGhHvkck/tvqUZZFSSv2IIaO+UJSeiGLOYEv7Vdlp&#10;UOekQ5PPFpY5MFC9GRUymOj8imKqs6J8Uc+qgnwoqI7l2ZnCwrIgMy2AdOpP7Mqbloo8uqZEHHGf&#10;EwQz9RsmjtRKWYC8XXYhzWcLsszUAOFH1xGWm9S/2Rq0VC6j46j9CvKEe7icyTROdGFUiWzMFRxP&#10;htuPE18sE4A6KreeymzgTNccd06vRrVZL6znuP7cov60glytc+rgrdaijuC1aOAkpciulsFtUKDd&#10;WSFiAPY1WTHUbsdYdzWGO6zorNPCYyuFSS8XiXY4gQgn0mArPk7kYae+5KJ+5aRyCQKQY+PROFXT&#10;c3D8TQ2VkZOcaBU5dH429KockfCDibsWUnyH+j2YmWgjtGNkgElhaksqp8uqIXC5jWjy2EV793a4&#10;0NPhQEezBf56oyAEmQj22HVw0vOIuKA2Pe0zo6muWmS3bqB+XE/ne5wWERuQ+zsnwblHAFI7SS8G&#10;gglATgjCskJdSmON2pDbk9tVZAam/lUqp2dkq0M1JyNh8k8jrm2jurcYtbCadHA4aFy56J60fe7u&#10;51sABivOEjgOSbAA54mBJwueKHgiZhP8zZs3C2zZsgXbt28XygcvYPfs2SOshThGW2xsLOJJ7iTT&#10;82RRGxZRW6pNSpTbymBzVcDDiQ+o3uvZ/bVGCx21j0yRikx2Iy7JQKmB5IXTgCoaf84WN6pa7LD4&#10;TbA1m+Bot8DVZUdtnwuNQ7VoHvWh5VgDWo81wj9Sj/oBt/jf1mqCtcWI6k4a10eoTWi/r9+F2sNm&#10;uFr1qG7WoqZdT/ts6JpuwOj5HlKKhnHi5jFMXB7A0NluHLvQh6krQzjx1CgWrh3D0o0JnHt6Cpef&#10;OYFLzy7g9O15zFyexNFTA+gYb0Mj9aeGvnqRzKF38jCOzvYRejF8ohvjJ3sxe34QZ+ka11+cwzOv&#10;n8StV2Zw8dYwZs8ewZFjrahtdcDsIgXJroTepoDWUgSNWQadleRzdQmMzlJorQW0LUY3Peud1y7g&#10;h3/xPr7/8/fo+zkcnW6Hh+SmmfpjmakMxTRui8oKIdcUCVJMpspDPo0JhkydQ/to/tLmoaS8gJBP&#10;yIXKSGPboYTFrYOhRo1KrxbOZurfRzw4PNqMXho3/VOdGJk/gomlo4LsHF8cxOhCH45MdsDfx/H2&#10;KmFwUX+3K6BzlMDkVaOKXZzbqP2ajahwlaFQn4fEvEOISApHWHwoIg6FIzI+MgD6HkWIS4xEWmY8&#10;5PwSgMMMVNM4ItmgN+SRjCI5ZKK6Mcmhpf6ioj5WTM9aUJKP3OJc5JGMUpCcYJKk0m1Blc8OR6MD&#10;Np+N7l8OHckDk10LC8kptgLkTMDVHpLp1O/0NLfL6J5sARgdH46QyAPYF7oHO/dxLLit2LiVyZ6N&#10;ws2S3bU20LjYIMbHRmzeQmOE/mfia8vOzdixdzv2hO7Ggaj9CI07KBLo8DPHpEfT89P8HEQAejpd&#10;6OTkHgtHMHqG6vb8CKYujuL4+WGMnx7A6KkjGFmgvrR4BNNnB3F8qQ8Tp3owvtAlrOOHplpw9Lgf&#10;IzOtOH6qm/pVP05cOIqZc4MYO9mDgckWkRyljdqosdMJN40/K8kzHcljeUkOMkgOxR2KJGWYiT9S&#10;jDkWGGH/wb3ColHE9lsG/5ZcgiU3X6Fss6UfKdybtm0SpB+TYkwqrNu0FmsZGwMEWsCyj8kWWrwt&#10;k4CC2HtQ/B4E4LZt20ScQwbLMZZ3vJhnMmo1ApBd7Jic5PKy5aHklryevm/evBFbNpN83ET7NtLi&#10;evtG7Kb+wskGNHYDjSELVJVapOVnICSO+lJyDJJJjutoLdE82ouhpSnM3TiHc89fweDiGLz9jeiY&#10;Iln01ByuvnkTd775Mp755DW8/IO3ce3tO2gf74K53gpnUw0aOhtJbvTj+OIMTl0+SziH3tF+lFfq&#10;EJcQjb1sjbljG7ZsoL7KseLWsoK1Xrht7th3ADv2H6S22iksK7lOmQQToLr8oqztWFGV6pbB80uw&#10;YhD8nyAzqN4lYk8i30Rd0zjjuuc+wuULXP/hCbr7QdxzecuZE8V+uvbDXj9AVAa+87kieQNBkIAr&#10;jv1dwGVkxYfrTqpLnp+5T7PVrkhElJgoyKSIqCikFdIa09+IxtFB+I8dQftEH813fWgdaSO5bEQu&#10;rY+SaL2fmpuKXLaCy89EZGIMdh/cgy00hjfTeN1EfX/TmsfFdh1bBK6hMqyjMcFZgumYXSH7ERYX&#10;jbBDMTgYG4mo5ATklNCcT3oOZ9RVW01QWY0otVRAV22FmfQeE62VOAGO3lcDpZtkcpMblX4vimgd&#10;w1Z3eyJCqH/uES9QIuJCEJMYQYhEbGIUwqJDBaHHCYU4Mya/iNm+eyf2cPiFyDBExITjIMkwtkBm&#10;y2N+AbFhS+AFBI/Rx9dRvVHZ2Vp33YaACzyT+fvCSTYnH8Kh3AyklsiQoy1FlroYMbR+3x0Ziu0H&#10;SObt24P9e3bRuNoq6mbd2scE2FpMZFJeT0o0W/ytDRCBjy4TRNzPgwk77u/cjtx+vLbi9pPWUbyu&#10;YsWc/5fGR/C5q+FhPp8qz38YSH3zQcCy92HA56x2zy8Kq5WJ24gtOTk+IEPED6RxKDIJL5fn0UcY&#10;1M6PPBEg/2gbIBZXv08wftszBctICSwnWf6tBullyUrcjwB8WHB5VoL383ME199vey7+n+tW0jMk&#10;8HiQdAwemzwWeL9EVEnHS/sD7fPp/VaW62EQfG4wVjuWIT3z73vv4HOkepGeObg+V7uXdI60j7cr&#10;IZ3H1+Frfh4BKF3rYSGV535l+IOAxhiT7kwCPuznHgGYnR5PSngScrKXs9kK6798QQDKaFKUcyIP&#10;zppq1MDnsQoC0GsnxVsnh6o4m5T6TGG5x4QLK+zCwkco9SlC4VeRUi9cYjVMtmnR7LSjs96D9joX&#10;XccMi14FtaKAzs9EdlYiMjMTkJ5OSA0kBnkQsKXfZ4jBpHhh7cXkD1t6MQHIWYDzMlOgyE6AQZEm&#10;iD+vhZMsUPnkaVCSAq4sSIK6KA0aecAaUEMLWXU+u/hSHRTkoDSfY8axdVIWipkwUhZBTZOkSiVH&#10;KT0Dk52lxRybrCBgCcjkHydQYHdgU8AKUIAtowxaYUHGGZLdNgPqnCY015FC3uLCQHe9iAm4MNOH&#10;c6eHcZ6UoMXT/Zid68LkZDvGR1swNtSM0UFSePqbCfS7vx0Tgx0YFb/9gvQ7PU/n0sKaScDxoRb0&#10;drjR3eYS5CKThMO9DRjoqkNPG7VHg0MQfx6HHnVsGUiL9Da2CPQ50UCLFC4jk11uGxNdxnsEoHDz&#10;zksXbt5MAuanJyInNWB5mUYLsrSUJGrLFGSmUf/KpHYQBCpnUU4P/Gakf5aky+e24n1srccELn3n&#10;fQWCwGOLPfpN4H7H9c2kkEEfiE3HRBPHYeRYcsUyUvSpzZj8DYDajrYcP47JP7YKLZUHoJDT79J8&#10;6HQKVFQooaH2U1I7MinF19TwdyYZmRCntjaoFKL9uC7qnRZBovpcZlF/TosKFupfHGvPQUo6x+9z&#10;0HixaWSw64rgpt/1VhX8Th1a3Ho0u2hLqLerqF7lqKDjRPIMWTo4gzC7+XLyD7/DJBK4NLO7LpPM&#10;VBYpA7eyKIvKxtm7c2DWyeAwlwoSssXH7r42DPZ4qE+0Y36qGyMDTdQPnGhvsgliz23XwGVTw1ut&#10;B1t+jgw0Y2qsTVgK9pGy3NliR7vfJvpOb4dXZJNu8ljouc2CAKyj52fSz11tRsAakPoRk4D03W7l&#10;pD9qMR64rdg6eDULQH5hwHXNY4bbj+WKvIBfIGRCrcxDBdWf2aiE1ayBw6ZHtb1CfLdxYhSHAW6q&#10;e5eb7k19+KUXn12Wbqt/ghVnCcEEIGPl5CxNGtIEzW+pt2/bgR3baUG8c4/IGBpyMIyUD85kF484&#10;kj1p8lwUUn/SWDWwuI3wNFbBT/Xe0u6Er8kCu7MMugqSfSVpyClMRoEyG2WWMthp3NUfbkFDTys8&#10;HR7YGo0w1Wpg9JTBXKdHVZMRjmYz7E0mVNJvnVNJCkYhio35UJioP5sLoWYSrVoFo1cHu98Mb6cd&#10;/r4qtA6Y0TZkQeeYA72zdRg63Y6xS70YvzqIsatHMXj+CDrn2tAy5UfTMR98A7Xw9XnhH6hH53Az&#10;+sc7cXTmCAbm++j8HrSNtaLuSB3sLQ5YGm2wNVXB3e5CY089WvobcHi4CYNTbaSo92Dp6hCuPDuB&#10;68+P48lbJM/O+tE3VovalmpUVOmhoLFRVEb1UUb9hOO0lZIsUGYIgq68ipOsKFHJSTLo+Tlxx8hs&#10;B45OtaKxq0rsV1Vwggc5smlMsFKXkpOCDOpD+SW5AQKQxkZeKckBVa6wCDRQv7fXmuCor4TVU07X&#10;IJnsrYCDxoy9gUnYCtgbDahptaCuq1q47rILc99xGhsLVGeLAxg7NYDhuR70TLSI/110bKWXYzBR&#10;/Tvk1GYqOFoq4Gqn+/iNMLg1KK6QIU2WgpjUOEQkkPJIiuMBUt72hR7EblK0WHnbw+5dUfuRmh4L&#10;uSILegPJE3sx7K4S1NSq4a6na9YbYKvRQ29Wo7hMjlyaqzNpnkojmZdEcjKe5rtEqoPUwnSkyzOQ&#10;XpyOVDnVCaGwNAtKkhMVJKvsLiNcNPc4PGaUV6pFFmBWOveH7aGybMe23aRsbqfFqJQ1c9kldYNk&#10;HcvkOFvIbt1MSimTX7R/2wZs2bWZFNnt2BO2Gwei9yEk7gDCEkIRlRaJ+Jw4pLElozaP6qmM+rMN&#10;DWzlOl5HSnoT+qgPDix0oH++Hf0n2tA304q+6Vb0T7cJl/Le8Wb0HGvCkbFm9I3T/nHazwTiRAdG&#10;ZrowfrIbx0/3YnKpByMnOuiYJhw+WouW3hr42uyoqTfBUq0RrvgKZQ6ycpIQT0p2VPRBhDDRd2A3&#10;9u6jdtgbiPUnufwK917h7htE/AnSjxRttvT7DdJvDSncjE9JNAkBMjDIKnDdWkFGBeIB0uLuc8DE&#10;XLD8etAPK9lMlnCMQ4kAZCWaFSuJ9AkQP59Vpph0DJBRTP4GwG57m3dtEVi3lRbTW9Zh697tIrNn&#10;Js1JhbQuKtEpaUwWI4dkP7tJqmyV0DgsKLNXQm7UIlMpQwKN0ZCUKOyK3Y/Q1AjkavNhqiN5frgW&#10;nm4fqtvcKCfZnk/yQWEshe9wA85dP4cPvvMhfvLLn+Cv/tNf4h/+29/j1//5V/j4u1/HqaVZaLQl&#10;CKN23LVzK7ZSXW/k7LFr1mETYeMT67CBwBaCnAhKqu9AEPlHP2OxtioJxnV0jyhd8V8QJAKQwXML&#10;zyM8f/BcIikcvJAXSi21wR/98TJZxtclMMnL5B8nbNmyY7voM9zWAffsL4ZUk3CPuBOKdIBs43YP&#10;Pua3geuRSW2JUOV9Uh1J/ehhrxkMdgldqWBxHfJczXXKcojnZe7XHJYg8lAciss18HY0YnB6CItP&#10;ncL5W2ewcHkWI3OD6B3rxsDxQZIPExg8fgyew83IozVGSFoMtkfsxfb9O8T43rqNZBxnPF3/BNax&#10;K+s6ui+B4w9uoDbdSvfbzeMqPAxxtN7NoLWlTKdCmdMKU5MH1vYGVB32w9XdjLruFrpPEzw9zagd&#10;aIexyQUZrQ/kVi1yNHKEJkRhb9h+xCXGIZ89IsoV4gVWQuYh8SJlx4EdInbeei7Tru3YdXA/wmOj&#10;cYj0ncS0ZJEROTQqVFgnc+ZxDj3A5J+wbiT5xHKKZTm/pOEXOmytvHnnFmw9sFNY78ZzArtKDSpp&#10;3a+vMSOZ1ticoTcsJlwknQqNOIidHDOR5BwTfk+sDxCKfF3xAoRde3dsEfKRQ0LwWonXUdxW0liQ&#10;+jtveT+PBWmtJR0rHfPHNCYY/P1+eJiP1G/+LRG8rvx9IMmL3xs01gOJP/44sKUxL/3H9wiAX1IE&#10;rIsee4zbZA2BrcwkMPFAclMQfxL4dwAPSgD+Nkh9JhgsV4V8WgXBc2Iw/pAEIIPrjGWQRN6xrsD7&#10;+L/VrsP/SUSXREZJ8wOfz3JMIgCl/3jL/0tzCO+Txgz3D75ucJlW3vO3IfjcYKx2LIOfIbhfPsg5&#10;qyH4HOmaXDfSdVeDVH+/7bhgSOdwfUng31/E2Ap+9mCsduwXBkEA8nh78BAw0udTF+C8VOECXJCf&#10;iTzhBsxuuFnIpm1OHu9Lp//YvTITGkUO9KRI6UmJ0hazhVyWsNxh5V1cZ5mYYYKGyRkmxNhyR0cL&#10;QLYAtKlL4TLo4DGRYqVXCxdSOd07hwm/lFikckZQUoqYAMykCY2JvU8z+rLlFycKCUC4dNK+TEE0&#10;xQdZ/AWOY/LvnusnE0n0uyA7HUqa4EyaArgsanhtWjhIAeA4cw5DgKjhOGsu2jpJQWSXS3NpkXC1&#10;1JFSqWGiheqIMyWriunZmBAqLYBKyVliOXtptrA+u5cIpEIlyA+2/mMiRHKLtJuZJDKgzmEVbtDN&#10;ddXCEq+r2Y2BLh8GOZmGIOmaMDPegaWZXpwmzI51YHzAj5HeBgz3NGGg04e+diZpGtDfRcp0JxM7&#10;btp6MDXaiQtL47h4ekJ87yIlm63/2BV4uK9JJBsZ6q1Hbwdb+tH9fRb42ELJwe6+BCuXsQLVJlIy&#10;DXpY9BqYaVFjpXZjV2q2NhMZoJfdu9VUR1JCmYLsNGRlplE7MjieYxq1a6oA/2b3aQbvT0lJQRq1&#10;dSa1Wxa3LVvsMWlLbcXfeZ/Ufvmk1Mqo/tmVlAk+JpU4qQq7W99LuEJgMlCvpTIqi6EsJqWBFmRM&#10;BBbkcNmWYzjmsSUgE4EFAkwC6khhMfH1CBKRyP2Xr6XXlULD5JSaE4DQfbV0HLsCV6hRX20RFpxt&#10;DdyOdqpHA5xWJaotCnhJyfR7jGhwksJuUVL9yWBS56GClM4KGkcG2hqZ4CqlPqbIpnrNpH7FZB5B&#10;ngk99SurVk79ku5DbdLsMMFvM8ClLYWOxqQiP1VYrhbnJ9LxaYJ0rHNqqU0dGOmvFyTeYK8b/d0u&#10;6hdedLe4qB9Y0cCxFt1G1FOb17vYkk+HZp9ZkMoLMz2Ym+rE+HADhjgz7UCDIA2HmDCmvtnV4hYk&#10;ID+z3+uAl8k+uzFg3Upg4o9JQHYJNnPcQCZmqa3Ygk+Qe9R+LCPYgpPJP8mCmMcOhwJgiHGl4JcP&#10;tI/rS19EY4nGqllJ40hF19bQPfTw8jN4OckNgd0evWa89spzy9Jt9c+qCwSaAKSJJxjBk0VgEqZF&#10;9Cae5LfRJE0Kwrad2LFjN/bs3o8D+0MRHhaFiJg4RJIsOpRD/ZvaKEeRC4W2CBVWNapqdKh2kTxw&#10;lsHqoD5kLYa2ogCFSpK78nTkUV8o5oyCVgPKbEaoLWUoM8tRZimEzlYsEjxw9j/eqiuLUKjJQlZx&#10;ElLyDyG1IB7ZCpK9nPjCRNe1qWChvufrcAsru+NLHZh/knC5CyevHcHi7aNYfPYYFp+fxMkXpnHi&#10;7hRGLg+hdbYNtcP1sB92orKJlJh6C2zUr91+NxpImWnoaoC72w3H4WpUtbKFog2VDTbYGu1wtrpQ&#10;11WP5n4/2o82o2ukhZSrNkye6sLpK4Miycjl2wOYO9+A7hHqx41lKCcFiLMoFpXJUahmqz25cGMt&#10;LS+GTJ2LXEW6cNllQjC3lPqNkvq8Lgt6mxxmF8mj6hKojTIUKHMF+cdIz+e4c+nIITmh0LH7tRYG&#10;ezkqqnTCLdhgZ5fjSnhJLta319CzVdFvI11PR3VG/zH512RATUsl6g7b6Xk8aB2sFSRf0xF34PfR&#10;OnQM+wT4Pz6uqoHuUUOyoorkhIP6q08L72Ez6npscHdYYKmvgLJSgUx5BmJSDyEkJhJ7wg5i+77d&#10;2Lp7J7aSUsexkbaSkrdr71aERexBfGIYcvPjoTfmwFOvQlObCS10L3+HE26fFUabDgqSTdmFeUjK&#10;TEcUzYcHoiOwK+wAdoTuxc6w3dgRvpOUWlIYo3fiQNxeRCUcREpmDGQlNK/TuCqvJIWV6pvJv7ik&#10;SOznc+j+W3eRormdiS1aaG6iBdNGGgfsXrl5EymBpPDRQpUXq2zFsXX7VqEACgs4Ugg307nb923D&#10;7tBdIi5c6KGDiKBniUmLQkLOIaQU0vhX0TrCUgJjbTn1I5of28pQ3aWHu8+E2n4L6gdsBDsaBhxo&#10;GqyBf5D6YC9nUOa4jFZ42ui/LmqPnjq00JzZTnNbD/W5odkOjJ06jGMnO0n5p344zOSfE3VtFlTX&#10;l8NEY09rLEKJKgf5shRBtMYeCkN45H6EhO7BflKI9+zjmIbbhcLLyjS7+O7YI7n5chuxwht41mDy&#10;TxCAyyTgp0Tgcr1tCsTxk2L5icx+QUQgW3mttO57EDzoh2WapDTwopcXqZKyHbCsWJ184XJxfL2D&#10;YaGC6OA4kBs5wUnILmyj+tq8Zxs27qD2pm1YZAgSac2WwXO4jMYirSPjM5KRRHNvtlxOY5n6f5GM&#10;+n8ith/chzXUXx7bTErmFlqMbyclaO9m6re7sJ/agq2Z9lIfDokNIzmoxdVnn8Kf/upn+Pl//DP8&#10;8tc/xz/+t1/jv/4f/xn//f/4B/zrv/4X/N//93/HX//1n+LE/DjyZBnYH7qbxtNGbGKLTKr/TVTP&#10;m0mGMxn4xONP3LP8k1yApe8MViglQvQe2cffH/kS/sOX/kgQcfybj1tZX4xgAvBBwNcKWGAGSEBJ&#10;oeWyMAHLZWMCLVCeZffaoPv9e4GkjN/bR+UN3n+PBFze/yDg8x4lrKoILYP7M8/hrCDv3r0bh5Lj&#10;YaiqQGuvH/0TPbhwawlvf/t1vPT+c5i+dBxHTw1j4uIcJp88hcGlGbTNjaBqqA2KOgvyrVoUmzU0&#10;vyqQmpUqrIE3byalm0nAdY9j3VpS+KlNNq5Zi22btwiL2rDISITFRiMkLhoxHE+dvRNafWgY6UPL&#10;8SE0j/TS/NEGd3st1I5yyExKlLlMaDxK6/qzM+ge60MJzXtsAR4VE4r4tDgk5iYgPusQwhPDsSt8&#10;Nzbt2YL1NM42sOzZsxO7Qg+SXI1GbFoyEjNScCjpkLACZEtlJuGY7OMXMtt3bxf706hcHC+RnymL&#10;1uqFqkKUGpQoLFcgmdabGep86NyVqPTZUURliUiIQFh0CNIyk6Eoo/U0rXcTs1KwZd92YfG7Yz8n&#10;RaMyRIfiIG05PEIIjdmo2EjEUD2wZwQTGdw+3MdZ1kikXjCxx/vvyaGHxMN8VvaZfwtI/fL3xe9L&#10;UtyDIP/+iPAflrdMBDIJyHKI24mJBbbkW0vgeH6cLCQYvC8QPzCY9AsmAx+j66x674cEP/NKcOxH&#10;SUavxMp5UcIf2gKQ24flDluw7tixQ5B4PNeuPD8Y/CzB8zF/ZzJwNQKQv/N12VKW/+Nz+PyVfWNl&#10;uR4GwecGY7VjGdL9f997B5+3Evy/VE+SDsb1zOtN9sDiupDWMvcbI7zv8yAdx/djGSTd92EQXOZg&#10;rHbsF4YvggBkpZst9ZgAzCaFlWMA5uRki6y3+fm0nyYJGSnswhqnIA3FeSmQ5yRCkU8KOycDYYJQ&#10;kH9BMdlYsV+27GHwPk4Goi3IhrFYJuKoGZVyQQAWM+mYnigSAaSlxiKNLRLZkkzE/aLypKeIbL5M&#10;AnJSD2Httxzbj/cHkCQs/rKZKGLLMbYgy+Lz0wUhyGDrMs70Wixjgi4HBk0RHCYV6hx6kdG2ixSp&#10;Pr8dg6QQDpDS2+01oq3agAZLBTwGtbC4spFialEXCYssI0GvyoeWFHaGhsCWf0qOIVhMv1VFgvjg&#10;xB9MUDERwmQgw2bSwWMzo77aJmIAdjS50dNWj6HeZowP0mJgsE1Y6HEsv7nxLpyfGcDF6UEsjHRi&#10;oqcJIx0+DHc2Ybi7BaN9HRjp68JAVxs6m+uFG3EHJ9ogZWiWFj3sRsyZhns7PMKCi0kcJgRnJ7oJ&#10;HZifasfcZDtG+kl5oueuq9ZTvWhg1JSKuHLqIm4nJcxajndHCtpyTDwltSVb/jHhJyzi1MUCTAzK&#10;qU0Drp4pyMpMQib1BUYW9QWO8ZjH5A8Tv7TNzqbj6DqcaZn7m7TNz88WBHQ29QO2TOXvBXxPJhmp&#10;fpkgqiDF3sTJOphoJbCVpSBZacvWgCpO3sIuvhyAOY+uR30gQCaypSpbrdL1lklAvUoBh0GLamob&#10;tkrVq+TUrpywhq5rq4DdYRRbk0ULo1FN/acUFdSPTbR1mvXwuZgEZPdtlyBZ2bLO59ajq61aELmM&#10;rhYn6l0G2E2lMGplqFBxvcmpLynoWlTXcioLjTWFjGNWposkPOwGzOQgZ/T10nN5Od4gPzuNOxWN&#10;RR6H6mKO85ctknxwwpG2JhOmxlpw5mQfpiea0dfFGaVNqHOy9SbHcdQKN16XTSOIv/8/e/8BHleW&#10;nYei1sx0ZCYBRgBEzjnnKhQqoAIKKFRABRRQAApEIAIRiECAIEg2QzM0Q5PsbnZPh+kwHTQ9WTMj&#10;aUbJkq0nJ9nv2pJtWVe6ug5yeL6yLVuy7P+tfxcOuhqD5jR7umdGvq7vW985derUOfvsvfbaa/1n&#10;BY773GQICzO9OLcyjMvCDwwVvrA2qsKFr1yYlmMzyot0YXpQno8gol8VD4kyfDzsVYVCNjwAhQgC&#10;ciw4PvTQVKCeqUkBgFqI7wYAKDzBtAGxFwaxMGBVaIRzzNYAh71ekZ3eQlaZu84m+H0mRPpkfkY9&#10;GB7yYijilra41PYbX394AJBEL0AtuTQNLiaQVyTG7+PrFMsNuAPbGFq2kyGQu7Frz17s2ZeAhP0H&#10;cODwYVG+jyI9Pws5JbkoLM9HaY3IIBlTnakOVqeMt9eMboZTS9tJ3pANFnmmRiMBq1IxkoXfZUxr&#10;DDIvWiugt1TB3C794NbD6TPA3tWCVumPekMZyuryUFjBHHJZKK7OQ1WjyE6D8HWb9LWzFS6/ExEZ&#10;r2mRAWevyDjencPT907i0t15nGP+wKsncPLiBKbPH8fk2jjGTx/HMRaNmOpFcDSAwLFudEd9CAx6&#10;EDrmQ2Q0iMjxILpH3XCPuOAd9aD7uBf+cR+CEwH0Tfdi5NQxzJyfxOLlGZy6OovVZ2Zx/s6CKj5y&#10;9aVlXLg7g7kLEQzOdqJn2IlAvwtd0k5rp0mMjGboZF7oZeybRKay3worcpFdLEYRwaOSDPW9prlc&#10;+sSAzm56wLVBb24S46YEBSX5qmJtcXkhSulhKnxlsunhE96PjvZicnYIs4ujOHnqOOaWhjE1N4AJ&#10;afP4TBjjsz0Ymwpg5EQPJhgivzSC8YUhjMz1Y2i6D4NTPeiX+dw74pO+8EjbvQgP+xR4ODDRg2Ny&#10;Dn/vHuiAM9gGp98CT58Dfpl73dEOdPXZ4fCbobM1oqimEMnZBP4SsEsMOg1E2rlnO3aKoblbjLZ9&#10;iXuUBxrz0uWIQVhanoP6xhLoW4UfrI1os+thatOhWeRhjcjH0gp6gOQhNeMoDqccjuWlO5SIvfTS&#10;SqTnhyiS+3dg36HdSDp6EAVFufLfBjg77ehyd8DmaEMDc1AV5qjQ14T9+1Rev12s6MhiOPT827FN&#10;SJRSelXt3qVyUGlKb0JiAvYl7FO5qQgG7j+QiENJh5Ccmoy0rDRkilFIDxXmoioTuV8l60SjyANr&#10;Rxv8ER/6ZRyGliMYZp7KUxH0zYUQZKGYCS96JrvRNyV9Pyk8OeyGt78Dnt52uHtE3ous7ZY1PBjp&#10;QliM9z7h00E5b3ROxnQhguMn+1TYb2TUi9CgyKUeO5zuVrQSXGbhk0qZQ8UZyM1LRY4YspnpYtDK&#10;8yeJAX3oUILM6VjS/QQxvgmI7lF9Kc+/j8nrtylwlOAfQ+12bHjISX9Jn21TJP227jVJAFCjWEXf&#10;OACQYcH0AhSZ8yGj5vF176l1IEQDUeJl18f9aIb3z/3cz20QjWhlfIvCuiX4ItdnqDILgGTm5qCk&#10;olzlN6tra4Fdxq2jvxuNbXrkFuchOeUIko4cxFFukw9hv/AfCyhtE/7eJnyxK+Eg9h08omhP4gHp&#10;v714QvqChZce3ynPv+tJ2YqcFWJRgX07dmG/8FTS0WQYbSbce/U5/P4f/z7+7X/+N/j//fmf4j/9&#10;1z/FX/zlf8Bf/Ld/h//47/8I/+B3fg3P3ryA9o5WpOUlITE9AWllmagy16O5vRVlzdU4lJmM7Qm7&#10;8NgOMWClr1UfUuZTvss9ORZaXkD29QZQFQdYaeMR+741kPWwAKDKAfiha8h1Fdi3Dvjx/kIf8ED8&#10;uT99irVpnU9lq47JNsbD6x6B6x6O6rz1czaTNhZqbDgG6+exP7c0hIRo/NFI1AxF5iRNyzoKu8eM&#10;tWun8O53X8dv/uMf4G/9s1/HV37zPTz7/j1ce/cu7n3nTdz77nt45htv4Znvvo3rv/wOLn/jVZx5&#10;/VmMPbWIwFgElk4bSsSGyMpKF/4+LLKOHj5ijG6X+4j8O5qRrgp91IiemVmUj31Hj+BAViry6ipQ&#10;ZzfB5O9Cx0AI7gHmu5W1RvT73ok+mP2y7oseEBLdPHpyWKVpMIhMr64THaC2BA0togeLnK8116Gk&#10;sQyZZTk4WpiO1KJspIocPZSdhiQCbSL3y+j5LfZNQWmByvdHEI4gIL2WD6ccUuuixW6Gv6cbPRGu&#10;c2N46tpTePHLL+Lt77yL17/1ZazduYBOWesLdGVIKjqKhLREJCbtRXbuUaWrN7U2op4vmmStrWoV&#10;/UN0V1VwpFLW3fIiZBdkS5+nIj1Tnj0/B/n5uRsA4GagQNt+iP//NwC4QfEAhUZbXfsTkcynWDgv&#10;gcCYB+AjJDUGJI6NrD2qkEcsxPDDFPP+Ux6A6rzNtMU9H5K0Z96qb1i9/UnKaZHR1M1Z2Iq6uyoO&#10;w35SxH15DjmmHY/vS9Lme2nH2A/ab5spnl83E3/X2sj9B4FJ8f+Jvz9lF0FAjTQAkIDXYbEt+KKB&#10;uhZBMMo63mtz2+Ov/TCk/Ydbtv1B7Y9v88e9N8dia5L/xBHlvKK4a/E52TfsCwKkjGRgf2gpA7R+&#10;19qymbZqr0bx7dYo/vePQ1tdg7TVuZ8axc25h/1sAIAM22X4bUN9BaqrRRmuEMW8qhxVfEOkwoJj&#10;Of0MyuutBiYxyPQ1BWgSY1NXW6pC+uIBwFjxhUJUE8gTA4z5BevlujohQ1VZjKrLYRSDxdRYrQDA&#10;BjmnurwAFeViwMp/CRI1sDBDbbXy1CJYQ9CGQF/My0/uwzx8cpzncBsj5n2LEcG/mKcXvfIalSeY&#10;xcgwxAZVZdTUUguHGJkEAemdNTngwtyQB8ujfqyKIbsmtDwcwPxAAFNhD4Y8dvR1mNHbaUZYDFW/&#10;06DCoD0OMS47DPDKMZeTef8McFj1sbBUu/EDDzV6pq1/Zwhw2OfaKAIyNzGEc8szuHJuAdcuLqrw&#10;XYJ/9Lo6J8bqlYVxXJ4Zwcpwr2rLiL8DY2EvZoYjmBsfwuTwAKK9olwEPIiIocvCDpq3H0E/FhUZ&#10;l2cjAEUwkAVCWDjk9vUF3L+7jHs3ec9xBQINR9wKJKLHn8NohFXPYh9mOE30eJO2izJEcoti4zTL&#10;cxqbFCCoAEB+N8QKUZh0FWhpLBYeKVTUQqCKHm1i1HeIUtNp08n1dCrc1Sz/N6hKy2L46xug09Wr&#10;isssREMgUAHRYpgyT18LQTIZPwM9MEURsa/3NftVFVgR4n4sHJgegE3C33KddZ5QXoDrvEXwjzzR&#10;Kc9KcDMs5Jd91zog12EzqiIWYenzyIAfYTF2fCEXPNI/BHH9BAzdToS9HSp33sLUEJZnh1WuxUnh&#10;I9LUWABjwx4M9omiJ8Z/wGsSsiLsl+9ynaCnA94OB+wmo/RRAxr55riW4HoZjDLXWHHbqquGy9SI&#10;gPBWgM8q/euQeefQSX+aa6T9DcJTegyErDLGPpxfHcbNq7O4dW0G59cGMTvFPH1O9AnfMIzbz2rB&#10;wschj0UBlZMjXsyJcX3u9DBuXJnG1YsTWF0awOJMrzo+I3NhZiKkQOQFhoxPRMBCMQx7pgfg6GAI&#10;I9EwRod6MTwYXM8DGCsK4pF7cSyYBoAelgRuNwOAlBuUIwR26TnLMaTHbC8ByzCL6AhvORvg6myC&#10;19MCn9cAHysr+00IBsyKIqJIj/Z5pA+c+Pl3P3kREEUMrxPDgwYIjXEaI1Q0FBAoSscHBnvMqGcu&#10;NObj2SOGKsO1Eg/tF8U7Ecnph5Cec1QM40xV3KGGL0xMdbC0t6DLb1feW6QufxtarXWo15egplnO&#10;E6rTFaLBUAKduQIme53yVurwtsLpaUVbezN0xipU1ReiqCIbOUWpyMpPQU5hGgrFSCgVGVopRkSd&#10;GLutYqR3eNrR0+/D2KyM55khzJ8dxcm1MZw4dQzHTvShV+ScX373Sf+xgIY37IanpwvdEQ9CYhCE&#10;pI3eiBOdIRnLgBGOQCusoVY4Im1wD3cqkCZ8QsZ8JohjSyKTLk/i/HOnce3Vi7j15hXcefs6nv3y&#10;NVx/7QLOP7+MhWtTmFiLYnipF9FpkVvHYn1gtNeL0SNrTlMJaoWqG0pQIbKjtCofReW58my5yCvO&#10;EkMjU1GRrBmVtbJu1VeiXNap0ko5t1KOka+En5r1IufbmuAUXu8OOtE/1I2p2UGsnhP5emEWi6vH&#10;MT7dg2OjXjGIgjh5KorT54/j/JWTuPrsU7h65xLOXjmNudNTGD4xiL6REHrkGt0iI7uEz1xBBzqF&#10;unpEBojxxnOGJvsRHPTC2W2FzW2Cw8s+s8LuM8PqNqoqvS22RjHWipGex5BfevwJD+0V5WbX49i+&#10;4zExLElMcr9NGbJU/qj07d/Pt557cfBgggpPPZJ0EElJh9RWharK8f0H5Fw5J0GM1ISE3cpY5f4+&#10;2d+gffJ9316lTDJnJb2yq6ur1bawsFAlhWeIqPaGlWEtNOKodMYrp/zO36mEkbivvb2mgsacmLxe&#10;ZWWlrOk16vr0+C4pKVHe37ynXq+H0+lEqDeE/okBDC4OYejUsGyjwlNhBMYDCE0EVY7AfgKsk2H0&#10;HQ8iPNKNYNQNf6QT3X0d8PeKbOtzCZ/L+kVgfcSHgXE/ovLfyHGR3bL+Bfo7Vd6/9i4jWi0NaJA1&#10;qor8JXxVWJiJgvwMoUzkiwGdnZWGtLQkJB89IAZ0gozTXuw/wkrgO7ArYVtsvPY8gW27SfT6IwAo&#10;/SPjRe9IgoDK00+BfDHSAMCYB+D6cU2W0KARIvD0QRhwDAiMBwA1kITf42XWx/1QKdUMZw0I5P6D&#10;AMAvPCGGmLQx4fBB5JeVoNloQJuslW7RjaYvLOKpu0/jxMqMyCcnylk5NCMVmRlpyEhPxcEjh6Rf&#10;dsn/t+HJPbuxPzkZacJzGXl5SMlIx4Gkw9iTuE8BpzGjThR9oe3C/7ulL/Y+KcaP9OfBg4lg4YLS&#10;6hKV53P1wgre/eqb+NVf/w6+/PYXcfrUNHp87aKnViIvJ1nuK/L40C4kZhxEib4S9rAL3SNhdMm6&#10;1STraHpxjvyeqABY5jjUZD77fqP/1/teWwtUX4viHXsRJOMkxzgmMWBO+lX2NVL9RpLj8aQZBpuP&#10;q9/UWMa8WNQ1eF0CZuug2Ye+q2Myjuv3+zi0eVw/E5I2EuTj/cjXDF1OOLAfzFXHMHfVDjnn4wCA&#10;8V6P6jj7aLMRJBQzHGVcCAASHNi2TRUnOnL0EErrimDzWTAwExFePYH5m0tYe/kirr//PG598xXc&#10;+vbruP0LX8a9X/wKXv4t4aXf/TW89Xd/gBtffR1jTy2hva8bjdZW1OoaZJ2pRkFRnsjNgyJHRc4J&#10;3+5PPoKckiI0GlvQbG5Fbmmxype3T4jFQOpMLWjzdMLc1S5kFVkUxsqlJSxeXELkxABssi41OVtQ&#10;YahFFZ0HOkT/9HvhCXTD1eNDx0A32mVtbvU60Cz2R6vob81OCypEV66Ve+rtVhidDrS222Bot0Dv&#10;MKCmtQ5lomNVNLPYlV5+s8q6HhCZ2KfWdHq6Hz85gFMX5zB3fhbjK+OYXD2BmfPzCIsMLhO9co+s&#10;SztEziUe3IWsrCNi0xWgWa7rEh3h4p2n8dr7b+Dc9adkHexCjeinxWLD5RRmITUzGUfTjiA1Ixkp&#10;qclqDaHXjjZWmqG+2WBXc+J/A4CKNgMUnzZtBYJ8FH3WbdFIk4va9wf1GYEv8lS851z8b9p+/HNu&#10;dT3td+7zOpuvp/1Xo/j2bSat/Ztpq3MfRPFtIrEtWps0im/75jb+uKRdj23nPvuEOh2JOh/vz+Nb&#10;9c+Potj69hAkbdBASN4r/r5a33D/R/U1z+G5W43xVud/FGn3+XFpq2v/uPSwnw0AkOBbfUUR6suZ&#10;u02Mz1JSIaq5le/15YUqtxs9vejdZTM0wEwATRYYYyMr/BYLsQowgT65BgFA5dlFo0KMVKGKqmoF&#10;KiowsErupZFct6m+QoUR05OQYcMEAhTR46tWvtezoAMBHHoKEjSIgTj6RuZ4q4eeed7kfyQWDDDo&#10;YpVE6Y1nMdKTiGGHsfx8uia5nhjhjU1l0OvKYWqphkMMAQJRBAKHxfCdHe7F0vgAFmSxnBsOYmrA&#10;jXExLkbE4BsK2DDIXGke0wYNeM2xY0Jhtxkhl1GFFXvtOnhssXBPhnm6rY3qt6gYjKOyCI9EvBjq&#10;dQt5MDkcxvLsKC6fJQC4jHPLU1icZnGPQcyORTA5FMQIwY1gB/p89B6MVfCNyv+Zry/kZU5BE9wO&#10;I/wuB3r9bgwqjzQfZsQQmo52Yn7YjfMzfbi6MIxLM0NYG41gbTyCy3OjuL48icvMIzgdlecPKkDU&#10;J89gt9RKH8o4G6vQYqiBQfrVwjBZpzmWx9BlgddpQqDTJM9mQrjTiKBDD7+jSYW6MhzVKddwmKvX&#10;vdOM6JM+DEmf+V0GeDvkWtJPDkuLAuJMotQY9BxTGd+mCrSIIsIccMYWIYPsG4VHjOVoMpYJlUNv&#10;Fj60N8La2QJbhxjXTiPsLipQHfAG3XD5bLB2NEHPxP8MzzboYDKZYDGZYTNbYDUYhVjQowUep1XI&#10;jk67BR12hhIzrJjhphb0hp3K26y3145g0IwAgTy3RXhmndws5uJU47g4M4yl2RHMiSI1JQYHQ2VH&#10;o0H0Bl3wStvcosQxJFxVypU+5L3oGRfLWSjtFD4mGN9InqZ3rvRHSwtJfpetSXiagKmNVZg7rbDJ&#10;dZzCD70RFybG/Dg934srZ4dx4+I4rp0fw8U1aY8cYy7AwYCc5zYhKP3upxedk6Hv5MtGDIYMWJ7x&#10;487VaTx3YxFX1mZwekaeY7QP00Mh4aMwFiZ6sTI9gOXpCObHg5hjmPHsAC4vj+HKygQuiPF+dq4P&#10;S5NejPeJ0u1tQsBeD7fwv0tkRwfDrNeLlTCXokmej16kLCLDCtI8TmCZeRWH+1iNOqh4nFWKvU7y&#10;i0F4SMZDnjfktck+i5Gw/1mMhfkYO+SYDe++/RkDgGLIaBUTScq4F6N+Byui7mVYoBgH+8XYZZXA&#10;lP1IThdjICcFuUUZKK7IQ1VDiQICWX21y28Tnm0VPm4Qfq4S41pkn+LxcujMlWi11QhfN8LmknnS&#10;1SL83IwWVg5uLkFJVQ7yStKRXXh0AwDML8lSYFkMBCxDg74OLWbhF5mfXuHf3tEO9I97hHwIDxPw&#10;c6oCJRaZuyantEPmUFunGQ7pX3eoA36Rfz3HvEJdCEQ70D3ggKdf5thgGzzH2hGa8CIyG8TAyRD6&#10;5wgA9oqhNYYzzy7g4v0zePqls4ou3l/FubunsPzMDOafnsDMhVFMrQ1hWP4XHupEV8Akz6eT52tA&#10;m8xZa2czzO2N8qy1aDRUoLapVPVbeW0hCssJeqYhcz1BepH0KavmVjWWoK5F5Ia1HnZ3q7Tfjm6R&#10;3T55xq4gQ4At6lhP1I3IqB99w174++WZ+trFOPJiciGKlYszOHt1CSsX5jF3+gTGZocQGPDC7rWI&#10;cdaiqE3Gy+Yxo4NFNHpd6BnyK/Bv/OSwAgD9/R442KdynlnknKlTjxaRhY0ir+paZU3UlaGktkB5&#10;NR7NPiI8wlxTzKO3DTt2iqKyTRQcJpwXHtSUFr7lJCC4Y+eTMdrBt6GxKn2sXLmLXoN7dqiCDAQP&#10;+duuXbFje/YSqKO3Hgt17JBzCd7F8sloOWsI2hFojKcfBf5t/F94fq/QvoS9SNyfgEOHDqgqunl5&#10;BBdlvW1sFFmmQ31DnXrBWFJSrNJBMA1EY2O9rC+tcIjsbfc74OhzoFPWK4+sV/7j3eg9EcaxhUEc&#10;Xx5RBWZGZYyGZ/sxSCBwLICQjCU9SAORTgRl2zPolnH1ITIRQP+JEHon/AiNehEUXg8JH/sHulTu&#10;x1ZZn8gr5XVFKBH+KSrNEcpFcVk+SsoLZD8PeQVZyMw5ipSMQziSxkT7DAOW593PXFrSf3tlPPbI&#10;OOwmMfw3DuAjuLcO8MWH+apj6xQP/Gk5AD9rAJAGs/Z2n/sEAUkfOkagid5njz2CnyMxP57w2Y4D&#10;CQrUqDWJHBIZHRjuwYjoEyPzIyIXfMLjLagUHYshv3XNDahpqJc+LMChw8lIPHgYKXnZaGgX/Wis&#10;H0Nz4+gZ7UejrGVHs1OhwqoT9+DA/n04KJSwZyd2kd/J5ztifE5+3is8TCCcnli5eVmoqCxFZVUZ&#10;iorykZ2bqbxMWalZhT8yDD1hF1iwhV5R9IKih1RGboaq3Lxr3x41DpTrWj+qHIvs87i+3SBRtDXj&#10;g/NSMyC0viNRwVcGB40MGUsNONTG7oHAl9BmY+HTpI8CeD8t0p6RgCjXT/Kyti5yS/7Wfo//38cl&#10;Xv+HxkRI69ONtVruQxD+wOH9SM86ioKKQuj58l503eOXT2H2zgVce/9V3Pn22zj/pXs4efsSlu9e&#10;wYVX7uDsi7dwTujMves4tjwDe9iH1i479A6LyO165JcXyzrOF1LFsvYWIrMwH8Vik1SKHCupqURq&#10;bhYSkg5jF/PfHUxEYvIRJGWmIT0/B4ViH5m7jIiM96Jf1onAsR74BkPwDPbC0u2B3uWC2R9EV3QE&#10;oakZDK+tYkHasXD3GvqWZ9E5NoC2Xj/qpS2VrUz/IWtQtxfh6CCmTs5h5coZTF2aQeBEH6xiV9S3&#10;W1HT1oY2fzfCk8OYWj2B1RvzuPHaabzzS7fwvd/5Mr74FXn+p2bQe7wXrU4LckoLkZSRitSsdOQX&#10;y7oqbdYZKmFrF73T1qhyxI5PH8OptZMI9nlRVV8qcypbpY04mnlY5rHMucRtsp7txJ6EnTJ3Ra7F&#10;Gdra/CFxXztO/tTkz8PSw3y0+/0kKf6ZPw7F98tnQfEygd95P62N2n78udr+Z0nx7SFtbk88xf8e&#10;D+xoFA/waNfQ9rcinsv/Ua+hrkPi93iQiG3TZLzWxnjS2r+Ztjr3QcT/aOuIdkx75s+aNvcvdU6+&#10;2E1NTVUvc/lSl33DfvkkbXpYAHCrlz3qOut9w7FhO7S+flCb+Fv8mPP7wz6Ddp8fl7a69o9LD/vZ&#10;AABbasVgEiPc2FANgyhuNMQJ+BH4qynORXVRDqplWyMKMY8bGqpUqKJTjEq3vQVehx7MC8iwRXou&#10;saInQcDqmnJR8CvUW/9yMQLKyotQLtcoFyVbo4qyPOUxqKoFK6+8WGgnq+nGQjMbYDbQc69Fvjco&#10;8C9W2INefjGAkEQPRubfY/ggPcJUzrZ1oncYARYCgMxVWCMGZE19oRgk5XKfarm2/M/AnIbMx9YI&#10;v8OIAY8dI0EXRsMuRMVA73UbERJDjttwZwuCTr0CUWI5A3nMIPstCLtNCuAbCXdgOORERIxGLceg&#10;W4xSr2x9LNAgxjZDMAliRAJOjA74MTcxiJX5MUUzYyy0EFKhljPjEZUbkCGXLNLB81W1WW8MBCEA&#10;5XEalEedU4VMmuDqtKtiIwN9LuV9NjnqwvSICzPDLkxGOjAmbRwX434m4sWcKO5TvW7MDwWwOjWI&#10;xYk+TAx6MRhyIOil9yK97Gphkn7St9QqEJDeXB5RqIJyf1a95fN4rI1wiYHrszUgKAZvyGOS30Tp&#10;EqOb1XCHGVI95I3lGhSjnIUngnKOT/rP7RRFxm5SY8U8cQz9tFkaZdxqYDbKGJmq5HsN7LZa2B21&#10;cHY0wus1IijGfG9fJ3rFCA8EnfD5HAiF3Bga6sP4xDDG6FEixmBIzvEHhXweeD0euDs74bLZYBe+&#10;sgov21VIOD0B2Q4znNKHsbx1jegQ/g5IW0PyDKGgFeGQBb0hgpg2Bbqy791i+Pg7TTI2HQrQHZZ+&#10;ZZEM7keFCP4R9FOecPKMvLa2T35XYfgE/BoqFPjJMGdFwrN6gmQq7LkBVrMeHdJXQT/z3gXlufxw&#10;+jvgCTjkmb0qX9+dKzN49fYi7l+fxfXzYzi7NKi8+EYGpJ+Y8F+exyO86DJXo9NcJXxZBX9HLQaD&#10;RixO+XB5bQhX1sZwfnFCeGEIk4NBjPd5MS38MT/Wi9XZKC6ujOP80jCWpkKYH/dheTKE83ODuHp6&#10;BDfPjeHyygAWxjoxFjahz9UEv7UBboaJy3y2iaJsbqpV+SJJLCJj5PwVGcR9h1EHj4wBPRXDXqfi&#10;b5eNMqZBUae1CS4WBBHZ43EY1O8hFdJMb0y7AgK/8s7DVwH+ED0AAKRxEW+sa9814z5m8DBvmijA&#10;ibtU+CWLKDCfGgsqHEk9iLTsJFGY01FZV4TGliq0WOpglHlDMNtoE7lnZQiv8IGlGq0y98yOBrTJ&#10;PCQZbXVoai1HZX0BiioyFQBIMIzgX15xhijjcQBgbSlqhK+YTLzZWAeDvQ5mVz1sXh3sXuE9lw4t&#10;9gaVO69Bfm8w1kMnc8/U3gprl1kBgy7he/9Ah/KmGl/oU5VUT5wexNhyn6LJtShOXhrD0tUpLF6Z&#10;FJrAqWsncObWSZx9dkG281i+PoPFpyexcHkC85fGMX1+BMeFRwbnAggfdyEYlXtERFYKhaN29I90&#10;IjLcie5eKxzuZrTaRM63lqJWJ89Un4/S6mwUlPG5U5BbfFTlsiMgqrNWo80n61K/yKXjHvRP+VWe&#10;OM9AO9qZM9Ejz+w1yL4Vrt52eEQmeQfc8A/50DMaxMBkBMOzx+Q5xzC5OIbx+RFEJyLojnRJf5hg&#10;bNfDLPKcnn1OWRd8crxvNISxuWOYWZ7AiaXjODYlht2ABx3ye3u3Fe3+Nlg9RuilnyubxViStuaU&#10;ZSCvPEsMU9kvykBqZhIOJYmxuJ9g2g4F8Gkg4IcVXO7zbSa9XUThefwLassKjMxLRdCPYEkMAKQH&#10;IassPqlAwQ3QcB1MoWchwbsPAXvCv9r3GOD4AdD3ofPWjytleXcMVExI3I3DRxJxNPUw0tKTkZFx&#10;FFlZqcjOEUOyIBslpQUoFeOypETGj0WiKktUlAFTPDQwtYOxGW2yFjh62tDeZ0fngBPdIzKGM70Y&#10;XxnGiTPHMbE8ogDAMSGGZUdPhBE5HkDPMU+scIvIOHr5+Qc74RvuQveYB74RNzxDLrijnYq6hJfb&#10;e+wwynpeb65Fha4MxXWFYpyLIV9TiLK6EpTXl6GspkR5mOYWZSI9JxkpmYdk7u6XObxX5rP0XWI8&#10;CLie90+F+moAnwb8xQF8mpxQx2Pg30YlYBlb0ofAP9JnAACSNGNbM2jIZ2psZVzp4cZ7qoqwvLe0&#10;iwDgo3t2IiFVZJfoYM0io9tlbesa9sMnc8A32gNrsAPN7UY02UV+eDrREfCiqrkBh9KOYn9qMopF&#10;Dg2cmsTNL7+E668/j5HlaRhFbhc3VuJofoYqurBXZCWLqzAEXhVcEN7WeF3jd84Lzg/y8b59u5GW&#10;loJq0QlbTS0wy9ptMLegXPTP5LQkVfiAhVhIj+8QxZ/zanuMPigAEvM025D73N/Uv4qkn6jAx/ed&#10;ptBrx/idfbld+pJh8hzzmIfhYxtjGD+O8fTXHQAksMcchtzfeEY5tlHYRDsmxGMPm8PwowBAjThu&#10;imQ8n5B5tXP3k9h/YAey81NE/jYjMh3FwjNnsfz8VSw+fx0nn7uGyduX0HtuCb7FE+hbncPI+XmM&#10;CY2uzSG6NKk88OpENyxvrkaF6GbVoqNU1FWgRORXVnEeDmenI0NkW61J1gZ3BwwddpSLnpNWnI8D&#10;rJ4rfL9P5szhnAxkMky2qgT58v8Ghwmtot/ouuxo8XbA0uNFh+itodlxTFxcxdz1C5i6uobZm2dx&#10;5qVruPjabZx4egXtg90qd2Cj6J1Vsl5Xt9ahu9+PW/dv4Z1vv4MLd56S9c6HatHTcyvKkCf2V4vV&#10;ioGxIUzNH8fxWbEnFsM4f+U4br14FiuX5hE6FkBHjwv6djMKRB7nVoreYNLBGpA1eCSEkVPHMX95&#10;AccXj6NT2lwvelstcxsLVdWJPSZ9Qx2jUOw5pkp4bDsB4J+T8Yq9WNBkjjY/SJwz2v7mcx6WHuaj&#10;Gcw/aSLowHWc6yrXcn7f6ryfBGngB9ugZJW0iWs5XwRyXed3Hue58TLuZ4Xi2671abyewucgcMWX&#10;mPyuPcuDrrOZeHwzQPSgftB4eTNtde6D6KP+F3/Nj0ubr/Egiu8Lbcu+014Mb/YA5H94D/LHx6Yf&#10;Ib8300cBgCS2YfP4/DRpc99rtNW5n5R4Pa0vN1/7YT8bACABP3r3EdRTOcjEGP8AAMxDdVEuqopy&#10;FNFDkFVedaK4M8zTaycoZlXkE2PcaW6ChZ5K68VBGhuY243524ToGVhV9ENUzTxNQgwHZChxrJow&#10;wzVj+f+4VZVbG2pVLjcWa2BYJ4mhvQQKWRiCYcr0AqT3H4EV5tyjhxXDCQlYaQBgE0OY6SUiZNAT&#10;eKxQoZYGFlKoKYKxphg2abvL2AC3uRGdlgZ4HTqE3Gb0eizK0y3YaUKv14rBoBNRoT6fTX6TRdZn&#10;VeDfeMSNiUEPxmRLb7oBMQb7vGLcioHjd+qkr/RyzRb4OozKi4m52UZk0Z4YYmXWkKoGTO/AwbBL&#10;ET3/FOAk91WeUIqMCgTptOpULjmboVaFaCugiPnpOs3w+i0YiDoxMtqB6JC0sdeEgK8FoYAFI4Ne&#10;zI6GMRv1Y0SeYchvx3ifG9NDfsyP92JpitWBwxjqo4ehXEue3+W2wemk9xy99vTSHjP6/A6VR3FA&#10;+qDPI33EIipCQbdRgX8E+1htlqGjzD+4MB1RIbJTYnAzV+G43G9oYD1kVJQLv9euijv0ST9Gep0q&#10;BJQUHXRiVIy5yVEvFqfCqiDK3WsreOHmOdy7dhbXzi1ibW4Cc+NRzIwMCBH4GsLs/DAmpwcxNjaA&#10;gb6w9LdHgX8Oo0GFLBO8HGA/yT2DPqfK+UcQmSCklTkeLcw1qEOHUw9XZwv8PrNqH73SCP7Re5QA&#10;FQGoWP7FWH68oT6Cf270Bpxws6qwzA3mvyPITR41EkzVMTxdSE+QT3hcFEyDKFVGmT8kkxxXxWZE&#10;0bOamG+SVXKl32UcBlh1WPqN4Gef9NOoGMxrMyG8fH0O7724hldvzuPm+TGszHAM7Yj4hV9lrHrd&#10;FviFb+iRSu9Ut7UWYbcek2Icr8734fzSIBYng5gaDAgfBzDWJ3wp/DgzHMTCeJ8CAM8uyDhOBDEm&#10;9xwOWzHWa8fckBenp0K4sBjB2bkgZqI24Sk9wk6ZP2Jou+WZO5lrUeYvPf1YuTgG/MnzUv6IUmnV&#10;08O4UYWVM7yc+REpU+zy/ORvq6EGdhVCHgMBCcASDB+U+TMY4jxhnkMXvv6Vt9el29afrRabD9GD&#10;AEASDXbZ8rj6XYjfCQrGPASFdohysoueCAQIRMFiVdREJsnfq7wCUzIOIyM3GXklGSitzkdNE731&#10;RGYaKtFsrFLerQwLJvhHL1ZbZ7Pamuz10JlE+W4uQWVdAcpq8lBcmYOCsizkl2SqEOCSinxU1JSg&#10;Rgzr+uYaNEjfNopsaDRWoslSAZ21Ski+m6pRZ5BrMdeQsQ66tma0iky3yLxul/ncFbKrqrj9492Y&#10;OT2Ec9dnce35FVx9/hTO3prGyvUJrN6YxIW7J3H95VU888oZPH1/GeeenZPfprB0ZQJLT0+oPIPL&#10;16ZVBdepM0M4Nt+D8IQb3cfa4ek3w92jhycsc7HfJIaKE+NzAcyc6sPUQi9GGFo83AlvjxkWZx3q&#10;9IUoqc5AXmkyMgsOCh1CYUUa6lpK0OZrQveoyKK5bjFaejG0EELgeCecfWa0BQxCRtgJMIXtQu1w&#10;RbrQPRxA3+QAonMjOHZyDENzYzg2N6pAwKnFMQXuRcZ6pI1O5fVn7ZJryDYGjrarEOkRkS8T86Oy&#10;japQYE+4E50iE909zFPXAVePA23uVjRIf5cSuK3OQ1ldkaKC8hykZacoADBhPyvpbseHvQA1RZeK&#10;Kb/HQBACgdu2xapSbpD8R4F/wnsaEMhzeC0F/NFTcBdzqDCseA/2sGKvfN++IwYO7ty5Tf2+Q7bb&#10;hYfVcVa/3CHf18/hd+VZuHuH8sbal7BLjOxdOJK8D6lpB5GReQRZ2clqmy48niaULvuZciwn9ygK&#10;CoXfmeu3sgAVVYWoknW/qbkKFoL8XhMcITMcPRZ09FnhH+7C8HwEJ5+axPLTc1i8NI3Zs8dxYnUU&#10;kyvDGF+KYnSeQGAP+o77EDwWy7XolTXPO9IF37gX/slueI970DnUCUfEAZusJZagBQa3AQ0ylypl&#10;rpXRI7OhBKWNZWLoV6BSV4VymTtFMofyZD5l5aciPYcFKQ7h8NHEjeIou5kHUMaL3n+x6shCHwL3&#10;hBS49wFpQCDpQ3LkyZgc0QCpDRI59FkCgFQk45V/5k1i6I0CbugFKDz3BQJlfLbEPdifnoKCmgrU&#10;mPQoMzYiW3SnDOm7PF0lattbYJL1zhLokP61odHeKn1bi9yqEuSK/lcpY2wZ6kbP4nFEz8zAMx6B&#10;WWS3PexBs6yRKQUZ2HFwD54UWfmEyM7HnlwH/tZzVXGfgGAM8CbA/aTw4C4kJx9GYVE+mnSyvtpM&#10;aJG2EQCkJyBl7yMyX77wuDyz/P+RJ0iiPMu1Vb9qfan6OQb8be5bDRRkrinN8NCMD00p1/o0XjEn&#10;YMhrcbw0rzc1juvHNtOPAwBq94xv12b6rAFARXxO8o6iGPCn8a12TPUFifwV/98fQR8FAGp9qtZr&#10;mUsE4fcdSFB5TksrsuESvXxK5PmZq6s4f/cKLr38LC698QJWXr6DyWefxuDV8/CdmYd3cRzB+WPw&#10;i67qPi4yfySE7rEwvCLT24OdMLsssoY2qJy+pSK3SurKUVAncqKxBqW6etRaWmH2dMLodqKwoRpJ&#10;Bdk4kp+F9FKR+cxpLb/XWkyoETL7PXAfi8AuOpa+uwNNHgfqxY4yiL7fe2ocJ2+dx8rzl3H6+QtY&#10;uXse008voHc+CluEYKEdnVG3XKMNdaIjmDwm+I91IyBrUZfMPaPMu+JKmZPFhahtqIfdwRyv0n7R&#10;qRoaStGiL0Vraxnqm0pQLM9RUFWMwtpSZJbnI6uyEOWia5rkeSPSH+MXT6F/ZQou0f0MYquUylw+&#10;fPSQyD+mRKAek4JsecbM3AxVvZ7pEB7dxrkl4y5jHW+wavvaXNH2SZonsvb9YehhPto8+UnTB+v4&#10;B95pW533kyTKCraFwA4Bns0gjzZm3G71/58Wae3R2k9AlWAVX2iySEZKSgrS0tJUtXt+52+aXNxM&#10;PL4VbXXug4ht2oq2OveT0FbX/lG01XU+ivjM8TzKPtVeApO4z+M/Dt+y0OLGS5o42kqmkx4EAP6s&#10;0Vb9T9rq3E9K2hhtxaMP+9kAAOl1Q+BPq+BKb0ACgAT76P1H4E/zACQRGGyUBYNFPey6GlUYo89l&#10;VRVKhwJiiAc74Os0wmpkmG4xGhsKUCtGKnNIsDAIc/2x4AdJA/7oNajAQOYBVL/JvctjBT5YyVcL&#10;+6XXHwHB2HeGB8sxFolYLyLC6zF8mCALc4l51kFA5t6jp5UqMMCcc1ZZ4Ez0OKyCsalC5VtjcROD&#10;LIImIUt9GaxyHeZes7bUwi4LIkGHTjtDVlvg7aB3mwN9stgGvXb4GQYqRjM9AAmC0fMvGrArAJCA&#10;2uxoELMjQUzJAj3a26m8BAmcKS9AIYaPEsAYifgUiBQLe7TB42hBhyUG7rEqrFlfJe2pUYBIh0Xa&#10;I21iTj2r/Mace6zKbDbqYKUXoCgTkUG55pgHA0NiyIf0cLprYXVWweaohUeMrb4wi1cQoLRjUGi0&#10;14UZaSfBvxUxaufo3dLnkt9s6JX2BoMu+HwdCiRzWOhxqFOeb+NRP86JsXxBaEEUppFeuWbQrnIR&#10;EuhbnBlUuQdPLwyrCsUz47F8cqxKOzcZwYwY4LPTQ1gSJe3m9TW8/95L+MH338Ov/OBdfPMbL+GN&#10;N67j5Zcv4KX75/DaC+fwlVeu4jtv38U337iNd+5fwcs31nD7/AIuzY9jeUyuNRjCzEAIE9EQIvQO&#10;FN4MeDukrWIYOqUvHFYEhTcmIh6cmx/AldVhnF0cxPiIH6wu2+lkXkF63NUrANBhY0EXHTpkPDwy&#10;zgTgCMay/wm+EpCNCN+zCjCJnoD0TCNIS36xmZsU6Eewj/nvSCrMubEq9l3GTQMDTXrynJBs7cZa&#10;BTCSD0ix+zUo4HhInmt80INJGePFMa88ey9evzaD7791Fb/85lW8eWsB9y/P4PraBJamI5geCQs/&#10;BoQ/nfDbTfBJu4IyT4dDHZgfC2FtjsBeVMY+LHzqwZAogAPSZyMhD2aGe7E4ITwxw3OGsTzdpwDD&#10;Ab9ReF6HAY8Bo0Eb5obdODcXxoWFXtknqBwDAOkB6DUJv7Y0icwg+Bfz/FMkyjOJHsgEBDV5xFQD&#10;NgN5W76v8z63BADpccmwX3rDzkq7VhcnsDAVVSHX3P7gl35hXbpt/dlqsfnYxEVrs5G+BSnQUAx8&#10;ggH0CtwphirD0Vg5lCDg/iOx8ODUrCTkFqWjqDwHZdX5qOMLCRlne2cr7C4DrB065fnHHIDtboMi&#10;7hvamDOwDBV1BSipzBWFPxclVfkoqylS+f+q6stRLTKMICC3lSLTKplXT1+iKuoSjGoy1wrVoUnk&#10;m84SA/+swrfMb+fv70JgsAs9x9wYmenB6aencOuLa3jx7ct4/q0LuPnqMq7cn8Ole9O4cPcEnrrD&#10;7Qwu3JlVdP72LM7emBaaxbmbc1h+ehJTpwdxbDaEPgIzQ0509VnQERQZ529EV7BJAYAjJzxYOnsM&#10;l545iau3l3DxmXmsPDWO0RNBuPwGNBiK5BkzUVCWgqzCQ0KHUVGfC1uXDoPTfkyfP4bZCyOYuziK&#10;E+eOYWA2gM4BqwIArUET3IOd6DvRi+GFERybH0GYHn7HggiM9mJg+hhGFycxJobPyMwQhqb60X88&#10;jOCgGFY9ThXWSxBQ5fXrFjkhMt7X16VyA0ZGe2TfpbwDW2xNaHU0q7BhVmH2D7rRFW6HqbMF9a3V&#10;qGouQ3VzOapk3SmuyEdGLot27EfCgd0qDJjAHUG7J5+MeQ1o9IR8J/gRA/9iYJ8C/NY9/+j192Gi&#10;cv+E8gDcs0eM4n3MCcjiHPsUHVgn5hXct48hyNvlXIJ8/A/DikWxXv9O2r7j8Y19Ht+zd7sC/5JS&#10;9iE98wCyc5OQV3AUBUWpyC88KvspyBXKyUuS346o78UlGSgTo7yiSnSLmnzU1hejWV8Jo6UOZpEV&#10;Fk+zyjFJL86e0S4MzYQwtTKEhQuTWL12Emeuz+P01VmcenoaJ5+awIT8NiQyp2+KRUK6MTATxODJ&#10;MCIiD0PyX89xDxwDDphDZhi7W2HwGtDiboHOpUdTezMabI2okXlQKW0gAFhcV4Ii0UcYrldYVYi8&#10;0hxk5KUqr12GuB1JPaDyNu4/Qk9AMZoI2sq8ZrgpcwAyBJgegJz38WAfAUGCfR/IiA8Dew8C9z4O&#10;fdyPpkhySwVVM6I1Q28jCfe6nNtOnkk+jEPpR3EkW+RUXRW8A72YPrOMybVTCJ4YQVuPDw0dbaix&#10;GlAlOkENK3kzJYnoM5HxAeH/AFqcragUuaaX9ab7RFSBC/Z+H0pEvpfI+tfQJv8TvS27OA8Hkhme&#10;y/BB8r0ouwS9H6dn3QfegNxuzAXhdfI4vQb3JO5WMpZVm1mpmeDsY9vkWeX8zfSgIhramHCMCM4+&#10;LgaRKgDFebhuIGt9uNF3m+hhAbdPCgCyHfHGm2akab9vAC0KdNv63n8d6MEAIMfqMTXvDh45LHK1&#10;TGSxAydWZ/HcG/fx3nffx9d+8C2890tfx7u//E185Te+h3d+83t46Ze/iue//zW88GvfxLWvvoyJ&#10;pxfQOepHW8QJ91gAPSciCB7vgYuy3dsGU3sL9MwfKrpISU0JcsuLkVkcq7p+OEPkRIHIi6J8JMl3&#10;5gLcffiA2ibnZCKvsgxV+mbo7FY4Q90IjkRlPepFc4cNZcYmlJt1qLbLPLG1oEZ0R4O/HR1DPgRE&#10;V/aIHu0VPe3Y8jgmzs7AL+uSXtaaOnsTmjpaYO62wS46ur5Nj0Kxg45msghIElLSUnA0VfbZhqSD&#10;yMpIQVlxDurE7qoVnauysQHFYlvlVZYgvSQX6WU5yK4pRKGuElXWZtR3WNDUZUeFxYCs8hIkpx2V&#10;ObZXveSkB60qXCT7Sp6p+UQe+zw+9xgBwA8Avs+SHubDefGTJs1g30xbnfuTpM0yJL5dmtz4WQQA&#10;SVpbN4NW9Fhj3klWAeeWoCaPf1R/x/dBPG117oNoq2uQtjr3k9BW1/5RtNV1HkTsx3gwmF6hG7rn&#10;+poXf21tDD4uac4Um4l6xlZy/X8DgB8Q+VzjcZK2zqt+ld8f9rMBAMY8bVpUIQd65hAE1NeUqaId&#10;BAJJDeWFCgRUnoCF2corsLY0D7qyQpgqiuGQhYQG/qDXjpnhgAK8BkI2dNgIbBSgqSEb9dXZCqSr&#10;YOivEMFAeu0pryd9zBuK3n8sClAt9yP4x8q9saIN1Qr4U0VAiqUtsmUosCr4Ucv/xLwL6U0YCymu&#10;Ut5WKtxSSKs8SjIYa2AUhd9oioW1mg0sbiKkk/80lsMshrKZQKAYAS30KpQ2Kc/BD1GFupby5mKf&#10;0UtLFFmXKAZBWYyZZ43hwdyn158CBVlx1W9TuQJD8jvzmRHIoBcftwrcYcjpOshDbycF6jVVgMUz&#10;SPxOb0VVHEKOa79r3y3Sh1ZdPRx6ndzXhikZi7nJIMaGOxCJmBHuNSIYlrb12oTsCIeEAgxFNiuK&#10;BGyIhhwYDjsxGmahkU4Ms2CFQy/P1gQ7w1btDI3VwUZAx6aHyp24DhzO0atvgF6PdkTDDhXuSy8/&#10;FiFhQRIWIZkeC254//H3YeZYlN9mpwdwWpSb69eW8crLV/Deu/fwjW+8iG9+8wWh5/Deezfl+Dm8&#10;en8Nb714Ae+8chnvv34N775yBS/fWsOdi/O4tjaNi0sTODc3htPTYjRODmJqLKKKVPR6XfA7beh1&#10;dWAk7MOCGPzXz07irRfW8N7Lq7h9eQJT437l4efqlOftYLitDk47Q8oJALbAaWMRl1jFYbcjFnat&#10;gGFrDKQjMBcDbWMVorntkL6ymhqFR+pjwJ/wpgr1Jfgnhg9z/7FyNHNWsvItAS6n8KTTWA2fQ6c8&#10;Shcm6HknzzMuhtdQAMtTAzg7P4rzs1HcPD2M167N4vtvXMEf/Nob+JPfegd/52t38O6tRdw+PYLz&#10;cwOYk34fHwgg6veq5w867bKVcQ55VI6/1dkRBe7NyJgo8JbenG56dDowFHRhUgw4ev8tTw/itNxz&#10;YSIs1+vAYMCEXo8eEY8BIwELpgecWJn04fx8GEvjboyGTIi4dAiJkuoT5dbV0gQrc3fKnKXncTwZ&#10;4sA/rbCMg/1B7z9jLWzr3n8a4Eqv2JkxafviBNYWJ9X+2KBXhcv/LAGAVI4ZDsjiADv3EiyQxVUU&#10;6L379yojNSn1EDLzWLwjVwF3epPIrU7hL78TnoATHV6Lyv1ndwkfrucAjHkBVqNOV4bK+kKU1+Qr&#10;8LBcFHfmwosBgPJbbRnKRTaWVhWjqDwfuaVZyC3LUB5o5Q0lqBWZQo8GGg2mdpMYTHa4GCrf71UV&#10;f0PH3OgZ7sTQiW4snj+Gq88t4LnXz+GFt86KUbWCO19awq1X5nHjiyfxzEtCL87j5heXcPvV03j2&#10;1TO4/fIabry4iqfvLmH1yhRmVqMYE94Ymg6if8KPvuNeRMaYj094csCK7ogF/SMunFiI4NTZ45gX&#10;/h09EUJI+Krd04KmVoZmZqO4MkOIIGA6CsszVdEQu9uA6FQIM2dHcGKNoaL9CI950Blug8Wrh6Gz&#10;Efr2ehUCHBz2YnR+CCdOT2BsYQSDUxGhfjk2Im2cxvTKFKKqmIcPHpl/HX472kV+awAgc/u1ytxs&#10;bqtHg8zTOkOlIoKpre062D0W5R3olv92iSztFJnKQiD0AtRZ61HTwpxRMkaNrIQbK16SlZumPFYO&#10;HGTuPYbXxjzxdhBAXl/wt60DfcoTTyjmsbdOzAG4e8cGxb7He+rFCoIQ8Dt4KFGF6x5J2o8jyQdw&#10;OClRjhEYlHP206NPzmPY+n4WDeF/dyIhcaf6jcdiv+/BoSP7kJKagMycAygsSUGljE1DcxFaWmVO&#10;G8rQKPvVdTkor8pAaUWabDNR11AAXUsZWs30+quDvb0R7Z06dIoM6fIb4e4xwRdpQzDaLvwha8l0&#10;QMaoFydWRD6tDWPhwjiWr84oWrg0ielzIxhb6cexxV4Mn+rD8TNRzF4cx9K1OcxdnMaxpagY8N3o&#10;jDjQJvLKJPdplblk6NChReS7zt6MRgvHpBoVsv6X1paohPbFlUWKCkRXyS5IQ0ZuigIBVT5ABQIm&#10;qhyfCdJPe/Yz7+du7NyzS81zeiBtAIDrMoCkKbsx+ukAgJpCHw8SxRt6BABVe+SaLNxxODUFVU31&#10;MLbb0Crrp95ukT6zoMlmRrPDKn3YLuRAs3yv1DHsUPpM+q3d2461S6t4/pU7OHtpGd5QJxqs0tcu&#10;CywiYxw9btgCnTB12WQONUtfFyM18ygOCG+yeE3Cvt3Yu2eHAvc04C8GitNQIT0iz0DvwA9Cgx8T&#10;oqcfvfy0UN8Y0Pd5fF6O/xDJf+MBpniKBwc14IkeDPFKebyivxX9pABAUny7Nrfvf3UAUPPCJ1DL&#10;ecdCXMWV5YhMTeD17/8i/tG//zf4oz//T/jX/+2/4N/81z/DH//Hf40//Pf/F/7oz/4l/sl/+AN8&#10;7x//Kp777qs4++rTOHF1AQMrIwifHMDQ8iimzs8gejIKW7dF5XJtcxnQLLZDYVmWkteJci8aykyf&#10;wPB5Vkhn/kcWJHlMSCtMso1hiiKPE0VuJqcdQlZBBsrrylFWVyVrcgkKq6tQ1tiI0oZm5FbWIru8&#10;Gvl1tag06WHxdyEwNojeE6PomRpBYHwIXUO9sPf50dbjQWNnGyoselSLjlWlr0NueQEOpB7Gk/u2&#10;45EdwrPbhD+2PSpt40ubPSL7DyM7JxsFJWVybjVyyiuQWVKIZFmDjoiMS80/iqziTNEX8pFXUoLc&#10;4jJk5hbhUPJRMJ8j5VgMdI31vya7GNL9Nz7/OUUqvFvju8+YHubDPGQ/RJwvMrfjwSSN+F2TlSTN&#10;4P60KB4g4X2UUS+8THp03TtK9S/7kvN5c9s/AamKuLzPA54lXrZ8EqIsU+vIxyA+41aeYYo2tV21&#10;X9oX32/xz7HRh+vHuOV3/u+H7vsA2nzPH0Xa/X9c0vqP+9qzac8T378fhx59lJWef5gek7WNW1Z+&#10;flT2VUoNWVd3yFq7b/c2JO7bhb2iN1LHjK2/MX4hP3JMYjbQ+visk4qCWpd5JE0mk49V0ax1HUh7&#10;GcqXpHxZypzpJOZspa4Ub0Op6AnZanL+o/jhsyHeK3Y/df91nlB9sP49xrskft+aPrhePMX6bOP6&#10;6zz3IL7jfSl3H+faQttSSB3jb3Kfh/1sAIDMtcWk+xG/S1UzZYVXDwsgsMiAoVF55WyEBJfmoaIw&#10;G+UFmagQqi/IgU5IX5QLoyw6zqYKBMQwGvQTFLLJdfVwWsWobUxHfXWmqgysgYAE6+Krf8Zy/4kx&#10;2kTA74Mcf/Tya6L3X3UFCAgS+GNFYHoGMkSYhUFqq+IAwOriGEC37lGlQBchfidQZzTWKhCwhbm3&#10;msRQESNM3yBtFMNZXyPGS3UhDNVFMArpxYhukv/qmmpULja9PpaXTaerVcUadLyufNfTg0uu5TBU&#10;wy/Pr3kCbgB/QtwPdbJAiF4BO50EicTYJxHUoKcf92PhjgRC6J3I8OxymHUEAekZVrP+WwywVCCg&#10;nMN9/uY0NcJnNiFic2A2HMTVxUncvTCPq6tjWBJDamK4AyODTgzTCybsgI85/mh8OeT+tnoZq1pp&#10;V616hmExeqf7PJhkeKXTiA5jA4wyPixCweIqdjPDMGPgpc/ZovLLDQWYO9GOqN+K4b5OjEW9KoSY&#10;hT8YCkzgb26yV3kAMh/gCMG/YR8mxwKYkuOLC0NYPT2Gc+fGcf36PF588Rzeeusq3n33Bt586wpe&#10;f+Mi3nn7Ct554zJeem4FN69M49LZUZxfHcHZ5REszw5gaWYAqwvDyttwYToq9xvCxFAf+nxuhF1O&#10;RDwdGA26sTwexv0rc/j1b97F3/uVl/Duq2tYmA3B72uBq6MRbvaLk3kB+d0MD+dFpx0uVSjErLwf&#10;bTJWaizWx4ZETzUSx5HAYIeQVfpOAdyNDG8vV6HurIJL/tdC15X3n/AnPTo9HAN7k/CNGdPSh0sT&#10;vVidGcTFpXHclPF84dpp3Be6d34KL58fx7eeO43f/dpd/N53XsDfe+86vntvGS+JsXxtrg9np/uU&#10;J+egGFuhDocC/3xirLktRgQ7rIjK8bE+LyYG/ZgY8CqPz9E+GZcIvwfVdrTXI1svpqJ+zI0FcXo2&#10;ghWhuTEfxgecGOt1YELGd7LPgZmoE8sTbiyMdmI0ZESf9KPfKv0pssQhhqRJ5rS+Rp6ZLxniSOUh&#10;bSRf18LWooUByxioPiSQKvxm06uw67DXpkKsmWuReTFZUGdY2kxvVm6/+dV31qXb1h9tQflERMEd&#10;t0h9NHERjIGAsQWPnoCyqO6JAYF7Evcg8XAijoiinp6dKsp4Hli0g6G6rZZmWITv2hhSZ2+Ezswc&#10;eGWo0xWjqqEA5bX0+MtCQVkG8kvSZZsp35n3rwBlIr/KRHaVijwsFnnLvDx5xdnILkhHen4K0gtS&#10;kF2SIUZ6ngI7mLS/obUBLcxH2WFBu68d7p5O+CKd6B7oQHDIiQEZz+nVPpy/OYnbr6zgxbfP4dX3&#10;z+ONb1zAm9+8jLe+9TTe+uYVvPmNq3jrG8/gnW/fxtvfehav/vxV3HvtPK7LXL1wcx6rT5/AovDr&#10;zOlhTCwMYGQ6jIExL0KD7fD32RDstyMy3IWh8QCix/3o7m2HWWQTw51Lq3OQX5ouxgjB0ix5NlYF&#10;5nMx/2G6qrLcJHK9zaWHzdMKixhrBnsDWoXMHdKfwoctIuMaTZXQi5xzdpvQM+TB0FQYY7MM4RU5&#10;ITQ224++kW7pB4vy5NO11auqveYOA6wi17kl0FfeUKzA1Iyio8gsSlU5/SoaS9BsqVd5AhkmTLJ5&#10;THD425QX4KDM4+hkHwKDXrR1GWVMaxQAyCImmbmpSDl6CAcPJWCvKGAEABmGS/BPM0K0sN9Yfr8P&#10;QnYV6MdiH3uY/4Z5Wz5MBFRi1YMTcfjwASQlHURqmvBdBsN0k5CWfkR9P5p6SPYPIytbeCQnFRmZ&#10;yXL8kBw/qIi/ZWQlyW9HkZuXhoKiDJQI71VUZ6GhOR+tZlkDKTt9Bnj9JnR5pR+c9TBaKqEzlEDf&#10;WgqLrQYdXXr4Q23o7RfeGupCdFjGYVTmsvDCsUmRQTNBnFjqx+K5UcUza9dmcObqNE5dnsTS5Qms&#10;yP7pZ2axevMklmW7eO0E5q9NYemGnHdnAZfun8G1ly/h0r2zWLgwjWNzEfjlPs5gG9rcBhg7dGht&#10;b1ZgrcHejGZzA+pFhhM0L68qRonoOsVlBYoIALJ4T1aB9EdeivLYZXXvD0DABJXjk/N5177dykCm&#10;x68GAKow33X6WQAANSNDA4W0sLsNkEi2VDh5TSqZew/sx9GsTBSUi67V0gy9zYLaVh2yy4txJDcL&#10;acWFKKqrRnlzPap0DajR1YssKkFuYRaqqkvQJnLFamtBtciarKIs5NWUQNdugicSxMD4MfQM9qKh&#10;pQlJR5OwU/hYhaxL32wTogdszOPvEQVe7BLeZsj6k8L/PP7o42yrtP3Rz4kx83lRqr+gAMDPP/Y5&#10;2cpvYth8Xrb8rrySfogeBAB+ELqrhazSANfAUq1y74PoYQFAZVBsusaPplhb1JjK/wlmaFVxN87h&#10;2H5B+uUnAABq/LzVbx+XPuoaqn/WeXMz0dhk+D2r8bPqcHFlBQYWZvDFX/0uvvN7fx/f+vu/hW/+&#10;7R/g7e98BS+/+zJe+8rL+MHf+UX88Z/9C/zB//NP8d1/+Av44ne+iGfffRbn7z+FpWdOYfqpaUys&#10;juP4qTFET0TQM9yNsOir3ZEOOH0mNMtanZOdjcMHD4rBvBs7t8v6vm27GNJCst1O4I9AksjvJx9/&#10;QvYfFfq88Pjnhdcfx171YmUfDhwSeZyRhdIK5tZrFT2gRda6WuSWV6K8tQlGjxPeY30IT43AO9KP&#10;4MQxLDx9DmfvXsf42iLaer3KA7fKpEOh6FY5ZYU4mpeBxJQDeGLvNnxhm/Tdk0L0ZhU5tI25W/cl&#10;ytw+goQjqUhISsFeacN2WSue2Ml+lLm3nTk2t8kzyZx7Yje2P75bnmGHMlw5DtpYqHlCviLgR+Bv&#10;g+Q7eY4y5SHoc5+AHuazmW9IfKbHyT8yVlrYI8NGuY33tiFtBgQ/LdKAHpICUNbXing5xH7eqv0P&#10;Sw/rWRUPKn0cosx5GBnAZ1R69Ra0ZfulrwhIcSw4PhwzUvxYae3mVoFn8j+Nb+Npq+t/Evq0vNW0&#10;PtS+//gAYCx9Rjypl2YkvjgTIvjHXNH7E3bhyME9OMjc5buewPZtMWCQL9wek7GgjCVPfoEka/MX&#10;1nUYzSYiz1JniE9rwn2VFklk80aOdOaf3rdXvag5cOQQDiUdwcGkw0pu707Yq+wj2kv8rzYHNNBR&#10;Wxu2GoNPlch7caSeb53Il2xDjHdJW/z/AcT/a32p8fiPei5tPnyIhCc0PnnYzwYAGHJZMRz2YDoa&#10;xvxoBLMM4Rx0qQIQDnrKNZVCX8+8f8UKBKwqzENZbg5Kc7JRLlQhVJ2bi9qiAjSKkmioroKlsRYO&#10;MeKdRh3ssmV+L6MYmk31DPXNRVV5tmzz0FBbhKaGUpjo3SNGvt0qhpaxFqoaan096qtrUFvF0N9a&#10;NNbWy7YGNeUVqCguRUVpqdqvrWIIsFx3HfwjuKIBfgoAFCLAaGXeOnoE2gxw2GNFGBiaaTGIgSi/&#10;G/W8Zzka6UFIz0Tl5cc8gVUwtFTDJO1iTjirpUF9Z7tbCMyZWJmV9yqHRV8Bp7kebrtO5ScLuVmx&#10;twMRVuUNeGXfi7Dbg6CrE95Omyp+QfJ2WoSs6HRInzP/nKkJViP7oiHmHcb8jNKHMe8ohgTH8qgx&#10;TJLfHcpjSki2LnnOgMOIib5O3Dg9hvfun8N337yKr750FncYGjfiRCSgh89F0E+eR/5nkmsbGitg&#10;bCiHVZ65w1CLoL0Fwz47xgJipHUa4ZOxoWeig0CM9J9b2up1WuQ5pf1OhmTqMRg2YXzEhoUpN84v&#10;9eHq2jCunB7CpeUorp8dx+1LM7h5bgoXGEY6GQO17lxewMtiqN27tYTrl6dxfm0IaysDuH5lCq+8&#10;eBbvvHEFb75+Ca/R+++lc3jlpfN47t5p3Li+gIvnp3FubRJrpyewMDuMybE+TAgPz0yMYGp8BKND&#10;YUQjLtDLMeAxotdnxFDIgtkhF87NhnD3/Ci++ep5/K1v3cM3pY+uXJzG5HgQg6LgMf8gc/0F/XYE&#10;fA543TJeHRwjK5xWs4yPASZ9k/BIPfRMYi88a9DRK7RG+KoBHcwb6BD+txDcFj4xVMBGj1PyZUM1&#10;9LXV0NVWoYWeb/I/c4vMGznPbBZ+tcrY2uvh6WjAgL8Fc1EnLs/14rVrC/jqC5fwxvU1vHhhEe9c&#10;m8Ovv7yIP/jeTfyr33oV/+ibt/CLL6/hjSszuDzTh8VhLxZGQpgdDstzC9+xWrRbeM1lVhWc/bLv&#10;k31uw8zj2OuS/nJjJOpVuRlHB7zCKw4EXDL+HXqV15Gh3SMs6CLn0ItzatSP6RGGCceKzMwKzY/6&#10;MCf3npTzRqQPBz1W4ScDXMK3tiaZP/UN0Muc1sl81skcb6qQ+SSkrxY50SC8rdPDYTCiw8JqzCxE&#10;Y9qYK9zvFP7utK+T/M48n36G0/ttCHhteOfLr69Lt60/WwnYj00UvJrw/kiShetxvs2K0WNUSrgI&#10;EghcXwgJBO7dv09VqzycwsIgR5FfkqM89RgWWlSepwC98poY4FdWk4WSqgwUlqcjvywNeSWpqgBG&#10;ThGJ+2lCGXKcuQCz1bVyxeDOys9ARg5DGFOQmpOMtLwUZBSkI4fn8F5ipFc2VqG+VcaE3tIynxni&#10;2ilzxtNrg39QZNjxDowtdGPpYhRP3zuBu19awis/fwZvf/sSvvaDm/j2bzyH7/zGC/j2rz2Pb/0q&#10;ty/hm7/yEt751rN48c1LuHH/NC7dWsRT10/ijMzx+TNjmFqIYnS6F9HjQfQdEz4TfhkcC2B0qg/H&#10;pwcxPN4Lf7gDJnszKmXdYJg087AdzTwiz5Is+0eF+FypyBRjJ7coWyhTAYLM2UbQplTWmLrmcrSY&#10;62CyNcIk88porUMbvc7cBnSHbRgY9sj9ejAx14ex6ZC0wQ1/nx22LoMCAAno6drkf+06BewRMGIY&#10;b2ldIXLLMpEl/Z5Xnomy+kKVTzEGFsYqBRPkYwEQV7gd/eM9mF2dwqmnTmJq8biqHtwo8qCwIhcZ&#10;eUeRdPQA9h/ag7376EnCN69iNG6LKbiaYktAUAP+CPoR7GNYbwLB5P2x0N4DBxJidJDVePfjyJED&#10;SE4+hNRUFuZIRVZWOrKy05CZxTx9SbJNUqCeytPHcPS8VBQVZ6FMeKOiksU6SAUqV1+trK06WSfb&#10;bC0qHywLK4X7XOiJiJwMt8EfMqE7aFb7PX30MrfKdxO6fC3odDej06ODl2kD5Pxjo16cmO3Dwqlj&#10;WF4dxanTI5hd6JexCGB8LoQTi33CJ8dw+tIEzq4DgMuXJ7F4iR6AU1i7dRKXhK+uvnIO1147j2tf&#10;egrPvHERt96+gjvvXMezr1/Dteefwumn5zG5dAwDwmd+kUcuvxUOjousWSabDq2WRuhkvauX9b6q&#10;qhilpTL3inJQWJiNwgKZI4WZCmDOLiCfbfYC3K/mL4tW0KOX3r3a22wqsOoNNhVhkQkbCt8GxZRn&#10;TfHTFMoNg+gh6eN+aBhsgH1bEH+jQknjajsBlT1iEIiCXlBagsZWPeoNOpTIupVTXoxkmXOHRN4U&#10;iv7WKmtkZ183bF4nyusrkZyRjL0JrDC9Q4wJ4VXpjz2i3DNMsqCqXOaQXnkVmjscqNE1qhDKnSIP&#10;H9tFr6Un8fltj6sKxFR09yTsQ1pmBrLzcpGUelT1MfuVz636TQxjZSDH9eH/G4jPzKIb3LIvyFc0&#10;vLhGbXX+R5FmeGhej/HX3Xzug4hjpcBuZbjFjDX12wOuw3sw1+TfeOTzm+4ZAzzU7+rYB9fQ2quM&#10;IHlmGpe7aFCKAZlwUORdWipqmxsQFv3y6Z+/hVd/9U3c/eo93PnyTXzpay/il//Wt/AP/unfwj/7&#10;l/8Q//hP/gG+9zvfxq23nsG5O8u48cWn8Oyrl3H5zhrWrq3g4q2ncP6Zc5hankD/RBjHWETjDKuR&#10;9yIoOpCt04mqhjqk5WThYIoYsilJOJB8BAfEoE3OSFO0W+TxoyLLH5U+IdCkGfQk5XkmfUbgMulo&#10;CgpKimXNr0KdzAlLlw1dQ90ITfYhypQVi2MYWhjF1LlZnLl9XtHoygQMsl4XNpeirKkSTQY9ahsb&#10;kFOQpwxqvoT4KJ2FniTa2qIBW6pNMv83gwmfhB4kZ7YignnKi/Ah6WE+5JvNpDxs1sGWeFCJ282A&#10;38a4rX//cUjrIxL3eSzGEz/cxk+yJnwU/awBgCSevxVt2X7hZ84jjo+W+48hq1pRM44dx00bK9Wn&#10;nANb0FbX/yT0aQGAG+1d/75V/35c+igA8JFHP6deoNGjnmk0mCpmv+iQ6amHkc2XwUmJ2MdUNE/G&#10;vOyZfuNhAEDKMxX9IPqqZvPE0iCJfrRn97p+FCuWtk10g5hDxD4lv/cfPqTAQO7vSUxQL1R5PU1m&#10;8V5b9f+nTWq+rT8zn4nPwXYoYF6OkzcV335CAJDX1NbKWL8+mB83zwuS9sKPfPKwnw0AkKGdQTGq&#10;BzwOjIRcGBtwIdprR0AMJJe9AU5LLPzO2FihwoJrS8UgKBCDNC9HAYFlOTkol22VLDg1xUWoL2PI&#10;cBmaqirQUlsDU0M9zGL0E2Six11TA3P+FSggkNRYX6QAQIcYWySbpQEWEz2mGtBUX4uGmlgIcFN9&#10;DWoqylFRWoSa8lLUy/XpJcgwYIb91lYXgWHFDbWl0LOQQkttLETXEAO5bBbmdWuB0y4GGUE3l00V&#10;CmE+O+YIZKEQeiEyXFjlCpT/mMUwMLZUqWIh3JrFYLOYahVxnzni7NJmApcOabdL9j0Ml7Xr0Wll&#10;pVICJ1aE3B1CnfB3dsDn7BTqgLvDpirDBn0dCAeYpy5WgIIFNjaKRRCYJHjaUK2qpDJMkh5SBAIZ&#10;Lsl9hnC77Sa5t1GBgAQFPXadjKUdq5NBXF+K4JWrk/jWq+fwnhhM5+fF4PY2oNNWAbuZhUMaYZBr&#10;tYgBZKgvh7mBuR2r4DE3IOIyYTTgwFjAjojbJO2WezmYA5Ggn0Weh9WIpf1eVsU1YXjAhuX5AK5d&#10;GMYL16fw8q05vHZnEa/fXcG7L13Em8+dxZ2LM7iyMoZLiyO4LgYxw3ffkN/u3lzAxbPDWF0eEIrg&#10;4rkRXD4/hnOnozi3GsUl2b98YRznzo5iVQzGlZURLC5EMT0lhvtIENEBH/pCHiEvBnqDGOwLIhL2&#10;ItrnVUU5xocCmBjyY5oFScYCWBz3Y3HUg/OzYdw9FwMnV5eHMRSVsfCb4Zfn8Yti5XVbFOjEwiDk&#10;D6M+xpuGpiboGxqEN2sUDzbQq62RPFKvwobdnQYZX6OMqQ4dtlp02mvhcrBgiw5WFrKROWFslHFs&#10;5HgK/5tr5Lwa2Jz1sLka4fY0Ck/UY3rIjOekP7/x4ip++fXL+NZLF/DSxTncFsXva3eX8c++ewv/&#10;8jdewj/93l389nvX8LV7y7izKv0ozzg74MHccAizI30Y6fMJr9lVMReCmsyNOBjxqG04SLAzRn3h&#10;TjnWib6gHX0Bq/LeZHi430VvzyZFfpdBVXGO0NszLHKjz4HRPjtGem0YFdkx1ufElCjHzHs5KeMy&#10;6HPCZ2uBQy+8zLlcIf0lMkKj2lLKDOm/6mqRGTJvRYG16MjLOuFRmbcyN9W8ICC+Pi+0kGmC+gQB&#10;/cKDvSHmerTh7Te/tC7dtv5sJWAfhjTl4aOJCxUXChpCJC4cMS+gjUVRDOLtdLMXA3nXvl3YfyhB&#10;Va08KoZzcnoSktKO4GhmMjJyUpCVl4zsfCHmUys4qiibYTp5KcjMTUF6djLSCOIQ1Mk5qrzJMnPS&#10;kJGdJobzUaRmpqjrpmQkIUXOS+U5BSykkYMiVgsW2V5viBUBMbUbYOsywukzwx22ITDoQO9IB4am&#10;3Jg6FcTypSFcujOB26/O4+WfX8O737mOb/7qPXz7V1/AN37pLr7ynTt471t38O43nsWrb1/Bs/fP&#10;4OL1OZy+MIGls+MK/Js7PYrZ02M4eWYCJ09PYmp+GMfGw+gTY2dgJIDRyQjGTgzKdz8cLgvqdZXI&#10;L86UZziMQymx/GsHkxKQIspKXnEOqhto+DSogif0eszKS0dWPj0F81BVL7ylr4LeVA9Luw6dPpnT&#10;LG7SY1cAoF94NhBxIDTQjt6hDgyOedA/4oEn3K4APH1bvfRNJWplDSDV6ctRrStFhaxjZcy/WJOH&#10;4upclNcXqnBgs8hI5gd0BR3okLnjkH5sF2JBlcCAGz0yL1wiU5taa5Erz0Qw6VByogoNYwVgVbF3&#10;Rwzs2ykKEsPLqNju3i0KLhWlfQzLJeCXgAOH9uPQkUM4IgZn8lEZ21ThnzQZZ7WlZ5/wQ1YqcvMy&#10;UVich9KyIlRWStsri1BSlo2isiyUlGerRPmllczLJ2s4K1PrytEiz9Iq65zRXKfIamtEl6wB/fIM&#10;07NRrIkR+vSVZVy5dgpPXZ7F8pkRnJgLYfi4yJVhB6IjIhuE+qJmBMJ6dHU3oMtXD0+gWb6b0T/U&#10;ifHJEObmh7C0fBynVo5jbmkQEzMBDE+4MSjXGZLt2FwAJ071Ye5MFPNnh7Dw1DBOX53AhTsLuPHK&#10;Wdx7+2nc/8p1vPjVZ/Di+6QbuP/eddx97TKu3T2DtadnMbcyjLHpMAZHfejpl/U3ZINL5KBV5LHB&#10;VIcmWe9qRG8oL8tHEUG/3Ezk5cj8EMrNFV7KS1V5Ggk8p6QfxpGjBze8/xIP7hNDey/2Je6VsdmD&#10;XaKw7mAeQFF6HxejXwvlekQUZRXOEScnNgBAUrxity5nfhSp663Tx/3QMPhRACDPodG7TeTUTnkW&#10;ghP7DopyLny278hB7DyQoAqCPCE8u0/kSVFzpQrnHTwxgsnFGYQGwzIX65Ccclh4WZTnx74gxFAj&#10;MThE7u1M2IsdQk/uEUNAaBdfhKSIvMvKENmUhYPCy9uE1wmaMMfYXuF1AoB5hQUi37I3gA0aBFTC&#10;FRBAr6MN8Oj/HcTn5bOrcMsf49k1nvtxAUBlMGkGjeyTr9VvD7rO+m+aocV28BjnRsyoFJItr639&#10;R2uvmkf8n6yrnG80LsmrB8SIrBJ7gfn/3vv19/HGL72FU9dPYebsJJ66sYo7X7yOK7fP4czTi5hZ&#10;nUD3kBveoS4siax47WvP4+d/8U0889IVzKxNY/TkGI4vjOPE6Wn0T/YhfNyPkYUIojNBdAVljbDJ&#10;+iQ2Tl5engqrLSwsRF4+93NE7uYhPSMDCWLIEkxnG5UhKbKd+fNiXjIxonFJg3jv/kRZu7PRajEh&#10;PNyP6OwIwuP96Ox1o7XLgrq2RuSLjD4sa39CxgHsOroPO5NlHqbvR0puGnIL8hVQTkM6Bv6tyxY1&#10;vh8mFaKmgIIfBh80EOHHob8uAKAypNfbHN8PD+oLrc9+HPqo66o0DDIXN9pHPhfivrbVSI0jaf0c&#10;zhWNeCz+XI1+mgCg4sWtSHteBSjxudbPj+8Hrf1CmgcgwT4NBCRt9trcGEP+b72P4kndL+7aG3Pj&#10;IenTAgDZZq3dD+K/zaT9P/7YFx6JgX0E/WIgXgwQVACg7McXiDt8eL/oO2nIFzqatB97d9NzmZ6C&#10;2n9jvKVAONKPAAAp5xRR7smaT6CPwB8BPb6sUURAUNZ5goP8jR6BGdlZKK+uEv2hSfTTUvVSRL3w&#10;k2vGry1bjcGnSYoH1p+ZcpSymc/DdvD+5NkYf0qfq374+KT1Fdc27n+IH+PaEE+x+3Gt/IB47McG&#10;AK2i/Dr0Narqrc+mj4E8TuZ3I0jUKAY/AaYW2BkC2lilCoCwOjBDgctEWS7NzUFxrmzzclBeIAZX&#10;EfMFFsWotAi1MoiN1bGcZxqIRo+5FjEyCAaS+F2BaLYmBZ50Og2yNYnR3wKToUn+F6v8q2uojoX7&#10;VhSjml5/sl9fU6bCKFUIpRiBBM9UxV851lBbpu7L4wQQCAB2OEwI+TsxNBjEQJ8fPk+sSAg9Agkm&#10;ECAkEBfzxtMpQJJef7GCEMwr2BjX1lhxCHovdko/+ToNqgCKW56BIYsEewjQOUx62A16WHQ6oRbY&#10;jPQ+1H8IxCARpNTyFbLdG/ni6mM50xiOTc8/hkfSC5DXJvCnQrYtsZBtm/zukWsNB51YHPFhbdyL&#10;i9N+PHd+FC9dmcKaGFi9nibYTWUwi0FLYNbYSK+0KrRIfxlqimEWo7lDjGbm/psIdWBBDPGpQTfC&#10;Pnk2p/CE8EjQTU+wIKZHBzEeDWKQxUTCVkyOOnF6IYjbl8bw5nMr+MorF/DuS+fxzosX8PYL5/Hi&#10;tSXcPDuF66uTCgC8tjaFm2JAXr88gwtro7hyYQKv3D+P9968gZeeW8O500OYnfRhZsKLuakA5sSQ&#10;I+g3MR7CyLAPg2KQEsgaGQoqGujzIhzsVGMcCfkwOtiL8aEIxmQbDclvHgcCHRb46MVoboLXwiIW&#10;NhX22se8lU6Od7WMaa0QwWCCyLEclfrGahkPjgn3CVDTKzWWn7K+ukz4TfhQXw2H8AWBNp/HDI+r&#10;BQGPQYFp9KYLuuxwi9LoNBtlrJh3U3hJ7kFgLeCRc/3SJn8NgoEaTA0bcf/aMP7u927jD//2m/i7&#10;376H9+8t48bSAC7O9OLFC6P4xVdW8TtfvYHfeO+a+u3mShQrYuhOR1yYlGeaGQpjbnQAk8Py/ANe&#10;BfD1yphqW9JAnwfjo9KvkwOYmRIjXPZHh3wbIdvjsk/Az+PUfQgAHAjFisgQBBwMWjAQMCPiJ8mz&#10;Mo+gkL/DhA5TIyxNNTBK/+iqylBfJnO3tBD15cVoIJgv30mNFcw9Wg59TQVa6qsUMK3APpkTqogK&#10;Q/CVV2+12udxgoMuma8Br12exYmAz/6ZA4A/ktaFvEbKiOHiKIvHB2/HtPxgsTdkKh/GugHDt2E0&#10;BJRHw34xvIUOHTqEpKQkVdksNTV1o8pZcnIyjhw5Igv44Q/9zi2rofH3FFlEj6bFgECCGJl5R5WH&#10;XEllPqobhG9FLjeLDNbT41tkvk141uk1wtdjQ2+0C9Gxbgyz6vMJ4ZGFQSw/dRwXn53FtReX8Oyr&#10;a3jxrUv44luX8dwXz+LW3RXcvLWMW7dO45lnlnH58jzOnJ3GzMlhDI4E4e/rgk/4smckhOGZIYzP&#10;j2BkMoJgpAtOmS8OVys6WTwjYIfL1waTvUnlOiypioUAZxemID33sDzHQdk/ivLafFU5WWeuU7nc&#10;qo3VKG0uQ3FjCSpaKlHf1oBWl8j3cAdCYz0Ymj2GY3PDCI2G4Ag6oGvXo8ZUq6hR7mWSeWvvtsLh&#10;Nqm+qNeXo6pB1rJG4VHZZ4XmZrkH71kva1gtC6vIb+p3aadOfmuRfjRY6qA31UDXWoUGaU+tGG1V&#10;9OaszENhUabyujuSlICDh2IFOfbuk7EnD4gyGws/2oWdO0RB2imK0s59otwmYM/eBOxNpMfZQRyU&#10;sU6ScU7NykCGrL/Z+bnK6yO3MAc5hVmynynHMpBfLOt0VSHqmirRbJA2yTquk3Y1m2WeWUX+O2th&#10;czeiXdYEp7dZxkDWFXcDOtz1Mg4NcHc3whdoQk+vAaPHnVg5HcHNm7O4f/+00AqevbuIZ27P48az&#10;C7h+ewaXnxnDxetDYmCTBnHmksiixTYcmxQ5OyokMq1/SORDVNaLqA/RoV4cOxbFseEBDBzzoW9Y&#10;eO6YVVHfiA0Dx9sxfMKFiZNynaUg5ld7cfrCEC48M4Ebz8/juVdP46U3z+HF18/i3isruHV/Hlfv&#10;zODSzUmcfXoMi2dFpi33yP+Ff6e7MTjWpULNXX4jzO2N6xW1y1T+TObhZOhqVl6mqmqZmSvbbOlf&#10;JvdPlzmUKn2edAiHRFk+eJCeliygsk95YO7Zu1PlXdQAXKVcP8nwHVGeVcgNFe8fNmY+KW02OD7u&#10;RxkGH2GYa+CftlXXphFCZXX7k0rpp2feF+T5WBX4UTESHt+3HQkpB1Aist0VcGNo/BjCA2G0mlqQ&#10;nZ2uwtnZD8zZ94T8NwZ8iFzUSJRnysCEg/uRLsp/dn6e8HWK8pBW54ks5f1pOMR7BChlWvohXhEn&#10;aYbmT4weEiT79CnmIbcBiHwCIJR9qPryQQAg93/EdTeDN8pIkWv+qHHh7zQUaQRyy7HVDCuOPddQ&#10;ftfao/g/bo3VztF4iTxyKCVJ8aRNdK4e0WcGTwwieiKKftFxBkXHCQ2HYHFbUKETOS56vf9YAKvX&#10;l/H6t17GN379fdx98y7GT03CMxCAK9KN7qEe2IPtMMm66Ai3wezTo0rkfQXTErEYYVMdWs0GWKwm&#10;1DXUKhmSKjIjPTMNWSJHCooLUCK6TW5FCVILc5F4NAnbE/fGPF5lTnAukN+VNyO9bg8fkjUuAzkl&#10;ecguyUVqfjoOpSdhz+F9Kqz30V3yvDulD4S+sOMRPC5zcTcr8x4+KGtEgspDyj5S80P12w/TRsj4&#10;OmDwadNfFwDw0wJvPoo0MGczbXUuSYFVwsubifyhPIfWScnldf4nKeCFgMs6cS5szA3Ky3Xi9be6&#10;L2mrcdzqPI22Ov+jAEDO4a36n+dqMmhjXmvt3XSuOkdI5TEUIlhGIJCAn+bJGt+/qj3Ch+T1H7qO&#10;XF/1n5Id6/eU4x/VzgcReYj3ZBu28qr9uKQ9TzwQuLnPN5N2Dp+V2w/+FwP7qHvE6AOPQOolWkoZ&#10;5pA+eHAfUlMO4uiRBCSIfNnx5BfwxOPy38dZfX9rAJD7Gv+R9xTf0atvnbivXnqQaOfIdwJ/fEFz&#10;OCVZFWvanbBPhQRzvaf85xp/RH7jS5D0rEwVfUCbSONn8r3ikY+iLebNJyU+22ZAU7VBvmtzT+sD&#10;xT8fkz6Krx9Eao7Ef+dWjv3YACBzu7nEQPda9fDbDfDYDAq8csgx5qVjwv2gx6oq3TIfF3PTGRpK&#10;0VhVgIriXJTKYlZckIOivBwUy35pUR7KigrWt3koF0O/gtV8q4qgayxT3nME0BR4JqR50MWAvxZ0&#10;KDLA3WFW5CT4KG1zqrDdWEEPLZcaATIFzDTRQzD2nYABwQGCgjzG7wz/JVBAUI8ed8ODIUyORzE6&#10;3Ke871zrXoAMD1aFQ2TL+9mkHxj2q4F+GgCogX8xALBJtdvrMkkfmeCRfeYqYx/GwnXlGvT4amyA&#10;saEB5kb2oV7atZ7vUNqo5YHjd0WyH8tdWKXCkXW1sTxpWrEElSutiTnnmENQJ/eSPjNLH8m+UxRv&#10;r92sKjOPi4E71+fE6ogb1xciuLYUxbzsh1zSphbpr/piNMl1m7ScbNXF0FcXwVRbDHtTOQLybAQA&#10;V8bCWBwPYmTAhoBHpzxD/Sz+0efH1MgAxqNhlYutL2BBtNeKuXE3rq4N4v61abxyawFvPreKd148&#10;j7eeO4eXbizj+tokriyP4fb5Ody7soR7N1bwwp1V3Lt1GrevL+Gle+fx9ms38Or9i7h8bgqLsxHM&#10;TgQxMeLF0IBHgXz0+Bsa9MsYyvGxPgVeTUg7hwbFiOztRDhEQFIMkt4goqEABgI+RIQCrk7hY4v0&#10;m1HGQfhJxsIp370uuwLr7LYamE0VimLenzFqkbGIAbIxAJDeqbr6erVtku88RrCWuf0a6+mFWiq8&#10;XgMvixPIGIxF3RiWtoe9TngcVhkzkwKFCQCymEjYb5HfnRgfsWNhxoHr58N4+7lp/NpXLuDvfecG&#10;/uZ7F/H2jUncWAhjddyLpVEvVicDuDQfxvXVIdxYG8HaVAgTvXYMeJl/0oJBvxPRoFvII88u4xOi&#10;d59L+i8GmnJLADDodyAclHkR9YNA4Jj0Kas0Xzo7g+uXFrG6OKryOSqQl6Bfb4f6zsIuEyN+DEU6&#10;EPLRS9AAv9uIoNeCgNsKt8OowGpVWKi2QnhM+ocAYHkRGiqK1MsEXU0pWFGcBXd4DnMBGqQf+bLB&#10;KHOARVIUUC5zWOUJXfcA5D6L0XCecv56RD75RE55he9/6gAg6UMLUkzwawqcAv6ElBKnHae3EI/H&#10;u83LgrldKD7MYd++fUhIkEV6nfidlc+4r1U/I1hI4r4CBpPpEUZPwRRk5acgr5g583JRw5x19PSy&#10;Sp8yV55D5Ilb5EePVXnF9Q65xKDvVqGxE3O9OLHQj4XVYaxcOI6lS8NYuCjy5PwAFs9HsbgWxcLK&#10;AE4uylyd7cXMTC+mpnowIjzS2+dCl/CjxdYMvbkeepGhZpGV7cJ37T4b2kRmMky3TleOqnpWMS6M&#10;bVngpFbWGflerxfesNSp9pbV5Kuw56KKLDS1VsPSrodFrqG3N6NOrl8p85aGHbe1JvmPyOk2r/Bj&#10;v8yDyX4xBqPw9Hth6GhVYGFOZS6yK3KQXyPrFiv0GqpQI1vel/fIK0lT4CNBSIKBBAKb5By2qbqB&#10;IVv5KJX+ZHtrm0tVm3TGGjS2VKK2oUR522XnMp/eARxJYqjuLuzdx8IdT6iqv8zTt2cPx5jFP5j/&#10;L+b1t2f3XvktUcZ4PxITOa4fgLwZGRnIzWGoqhiWpUUoE8OyvKoU5dXMl1gkxmYRyutKUEfvxzbp&#10;b1lTbW5Z57ptcPc40B2xI8RCGyMuRCd8GJnyKxo67kYk6kAoYhESOTLYhsFjdoyOOTE948Pqaj+e&#10;vjKB69dP4MrT43jq4iieujyBKzdmcfv5Rbz46mm88d55fPUXruDr37uKd79xHve/NIenrvZhbrkL&#10;E7OdGBnvxNCoyKChbkT6gwiHQwj1BBDu7xKeoycmeU/omAOREZE5Y3L+hFva58HoCeYIJBjYi+Xz&#10;w3jq2hQuPjODc1cmcercMTkexvic8OyMV7Y+TM4HMHOqF7PL/cK/vRie9Ctvzw5vK4y2OjS0yBjK&#10;PCitZr6/HJkfmUjPSRfjOw1pWWlIzTiqgL+UlCMx8O/QfhViTeCPYdesqswwbIZkMzQ75r3JMLJY&#10;eM3PGgC42eiOJ2UorRONCRoRT4pM4hv6XQl7sedgIvYePoB90g+JKYexV75v20VZ9hh2iBFBT8gj&#10;yYeQcvQIDh85oEBRGhiqiIfqh5jnxqM0UETuKRIZqUIRRebR25DEQgrMg8UcN1R0t6LNxuVPgjZC&#10;VYUIVPwct4/89MKPlXfM47G++BBo9ym2R7tu7Nrrz/4pXZ/jGG8YafSg8eVvXC/V+ikUAzjWDSrh&#10;JR4jvzIUOC0nEwWVJajmS/NAF3omjiE4MYSu4V64hsJwRLrR6nOiI+LHsYVJjK1MIjLXh8B4AM6I&#10;C6budpj9oi+KjOJ/o/PjOLZ0HIPzg/Af74Y9ZEebx4bQcBizZ07ixMosAgQK5X9Wrx2usAfdUfnv&#10;qKyHqydx6e51TJxZRFvAjRJdPdLFNjog8mVbwh48unM7HlnXB56QrQIBuKVOsH78EZlDsaTzYujL&#10;nPowybOv9wv7h7rHRj9+xHjFe759HHpYQO9h6X9VAFADdTYTj291vpbwfzPFv0BWQJ/ohgpsifOu&#10;orcUARPucx7wvHie+FHPu9W4b3WeRlud/0kBQE0eaM+p5rd833y+ygH4EfSRbZLjP3Qdyov1flW6&#10;OPuI+vp6P31sWr8nx5MeiNTdqMPRO1EDAh+WeK0PgLyt+14jnsP78J4HDhxQtFd4gFEkXHcVEPjI&#10;zwl9Tu3zWKyQ1qPKA5AvLffu24nEfTuQQJ10xyPY9sTn8cTjcu4TLLDFdXsLAHCdLzlWtFfIgxr/&#10;qVBfruXCnwoEXOfZGN/GQoL5O/+zcd46L5NU0US5Brc8h78zGkCzjXjuZuK1Y+P445PiC5Kyy2I8&#10;ouZd3HNsAJLr/fJx6ZMAgKQNfuU9ZT9+Hj/sZwMADDhNCvgjea0xIMluZPJ9AwIuenn5sTw7igun&#10;Z7A8N6yKOtBD0KQvQ22NGBkVxSgtE0OpKE+MkVwUFuWiqDgPxaUFikpLCxWViXLNkF96/tGbjqCZ&#10;X4wyhiNqFAo41dbdaVTgmquDYZQm5U2lkYf5y8SY5L5bfnN18Fx61Ok2iAABC4EQANRyANKDiCAg&#10;w379Xt6HwEcHAqIAMBSXnoEE/+iFR2+8DodRiGCg5ukX27JtbDeJbeP3AL2d6FUlbfdJm102aTvz&#10;JNGr0KSDWRZ7Q0Mt9LVCNQ1oqa9XgB+BP3opMm+hVhlWAwAV+LcOdBKk01WXqeIJrKCqQBIhAicE&#10;Vz6onEoQ0IhOs/SZ2YCIjO1UwI61UR+uzdNrrA9jITEALTUwNZWisaYY9WI0NiiiB1YRmioKoa8o&#10;gLm2CC5DNQbkGeejPixNBDA5KgZZiKGg9XBamOvQgJDHKc/NAgxeTAzJOSPMCefGhcVe3BND8f71&#10;Gbx2ZznmAXj/Al68voQba5O4c2EOb9y9iLfuX8X9W+dw4/IiLp+bxaWz07h7YxVvvHwdr714FS/c&#10;Pofb107jqpy/tjSGmYlBjA1HMBKVZxnuw8RYBJPjpF6MjwYxPORBdLATAxEnBns7MRjsRETGeDDk&#10;xrDwcm/AI+PmQEeHDU6nKGkulxigYQwN9cr/3Cr812Ylz5QrAI9egASBGZZuMjTCIH2tl7FsrKlB&#10;QzXzU8aK1bBwDcG/epkTzA/JsHH+N+CzqKIrBAAjQYcKn6a3JgFAl1V42G6Gv9OEMM+TNq8thPDq&#10;7Wl87ZUVfEeM6V956zx+8PpZvC6G9sUxNxb6HJiUeTIizzQUYPgtwTgXxlhkICSGu8wNAtEBlxjw&#10;HgfCHuFzeV6f8Di94zTvv4F1ADAo1/AL/zL8d2jQhxEZw2EZ76mxEBZnBjE/1YdRXjvsUOBfJGhT&#10;+yzgMjHsx2jUg96gzFmXPBPDnWVeKw9e4X+r8D5DpnX1NdJfVdJfQsJrjVXCY7XFMifKVLVrehiz&#10;vcybGQPO64WXG+Awy77MRw2U574CAk0E5te3QgQD4+n1V7+4Lt22/mwlXD9tojKzofBQWJPWF4AP&#10;LTAfResLDw0ALSeNlpx6M2nHqXgQDCQoSEpMTFQgIEGj1LRkpGcfQXbhEbCKbm1zIYy2Wjg9Mp8D&#10;IseCZnTJ1ttjQmjAhoFRF8Zng1hgHrYLx7F6kTSGs09PYO3qBE5dHsH8hShmzvZj8lQPxub8GJ6Q&#10;uTfiQmSgXfjKoqppW8wyV5pKUF4pa0NpFvLLssUoy0dRnawbMv7lMlcqRNbQA4tUUiVrR4WsIRU5&#10;KKnMQ1lNAar4oqK1BtaOVthF3upMdfIfgoTFMNNDPdAOT7ADDjG6jDK/DO2taHEYoBO+arA0oqa1&#10;FnWmejTb9GgVHmuR3+uEx0rqS5FdnoP04kykFaUjtTBNKB1pBalIz00WA/IIUrOZy+mAIu4zFxzb&#10;VyntZ27C0qp8FMhzsSAJjzXLvZhbzmyXe7U1oln4u7auDPmFGUhKSUTifhmnPU9i+w4mWH5ExlUU&#10;sJ1U3qg4rgN/60CvNn4x705pS3ISslJTkJuRhoKcLBQzH6+svZWVxaiuKUWN3Ke6oVxVF66hh725&#10;DmaZl06Zs64+J7yDLoTGulVRjJNnxnD64gmcv3YSl28u4crtZVy+sYCnrszgzPnjWJZxX1k7hrMy&#10;9ucvEegbw1MXRnBB5NClS7J/Xn5f6cP8YggLy71Yle/Xboms//IFfP83Xsb/9599E3/wJ9/D7/3h&#10;N/Frf/slvPilBSyfpRepEwPDdgwc68CAyOpIvxfhXh96hAgAhgc7EI6SOhUArUj2WQk62N+ugGnm&#10;aOyR8yLDwm9iiB+TtUkVjpFn6x/2ou+YyPSoyKphp/zmUTkFp+b7cHwmLHztFR63wdapEz6qRo2s&#10;g+XCS8UVLJaThYxc4YGsFKSkJyOZHn8ph1UeRYbI0OuPoB89/lhVmd5tJOa54xiyOAuBPybOjiXP&#10;juXQ0ZJuP6KM9w/LiU9KnxUAqIwl2fKa5MWUVKYcyJe5Vou2DgesLifKRJ4zZ1/iwUTsYj5KUegP&#10;HkhQnpL5+TnIL8hROSf37t2ljAyGHsXCj2LGJA0WzcCJN3g0I04z2n7WqtZugGxC/K7GQuT6BtDy&#10;E6bPGgAk4KmBfdp6po5/StffWB830YP6k79xfaQBFjMKxegjUCDHaJDREKQBejQjHQ0tOrT7vejo&#10;DSI0NYrjF1Yw9NQpdM2Nwio6Y8eJIfhOHsfA6kms3L2G+19/HS+8/yLmnl6Eb6wHtl6PqrLrGZY1&#10;7uwynv7is/jSL7yD93/jG3jrl97G3Z+/j2feuocXv/E6Xvn2l3H5lZs4dfs8LjDE+Eu3sXLnKUxc&#10;mMf4U3MYOzeH6OlpjKwtYGh5Dv7xY7D1+GD2uVQF7eKaChxJO6qMYW0eKOJ8WZ8zGmlzR80Z+Y1z&#10;SpsvHJvY+HwwRluBMaT/DQCuk/TDBggVR/xNeeNtJvltq/4hafI4nuLl3Mchnq9V6mUVaQLAGhis&#10;VZjeqCy9a5fSE9LS01FQWCjyNx/JKclKh2DYOV+mPCnzgv9XL1/kulu18dMkrk3sO01maPShPo+n&#10;dd1Y6bvSXoI+9BSjN9j23TtjACaBEzn3g+vEdGoC30yvoX7Txkzp2x8ALZwXBCXZrnjSvAhJql/i&#10;aPO5DyJ1nfUx1jwA470AtyJt/vIc6u8E7zhmGnC4ZRhzHI9p7SbxHP6HDgDpwgd8OUydkSlkHpc+&#10;iD9XvXATekL680nhie3CG4w82b2HlczJK3LPJ/mSTp6LLxWEmMpEAc+biPz4JNvJ56V9IjYIU6Co&#10;fIwkAqEE8uSZaJ8oeb0uo1kEJPHQQRXpRO8/jjspBm7zHPnOeyg+j12ftJ0h3uv9s2EX0Q4izwgx&#10;rdL23QQI6a0n7WYKEqEnd/4wbdsl213SD4pix54gyfnqf3TGkLZobdomOh5fdKpiZAQ45X6Py70f&#10;2b4Dn9+2E59/UuiJHcJ39GJn+gXh28dj8y6eHpa/YiTjLrzMMVT/J5/LcW3OPexnAwB0sGiBrgoW&#10;McbMtcwBV6Ny9jlMBlUReHQgiItrc3jp3mXcu3kWy3ODGAiJcedgHq566PWNaJD/VNeUKzCwrKwo&#10;BvitbxUQWFygAMAqMepqxaBrqC9SQCA96giiBfwxYIJeSUODPoQCDrg6CMIxlFJ+91nlHJuiSJ8L&#10;Q1GfnOvGAPcVaBFCdCAg1/DI+XYVzqtCgXUszCCkJ6BTqwAEjwIAxYjwOOBTZFfkcVlVMQGXEAs+&#10;EBhk8QcCkgRMSARJ2M6I5kEl1EfPN/ltUNoywDAzej8RpBRD00vPJDsBH4Z7rocAN7XA2MRwZgJ8&#10;9C4Tg1HaquUdJLChwh1VqGMsBNIq31kZ1aKrX88HWKW8Aem1xwrNJBUi3Mixa5Tx1KPToEPY1oJR&#10;jwVLA25cmR3AhZkBjIelb828TjEaqopQW14sVBTzyiovQGNZLprKcmCsLoBTxihs12FW/r8qxtPS&#10;nBdTY/L8IZMKBY1VL26Bx2FRnm1DojCNyXhMiWG2Mu3DZTEQb18Yxev3GAp8CW/cW5Pv07i8PILL&#10;SyO4dW4Wr96+gHdeuYU3hchjt6+u4taV07h7Yw03r6zg6oUFXD0/jxuXlnD72houn1/Bwuw0pidG&#10;MTczjsX5SSwtTAiNyv4QFuYHMDcrhulcL+YmA5gccmN8sBPzLDqyOIbZmSiiQ0H0RnyIDIYwPT+F&#10;G3dv4qVX7+H69RWwEvHoiPzWS3CYIK+Mn9OoQGGzoREtTbXrVamrwTyUtRWsSM2w9FgVauaijBWI&#10;KZdxrILT3gifW4+wz4QgwblOC3xOhsY6VV7IsLcTAbdF5dpbknbfvzGPd6W/XpJ+uzEfwL3FMF45&#10;HcWNySBmPGb0GpvgF8XWazDBL9cJs0rzAEG4DuFthq4bZW6a4GGeRuF1b4cY/ww5lnEigE3gXQOx&#10;Oc/I04MRL0aHQxgbDSsvQM6tYRlzAn+k4UinoqE+GfugDb1+GW+fWZ7HKNfXK+DPZm+ChSHTlkaY&#10;jA2qanaj8HgDw2Okv+prqqVvZL+K3qyFqrCQsakMDuFF9ssI536vC0G3PIONIeq1sBhk3jLst6la&#10;zRWC4crDUkjtC8XyfwoPs0iR7LMQ0Isv3F2Xblt/YgrEZ0sbiqQYaRtKi1JMhNaBQM14VL+v/0ZF&#10;R3sLxUWWylv8gkelIJ7iF0IushveY7IA0yuQABLDgDMyU5Gdn4KCshRU1GWjyVgqBn0DXN1GeEIE&#10;/4zo7NarMNDObh0C/RYMT3kxt9KPpbUhnDwtRtB8EMdnfRif92NmTY5fGsWpy8dxci2KsWk/+oba&#10;VdEHZ2cTTKYqNDYWoaIiGwUFcu/cJGTlHUV2UQZySrORJZRWkIHU3KNIz01RxTvyS7IUoFZeU4zK&#10;uhIwf19VfYkKU2Z1ZJNND5vIVW75va65Ei2UQR4busNueMNeOP2dsIk8N4scb27To0b4p7yxEhVN&#10;Vag3NqLWUI8i4ZGskhwVVpWSmyrbNKQXZqrvSdkpOJx5GEfSD+KobNNzWHAkWe0ny7HUrMOqKAQL&#10;tVRIGyulfQQwaxrL0NrWjA4v8wq6Fblk/TCL3Kipq0BObjoOHU6QcaHSTgCQOdYeVwU/GDrKKr5U&#10;wvaIYrGPypEov4dEQdrw+EtLQ16W3Dc3E6X52SgvykVlWQGqK+Xe0l81tSWokbbUyZxqMFSgyVwF&#10;U6cOrj47giMehMa8CE/S06Ufi5dP4PYXL+Gtr76AX/iVt/Erf/vr+MFvvo9v/dIbeOf9e3j59Su4&#10;//IFvCLbN95+Bl966ypeevk8nr2zgGvXT+DihRGsno5g7mQ3Jk+4MTXbjaXVAQUAfunLF/Dd77+A&#10;3/77b+Mf/t7X8Y//+Tdl/x28+7WnceHqMRyflrU0KvJu0KryAEZEvkQGvOiPdstxD3oGOtEj8joc&#10;pTegW767pC+d8BDE7LZI/wp/idxxil7gFLnR6W1DF70aZZ32BNrhFXnm7WmHP9KuqksTTOyV+9Dr&#10;z9vThnZPC0wOhkFXC/+UKSC5hCCurHk5hRmquExKehKOHGVuxgM4cDgR+9c9/hISWKRFxkh5bMYq&#10;L5M4fhxLevzF3qwz3x3Bv0dE4YuBX38dAEBW8VSVO9cNJnofMxwnt1jWNZ3I5C6ZW10dKK2rxv6U&#10;JPX7djEWdovifkD4NfnIIZE1R3DggCj1osA/LkYEvQ5YoTcWjhQzwpTRQgNE5Jsm0/hdKbfyuzJ0&#10;5FwCWVsZ/J8WAPWwxPvy/mwXPUVosNAI4JbyWzuPcj/+f58VfRIAcGNd+lgUA5K4LtFbk1se5/V/&#10;+NwfvtfHo9g9PkxbnSf3UAYw51cM/NAMPyU39+1RtJNV0GWepomsrGDKILMeui4HAlNjGLmwirFr&#10;FzBx+wpm7j2Dk8/dwPSNS5i4tIrx86cwde4kjp8eR2C8By0iVyqtzWhyi3wZCWNsdQ5XXrqF7/32&#10;9/F7//fv47f/j7+N5778PI6fOYHRtROYvLyAqeunsPziZTzz/ou49bUv4tmvvYznvv4qnn3vPu68&#10;K8feehFPv/wcTl45D9/YIEy+ThjExtLZLbJONYnsyRLDeI+aC5wHjz0q80Se93F57se+sE6ffwRP&#10;PCYG/5Oy7ks/PCkG5ROPPi7nxOaOkg+yZV9xHmuVqLcarxgASNA/Bvw/Itd45BEZ5y+QZP8LMhfl&#10;nto5XxD+2kpufFqkAYAPSw/z2SxHSeyLzbym+myLc0kPCwBugC+bSAOBNhN/0/7H7xpoRDmpbTW9&#10;j+ARX/oyDUxmZqYieoBRF6ROqIFJGuikXfuzJgIUW/XdVsR+Vn2u5Jn0DfVeylZ6hglxn7qw8vSl&#10;DFo/n1sN+CewxG0MrNm+4XXG/yl9mudu0c5Pkz6KH7TxjiftOMdFG8fNXoOb+WHzNbXftXN4Her9&#10;5AdeSxv3zaT9h/u8l+ZAQLB4A9yTviNQt+GhtwXRNqG3ssaPvAbvTUCaYCTtD35XQKC0h+Cg8hAU&#10;/Xaf6AgMBU48eEB9117mxAOAKv/wOnjINmq8rG012gBQRXYmHkrEwaSD2H+YFYV3yfW4Tou83C3/&#10;20x8Ea9IriF6+Q7m4N4n19q3U/13d8LuddojtBd7E8Wm2i/3OLhP3WffwUTsTtwn/9+DJ3btxmM7&#10;hLYzdclOWSu3C20T3e+D/tZIG89Pkx72swEAqiq4DLMToieZpakRloYm2GTrtrRg0GvH0lgIV1dG&#10;cePsCC4uBrEwasV4byMivlq4nRUqnxw9AltopNPYr6pCdVk5yoqLUFxET8A8lAoVMxF5cQHKywtQ&#10;y2IdumpYjA1wWnVyHVaSNSsPpgA96xwt6GB4rU0HbwfDCm2IhDsxLMYCaUD2I6EOFRI6OR7LCzcy&#10;HFCABj0E6RlotzSBhQMIqjGvH8HBGOBnXScx1uS6KnTQHfMq5Dbgd6BPDMqBiBfRqB8jI0GhkAo3&#10;HRdlYGq0D3PjA1iciKrKyTPREMbl3JE+F0bFYBmSbVgMEpfyhNLDLmQ26WCgNxQBJOaSI/inq1FA&#10;Jb0WHfQ6ZC5CIbY3lvesXnlROawWuY4VVhkPQ0uj/LcarFJs4DUauS2HWVcBq74a1hYZxxa5prEW&#10;nZZaBF1NGBuw4/RsGKfnItK+DlWMwijn19YUqtA1erQUl+ehTMalooLhmcUw1ZTBLdeL2nVYjbhx&#10;Q/57a2UAN1cHcW5eFKJBgqjSZmcjOjsN8DJMnHnYgi5MDIewMhvFBVGmbl1ewqv3LuPF2+dx6fQU&#10;liYHsDARwdLUIM4vTeLlu5fw/jvP4a03b+K5u2dx49oCbl5fwp3bq7h+bREXzk3i7Ooorlycwe0b&#10;K7hyaRErSxM4vTyBc2dnce3qadx/4TJefukabt86iwvnp7G0OIzZGeYJ9GN0xI2JMT9mpwYwNzWE&#10;cebC6/NjqDeAsaEwLp6dx7e/+jp+8Ttvyj1XsLwcxcx0WBUDYREPVqXWN1Uoz0xdI8N8a8HCHxr4&#10;xyrU9axqWE1vTua1JFDFkHSGDNdIP8eqODM82+e0IOR2Kq+8Xh+JFZkd0iafCnNemRvA6mQEy8JP&#10;k/4ODHeYFY24LBiUrd9qgFuu4zToVP5Ai4FeqfSI7RC+dcJhM8FiYrEShrwL71lNcFiEn5h/Uo4R&#10;GHez4rQ7xvsM/WX+PxZR4RyaGGMeRQ+GBz2YkGNTo2GMC/8P9YmRLu0Mcc50yDWEJ1jwhluCdTZz&#10;vcrjaTRUqwrZeuGtJuaWqy8W4paekczZWST9RPCvUIF/Vjm/09qo8mbSa5HVpHld5h7tkONWmbsG&#10;6T/2e0Mt+7lM5f+sKitCRWmhkMgSyhORK0w3wHQEZUW5eP7enXXptvVnKyXk06bNynYM5ItR7A3l&#10;+tvJdVL/U7/HlBzNU1C97d1i8dZIO64tjCQumFx0uQAzFJgAUlZ2OvKK0lBUkY6qhjw0GkrRaqtR&#10;ICDJ5KhFq7VStlWwuYRfvTK+wRb4emVsIsJ7ESO6+1rh6zMgGLUgOu3B9JlBLF4Yw9xqFMNTPoQi&#10;NnS6W9DWVoPmpmJUVuSI/E9Hbi7vz7weKcjIS0NqHoG2oziQfhj7k/fjQHKCqqpK8KWwNBcVsjbU&#10;iFyrqC1R1ZBZ0bi0qhC1qsphPRpb6lAt8o+/0+OtubUeRpkbrdZWNMn8qNHVobSmHLnCF2m56UjJ&#10;SUV6fibyygoUpeVlIDnrKJIyWRk5XeVZKqosQXFVKfLLC5FVmIXUrGSwcjKLiWSyzfKdRUdSM5PU&#10;MYaLlgo/V9YJTzbG2mV1Cg8HuxARuTI0NqC2Lo8TjU31KCjIRXLyYQUiMdx31y5ROHaI8rXzSRWC&#10;QSCJ4FKiKBkHRME4KAoGwyj5n7S0ZGRlpaJQ2l1WnCV8z5dpeUp+NzSUoKm5FM2y/ja1CLVWQGcW&#10;2WOtRptb1s4BB8LjHvRNdSN6UtbJc6O4ev8cvvH9t/CP/8Vv4z/8l/8T/+Wv/hX+7C//GP/uP/0z&#10;/F9/+g/x+//it/C7/8cv4+/87nfw23/3m/ibv/Xz+O4vvox33n1G5f575voJnD83hKVTPZiZ82H6&#10;pF95AN64s4D7r6zhi6+fwytvnMWb713E137hFr71vXt4673LuHJjAlNzHukXC3oHzIgM2tEf7cTg&#10;MQ+GRqV9oz70yT7zThL4C/Z3ItTvkv0u+Hs70OW3wSlrdHuXGfZOk/S3yGd7K8wi10xMD2JrhYW5&#10;g5nSw2OCq9ss/7Gowi+OLvmtvQl6c43K+aeAP+ZjLMtGXjGrR6erAjpHZXyT0g7hUMoBHDwiiiyV&#10;vUSG2FOxJkAbA/xUrj++EWa+v3XwT4F+ceCf8v6Lo58VAFDz9IsnAn4KcHtMSNr+c/RapGdfarLy&#10;+DPT+6+rAy02C4prKlXRDmUsxMmgeMMlvm0aMXSLso0vObbtoqIdSwROY0176aG9GOEzaobew5B6&#10;4cJ9eRYVsvqFGGC38fsmit0n9tuHQDT5vpl4nERDlB4Ah5KOIC0rQ4GkNIi0dmveKltd46dJD+vx&#10;9bCkgU0fl7T+ZlgxvyveEB6gJxDD8fg9tj7GxumxRx7Fts8/iu2kRx7Hnu07kXTwIAryclAv+lZt&#10;fYXytM4R+VzF9ActVShuEBtEX4G2sAf9p+YQWVmCd3oSPQtzOHHpHE5dfwpLl1ew+NQ8Vi6Kbik0&#10;tTKB/pkBeMcCMAQsqLTVosHZhLZui6x/It8Hu9HNMF/R69vdbRhfGsfNN+7huW99CZffew5rosuu&#10;vnodZ1++hosvXsWFWxdwam0Bgf4gGttaUdXShBLREbNFhymoLENlQx2yC/OVxxPnFMPflScS58ym&#10;PtZo89zSztXmdvz3reZ7jEQWPPJz+PwXPick4/f5J/D5z23HFz63Q7akJ4V4nOf8jdh5cYDdzwo9&#10;zId8tJmUvNiCNvSyTfSwAOBW55H4G8GAzaT9j/vx8lWTsRrooQEhPMZ9BbIIace55Xnc1+Ry/PU/&#10;S3ooAJD9vS5z2efqRTh1X5kLBIYoWwkO0fP3h16Qy3F1jhABKwX+0ZMtDlBS//uMn5vjqc21eNo8&#10;5hrxP/FjzrH5qHWTtNV/tf/EX4ek/a7xy2YiX2i8QVtB4xu+TKHHpQb4EfwjYMe1bitS3n3yf3oa&#10;xgrW8cUoX2DH0hRxu0f+z8gWld9abBIW/aDHH/+vwEWNeE+O4fp48vuudUcG2jKaU4MGJm4GBBUI&#10;KNfZy7Qsh+TeB/bKvcgDMn8+kmROif5Gb8Ft1Md3yzWYy3mftFX+y+1eAn6HRB8XO+VI2mEki36Y&#10;kpmM5IzDOCw64v6D1A0ZeSXtk/vHUpgIv27bKXJ8x88+AEivM3qcEXRy2kzotFjRabKgw9ACt0mP&#10;sCjZE70OrEz4cGWpF3fODeL+pShevBLFjbNhLEw4MeDXwW2tgU0f8x40NDZBV1uvwBHm/ysXoyvm&#10;EViM4uJYSHBVFcGBchh1NbDTi8MqBidDZ8Xw77TQs6wJTtk6zQ3olN+80o5eH4sOMBzRhV6/AyGv&#10;DX0BBwYjnYgOuhDpcyIYILjBUGGG5zJEmPs2+MUQC/jo1UUA0KJ+Z4gxvaG0MGOChgz75THlGRX1&#10;YXS8F9MzUUxNDSrwb2TAh7EBP2aGe7EgRt78SB8m+/wYkzYxHHNE2kKvqaGIS+5lg8Ohh1mew2Cs&#10;h076p6GxGk1NsSIGDFekVyKBP5cYLaoisUPGQAxJbgnY2CwtsLBghCjeDocNdocFZrNehTUb5Xom&#10;PUOAq2A31sBpYuhkE6yGRph1zKFWCpupHD53I6IRO4aljwiyWsVY1dVWoLq6QAzlHBRV56CwSoxg&#10;MWiZR4qFVaxNNcqDcNpjxeVhP15cGsIbl6fwlbsreO3WAs4u9CISlra65BlYOMPWKO1skLFskrHT&#10;K0+3oV6GiYYwKf3GSrwDIRknGb+pkV4sz43iwuos7t08h7feuIk337yO5+6t4erVWVy+PI2rV2Zx&#10;6eIkVk+PYHl5EGfXRuX4LK5dWRBawpVLCzh3dgrnz03jxfuX8ZX37uPVV67j8qV5zM5ElBffoBiX&#10;fWIAB0P0HrUj7BceCfoQDfkxJNvhoAdLEwN45dY5vPvaddy5vSTXG8PS4gCGh1zCBy3SzzJe9ECS&#10;/mK4L8Ht2gohAoBV5aoCMAG/FvK9rlH4WcaaVYKFTPommIVY8dcqW7eNADdBPwLFwkPCWwyzXZT2&#10;TomyOSbjMyb9M+LuRK9VeLRFeIPeuE31sAlZVMEWuZcCGcuhE6XX1MJ5K/PVboVN+MRs0MXur7VH&#10;3wh9I/NikteYW5NgN0PuWfE3lg9QedJGPRiXNkxNhjA7HcHcZKy4C+ccQ5SZ8zHoZnixWYXrBt1W&#10;5blIoJ4AoFbcx2Solj5j4Z1qdUwr9kOvX11jqcgG4S3pU4bJE/Sj9x8BfnoCsiiNWc4nmG1m7kWV&#10;AzNWBby+ugI1FWWoLi9GVWkRKkSOEPyLAX8x8I+5SEn37j67Lt22/mylhPw0SAMCH0R0Gd+8gGym&#10;zQs9F0TtbdxBMZBYDCQ9IxWZuUeRW5yKwvJMmfe5qGosRE1zEWqFapoKUN2YL98L0NhaDJ2ZAKGM&#10;Q3s12jpqYO2sVdTWUQ2ruw5dEZGR4y5ET3SrPHKeoAn2zkZY7fUwmarRLLKH3t4V5XkoKWFqiBzk&#10;FmQjIy8TyVmp2J+WhL2sNnZYlIVDTF6eoEAXhl9m52eqQhbpOak4knoQB44k4KCcy0rGWXli4LHI&#10;RWE2couykS/XzuO1C4WK84TykZmfLYt0Gg4kH8beA4nYxQqtB+Q+h/cr4j6P7SawI98PM8ebnH9U&#10;6EhaMg4dPSz3PaQAPwJCyemsPrwfidLW/dKWw0cPIlVVaE5Vyd55/6KyfJV/r765Fq0is9scZlhE&#10;rjeLsVdeUa7ezHMsYm9EqRBRaSKQFPP+I/i3X5SXw4cTZbwOIVX6JyNT+iI3TYzaLJSU5Ym8LkS9&#10;AvzKoGupQItR5oj0tcFcLfcUapN9qxwTMrXXoN2ng6/fivBoB/onujByMoTFC8fx7CsX8Uu/+RX8&#10;0b/5R/jzv/rX+Av8W6E/xX+X7V/J9i/+x7/En//3P8af/fkf4D/+p9/Hn/67f4h/+s9/Fb/+N7+M&#10;d98VOXlnQXkBnjkzgJXVfqw9NYzrt0/i/itn8cobFxQIePu5Bdy8exJ375/CC6+cxrMvLOL80yOY&#10;nPOgb0jkR68BgXArQn0mhKWNLAoSOcawX3oAdqhw32DEqbwAo2NBDB0Pye9++HtdcHXb0d7VpgDA&#10;1rYW6E3NaG5tEmqG3qhHi6lFeWMabc0w2xmOrVPh2DpjLWqbylEm615heQ7ySshnrBidKrzGStlH&#10;kCT8xrFmlV/yXaIoePsSRLFc9/pT4J8ojKycR+CPOXRUkQt6/214AK6DgQT+Hvsg8fbPPAAoBlg8&#10;APj5J0W2iEK775DwO/OplZeisKIUSempeFJ4mGAd5Y+m0KrrrF87vm0asd0bYI4YZcpLQ4j7yita&#10;5J06hwbhJyANQFLApBh+GhCnAU30LlPAH9ugvWxZbxP/r53H7eZrx/9OY1V7Bs3IVH0hWxo29Bag&#10;EcPrb3Wdnxb9rAGAJPYpiYa/1n/MX8Z+ZZ9qIAw9EB9/TOYbQUB6wD3xJHaJoUVP6cysNDTpG9DV&#10;3QFfjxs+0aH8EQ9sorcUV+Ujr0zWupY6NDkt6BwSff7pc7j8pft45stfxIWXb2P13iUs3TyDMzfP&#10;4sZLz+D2q7fw1N0LWBA9s/9kFNYeOyz+NrhFpx843ouJmWMYm+hHWHRa/1AQw0vjWL5zAeffuI1L&#10;P/88rn79i3jmG6/i+ldewuLtc+g9MQi76Fs1xibk18haIPZPiqxRe5MPYceBBJVXc+/B/QoQf1wM&#10;WpUDTuYU5/hW/fxRpIEOnI/avNSObz5XHX/k8zJmBPdIBNNkLnxO5sznZT5+4cl1T0CeSy/evyHX&#10;+esPAMYA5U20BV+S+Bt5bzN9WgAgaavzNeL4xRPHlPqdBnpo4J92LB7o4/813VCjeFn9WdPDAIAk&#10;1ddxL8c10mS5AsaZFocyV74r0I9gi1A82Ldxvrav/idb6SP2wafx/A8zjvxNm5fxxOPxbYm/1o8i&#10;nq/xRPw14r9rY6/xhQb2kQikEZyjLsqtAurk2M49GiDHfv2gf/mSjqG6zKvKwoR8UUHamxiLiti3&#10;LxYZoUVEaFERTIuyY+cTG7rSdtF1NfnO+2jX576Wv5IAoXZ/AoDxbSTFexVqYKD2XDsIIGohvNul&#10;L7ZxTREeWt9/bH1fAwBj1diFb6R/yC/kIfLVDmn/TnoBJu5UtklS2kFk5okuzhRGTFPE1D81+Sgq&#10;TUd+7mFkpSUg9fAuHE7Yjn27nsRO9vmT0pYnhC/ppb0+P7nVeHAr0sbxk9DDfjYAQHqfEfxjni0C&#10;Th1Whqxa0CFKtNPQCLe5AeEOPcbCViyPe3BtZQCv3pzGN147i2+/fRWvP7eGC0tDGOntgMfGMNda&#10;GBpqoGfoX40Y7VWlqKgoRFl5DAAsEqO9kEZ7WYHyCNI3VigAkCGz9DAKuc3wdxjhsbco0I+AQ8hj&#10;Qx+9lRjuGHZhMORC2GdXAGBvwI6BPqfK+8b8b6MjLAwR2AgNnhwfxNT4EEaH+jA0wFBhnwrZ1XL4&#10;kQgIkngslmeQYcc2FVo5MdGnKqNOj0cwJov92GBAAVizYxHMjvZhUr6PML9cqAPRkB29PrPKkTYU&#10;cSMcdMAlSojNpoNJntFAjyZRAkymWJ+zvxluzEIkA71slwdBfyd8brsCA5mP0GrWx8A/pwN2hxUW&#10;qxGGllilYIOuGkZdlQJLbIZqOIz1cBpbYG9pgamxBi21pSrXn8tWj4GgTYVYBjqt8rsexvoGGZ8y&#10;VNXmobwmT4wiGaPqUlSJglJfWw6rvhZhRwtmAg5cmwjjlbUxvH9jHt9//Qq+9+Z1vHhjAUtzYQxE&#10;HHC7DXCweqg8o4O5CIVvCOASKBoIMszVBp/0A4vJDASZsy6AhakhnD89g0tnZ3F6aUQVDpiaDGJ+&#10;LoJLF6dx4/qSAvzOnh3H6ulRrK2O4fy5KTE8Z3Dl8gJu31rDzRuncXZtEmunJ9Q+gcBbN9ewvDQq&#10;1+rFGPNCDbsQknGhp2fI16kKgUR8Hgz6PZiO9uLS8hTeeO4SvvbOHbwmhvHNmwtyzzGMjfpUXruY&#10;B2AVmhrIz9UK/Ksuk35j5drqcgX8mZWHnfR5i06+1yvgjVWrSfRga5H/mppq0GnVCy8Lb/R6McHE&#10;0RMDQn0qnx7DaT2OJviE7/02M7wWowrjttKLsLYCBiFjfZXK/6gKasgYNTIEXOYZQT6jnvciX9Rv&#10;5NwjcNYk+/Ra1DeykjGLZ5DvZF557GouMPR3eMiv8h/ymScnghgfDWCUYfYy3zj3CPRxy3HkHCUo&#10;yHEkCM9xdQp/26yxIjnM78nKySz2QxBQAwC55TGHnNdh1Qnp4TQ3wdJCUJPFbcpkK8/ZIOdX0wu1&#10;APUVRdLfDK8m8Ce8KX1eUVr0IeCvuCBXFSAqystGYW6mUDbu3vnrAQAqA/RHEI2BjwsCasSFhgoi&#10;F0gumAdk4T6cdBjJqUeQknEYR7OSFOBB4COnMA25xenIK8lAvlBBWQaKKjNRWp2NirpcVDcWoFbH&#10;IhxFqG8pRoNQs6UMFlaI7bcgMNQOXx+r5urQ5qiDpU3Gk9VvdZWoqy1Glch+enxT3heV5CNHxisl&#10;OxOJR5Ox69B+7Ny/RxZaWchlwaULvnK/T9yFPftpSFMx2K4o4eA+JKcnIbtAFuGSPOQT7CPoV5gt&#10;18xSFVvTszJU7qek1KOqehiVFioVVDK4uKs3w0qx+UBhpPIYr4DEFCBRYgj6SBv2HWBVZv4m7VNh&#10;AtuxK4Ft3K2O803j/sMMOziAI0cPq8IRecyDW1aIwpIC5MnzMifLoUNHlAITr7iQmKyZ4aX0+EtK&#10;Poj0jGQVLlxYlC19li/yWORMQ4XKJai31KLVLnOrsxF2jw7tPlmjuw0x4r5XD3uXyKP2agXWdvqa&#10;0R02omegDZFhB8ZOeHFqdRC3n1/FL/zgLfyTP4x5AP7X//Gv8Zf4U/wV/i3++//8N/iLv/q/8Zd/&#10;9Sf4q//5L/E/8K9k/4/x//ynf4I//KPfxP/nd76Kb37rHl599Rxu3ZrFlauTuPrMNG7fW8LzL63i&#10;+S+ewbPPL+HqzRlcvDqBp54ex7lLo1g5O4iZhSBGJjqUB2AoQvCvFeEBk6oKHB0RuTgma+hxF/pH&#10;Zc0QvgoNMNdfOyLHulS+P4YFByKyPvbQG9ABp9sKa7tJAa46YzOaRN426pvRILKw0VCPptY66bd6&#10;OVaHuuZqVNWXgxWRC0qFZwozlCdnRu5RVRmb84JeqAeTE5B4eI8ofhxbGR8Za4b8bii1655/sUIf&#10;NMj+1wAASRqAswGAyX00Q5jAGucR5wkNKh6jkRffhs3Xi/+NRACKIJwG+MS8/T54Jh5T910HheI9&#10;9z4u0Zin3FTX5vXWr6M9g1Ly5Tk47/k9dt/Yf3nPBwGAvIYmlzfaSlBR/q95sfB6Cnj80Dkfg9bv&#10;yf/E0w+d92PQzzIAyP6i18c+kdmHkhmCn6KMTc07lIa/yoNGI4oGlRxPOJCoKuUWVZWoVA8toju1&#10;+9vh7ffC4bejTnTj/MJM5Oalxzy260vRKjrp2Mo0rn/pHq6+cRczz6xiVnTJc68+g7P3n8aKfF+T&#10;70tXT2FwLgpP1IMQc0vL/uis2DkzUfREu+EQe8HgNMDC1CvH+9A9HcXg2TksvnAFp1+5gbk7FzAg&#10;uq3jWACtASdMfiGvE7buLnT1BWH3daGothIH01KQnJWOcqaVEdmVW5AvxvQ+tY5vNadInL+bQTCN&#10;tvrto+b7Y8K3lFGUW+pFBgv2EPRn3i+Zl9qW3stKftFjUK71oPv/NOhhPlvx4EcR558mm+LpYQHA&#10;T4sIEmj6XTygoB3T9jfrhdr+jwsyPAw9LAD4UaSAQJGnSgasg3uxcN/1faXXxbz/NA8yHttM2+gJ&#10;KTox+0Prh0/SH1uN+YNImy+bib9tdf1PStr9uK+Nu+YIQD2TOqcWHkybgC+jtUKBDNelbqqKd+yN&#10;eenF0979CUomp6SlIlmI+/sPHxL5uw8JoiMnCu0/yMrl+7Cf+rLoyPtEb0qgHs+KwjuZ5/px7KT+&#10;JPoD8//tSRBdWLbKG1DuS0Ax8dABuSYBxthvBADZbq3N8eBfvDfgBwAgx1r4fJv0ici0eABQA/4+&#10;yP/3pOKZJ7bvxuPbdgmJjbA9xkcEAHcrHX8HDiTtQUZekir+Z/GY0TPVj6nVKZxYGMaxYbfYv/Vo&#10;a2LatBSUZx9AdtJeJNGxYM8+7JBr79gu7RLe0zwWtXmqzcl4+nHm58N+NgBAglAx7zMa8kY4LAY4&#10;zLI16WEz0BuvCRGfDZODHswOubEw6sHaTBBXV4Zw+8IMbp6fx7n5EUwMehHoMMh/atDSWIrG2lJV&#10;4KK6inmgxGgXA76YAGARAcBcFRLM3wgAOi06BRaFPVYEXSYFADKPXq/PjmivWwFGk8MhTI2EMUFQ&#10;bzisiPvjBOWGfRgRA2FY2jck7aRHUyy0sRdz06NYnJtQ+eKmJ4YwHA0q7z6G+jK/G739mBeN3oDM&#10;96fy+w14EY14MTYUwPRor/JiG434lNcWvaJmxiNYmB5SAA49AgmUjMj/xgZcGO7rwKi0YVKUBuYF&#10;9Hkt6JDnsYlyYrHqYaVXn/Ls06twX+Yd9LpsCvTjlt85JvQOZBgwQzqtFhOsVgsssjXJ95aW+lix&#10;EBUGrIX/VsFuqIWzRQ+HTg9LfQ2MNaVwtFRhMGDDrLRnUtoalLF26HQw1darwiL1tQWors5DBb3/&#10;qktRIcdqhFiF1WtuxJjPgouTIdxfGcbbF6fwyy9fxK+/dwfvv3wJ185NYGrUh16/FS67GJ8MZ9bV&#10;wybKGPMDEhzSvP76RAEiAMhx9neaFYAbyxkYkPELYHxM2jcRwsR4UBH3GdbNnHyXLs7hpRev4NWX&#10;r+P61WWcXZ3E+bPTuHxxHmurMrazA5iZ7pPze5X32oz8j95sg1EXwqx2GRYSRS0SEj6J9GJ8MILR&#10;PuGnaBhXTs/g/ddu4XvfeAmvvnIRKyuDGJD/uF06GR+GZzfA1MI8dMz9V4v6qhoV3l5dVqwAbgJv&#10;FiMBQL3ytGMIfAxsIxhHTzx6ttUogJZVtOmxSn4eFyKQTU86j8OgvFxZ+MImBqtFxpdhwwQNWxju&#10;LYYr8zw20mtWhWjHKug2yjgRAOR91b0J/NVWKWCyVoXLyvjKPoFADQRk9WkW1GAeTM4R5rIMBQiQ&#10;mtAr/cTiKZFe+a2XOf/k97D0odemxoyAPL31uGWb6f3HEGCCenZpPwFADfjTN7G4TRGa6PVHzz6j&#10;9IH87mDlXuFhB8OUjfIfaY+VqQfWUxDQw1HxZXkRasoKVbhvLOR33etP5IcW7kvwT6tATgBQo7t3&#10;bq1Lt60/WykaPw1S3igPIBps9AT4OABgPHGB0d76cYFUb/xk8WS+DebdOJhE9/XDYmTR40kW9vRk&#10;HM1IQSpDYrNSVOhrRi7z8qUit4jGUyaKK8SAEjnBCrxVTUXQOarQETahZ7gT4WNd6BbecfmMaO/U&#10;o62tAbrmClRVFKCkKAeFBdnIF8qRsUnPycaRjDQkyP13HEzAtn0E3KjEycKo3tzJMzCkkm8NCbbI&#10;YrwncY9qb3Z+NkorRUbVVKKsqhwlFSXyvUzkVjlKK0qRk5+LZIJ/Rw5jrygUTCZNhVC9BRYFUoWP&#10;CMV/VwqmjIXyulj/nYmPVWVFUSIeFcPoMSGtXWwn20XSjnGfz0CQcN8BeggSaD0qbUnB4aQjomAd&#10;wt49iaKwfPita0wRO4CUFHr7SV/nZaKkNBdV1TK3m6uU17hV1g1XlwW+YDv80U74RjvhHemAX6hn&#10;wo3+E90YmBQZPOaCf8AKd0jW8+4muLyN8HQ3IhBoRiRilrXQKWthN86s9OPixXHcvLeKN99/Dt//&#10;ra/id3//1/F//uvfxZ/+x9/Hf/izf44/+/M/xH/7yxgA+Jf/80/w3/7qj/AX//0P8Rd/8S/wn//z&#10;7+FP/uS38Du/8xV8/evP4uVXzuHZe0u48ew8rt2aw9PXp3Hp6hTOXx7H2lME/oaweLofMwsib2e7&#10;MTHtwfETXZiYcWN20Y9TZ/qwvNaHhdM9mFnyY3LBh7E5D6ITHeg9JutFvxnB/jZVmMbfR3KosGB6&#10;AnqkTzpkTaEnoLGtBS0mHZoNTWhqaUSjvgENujrUiQytrq8SnikTXilGYVk+8oqZ7y9TeDxVhXQn&#10;pzPkdz/2H5GxOUjwmSDvNuzc96QorE+AORtjb7NjIb/aG20FACrDOQ4E/GsAAH4k0Tih0fIQpBke&#10;8UQDh9fTDB0S28jcZMqwJmmgGeXcFs9H+rQAMM2ThMBfzHMhQRkiPBa7T+y8HwUAfpqk3Usj5jJT&#10;Mp/PrnknrtOn1Q8fBQBq47WZ4sfv49AnBQC55XMrgFaMer6g4fjQICUoyH0lz2X7iBj+T4rReDQn&#10;C/WtYqN4XfD2hxAQXd896Ic72g3PsW7YezpgFP2zQXS33KJM5BSloU70EF9vBxbOzeDOl27huXee&#10;x/XXb+Pe11/Dq9//Cl7//s/jpW+8igvPX0L05BDsASsazLVottSJHBJddWZIhQA3iC5TqStDVWst&#10;KkzNqBCdpsbeClu/H5HFKQydnkPfwiSskW7Ud1pQLzp9W9AtbRyE/9gAHH4Pqg3NSMrJwE5ZLxJl&#10;PWYIcGFZiazJyQqs4Pz+qP7/qPH6KNKuo/2PWxqbLACQKMY2K5xn56QpoDRb1v2MrCNIy6AX+kEc&#10;PpKoCh5tZzJ8rpHSrk/ajs+KHuazmf8eRD9rACCJ40YdTwMB44FAbrXjmodgPNjw4wAMD0ufFgCo&#10;jQHTLmhFQkiaDset8vZbBwOVZ+AWxIIo7BOtX9gfW7X7RxH7cCvib1vxw0fR5uv+OBTfjnj9XwP/&#10;tiLqniwUQgCQOinBtl1iJ6i0HJuIoNyh5CNITjuqXszw5ToBwIOH9yP56AGkpR9GesYR5DE1DvWq&#10;zCM4kpSAA4d2I2H/DkUHDu6W74kxkE90Xl6TL+i5HvMeBP14j5R0goyxF/hHkpNUG5nTku0kMb9g&#10;/At0BfytA2wsFvKE6GXU1+ntR8CPuf6eFP2NxT24JfCn5QDcJv9/ckcCntgmtH2v7Iuc4zX3Mv/f&#10;Tuw9sANH0hJR3ViE3qgb5589hzd/+Sv4/t//AX7j73wXv/lbX8Gv/eIreP/Vp/DMShRjfhMsdUUo&#10;z81Admoakg4lSz/vj3lXSjt/JgFAAn/0NiMYRS9AeqZZRJEm2cxiSIgBQu+faMiJoaAD432dmB32&#10;YX4kgKmBAMbDAUxGQpiUxXecBQNEQe8NmOERQ5CVc1v01aitLUNFlSjgpaKAF+YJk4jBXpyLChad&#10;kN9spgZ4nCw6EgP/FP3/2fsP6DjO9EoY9igwg8g55wwiEBkg0GAHNhpEIAIRiEAEIpAACIAESTGT&#10;YhCDKGokapRG0miCJmrGEz3BHnu8Duv1eu11Dp/jb3vtXdu7a6+/3W/P3v/et7rAJgRK5IzG9njV&#10;59xT1dXVVW+98XluPaFdLodeDHb7MNynLK4dhuyT6+j5k/M4sTiFWX5XfLKxYf4+2mbil00bMrDX&#10;JDMYHe7GyBAViqkRLM1PGwJwguUcHGjDQH+rIQJXsqLqOiNd5n9zh6iQLE3i3LFZXDgyixOzY5gf&#10;H8DMCK8tYnG8H0tzYzh2ZMqcOzHBujg0yDKNEmPEOO83YrKpKs5aR6cHvpYmuD2NcLF+3cbqsnGF&#10;fLWTj7Q0O4xLcIu/HRQD0OmohVPWZa4mNDU1opGKTV2dlUG4obYUzvoy41LZ5q5Fp7ceXfx/j8eB&#10;vuZGDLQ2YHrAg0vHx3Dn2hFcWh7HeA/vxes211UYgrChqgCKyyYytry8GBUijGor4OE5XWy/yV4P&#10;zs/1487JCbx5ZgpfuLGMzz97CncuzOLYTA9G+0ToUUn11KHFUYOWBoJlbHHKdbvBkIBqw5E+1jmV&#10;NbWzsr52sHxCJ+tloNdn4isuLoxjYX7UZKIdH+3GtIlNN4T52WGcOTWPq5eP4/ixKdPGgkg/xfs7&#10;fmzSEIajI21s22a2rddkIR0c5P5QM/r4XS7AxgKwn31jaADjfT0Y723HkakB3Lq4hJeePY0b1xd5&#10;LbVnG8+XO7hFaimOpMizmopyVJSWEaUmo60s7XRcxJtxD2bdyVVVpFxDbaUhAD3OerQrZp6vFm3e&#10;GnS3OQwJOMp+p3rpZbt3+Vzo8FoZo+XaXd/A9mW71tbxPrW8Htu7QSQglVhD/JUVop5tVa+28mch&#10;1n2r/JZyIstkLScSsJbHVTaRlXJjblASmYZKeF1sL9Z/W4uIaJaP41UZkAf6PejrcbGu5F5vkbad&#10;Pp6j9vW74+u72lFkYFerYldaWbJ9ituneIBNFQYe7ttWgSIA5U4tl393A+tULtKsH1edEtJUETVo&#10;qqlCo6wWy1lmPksln8G4+xqrPz/5t8rddy3c+RGxALQV4PtBv0uQsjJ3vXPBCESgACDYQoAt9FgB&#10;07XAh3OxpVDPBTiKi3F0XIwhBbWNios2iFHW04RoJCTFIik13sS/E1mSlZ9uMqXml2aidEcOHK2V&#10;aO3fiU7OMW3dO9HCPuRracCuXXUmvmt1VTG2lxaY2K85udnIyMpAUnoKopPjERIXic2RoUaZ22xM&#10;/v1xXijQSRE0RBy3IvBE5EkBjKNAkJ6VicKSYlTJrd0t4seNekcDyjgec/PzkZKSYgQFCQl6flso&#10;tqF6CYRdd1pEtW/Ok4Bol8NfFvsNtB2fSgKpjhkrQpbRFkylpKqssmTRW87g0HCEBFPI2WptI8JZ&#10;x1Gsc79QkyjyT1aD+ZkoLs1DNce7U2EUuP716eXJAa4tnBeXTx3CE08dwbFnjmDp+jyWby7g4kdO&#10;49lPPoWXPnsLL3ziKm585CROPjmJgwtdGJvknLvfhXFi/mAbzhwfxFPnJ/H0pYO4cXUOV28u4/rz&#10;Z3D7pYt44bWreO2tZ/DpL76AL33jNfzML3wBv/9HP4e/+e+/g3/4n3+Av//H38N/+/vfwt/87a/i&#10;T//s5/AffvXL+Po3XsJrr1/AzVsLuHB5ysQAPHPhAPdncOX6Aq49fcRsz/F+J86M48iJYSyxDEee&#10;4Dp5ZgQXr07h9gvH8PIbZ/HS63yOF4/ixnOH8dSzc3jy5gxOXBjBwSNdGJ32Yd/4LkMC9gy50TO4&#10;y2QC3jvUgs7+ZrR17UIz5yHFAGx070D9zlrUNtagur4aFZyXRRYXb99mLDJtq9Hs/Cxk5mUgNSvZ&#10;H+/vLvkXErkFW8M3IiiMwmPoevZLKspbuR+kN+p+4s+GTf758aNOANpEwfsFu2z2vKQXGSLjbFLL&#10;JsE01631jO8b8cX72VYkGqtSCEU0mbKY+1jn/VMRgKvvY4g/lXEVVhOBq/Gw9fMvkQC0LELvJnfR&#10;M6mtNK+KAJTVSQH1BlnGRVJB3BzFcZpEhbMoD9sd9di5pwVtI3sxtjyD4zfO4PwLV3Hq2QucH0/j&#10;6LVTmDo+h92Utep3VWNXWz2mKctevLKEC8Tx83M4cmEJM5Qtu6YH0Ua9oWd+H5pHdqPMWYa8Cuop&#10;27NNYqWObi96h/agdW8zmvfuwi6ikvJQEueT0IRYJGRncE2sQY3LgVLOPUXV5cgqKUQKZRW5/JZS&#10;3tnR4mGZ65DJ4wk5GYhIiseWyDBs5Pq3MVjWJ353eI4Xrftr1bHw/RBvjzzyiIH+qzGptU+KaSrr&#10;t7R0Gxoaq6ib1MDTTPnNU4n6RuoCVYrfno2sbGUVjTVKtv77g5Tjh4GH+TzC8q8FjcHV0Nxg2mE1&#10;+FtgewTCnvN+mLDllBXiQ3IOZZNNlE02cyti12QAlmwiGYVzhZUNlv/nXLfWNd9v2PN3IOx5fS2s&#10;Wc+E5iwzb3FfFsCbRKLw2WzSzxCBgp5TdSDCj7KkXiLY0EsEJayy60vysPq/LTOvVf61YK9jq+VH&#10;+/d/rv4QWC71CyPv+581iHVl+gOh/a2sj1DK3FFREUhIiEN8fKwJoyB5eSvnoSAD/s9sgym/BiM8&#10;Mtxk/FfijlAlwyBkfR0XH0HZNQZV1XkYGdmDp58+h2efvYihoXYUFqUhPikcyemxyKHOUES9tXB7&#10;CdLycij/JyGYusfW2AiEJcUgLjsF6QoVVL8d5U3UpTmv7hnowNTsCPr3taFuR5l5OaEX5bJWDAkJ&#10;47ME85nYzput59tsy2aU0zbJ0k8vaeV+LLJPxJ+8NmRQYKwQBT1jCPtFpB/hCAq24h2GhOuZgxAR&#10;swXxKSEor8nG/gMduHrrJL7zb76Ev/7b38P/+Mc/wv/8h9/H//lff4h//JvfwG/+3Nt4+anjGO2k&#10;PlKWj4KMNKQmJiJaegCvaY1TkfPSQ9R3uMZRh7DH5sr4XKN9HwQP+7nHBVgWQSIAFXeupcVpLNXc&#10;rjo0e2UFJQXfYdwXu7kd72vF3FgPZoa6MNjagm63F30tXkwNduLkIgX7M1NYXhzE8GAzOtoa4XHX&#10;oaGhCrVU8quqqlBWXopiLoDKDlyiuEal+aivLEJTbTHc9aVoYQdQDEARDRZB5DBkg1yE5QYs99tz&#10;XNQvnV7CicVJHJrow+R4J6anug0JpGQGSmogAmmwvx3K9Nvb3YaBvk4M9Coun5X5dGSow5wzMzVg&#10;XHyPLE4YMk/fbQLw/PIhnJvn80wOYXa4B5OKz6aMqWPKlNqN4eEO9A+2obdfSUNaTQKQxZl+LC8o&#10;ptsgJmUVKVclll0Bg52ueuMC7PFb/4l4FUS8KguwWzEBuW8fb/U18bsTXo/bEICNFB7qWZd19RWG&#10;FJILsM9Va4i1+ckBLM8MY360C/PDrVgaa2W5W3Fytg3XTg3huUtTuLDUi8keEYTl6HCUoFnWWTVF&#10;aGD911YoZlcpqmqUvVNx3CrR5qnBWI+LdTCAl8/N4JPnD+H1U5O4NtuL2d4m9HrL0U5Bqc1ZgVZZ&#10;H1Lxam9k21Ewa3Uqk3QNfM4qsxWBJOJI1mNqU7WtCMJ2HuvgMSWlGOhrY9tYWLHgZBsfp3C3tDCB&#10;+dlRtnOfcVdVzEdZ/F26uIibN07hzOlDhhTs7/Wgq9OBzg72nU7eo7Me7R0Oc/3h/i5MDg9iemSY&#10;/bUPI91sNw7Y2ZF29t0hnDg+jEOHOjEyTGGvpwntbSLCayB3a5F6Svwh8k+4a12nZB+yENR5liWe&#10;if/HOmh2N6GrvRkjAy2YGOa9+j3G1be/y2UsXDvZvq3uRtaPA74mB1z1/rHCMVCj2IONFWzzKjQZ&#10;IphblsO4ALOdHBUlxhXYlKtC5So2ZJlFmClBRgGPFRlS0IpVaCUnUfbpel6joY7XaCjjdWWdx37k&#10;rUGLj+3UwvbyVaGt2RqDSibj4nkuQzRXGstOjUeVX67BIng7+V0WtIqf2dIsctsi/GzIAlDx/2qr&#10;ClFbXoy6Mvax0nLUlpahpqTUoK6sbAW1rN+akhJUUvD/10wAPihWC0VrggvIigUbFxgDLjZylTAZ&#10;vYJkii8BYItxZZRLo+KahWuxiwhBRGQoBQFCQXT9iI6JQGxcFOITY5CUEo/UtCRkKJtwTgryCpNQ&#10;Up6B6jrO345iNOwsRSPR0EQoGcWObaislmWxiK10FG5LoRInAi8aiSmhiI7bjLDIDRQwNrJcAQIr&#10;y2y5eXGRJGxCTkKuFBZlNM7Ny0PZ9u2o5HpSUVGB4uJi5ObmUplJNW8MLSHBIgBtIW214HY/mPut&#10;gilPwDlKzLJyPf85NtlqiFa9neT9Q/TmL1gZUWO4jeOzxiM0PI7CRSyiYmV9mYT0bFlYyt063yRm&#10;ce+uQtdAE4YPeDFxqBUHl/bg6Nl9uHhzGrdfPYaPvHWGOIUXP30SH//Kk/jJf/8Sfvsvv4w//W/f&#10;4vaL+Mlffh6vfeE4Lj8/gqVz7Zg57sPciXYsnenDE5fGcP76QTz5zCLOEsevz+LYU9M49fQMLj4/&#10;j2uvLOL5T53AZ751Dd/79Td4va/iT//7T+HP//5n8P/852/hl3/7s/jqTz2Plz9xGpdvTVOBHsTC&#10;E4OYOz7C7TiOnZvG2auLuPrsSdx4/jSu3D6OM1fmsXx+ks8wjuVzEzh24QDOXD2Emy+cxCufvIrX&#10;Pn0Dr3/mBj7x9tP4/Fdu4ktfvYLPfOECPvLKEs5fGsL8UjsOHNyNsSmu2ROt2Dfair79begeakFH&#10;vxe7e91o7nFiV1cTnHt2oLGtBnXeSlQ3VqKytgLbq7ejhHPltrIi5G/LRzbnh7SsNCQq1mNiLKLj&#10;o1aCRsulOzhcLuHsb8HsC1vZxhQmN/rH0EaNJwO2vz3GNlljThaka45LYq0x/YMikACUAvCgn7UU&#10;aBsPS/i8G5R1cb0Rcjkfact620xBeEtkJDaHh2N90Fas47hZt0FuuOvveba7SuNqsuguVivrwlrn&#10;CbqWyCWbYDIEmq7P36z7WeetJuYMtB/4/X3ASnIS7uv+Zs5W/VBJlQKiMAR6mSAizK4LQwryu/1S&#10;Qvs2Cfhuzx4I87xsm3dARA7L8048nEXo90UAsm5NuxAaKxpTyhaZmJyMvIJ8FJeVmpc7Bdu2ITE7&#10;E9E56UgsykFWFeWaZuomo3sxenQKB88cxuz5RRy+dBRzF5bM/tSpOQwtTWDyiYM4cmERR87M4iDl&#10;vD7OHXph1d7jRte+dnQOdqOB8nhWRT5i8uIRkkwFM5rzeTjXp/CNiIoJRkp6nMlUn6+EedWFyC7P&#10;QXx2IkK5RiqsxCYT3yrYZKK0lOetCI0KR1xKoomfmUG5JZfyY25lBXL4PFl8rsScbITExmA92/0x&#10;f9tqrKxjPRqwftYaWw9LvIn4+9CHPmSg77qG1i8RAjFU7LO5BpWW5VGvKIG3pQ49vbvQtdcD164a&#10;ruHFKCjI5robC8Ws1Xzz/ZbjQaFswA+Dh/k88viGd+DRdRxbAfPpe8F+/gfFWtf4fmATVmo7yRu2&#10;BdQ9BMgaMC+nAl9IsV+tdX1hrfK/G9a8BrHWnGTm3jWgcb/WdQIRSHKZLNlmvFiyrlmTWQeC/SLW&#10;Wqet4/qukAEiYWyLMclqq+VD3eN+97Xvbct6gvZ1fPV/flgIbP9AqCx6JvWHQOu4EM5BSjanmMXB&#10;wZKfg4y8byUzuxvaRL/b3gzqL/J0WJ3oTNcJDw9BdLSlE8TGRiEqLhjRSZuRkRdJXTUPPT3Uudtq&#10;qXemID0lHMnJUZT301BIna7R0wxvRxcqHU1IyM1BcHI8wqlH5DjK0Tk7iCtv3sLn/s0X8fpXX8Pp&#10;W8dx9YVz+NI3X8Ybn7yEmblO1DVsQ3q6LOooTweFY8umcGzeFMpyqy3lpbGO6wbna8puptz+BHsr&#10;z6Hv/mM2TNKSEMU/lGuxP86gYhpGUDeK2IyY2CAkp4Vz7UlEc2stnjjci889fwr/8Ztv4q9+/dv4&#10;r3/8S/jT3/hpfPvzL+PikXF0eqpRXZyBnNRopMSFIDZiC8JENvJeW1iveolsjcV17Dv+F8UbHmeb&#10;cu1b9wjH06Ns5/uPzbVg94mH/awQgG3eJvR0+DDU20l0oKvNDY9TZAYbrVaZfZWog8q/IebqMdDp&#10;xVh/O4Z7WtDV7Ear04kOjxPjgx24eO4QXrhzGrduHsHcrGKo1cPdZLmpNtVXorGhBrU15aisKDYW&#10;Z4KVGbQIDVXFvE8FWtzKAupAq1sugnVodfG714GuFpEmzRjobsFIfwcWpkdw7vgCzpycw5Ejw1hY&#10;7MPifB9mFTR8wIf+jiZ0moyisr5qQnurE21KCMLyWwkQlPygG+OjvZiZGsb87DjmD43i0PQwpicH&#10;MTU+gGlickhWbh0Y7e/EyAD/M9SNMWJEW/53dKQHQ3z2gb4W1p9cltsx7o//Z7IRtzvR4ms0ZKrg&#10;JdxukX2yDqszSVhEwjZ7eJzflZDFTgwiElCWga0tXjQ3K5ZgE6/lgs/L67msOHvKxDrU7cX8eC8W&#10;JnowPdBirPam+z2YHfJicbwFp+Z6cJlK2pmFfkwPetDnY1s2KdFHCRqVpbWyGFVsA7VFFdtGyVka&#10;6srgohIlgmdxehC3z83hdSp3z5wYx9KwD4MtNbxGKXwOxQssg6e+HM1sYyWraG6Qy2s5+1YlOlvq&#10;0d3eiK52CmutijUpK7FaPm+diY1oSGa1L5+rt51l62D7sI1kfTY5IqvPHrZpN/dbMTogEs9HtGKI&#10;9Ts62GYI4GMU8k4dm8bi7DDbpsOUuaOlEe1trEfdt73JuHsPst3H2O6TQ12YYttP89zpwVYcm+nD&#10;pZOTOLE0xHt4oZiJPlc53Aq0X1eCBtaRkm7UVJay75ayfuTiWommhio4bKh/11mQu3CT3FpdDZwQ&#10;OV6Gu3BIpPQwxxf7g2JeuhX7jvXk5LkujgsXz2/yZ4iuZd3X8L41HH/13Je7t5LGuOQaTDh5L4dx&#10;/+Y1RBrWVBmST4RfhVxnqexWlhWivDSf7VkIJTFxNJTDxXFt6p3wuGrZ1+SuK7JOVnsqM6/LMSgL&#10;QafuyXs4+NwOPr9L7cu+KcJSxGU3+2Uv26qn3cs5g/1cfVWktXFfrzf1Iete07fKVS658+Ybd96K&#10;Yo5/kXtFhSgrLEApBX0RfJabr4VSHi8r9H/3k4AiNXWeYv/J7Vdkn8hAC1YmYOHO8//8WYD/yeFX&#10;EC0lUfATgH6IxNjkFxK1YGoB1MKohT0kRG8FCRGCK2RgGKKirdh08fFyU41DSmoi0tKTkZWdgvzC&#10;ZCpn6SivykZVbZ4hAmvqClC7owj1XKzruK2qyePvOSivzEZZeRa2laQhNz8BqRkRiEvYgoioDRRA&#10;uHhTsbDekFlC1WrYApeEG5F7CQkJxtJPECGoWCY6bscIEVGo6+m/gQKeIeweEKvLYCPwHJVJgqT9&#10;xlXCpS2ECaGhcvmNplKYQIEiCeGRFGCiExAdl2DiFGbkZqKgNA+VdcXY6eV8uncnhg+04tCRXiyd&#10;3IcjpweotPbj5JPDePLpKVx74TBuv7aMFz5xEi++dQqvfeEs3v6pm/j533oTv/OXX8Yf/Jev41f/&#10;+HP49i+9gE985QJufXQe554ew6mn9uPk1QmcvT6Ni7cO4+IzR3Dq6QUcuTyNwxfGcfQyf7t9CE+9&#10;tIQ7nzqJT37jKXzr372KX/nDt/F7f/UT+N2/+Dr+/e99Dt/43gt49a2zLMsklk71GnLy4GIPDh8b&#10;xvFzUzh7ZR5P3ljCJeLi9cO4cG0eF64Ls9w/iPNPTePc1UmcvzaFG88v4oU3TuMjHyPeOIXXP30e&#10;n//KZXz920/hq9+8irc+fwYffnEOF67uxxNnB3H0iQHMLfXhwOxe7J/uxr7xPdjLNaFjXzNa5HrR&#10;5YCjtQY1u7ajwqHMmqXGNVzEX0FxvonLKMs/Ea5J6UnGpdwm/xRfMkyxKCPk/mERgLbbyAYKbXa8&#10;IY0jywrUsjgwZIxfGTEWW2uNyx8SDMHmF/4eRgBcS+F+EEjZF3QvexxIANUxWxHUbybbIutloywu&#10;wlmnMazjRM4dednIq6nGtqYm5FRWIyo1HZsofG/YtIX/07UsAvWRDevwIQrGP0aFVcTcaoXz3fD9&#10;WaDdByKmHnsUP/boIwbaf7+IwNUEoHl5I0VWijzrTRYrtoWiIe38vxv3WP0eEmy26o/WnH+X0Fx9&#10;r3/JUHvZbaf+ozlac6mSVslYoLGxESUlJeZ7uIjjqAhs5fqTUJKDnB2UXRW2ZHEI8+cP4eSNZTzz&#10;2g08/+azmDsxC3eHCzXeWrQMteD8h8/jk1//JF57+3UsnltC7a46lO0oh3cPdYmpMUwdPoTeoQFU&#10;VJUjOSkeYSLwqBBLaZPCtoHK2ga9COCcsCmUcwOxMYRjQJYmUpp5biDZssEfe0qxphRMPiYpFpmU&#10;UQr4TNsa3Shz+VDp9qG0YSeScwuwJSyS7ctxwOcX8beB423jI49gPbeB/dvG+0W8raPSuWnzowgK&#10;Xm/W4ZjYEGRTKa+s2mZk0KJtWcYNWO57IWFSXkUQWfOAfQ3bsjDwut8vROaZMfeQeJjP/00EoAgH&#10;kTsiPmStLhLQIgAtK9C1sFb53w1rXoP4oRKAnAvXcw2yXnBbBN9dLwwRgXe9N+xz9GLZltdWk4D2&#10;eqbr23UcWNf6bbX8F/jd/t9a5X6/YZdJ91bZ7X4g11h5lWhru5xKrpZ8LxLMJsKMzC8DAGW8tY+p&#10;j/hJqkAiUP3HIsosgwHpBtIJjFFAghKDpSBney5yyrKRmhOPpNQIpKdFIys1GmmUrRK59keHUy4P&#10;iUFMVCri4lMRHRuPUMrqwVGRiEiMRTyvkUsd1SGPstEuynO7UbtzO4rLM1HflI/m1gp4W6pRWV2I&#10;5JR4Q9IFb41A0JZwbNlMOX+L/zlDNiIsfAvlbYv0NGOAz6JnswnAFQ+OlWcUKagxFEL4SdNQkaK6&#10;3ibqQxv5vFuoq2xFRlYMdlRkYH9bLU4c2IPjk5040O1Ea2Mx6ktSUZwZg9yUCGQmRSCJ86gQE8F6&#10;45phEbAsm9/YQuSrvtt1rvAxirP6+LqHIwAD++fDflYIwE6fGz1tivHlQ3crFXm5oYoQqJfyXwxH&#10;bbEJ0n/XAqiW5zRYWXpdcuOUVZMPC4cGcee5c/jMW8/g9dcu4dKFaYyPNKPVUwGPoxRuh2KVlaOm&#10;ksp/WYEhJ2T9V8n9qvJCQxTod5Fgrd6mFZdIxSEUvIoVRihuWDt/6+9swdRIP5YXJ3DuwgyuXV/A&#10;7ZvLuHlpAReWJ7A43oMRZSn1WtmE5e7Y2upEu0jAdi96u1qgrMD9ve0Y6Gvntg1KxjE80IWRwW4M&#10;E/qth8+m2Hx93a0Y4PfBfpGAPRgb7uU5StrRZuL3dXXwmt3NxrJwYsxKNCICUPEF5R4pV0iLfFGc&#10;NNavo8aQOiJbtC8y0Fhj+i0ATaZWk7W4DR28f1ubXDNbWbYuDPGefZ1WwpSBDid6W+rRRwx3OjEl&#10;ApAYaHeg012FtqZydFG5HO12Y3qwjVsPujw18DUozp+ssooN8We3SXlprtkXISg3Y5Wtk/U1w/o8&#10;f2wUp0QiDjWjv60eHe4KtPMeHXymdjfbTc8g4ovCg6+hCJ2ecpajESO9HkPKDvawPVrl+sw28TWi&#10;jYO+rcVp2rqn2Yl+9r+Bdg8GOzwY6fZivK8Zoz1OPmMdettq+Lz1GKTQZ7sUKz6k3MKVUOTU8oyJ&#10;yyjrTCWnkHVaV7sL7SIDZa3W42ObdWJ2SueP4NSRMZw7No4Lxydw/cwMbl2Yx+mFEYz1eNHdXMey&#10;U3hsYtuw3zdpLNRb1nN1tWVoYJs1sV5E1splV/22rkYx70pNe9rtuAIRt4TIXrW5id/oJ/UU51Hn&#10;y/JT56of6Bq6Zj3vpWuKfBQxZ/qIp9GQxyLrlOnXUV+PuqpKjiMlyWA7lqrtCjnOhAJeo5DlLGc9&#10;N7BPKbmNxyS6kbWeXPytWJNW0hIrkUgDXA2N8DaxTBp7/hh9Vpy+Grgbqsw41NjUOOxgu7V6nGh2&#10;6fmazHXk/izrSJXJZO0tKTLEXYk/fp+dwMO25LNi+NmEnn4PIAQJ67nuXsdO/lEsrDpf24/830gA&#10;2hARaMNPThhBSG9LqVhrodFbJ+st1L0Lvd5U2W8JbSLQXvATuFgnJfutALOSkV+YgtLtmahm/3Jw&#10;wd7pqsBOZaN1lZvvylK7o5F9l/NMfUMxauqKqGDlGWvA7Lx4pKSFUyBQoOAgCiNaxK0YGasFMlvg&#10;0vG1SDbtBwpz2tr7qxEotD0I7PMF+xq6tu4XWJZA2OUS9FYxIjIGUTHJiI5LQWxCMuKTkikopSEj&#10;JwuFSoSlFwxOju3WOnQPenBgrhtHTnF+ujSB05fHcPLSfpy6PILTV/fj/I0DuPzhWVx/cRFPv7KE&#10;268dxcufPo23vv4U3v6pW/jCd57GZ3/iOj71tWv46Ocv4Nk3juPaC4u4+twirr9wDM++eg4f+fhV&#10;3HnzKTz1kbM48/QRPHHtME7fnMeTzx/BjVdP4PlPnMVHv3CJ17yJt3/yWXyJ+OzXb+DlT57G5Wem&#10;sXhyLyZmm7F/yoOJGR+m5/dgfqkPyyeGcersBM4/OYWLV2dw+foh3Hh2AR/+yDJeePU47ryyjOdf&#10;WsTtF2bx7IuzePXNo/j02+fx2S9fwOe+chFf+8lr+Nl/9xz+3W+8iJ//98/jK9+6jBffWMClGyM4&#10;eYHr/Kl+HF7ux+Q819bJPegf5fo6tBt7+pvR0uOCq70B9d5KlDuKUVxTgMKyfOQW5SIrL9OQfikZ&#10;rPe0RCRQiIxJjEFknFxawgzxJ8s/Q/75E9FYFoBsdyrwVlzKf1kEoLGU4v00Ph5WAFxL8X4vSOGX&#10;wKm+LwVDhLvIdo0B3TtQ+ZEF03q9bJAFFBWAxIw0FGxnH292o4WyVfO+TuygfJNDGSMsJsJY/pox&#10;6X8W1eVjnKse3WxZuenaq6H7rKWMvp8EYKA1oG2Bp+1a5z4s7rU0vNfa0CL87t5H87n6mywDFbs1&#10;NoEKVGSEUXZ1/EedALTJJLWf2lb9Sf1Kip5e6uiFjvqd+sj6jRyDUtjY91Jy0uHd48HS6Xmcu3ES&#10;xy4u4OiFBSydXUAHZfBtnFfz64vgHvTixDOncOdzL+L667cwc2YO7l4fyt01qKVO0NS2C47du7Cz&#10;tRk7WzyopHyTmJHE/rsZ6+zMkSL/OA/IhUxrpdbMrfw9hPNFMOcNJYTSnKFzbei/j2/iM3GruSWB&#10;c09GUSHyqmtR3NCE0sYmbKutR3phEcI4ntbzGU0cWvVljbdHCW5X93Hh/SIAH3v8Q1Q6f4xbC+vW&#10;f4iK8eMmcL/c+1LTErjmxxiLmE2bNQfcfRFgX+NfBQH4OGWlNer5hw17zlyN1b+vnv80RiSLWCSP&#10;yCzJPHcJwMAXvIb84L5ID4Wl+H4sjdYqs8oReM5qmPloFQLXsEC8FwFo31f3NGue1hzOByvk39Yg&#10;80LEdg221+i73i88xy+7iRyzXxRLXlM9qj51Xbt+7TVVCJQBzTq1xnF9f6/6eBjY5bDLYpdNW5VX&#10;86PKrmcR9Cx6Js2XWp81dyq5nEg+u/1t6zfJ+IaQClFdSPYWSai6scmxuyFN1Gd0XNcReSXLQVkB&#10;SieIo06QlpeFgpoK5FeXI70gG/HJsTwehqTYCCQqZE9oOKJDohCxNQZhQbGGuJNcrDKbreRkPQdl&#10;hbBQeSNRH4gKtuIFKqkI9YO4xGDEJ4SZBCORUUoEEslzeZ3gcD6TJftrDIj4kweTyibdRWW2n9sm&#10;Ns24CLQCDLL6hC3bC1sMKci53RhEyBIwiDI8rx21FSnxochLDkNBajgK0yKJKOQmhSM9LhiJUVsQ&#10;F7GJ2Gws/2LCNyMsmOsE1w7Vua4XFRXGeVWhf9RGIaZtVCbpYdLJLFjtbLf/Wn1iNXT+w35WCMCR&#10;fiVooDDdplhfTrRzUVSsLyXz8DRWUOEvN9Z/SlAgYlAugdp6HVU8LjddD/o7fViY6sdLt8/gJ774&#10;Er769h28ePsEFg/1oIeCeYunCp4mJSFQrDJZA8kSyHL/FQFok08iokSk6Lym2nKTEECkg0kWIJKi&#10;vtIc09YkKPE2oVsJJYaaceTICJ7n/T/9+jP4xAvXceP0AuZHezDU6UV3m7L9etDV5UVHu8e4OsvC&#10;zrayE0REyeXWds01cfl0nN9F7okkFOEnklCkXG93qyEFRdSJIGtr0X8bDbmiuIKCrM6UHMHOiqpY&#10;a0o6ouPtLIPi/NmEkLHwEhnkkUus2yRp0H2Ebt6nvZ2KDv/T0epCr8g/ZWXl1hBlvc0mtt9kvw/j&#10;fT70tTehpakcrppCNFUVwFVbhBYqmUrSMsjydbEcvibeU1Zmag8qS2Vsj9LiHCLbkICGmK1ge1SV&#10;GBKwt8OF2fFOzCvZypAPI71u9Lc7DIZ4TbmGj/fyuVlX/c0NGPDWYIxK7Uy3EwuDLVge78Zx9pGl&#10;iX7MjXRjdqQX8xMDWJgcwtz4ABa5PXZoFCcUW/HQMI/1YJzPM9jhQLeP92+pxTCvNdzrNQSfklOI&#10;7Fvif04dmcGJpSksTA9jaqTnbubhTrYh67qb7a72mOI1Fw8NYnluGCcWRnDl9Ayeu0rF9OoRXD9z&#10;CIsT3ehrbUCrs5z1V4Fmh9X/RQA2iPhj3zMWejVlJsGNCDq1naPBbzmnZB9sU7WtIEtOEWyqP52j&#10;a5i29p8vK0v1dZGL+i6skIM8x4DXtLIQ6/5yN7ag/7hE2NU3QNmJRbZVyb22yiIMbRdfZd9t9ojE&#10;lZuuA75mxeTj2DVWmH7rU2WadjsMgedxOjlWHfA46ldId0HEn8adW+C+oLEpuBqsGIlKNiJLxHsI&#10;P0P0BRJ+VtZey13Xst6zSUHBJvJ0DWE1AWiTfBaZGHh9iwwU/rW5AD8I3iFocSGxSUCLCORi4jc3&#10;Fwmot8EyQ9eCH7gwmsWeC70WfKX4tzPU6o2fsQJMoSJDBSkvPxll5dnY4SjFLl8ddrNvtWreaXWg&#10;uWUHdjXXwUklq8nJfu+QRes2bK/INanzs3MVZDwSCUlyMxZRFmoEGi3mWoRtocoWfoTVQte9i/Zd&#10;4lDQ90CiUPuB59hC3LuD99ykexIUJldiqFDQlOtAiOISstwREUrmcR9QCIqKoVCUKNIvHYpfqEQl&#10;+bJkrdiG6h0cnxyLzW070DXgxv6pdhw+tg+nL03iqWcXcPul43ju1eN4+iMLuHL7IC7fnsVTzy/h&#10;+keO4tYrx/H8x07h5bcu4NXPPIkXPn7aWAheuDWNJ3nepWfnuT2MczdncebaIZy/wWt8+DhufOQs&#10;brx4HtcMLuA6t9dfPIunXjiJy88t49LtBTz5zDwu8//X7izi5gu833OHcfH6FJbPDGBmoR0TB32Y&#10;mm3F3FI3jp3Yh7PnxnD58jRu3JzD7WcX8RzL+JEXl/HGm6fx2c9fwle/8TR+6nvP4af/zYfxrZ+6&#10;iW/+5FP43i/cxq/8xiv4j7/9Gn7r99/AH/3Fp/HX/+3L+Ot/+Cr+gPvf/cVbePUTC7hwrR9HTnVg&#10;7mg7pg93YGRyt4kDuKeP63gP19c9TrhbG9GwqwYVDSUoqsxFbkkmsgoykJaVikQq3rFJSnwTfY+7&#10;r5RyZZyWAh/Mvi7LP2V53kJsvocA9JN/gl+xMPhnJQAtoc/uq+rTD/pZrXSvhdVKvvYlhOqeGkMS&#10;4KVoKIblO4hA/5wjC8DopHjklW5DHdeVjoG9GObaPnBoAM1cw8tqt7FNwjmeNiBoy3oEcR4K2qx5&#10;iHVPBWUD6111bD9j4FygsgQqpTbebwJQlnoi1ex4n5pT1zo3EGb+5XnarvW7DZsEDIRFCPIa/t9F&#10;CKoOFE80pyAfdY0NJt5pXlGhCaIuBVd1rfupX/yoEYCP+eORqe3s/mXP3dqunrM3b9iCoPVU7jZT&#10;OWT/y8lJR2VNMep3Uk/g+tM+sBvODieKd2xHPmWgEhdlpz4XRk9O4vgzpzF1bg57Kf+1j+9FTUsj&#10;MrbnITYnBbHZqcitKEE15aDtlMNllbIhfAvWhbDvhVFZjgoxVnypGclIy0jh2pWMXCq8ReXbULaj&#10;Ejuoh9RSjiqsLEZqXgaiEqOxJWyLsSDWPBJKhTSea2cGZZTcyjIUVFegqKYKeeVliM9IxWaut+vs&#10;tmQ9PMZ2t8fg6j4uBI7NHwwfwiOP/pjBY4/9GB5f9yFe/0NGPtjMMWnc1gjJCetNFmArhmDg/T8g&#10;AL9/qM+vhdW/20q+YMaBX+bROLHkHBE5d2FbPNmwSWvFqLUsjTSf3//+q7G6zHZ5zHy/6lwbIvVW&#10;r1v3w4MQgIH3Ni+ZOC8azxaRe4Sx/vOv0QbcN2E79PtW/uavM5s4s+VC1eXK2uW/vl3PD4r3qouH&#10;hV2G1eWwZVv7GUT8CXoWm1gzbqyGAOTxUPYPuy9Qtte+If5M6J8Qrt0hlkUav+t3e7xLH7B0Ar9e&#10;QOi/gcYB0hFCIsMRTBkgNCaaa1Q4IjXPxYQhLTEKqQlRiFOCI8rAoWGUEbaGsT0oJ7A9FI9RxF9k&#10;aBhi+VtMKP+7ldfcwmv6Cb2teibK16EiMkOt59Nz233e6vd3X7hrX3K5yE3T3zf7yXC9uNHz6Fn4&#10;jMb6kc9hdJww/pfXtq8rOUb1q62uadev6tMQrNSH4qNDkRwfiVQ9I+f59ORYpKfEIjkhErFRfCbO&#10;+5FcM6IjghAVrvtIV+D1RLbqviJSCe2rPCqn7QpsZV632txu/9X9MhCBvz3sZ4UAPDY/brLrWkka&#10;mtHfKTdMK1OrXCnljqnf5JKpoP92MgARgq2eJnS1NqOvvRkzgx24dXoWX379Jr765i3cvjiH6ZEW&#10;/i6rpSpDgDm5uIrEEHki4klWZrbrqaBjIpxEYDRWyfWwzBCBJhsq95UJtaa0wKDWnw21nuc7qWR2&#10;drhMco7zy7O4fnoZN4irJxZxcn4SkyOKxedDd4/XuACLnJG1ldxuvW6LBBFZI4iAEzEnay2RN4JI&#10;QBF+sv4b6OuwLAH9WxF1IgxF/vma6421n9x+u1geWf/ZiRFk+ac4abISVGzCwf4OY4VoXCZ5L1k+&#10;6p4iJ0UsDilrWE+bIRdbdX2Rkqznnk7Wd5fPtFEPrz/Y5cb0cLtJzjIhwswkbXBA1prO+lI461g/&#10;3CqOm2LxySVacdxE7jZQeBLRVybirygbJYVZKNGW0HdB5KyIK4+zivXAumhm27srTUKLDm8tuqjo&#10;D1D4muxpxnRvC8Y73RjxNWDUU4kpXxXmOx04PtSKc5M9OD8zgNNT/Vge7cEi22R5vA8npodwcnYE&#10;J+ZHsUzhbHasyySbGe52Y7DTiT4+oyzyenz1GGSdDvM+A6xD9dUR9kll0z0yO2qIQGVoVmZhJYxR&#10;f5XVX6fqg326v8+H6YleHFscw5ljU7h4cho3Ly7gmUtUjE9N4cziMBbHuzFEAbKdgqMIVE+j+l8x&#10;68nql7L+U1KOGlnlsV+K1BNxa2IE1irOnpX5Wvsi93Rcv1v9XqQhr8X/G8KQv2lfxJ5wd0xYpKt+&#10;l3Wh+oWg65h78BoiAGU56PM4DWHXWFfL/8gKUeRghf+/labfdbQ7oKzYh6YHMD7axf4vl3Srn3rV&#10;D0y/U38XWemAp4kKtcNhSD0Rf21uxf9sMltZ/YmM13ER8RqTDRyntcbar8TE6xMpJ4KvICcDhTlZ&#10;ZlsgayeToddy2bWIvnz2OyvLr+W6LGvBuxaDOh5IBN79zXYFtqwJdT3rfj96WYDfT9gKp5TAFSLQ&#10;H0TeKLCELADNQrPxcSMM6i1fIPlnvxm0F0gt9IoFqDdW8fFKWBGH5JQEZGQmI78gDaXbc4yrepOz&#10;Grs4r7S0NqFVWdX3uNHGserx7kCj4llyDJXxXFkNZmbzGqkRSEjU2zC9TVybALQXOBv6HigI2bCP&#10;CfqvrqHFPFAY0r6OBSqT7w3eb9N6nq83oRIgVEeqHy3kEqBCEa1AyHExpm5EkGqr73Fx0RYUHD45&#10;ASlU8rLzslHIdWt7Nce5iH5XNVyyDG/nfNzlQNeAE4MTPuP+e+byJJ579SQ+8+Vb+OpPvoAf//Zz&#10;eOvHr+ONz13Ba597Cq9//hpe++xTePlTl3HnY+fx9EsncPHWHI5e2I+Dx/tw6PgAjpwbw/EnJ3H0&#10;/AQWTo3i8Mn9WDw9jqUzB/jbFJ64chiXbp/ArZcv4sOvX8XtV5/EzRfP4tqdJ/DUc8dw9dmjuHJr&#10;EVeeXsC120u4QVy6dginzo/hCO8xv9SNhSM9OHZiAJeenMCd54/gEx+/gM9+5ipxGW9/4Qq+/e1n&#10;8Sv/4U388Z9+GX/zdz+Jv/mv38af/6cfxx/96afxZ3/xWfz1334Rf/PfvoT/+g9fxv/4X9/EP/6f&#10;7+Bv/uc38Ad/8RZ+6hefxksfn8PJy92YOeLF/hmuBfsd6BxwoKOX/ax7J5o7muBqaUCDuxpVDaXY&#10;VpGLrIJUpGYlIDkjEYmpCYiVtZ/fzfdunD8KimHsJwEw5B/7viACUC7ANgEotyLLteiudcE/KwHI&#10;e8kKInAcPOhnLcXbhhR7CZT2GNC+rexrKyVMY1HjyBaQtdX9da5R0lQ+KWgU9EM4PmJSkpBXVozm&#10;rnYMTA7B07ML22oKkZadgKiYIISGrKOwvBEZqVGorsjHzp2VqKzORwbnidj4u5YagQK6yqD72fdc&#10;IST8BNr7ApuMU51zHn0vC0ARdvrdkJbqJ9yqrdY69364x+U44HpKJqSXB9srK1BVW4P8bYXs0zGm&#10;H75bnMR/SQgkPPXd9GNCbWjP7WpbzdVyZVMsVzu0g93HNq4PwqYNYdi0kd83c9xyHo6KC0cy+1J2&#10;cSbyyvNQVEM5pKkOjbs98FAebR7ajb2HOF9dXMTRK8cxvjyFjpEu1O5qQEpBBsKoqEYlxyMlJxPp&#10;+VlI5NoWFheBDSEc4yEsE5W6OM4llZTF9gz2oG9iEJ3DvegeHcBe9ueBuQkcOnMUx66cweEzyxia&#10;GUWjdyevl2YsAzXfyGp+O2WkCsqMWduykFaQjuySXCRmpSBEmfCpJG4I3mKRgGzvR7lWP8K6MeSz&#10;n/wIRCAB94NBxN0aeOwRPPY4x/xqsO3Wvs77gw8IQAurf7flH40BjRGb/LDnRCu5w2aL2KHMJs8N&#10;YwVFOc64QBKG4AnSy0xd6533fDesLrNdnsB5eDV+mASgiQ/NOdZY9m21SCXr5ZzWa4v0M2Sg4F+v&#10;tV5qjrHXS3uNs/ftZwl8todBYHl/UOh6KoM9L9rltMkptf1d0svqB/a+YK+TklkNARZAftl9xCbx&#10;jDsqj5s4dQHnrpCF/t9tvcBYDQqUg4NDVA4/ScbzIkM3Iz4yyFjKJSWEUG9QHNStZg5dHx6ERylT&#10;PcZrbwhmv+R/I0LDERseiYSIaMQTUUqYtzWMMhgREYnQ8GiEh0UjLFSZdC05Xs9tP3ugTGBBJK9F&#10;qklut9x8AwlNvzszy656iIgI41rD+T8gfJCubdendS+FFBKhGsnn5nNGcH2iPhRHWV/Z0zMo2+fm&#10;ZSI/PxM58jRJjkVMdCgiwrYYhPnrSnVqCFV/3QaOR71gsbZ329tuf7tvBfaJtX572M8KAXjuxAxO&#10;HpnE/PQAJrkw2uSJCBZhfLDTJN6Yn1Z8tHb0yqKq1em3qpP1W4uJ3zbgdWC+24sb8yN4/sQUzk33&#10;YqKb57TWwddcgyYqgoGWTYYIrJT7aYGB9m1yRPEC7WQHIv2U9bRWro1ymSrOvQcVxXJbFUFTAa+j&#10;AT0+L8YobM4O9mFxjOUeH8DUaA8GB1vRrQy4VFBl5WeIPj/JJ4JFSTjseHzmeOBvhFw4ZRUo92Ft&#10;jZuu3zVYVnmKqSZLP5NRtU0x51zcOqEsqyJblBzB2vrdX1uchtzTNWxrQ8G+h44LXUJXC8vehl6h&#10;y4cu1r1Ivu4WB0Z7m3FoWLHs2jDcpbZpWnElNW7GVDZtckpZg12y3OSz6jcRrTYBKPKvmAJRkR/F&#10;hRnGItBYZYrUqitDvQhFZ6V5pv5uD8b65W7cirmRDpyY6sOZmQGcPzSAi4f6cXGmC1dme3DzyBCe&#10;PzWFly7M4fbJaZ7Th4WhNsyxPRb4v8WxLixNdWORmBpqwYCSd3ir0OaqQJuzCh1uy724x9dkknZM&#10;DfdgZqzP9EVZ+Q31+ExyGFn9ySpQxyeHlaiF57A/t7O/trC8fSIox3uxNDtsWQAuDuP8sXFiDGeW&#10;hg0BeJxllwu1yMY2VxV87LPKstzIemtk3xTxJgvAunqL/BOxJ5JO/dn8xvo0RB7rWmSe6tyyxis3&#10;dajjttWgzjfHRPoZAtyyuNT5IvBsS0Ab5hr+a6lPWi7DLvZXxexsYhnq2L4smywAWV4RgM3eOvb3&#10;JhOPcnxU5LWP/bbRkNKC+rySi1gxDBX3s46oR1Md+z2/i+yTi29XC/tlswvtniZzTIR8gz8jcS3H&#10;ZmWJZZUn6zsRcPnZGcjNSke+kJ0eQAJaLr6Wld9dSz9ZL8plWJmKldBE+8pgLFLxXuLv7n1kPWi7&#10;D+va9j2E5z/8fx8B+F54nELfBuP264cWR/stmf8N2Qr4XUKjFntZAdoEoBY8WQCmpyeZWEH5hekm&#10;S2Dpds7L1ds4Lrajkf2uaSf7UlO1yWat4yVlOcjJS0ZKWiziE2VRKDN/mdXrjZgEjHvdeAMFtEDY&#10;C5/93Rbm9B/9Vwu2FnEJCoLtFiGF0l7kdU7gvez72ftGkJAVEuvFWEHIhJ+Ci+KCqKwRVOgio+Rq&#10;EMbniEB8QjSSkhUfMQGKUZJEAUCQ+1QmFby8wkwUleWirIrzqKMMLs4t7VyHeod3Y2C0Ff2jPqIZ&#10;gxPNGD24G4eOduHUpVHcevEIPv6Fq/jKT97Bd37+NXz3376Jb/3C6/jq917FF751B2984Qae/9g5&#10;3HzxBK5+eBnnrh/G8oVJHD45iqUzE1g+P4VjF2YM4Td3YgQzRwdxcHnQEIFHzk7gyLkJnLh0EGev&#10;L+DJW0dx9dkTePqFM3julYt4/tVLeJ7bF4iXPvokXnrtIl55/Um8/NoFPPfiE7j29ByevHIAl65M&#10;4NqNaTz33ALe+NhpfPHt6/jmN5/HT//0y/i3//YN/PbvvI2/+s/fxT/+v7+E/+9//zL+1//+t/j7&#10;//Ez+Ov/8jX80Z9+Fr//h5/g9i382V9+Dn/2nz6PP/iLz+KXf/8N/MTP38Lrnz+Byx8WYdmN8Xkf&#10;BsaVAdiJPb1OtOzZCS/XOZd3B3Y0VRkroG0lORTEUpGeGY/k1BjEJt5r8WcTf8bCz0/uGXBf3w1C&#10;2P4GFLR5ngUKmaHsn4SJvRa8dUXpsC0ORAT+k1sABvR/4UE/ayneNkQsBELHbOueQNJB+1LIbKFU&#10;Qqj9u6yXREo9tpG/beWYiYtGLud4V6sPLT17UOt2oKR6O0rLt1FgTkZC7FakJmyFp6kEt2+dwM/9&#10;/Ofw2befxciEF0UlGRS048z4TU5OppCdb5L9aCxrrOr+KsdKebm/mnj6gcHnEXkla8B73HVXg+do&#10;K/JThPC7kYXvhg/xHj/Ge4nY0He1t66nPhcSLpf1CJMdV/1P91r9/3+pWE0A6qVUEMeSrXhpTg6c&#10;69WndcxW8jZu2ozHt4Tg0dAYbIiKQ1BCPOJyKafuqIBzzy44qJPkcB1KoxxbQDmi0efBnsEu9Ix1&#10;om+8G/0Te9FBWdXZ0oTKHeXIzE1DOOcEZY3cohi0Wg84hjdtkGU810Yel2VwTGocimq3o3lgDzon&#10;BzF0dAZzT53CLDF39RQWrp3B0ZvnceHODTx55yaOPnkSwwfH2d93IYOKYbhii2od5b2i48ORlpuA&#10;XWEtgXAAAP/0SURBVG07Mb1wAPvG+1HnrOX4yEUS14rY1EQEc61dx7X3kc2WxalNfgQicCz+a8I/&#10;DQHIcUl8yL8VHiUee+zuPKI61py2ut5t2AlvflAYa8+1wLFiuenqhYyVuEMJPCSzbQ1W9mbFOhMZ&#10;I1fFTQgP34z4OM6jyWEGSfHBiIumfBW2CWFc40Ipz4RyvghhHw/mONosOcpPHvywoDUqcM3SfHg/&#10;mDVt1f81t9sEh13v9nERgCthOQws8k+xr+8esyDyT+uzsRr0X/N+CLyvymNnIL4XVlkDYf1PUBmt&#10;NlO25fWGaL23Le/Ceh7zX2ID+6CN9eu4dhKBZdM6K3JLHijKKivyyiAy3FjJyQpURLCVRE8yMucy&#10;Pv9mzm1b9FuIXpgEcw2RxZ9F/K24AIuUMnK/X+blNjiIfYf/Cw/Ziii97KYeEMn/RegYrxlBWNsg&#10;RPGcGF4vLiIYSTGhSIoLRRzX9Yho9s+ozQiKZLnC2V6UrTayHFtYDiV60ov/yHDqAxGRvH4kIoxr&#10;L9eCkFAEGTKOa4NBuB9yG96KcP5fhKPKHURdJZh9XLH2Qnj9UJYvhOXaqhf2fA7zXHL/JaxzWabg&#10;LbwOy8/n0Uv8aMUqJJQZ2VgFqq50Da49IcH8TgSzTPL6CVEd8pww1onOj0+IXYmNnp6uuOQJiJXM&#10;Kcs/lknEqiH7jJ6lxEsWCWiTfzLGsA0yLOLS0nPsvmH1rXv7wlp42M8KAXjyyBiW54exNDuAxUPC&#10;EDGC2ckBE19NxN/y/Lg5pgy4IltkFSgLQbm/dne2YqCNyovPiRmfAye6PTjd78NcRxMGvMoAW0Zl&#10;sBR1dSUWkVRjuSjWVFqup7almVxQbSKwTvCTC7L2M0RfUQ7KC3leQdY9KC3IQVFBAVGIsnyeX1iE&#10;ptJSeKsq0NpQYxFH/W0YH+vC4FAbOlhuWfgZ4qax0iRBEFkm2O64IlkE7RsLLp4rwkykoMmYTIiA&#10;EUFnxQvsQkebSMAquAnb4k9koIjA3m6vP+6arAt1X4sI1TXl9isySffSdxGQIvCU/MPKYNxqYgC2&#10;8ntbK6/Be7f5M+j2UAka7vJglAqlYv51eWvR7OT1eZ1GXlOx6pTQo4J1Wc56LGd9VvlJKJFJIvfk&#10;ii2izxCAhPaNazbbQoSV6sEQXaynJpGkvLfcapX0ZGygzRCAhwZasDDUiiNDLTg52o7Lc314jkro&#10;a9fn8Ynbx/FxKpcfvbGM5y7N4drpSVw8Po7LJydx++oyPvrcebzxIhXN2ydx9cw0Fia7jKtvt68O&#10;He46PlMjulkfPc0uPqMPY30dhqRW/2vz1MHnstzSVR8ipwcV62+ww/TfaaKH/bWTdT/Qz/LKEm6i&#10;l326D4vTvTg+N4jzy2O4cX7WuAI/c3EJJ+dHDJHa6qwwWamblECjthQOWfTJDdZZzzZusOL/sV7U&#10;jiLsBO3bhKBF4lmuuraFn7b6j6z3jOWg3H71X56vcy2LQIvkM31P11PdEyIM9bvIP0M+m7iTLeho&#10;bWV/8bD/OnitGqvv8jwl/XA6RFQqAUgJ98tMLEAbToeu77cWbKwh9Dz1cDZwbNRzW8dy1t+N92dl&#10;K24wLr8i5zU2q4rzUcGxWeq3xLMIOYuME/Fn48EIQF6zUi8FLBLQSmpSbM6zrP3yzX+t+9y1+hPZ&#10;qHsYwtF/v+duP+Of3db+BAom/7dAb1klkMjcXIuNbQFok4CBb8q0UJm4FVwIjStwpN56RUBxPywi&#10;MI4LXgIyspJMRuCcvDTkF7CNCzMNCovY1oSOZeeKlElEYnI0YuLCEBmt61GIiOACTOhNXOBbS5uQ&#10;C1QGVyOQ+Agk7nQdEX+y+hNJICsSJQwRbGsS+y2fzg18i6it/eZPwpSyiSkQsARsxURSgGHFQoqM&#10;CjZWi4pREhsXjoTEKBMnKTmFgkBaHNIzEpGVnYq8gkxs49jYXsU1zVGMnc2VJsnH0EQ7Di4O4Oip&#10;cZw4N4kT5yeIMRw7N4LlM1xrzw7ixIUhnHtqHNefnzcZdz/1pav40refxVd++gV84VvP4qOfu4in&#10;X1nGlQ/PG5fdK88ewYWnF/HEpUM4cnYSS2cmscDrz53Yj5mj+zB1pM/g0PF9WDq7H8efHOe5Ezh5&#10;WTiA01emceWZI3jhtUt46wt38OWvv46vffNj+Ma338S3fuqT+O6/+TS+9/Ofxnd/5k187Rt38Pm3&#10;n8JnP38ZX/ryDXz9Jz6Mb3zreZ73En7+334Cv/m7X8Ef/ul3iG/j9/7oJ/D//Mm38Kd/8VP487/+&#10;Lv6C+OM//xZ+6/fexi/88hv4zk8/j69962l88atX8Om3L+CNz5/DRz51EtdePIwnro7i4PG9GDnY&#10;it79u9DR70JL107sanVgp6cejVyPlA2/vGIbirZls86TTcD6hETFrKRgGRO2EuNvJb5fAPlnsvsq&#10;iL9IQMEmAQWbCOT5WygkK6NnIPlnXIqkYBjrAssK8EfFBVhK9v1gK79GGfe79gUSgPbv9r71PRBU&#10;avSiQcpDNIXjtCSkc64uqalEnbsJFQ31yKNstq1iO7ZXbkdubgYSYkORGBdEuSMFAwMunDs/hVPn&#10;xtDaWYXcgiQzdm0CX8kgRARqfGu8S/C9p1wUllcTTz8Q+Ex3rfI+ZPbXPI+wSEKRn1Yb2cThWufe&#10;D7b1tk2WBf7f7Pu/a1+E5MNe/wdGQBlWby1L87vjwDyLgbWv81R/dh1qPZKCqra052jtqy/bSo/2&#10;dUzZ3XNyc5FeXIy0mhoUe91w7N2D5qEe7OrvgGdvK5x7vKjeWYvsojxExsnqN8a47GZmJxkoi68I&#10;uHBZnEeFUBmWsswxpHLwflse51rIcm1mOTdTed/CcR1MBTGZ8sSunnYcvXoOi0+dxcDxGYw/eQSn&#10;Xr2Oy28+h5PPXsXckydx6Nwxg+mTixg5PIXW/i4UlhcjOimWyi7XNil9IRsRGhOElJxElOqFmZOy&#10;P+V5d9sutHS3w93eYqxlN4eH4cdMHXKss1+vhvp7IHEWiLXG9f2w1v8FjXk7a3AgzHyg3x8Qa137&#10;3aD/fIj4sTVg95218DAfuy/a40vfFbZA86j6nF3H6oOBdR4IEUGm7/+QYDJiP/4Iy/Ao1q1/hHLb&#10;I9iw8UOU0R5DWMQmxMYHIzp2C7GZslU0ampyqQdUY99e6kkd9fDupI5dmYv8jDjER2xFZNBmRGyh&#10;zLU5CCEbuK6t57rB9UPP+27PaSOQhNC6Ewj7GveAfVfzgJkLuB5oTlvrOW2oDUSq2vcS7Htpf/Vx&#10;Q+ZxfK4FY5W/FtYq57tAbaxyrUbgOmzDWDDa4XUCseExi+Dh1sTPVMxNtqv12906tQm/jX4Y8k+w&#10;fydktSl5XVZsRi7n3CQ3XtvSU3K7kedXSKbNlFcos4SGUIYRocY5T0Sh5OOIcCPPR8dwGx2KKMpG&#10;4aF64W/Ju+FyYY3cigTKTylxEQbJ0eFIoiyVwHPjg7cgln0qhveI4rwWRZkpmvJSTFgQ4ji3xlH2&#10;iqWsL0jmj4m1oBfn4Ya41Mt5kZcWgRkZCLkSR0WYbXRkhCEHLXCf50dLF4kMQZRi87GckeGbERsd&#10;hJhojgfqFZGycGT9hLB8W9kfhKBNrBMimHUUKgKQvwVv4bOKGGfd2TqOqcsQy5o20BvKWEjKIpLP&#10;rXiJJo6i30LSxERUWVmfMapTyj16PpOMxP8/m+yTrqV2MlaAvL593G63QALwbrvrGOVM7q/uo/bv&#10;wsN+VgjAi6dnceb4NJbnRww5MqNsstPDODI7dpcIHO8z8dZEvIhgEfmizLo+r5IbuNDb5sV4lw9z&#10;vT6cGGrDCWVv7Xajt7kOza5KOBplvWQr9UUo87vv2S58xSb4P7fmmP2bpfSXBsB29wtEAZGbk0vk&#10;o5Aozi1AWX4+Knl+AxdgxSxr9TSgo8WBzjaRZw74RGQ01ZrMqy4RLCJsRJwYd8Yi1JQX+rdFxqrK&#10;5RBBaLlJWrHSZD3YCB/3W7xOY4klQtDtquOzVhprubpaTsLciuhxy7LQKxdh1hnhcSvjbwNczkY0&#10;8doNDSJulAG2ymSYFeokNNdaqCca6mQ5KbKy3iRJUbZmuQIrE2unP3GLR4khGuRuWsX/6TrlqKoU&#10;AVhsgcJFWVkhysvYBqWFKKGCWmyg2H85xhKtrkqJX5T0pRxyIxbBJtdhN/dFUok0anbVorfViYne&#10;VswNtmO+rwWzXS7MtTuwxO3FiQ68cGYMn3xmAZ994QQ+feckXrq2gKsnx3FueQQnFkewNDeIM6dm&#10;8dILV/DWG8/go3cu4dqFBSzPDWF6pBOjyqrcpUQnXt7LjS5ZohHd3FffU4ZiWeY1sUzaV/m8ilNJ&#10;5bCzxWky/g4PtKGH5elub2IfbUJfSyPGuj2YHe7Awng3jh/qN1aA1y/M48alI7h4ag7zUwPo63Dz&#10;GWvYL2TVZ1npGQvKOvYF1r/H3WgIURGsOtZARbRRVnSNtWzPerNtNGTcXchN1+VQvD2ngQg79aE2&#10;n5LS+Iz1p4kJ6bCuW8/+KNJPdd6oflRfBo+jCm3eeuP+bax0O1vQ3uyGu5F9qIp9rqKUfbYY5Wzb&#10;0hKOg1KirMC0vchcudvLhdiyPLS+a1vLPiLiTQRcXaWsCAl+r9ebdPZFZRt285nc7Kuyzq2tKEGl&#10;rq9xqlg4cr3NsazvDCGX5SfkHtACUESfrP1siz8dM9Z+ZszL2k+WhRz7ORzv2bwPkU/kZmUgNyMd&#10;OUK6f0t8+JkPCMDVMAQgFRsJIxasRCArZKBtMu8nBO2FSouYcRvQIskF0gq0q8Vdb78ikZgUbZFf&#10;qXFITYs3xKCg/cSkGMTFc/E2i7+Ela1cbGV+r2ty8dVWC2zwXVP+dyMAdTyQ8LOh/wqBBKBIg/j4&#10;eEMaCFIw7ZhltitBIAlok3/G7F9vR2W+L9Ivcgsio7dygQ8xz6Hg6NZzR/G5qWSmxxuCU0SoyM+y&#10;7QWorinFDq0pO6vh3FUNb1st2vc2om/Ei9Fpro1H+rF8ZhRnLk/jyZuce54/iuc/ehp3Xj+NZ19e&#10;xrUPz+LCjQmcuzaKS7cO4NaLh/HCG8fwwptHcePlQ7hwewxnb47hyWdncOPFZTz90kljBXjq6iyO&#10;nDuAhVNjxupPFn8zywOYPTGAhdODOHp+GMefHMET/qQiZwx4j6cP4s5rZ/Clb7yEX/n1b+DP/vKX&#10;8Z//7jfxd//tt/Ff//tvc/vr+Nu/+w/4z//lF/Hnf/ld/PGffgN/8mdfx1/+1bfxV3/zPfynv/0F&#10;/Ke/+yX8zd//Kv77//ub+Jt/+DX8/p99Fz/9i5/EZ750Cy9/7Dyef+UkcQovvKrsvidx88NHceXm&#10;YTx5bRZnWQ8nzsvabz8OPTGIsYW96JtsQ8egF75uJxVkBxyy9uM6WttQi8rqStZzKYq25SM7J91Y&#10;WyayTeJkWRq1hW1MIY/9TKSf3HuNWy+FVJPVdwsFKwX3vyfA/11YhGAAGUihTwHGTZBxEX8UGu9a&#10;HBAiPQg7Dts/BayxfFf4exgBMNByZjUeIdZSzG2C7Z2wlBobJsD8+kexmfWtpAf5lDVKa8tRQtkv&#10;sygHsSlxhpAVZJmprUm4QoRKuUiJRwHXhQquOYUlhRxbqYbEDxyzGqca/3pmWyi2yyOrmrUUzPtB&#10;1naBxJoUVsu1W+0pxZXXNLCU2PspsrqG6i/wWjrXbi/bTfee8wL+/4NA1zLwX9fGWuda0G93f7cV&#10;23vPuQv7uXVN00d0jFixiORx9X8R5LLqUNuoXew2sZUV+3sgdFztqLnbtszWdx3XfK+21jyel5fH&#10;uZRyc0cLGrt9aOxqhqtnN3YRrnYvnJShdnqaOO9WIIcyQXQ41wCO1Rj2mZhgrj1y3eKaEELFMohK&#10;2kauYeu47mzgPL852B92gmWWYv7YxkexTsoYFebIxCQUV3PuHtiH/skD2DM6gM4DfRg7MYHlG0dx&#10;+tY5XHnuGdz5xBu4+dqLeOLWVSw9dQHjTyyhZaQfNdSNMtmPQ2IijTXs45w3HqMCv4lKY1x6Cq9d&#10;AUezB41eN8p31BryLyY1yZTrEa7Hqve16u1+BKAINHssPwjuN97vB0POrbrGu0F9cq3r3A/vRjyu&#10;db6Nh/mYvu7vy+rT+r6OfU79LbDfvht++ASgdR9jKbZCJD1K+ecxyibKTLrVQCFUCovSsWtXDYYH&#10;WzA5vgeD/V60eGoov+dTJo5DfKSstijHBFHW2kRZaR3XN5FM6985f94POsdebzRWAmUtQfuBJIXZ&#10;8tz3gwDU1r6uYM7xz9OBxJ8N+2XcaoiUtK/xIDAWjPzfO8DrrMbjkquNd42fyDFkjl5gWMckX0ve&#10;VhxNZd62IFncv4aL0AyAvhuoX9qQRR+vI/ncDtlzD4I2GkJJsMipuy8ugzgvK4mU4t3J+i+CfUIv&#10;sWOIWMU3jeQ8G74ZUZEb2aeCKMuHITMjCvk5CdhekoHq7TnU9zJRmpeMgvRY5CSFIzM+FGmUiRMi&#10;gjnPbkEU1/BobuN5vYTYcMrelJMTLTnZfkEuT5mERL2klc5AXSGNsjmPKca4dAqjWyjkEL8r6WBK&#10;EuX3+FheL4rlDCcof8eEIUEv3uPCkJwYjvTUaGRlxrK80UhN5v/iIhErIlEEKesglPOuIfq4lUVj&#10;mKz/DAm4CVul4/jr0ib1bGJPBJ7IPTten/kt4JzAcw0MOSgvJOk01n9tUtEycuDY899H+zrHjgeo&#10;3y034c3sK3d1HVsPstfE1bDHiPCwnxUC8PjiGBZmBjE91oOxwXYru+pgJ2bG+4wFoIi/6dFeE19N&#10;rpcTw13Goq6fi7Cs1HzNTkOq9bY5Md7rxaGhVkwP+IxFmogjR305aqrKUFFWivLiEir1RSjOL0BR&#10;bn4A9P0uCnksPzfXuHusRk5Ozn2h3+UmUlCQb8hEuSbWVyrbbbkhAj1UyjwNVSaBiIln1iRLpwrL&#10;zbi8yLI6LC1ETYnlblxBYVSkpbKayrpKiQ4sV0llX7W+19dUErLy4rZBrm/1BvX8vYbHhTqe10DF&#10;xeVywOt1ss6UHMQNt6sJToesyUQINvGadahRnJeKclSWl3Fbxu9KnFK2QpDUV1XAzf+0+eQq3IJ2&#10;nxdeXtfZWGfKY0Mkzl2XStuqiteQS2VJkYnXJhKwrJyQpWVlsSHT2mRJ1+4yCUN6Wuox0NaI/tYG&#10;dHlVZ3Wssxp0eOox1O7GTG8rFtgX5rq8WOpuxoWRLlyfGsBLxyfx5RdO4ttvXsTn7xzHK1RMb5+b&#10;woXlESzP9rNf9WBitAszM8M4duwQzp9awJnjs1ieGzd9zMSj5PVEdMnVud0rV9QG9LSJzGOf8zQa&#10;YlXWbsalllvbolLu27KQU3bm/l4fOlvr0eapNBmRe901GG93Ymm4E6dnhnDhyCQunTyEUyzv/KEh&#10;Y8mpGIxyizUx+1gntou0SVrDfUMEipRzVBpX4Brev04usbKMY7s4nU5uHWzvRtTXNaCutoH9px6N&#10;NfVoIBw85uRvLp7jccoilONEVp0+l7l3q+JTsvztHFtyL1fW59GBDoz0tph4j0OdLpPleXakA2OK&#10;ceh1wKU+zL5bJVKuSH2fY6qwEEVFHGvFxSgp4bgrKUaZ2p1jYi2oT1hEnEXG2USctupHGgONdXIb&#10;V8bhEvMfWebJ6s8i+GSJZ7n+5makGaxJAMoihOWzSf5AEtC8HOCY03FD/BnSL9egIDuH1+MYz8i2&#10;kJVNAScD2WnpyCKy0zKQxe/Ch5/5wAX4naCARWFyHYWQlbeTdjzAVUTgaqtAa9GyFjstVMqOZWXG&#10;stxho7kox3DRvwcxFqK5sEdFU+HnuRI8RALKkk5EoCEDuRBKgJRQ+W4EoE3+rUX82QSelEhbKBVp&#10;IMJPxF9iYqKBCEEdUwID/S5IMTQxTLgVdMxKfBKKWAo58YkRSEqJQioFn4zMBGTlJBtX07wC9uui&#10;TON6Wlaez3mgFE435xrOTz17W9Hb346+AWKoBftGlTW3FZNzXTi01IeFE4M4cnoYJy6M4ezVSVy9&#10;fRjPffQJvPqpi3jt00/io2+dx0c+9gQ+/OoRHj/K46fx5hcu4LXPncIzrx/Ckx8exdmbIzh/awJP&#10;PnsIF54+hCcuT2HpzBjmT+63Yv4Ri2dGceziBM7dOGgSg1y8PcP/TeDk1UGe34/TVwZw7toILt2a&#10;xHOvHMNnvngL3/vFz+J3/vBn8Bd//Sv42//6m/gf//i7+F//+/fxv//P7+F//q9fw9/83c/iT/9/&#10;X8Uf/ckX8Gd//mX8xX/5Lv76H34Zf/UP/wF//Nc/j1/9vW/gO7/wCXz2a8/jRc7/F2/OY/HUCGaO&#10;cN4/Ooi5Y9xfGsGBuUGMz+7jdogYxujBfdg71gVfH5X7PU40+BpQ46xDlaMWlSL9qCBX1NZie1UV&#10;iktLUcD5LTs7E6mpatcoCrPBiIzYhIiw9QgLkXuhFYDftvbbwL68nkL5Ovbxx9nnH9/IscB9HTNE&#10;oJ8MtAnBu5aB7I8UHk2g8RWrP7/bL4X0u8rBWmPuh4e7rkeWgvSgn9VKeiAejgCU5Z1+85N/hgCk&#10;gqN5hfUXynGfnJ2K4qpSVDZWo4JyV862PEQnRBuyz7bMFAG4iUqL2kftpViNit2opAlRMVZGQ5v4&#10;01jXPGALvbZiaJfpYQnAQGJOSqiUShG9W6g4qb1tF9t3J9RWEXv+c/+pCECboFP5V/aJtc5VPw3s&#10;t/c77x74y6oy61lUL1ImtwRvNcq2fY7ub/dJ9ZfVuLfv3IWtzARC7aq21lwt6z/J9FU11WjY5UR9&#10;mxs7iBrqHPlVxUjJzzD9zCT7iY/mOsO1KDrcEIGV5dtRXrYdefx/amYGUimDZFHeyKa8kU75I4Oy&#10;SGZONpXeeKuP8dmCuR7FxEZTCU7lnJ+BlPRMpGVlISMvBxkFWcgty8GO5hr0T/Vg5vQ8lp6+hAsf&#10;fR4XXr+DM688iyO3r2D/qSV0zozC3dOObdUViIiNMUkIVO+PbtqAx6V4RoQhNjkRqZzD4lKSsSU8&#10;1Lj+Psa191GuwR9in7Eswd5ZZ6rPtcbpBwTge3/UT9Vf1Z8FQz4Jq/qr3RfXrH9d44cIuSQ/Tqxb&#10;Z81vtnup5DIrFImwmXLUZs6RW5GYFIaszBgU5CVRb07kfhzSU2OQGE/5i3NsuIgJER2So2RZxmeQ&#10;2+m7PeNq6DzNuZK7JK9JZrJfsmqrY5LTzJzM8tpzn00AvhMBz0usRQAKumbgfG/O4dy1nuPoHeQf&#10;jwVa49v30r790sy+/ntBBOBqEjHwunefj8eNu61CxeiltpWRVi+27fiLknGVnVbElqzDRAQp3ttm&#10;tQfnBbkqrwsi2E4G2t/CdY5yhpF7N1CG4X0kp0sm1/+NLM57CIZA8pNUFslk3TeI19rKtSxYbqss&#10;Q6hkd/afSMrgCUrWkRRF3SmWulMMspIjkZkeiZz8WOQXxCMnO5pzaBQK8+Kp5yWhrCAJxblxKMqK&#10;wTb2tZLsOEMGZiREIZFreVx4MOIo3ysDcBKPxSdEmJfl8pKxIb3AZPeNDTOkoLxlZDgQx34qzxrp&#10;A9INdI7xrElkH46zyL9olllEZVxMCJITWdaMWOSxr28rTEFpcRr1Xcrl2QnIUCiehDjEx1AmjAxD&#10;pF7kEFHhIbwGdRHOs/ou12YRgcZV2NSZVW+B5JyJlcj/WS7BFuEXYnQgG1b9m60f+q/+p3VIbS7L&#10;QDszsZV4xLLcVD+IVPl4nohCmwTUONJaZOsiGmeSfVbGVkAf1Xd7bDzs5x4CUJlR56ZE+PWZhBki&#10;AGXtp3hqdmw1ZVedHu0x8dXGeHyotxVdnT74ml3wOGtNVtkuTxUGWurQ56tFa1MZHDWyMKKCrzfB&#10;XHiLCwqNlV4+lffcDC6mgvZXIYcLblZGBjLWQJZ+uw+ys/lfPxFYyMVd7sHlRTmoKslFbWk+6soK&#10;UFdeaAg/uTGaOIOKmXYfAlCWTiI95BqpGGs2AWh/b6i1iDahnvtNTQ3weJ1we5oMCajvbneTIf60&#10;73Q2mu9uWf4pc6pIwyq5bFbCKfKwvsqQLSLq7Lhn2oocsWKfKVkHhSH+rnvrGg5ZmOk6IhqVCIK4&#10;ew2bxLEJlkAUoZTPWKK4ihVFfKYqY1U4xrY37TzItu/xYqzXi+nBVkwPsT+wLwz3tmGivwOz7Aez&#10;7CPT3T7M9fhwarQbt49M4pVzi3j94gLefv4kfuLNy3j7xdO4c2EaV5aHcGquF/Pj/M9wG2bG+f+p&#10;fkyzzyk2n9WvrHuMs79NDneZfVmbyr1XyUtEAPZ0etHBciqOo6wu5YorIlAutoLcX0UOKs6h3LA9&#10;rnL4nOyb3joM+ByYYnmX2McXiKn+VoxQ4ezrdqO7S5Z4Hv6nwbjmykpOMflEANpJamQhaeL6yU23&#10;QcQf+w7RoDiLDZWorROqUFNTgxoqqlWVBLd1NUrSwWPlFQb1NbI6rWU/qDdWf4ohOdDXhsnxPkxN&#10;DmFsbACjw70YI8aHezDBulGbzIx2YW6sG8szA1ic6MFwlxetsjplH5Y7bnmhZU1rrGJzAwnxAhSK&#10;FPS70L4TljWusbRlP7P7nZVZuNT0KZtYVnw+kcc6V0Sd3HFF7j0oAWjD+k+W+b91f4sUtNx7715P&#10;c4U9X+QQ2RTK7XnjAwLwwWHcFAjjeuCH3Aqst5AEhRhByS+szLdKqmGDQggFEsFOk38385yEnXuh&#10;Y4LiaShZhm3ub5v4K3aGoH0F1dVbSQkoemu5lQuw3oQpDp8V0Ff31ZtN677vwFYKOYSsCINNvA65&#10;+MoEn/fyZyq1LQFTqGjJhTApSYRgPBISYvmbrBQpyCbozWQsEpPjkJQSj8TUWCSlxyEtOwnZBezH&#10;Jeyr5eynVfkoq+EYqeW80MD1YmcpnM2V2N3ViL3DXgwf6MD4oW5MzHIdPbSH2z2YXurB4ScGcPzC&#10;GM5cncK5azM4e20KZ56axJlrB3D2xgFcfHoa156fx7MfPYYXP3Ear376LF7+9Gm88tZpvP658/jU&#10;V67i01+/hpc/cxaXn5vBsScHsXi2D4dP92HuiV5MH+3BgcUuTPJeM0c5jyz1Yma5Hwtn9uPEpWne&#10;R9mAD+LUlSk8cWkMp57ch9NPDuDM5UGcu7Ifl25O4pk7i3j1Y+fw1udv4ItffR5f/84r+N4vvIVf&#10;+42v4rd+9yfwS7/yeXz9m3fw8bcu4LWPncInPn0RX/r6HXz7Zz+Fb37vU/jMl1/Ah1+5gPNPHcbx&#10;89M4cuoAZpaGMDrdjaGJPRgc70T//j3o2deKjl4f2nqaCR/a97agrbsFXs6/Dm8jailPVOyoQGnN&#10;dtb3dpQKldyv2I7Ckm3I4vyRxvklKSURMWy7CApRoVSKgkP09ptKylb24SAKzRKi2XeE9VSepDSs&#10;o3K9joL04wbc13dz/C7MuYHgeLCt/WyLP6MM2AgYZ+8FQ9S8B9b632oEKiiytnjQz1qKuo13IwBt&#10;BCqEGpMSXiXMyvJACopxhdq8zmRXzqNs0bmP6/yxwzh8Ygn7p8awg3JRUloiIigYK8baRv5PJKxI&#10;V5GBitVokrZE83cqLoEvBQRbCLYVQu3bZXpoC8DH/c/NfVupM0qj+d0iBwzMcWt/9TUEm9jTvn2+&#10;lXjJT7TpvADSYfX/HwarFWfdQ27pQSHBhpzT97XKqWPqK3Zf1r7KaX6/T5ns57LLrX4v4k+xCGVV&#10;orFi14vIKkFrjJSV1QqL3UaBUH9a3c90XP9TW0sBSk9PNy8yyyvK4WrZhcGDo5z3juHQiQU4drsQ&#10;m5aArVQ8lak3jEqt6T9cVzKy0lBBeaVhlws1lL+376hFMeVkuaOXUv4qoGyTW1iAohJu8/OQyPUh&#10;mmuF1on8vHzqEblmnVCQeGv94nVN6IcQE8u2oqYEzfs60Lk8g56Tcxi8cBQLzz+FJ155BgevnkHX&#10;zBhqdjmRSllGCt3m9awP1sOjsppU/9Bcw7XVkLF2O7AuTV37+5IZ5/66CqzH1fVm4wMC8L0/gf3b&#10;hm1x96D4YROAjz3OcfM4x+k6G+wrbHtb4ZdMZiU0EBEkbKb8pPVPcpBe1Oq7/XJVL0s3YOMmjqsN&#10;IjaVzfn+hPxasPteYBk0vg05xblZ+3bfNOfxHNv138yrlDPNOsW+bhJosfz2iwizhgXME6th38+e&#10;/wXFv129Ztsw81vgmPKXQaShvWasfr61YGIxquyrYM+tmvfMc/Feuq9kVJFIIoZE5lhyMOVjtoNi&#10;aGdkpnIey0deXjaUSC8uJhqRlFFlNb2J6+fWJMqf23KRWV2KpOJchFEG3cp5R3HnwoLYjlskD1sW&#10;fmp7m6xasUDzwyYEbcu1MPaLiPAgRIRuNi6zMRFByEiKRmVJNpqbqtDpa0SLswq1ZdSzchKQnROP&#10;7Ox4ZKbHIC05AmlJ4UiOD0FyzFakxAQjLTYEWQnhyE2KRA7LnJEQjXTKzlnJ8dTTUlGYQ10sU3J2&#10;jCH6rJf9IqtZDnnTRG1GdOxWJPC66RlxyMxOoCzHZ+f3mLhgxAq8n2KER0ex7qIs0i8+NhhJCWHI&#10;SItGbk4cyrdnoslRgp1Nyk+Qh5LiJGRlRCGZ5ZHFYJwSkFHfsCwHI/zgPXjMJgHD/OPDEG/++jPE&#10;qerYT7LaiVJ03G5P1a9kHsuNWnpMmLFcFGJ5byVLVLx06RX6ze4Pgsg/Y1koncd/PdNObC9LR7pr&#10;mCDImCHQOMLuw4FjUHjYzwoBeGp5AkfmhrEwM4Dl+VEcWxjH3OQgJoY6Tbw/JVoY8CcEMbH/OtyG&#10;iOnwOUwSAUejYp5VsDNVoNNdiR5PJbrcFfA1lKChUhZ0ij1XhJKiQir3fuu+7BxLgZdST4V9NaTk&#10;Z3Dh1+K/GmuRgkIgCZgrV0GRC1x8S/KzUFGUjbrSAjSI5FPsMpFeHGTaivRTQgMlHDHbKisDsfYb&#10;qsoNwWaRfZWG/LCsoShYGPJP1nmlBpXlRFWZIYGq5HrL/Qa5hDY1GOs/WQE2NtYZEtBY/Mn9uKEK&#10;boH7ngZ+r6+Ck//X/WtZZ8YKkZNGud9dUuSMTdDY5Ixgl8H6fq8bpSyqdL6+29DvxtKrooTlLIWy&#10;28rqrd3XZAjAE4uTuHhiFifmRjAz3G4IwKmBNoz2tGG8rwOzI72GAJxk/5jo9mJusA2npvpx49gU&#10;Xrq0hNevH8ebzxwjlvHR64t44fI8nrs4i2snJ3B6YRAn56l0Lo/j0ulDuHpuARdPLfCeU5idGDCk&#10;n/qanYm6QxOUq8bE+1MW6u4Or0mMomQpisWoeHp2fDyRdnJxFRFYRwGtoY5t6Sg3sRlblLWaz9jK&#10;vtrWWIk2RyVanTXG1beJfdfhsGIwivzT9UxsPrn22vty6fMfU3y9xoZSTkClcLsq4eYEKlJQFoLl&#10;bDPTPqUlqCkXIStytgaNtbUso6xGLaJX8QQVL7DZU4/uTo/J0Ds3O4z5+XFMU3icmBjC+IiSnXRZ&#10;VrkD7Tg0KvJvEKc4TmUB2OWth4vPXS+SsigHZYVysbUIwJwAMtwQgbk5PG4Ra4GQ624Rz7eIOFnn&#10;WWSgIQTZ99SHZPFnx+dT37HIaOscywLwIQhAbu3z9JvIPl1DZQh0I9bvcue1XhSI7LPIP5F9Zp7w&#10;zx0fEIAPhrXcBu8HW4G7H7Tg2NZ4q63wBPstlg3bwk4Lm0g5xfPSW+MYCkEKwiuLO/M2zJAJPJ+L&#10;oXkj5l8cjWBjL9JcsO03nebNnRF4Jfjo/FAinP/nIhqpwL4xiEuIR2JyMlLT06gUZiKT/SszN4Nb&#10;fs9ORXpWCtIosGRwm5WTipw89rnCLOSV5KGgvBDF1ZxLd2xHzU4pk7Vw7t4BT3sDvJ2NaO3dia4h&#10;D/onfBg52I6JhU5MH+3GoeM9mDu5Fwun+43b7ckrEzhzbQpnr8/g3M0ZnH/6oMGlZ2dx9fnDuPnS&#10;Em5/9BjuvHkSH/3sRbz1tRt4+zvP4os/+WF85hs38emvX8dbX73O357E0y8v48z1KRw5N4TDvP7h&#10;UwO8Vz9mT/Tzvv2YO7EPs8f3YXKxG2NznSyTCMEBzD+x37gHK07g2auzOP/UAZy7MoLTTw7h5Pl9&#10;OHF2ACfPDeL0xWGcuzSKc5fHceHKJK7cOITbd47h2ReewFNPc54+vR9ziz04dLgbC8v7cPzMBP8/&#10;i2NnDmL2yChGJrtNgpPufT509ftMwpPdnU74OnaiuW0nPLsdcDU3YKd3B5p27cDOXQ387oCba8/O&#10;XU1ocDagjutmFdfB8urtKOO6XLx9GwqKqZRzbkvLTkM8heMYZfeNi0QYBSyT3EOWZAHWfvcECTdK&#10;h2W1t6J4PCioOKw1nr4frBAu7wGjNL0HjOIUUM4H/aylqNu4HyEgBdyGvouAkAuTiHcR6CLPNQZl&#10;Qbx+42N4dMMjWB+03rj81jrr0Ts6gAPzU9g/uR9NbgfSqCiIqJHVpWWJScXRD5GHxhpTbUjFaq35&#10;SfPYWsri+x4D8CFglF1CbSMiLiwqEuGc22RRKEVRxI6lDAcQbw8B+78iFleuwWsK6gtSfNUPvp9r&#10;vytESAXEG7TK4L+P/5n0Xc8tJVvzv+Z7rQlqEynT9nY11I9s0k/QeWrbwLVG19PaoRiuGZQVKinv&#10;+bpbsWtPi7EszaPsk0XZJ6swB5kF1AEUF7y6DE3endhN2Wnfwgwmji+id3IUjS27kL+9BMmUTeKT&#10;k5BAJKelIpVyRlZeLnIKi5CSmYOElFT+Zr1cCI8KYV+V1eN6bNn6ONecdVybNlNhjUGxvIrG+rBn&#10;fgL9J+Ywdv4Yeo8eQtNAJyq8TSio2o64pERs2Ugl7XH2i/UbDDmitfgeqO+qPtZAYL3Y/f5HhQA0&#10;2ay/D0LvYfEwn3f0b+JfHgHIfvI416vHN1tbPwloWQXaY4SQe6nfg0MvbQPlM0smE3EggoB9R+Tf&#10;+kcMZKm91nPdD2uNUxuB560cI+z50Jq3eIxzg0UAWmuwSDN7Lns3AtC+ruZ9W+7cwO3j/K7/BsK+&#10;xz85AaiXPfwuj5oVN+DNKq/lTWORtYEWY1tMsoqgTVa2+E1RoUiivNnQ04rOg2Nwcv7IreHckZ6C&#10;qOgoRAZTruWaouvoeranju2dY8hAv4xsk0ySpcPlqRO6GZFhWxAVLvfcYKQmRKAgIx7VJVlw1Zei&#10;mfpxUyX1vNxEZKYq2ZZegsjyLhKJsRFI5jYtMRoZXOMzuNZnETkJcchLSkARy1eam4nKbfnYQTmt&#10;iTJbA8tdWpyLrKxkKDyQrPmMu3FsmCH2omIUUkckYBDiE0Mpm4cjKYX3SY1ESloU0jN5n6w4s5+Q&#10;wN8TwpAiIjIlEhk8lpMVg5LiNHh3VWFosIXwoaWlCmVllPFTQhEfE444P+GnbTzX4MTYaCTE2JaE&#10;Iv+CWS9cp+y28BN6tpWmCFtjvRctLyJl/I22SL1k6hKJsSsGAzom6LvOt636RAqKCNT/dVxtIatQ&#10;tZVF4NpeVRbBqP/ofMlS0olWeyhJh7K9pOyXodraOpi2D/tZIQAV+29pdggLM/0mGciR2ZG7WVZ7&#10;fOjv8qKn3YXOFgda3XUm1pziwnkcFiFSpxhotaUmYUK7sxz9LXUY63ZhsKMJzc5KQ8iUiQAsLkRJ&#10;IRWqVSSgseyRQh8Ao+ivQfIJ9yMF77EEzBIZkW7Y6CIqDOUUCuqpzDXVlBqrP5F+FrmWs0IEKtlI&#10;Q0UJXOzESnwgN+EmufFWWBZPslCyyDebRJN1o0gny/KuiueVlVFZLC9BWbn1zCIB5QJcoWvweGVl&#10;GWprRSpVwF1XjpamGnQ1N6K31YWeFif62twY6PCi09sIL39vlMWZEnKUWgSenRDhrpWWZcln/WaR&#10;fTbhZ1twWa7DdwlB/deco2uyjOUVPK+yGLU1JXA2VprszjOjPVhmP1icomI52olDw+3G3bSP5exl&#10;OftZzn6eN9ThxnhvM6YGfJgdacfx2T5coBJ449wMXry2hJevH8ELVxdw6/wMjw/h2HQXjkx24PhM&#10;N84sDuLi8hguHZ/AqaUJLM4MG+vTkb5Wk9l3sFvZfVuNK3AX+56IQGWf7uS9lSW5o9VtEqbIctEm&#10;6pRcxiIBrYQzdfVlcCgpi7cBPk8DmmUZyLpvrq9CswhXkXoN7L9KysJ+7XbWwk7gITJQCTdsyO24&#10;hYqqErS0ss262thunQ70KcZgm7LjirgtQq0S2bB/1bMvOdj2TlmM8l6K36hYkl65nvMabS1NJilM&#10;W0sD2lsb0NPtxOBAM8bGejAxOYzRkT4M9Lajv7sFw31tJgHP0gyV9YUxk6hE2YpblVm7Ularsv7L&#10;Rkl+Bopy2fdzOI6yLTLchgjBXBM7z29Z58cKMbcKIgRtF131M+M+zr6k7ysuuvkWaafrGOJvDdjX&#10;tyz7dG2L5LsLi4jUeM3NSrsXJrbfvXPDyvzgJ/4CkeHH7Q9iAL4DD0MAvhdsITNwIbIXo9WEoBYu&#10;QW+ypBhqUbMJwNjYGMTFWRZ4SjCiRdAKpBtuLZxRlnm8FlbBfnNmv00TrFgdMteXW2EEQikwhXPB&#10;j0yINS5WSelpSMvORFZ+LnI59+VzbizgXJ9fmoe8Eh4rzkFecTa/56KwnP26kvNoLefVHeWodlT5&#10;A7U3UOF0oYNjbmCiG6OHBjC5MIxDx/Zj7sSoIdeOXZjE+ZuHceW5o7j87BLO3TiEk1cO4JQs/rh/&#10;/uasgdx1L92ex/WPHMVzb5zBRz97BZ/88tP47Dc+jM9/83l86SdfwLd/8Q38u9/9cfz+f/ou/uRv&#10;fw5/+F++h1/7o6/jGz/7Gl7+1GVcf2EZZ67NmGQeyxdHcfTCfiyeGcbcE/tw6PgADh5j+Rb3Yny+&#10;CxOHezC11M+yco1X4pEnZ3Hu2mE8eX0GF5+awNlL+/HEuUEsHe/B7GI7pudaMHHQh7HpZuw/4MHw&#10;mBtDxL4RJ/bua0Tn3jq0dVZhd0clWvdUwddeDXdLNZp2VWKHi+ubg2uJowQ7nNvR6Ob85K7iPuWA&#10;xu2o3lGGKs7JNqoVQoHzbR3n5XpHNWo5R9rEXynXzG1l25BfnI/s/CxDGiWkJpjMvnITDaPQbGf1&#10;VWw/ufGu20xB3xBJ7OsUrG1rA2MV4LcQMGRFgNLwQFg1lr5fPCg5Y5Sm98KqMj7oZ01F3Y+HIQAt&#10;hVAxjRRSwAoroBiiW4I5FwSz3oM41wRT0FXShXgKsgmRHJcRxu1XyVhE1D62gdenQqqtjbuEoJS2&#10;u4rgg+CflQBkm1iQYkiF20866/uHHmXdqW795631//eC6RO8biABGKhkr1zXEHY/mJVhIALvI4VX&#10;40kZseUGLEVbx815hBR/e40w7eEnqtZSsANht9/q9ckmMoySs4VKLuf+2OQ4Q/RtqyhGo8eB3d1t&#10;BvWUq3Ipx+dybnf4KEtPDGLy1CIWn7mMuafOYeDwNNzd7ZzjSxHNNUfxsKRcxScmcI1IRVJmBhJl&#10;9VdYjILaWuzYvQuuPV4423diJ+Wzek8Vr52J0Jitpu8qvlZwJJXNjFRD9Dn37EbPgf3o2L8PO1q9&#10;KKTsl5CRxjKHYdP6jdjw6ONY/xif1U/irMZa9SLYxIt9jl2na+EDAvC9P6v7t+m7AfX9IDAuw+8D&#10;Hjdgu6oPcJyZRBVm7BCGBOR3G6b9rT5wt99oX/3jLkGn4xpHNqzYd9Z5gQh8nveCrh14/XeDfb7q&#10;NHBuWhP83dQ/YepgDdj31Hxgy50bifX8Hvic5lk5L5o6NLDqdQU8Zl6ameO637vDEIBrYOUczusW&#10;ge+/JsupdlBdy13bygh8d99y4xb833mt9WpP/Z9z+noRhJSDY9KSEJmcwHkmyrxEEhkkS8EQQ+Za&#10;pOJd0lcE413C0YTsCdpIeVtJ6+R2HEp5WgihTG1Z1ClhRmpSOPKz4lCSl0wkojAzBjkp4UhLiDAu&#10;t/EivZTEi0iKjUR6UgwyU+KQn5lsjEyqywrg2lGB3S7qsJ5d2O12Y5ej3iSIbKKMV7k9G9uKUo01&#10;YUpaDBGPzBzqckVZyMxPRXJGLBKTIpBMpCaGITU+BKlxW5GZGIq8jCjqlLHIyeRvKWFISeH9M2KM&#10;u2/ptlRUV2TD3ViCnrYdGO7hPN9ai111uSjLDkNm/CaWVyRgBMsfzmcNM0hivaYo9iCfRd9NEhHq&#10;DCahX1wwohNCEZeoZFRcD+LC+H9+528JkVuRwjosoNxZU5SLHdvlGZpJHTsBmSx7UgzXI7kshwUh&#10;irpIJNeUqHBdX0lLohEdTl0kTLEX5dlkGypYJLD9XcYO0nXkfZScIs+kBBP3WLyWQndVV1dj+/bt&#10;xjJdRKBN+Gkr/cpeHx/2s0IAKh7b1FgHJkfaiHaMD7Ubq78V0s9TB2VZdSuraF0pK18ulRT8XVYW&#10;1LpaWTkVo6m2CD42zEBLPeZHO3Bkqh/DvT64mqqMC3CRcRcMIP8CrHrWVPBXEX82Aom+QBjLv9xc&#10;4+6o+GciuhQDsK6cZaspg5dlbaOQ0EqYjspjDRQiFDtNLsD1PE/EoKzvXPUWCehRPL/6WkN82NZO&#10;guKYCeYeso6qKjcJPBQDUFZ/Qp3ceWsta8AKJeIgDAFIBcfdVIfWphr4qAT5WK9drOPBdjcm+9uJ&#10;NvQ2iwAsQWNZDmqpnFbIvdNPPN5L5Fmkn/aNC6XtysnvNgkoGNJGhI0IGD/pIjJGcRKVJEIuwHJt&#10;dbB9m5016PDJ3daBPkJE7hChBBqd7nq0O+vQzfL1tTkxyvY9NNqJefYhZdU9Juu+IyM4uTiEk/MD&#10;ODHbT/ThyGQnDg15MdHbhJkBN5YnO3B+oR+Xjw3j4vIIjs0Nm1iTVmxJr0nCIUtAWaKKjB7qaUGX&#10;CDNPA3wsgyz/5AIsAlAWgCLr7sm+K/JUlnqsY3ezA80tLjRTWPSKgGMb+ThZtTgbYTI/U8FvdHNL&#10;KImLIQGVYITXsLPwKlO0CMCOVjd6On3o7xYx7sJAF+umx8Oy+ixX4g4XOlg3Lbyu+pvI5CaOjwb1&#10;NV5P15b78tBAB8ZGujA82Iq+Xg+6Onnt9np0djSgu8eL3r4O9BEiAEcGOzE+LLd8/qevBZODbcYt&#10;W9a2zsoC1JbmopKTcml+BopzRQBmIZ9tvJoAzOb3nCxZ1aXdA5F0q0lBQeSc+ottFWi7B1vkn0Xm&#10;3SXu1oa5hrEsVL+0SEPjcuwnA83/da4pCxeM9ORVSOV88E4S8AMC8OHxMATgasFqLeg8+41zICFo&#10;k4I2GWgTgYJtDRjompuYlIBkCjzJyfEGeqOmxVBv2AwxKKGIC7d5m+a3FAwkBe3AwVFc9CP4nwhe&#10;Iyo1ETEZyUhQggj2t8ySAuSVb0NhdQmKakqxrbYM2zjXbavV92IU125DaX0JyhspvOysQK2nGo3N&#10;DXC17oR3jwcd/bvRL2Ke89ThJ6bxxJMLOHdtGedvHMOZpxZx8socLt1exkfevIo3Pv8MXnnrGm68&#10;eNK43C6fH8PSmVEcOTdm4vGdvDKNi7cO8/cT+MjHL+LjX3waX/zOS/jWL3wC3/nFT+Anfu4N/OQv&#10;fRK//Ltfxh/+55/DX/79v8ef/N0v4Ff/8Bv46s+8hlc/8xSeeeUkLtyaw4lLE1i+qOuOY+nsqCH+&#10;xg93Y/+hPQbj892G/Js+wnn06BBmj+3HwskJHDs7iSfOj+L0xf3G0u/sk2M4fnoQc0tdOHBwN/Yf&#10;2IXB/S709O1A2x6uhbvL4PKWwLmr2Gxdu0qx0831aWcR6hoLUCEXjCoq5eWcgyoyUVqVg7LqPJRV&#10;5WN7TaFBaSXHfznPq+AcUsH1qIJ1zjWnrKoE27nmbq8u4zG2R1mRIf1k7SdLTRF/chmNS4o1rqGy&#10;HDOJPUIpCAVTGaAyLqsxkUaPCxupqFBAtgg/v7XBRov4kwJgCDOOhTUVkvtg9Vj6fqFrrVY+18KD&#10;3DOwfMKDfkyyiPvgYQnAxx57xMCQgBse57jfiJCwYLZPMNZTGXlsE8tKPMo2eWQDryOs5zXW87rr&#10;uCU+9Pgj+LHHPsQtoe/8/RH9xnMeo0L1+GOcu0SccGvIE20JkyXRxLOisqfv3D7G31fqkQqZqcv3&#10;ESvXXg0/4aZ2MC6cJkGG9d38j8fk+mnabeX7vdd+L+i/xoLG35/tfmyTgbqfde+HIAB1XiBYxsDf&#10;dX2tG+Y+hBRs3V+xMDdu3mSUV0Nk8LjKJPJCa4OlDFsIJA9WQzEkH330Ee4/xjVEmecVA0lKjdaO&#10;LZzbqYTGxxmrCGWLjI2PQX5JHpq8TXBRpqvYUYlizh+KM5lXWoi0fOoCxXkop4zn2O2Bd6gHHfMT&#10;cA33IIdyWGJeFqK51gSH62VROFK5PpTtqEI1ZcPqFiccfZ3onD+IwRNLGDw+h+FjMxhZPoDhpf0Y&#10;mh/Grr1eridp2BwehI1U4BRiIEiKGNe5YK5t4SxvGCF37I1btxiy1JASUvaVeIF99G6WTx2zoH69&#10;dv2wPVaNOXs82mMzECIA1xrX98P3QwCudZ374l8pAfh+IZDosmUqW/5a6/wfFchyVXPWWnW9FnTu&#10;/QhAG7bcaddT4PdArHW+vhsCL2Auey8Ykm/Vcwn29X9Q6Fr2vKgy2vJ04LPZxyx5mrL15vVrwiIA&#10;7+6LBJSFWRjlJCvW9mZEiPyLDzXEW1qKYv9FUeeKRnZaBDKTQ5GZFIr0xEgky3otPIQIRkJ0KFLj&#10;I3hOHLZvyzSJKIf7W/H87Sfx8z/7dfw/v/vr+IPf/h1866tfwfmTy+jt9FI/r6KeW4YdOwpRVp6F&#10;gqJ0FBZnY3tlKWqpT1fWlaCQ18rKjOd9I5ERF4LMmCDkxGxBfmIwtqWHoSQ7EgWZoUhLDTeWgemZ&#10;scjLS0RJUQoqS9LRWJWLlsZidLq2o8tZit01OajNiUJBQhDSEsKRGB9pkoXERCnBCZ8jNhwpcldO&#10;jUdWeiLSuU1OiEJcHHWH+K2I4X3j+fzxiSGIi92KuKgtiI/YhATWW2pEEPJ5vQrqE1V5ySjLiUNB&#10;WjjLHYTE8A2ICVmHqK3rEcH1IJLzflQo9ZtQ6iKhUQgPiUQI1zORfZbFn+JB+r2a5Mnkd+PWdxM3&#10;UO7JUZb1n2KXK3xXWVmZieOv7zKkkF5l61i2nvUDEYAL00OYnx7AxHA7BrotF9/OVidaZTXlEglW&#10;ZbK+tnkbTYKIZmctXA3KDCrXyHKTEEGulo7aYjgJd10RWprK0afMq+0uePjfGi7SJUX5VPpzkC+i&#10;LouKvLHuCYBx91N8L/1GJd8g3dpm85gIjDWQm8NOxoW/SESFXBZLCo01nqzsvM46tDc3mcyxPUSn&#10;TySSg8/QCGU1lXWWi1vtW+arfJbKMtTz/0oeYrKdllkJD0SCWKSFLJr85IghAfMNyaZ7KuuussEq&#10;s28jhRB9VwZWJdsw1nblRaitKoOzsQZeuX9yQDQ3yhW1Dh2eRvSxjMp46+NvjRW8ptw6C7JQwnuJ&#10;QLEssZTp1Xb3taDjtnVgSVEu68KytBJKCpXAwnIZrjCWhCIOZdmluqLyxnLVyjKyXkk0ajmAG0xS&#10;F9WVrPBmRnsxJ9fc3jZ0+2Sp6MZwTyvGBxSnT8liujF/qB/Hl0Zx7tQUzp2ewsljYzgyN8D/dWF6&#10;pBUTg16M9IgwdGJ6yIe58TYsTnVgeaYLx+f6cZr/Pbk0hhMLIzhOQev4/AjOHZvGldMLOL08xWt0&#10;+cm1BrS46w3xJ0JOCT9EABorPT8RaJOBBux7brfcrhUvsdz0Wx/PaxWRyf7c2dqE9nYnmlsa4eF5&#10;unYXBcsutkErr9/M63p4HXdjFTyEfu/raMaE3HGNa7QPk/3NmBpsw8xwFyYHOzDQ2YzOZo4fZYl2&#10;NvBesl4UmS5LQdZdH8+d6MPcDJXyyV6MDLeil3XT3d1o0Mnn7GxvNm7OXR1e9HV5MNjjRX+ni+PJ&#10;weu70c16cNaw3UpyjBVrKfuILP8KczJQxP5pWQCuGjNmzFlE272wSMBA2G67Vh9SXwqERSDbxJ91&#10;TW51fT+MpWGOzhVprv5I5Z/9V9sVS0CNW5GN/muI7FuLAMxOT+Ok/WBQ2ADhAwLwnXhQAtAWmB4U&#10;trASeG2bELRJQG21WGlfJKAWOLl0KTFHWloKsrLY/uxPmuez2B8y+T2DfTONfSDVZAqLN+bxloVg&#10;5ErsDRsiCBUAPjolHlFcqGOyUhHP8ZBcmI0MWYVUbkNhXRlKGitQphdSzmqCW1elQaWnCjXNNajb&#10;XYeGNo6tPU3wdnEO2MuxvK8VfaNd2H9wANOcpxZPzeDExcM4fWURpy4vYPn8jLGsWz7Hue/6YVy4&#10;uYgz1+Zx8soMTl6e4e+TmH9iFIeODePg8j7jjjt7YghHzo3z/Dnc+MgTePETV/GZr93BV777Gr7x&#10;s28SH8PXfuZ1fn8VX/zOi3jrq7fxyqcv49mPnsEzr5zBc69fwO1Xz+Dys0dw4tKUSfahayrjryz+&#10;hmc6MDjVjqHpPRjhHDs83YV9Bzg3TbRzvxsTc3sxs9CNpeP9OHV+DGefnMQTZ0dx+EgfJqZbsW+E&#10;c0yfA617auDxlWGnpxgO1zY4nEIxGnduQ31jIarr8rC9imO5jG1XmITMvARk5SdxPxmZ3KblJCA9&#10;J5HH2cb5HMsFPK8gEzmFXLeLKAdwbRJyuHYL2s/m2pVBxTxZBG5qgiH+YhKijbtveHTYSuIIQ/5t&#10;pcAsAnAL+5+y+vrdR61kH37Sz28xJesljQObLLkLm/hYGzb58n7gnfdeGzpvrf8HwlKw7pbzQT9r&#10;KdA/KKTIaC6wx762q+cJG4HKlCDlW8+sjLw/JlfTDTy2eQMeE3mynkrPOgq8xOb1nEc2bEXQhmCz&#10;r2P6ru3GxzcbbFj3zrhzgfdeC6vLY2Otc6VErm4rQf1MruZ2DD6RaSJAHvUreD8odG/VqS34a1/H&#10;ReCsZXn17gTgXfLxHuJvZd//m+AnnGxFdXV9BJbxfr/bxJV9TPsigET+yULGtmRROAdZQwhSYOXm&#10;Jhc3ubXppU8c54CUjEQUbM9F7c4qVDsqkVWUiYiESGyNDMEWKq1BeinEdSJFMkhJEYqrOb831pl4&#10;f7GJCYiI5voRF2OSzOSV5nGe92DsxAzmrh3H1LVljF07hoPPXcTVt1/Da9/7Mm6+/ToWnj6P8dOL&#10;GJifgLPLx/UkF1tjw7AuZCMeZ7lNu6yn0r1uA4Ie34CtwmPc5/dNG9gf2R+U2EPZf9VHgjZT8dvC&#10;vryR6yMhN8BNvIaIwMB6VD/W/uqx9qMEtfMHBOD9YY8NQd/tdrfHzo8q3k8CcHV92HX1brD/Z0Pf&#10;/6URgPeDXV573573RQBqXlwTnCftuIDGTXgL/+MnA7dSRgqhvKQkfAlJUUjPiKeOlkgdLAUlheko&#10;KUjBNsppBVnxyE2Lg2L6JclqLioUqXHhyEyKRl5GHKrLctDua8D5k3P4xZ/9Gv7+7/4E/+f/+zv8&#10;n//53/Fnf/Bb+NTrL2B2ehDtbY1w7CxDZU0eSrdnE7ko215AFGJ7RR5KStNQkBuH/IwoFKVHopTb&#10;0tQIFCeHoDglBCUZYSjNiUBRVhh1g1AkpYRRB4hEdlYs/5dAXTcZVSIBK3LgrS9Cx85ytCvfREka&#10;inheWmIE4jk/i/iLJuJjZAEYifSUOD53Cq+RjrzsVGSmJVD/iEJ0fKixAIwV4kIQHbUFyogcF7WV&#10;dRCC1OhQZMVGID8xBrkJEUiPk1XgFiRGbkZs2EZEcx2I5NoVzroPD96KsOAQhG4NRXAQ16MtlFU2&#10;q+38MQVF+gWvCl/kJwKtLM6yeL83yaFtPBEYVskmAiVr2XjYzwoBOD7Yg5G+TvR3tqCzxY22Zn9y&#10;BUeNyYQqiyq5Pfb1tGGwv9Nk/lWSBWWNVZIEQW6+irlWX2vFXrO+W8eqKkQ4yZLIIhREHNhEhO3q&#10;Z5MQ+s22QLpLRljWarZlm2X9Zlm7WZZ4ivOXhoqiDDRUFhpLRbkpt3mUObbRoM1bb465ZdlVayXt&#10;EExm09oqE+dPln7upgY0u5vgcTrM99oKK+aZsaDzWzAFWjTpuAg4XauxjtdiXSkrray9VG+KS1dT&#10;Ias9DoLiHF5LCTxkmWeRcHct9SxiT3HW5E5su1retbiyLPtE8onI07m2+7FiESoBiE1UGoKP9ytl&#10;ndv3VBmsmHhlVhlr+H+2n8g/XUsxDn0eF9pbmtHR2mwyDLd4qQR2tGFksB/DA33o6+4g9L0HU+OD&#10;mBzT8Q6TaXew34fR4TbMHerHseUxnDg+gcWFEcxM92JyvAtjo1Q8B1vQ0+VEZ3sjenvcGBzwmd+W&#10;F4dxlcrz89cX8OLNZTx/bQk3zh/C1VPTxAzOHxnHwng3Rns86G9rMsSkyD+Pq96QfKrrOj6PYvDp&#10;uUxWYD6jrPhcTRXwOErgaiiEs77A7Ld6KtDhq0FXaz26qex3tzegs7UOXS316G91YaK3DUsTg1ia&#10;HMJUP5+Z92tvqjHxAzucSnDjxGinB9M9zTjU68VMbzOm+/gsfa0Y7W4xBG6Ls4H3qmcdutDT3oIh&#10;Hpe79ECbE4Odbn4XqedGb1cTujoa0dXlQG+fC739Ho4vF1pcDjQr1o1TcRlZ1jaWr7UWvR0O/k8u&#10;0S645J6ufsI+Iqs6EdPGcs+Mn3sJPQtrkX9rE4CCTQIGwhq777yGiPpAS1zFHrSTjwjat2MRihxc&#10;635rlS+byEhPRvpqZChmG39bDT6LcPv2Lf/stvZnrQX//waIBAwUNr5f2ILJe8EmAm3FVQuaXIHl&#10;AizrPyXkyBB5rHWBfbiwKM+ggPNdLo9lZqZRCEg2BGBc3CpLwKgwA+3LhD5KiQOSYhCRnoCY7GQk&#10;5KcjjfNgTuU2FNVvRxmVxkpPLap2CRw7IvxaRPjtQNMernfdO+He68SuPjeaOQ5b+3Zhz75m9Iy0&#10;om+sA/sOdGFkZi8m5vfh4NFRzB4fx6Hl/Zg5MozppX2YWpTbbT8mDu/F2Bznq9kuQu7C3Rg52IOh&#10;FRKuFf3E0HQHz+3ldYZx5NwETl09hMvPHsWtl8/gw6+J4DuLZ145jWdePY2nXz5pLAafen4ZV59b&#10;xrU7x7k9hnPX53Hk7Lgh/sbmWb6DezDkJ/8GJtrQO9aKvft38xl2o3t4N/fbzLMMT3Zier4HS8eG&#10;8MTZCTxxhvP18hCmZ3uwf5zn9bvQ1rkDvtYa7PJVwe2tgNNTjp0urmsU7uobilFdW0CBLhuFFLyy&#10;KZRlUDhLzY4z7h1J6VSyiYQ0btOsZCqJafFISI1DQgq3Qmoit0n3IDE1yVj7SUHXOfHJcVTcY/xu&#10;vxErBOBmxfsLZr/yE4By/bWt/yxXUm7Xv3/E3b9ErFawHvSzlgL9gyJQibVhH1uNwHME8xxsq0cV&#10;T0luTArOzbEekRjPbSzCYmIRn5qGVLlnZmQijvv6HpOcgsj4BIRERWNLeAS2RkQiLDISwSHBZu6x&#10;5yltdZ/A+SsQq8tjY81zVfeGTL4LkX8bgzazX4YjPCrSWH/JIk4JMYx13BrX/n4QWA57/rWC7d/b&#10;D94NNrGsfUMSEuaYyus/JuLSPlfPG3h/+7625YH21abqAzrH/l37gX1D3wPbXufI0s8kg+LcbWXM&#10;tCxcFKvMhhRYWYKXV1BG3dkAF+U+X6te2O5EcVk+IqOpCG3dgCAqUpvZBpv1oknKE5UoKUnhoVwf&#10;QsMRHRaO+IhopMcnoryoGD0d7bh65QJ+4jtfw6/93q/h9//qD/Arf/LrePsXv4lXvvU5vPadL+DF&#10;r76F0y9cx+TJwxiam8Ceob3GzVgvKCJYZgX9txJoWWudTQJuedwiAresl1IeZJKlbI2ORFJeFrbV&#10;VxHVyC0vQSZldWUjTsnJRCjrYYNCFai/sn7Wsa7kLvy4v25/VPEBAfjusOdEGzpm5plV5/2o4Ydh&#10;AWiu6x8Pdl3dD2v9XwSg5rR7EHB/Ax6z19cfNgGosW7Gu/+7ff3AvmDfT+cpa7DIPYvos8g+G8aK&#10;TPEFFSeb+yIFZRG4kf9RMr3Q0GAjN8cnRCOR8lRSQiTSk2OQl5mAwuwk5GXEIyslCtlJUchNiUOe&#10;yDL+npMcjbzUaBRmxqGiKBXOuiIMdDpx6fQcfvwzL+E/cr78w//4b/Bz3/4Cbj31BPX8PdhDHX/n&#10;rioUUzbMzk+iXJ+KkpJsVGwvQHVZBiq3xaM8LxqVeVHYURQHZ3EyXMUpZruzOAmOkiQ0lCWjuiQe&#10;2ZnhSEwKYZmDkZYSTh0xFtvyk1FamIqKbRmor8iDu64YrtptqCygHJoUiWRlG46SK24QYrm1yb+M&#10;tARkpiciKyPJkH+pfL74OBkQhCI6VuB/uJ5EKFlJ+BYr6zBlzThu48O3IjGC5dB+RBASuE2IDOG+&#10;LCVDuL6EICJMGX5DjX5jk3RBW7dyTVNbiIi1sgiL+DPJXAjbIlChjKy2UxtaIZNE+pn1w08C6pgd&#10;S91ODCK9yl5/HvazQgDK1bWrxW0IwJ42L1q9DmNZpeyqIlIMmSJXSAcVAR6TS6SIFmVFLVfssZJ8&#10;VJZZWVJNEgQd8x8vKxZpJ8s8EYCW9dCDEICBpIPIPxFgFll2N5ttpdkWoaqsCI6aEkOWKEnEUG8L&#10;xoc6/Vlk24wrs9yYvU2VcCvWW32lIc1EnpnkHSZOXvFKcg8Rf0rUoN/tbLwVAa63gl0OkXD6j8tR&#10;D5+nCa3NTmONZmelFQFok4ImJh3rrcoQgiL/LALQIjVt2C69VkZUkTsWQaj/3HX7NW7HlcrMWgO3&#10;Q26wDWZfz6C2EOGoNlB7KIutCEC1mUhJQeUwmW1Zd3pOZTVudjsN6Sci0Ia+dxhS0Ic2nxddbT70&#10;9VC57GtHt7LxUhjr6fJgaKAFoyPtODTTh5MnJnH50hIuXljk/jSOLI1iYX4Ic7MDmJ7sweREF2Zn&#10;+nHy+BRu3TyFT378Nr78+Tv45Ecv4dalOZw/Nopzy8SxcRybHcTUUBv621m3bF93PetTGXj9BKsh&#10;+fzWfo31Ik9LDLGp+lY8Q7cSezSUwFnPSYJbb1M5fK4K9pUK9okqdLU2oo8TmjCg51CiG8VhbPdg&#10;uMuHwc5m9PIZu30OE6uxy9vI/Sb0tTZhsNWBkQ4nRjtcGOB+p6sWzSyDt6ECHRxDvRxLGk8d7BNd&#10;3gaMdLlxaKQDc+M9mOZ2bLAFw/3NGCREiHa0U7htYTt4Gox7cjuF3d52J4b7vBgf9mF6vB1zU8qW&#10;3GksWt0iqO9DAGpMWdZz92I1wWZj7XPXIgbXJhHXIgBN4pEA4k/HjCsyr7PW/YR3Xjf1AwLwfcQ/&#10;BwFow3qLKUHFsgBUDECRgCmpycbiz1h5UxkSZAUo6z8TYFfEn4Ly+t1/jQuw4gFy8RXkDmyIwFgq&#10;k4nRiErjf7ISqXCxP1DwyKssRHF9KcqbKlDtqkbtrho0+OrQ1MZ5s7MJzT2c5/o82N2/C7sHBA9a&#10;ejn/9ezE7l4n2vm9c0hEYAv6xlqxb3IP9h/swcR8PyYX92FqiXOUsDhojum3QZ7TO9aCruFm898u&#10;jt/OQc6hfbvQwus2d3Gs9zSirZ9zA88RITg8swcHFi1CcOnMOJ64NIPzNw7j8u2juEScvT6Po+fG&#10;MXtiEIeO8b5H+gzRODTdhr5xH3r2e9E9sgvdw17eaxc6WO72fjfv6eE+fxvezfLvwdDUXkzMDWD+&#10;6AiWnxjH8okxHGb5D0x3Y3i0DQMs795+D/Z08/mV7IR15dpVjSbOmQ2O7ajbwTWshmtheR6KijOR&#10;S2FMVn+y9kumoJhAgTE2ie2bQMU7PhxR8WyXuEhEsH3CY8JNYoRwxWlcExEmvp8NEX6hivVn4sYF&#10;rVj+Wck+BPYzxf5bcf2l8LyBSuEHBOB9P6uV5x8UtlL2IFhLcTPxsBQDacsmbFTmcI733NJtHCed&#10;GDo4iT2jg3Dv7YC7pwO1LR6UNtWjuLEWBfVVyCgvRhrlnezKUmzbUY0KronKGCvr4kAB2Z6z1prH&#10;Vh+zseZvPGZZld4LE2/S75prJ5kxBCH/s/p5A6FrrnX8flD96T96LvN8WzZbbu3qEytba/8dyq4f&#10;5jxC5QwOD0VMgkj5JI5R1pni+lFptK9lB+cPnO91b1sZ0Xxu15N+03cpKzpn9bPZiq2g/6j8oYqP&#10;RMXHtmSx3dd0TLFeFfNV60Kzz4N9g33o7evE3l7K9ERDYzWSqMQFKeP3JinIlqucoDJERkWZBFAJ&#10;yclIy8pERW0Neof3YfnsSdx65Tl86ae/hl/+o1/Hr/3l7+Jnf//f4du/+XP41m/8HN7+xe/gs9/7&#10;Oj773a/i0p0baN3XhTz2Mc1hUq6DqMxtYR1vfvxRbNzANpTl8SZlPma7sM42cd7ZyrIkJsSijPrF&#10;DpcD9bua4FU85/lJdM9OwD3YDVffHrjYr4sbahCeGIt1VOyNKzXrat2jrKNHOFaItcbRjwp+ZAhA&#10;9VVCfTYQgf33Azw4vh8C0E548yBY3U6BWOt8Ya3y6IXHisW0wGNmjtTcx/21rnM/rFWW7werr2fP&#10;vSKSNDfaln4m2zPnI2NBZhNLmkNF/HEusiCiyXoZYuJvR1IWi1QijBBEhwchJnwrYkVuKTlITBgK&#10;0uJRXZiFHWX5qN2WhfK8FJTnJqGc8l1FQSKqi5LRWJ5JXbwU+/Y0YnLAjXnKnFODLvR3N6Cvz4XB&#10;sQ7KzbtQTV17O+XEyqpCbKccXpKbwmvGw1ebgq6dOeh25KCnIQf73aWY7WrA8r5dmNP/fZXY3ZiH&#10;+jJZKUYjMyPSuAKnp0ZQF4zilt+TuZ8ag9zMBOq7ycjLTEIG14LkuAjj7psQF440EZk51FezUqhH&#10;JhkSMJG/yyIwLjrUWAcqSYqsI5VBO9S4SysTr5JySEdRjFjWmwg61m9YyBZEcF2Kov4SG877RPN+&#10;0l+SEjnXJ5iQRtJrQsJCsZXnbAmRp0owghWnXNfl9UwiEH9babuyzvl1mTCudyIAtTbaBhNay+x1&#10;Ve1ok4P6PVC/etjPCgGoeHjt3iZDVrQ3O+FR8osGy5pNRJFIFTu5gqzXbEKpSok0CJFnIqxMQoBc&#10;xfzyu8iaeHn+WF9cxC1iz7L+sQhAi/yzCcC7FkdyMbzremiRfyIUC1FliK8ylseyfBNZ52oUuVdr&#10;SD7FiZPbqjIYTw53m5hyckNW8hKlvG5uqjHPJ8JLhFl9jchAZWmtNERYXaWy+paZe9gZfm2icbWV&#10;nsrQWCfyrwHNria0ep3GOlIx4gSTqEKZahWrzkNFyu+uqthyNRUiHVl3IjL5TBapqaQiljWh7m+R&#10;kyVmK0vEu2SlssuqHBb56HFSmfQ4/SRgJY+rjopXyEc7Hp4IXdtiTr8bq8AqWXjKdbbeWD3K+tHL&#10;Z1H96HiT/zef24nWZjfaW9zoaKVCzL7S2c6tsvS2N6G7UwksfBjn4J+b7cfxYxM4fWoGZ04fwuVL&#10;R/Dcs+fx0otXcPvWGVy9vGxw8/pJc+zN12/i5TvncfsGj1+cw+kTyko9gOmxTrYlldfmeigLsLL4&#10;eh1VLJOIz3Jjhaos1LIGNBaBTqvf6vn0u57V46wxxG+zH57GCrgby4yVaIu71iQ86ev0oKu1yViJ&#10;trGftHPbKbKvxcEx4TKJR9q9DcaiVP2olf9r577IwD72NyVDUUxEn65dW8JtJbr1W6vLJHNpZxl6&#10;mmsxR+X6yqlp3Li4gPPHp7A0O4iJET5jnw/tbQ643TVUshXDUER1LTp8Tey/rTg00Y3p8Q5MjrZi&#10;ZtzKzN3qbkAT+1+Nf+ytJgA1nrLSku+BXGpXE2yGZEunAr/q3Hc7fy2sRQDaJOAK8UeYc+Su+4D3&#10;e1gCMJ3PLXxAAK6Nf2oCMBBapOxFTYuY3mJFRIRz4YwyMf/sjFraV9w/vbHUohiYDfiefQNrcTVE&#10;oCwC4yMRnRKN+PQ4JGdTKChIR15pDoqrCrC9jnNnA+dXZwWafHVwt3HMdjktgmxfM/YM+rj1oq3f&#10;g917d8LX7eDWwd85/vuVAMTNczzoHm5G7+huQwSOzvbiwIIy7g5icmEQ43P9xsVWlnd79nnQ0sP5&#10;tNOBXXua4OE86eI9d+6uR1MLxzrhbq9Hc5eD9/XwP7uNi+7gZDtGDnL9WuzD4ZP7cfTcASyeHsP0&#10;0X6MHOrAwGQL+sab0T3iYXlcBl3DXHf2N2PvaAu3Pt57F8vsMc/W2isSUNaMXJOGWtG7fw8GOI+M&#10;THRgTM9wYI8h/voHRfztQjeFtz1dLrSwrO5dNWhsEunHta+mEOUV+Sgty0URhcO8/DRkUvhKoxCW&#10;khGPxLQYxCZFIjJO8bXYTpFs5wgbFHzYTkEUdkQy3ItQP7TP8yiIBUIJI6xYfxtNZthAd1879p9N&#10;AD72gQXge37WUshtvN+K+WqsRQDK+sZ2Wd0gZSYqHMk5mRwnXvTPjKFrahjNwz1o7GpBqXsHyrmm&#10;Orpb4OxtRzXX2ArfTjR274ajswW1lIVKSkuNZbHmFwnOmnt0H/veq+evFQVr0ybzH1kn6y275ir7&#10;HEH/W3EjMySbDYtQs45rX0Sb2oR9kM9k38+G/V33U/kE7Wt+1PHAunlP8J6GNNrE//oT3tj7itO3&#10;aWuQgfZtgnJzcJAh25WdVplvt5WVorSiHDkF+YiIiTbn6jlEiiiQvsql8tllV12obmx3JO3rd20F&#10;na/zVL7AZw6E2sLqD1b8SCuG5GMrbr92VkbN7wrxkJtHZbS8BGUV21BWvQ31TdWooyyYX5xjrIqj&#10;E6IRFh3JOYbKFxUwWWPGJiUgq7gQFd6dcA/2oHVqBKPnlnHxEy/ilZ/9Mj7x77+FV3/+y3j5576I&#10;z/7Wd/H273wPH/3uF/CRH/8kXv3Kp3H55WfQf3A/SndUmAQ2moOMBc6m9djKegljHUfI+iOJdUnl&#10;M5JKpcjILVvWGaUyjmvRNsrYvp7d6JsaRM/0EPZMDsLV34ninfWGvE6grrQ1Lsq4CD+ifsP+YoiQ&#10;Rx/Dug89iscfeecY+ufE/Qi9++F+88n7dR0bD/MJnDNtfEAAvr/4gAD8/rH6epo/NecqRmpgog9D&#10;Iq1YAFrWZdrXcQPOVZs3cU7eZLmSaq7WuhYVSRmZ82NUaDAitm5BBK8VzfkqISIY2ZznynOSsaMk&#10;G03leXBW5sNbtw2tTWUm5p6nJg/umhz4GgrQ4SpFr7cYA8356N9dhMHeeowZ75Z2uCk/VlOfrXNW&#10;Y+fOKuysp85N3bh3VzGODO3AhZlmHB2ox6grD5O8xpmRXXh6YQCXDvXgQBf1/fosOCqS0Vibi/ra&#10;fFRWZKOsJAOFBdQVM2ORRhk/JSUGySnKzGvpC5GUG0TYRVLWVLy/0uI8NFKXrq0uQ2F+piEERf7J&#10;si+KMqkyI4fac3qQ6m4LgkOUWNBKMihybivlkc38fSPrfJPqfAvrcUsIwoLCEBHM+4XKGi/MT65G&#10;IlTxX8NCsInX2ch1VttQrhHGQ4nl07qmtjPu2XqRJNdgXt8Qt7yHrMqDuF6rrXRNbW0yUJCsoO/a&#10;2uuu1lvhYT/3WAC2KU6Z4pZ5KPQ3KQlClSGNRCKJ/BNhZLmu5hsLNlm3iWgSIVZRUoqSwiIU5eaj&#10;MCcXBVT4C7KFbFjx/rJW4vqttihS/C+RfiILLRdfyzLOcrUV+WclIJBVnAhA21JPJJlIO5Fw9VVl&#10;aGR5lNJa5Ex3a5OJY2gyxvr0XI2GHFTmYiW48Drr4XU5DHFnWfqV8zmsWH8i2QR9131E9tlkoIhC&#10;T5MSQfjQ3dFqXGUtizmnuZ7HacWla1ccPwqrQwNdGB3qMRjiot/T5TPJK0RUKdaeiDWRdjbZprKI&#10;0DPP5IfuL0LSKp9FElqJQCxLRH3Xb8aVua7KlFWkrMhaEWBeJckQMdZYaQhI3b+ZZXQ0VBpyt7bS&#10;el77WfWcNgFpXZMKIKHnNq7Rrka0tbgxOtyL+dlxYgxjo13o72u2XHonOg0BeGim11j6TU/1YH5u&#10;EIsLwzx30LgEy/rv2JFxXLl8BHeev4gX7lzC7WdO4ca1ZVy6MM/fxjA53o2+bi/LqzqtQ6uItBYq&#10;4j4XIRf1Rj4bJwo+Twfru71FFotW3zVxAEX0uurQ4mkwsf7avcpgrXh8vB7rw83nb2Lfdslij4Kk&#10;oGMeZxXvVY/Odifb2GXQwf7UwmMel8heZQeuYH2wLzUp0UctUWOSfrTy3m3OWvSyz433tGB2iHUx&#10;3Inj0wM4tzSMC8eGcO3cFK6em8Gx+UFDcCqgalc7+xDL6OI1GhqqTL27G2rZb5swNtiO2clubpsx&#10;REV+lHWsjMMi7RWrspJ9wXYRN0S7IQHvb6l3XxgLPIuIy0hN4jbp+yYA3xNrkJP3QwaxQvq9J1KJ&#10;NLN95pkPCMC18E9NANrK310hxlIm7y5mejvpJ/K4OApm8Q0NMhmyjECjBdJvMm8vlkYA4r7t+mD+&#10;r7dsVMKi4qj8JUYiMZWCQlYisvPTUFCciWLFIqFAU1nL+dFRikZXBZzNnCPbOI/s4bzW1YT2np0G&#10;rT0O+Lo5V/Q0oGVvI3b3igxsRAu/ixRs73cagk/Wez37W4x1YPdwCzo5Ttv6OJ67OUY7dmDnbs7r&#10;vEfDrhrs8NRyW4sd3K/3VKPBW2PIQE+H7sV79jrR1s/5zVgceo1V4NjcXkwfEcHYbywE9456+XsT&#10;y7MDzd1cxygsqYytvSy73Hb7bHBO7BcJKHAe7d2Flm4Pmjtd2LWHCnFbA1zN1ca9t5llbG7hXEY0&#10;szzNu3fApTI2lqG8qgDbSjinFHLMUjDMYH2mZchqU4JXDOITZWUTiZiEcEP8hUdvRXA42zaEAk0w&#10;hSYDtjeF000UsDayve9FEEFhaQU6Zln4Gcjab4X8s4i/e8i+QIj0C8QHBOCan7UUbBvvpWj/oFiL&#10;ADQWgBssyzoRIcqGGJOSiHLFZu5uhY/raPfUIPbODKN9rBcdY33YQ7Tu74Grdzfq211o2LMLtb4m&#10;FFGWUfY8vY23LdQE+y26oPkncG6y5yedI8vB1NTUlYDbtoBtC+Am+YW/76o/G3B/gxJiiDRju6gt&#10;9Dwi29bzv4FzoH0tCfHWC5CIlXLqN53zMNjEa4VFRSIuMQEJyUmIT040JJ6y9MoVOSQ8zCglJjs6&#10;lT5l7tX3pNQUbCstgcPlhMfXjKraGiSlpXLshhny0LZs3MAy2fVml091p7qxiVIpKarvtLQ0U2/6&#10;rnPtujVtHEC+6v+qA9MmVLw2bBRRKBfiR6h0P4J1yijN8btuvd8NmMqS5vkwuWOlxaGksRS+/t3o&#10;HO3GnpFudI8PoG+SfWOoD442H2p3OVHWWIdMysYZlJNr+H1Xfxdcgzz/8CSOv3ILz33nc7jz05/H&#10;ne9+Dp/8lZ/A1/7gF/CFX/sOPvyVj+Esf1+6dQEzF47h0PllDM0fQOXOOt473iQhkktychLnwOR4&#10;riu5aPJR7mxzYVt5PiJjqLBtXYctWx/HltANSM5JgpMyZP/BQTQPtaOkoQLpOZk8j20UvJXKJec/&#10;1oUShYiAWhkTrK/HNF5WjZ9/bvxrIABF9mnuDISIfVn32uMqsO+uxlpz2D8l7lcuwfSbByyfCLeH&#10;wVrXuB/Mf1bV8bvBrAGrrvFusNtnLax1vrBWeUT6WeQfvws8prXVvFjh/lrXuR/WKssPCnu+tWRn&#10;vaSyoGRbVkxAPygbG3JQ7qbaN98tWXvjRspQm7TmyMotFNFcL2IiIxEVzvWHcnM4ZbNwXiOCclZc&#10;2GakRYcgNykS29LjUJmfAkdFDnp8dZigHDlN+XaccurwnnpiB0Y7KzDZW4blGTeeenIUt28fxcVr&#10;C5heGjEvnJ38344dMkYqRAvl7ZmBRlyeb8NTix1Y6K1BR0U8dhVFYG9DFg5278BRytIHKHu3OApQ&#10;uz0ZtZVZqKvOR01FLrYXZyAvOwGpSRFIoKyZEK8swlx3UuKRnBiP2JgoRPD5ZKkXGb6Vv0fxtwQk&#10;cb5W5t8orh8RerEUFoTwUOoNIkmNTmGRajaxFgjNzebFGetcL9Y2bqRsu3ErgjZxfd2sOHyK8RfE&#10;+ub5W/WyTbIB1zSBussGfldoCouk1X3UFmu0IbdqM+3LKEKx0SXH6EWmEibaJKCtO9n7Wmft/vGw&#10;nxUCcKCrFcO9HQa9Hc3oaJHrp8MQR5a1WpFxJTVx5YqyjXupcfUtkZtqPoqV2VfEX3YO8rOU5EPk&#10;n/+7sv1mZSM3I8uf7EOEge3ua1n7WVZ+FtEn3LUktCwI9ZsVA8+yAhQRJtJL5KNlPSfLwHzUVxYY&#10;ElCWXrL6EkT6ydLLwE8Auh2WBaCTQoLIFhFsFrnG6/J6Ntlm4uwRxuqQ5+hcWcl1Usjobm/llgof&#10;0dPZjt6uDu43G4JNpFQb61DWf92sz54uKofctvks92C5UHucIuOoqPk8kKutrutukhWb3K8tSzwR&#10;lCI5VR5jgSjiL8BF2CYAjWUkz7EIPFn8iaTis7qpvKodm2qt+HiEstCaDLqEfncpWUldjXlWywpR&#10;loEiBK1r6f76XXUluJvq+VxejAx1Y2ZyCIemhzAzNYDJiR6Mya11tA3jY+2YGO8gOg0JqK1iAI4M&#10;tWJo0GegeIGKEXj+3DzOnJnF8eMTOHZsHEuLo5iZprI73IGuLllPsj5Zby3qk6yvVp+bcPnLzrZk&#10;fYrQVMxKkZ2KC6jfVP+q94GeNvR3tqKrxWNI7maW3yPFor4KDiVskQUkt0213BchyD4ja7xeZeIl&#10;uqgwKylHhxKFNNfD5aqC01lJyO24Do76GjTVKUFIjUkuIuu/NkclBlsaMT/YhstL47hzcRHPX5nH&#10;rUtTeObyIdy8NIdTnCAnWAc9vHarshS7G3k9tndtLRpqqkx8P5GVSsoj0m+w14XBHie/O9HmqYOL&#10;bVzHflledDdG5PdLAFrEn0X62cRbtsDja52/FrIy0rFWxu41cR8LwLXwAQH4/sMoGj8gbOFkPRWX&#10;d4MsSOzzjYDNY/aCZcMSbGQRI4V2FfzHN9q/2/ALO1owzeLqT68fyoU/PFJWI6FU1CKp6MYiLTMR&#10;2TkpyCtQNrJMFJflYLuIwJpC1O4oQcPO7XB6OIZ9tWhu3YGW9ka0dDTA2y5yrg67CE8754y2Grha&#10;q+HiVsebOzm/ykrQkIUcw11EZyO8xK49nIs6dsDZyvnVW4VaZwVq5ILctB1VDq43VGKrHKWoc21H&#10;w65KNDVXw9lSy/vsMNeRBeKefjf27vdh34F2g95RWfY5eb8GnsNyddbyXnWGqGwxZeB9O3fA01bP&#10;su5guVmWPTtZJirAHTvh3N2Axl21qNlZierG7Xx23p+orZd1XxEqq7mO1GxDdQ3XgapCbCvJRnZu&#10;KhX7eIvsi49EbJwSrshqMxxRFKoiIkOMYq56Dw6jgBMi8o5tGsR23kKwDfX2dCOFmxUXyXugY5tW&#10;YBJ2bKRAbbL4EiL8CCu+H4VzP7lnssgGwn/cgs6TIG8J8//SIOuw90SAkvJu+NdAANoWgMZFdcM6&#10;Ew9Q7sAhMexvGUnIrSyEQ54GIz3Ye2Af9h3cj+G5CQzOjWGA+4Ozo+iZHEQ7f9/V0WKs2dIyM5Cq&#10;tYDbLK6JBYWKQ5uH1NQUhIeHYZMRnNk/2QfXax7idwnxIaFyw9Gb+jDOLUGcd6RIyUUoxLiURsbF&#10;ICIhFlFJ8YhJTkBsSiIS0lIQx61c27eEBLGf+92COT9tNGTjXUJBbqoiz5TZNis7i+MrGyksU1R0&#10;FIJDlfxCbr0WoajkESpbIO6dN3mtkBBD3BWVUEas5jyzox5lFRVI5jERfluCg0xsuQ1SXmQRSGVn&#10;iwKVR1F54jmFxdtQUr4dWXk5iKACpd9VdkNesuxyMRZRJ0jhsAkSuww6JgVFyoos/BXSQcqKftPz&#10;qn3tNreJFf0m5Ur1oHiNW6iIbeIcsYHzujJJr1f7i/xb9xg2cLuJc8Im1uEWzvnRiRHYpljOPW60&#10;DbejY7wHXZMDGFyYxPyTp3DsxiWceuYpHLt2CR1jQyigLJvLdi+gnFxCmal5oB2HLx3Dk6/ewI1P&#10;PofXv/kWvvBzX8Wb3/wsnv74HZy+cwXLz13C4ZtnMbg8g+aRbuxo96CAsmFGSR62N9RgZ8suzqNO&#10;VDvq0dTmRs+BPvQd6Oc8vwNp2UmcD6lsB68zweXT8pKRWpiKuNwEhKREYEs450gp40r+sYGK3wb2&#10;L7bjxvV368uus7XGzz83/jUQgHYfDuzL6se20m8r14J+s/ut3S52f9axtWC34Q8Dun5guTUHqJw2&#10;EaDfA8u3+v82RIYFrh3vhX+uGIn/FLDbbTXWOldY69z3E4Ftq/6ouVcvVbRV39Rxu91Xk0H3QnO0&#10;4q0+biyrZSGoUDl6gSGLOVmlyf1UsrMg6zSFXDAeNZTnoqOCEB8TjJSEEORlRqOyOAWO6izqzjnw&#10;1GfDuyMb7rpk6tRJGOwuwdIhL04e7cTsFPXmDiWHzcL2Mq7feVHIyI5AflECde0MtDbmomVHFuqL&#10;45CfugXp8RuRnrgFmWkRKFBCkpJMrosp1gv85FjkZyRjW0662aZRBk2IDEYcyxdLeVOWi9GhWxAr&#10;d+bQzSYT71auYXa9CHYdar3R1ib67N8CyT/7P/b4Xw3Vqz3+AmG311pYfd5a17WxurxCYNl0jn3N&#10;1f3mYT8rBGBPhw897T60N7uMe2xTvayQlCRDbqclqDRuvhbKFLuuOBclRTkozJerrqz8cpCbkY2c&#10;9CzkZMjFl8dEBJqtLABtAlBxySxSwXL3FcmnLLpWbD8rxp4IjVxD+uk3C5YrsLZ2/DsRVhYxRmWl&#10;xLJMrJR1YlkB6iqL0VBTYmLFNdaJuOOWcHARb6hVopJyoiIAliWhsX6rUew+we9mXFfF/6o+LIg4&#10;bG32GAJQCTICE2YYgqrFhTa5/RLNzU44XfVwyCJNVoeeRnhkpcZjXrcs2uRKa/1f8QM9xopQJKCy&#10;28qaTW7KFOooxIjo07OL+FPyEwO/xaTqzCYsVSci8BxsQ6+rwZCOckEWUeZQ5ubGSrS3ujA02Inh&#10;gS70dDYby7lG1kmN4gHyOg4+t0itBrU/r6c6cTTUoslBhdPdwDJ70d/ThoHeNm5bMaSMuNODWJxX&#10;0o8+TE30YHqy1xCCSg4yQkFtit+np3hstNN8nxjr4n/6MXto0Jw7SczODmFufhRTUwMY4DU7KPS3&#10;+JrQrPKLIJPrtqwmnbJqrDffVZcGfD5j/ddYC2cD24kQQaj+7GU9NrMufKpbEZl8tia2uUt15Kiz&#10;Em7omvy/11vHtnOgs9OFrm62M9HT5UV3lxvt7SJ2HazPRviaZYHINuL/vLL8ZHk8DZVoZh13umvR&#10;52vAGP+zyOc9wTo5vzSAG+cncfvyLG5enMXp5TGMDbSgrVnWqPyvuVYTHI2NcNTVsZxyN2Y55Ibc&#10;3mjIv6E+JRRRchERl2zn0kKUGdL8ByMARfylJyciIzXRkG5WLD7LLX+t89eCrPqkBDwIPiAAP0Ag&#10;LGLQUijfDVr4AhdKG1ocDYxyS2FGJKDe+MVFQgkklEgiKT2Jyhn7HdesnMIc5ClTusZPJefMOs7/&#10;ehHCcezgvCs0cZ7bSYXO6aWSt6sWDk8NHO5qg6Zd1cZy0L2b84UIu44d2NXGMdtaw+81aOmsx+7u&#10;HWjp4tjmd2dLJRo921HvLEWtYxuqGwpRtaPAbGubirGDxxtcZTynnNetQjOv2da9E90DnGdHWrFv&#10;tAND43swsL8dPfu8aN+7E63dTdgtorDTwfs54Ovg3Labc2JzLRrdVbxmBVGJBmcV6pu4hjRWoKp+&#10;Oyq4DpZzbdxeVYrtFduxfft2lJaWori4GIWFhSZmp+2yL7JebyD1NlKKvayjFLdRCr+slmTBtJaA&#10;YkPttVYb3g8iYUQI2tZH98UGv7vljyBsC7H3AyIAA6/7oJ+1FOh/KZCCZQvKIq1EqEVTCcijXFct&#10;2ZTylbdrNzqGetA11o+24R7sHupG875O1O52oqC+EumUY4q4tjd1tMC1pwW7FNt6qBc9g3vR6NqB&#10;1KxkhFBh2CyiWsTTZir6hOL1WNZykcaFdIus6MJCDemXzPUtn/JpaUM1KrwNqPY5ULKzmvfKQ0pR&#10;JtK35SAxOwWRCdGIk1tSWiKiOf9spWIlywwpYHLx0UsNEV6Kb5moRDeE4mIqxmVEbCRScjKwjfLn&#10;tspyJPKeciN6zO7zbG+7fjReNO40FmV5pzGbmZlpxqvGaaD7kOrSKAn+eVZEvCwYNwdTGdIzhoYY&#10;t2BZ/on4M+6/7E8aaxqTK+NT/12leOiYxr49D2jc6xyV0yYiAstsz9n2NUUwblYZwuW2G4ZghQLg&#10;dYzr2ga2//qNCF6/CeEbgxC1ZStSYkIp46eiv9eDhaPjmDs+idGFUQwtjmP67BGcePoKpk4fR2Nn&#10;B/Jqa5BJeVZtk1bIOipLh7O9FlNH9uHs9UVcfOYYnri6hENPHMSBo9M4eHIBJ66fw8U7V7F89SS6&#10;x/pQVF2KKLZncGwUoinnZFewbSinbd/tg2d0GGPnT2Dx9gWM/v/Z+w/wOI70XBT2KpFEzjnnNMAg&#10;TMAETsAETOAEDgAiEIEIBMBMMOckUmEVSGVptdIqeFcbrY3e4PXu2muvwzn2sY+vfex7r+3/OB77&#10;/Cf8zz353Of9v696CmgOBxRAURIloZ/nfbqnurq6qrqr+qt3vnD2IOwD/ShvqUZGXrr4U6SCvjuN&#10;tHCtom9Pflk+0gsysDlTMdNWQMf0LBQNk/i8x89ZmJCvBGpRR3f+xOD++/BL933mVnB6svyrgKNg&#10;87yxno3fW/k+SlmC3+FEckB+z+R7n/jurwb5zn8Q4PK5PrLeXF91vblNcvzdDhsE4AoSn59EsryM&#10;ZHnvJpI930QCUL6PnFf9fiZiM80lggDc8hDJx1sEuccuFdi9DvvSZpNZ/uNc+qVjU+IskqGFzztC&#10;blYK8rM3oyQ/BZUl6agty0B9RQbqKtJQW55Cx1vQXJuCrrY8WrfWIezrQSRA8qepFY11BSgryUBp&#10;Md2zIB15+Wkoy9+CGkYBoTAN1UU0pxdno6I4R5jnFlHdikvoG1pagoJi1tzLQxX9rq2gbyqdK6C6&#10;5lI9WWMxm76nmfRdzUrZJH5zejbtZRRd2Vfcl/x7NXA+Bufj/BKyb9XgPk32zBiJfS/B55K9Q8nK&#10;l/WV95e/uX78e7XyGevdlglAl80iouCyxpdRx1Fv2ayX9p20WNByNFoONMC+xrTobNOgnTX+mlvR&#10;Ftf6k5p+guwTRB+j7hawGTCb/ErtPyYsujStQrONiTyF/FPIjBXNv+RQtAXjeQla1opjkkynhZ4W&#10;dQYmr0zUHpNOHNtsZrg9DrjcNtjsBpjMnZTeLvZ2hxFenx2BoBMeEu7stGCy0oLJatPDYWPtN6vQ&#10;zGONPD5ms10m6WS0YNbcYx+AwZAPIRI2gwNBWsT54Q64aeHoEOBjTgsNhBAeCiM6GMIwQSHSOKhG&#10;VERY5t+sOciaexJuEnwVTcUuQQJKTUluvxJEhPZ0rGgEsgYfa+6xObGsO9XbYRLkn4cWhAGfGeGg&#10;DQMxFybZbHc6gtnxAMbCDgzQ+TBHUbbo4DZxwA0d9YMBFg78Ylc07ljbjjXzmFhkMnEg6hf1Z7Ng&#10;QSpS+wei/C+AB4MxD0aG/Jgcj9D5AcxOD2JxflRoDc7NDGNqIkqIYWZqmM6NCghz6ZhiLi0D0bAp&#10;OkOYLVO9zLRot1ioTlZqJz0jB73DbjuTY7QQtlrgMtECwMhmvuxTT68EsaE2MEQgFP5NfcJt4ejW&#10;4t6zIxibiGBwkBbZYdbktNGERv1E78UI+wqkto5HvJggDFMa+wpkzVLhMzBgFz4C2U8hp8kI1Hzt&#10;MJU1O+TBvjE/9o0HcXB2CIfnRzA1EsIAlcsao156R5wuJout1A47fNwWemdZa5Uj/06N0n1H3CJ6&#10;scuqhUXXBgOT8fQe8FhRiD8lSq+yTwSnJycG1+MDcLW8dbQISUb2JcMGAbgBNYRZcpIPWyLkB1F+&#10;FOWHUUJ8zFmQyUlHVn6WWFgzCVjEi/KKYpTToryqvkoQgXW0MONojm3aVnTSN0PX2wOj1QgzjTmL&#10;3QILzQ1muw4mWzd6Cby3OHoEsebw0jziN6M/tJXm8z5EdrhpTmdSzoFtA3baM2yCCPRHOZ+J5n+a&#10;f/sNdD2V5eiAcasGBiuNYUKvrR1mhxbWvi7YPD3o8xng3Ubz7HY7IkNuxEb6McjRiGmOHhj1IUr3&#10;YwIwsN2Gftb222ama3qpbB2VRd8/czt6etvRZWiDVt+Kjp4WtHe3QNPVTOB9KzQ0d7TRN0MSfkwe&#10;MJFQUVEhyD426WOyj838mGRgU0UZfex2pB9DCi8SyZ5fMggCkPLwIvi9kOw9+rggUYsvGZJddwu4&#10;HyTo91q3RNLtXoJaw4ZNsB7i4AqZJNTnZSCnhBYHHMmvowm9biv6h7bBGe2HdZsLdvom27f74NoZ&#10;wcjRBRx56hKWnriI6TMHMXv2IM4/+xge/fyz2H/pBPzjMUHecYTwsroqlJaVoaycym1qpHGjh6XP&#10;gU7aVzTVo7y5Hs1sEeFzwT82iOiuUWyfGcXA3E70D4eh3apHTUejIJladR2w9TuxY3IE43MTNBeE&#10;aAx2oYK+TeyjjoPZsDk7+7AU2rHpm0U06zQ2R8rLQmVdJXpYXvF70UsyZgPJddmF+YKsYzJUkHcJ&#10;Y4nHIY9RHq+8SFSPPzkn8m+xSOBrKV36CGTSU034MZh8Yi1cOcbYNHV5fMbvLxccanA65+H7cZ34&#10;mJ+hfKZ8ntMlMcmLWTZHK6KFXnlNFSrqalBeXYlSNmUuL1fmoZJSFNC8k52eiZyMLFokFsNJculT&#10;j5zCn/7rn+Mf/t1f4Dd/90e48epTOHzxKMKTg9DQ+RKa23MqSpFLzzWnrBh5VUUobSyDxtyG2K4Q&#10;9pyaw8zhcUQm/LDTPGugedPQZ4Sxz4wuqw4tPa3U942oJnmplMrherJWJvspLSH5oq2XFrihbYjO&#10;zWDq1GEMLe2GIeJCJc2xeTUlyCrmAEZ51LZC5NNeRi3fLFwa0JyZRQv5zAykZKTTe5CqEK8bBOCH&#10;RgDKBTi/kzxe+L2U37PE79ha3v1EyEX+BwEuX441riOPcXXduZ5rqcMnmQBUa0DKvlD/GZEImS8R&#10;yfIykuW9E8j3ictUf/fUczc/Wz6W7+B63kPGFtaeZisM/o4S2ASVCT8OSCEC6XHQCfrN5J/wQUf5&#10;0+he6SmbkUFIp2vTU+m6lAeQlnIf0tPuR1bGg8jJegg52Q8iP28zCvK3IDfnITregrLSbFp/ccTd&#10;EpTSPJifkylMjfNpDs2j+TOf5r38jFTkpafSnr5d9DuPkEvfhJysbGRlZpOMSdflFZHcWYwi+raV&#10;lxShigNVFZM8yvVlk9pUrttmZKZtQTaVl0tzKpszZ2fyWL6Z3JP7RMg88rwc89y/d4Jk/c9IPC/f&#10;IfXzVJ+XvxPT1e9fsvPr3ZYJQKFVpmGtO4VY0rbRwqFVQ3uNIPy6NO1iL0x9mfiLm/VKbb+1EoBN&#10;dYoPQCYi2pn8o/uy5priZ4/98DHxuKIFKDX/EqGQg7KuTWhnUFlMAnayVgcv6PSdMBppARcnAXnP&#10;pJGVFnlM+NkcBlhsdF8LCXeWbljpmNMdTuW8cqxo7nH025HBKIZiYXCkXDaJZbKUSTnW0HPSopG1&#10;94JBL4IRP3whL1wkMDo8dtjoeqvTAqvDDLvbBk/ATXkCiMUJwFjYK/zXxSI+jA5HhL9AJtP4N5sN&#10;sy9B9inoZ/LSRuUIklYJBsJkn9oXoGK6y5qM1D6TCQ6LGT6XA2xqHPBS/fwOoc02Ohyge3sxMuzF&#10;4kIUl8/P4PqjB/H4+T1YmhnAeNCBCGv7UTudFrqn1QaDyQyD0QAn+7vz0XmqMxOVTP4NcsAT2jPY&#10;zyHvw0GFQBuIugX5NzczhPnZYYED+yZxdGkOx0lQP0E4eXwP9u+ZxhS1nUlQJgCZlON7sL9EJupY&#10;m4/9UlpN3TAaOhWSl/0dxp+xhcCami42VzZTXq4rQxKAdC2bP7PfQBGQxaNo/HH5HKyF7z03O4rJ&#10;qQFBAPp9rFGoF1GEmYQbpPZMDQaxOBYTmBlms/kgJoYCGIl6RBCRaEAJHMKkX4Tarpids39NMwb9&#10;VkwNuLE4EcZ+6ovFqZiIUD1O5cTCHnpOrKFpgI3qajcTqF12Uxe8jm7EgmaMDtgxGLbA72KTZdbU&#10;1MDA5G/riuaf8KVJx9r4+OC9PMckII+9ZFp9GwTgBj5KLJsIvwf4Yyc/mgwpnEuBPYUWUuywlyPF&#10;ZrAvwfxs5BTmCG1A9t1UWMqO74uF1k0lvS81DTWo5wV+XBuQicAeYzf09L1g9PRq0W1kMq0DerMW&#10;JlsPtrJD434LvEEbAhH2GegRBN3AaD+2D3uE/8BtHOF3O5N/FvgiFgSilDfqQH+ItQpNgqgzOzoF&#10;WWfcyhqBDCrfTt9CSrc4uyhPDxxegyD23BywJGiFd9tWhezz07epn74/7h5Y+7rpmi70bqVvgYm+&#10;2zom+RrQ0kHfW00t6ltqUNdM46KJic8q1DVVU5spneaKGhorVVW0+FaRfkz2Sb9e0gRBQi401MJS&#10;4rNQP59EAUU+w9XABMUDBElG3A7J3qOPDcQi//ZgMoBJgduC8zBpILApPrO996Ym3O4l8ALolvQH&#10;KX3z/dQ+EnxpIbKJgyzk0sKhqhit+g6h3bdzYQrDuycEKTd5ag+OvnAFz3//l/H5n3wd1955ERff&#10;eAZXv/gSHn77Jdz45hfxuR+9i8tvvIiRY3uFj8E+bx/JZR4aW/1wE5zbPLD4nND329C7rQ+u0Qi2&#10;kWwQWdiJwflxDE6PIrAjjF7PVrTo29Fq6ICJ5AnvdpLrJnZg7tAi9p04jF37ZhHZOUh5I/APhWBm&#10;7cPWOuSWFSCfUFxZIki/ytoK8ScFaytX0pxUTd/tioY6FFWWI6sgDym0QGKiiAlyOa7kGFPPf5wu&#10;xyEf83iVY5nHLJsjp1I57KuI/QNm0qKMzYRZ61E4L8/OEveRRJTQFKQ5VZYvy+VxLBer/FvWh+8n&#10;CT6+n6yfXGzxMafxMefj+aakrAwl1M6yqkqUV/P81ICO7k6SN03o0etQV0/9RXXMycsTJtMTY0P4&#10;5tfewF/8+b/AL373x3j6+ccwMrMDVp8VbTRPt9LzaO5qQ21zA81zjWjppDUGyfS+IT+CY2G4hvph&#10;i7lg8JvRZGxBSWMpMotokZ1N9c+ihW8m9RO3meqckZqGzJR0ZLCp7qYttCBOFebhHDylkspv7OlE&#10;O8mlWnr2Wjfdf6sRzb09VA8mETtRRrJWJtU9lfqbTavTMzKQSX3MmqacJnxFxck/hux34QaB9jzP&#10;bRCAt8edEIDy3eX3mN9Hfrfldy0R8p2V771chH9UkN9Rhhx3d1K/D4MAVNdVIlm+98J6y+Hz3B/8&#10;7NTPL1neO0FiXd4PuDxJ/vFvrie/d/wHCctcPJfyvCrn98Tr3wvsTkFEJ4+7zmECkLUA2RSYA+ex&#10;/2zhl45JQs5H8w7PdYxUQgr1nWJKzPM8lUd7xZ0EXZORilT2a5eVpsjc2Yqf1oLCPBQX0/etsEAJ&#10;NkJzfX4Wk3/0vcmg7w61JyMB6TT+eAympXF9FJcTGZyXIfqBQPsM/nbRN4pJPnEt/V7e0zWczs9c&#10;frO4L7lc7sNkkONeft/4XVnpuxXZVELdt2tFsnLkuFWPXcb7eb/Wuy0TgJo4QSD97mniQTw0TRzZ&#10;lxYVTP7Fsaz919gMtZmvxG0JQFr8MwHB92ISj4m+m0xb4xp9gtSjjzfXi0mNm7ESHZjLYGi4zhom&#10;AelaJgE7qTwqt6u7fZkQZC1A1hZzOm3weO0IhtyIxvwCgaBLkH0mc5eAxaoTWoKCBGST0rjWH4O1&#10;/oI+JtTYD51L0QB0xDUCvS4E/B6haWh3cEAH1k4zi/ta6ZghfvOx1aiQPQQmuFjbjcm+8ZGo0KBj&#10;8ou17Jj8Y6KNzYT53lwXNkVWAnXI4CW0eNSzybLir481/+xmM5w2JrtYS4+up/K4zOEBP6YnY5ib&#10;GcTkRAgz036cOjGMpx/ZjxvXDuLs/nHMsskrtcFP13M5ZpOFBDLWnKQ2kmDMGmus/ccEJfsCXJyf&#10;wOLcBKbGB0Xdo2FaCFP/RkIOAQ6oMTTgxfCgHyND7P9vAIcPTOPMyX107z10PEP1GRVBU1iDcGZy&#10;WJCgbL7MBB0TdcK8l/qJI/ya6Fny81TIP1pMmxVTbTf1TcBF9XM7EXA6ECIIs18qg+vLRB9rFjLp&#10;ymbPrA3IPi6ZIORjNwmKLvbx5zbA5eQ0HZzWLrgsnfA7DCLa79xIRGB6KIip4ZCIMj0a8yqBZyIe&#10;5TisRA3miMFMBIpowiEXxqhfZyj/1HBQkIaMMeoTjjQc8lqFz0q3je5p6aZ76qjuBgyErBgZcGA4&#10;akXIp6fzWtiNGpi76J1u16KbxuOKSbhiDq6Y0jNxv2IarBCAyU16NwjADXykoI+XWsBaDfyRS/YB&#10;lYKe+OizYMIaQ2zWwH7pSCBhk2DWwsgpyBamd4WltNiuKKaFZ4kgA9k8uJqjSDfXobG1Ac0a+rZ1&#10;tEDTyZpzrEFH3ya9BjoTzbO2Htg4shktOD1BG3w0vwWjfQgNuIQ2oGKKS3NVgIk7Ix2bhKZgf8hO&#10;v63ChNjCfgC30vi1dkBvaac9o0PsFUKwU5B6FieTezTPbe2kfB3QmdsJbegxtaLL2IwOHX2ve+qh&#10;6a5Hi7YWDW2VqG4sQ2UdEwuEWjZ9LqU2llJbi1FUXihI0PySfKGhkl+Qv6zdJxfuaqJPDbkgkoKV&#10;WrBWPw/5m8HPK9kzvB34XWANuGSLEIk1a8jdo1AW+ZK4uxVMBggNLRJ0bwepOSSx1u0Wku0egFyU&#10;3wpOv4/Of4bejfuwKeUhpGWnooDe5drWerQbtLDwn3n0be8fDGJ0/wSuvfEkfvxnP8dP/+J38fRX&#10;X8GxG5dx8rlHcealJ3Hqxaew+OgF7LpwCktPP4ZLLz6Nc09dwfmnH8bDzz+OS5TvxOPnMXV0AYN7&#10;xjF9ci/2Xj6GsaVZeHaG4RkMwOl3QUMyZXljNcqbqqG19CA8FsOe4wdx5rFLePJzz+K5t17B46/c&#10;wOVnH8PJz17CwunDiM2OwUKyk6a3E83dbWjqaEZtcy0qqstRWJyPTFqMbcmg556dgVSOZluQiyxa&#10;TGUX5IngHUxKyblOPefxuJTjUc6HPIbZFFhq9coxnkt7DgzC5rZ5tEArLi8VAUE4gEh+cZEwfy4o&#10;Kab0MhSWlCCLruGFFc8NrP3Lx3IekHs51mV9ktVLPXdwGUxMijpxkBICm3tV0re7sbUZTe1taGxr&#10;QQ3J+sXVlcgtK0ZOKdWN5m3+E6OXZHQ/yVPhHUHq9xA9k35sDTvgGuhHeGcUfnpGNnon+vod2EHy&#10;6dL5w3jspSfwyCtP49DVMxg5tBuese3Q9dvRauykObIMeTlpyEx9UET4ZUfvKYTUzfQd2UT1pYVw&#10;+kO8IN6M9Iw0ZOdTfatK0NitgSMawI6FOXrvFhCbm0LfYAS9fjd6fS50ktxfQn2bQYtfsaBNo76j&#10;uXQzfaM2pfKYTRjrtOd0JgYZPBdwJOlkxNcG4oj7ElzPJgkXnl/4vZXfL35Xk0F+1zjvrfPThwv5&#10;nZTgtNXnztXxSSUA+Rw/K35uPOfIeYd/3+669UBdj/cDLkv9HnIdWdbieZH/HOG9+s+UxOvfG1wu&#10;a18/QNcrvgDZHUU2ycZsaltUxH/2ctAimpdTNwlfq2k0x91MACpjgDXHH6TjB2hevJ+Rkob7CPdT&#10;3R5Io/T0LXgwjcZJOo0jQloG+7pNFabE2WyaS3nYVJfvIf+4ZLCfW/bDyySjhPDNS3XlIFD8Wz4/&#10;hvyuJD5bfuYS3Ffq8Zx4jRp8To7vRMhy1OD05H19e8jyuD7qe8s6yrLvtHzGerdlApDJATbN5T37&#10;9FuJ4rsCJvvYz9+tSE72NdbQguQW0AeeFvTNdTWCyGMNJenLTpB+cY0/qc0kzRZvhTwXJy3bGtGu&#10;aYKGyhFoV9DO5l2dGmg7FVJQzxpyFgOcLgv8ASfCEQ8iUZ8gAz1emyAB7Q6DMP9lApD3ditrnRkE&#10;4cbafkz0MRnHvv84GjAHBOFj9gvo87APNwssZgOMHKGV7scwEkysrSZ+s09FLfTdWhFN2WruFgSU&#10;OmgHgwmr0eGwMI1lYmwwGly+j2J2TItPN2v3eUR9OBKx4j/QAa/TSef5Nwf6cNI5Ji0d8HuZELQg&#10;FnFjbDSIccLYiAcTIy7MjvuwMB7C7KAPI0xesT87ajsHTPF4qcyAB34OpBHi+zGp6AGTlfsXp3Hk&#10;4AIWZseFRiOnM9kYFibCHDHYLsyAx0bYV2BYmPwuzI3gwP4p7N8zITQD2QSYNfBmpkYwT+UsMJlI&#10;v5mw5H5h34VM1AkzYNpbzDpB/gkSUEUAsoYkE4Axvw9DoSCGCVHhn5EDq1DbqX8ZTCaySTCXyf3P&#10;Ua4tpk6YTO30fmjpPdApBKBDIQE9Nh189C5EPBYR4Xc8TH0W8wsCcGY8igkm9GJeQfCxViCTgFGp&#10;AShgEVGMmdAN0Hvmd1sQpj0Tf5x3IGBD2GNExGvCUNCGQeqziJ/y+JgANGNkwIZYyIiAuxtuWxds&#10;7LdM2wldWxe629g0n83A2wTpxxqhMjAM/5bkOo8tHlPrCw5yK9m3WmCQDR+AG7hjkKCiFrBuB/7Q&#10;yQ+lGuIDzcID+9siAYQjyKZmKtqAAtlswpWGjJx0WsBlCa1AJgOlZiBr3whCsKoM5bQgr6qrQr0g&#10;BOvRrGlAawd9X7palolAo5W+JXbWCNTDQWOXNfXYLyDvnT7W0KPvjI/mD7+iwdfns8Du7hXX6M0d&#10;6DK0QqtvgVbXIo67jTR+e9sEyWfgoBxbOxXiT+RtQ0cPfYc7meirQXMHjU1NJepbymmRXIqqBjZv&#10;LqT656OoPBcFpTnIL6H2FcdB7cwtZE2fHGSywJeTSX2SITSBEgm+RMGEj9W/1VALLepjNRKFlPeC&#10;JADfC0nfow8QiRqIyZDsumSQWj4KEsg/AmteMSHApp+rQhIGTCB8ognA+/Egk38P/BI4QixHhd20&#10;hRYztNgQprOF2SiqKkF9exN09E0Pk0yzeGwaD18/jydffgzHLh3DroNzmDq0gNljhzC5dAAj+/Zg&#10;8ew5XH7pRTzxzut44ftv49v/+mf4zb/+Q/zK7/8IL7z7BTz1pRdx/Ysv4tV338CL73wO+84ehDPq&#10;gsllpjGpR1uXhsZiK3RbSSbcHsAoySwHzx3DiWvnKe8RjB+Yw8TheRx4+BSOfPYC9lw6jtGDs/CQ&#10;TKcj+bOpR4OKxirkluQJDQpemG1OoXeDFkkPpEsSkMZqbo7wRcjBPDIyOUK6YoLPY5ZJPv7NxB4T&#10;THJMMnjM8ljmPLxfHreUzoQTv0OsicZRf7Pzc8E+D0XU4LwcQQi2tGto3mtFJR0zWcf34zLlfRky&#10;Td6P68JkI/sOZY1iuXhNnC/4WKbzb76Wg5lw9GImH3OKCkSQlRpaG7SS3NxtM6Ob5FCdaytc20nu&#10;nhjAzn1TOHTlBM4//whOXL+E3RcOYtepRey7tIT5U3sQITkzQvLmozeu4ff/9HfxW3/yO3jqzZdx&#10;+LHLmDl/EoHZKegD/WjSdaGsshT59K3Ifuh+pD5EdUzNpGeRhbTULGSksckZ9UsGa6Gwb9lc1LTW&#10;Qu82wRnrR//wdgRGhuEj9I8Owz4QRZfHBY3diia9nt7NGmRk5SGDysvaQs8zVdHmFKQfgTUD2RyY&#10;nwUHZ5HkIM8FPKd8YjUA7xbukABUzznJvkNqqL9jN89N/HttUEfTXStuvpcCdb34t7otq8+ht4Jl&#10;rmTf1WTkH+P9EoCryQPJrktE4jXvdZ3MI+dCed9kee8Esvz3C3WfyGOeE3k+VM+X8rw6XyJkmYlg&#10;DcDNW6gvCIIIpD1HnM3Ny0Y+zfv8pxNrBoqgS4RUmncyttA8H0d6KsuHGUghbE5lP7Hp9I1S8ADh&#10;fspzH5V5Xwq9J/Rdvo/KuG/TfXiQwJHdUygtlb7ZKfR7C0d5p/ksUVZ6UAR9kvWk4838m777HBGe&#10;3r3Edq7lOaivkf24GtRlqdP5On4OanC6+j5rhSxP/U2Wz5mhrmOy6yVk25fBaXGsd1smAJmQ40U8&#10;kwNMrLGpbiOTeGowgVdNC/cEcHoyApDNg28Fp9M9GmrRJsg7lRZfnPiT5N5qRIX0H5hIALIGoACT&#10;f3ESkAlARhult3IeSuvspEWWnhZZRq1K208Pp8sEt8cifADy3kmCns3OWnqsJWYCBwSRpsqK+S8t&#10;8qyslcZEHBNtLnidNrhIWGGiUOTXd4sIwgYRqESJ4MtRW7tJsGJSRtfVBqNOI4hAA+1NBq0goxRC&#10;qkv4v2MybWQwhLHhGGEQA5GQuJf0R8gkoCQA+bfbwQFEWDvRIwhAJZ9ZMS9lU2daYFpM7fS7E26X&#10;Dl63WQTJCJCAFeEIv7QPWfUIWrvht3fDR3l8AXZMb0Ewyhp9blEn1qZjU132ncfEHZvscjpr1ilE&#10;m1UQgMODPszPjuDwwRns3zNJ+QcFmAScmowJUnBmckBEFD6wb0ZgbmZMaEOy5h6TfmZ+VtRHsq+M&#10;TKIaKZ0EcfYDyHsO3GKhZ+OkZxX2UJ+Fqc8iEQwEfaJObicTiYZ4P3CwFw4QoxN9zPfh8y6HQUT5&#10;9fktwgTYR0Iea+Vx1N0Bvx0xejcGfXaMBl1UtgdjMR/GhwICTAAOhlzC7x9r/gkfgNR+1gaMCXNo&#10;ej+89DzYDJw1Einf2GAAs0yKcqARvxkDHgPGIzbMjHgxOeoRZr9jQ3ZMjVF7Bqg/vQZ4mZRm7c9O&#10;PQwaA7rbOqFtU0z4pU9I1gKU5B+D0wUBSONlgwBUNvUHaAMfLYQPwPgH7n2By6FF9LKPrTQmA+kD&#10;S2BCMIX/6WRSME4EJmoG5hez9kuBoiFYXizIwIqaClRx9DGhIUjvLS3+mjT1aO6gb1VnIzp0zegy&#10;0jfFpIHBopjySu09ax8H/iA4e2Bi4s/SiS6DBu3dTWjpYNNj+h5qasWxpqsxTgbS2DXSuDW2o5Py&#10;sv++1k76dmrYlJfqUl+M8toClFbno7gyF4XlOcgvzUJuMbeDzZ7TqU3UNkJGLoHayebQ6dnxRab0&#10;P0VCCJMBauEmGVgwuVtYi/DEgkyyd+SjBAusyRZFieAFVLLrk2IzQyEAxb/hcRJPkH9M0KSRgJie&#10;tio+HQQgpT1Ai4b7f0mQgA/xAuIhXhjcT2OdScAtyMzPQkVdFZo6WqHp1qCHxo5pawccbg6AYxCm&#10;+xZnL3bO7MS5axdx+cnHcPjsGSweO4YD587iyFNXcOGLN/Dor7yCq199AY9+7SVc+9JzePbd1/CF&#10;H34ZL3ztVVy4cQW7jy1gcNcQ+iP9VL5JRJVt7GhGt4W+x/RtZ7NhR8gDe9gNE33bvSNhHL12Bi9/&#10;400885XXcPjRs7AN+FDV1YT8ulLkVhUir7wA2YXZIiCJiKLNRGBmKo3bbBSUsauCcvGnBPsPLK0q&#10;pfFfjyb61tc0NqKgtIzy5SM9k03EFHMoZWHBZCLtaXHGmmwMaVYlSLcUGov0vnF04y2pNCfSe8Tk&#10;YmYOE3D5KKngOa8S5YSi8hLksvYhE1R0j2yuVzHVuzAf2Xk5yMjOFCbFPE+wCVdhfj6am5tIrjbB&#10;ZOqFnuQxHaG7pxvNLc0oLSsVZaRnUH1USON3meq0merGpmUc+IQ1H8tIVmk36dA/GMHQ3CTG9sxi&#10;75klHHvkDE4+cQEXXngEp569gj1Xj2Hm/AEsXDmCCy8/ile//Rae//IrOPIwPeMz+/HUy0/glXde&#10;xflnHsXMmaOI7V+AdWg76nsNKBAaejRv0uIzj8ZkNtUnu6QMZXWNqG1uoz5vRV1TE2obG1BFa4+a&#10;1gbo+kyIzgxjx54JBHcOwhvbDnc0Cr3bhRqS94tampBLMkhacRE2Z2VTu6j/NlMfb6J5eAtHZVYI&#10;QCZheS5m7U7WymSTbE7jPwh4LvnMg0xyrc8k9lOHOyAA1fPNTd+eW+af2+AByv/A5jXj/gfXF/zp&#10;g/a5x3+0Jfsurfat4/zqvloL+D685/mB5x75RyPvhUYsQf6BIGWDxHp+lFC35V6AJJGS4Xaylfo6&#10;KdfJP3LkM+E0fhYSMj+fU//ZI6+X59ci021g5RlwH3Kf8n69fZfsHWU/yXLsrndbJgDlQp/3zXVM&#10;vjFRwP79VGACT5j2SqjIviRQAn7QIukmE2FJ8BFYw481/ZrjiGv8CT9l9OGXRJ+iDXgzEglAvr65&#10;ia6jMjQcIITNINlHnq5TmP9qtSQcaprQxpqCggRkzUA2F25Cl64VRlMnzOZuWCzdsLMpKEeV9Vjh&#10;cpnhZPLMqpB6SmRknYjKy9Fx2ece+56TvgDttGcffVaRpxuGTi107bSYa2+DXqsRWCEBSXjkf62p&#10;LvpuSQa2w2TopHso5JTTxhqHFqHBxyRfWJBZHKnZBrfDqkQNJjjtFhHJWIlizFqLbLZsU9WbSctO&#10;GPV0D1pgWmixarNoqfxueByU12KFw2CC22iC32JGmMqLse86rwFBvw7RAQvGZ72YWYhhemIA48MR&#10;BSMRQdTFwl5hwuz32BH0OREJehAlYXgg5hXmxuzr7/y5w1g6OCPIv/HREIaHfGK/MD+CpcOzOHF0&#10;H44u7cGehSlBJvq9dkHUMfGn76bn2dWKbnpmvNd3twsNSwsJ30zQ8t5KgqKLjgNOK8LUJ4N+L6YG&#10;Y5gdGxLRihV/gvQ8mfCl520leJwmSmfTYA8iAY7CTH3BBKDPQn3Nfg45Cq9TEHvDJNiPRdyYjPkw&#10;OxTCHAn4rAE4EvUiFnAIktDvVAg6v9MoTIAH6Ro2C47RPTjYiDCfDrBptxsDYcX8d4b6YI4jJQ84&#10;MR6yYibmwOyIB5MjLoITc5NezE/7BREY9XPUYgOcrJHabYSx3YTuti5oW9lf5opfTNaqlRq1as0/&#10;Ju94jCcj8JJhgwDcwIeBu0oA0kLuoRQS3thfGOMmMlBihQyUTvjVhKCiIciEYAEKSgrFApxNhjma&#10;MJvTsslYZV05qusraIFYhcY2JvHoW9XZIDT1Og0t6DLSfNXL5rpt4lgQedpGNGnqUN/CZGIVapvo&#10;nW2iMmjPvvr4HJOBrVr6xlHe5vZ6NLTWoLqhgu5ZgpLKAqpLDi3+s5BfkoncogzkFHLAEyYN2Ow5&#10;BWlZrPlI7aO2iTamK0SS8DcltEviYKKJF91xQe7DwFoEng0CkJBKz4aJkLgpYFLcIwTgZwhJF+ar&#10;QPrsWitk+awJxeaQ92+ifiZwHzJRkpOfh2ZNG0xbrXCSbOTw98HUb4bR04sehw4tNPa0W7Xoi7ow&#10;ODOEheOLOHblGM4+fg7Pvvk8nnvrBZx89Az2XTqCpSfP4fxrT+LRr72ML/z2t/DlP/wRnv7W6zj3&#10;ucdx9oVrOPHkBYwuTkNvs6KyqR555aXIr6D5gGTPjt4u9JHMEyP5aNtICP4dAcwtzeHKjas49+RF&#10;jCzuRCfJW6VN5ShpKEU9jfN2gwatXWzyqvyhwOO8hOabuqoqGHRdcPaR/MZRvF16mN169Dh1aLP0&#10;oJZkz/KOTpRpulDZ2ICK8kKUsElXAc1XeUXIzihARlo+0lJzkZrCBGEWsrKzBfmWTyjJy0Mxa/7R&#10;e8TO3jnqY15+LgppvuNIxOk0B6bmZSCtgK6juTAvn64rpmt47oubPRfTHMhBWTKyaXGYsgkZNLZz&#10;aFGTl5Mp/KzqSB4b37UTB5b2Y3ZhBpGBMGx9W2GwGKAlmZz9r/J8Wl5ZKtqczRqPqbRASt2EVJqj&#10;WXubyd3iqhI0aVuEpqXFvRX2fhsCsX7M7J/GmWuncZqweGIPFk7uxRnq58dffwaPEU7fuILJYwuI&#10;TQ9hZs8k9h/bg70n92GWZNHI9A4YfHa09najuqUR+UWFwi9VVgqTnDS/VlegitYLDV3taOjuQDP1&#10;dyPtOSBMAckZlSRbddnMMHmc6O2zCZj67Og2G1FHclhpFZtTFyI9UyFdlxfOvKffQruXkJKRrvhi&#10;jJN/7BeQxzLPJWKs8PvOGjMJY2IDt2I9m1w8S6259WjOLWODAHxP8Pee330mkFgbmDWVhRsCaf4f&#10;11yWBBRfk6yuHxUS2/NRQ5JIyXA72Up9nSTwuM8l+cfPSA01waeGTOfybne/DdwK2WeyL++k/2QZ&#10;arDfbF4/8dhd77ZMACZbeCdCkIOCmGMNIiYTFHKAF/9M1t2MuEYha/stk3h1aG6sFWHxE8HEXTOT&#10;eCq0EviaZFAIwJvBRCCTHqwBxcExDN2dMMWDZcigImozScU0UomgK30PcrrZoPjSk+AIumyOywQX&#10;B45gf31MTJkNigkva+2ZDMqeCTy+H99bCdChmGLyPSQ5I+vAdWIfbTJNCYbSLbQLWXtQgUHRNGTf&#10;gXaD0FZUApbo4XCZ4lqKVE/6LTUZGQ5KY592TB6y6SsHv2AzY0Eq0jk2q+VzXjdrvlEZ3B5jp8jD&#10;13E7w0EXYhGvCEbCBJ/inzCEsUEfhqNuDEVcGAixrzv2s0f3sJrgtpjgdzgR9QUQC/gRjXowNRPD&#10;0pFZHFyaxsRUBLFBunbEh+nZQRw4PIWlo7PYs38CszMjQpOQtf/Y5Jn9HnI92USX6yb6N64pyZqA&#10;Zuprm6ETbjrvo/aHnEYMei0Y8VsxFrBiOuLAntEADk7FsG96ADMjAWFeGyZhOmDvgt/eiajHiGFK&#10;Ywz4zAj5qE+8JGDS845Su6PsJzLgEP79xqgtC5MRnDwwiSsnF3GVhMnj+2cxNRxF1O+K9wH1u5lN&#10;ho0IeewYCvswGgvS3ouIx4SAowtBZxcG/GZMDrgxPxbEwkQI82x6TXUdjdA1AQvGQlZMhK2YGbDj&#10;4LQfS3NBzI05MRyiMmgR4GTNVV03DFodvUNa8W6xOb1iQr9ClLNWrfCjGR8j69H+YzQKoi7RjD85&#10;6gjJyL5kWA8BeKe4sUEAfmxw1whAwoObSKDffL+CLSTYEwQhyJqBkhS8hRzcBLXZMJOCvLBlczh2&#10;jp9TkIfcQloc00KRSUE2GS4qI5QX0GKvSJBzVfWlqKXFfX1LBRpa6XvZVoUmjYKGVib7qsQCv7Ku&#10;DOU1pSivpsVvImrYb18ZquLkopK3BMUVhSgopToUcVCTDGQXpBPSkJnHxB8t4iXxR0jJJAEvXSGR&#10;JKnEBJMwMSXB44FNK1hr5OW7BS4v2TNTY4MAVMDk3ntBErmfVgKQ251XVID65ib0GElWC/gQGd4O&#10;V8SNblsP2ns70GEmOcyhh9lrhTPUh8DwNgxMDSKyM4rgjiCCMT88fgcsfb3odZvg2uHDCMkq+x87&#10;hX2fPY3Zh5ew/8kzOPbsJcxfWkJkYge6SUYrKi9DFmvCFReisKoMnSR/zR5ZxGdfvY6n3ngWl194&#10;BGdvXMLpJy/gyNWTOHBhCXtPH8D4vimEJ7bDvd0rglN09Laj00R1JLlOb+mB00vf+TGShRansXhw&#10;DkdOkZxx/gDmD05gx64IBkmGiu4MYWAihvH5ceyaH8PIaAjBbS6S/Szo0evRrOmgeaSJ5qlqZBeV&#10;IrOwGJk0b2Wwz6fCQhQXl6KwsAgcbTErOweFxSU03zSgRauFRtcj0EIybE1LM8prq1BRU47K+kpU&#10;NlWjrKESuTTnpdFctCWH/1hgrYaHkE7vcjY9j/zcLCqrCmaSWUPbt2FbNCjcxzjcdmzt2yoC4IVj&#10;IUECcoT23AIlEmVGBmuabKF9igjEwZqQKTQPp+amU/+WoLVHgx6Srxx+D4anJzG1dx7TBxYxfXAB&#10;I9QPoYkots8OYe7Ebpx66jSuvfoILr94GceuHsWBE3ux+9Acdi6MY3B2BJHJQThCXjT1dCC/rERx&#10;hcALYgIHQslj82NNC/QOKxzBflj7XWjVd6OwpkL0Y1pRHlILcpFbQfM+yVyNJM83drBPR40gAIsr&#10;yhVCL641c9McKMc7gcdvSoaiBchkIL/PUvvvPn7fGQ9sEIBrwXo2+R1i4k9ev24ScIMAXIYsU/6W&#10;cgO/+0z+sWsAjlReSHOP9DksgxMxCaWWDdR1/Kgh23OvIFEek2SeJOaSXcNQXyfzc78z+apojaeK&#10;czKfLE+mcV/wniHLvFf76F5Esr5Tn18ruAz5XJafD8uQ8bG73m1dBCBDaA8xlkkChQy8lQAkxMk/&#10;YaLLxAShmX0qrZEAbOa0uEagGlLzTw0mOBRykO+1ognFBBtr3wmtu06FnOOgGRxFV4ESQIPJOjbR&#10;lSScJN5cJFD5vYo/PtZIY9NNjiYrIso6zcLUlQk2/s0mpXoOOMLah3Q/9sMm77VCBiqE4Ip/thUy&#10;kNPYXFiQgAZdnLxUiEThM5A14QwaYbrMZJ/LzX4MHQiGXCKIiY+EWMV02QQP1YkJSw7IwWQaB75g&#10;wo/93kk/ekzycfReBkfGtVOZ7AdPmNjqNIIsZNNZ9vcnfBJSebGQG4NhJwZCdkGKsQ+7AT7PZq0k&#10;8Hms1CcOJ0JuL0JeD6IxLyamYphbGMXU9CAGBr1UXyorQkLuSBBTM4OYnR/B5OQABgfYpyIHD/GI&#10;+yl9rRCZkrDkNGGy67TC77LB67DAazfBR3mCJEwPkJA/FfNhz1gYB0ggPMiYGsD+6RhmRwIY4Xr7&#10;LYLwG4+6hOnt9JAPkwMe+q3444vRgiBGfTI8FMZg1EdtdolgHZNDfuyjtpzcN4GLSzM4c2Aa+2ZG&#10;MTZAwnjQI8CkH9eHCcAwvTcj0QAmhiIYZxNuKmOU+o7rMEbtXxgP48S+SVw8Oo+zS7M4zP3ApsAB&#10;K0YCFkyGrZgbcmL/JLVn0oOJQQsi3i64Le2w6jUwddG70d6Nrrb2VQlAZXzwuFHG6c1j972xQQBu&#10;4MPA3SIAWR3+/ofuFz5I7o9DEoGSDHxwmQykj7KKAJQk4LKGIC1A2VyWNTR4UcjIoEUda2tk5WUL&#10;LcHsAtYUZPNhxdce+91j/3uspVdYxmZ8WfQ7k9LpuJR98+XRojeOYgalxX/n07Eoh8C/CwXByNqH&#10;+XR9LnIKWRuH6pPDGoskwGVvRmoWCdmZTFxy3bkNJBQQNqWuEEoCtNhkoukBduK8KY6HKO2h9ybk&#10;kgkddwq1ELQaNghAFSTJtxpUefnatW7qhfP7xYdNAN7Uz9R/qZnpNHaKUFrJpvo1qKJvXXl9Jcob&#10;KlHTWof69kbUttWjtL4cOTT+0gsykUljKYfGVB79LqRxW0Hjrb62HE2tNeg0dsA3FMDcqb3Ye+UY&#10;Jk7vwdiZPZh75BgO37iI44+ex67ds7A4bGgg+ZI1Aeu0rXBG+nH4ykk8/PITOHX9Es69cA3P/8pr&#10;+Pbv/wi//X/+C/zkT34b3/nFD/HlH30Dz739IpYuHYN/OIhmQysqWitR0VSB+o4GOLa5MbO0F4fO&#10;H8W+MwexeIJJrkmM7o5hYs8g5pfGsP/EFI6cm8Plx5fw0uuP4Zu/+hZ++ovv4WvfeQfHL5zEwMQY&#10;AsM70NvvQ7PJhHqjHp0k75nCXnT32VDd0oK8sjIUVFairq0NHUYjui0W6LZuhdnlgsPvR9+2bTDR&#10;MWu1dRq6BAFX29GIQurHNJrjHspPxwM0Dz2QRnMEzampKZuQmbIZGemsiZxG82IORFTj2kq0kXzL&#10;hKCV5Dbesw/F8uoy8YdLCs1XTPoVFeejvp7kDurP6poKlLALBspT3VwrAr04A274SdaKTY5j4dgJ&#10;nLh6DWcee4T6aj+8QyEY+80wBcwY2L0d56+fwjO//DjOPn0UO/fvgG/YB2e4D7agHUa3GS26NpTS&#10;887Mz6VvgBJsQ3FGz3+epCK7uAA1LY3oMhlhsFlob4CG5PEGWksUVVcgPT8HKTn0XeA/iNgkurxE&#10;IJ9QVFFG83WR+F5w0Bb1vMf7TewEn/pJifS7Mg/w+yzfbTnf8Dv/mXWOl08r1rNJ8uJ94WNPACa/&#10;72p4LwJQrUnJ7zmTf+yrlLX8mPRjn6AMPpbBhKRZKefn65KVvRpkO5IhWX5Gsry3Q7IyPmpwX/Gc&#10;wiSd1OJTa/Kp55tkbZHXc161FiCXJ6/bwAcP9bNJ9nx4nwhOT8SHSgBKCG1AJvjihFwiSSeJOoX8&#10;Uwi5dgJr9a2HAGRT4FtJiWRmiYoWoiADBRGokIEKlIjDwudenORj013Fn183HTPYpJcg0rvj53Rx&#10;IlAvyD02RWWwNhqTZYppLpu8MlllFsSaUcfaf3FCUQUm8pgIVAg9hQRUE4S8l/dWCEOO4qpoJwqS&#10;UAQxaUZnVzN0eo3QAlQIQKcIYOLz28Vv1grkvcfDxCXVjc1yvTZBmnG0YelbkI8FiUltYCKQ/d8J&#10;TTvWZlxup+KPkAk4biNrATIZFvJaEPSYEPFZEaP7R+kck14Okw4OI2vAWeC1UZ/Y7fB6HQiG6RoC&#10;19HrsyPA/vDod5hNZwf9iA34EQ57lrUrRT2pLlxP7ms2Xea6Mtka4OupXRzZ2OtxwUnCmY1NsE3d&#10;4v5eujZM7R+me0xT2fsnYliaGxHk2uJERBB+TPaxtt3iZBQHZgdxcG4Ie+h4bjSIyZEQhofDGBgI&#10;YigWxMhgAOMi0m8E80wmzg7j+J4xHF8coWtIIB8MCS2/wRD7//MKItRtoT6w6OGzm6mPnNRHbkSZ&#10;jA26MDUQwPxoFPunh3By/wwuHd+H80cWcebgHJU5RXUcxMxQENMxN2YHnNg37hME4Mywja7vRsCp&#10;gd3YChO9BwYtvSNtnehs5ejctxKAPBZ4TEhtXTbdlWMlcUythg0CcAMfTzBBkAjVeVp08QJMicKY&#10;HGyCyeSC4jdvdaRnZyIjJ0tofAjkZguCUAFrEGYjlxaaefl5JPwqEP+A5+WKf8EZHAlTmMfQ/pZ0&#10;QjaVy0JzFt8zg7Vu2DyUhD1h0ssEkKrutJBVtP14gamCaDvv1VD1yWogoeT+ONRaA1z+QwxePKfc&#10;rLGmJqckASnqtVyPDwdCk+YeA9eL+0E8o/cLLicOfsZr3ZItoO8UHxYBmAxMjiz3KfUHv/8isErq&#10;JmzJSEUqm6dmZyAlMw2bM+idpDHD2CK0y2jhlJMJ1kLrNrRj565h7FtaxPCuHQhzpP5Dszj22Bnh&#10;Y+7Y81dw8LmLmHv8JPY8fBKHzp/C1P4FbBsbgiu2De7BMILjA9h5cEZED942vR19wz6EZmLYd/kI&#10;Hn39usCRx89g8fwhzJ3cg4mD04hOD8Ls34oOaydajG1o6GlCt9uAbbMDmDm1F4sXlzB3Zj92Ls0g&#10;tjCCyWMzeOTzj+LtH76Jr/3Gl/DjP/ou/q9//4f4d/+/P8cf/V+/ha/+4It49q3ncf3Nl3Dtc89j&#10;4vgSnJOj2LZvN/Y+8TAOP/sYxo7vhS3mR5fLiq2Rfmyf2Ymd++YwvDAF33AURpKzWgydqOtsRZOu&#10;AxpjF9rpd1N3G+q7WtBGsmcXyZkddgNqSSbNqyxCRl4GMqg/M6mPeZ9ToJgMMwnIx0VlhUIrkP2o&#10;MinIrhb4Dxj+IyaNr6HnwWbGlZVlJB9UoayiRJgRt1Id+kP9mFqcwe6DCwiPbIfF70Gv3wfnwHbq&#10;8xF4qc52kiXdgz6EJyOYOLAThy/tx6lHlzC9NIrQpB87FkcxumccobEwXCQv95C8WF5Vhkwm6dLY&#10;pD5NzFUP0PuzKT2V2pMjiLxqkqE4InGHrhsdPV2obqgTEZnT6DoOVFJZT+sXOt9I64qGjjaUkWzF&#10;pOIWmqN5bt5MZSZq0/CcKccuf4ck2SdJbdZu5d8y+McGAXh73HcHPgATF993hA0CcBnivaY9lyt/&#10;8/vOJBMTTKxlJrXNJOknxwXnlXVSl/lekNckQ7L8jGR5b4dkZXzUkH27FgKQkdgWeb0sQxKB8pmo&#10;r93ABwf1c3mvZyrHSjLcFQJQavItY5kkUEx+Fa275ETfapDaeWo0URkNjbT4XwtIWGiIkxbvBemX&#10;jOt6M26tB5MjTAiy2a+ieaeQgkzUKcdMOilBPtin37L/PJ1GmJ8yMcWadEyMscmsPMd+6hTzVNYq&#10;VIg+aWbM2oVcvtrsWGr9Sa1APs/kn0JIdosyxDm6RkdlsQagwUhl6ug6PdWDSUiOLBv2CCKQIxgr&#10;ZsAGOFljzh0n91SkGoPrzoSl120VxCCTbkywcVuYADRQOwQBSMdMAKojFAc8Fngd9JsEVpelk/bd&#10;cFvYJJVg0sNB/WY3UFlGKtdK5bvt8LHpNAfA8Dmpnm6EIz5EogGqtw+BoEec93jsVA/FTFmQlNSn&#10;gvyjYxGoQ7THGje/pnrSvYxGIwwGPQx69hNIz4g1N/WdVBcmykwY8DtEoI7ZkZDQ3DswMyj282Mh&#10;ASb9OI3B5CCb4XJE33ES5MfGBjE+NgD2cTgxEsbcRAyHF8eFpt6lo/M4tX+CrhvC1HBYaP6xtl/Y&#10;44DXZqK2dwu4zHpBBAqwWTAhRPUf8NoxHvFjbjRG9x3CgelRHJwdx77JEaoXCf7DEcwMeLFvzI/z&#10;h8dw6cg41dWLkbAeIXcnPNZ22PT0nLT0PgkCsA3tbOqrIv7EeJVjMT6eJQG4djDRTuMwgehbDesh&#10;ABtqeZ65mWy823j2xgYBuIHV8V4kDBNX7xmJlcDmW0JLUJCBcU1BRlxbUGgMxgk8CTZ9keB/yRks&#10;IPNenSbTWXAWwjMhhQQDrpdAnGxTtMdU9efFZZI23wnUJJrUTmEIEjXeh0Jzjck/VZ0U8k+SMne/&#10;XmvBJ50AXCF2Fax1S7aQvlN8pARgnCRRg5+5+j3jY0k+i2N+VwnsFzO3qAA12kaYYy6MHZrBuacv&#10;44nPX8eRy8cRmR6EfdCLPpILdl89iuvffRMv/eRrePzrr+GRt17Gldeex+HHL2PmzBHMnDqEySML&#10;GJwfxyjJCTsJvoF+9Ni7YQxYEdq9AwuXl3Dqmcs4feMy9l5awuypvTjx+DlcfOYqDl06irE9E9hO&#10;99x36SBe++Gb+OovvoWnvvo5PPW1L+CLv/VrePPnP8Irv/4dfP1f/za+95f/Er/8hz/A537+Fbz5&#10;ky/gyz98ES9/5bN45OWLuPziw7jw4mM4ev0RTF46ibELJ3HwxafwyLe+hKvffBtHXnoMs5cOYOLU&#10;bsxfOYRjT53F+RcexqUXruHQw0exfZbaHe2DJWiFyWeG0W1CF8llTSQTdjl7MbQ4hXPPPIpnv/gq&#10;Lj3zGLaNbEddWwPyivKQV5AjfPq1trcIH4AGkoG0PR1o7WhBY2sDquqrhPuE9ByaxzJofmUt7JSH&#10;FC3AzFTk5GQKIrC4pAANLfWw9lkR2B6Ej+RFu78PNoJ7KAjPzgj6J6IIkQw2eXgOu0/uxcyR3dh3&#10;5gCOXFjC1L5JDJGsN7EwhuPXjuO1b72Jt7/3JSydP0Ll+WC19aKtrRkFBfnCTJe1/jZlpOKBtBQ8&#10;KOaxFDGHl1SwVmgL2jraUd/UiILiIhGpl98d/rOnsIQDMlWjnOSsktoqlFRXIK+0CKlZGeIdExqF&#10;qsWbWFzzexh/HzcIwPePOyEAmVxLxGpRd1cHPat1gkm3NSPpPe8ekt7ztkhOZKghy5a/+X2X7/9q&#10;xJKoS1xzMNn51SDvlQzJ8jOS5b0dkpVxp5Akz01zQZJ87wW+TpbFfcsEEUOWmQi+Rt2WxPOynOU6&#10;EdgK44OCrMeawfUiiPoR+Pft6pi0jHsQ6neM+52fARN+LOfzGoEVAHgvNWU5PRkhKAlAxnq3ZQJQ&#10;Enw3Y4UwE77Emle0iu4UjQ01qONoimsBLeLXSgAyFC2nm6EQmLfWQ7aP28R+A5kMZEhikMk4Dqjh&#10;sDJ5ZlC00eLacbxngoqJKvZLx4QZwyyCd7AGHxN3CtGnlKuYIiu+BpUADXxOMUu+lQAUmodGJuNW&#10;NBPNVK7FooPFSuWbOAKuVvj9c3utUEx/rcIfoN1hhI3NfK1cd/0yUckEGh8zmSbTBewGhXSLa9yx&#10;FqM4H7+GzZuFxl2cSHTRPV3WTtiNGlj1rbTXwkHXsfadIABNrAFohsdqh9tmh8NmhcNho7rZ4SJ4&#10;PC74fB4Br9cNt9sBh9NKdWYNRNa47KK9Ug82U1bXlevO/c59rtd1o6tbR+hGN0Gv18Nk5GAnRqqf&#10;CX6nTWjfDQY9GIt6MT8WxuG5YaEJuDARwfSwH1NDPmH+K7QCCXNjIeybG8P+fbPYsziD2ZlRTI7F&#10;ME4C5/igH7NjERyYHcLS3BD2CW1CH0YiivYfa/kxCehzmAUZajdQG+h9kLAT3NRHAZsZUWrzeCSI&#10;uZFBTA/GMBkLY2qA6jQYxcLYMJU/iXMHZnD94gG8/fxFfO7JEzh1YIjqa0PMr6O2dQuSU/EBqJgA&#10;bxCAt2KDANzA7SCJrNuBCRZJHKwGXuixQ3clOEOa4tMpgz7WDFos8oJR+Jiic/KfPfnvnvygq5GY&#10;pv7YC9DiUSHXFKwsJuOQdb9LWBMBqK5T/PdN9ZJlxfcfFu5FApAh+/D9IrG9a92SLaTvFEzQMUmx&#10;VqyXALyPkKwcCekrTQRLIIGa92p/XryQvj9unsYLCBGIgcDkOke8bSaZQz/gQR9903cuzeHwleOY&#10;PjIHW8QJbV8P+sdDOPzZ07j65g1cevM6Lv/yc7j09nO49qWX8MJ3v4invvIqzjx7DUcePU3XHsWF&#10;J8/j8eev4cSFQ9h3bB6nnjyLUy9dxbHnLtH+Gi6+9iQe/+UX8PnvfRlf+dl38PLXXsepx89h9shu&#10;TB6YwsFLB3D5c1fw6NtP4cY3X8M7/+LH+LW//Tf43v/nT/H53/8pnv3N7+KZ3/wWnvutb+Had17D&#10;wiP7Mb4/hNmjwzh34xSuff4xLD19EVOXjmHk3FEMnj2KkStnsPeFp3HyrZdx7q3n8NmvvICXvvcG&#10;XvjW53H5tUex9MQJHCOcf/Y8zj1zFpdfuIDnv3Qdz1Id9p/ei16SLys1dahor4PRb8fCmUP47GvP&#10;4uIzj2Bo904YSfbsJpnT3u/AjukxHL96Dk+8+iweff5J7D6yF/0DQVjpnLnPik6SZctry5GRm4Et&#10;TAKmbUJK+hahCZhDaY1N1egjuTNKctf2kRCGpkj22TeNXYfmMLZvl9CGZPJy5twe7Lt8GMceOSXM&#10;qeeP7sHI7E4M7hrB9IHdmD28F7sOLmD3if2CYJ07Mg/f9n50kwzZSjJ/PckIpaXFKCouQnl1JYqr&#10;qU5FeUjJ4ujotLCmeTgnL1ec58VYKs3fPPcygSc0+/g9SqU5mn330Zz/UAaTiGmCSHworpWtJgDF&#10;4pUX2Dxn0vGDdKzMUQ/R+8vvrUK0yDlLmv8yko2L24HHzFqR7Pp7AcnqmhR3QAAmzscM7n85Z6wF&#10;/KySlbMa7oTQSyQNGMnyfdKRrB9uh2Rl3E0ku+ftwONfkjvyD13+zenJ8n+UkNpkHxTWS9Kxawbl&#10;z+WVP7sT//hUg+ufrJx7Dep3SRKxLO/z2oCVACQBKP74pzSpIMC/OZ/4ptB1grSNl7nebZkAvNls&#10;lskEjh7KpruK+a42To6tRgA2JUNdDRrpI6tGA6G2NjFyZ3LUEZITE6uDI4aqwQRiMnKAIQlCJkuE&#10;VmC8ze2t7D+wFYYuxR8gE3sGHUei1UDX3YbueDTa7k42KebovfE9p2kV34NKOeqAJKxhyESfogko&#10;TX4VTUHlnCQApUmyYh6s5BN5dXSeteIsVCeLThCADDYHZs0/JgBZI5DBmn0OKxNnRqE5xxFofWye&#10;6rTAzVF/7UwIGgWYIGTCj0k2D51n02Gvi7XtOAKySdEQpHM2uo/VpIXVqIGN4LR2weOga5gspHu5&#10;rbS3UF4zBwOxCgLQZbfD6aS90wGnQ9m7XHRMaU4+djrpt5POsQ9CI+wWDlQSJ/tIMGctQEUrkYlS&#10;pY/Fc9Dr0KU3oltvgMFogJnuabNa4LBZqA02hH0uDEX8wvfe3Dhr/w0JMBE4EfNgLOLCxIBXEIEz&#10;oxxgI4R9M4M4emBGRCM+sH8W8zOjmJkcxBxhz8wwDswNCw3C2REqN+LAcIgQ8YogH+zrj0nAoMcu&#10;SEDuD4epm/qpS8BBcJsN8FL/hFx2jEfDmB8dprqEMeT3YtDnob0PM0MDOLowhydIcP/K5z6Ln7z7&#10;Kr7xxuO4emoKs2NORP066m8tlUnvRlcndO1d6GzT0LvbJMasmgBcHpfLBCATeoxbx01yfLAEYOLc&#10;wEg2Tu8UGwTgBm4HQWa9B0ReSWKtAkmCCSJMaLyxNlxcI04ILqliMakm9nhRKMEfcvkx530i4af+&#10;wAvQ/ZKRbMvEkLrudwFcllzEiLI5jc+pCMDltifUSWq4fBD1WgvUdb+XIPvifSOhvWvdeMHMC+dk&#10;C++PC9Qk31rB44fHE48xFrJLy8pEwAy9ZSuM9q3Qb2VfeFrobFr09nUhMOjCxcdP47s/+Sa++u0v&#10;49wj57Bweh8mT+7G4uVDuPK5xwjXsO/Kfiw9cggvf/15fOkHX8Djr17GqccP4vz1Y3j8i4/j+R++&#10;hpd+8st49N1XcPILT+LCLz+PF3/wVbz6g6/hsTeexcFLSxhb2IGdszFMzw9j995JnLp2HC+9+3l8&#10;609+HT/75z/GT/7DH+Pdv/pNfPn/+AFeprJOvnABA/t3wEt13L7Dj5HpQUwvzeHA1VPY99h5TD98&#10;GtNXz2H6ykVMnDuH0ROnMHBgCdE9i9h5dD8OXDuP0888hqOfpf31S/jC997Gr/7LX8Xb338Dz37x&#10;STz/zhO4/uYj2Hd6Hlt9W9FubIfW0okeDqji3wr/aAjbJrejb6gfnrFtGDs0jfnzh3DoxiVcffc1&#10;vP0Hv4Yv/cGPceHNZzB2ai88UwPo8lrQ0qtFZUutiCCclpuOLZm0oMnKRGpmGopKc2CydmB6Loal&#10;E9M4dHoGBy8sUl0P4eCTp3Dk+cs48eqjOP0a1fuZi9h78TCmD8xiZHIY0cEoAttDCA4PYGhxBqG9&#10;07BNDcKyvR99fhfsbjt6bb1w9jvhjwRgI1mtrbsdzdoWtPW0Cy3G4qpS5BTlCZcOrAEo/b4y+M8c&#10;nsv5jw6e43h+U+Z6lcazau7jPJy2nB6/Ri5Q5TvJ73Gy9/tOwaRYolbs7bBeQn41SCIuEeudZ7j+&#10;THomq2tSbBCAn3gk64fbIVkZdxPJ7nk78PdGEoDSqoNJHU6/Rb77iHGvEYA8n/L8qfzBzPPoiqyb&#10;tHxCsnLuNajfJSn789qA3xN+NyTxx+8IQ6Z9IARgU1MTmpub0drauir4POdrbGy8CQ0NDairq7sF&#10;yRb+HyRqampQXV19EzgtWd0a6xrQ3NB4E1obm6BpakZ7cyu0rW3QtmnQqSGhp12Ddm3rLWjTNKG1&#10;ja5TI+6Djf2xscaf9POn+BNk89YV2EwGOCwmOKxm+m0QZKNC9ikmwAwOBsLagDYza+oxcWdV8sc1&#10;BFlLkSHL53PsF89Je3u8bL6GSTGf24mgz4Ow34uA1w2vywGPgzX7bJSHiUElH4N/2y1GKnvlPrwX&#10;Pg51GqGFx2bFTA4K7UJ7nEhkTT1Kd9BeEodM5vE51iYUQVM8VmGezMQk+1FUTJBN8XvbRd25LdwX&#10;khxdNtHWKpqSbPZrNBpgon6xWI2wxYlKH5Ub9tuUqL0xL6ZHmNyLYGEsRohieiiIycEA9syM4OTS&#10;Ak4szePAvinMzQ5jemYIiwsjOLAwhAPzg1jaM4rjByZw6vAUzh6ZwcnDk9g/N4DpUT8mhz2YHgti&#10;ajwmAq2wlqTQkCRIs2rWXuR+YFgt3UIz00VtDgacGB6keoxGMcGBRoIeRD1ODHg8mAhHsX9iCo+f&#10;PY4vv/YkvvuV5/H6C2fp3oMYHWQ/iG1Ubiv1PxPRWno3u6Bp09J713bLGL1XxmVy1BBuJf0bGmqo&#10;7rU3gd0B3KQZvEbc2CAAN7AKFDMrGVQgOUSk0fhC7nbgPMvCCOdXXSMFF9YWWY0EVJN9jMT0xI/8&#10;sgmZcCKvItlokcHgxQbvE9t8p5BlynKXha8EAjCxTup6qa9Pdo8PCup731tI/s6tFzIarsRatztZ&#10;mN9ruBsEYHFJCSrr6tHQ1q5EcG1rQL2mBp3mVngjNszsH8OZq8fw2LNXcfWpKzh15QxOPXYFey+f&#10;w/bFGfRPDMG7czsic8PYf3kJ116+hsdffQTX33wcn/vas3jpnafw9ndfwc///Nfw+//2F/jev/o+&#10;Pverb+LqW0/j4TeewqNv38C11x/Ho5+/hqsvnMPxK4tYWBzCnukBPP/sFfzxv/lt/ON//Vv83f/4&#10;R/zftP/Df/pzfO8Pf4qn33wR88f2IzQcRR/JE76oG6HRbcKEeOrYAhavnMSR69dw5Y2XcfKFG5i9&#10;eB5Tp09jeOkwIguzCM1NIDI/joG9U9i5tBtzp/bg2GMncPn5S7jy/EVcffECrjx3BocuzWN09yBi&#10;EwOY2rsL+08dwIEzBzF9eA6hye3oDWyFkbBj7zjOXr+Mz77xLG5843W8+KOv4gs//w5e/+k3cfG1&#10;Gxg5Mo+tAz509ZmgI/S6rDDaetHa2YbC8hJkFuQiryQfDS01cPutWDgwjqNnFnDs4l689KVn8Ft/&#10;/lv4o3/6M/z23/wrfP/PfhNv/+a7uP6Vl7H/0hF4udzeLnT0dGCr24HhmSlMHdmP2L5ZWEbCaLDr&#10;UWciGcmmR493KzzDYUSmdqB/cBuMVA+tqQfdBK2+E5rudrR2tImo0o2tLejs6YbB1IuOrk7UNNQj&#10;v6hQaPzxvC7JP/6ThzXABTlIx0ILOv5nyAYBuEEASmwQgHeOZP1wOyQr425Ali9lMrVcpj6fCJmX&#10;vztSBpSyXbL8HyXuOQKQr+N5Mw4uQ8h1rOmvKlfiTghA+XwSn0eyZ3+3oC5X3pvfD343JFEsITUC&#10;ec/nOF+yOq93WyYAmTiQ5IGaQEhEMkJhNSRf+H/4SFa3ZASgQJ2yZzKwLU4IaloJGjpOQFsi+Ufg&#10;tPa41iRrEbLPPyashBmvQSHqlqFn7UI1uaYEBOG8HA2YtQMVKBqETIjxdcvEWGe70FJkrcIVc2PF&#10;tyDn57zCj6HFJMhGQTgKQlDRkvN7nIiGAhiKhTEQCSLocwsyUBCINjPsdC2TkIJ4E2bK7NOwFV3a&#10;Jhh0bcJEl0kvSQDynoOKKISecZkMY6JP+A/0KgE8OKpwNOQRkZX5NxODrHHoI+HN67KLezPxKLUh&#10;mRzlNnAa/zYSTMa41h+1xRX3MxgJe6kdXkSDToQ5QInfhtGIGxMxH8ZCbowEXRgNezA1FMK+2VEc&#10;3jOJfQtjmJ8dxuR4BKOjIcyQ4L3IJr7zwzh6cBJnjs7h+MEpLM4OYHYyTIgI4m9yJIDJsRDGScDk&#10;qMUiYrHNIAhNGTFZRIemNGFWTXsOzCICoXi4rVaqpxvD1O8xvxtBhwURF9U36MPcUAQnFsfx5OUD&#10;eO7RIzh/dBxTI3YEvRp6fk30XBvpmTShs70V7RoNvXOapCT9auM12Rj58JGcAKytq0xK5t0JNgjA&#10;DdwruJv/SrIAleweHwcwIZhscbSBu4O1bneyML/XcCcEIEMK2ixYFxYWoayqGjXNLegk+cKzjeSH&#10;0TC2DfVj2w4Pdu4exN5jszh+cQkPP3kZz33+eTz9+ms49MhjGD9yDBNHj2B86QDCbHq6MI75U3uw&#10;dOUQDl7ci/kTUzhwbhavvP0o/ujPfoR//n/+An/zH/8c3/ntd3HiqZMYOzqBydPT2P/IAZx/6Qxe&#10;/JWn8MUfvoznXruMhYUYdk4FcO36Gbz5rdeEdt67v/N9fP+Pfgtv/dq38chrL+PkZx/H0qVLmDm8&#10;F9GJKOxhB4z9Fti3ezB2cBZLj57Hkccv070ewdEnrmL61FHsPHoAc2eO4NTTV3D1lSdx+OpJDOwe&#10;RmA8hB2Lw1TnORw6vw/zx3dhcHobvAN29MdcGJwcxCTJS7v5D9Mzh3DowhHMHVuka8YQnRlCZHZI&#10;kIC7zx7A8euXcfrFx3Hmhcdx9MlL2HlkAdaoFy2mTjTr29FjM8LqtsHitKDb2IXa5jrUtNRCa+iA&#10;yUlyZMiJ3Yem8ezrT+NL330LX/jm5/Gt33oXv/GnP8PXf/PreOndV/Hs1z6Hz37hOg5cWIKH5LtO&#10;Uxdd34VuswEmkmttIR9M9Cx121zQbnPAMOxH6MAUdp7eh9GjC5g9fRALpw9j21hM1Ic1AZtIdm9h&#10;Fz0sd261wtXvRX8wALevHxa7DdruLlTUVAttQCb1pHa30PDOSBN+AQURSOlSI3CZACRIApDnQZ7D&#10;5fu4QQDejE8bAZjsG89IlveTgGRtfS+st5xk+d8PZLn87WDijkka1shKJPKSXcuQ138ccE8SgKtA&#10;/MkSn4flny/ij+gk5fBz4u/+7ZBIyn4Uz1LKJ1ITkOUU6ROQCUB+5ziflH84v8R6txUfgAnkwXqJ&#10;gkSSYb3X3w0kq8NqWI0AVBN/rAnY3tomCMBEom81aJj8YyFCo/j8Y2JORPHVam6C9PsnNNromKH4&#10;BFS03ZY13igPXy/LUvsMVPIpgUIkAShNjhXyzyA06RQtwbjWIaUx+cdkXzTkF+TfyGAMsXBQEHCS&#10;HORj1sZj8o3JSBnExECCEmv/ManFZBcTXZLs8jjNAhwhmSMIs+kuH/M5JvqYCGSijM2RI0G3iCo8&#10;wAFB6DjgdcDtUIhHob1oNgrCku/PWpJMTHJ9mLRkLcZohCP1xhCNhhCOBBAKeREKuKkuDoR8NkT9&#10;NoxE3ZgaZl97YUwPBDAV82N6KISZ0Qhmx2OYHotigqP9jUcFATgxEcEC+wicG8HkWFgQfFOUNjLo&#10;o7o6qK5O6i8PhgYYXgwPcLpHEH7cFwzWbuT+iHLEZAITn0yUWkj4tds5aAudD7roGiYp3RgI+jEc&#10;CmCE6j8adlNd/Ti+OISrp2bwxOVFXD0zjT3TfsQCtDixt8FqbKLn0EjPuRHtTES3taKN8IkhAJPh&#10;DknBDQJwA/cKNghABRsE4AeLtW5iob3Kgn01fFwIw9WIQU6X5+RigIXp1Mws5JaUoralGYatRvST&#10;3BAc8sIdtmJrvx6ubVZERoIY3jWEnbvHMX1kPw4+cgknn34MB69ewO6zS5g+vk9EAGZCbOrwLsyf&#10;nMPkwTHMH5vCs597GL/2G+/gJ7/zK/jBL97Fd3/n23jhGy/j/MsP49FffgovfudzeOc338F3/uBX&#10;8IXvv4Sz149g20Q/6ntr0eLQwDO1DaMn5jB39RgOXn8Yh555BLsfu4TFz17DyZefwzNffwtf+8m3&#10;8MpXX8PeMwcxML0D43unsPvoHkwemMX2mRG4doTQ3b8VWo8FfcMkb+yfwOi+cThifdA6umDwkFw4&#10;4MauA5P47IuP4HNffEFoPoaGfdA7utHe2wGdXQ93lGSf2WHsOjSL+RN7cfKxs7j28hM4/dQl7Dw8&#10;g+CuGLbtGkSE7jm0OInYzCic2/thJNmPtf5MfVbYSNZzeJ3oMXajmWRmrU4Du9eCIMlZ20ZCcFP+&#10;8OQAnvz8M/jDv/xj/MW/+wv8zp/9HK9//UUcubQHI4uDCOwMwUUymN5tRAPJQ1WtNagjmahB24q6&#10;jlZUt7eghuTmJrqHlmSyraPbMHx0N/Y8fAKTx/diYGECA3Nj8MQC6KFn3tXbg27Kq+mka9pIhmpt&#10;obqR/N/VKTQAGe2dWlSS3JKdnyf8uzLhxwtPXnRKMlCtAcgLUfYLq0SJV0yImQwUviqTvLd3Cx8V&#10;AXi3sF4CUNZ/PVuyuXODAPxwkKyt74X1lpMs//uBLJdJFvW3Q5JGauLodtd/HPBxIQCZ/ON5l+dh&#10;1spe/gOG59/4s1BDPrNEcLp8romQz1c+Wyk/JJZ9N6Gui7w/7xPrkvhucfp6t2UCkAkDNe4domDt&#10;SCQ6JNQajBJMADbVNqA5TgQqxF8zNE300W9uFQQgE4GtTAw2Ud7mOrS2NggNPzb91WjoPO0TCcA2&#10;YQK84j9RBgDh43Y6p6QrBOEKSdiKbib34gSgJATV4HRFm7BdaAAq5r5sYquY6rK2nEI0Ktp/rE24&#10;okGogElBJtNcdA1rAgrNQCba4mBzY87DpJtiNmwX+bgs6aPQpOfgJ0qgEKndx5AEoNR4W4ZFp2jG&#10;udm3IGsdxjUBfQ4E/U6hDciEGWsACvKPwCQk35/38nfA6xIk5chgFKNDA4iEQ/B6PcKXoIX6wcQB&#10;RFjTju9n6RaRigcCdmECvIeEyYXRqCABJ2J+TAz4MT0axgyTgONRQfKNj4cxMRXD1PQgJiZiGB4K&#10;YCDqxUDMixghGvGI4yFKHx6mxQBhgMph7b+g3yH6QJgA242CEBweCFI9w0LTUZKidnsXvD4joiRE&#10;R0M+hH1+DIXCGItGMDkYxP6ZCK6emcLnnlkSePT8FI4shumcHWGPDi6LFlYDPX+OON3Vhk4tva/t&#10;yjvJxJ8k/Zbf8fhY5mM5FpKNm48G6yAAV8MqxCCbETM2CMAN3CvYIAAVbBCAHyzWuomF9qeMAOSx&#10;w0KyFKDFWOLInJtpAZCRiazCfGECzFpodp8ZJlc3jE4tLB6Stfwk42z3IjQSQnRmO/Y8vB8vfesV&#10;vPrd13Hu+QvYd3k/9l0kXNiP+ZML2LU0g5GFUYzvm8Dl6+fw7k+/jK/++pdw5ZVrOPvSNdz4ldfw&#10;5d/5Pr7zJ7+J7/3pb+DX/+K38Kt/9AO8+I0XMHdsFjqbHpWt1ShrrkKjrhWmgAPbpnZgcO80dhya&#10;x+yF4zjx/BO49PoLQtPu8KOnMXdqH7btjMDkMcPiMsET6oN/ez8CJLMERoPw7dyGbdMx7Ng7itF9&#10;owhPheHd4UV4IoTRhWHsXBjBwdP78NXvvoN/89d/gl/98bdw7MwhhIdD6I/1Y3DXEPae2IcjF49h&#10;/tgiBmaHMbxnHPsvLOHUUxdx8skLwiR34uAshmd3YnLPDMYXdiEwsA2uoFv43XN6HdB0aVBeXYbi&#10;0gJU11bAtLUH0ZEAojuZ/PNia5jyjg9i/gyV+8RFnHjkJE48fBiXHj+Kx54+iVOXDmJq7wS2k+zm&#10;pfxmrxXd1F8d5h409XSgrqMNjSSvtpGcrDF0UzrJtf12+HeEEaFy/YPbRETh3j4rdFuNaOnWoLKx&#10;GrWtdWhsb0Jtcz3KqipQUl6G6vo6YQ7cEDcJZjPgotISEdmdF528AGXCT63lJ8zU4mBCUESJz84S&#10;+fn8BgF4e3wYBKBwZZGA9ZrobhCAd4ZkbZVY7XxiGavlk0iW//1AlivJGfU95Dl1WiLUed4P1ORZ&#10;4rdMDXluNSS7RuKDIACFy5g47hYByPOsJAG3pKUomtcphDihl9hOdfvVSMzDz1eSg9JcW5KEd/t5&#10;JgPfR5J9iYSf+k9MNfg8513vtkwAqgmze4soWDsS28BQEyFqNBOY3GOSTyH+bvb9JzT/6Hcbpbc2&#10;McHSQKgTRODt0Er5NILoU4jAFSgRWnm/QgRKUvBmYlDRAryVwFM08JTAJKzJp5BjClHGpB3nkdqB&#10;UiNQjRWNRCYaFTJR+iiUvge5DD4vSEnaM+T1uk4mFzWUTysi9TpI6HI5FN9/kvxif39MdjHppfj7&#10;swmtP9aOY+KPCbNYhDXnvEJLbiDqp99eQQb6PByoxCm0/NgUmH0SMviY0/wcQdjNmoI2EfDDZDLC&#10;YNBBr6d2U50MeiZHNYIkc1u7EfVZMTHow8xwEOMRD4Z8dkQ9FoRJOI76bBgb9GNuigRNEmQnxiMY&#10;GvZjkIm/oSBig0FEqG5hqhuDj6MxElJj/vixT9lTG8Ik3HL9mdSU5GYk5MYQ5WczZ+4bh00Hm70d&#10;NocGLqcBbnpubivldboR9XowOeTHxRMTeOf1M/iNHzyJd9+5iM9ensLSYhAzIy4MBW3wUzl2E5O0&#10;HBCGnk0XvTOdtWjT8Lu5QQAmYoMA3MC9gg0CUMEGAfjBYq2bWGh/SjUAE88/sGkz7t+SggdTtyC7&#10;KBeNHQ0w2Lrh8FsQGSH5ZGcYDt9WbHVbsH0sil1LO3Hkib144RtP4e0ffx6Pv/EwzjxzEk+//SSu&#10;v/U0Tjx2EnMnFjC6dxyxmSGMH5jAocuHceDhI9h1ei/mrhzD+ddv4OUffR1f/t0f4iu/+328/qN3&#10;8Nm3nsLRR49ifHYMfbataG2sR2VpiUBzQ73wdxyOBbFrYQq79k0jOr4d7pgXHpJv/JPb4RoOoMfd&#10;C10fyYbhPuyY2YETV0/gta+/jnd/9m288NWXcf65y7j60qN4+gs3cOWZKzh84SAOntmLC4+fwvlH&#10;TmD/8XkcObsfFx8/i4efuowrT1zC6aunsHh0EQvH9uDy0w/j2Teex6XrV7D7+CImDk5j+tg85k7u&#10;wdypvRg/NIPh3TsxvXcWh04u4ciZo9g1vwuhgRACkQDcfhfaSeYsKy9BWVkxySe16CRZRmfVwhly&#10;YHzfFHafPoi9l0/g+JOXsPfiUew8MImdCzuwb2kS5y7uw5ETixjdtYOejx1GhwG9JM9ZvDbonCY0&#10;djMB2IpWkgm7LEZ09PagiX43kXyt79UjECL5bSCCbdFt6N/mg9lpRZO2FUUc/KM0H3nlRcgvK0JW&#10;bvayOS9HcBcR3dkpO+05Xfj0iy9Al4k/4f+U5zg1sUS/eWw++ADuo/fuM4QPmnDbIADfe1OP/zvF&#10;h+ED8G4hqRyRJJ9EsvwfNPi+6vmZ05j8kARIItT1fb9IVv7tkKyMO8EDVFYyOWlV0Hv0IEFNUqk1&#10;wyRpxGnyPIOJLAn+zXlWa8e667QKlD9CFJlPEIDsM5rmSPUfJDdBda0a70UYynZzmyVkvzBk3yS7&#10;lqFuO/+W75zsy/e6/l7CerdlAjD5Iv3jBTXxJyHIvmYOcHIzWpubBbnHGn9M9DHhx+QfR1Tt0rSL&#10;Pf9mUrBNXNOApiYuj7WLqqlsRdMoMWBBK+VhApBJPxmRVYmUrEQb5t8cbZmJQA2db+OIrXReSY+T&#10;hAQRkTgRVC5rFCpafopGn2Laq5jKrvgS7IqTgCsahoyV6MSNgnyUEZ75HJfJJB//XtFeVAhDgTgJ&#10;qORVovEaSXBjTUAm+iIBlzDlDfrYpx8HFFECgkhykAlAji4s/eMJM9mQR5BkHBBjiATbgWgQgxEC&#10;7WPhAMIBL+X3gAOWBDwuoZHIWotGXTe6Ozuh1bajneqmZb+EXa3Qd7fRuTbYTFr4nEYMhZ3CBJh9&#10;AEY9VgSpTkFK9ztIkPZaMUHnDu6ZxNHDcyIIyPAI3XsogKHhMGIDJFRTmzzUNj/VNUh1DbCpMvst&#10;JIQjVOYyAegSRB9j2b8hXcP9IjQeqc0+jxlO1iawNcNs1lIdqX/MNnitdJ3TiclBHx45N41f/foV&#10;/PHvv4hf/PoNvPHyUVw5NYHD8zFMjwQQ8TrgJKHWSs+ZNTH1Omp3N70v7atpACpoaFgZD8nGzUeD&#10;D5AApLHJ2CAAP71goeFuIFnZdwomAe8KVPX767/+6/jbvLF90jeHy5V0YanGWjexeL7/PvzSfZ+5&#10;FZyuWmC/F9ZLIHyGkKyc1XC3CIpE4m8ZNKZ4AcJkT1ZeLsqqKtHU1oKO7i4YLWYBNgll/2+arg64&#10;Qy7MHprE9defxNvffgPnnz6HnQfGsOvoFPZf2o9DVw9j35UDmDm9GzuXJjB7YAaHDh/AoSMHMH94&#10;EUcfPoUn33oej715A2eev4wLL1zBmafP4tClAzh8fj+Onz+IhX2TCJD8YtraCYu9G33eXtj69NDq&#10;GtHYVoHm9iqqSz1sLj0mZoaxdPoQDp49hMVzh3DsqQu49MZ1PPr1V/Daz9/Fj//6D/Bbf/sn+NFf&#10;/C6+/ns/xDNfeQOnnngUe04fxfTBWRw6tYjHr5/F0y9cwNKZGQxO+zEwH8HBa4fw2bdv4Om3nsOl&#10;p6/g+MMncf6zF3Dy2mmhAchpX/jGm7j+2jOYObwbgZFtCO2MYOciySznj+OJl2/g+TdewZHzJ7Bt&#10;RwTOgBtbXVuFBmBlbQWaSAY2W3rh9vfDG4tg284hjOzfhRNPn8cXfvRFfPsPvo93fvoVPP+lF3Dk&#10;4lH0b/NA09GCqppyVNZUoK2zDWaHBZ5QPzwkj1n6HdBYetBs1KKdA354LOh0mdHS242GDo1ACz2/&#10;zl49TE4brJ4+6LaaUatpQUFlGfIrSlFGckN5dSVy8/LEYlkuBHlxxe9K4oLrduD8yd7D9WK9hN56&#10;cbfG12p/KHxYfxysZ7tp/N8hNgjAuw/1vdUkTDIChtNWA59PbNPtkFj2eyFZGXeC9ZJtLPPx/bmN&#10;3C9q0kv+TiT8pK9CmUeNW/qNIL6HdwP0TeU/Rjal0n2Fdp7yR4n40yQJBDGYpBzZ5tWQ2Bfq9vOx&#10;bLto3yrXJ55bfj4qmUF9/l7FerdPEAHIhEK1QgrEyTmOHiqIuaab0URoW9bEuxmSGONjSeJJSDKv&#10;qa4GTXSvZtoL8k4NFZF3KxTyTw0mBQVBGC+zsbaSQGVzWhJw+VwvhaBjMpA18hSTYGHGGw+ewdqC&#10;kgTkfJLYS2wTg9PU55Q21Ik0vraTruXrRd+wZmFnJ7qofPYNaDXp4LGbEfW5MBb1CxPbsYgHIwEH&#10;IiR8+e0meK1GeO1GBNhHHoG1Bp1souK1IRBkMo3NbH0YiLkRDtoQCtgwEPVgkLXtQh74PGyKrJg5&#10;6+neOi2bO1Md2tupfgpx2aXliMutMBvb4bTr6DoHxkVQjxjGRkJUplOJzhsnJFlTb5DqOz05hD3z&#10;k5idGsHocFgQkqyVyMSeIDT9K/4NBYnJhF6cyJRgLUfOw8dcXyYEhYkzIUq/+T6RIGs1dsNhboVN&#10;3wZbdzeceuofswMxhwszUS8uHh7CO68cwS9+7Qn8zo+fw/e/8QTefuUsrp2bweJMEEMRuo9TD4eF&#10;njc9Z7PRCL1OBy31gXxu/A6Kd4nA71FDTWUCqlEnxkqyMZSI+JhKJN5WxVrLZWwQgBv4YMACTLKP&#10;453grglDdxHq9m0QgJ+ebYMAfH9YjQDkhTyPK9bkYj9C7K8tpyAfBSXFKCwtQV5RITIpLSM7C7lF&#10;BahproWJZIHByR0Ym5/AtpEI7GEXbNv6YCe5pZ/kjvDMDsTmRzG0dxK7Tx3CsavnsffccYwfWcT4&#10;8UXMXTyMvdeOY/rsPoR2D2DrdgecMSdGF4cxe3gXhnfvwI6ZQew9voCnX3ocL73+LPYf3g2ztQv1&#10;DWWorMxHI+2Neg36fXaMTg3h8JnDuHTjYTz19vN469e/ga/93g/xhZ98A89883Vhcvyln38b3/yX&#10;P8brP/wGXv3u1/C5b78jAoGcePwUzj55CheePoU9Z+cQ3kUy0J5BHHzsGK6+/gSuv/0CnnjpSZx9&#10;7Bz2ntyH0fkxBIe3YftEDHNL8xhfnIAtYEcn1a3HoYepfyusJDd1WvWo62hCjaYBtW31qGquQXVT&#10;DUqrSpFXmCu0AFtIpuzq1cEa9CCyaxiTR+aw/+HDuPr5x/DKN1/F8195ARduXMSu/TPoJTmzkr7r&#10;uXRtbnGueA4Wl1WYGLsjPvS6t0Jr1aHN3A0dyZ42kiv7SIbcGnChw9CDMpJliqsrUNPShAaSi6tJ&#10;ZiqpqUJ+eakw/07Pz0FaThbSsjLE4pEXhTe9J3HtpPUg2Xu4XmwQgGvDejb1c71TfBgEoPzOS4Ii&#10;WZ67BXmvDxqScFEj8ZwkdCSBk4yskiSWGvIcl5WsjeuFrFcikuW9E7wnAbg5DvlbVQfZB5L4YiUQ&#10;r9eL/v7+Zfh8Pvj9fnHM59xuNzwejzjmvTyW4N8uytPndr1/eNxweT3YPT+Pq9eu4eFrV3Hl6sOr&#10;4vLDjCu4fOVmXFkDHqZr1bh69epN4LTEa7785S/jZz/7WVL89Kc/TYpkee82gsHgTe+Y+nmrIdPV&#10;WO+2QQAmwTJJxoRKHApZdjN5tzpuJtjktYoG4M1YJvcSCEBBMq4CoU0oyEBqB5WtaPGt+BBkUpBN&#10;exXTYYUIZJJMknzJwESfvIav5zI5na9h8G8uo7OdyurUQq9TohfbTHo4LQahnTY1FMbC+AAOTA3j&#10;8MwI5seiGAq44SfBzW3Rw2MzCgKQiTgHmws7DHBz0IywB4ODAQwOeBEJ2RH0WxEOOhCLMAlIwmgk&#10;APYBaLdwdGADLAYjzHoDDF0k6Gm1wn8iE50b26dze+bZ6xsE4AaWsUEAbmyfxG2DAHx/YEJGvfiS&#10;YOf/wkST+o+1EDiYQ3pWpiD80mi/JT1NiTRIYH9uuUWFqGlqhI6DkwVpcRUNQW/fihqSjypJTmrQ&#10;daLLYcXWcAD9o4OI7JnG5MVj2P3IWcxcOYnxM4cwuLQb0b0T2DrkQ7OtExpHF8K7tmPp8lGcfOIc&#10;Dlw9hj0XDmEf4dwTF3DxiYsYHN+Oto4G1NSUormxCrqOZhg6W6Fpa0CTpg5Onw0HTuzH9Vdv4O3v&#10;vINXvvEFnLlxBYceOYlDj53ChZcfw4vfehO/8i9/Df/in/5P/Pn/8w/44Z/+Ao9/8XlceOVRXHrl&#10;MSxeOoTgbIwwgMH9OxFbHMPI4k5MLkxgdv8MphYnMTQ5iNBwCFaPBXXttSiuLUZ1axU6ekl+tOuh&#10;dxjRbu5GlaYeRXVlKKT6FlWXIK8sH1kF2SgqK0RDcz00JLOZrb0Ikty4Y88kFs4dxKmnzuHCsxdw&#10;9eWH8dirj1J/LGH71ADckX7obBbUtLTg3/7N38Tf4o3tk75NT08nHcvJsJ4t2TywXnzQBCCTO6y9&#10;lZGRIZCMlE6EWnaRSJZPDZmPy74dmSbzrRfqe3F53I709HTRJt5zG6WGlqwDk36cLiFJQDUk8cXg&#10;37KuifdUQ10vNZLlZSTLeydIVjbjdgQga8Xxd4exIed9erbZ2Vnl3Yj/icTH/G7zey61Gfl9V79X&#10;8j1b77ZBAN5C/q2QdUzMMeGmEG2K2S7nUbQEm6FlcoxJMhWYNEtG/jFp10T1SgSnJxKAt2ptKVDI&#10;QcJNaQpZyOXwfZa19kgYZSKPCT21bz9OV7T5VsDXMInG5sMcfZfzM6Eo/RYqZSrl6agc1jrT6bpE&#10;mWbK67IYEPU5MT0cwb6pYRwlYfEMCYtH5scxOxLDUNCLsMcOv9MCj4MDlxhgtephsdL92Cw35Mb4&#10;xAAW5kcxNzOEkWE/ImEnIiHFnDYc4CjBbALsgMNihdVoEiSgSUfCZpfSru4NAvBTu20QgBtQ49NE&#10;AL5ffNjt2/AB+MFirdttib51EoMfFwJwVbCwnfCeJkKYLqXQIjV1C1Jp4ZpbWIyaBpIDdQZo9QbU&#10;traiuKYGJXW1qGnXoMduR3jnGGaOHMbM2ROYf/QiDjx5FbMXT2L73mn0jw+hbygEU9AFXb8VtpgH&#10;21n+Ob0PixcOY+7MQTrej6kjCxjbtwvbJ4dg9zvR1t1K9yXZr6kGHe3NaGttQHVNKUorC9GsqYd5&#10;qx52dsEScCKw3SeClgzNj+DIo6fxpZ++i1/82z/CT//v38PXf/97+OWfv4tXfvAOLr/xDA4+eQkT&#10;pw6if2oH9IE+tFp7UM/36qhHc1cTTA4DfBEPldkPT7AP1j4TND2tKKkuQm5xFkqqmBStRH0bydyd&#10;1C9WHWzUNlekH30hL3qdZtS01KGgvFBoAHL0386uDljtZmrbIA5cO4Znv/IS3vnxl/HCO8/i8MV9&#10;lL4NFm8vOi1daNFpUa/VorGrB3/3D38ff4s3tk/6piYAV9MwlFjPJhfO7wcfBgHIJFlmZqbY8+Jf&#10;fLOT5JVI/L5LSHJtNagJNUkySKIhkVxbL9T143KY0MvOzhbIysoSJKCa4GOCUJKeiefUkHWU9VTX&#10;UbYrEep6qZEsLyNZ3juBug/UWI0AFP5F6XuzmYNbEDYIwE/PxgSgfPfke8LHie+j+j2SaevdPnkE&#10;IJsGqsBEgPTPp0YTYVn7bg1YMb1VovoyQSbJNKElJ8g/xX+folW3Qv4pZOLaCUBGsrzJyMGVvCua&#10;gXxPJiclAcgkHZsJs4bfzQFCFLNeSX7ybxlJmI+5XYoWIEMhPdvpura2NmEKzNqGxm4tLHotnOZu&#10;hEjwHAm7MTXgx9xwCDOEkbAPYbcdfocZXrsJboLTZoTLZYbHZ4PXR4JyxEsf+mEcPjyDfXvGMD4a&#10;FCa8fq817kfPvhzoxKTX0z11gvwz6nSCAOQ2cYCSje3TuTHRd9O4r1Nw/foGAfhpxAYBuHZsEICf&#10;LKx1ux2h9+kjABXtv9tBvL/s04iwaQstPmlRmkoLWQ4MkUoL9PTcHGTm5wlz0pq2FrToOtFm7EEX&#10;yS3dbicMAT96gwG0m82obGlBJcmGLSSbWX1uBEZjiM1PYOHSMRx98hJ2nzmEHfOTGNs7g7HFXYiM&#10;DwkMTI3AEw2ge6sB9R3NqGmtR2ltGXKLs5GTn478ggwUFWahMD8DBXkZqKwoRK+1R2jtHbpwBHsu&#10;LmHps2dx8sY57L2yDwuX92Px4aNYePgUHZ/F2JGDsMe2o45kqryyUmTkZNICPR05uWnILcpEcXke&#10;quvL0dxej5b2BjS0VKOuuQr1zSR/tpHcqSX5WNeGLks3DC6LCMrR1N2GqtY6lDdUIq+0AHkl+Sgs&#10;KxQ+ADXtLbD1kYw3ug3R/TtEZOULz53HwfOLcEUsaNTSd7y1EvXtjahr16BZ3wuDx4+//8d/jL/F&#10;G9snffuwCUAm6dYKEdxlHeBrkt1zNUjtH/5O8+Kfj7kfVtNkFuBvehwP0ZzFPt02sVYzzVnJwZpF&#10;TKax1t0WpKSuBI5YIdgoH897XFYSJMoUiVDXj/NL8k5N4sl0rkNGBs05OTnIyc5BRnompaVhy+ZU&#10;bN7ERKAkJeNtYpKMr6fjh3h+pjYL+YgJQUoT4GOuP0H0CT2LhzZxXbhfCZsfEv2QDOI6VVslkrVT&#10;gM/F66B+FonvzjL4nMyvwnI6B84grIUA/EeaF6UZaTLzVYba1PQ3fuM3kuf/GYPS7hLeePMNXLp8&#10;WeDyFQWXVkGi+a80AV7NxDcxPdHMNxGXuQ5x8NzS19cHl8v1vqA2q06ENMEOBAJiz2l8ze3uW15R&#10;sfzOyneHA78w5HujfrcY8p1c7/apIACFNmACGgnSpPa9ofjkY1KPiTMZpVdq1K0QaSsagYkEoPDN&#10;djvwfe6AABQkIGP5mjihSOD7cl2YsGQNPyb2JPnHJrN8zFBITEV7UZKBog3x+gtiU5xrgoYgAqhw&#10;W5kMpXL02laYu9rgNHXCb9cj7DRiwGPBkM+BAZ8LIbcdAZcVQY8dIZ9T+MbzE5j8k34ABwb9GBkO&#10;YmwkgNFhP4YGvIiG2JeeHV63DW6HBQ6rGVajYv7LBKAgA3Uc9IQDonTBZtbBadPDzVF2XQZ4PQb4&#10;vEb4vRyARIlGzD4AOXCJncB7/i0jFIt6UT6n3QCLqQtmIwno5m7YLDqxl2k2EnBdDpPw/ce+/qLs&#10;5y8WoDqzubJP+A5UAn+QcEvlcWCQYMAp/B5abDpY+N9xugf/9tF5DhgSC3owFPZjLBYWmpSLkwE8&#10;cWUWv/7dF/HzX3sDzz15HHMTQepDE/UBv3v03DQaaNraRJAa5T0jyHcp/t4mopHwifEBuBo2CMBP&#10;NViAukUwu0MIYewew73Yvg1i797AWrfbEXqfNgJwtfpwJNLPPEj3jxOEIpKhwP0kdN9Hgvh9tL8f&#10;m1IexJYMWrjmZqKgrBAVDVXC311BZTEyinKRkpuNzdm52JyZg7SsXBQUlaCmrh5tHe3o5IBeHif8&#10;44MIzo3CNOBDZ58FZncfAoMxxCbHEdgxAGc4CP/IELZPT8A1tB2dLhvqjV0o17aghO5XUVOKsooi&#10;FBZkITcrFdlpm5CVvhn5BZlo1NTRPczQuU1o6G1Dna4OHVtbYNlmgWckiMDkDgQnd8K+PYJ2iwXV&#10;LW0oKi1DTlY2ctLTkJWdgpyiDFTWlaLLoIE/7Mbo5CCmFyaw59Bu7N43jfGZEcwsTmLnrmH0R/vR&#10;67ZCQ3JKZUstCqpKUEn90dbTDi3JaTqTDg6SCX3BfvhDPrgH+uGZ9CO0OwL/Ti96nO2oailCaW0u&#10;6tuq0dnbhS6rCV12O7qcfWimPiuh8nKqi5FVWYjcqmLkUduzivOQlpuBzfQsHtxCi6TND9BC+gHc&#10;T8/xQXqG0qRKTaCIOZAXVQnpyd6Tjwr3mg/A9yLiEnG3fAB+0ATgejX61guxcL8LSPyGSzARsBx9&#10;mucpJhCYGEvZLDSXE7GZ0rekPHQrtjyEzZtZAzERnM7k2824LSGWBJxffR3vmQRMT09FTk46Couy&#10;UVhYgLzcQmRlFCAjLR8pm3Ow+aEsbN5E45vvu4Xn3QfwELWD8WDKFjxAbX1gyybcT+1WjhXcT2ny&#10;3CZqG7dP3VZGCh0nwxYmAlVtlVC3mY8lmHhUotwqMtF7kcQcJZyfmywrsczENPXvtUL93shyE9ug&#10;xmoyoWyL8m5RPvl+0T5ZOathvTKnJLi4ztJ8nLVipWas2oT8dmMksd23y3s78PXqMtRpXD7XhQl0&#10;rivXTZq5cxrn4Wvkt0ZdrgS3N1k/MGSfq8Gm4rJd690+8QTgaqgjJCPTVoMMzNEa1/Bj8quTCTRt&#10;gkZdnAS8mQBUoPxWQyEH3y8BWFddIcDH6mtlWY1xUpDr0BwH35/bITQaqf7JzIO5PZIsZC071iDk&#10;9rZrCPE2s+mtjmDUNsOq08AVJwGjHgtGSVDkwCADAbdiAuy2wcuBOBxG2Gx6WCzdghBzcEAQyu/3&#10;WRANOzA06MMQCcLhgGNZA9Dv5ai6LrjZDNhqg9XE/gCVoCc2s0EECXGzlqHLQjBRPiYCdfC69fB5&#10;lCjELrtJkH62OKnnkFGKqU4coZiJuxhH9Q2wuTETjvpl4s9K4GskGcgEIhOKPmqTJA8D3nhAEKpv&#10;wKdEOg5TmSG/i+phhcNpgpX9H7L2o8cKn98Or88GF6WzVqTbZkXA7cZgMICZER9OHojghScO461X&#10;LuGRi3swNeqDz2WAWc/BT1qhaW1FK4OeI0ef3iAA49ggAD/VuBcJsruJe7F9GwTgvYG1brxgvlsL&#10;808q1ITQamChmwV+FvDz8vJQU1MjLCRaWlroW1RLi9kipGWkK1EQ2YdgVgaKKsrQ2qWFwWGF2e2A&#10;sc+GDpJfWnt70GToQkNPJ5r1BvQ4nXBGowhPTSIyswvenSMwbw+j0+dBe78LHX4PtH43zAEvfCE/&#10;nB4H2rs0KK4oRkZuBt0rFSmZfM9UgfTsNGTlZaKwOB+VVWWorqtCTQPJBJpGdBm7oN9qhLa3C/Uk&#10;y5U2ViKrPB9pJdnIqy+Ctq8Lg/NDWDi9B/vO78fMsVnCHJYePorDV5aw5+w+7Doyg22TYdi3OWEi&#10;+amHZCUm/Ro7mgXa9Vpxjz6SByPD2wW8YR8sbgs6LVq0GVrRoK0TYH+CVq8Z/TFq20A/XOE+WOi3&#10;waFHB5VZVVWF3NxcsQhkbSE+5sUgPwteDPHcJkm91Z4jpyd77p9UrJe4Wy8+6vlkPVvS9yHJfHo3&#10;8bEhAAkpKZtugaIJeCt4DkxWn9XA+SX4eoX8S0d2Ns1NRbkoKSlAYWE+/c5BWmoWUlOykLKFkUFg&#10;IoU1FR9EStompGakEdJF8KYtaanCfyvPtcJdA4OOOY39uKZQvvTMdGRmpSEjk+bDjBSkpfPcvQWp&#10;aZuTIoX6SWpEJoN6vhGaf9znhPdLAMrnzGWr77Xevmas95rVZMJ7gQCUfcHkGkPdL7cbGwxZhuyP&#10;9xpPq4GvV5eRmCaPGXw/NdTXrIY7IQBZY5D7Yb3bp5YAXA9ZUVdHQklDg0BjYyOampoEOOoOQ5Aw&#10;BBb8NBqN2PNveY5/qyHPcRlcJpefiGT1uBtgAZXLl+1obW2GRpCAHEVX0WwURB/9ViINKxqPHFVY&#10;nOvUokvTjs42zkMCXSf7AlS08Ex6gkELi1ErNPECPhsiIRL2Qh5BkDFhZrcqBJok1phQ46i8rAkX&#10;CDgRDLmET0A/HbN2IJODTJzxsT/gEEFDbDYDlcOEH5sIOxEhATgaYs07j9AYdFN+FwmKHpcRPo+Z&#10;9mY4rCZhQmw26OKkIWsCmsA+Dzmirt3CJCFH7qV7U5l8TvpO5D1fI66jMjiv08YRhS20VzQT+djr&#10;siPgZcLPizAhSII6k5Y+EvL5nNfFZCYThS6Rz+d2weNwwGmldhI8ThfCgSBGYgOYHRvCwZkRnNw3&#10;jXNLizi+ZwYTQ2H4XVZY9F1Cq5O1MZtv8w4xkr0DHxzWM/44b7Iy7h6uX78en92Sb8km2A18/HEv&#10;EmR3E/di+zYIwHsDa93WsmDfvn17PHfy7b/9t/+G6urqpNd+1Lh06VK8lsr2l3/5l4KgS5Z3NayF&#10;AGTwOGLhnhck+fn54rur5eBkJBfxt7mgsBA5uTnIyskRgUU4wnA5ff8ECWjfCivJAxZvnzAHdmzz&#10;oS+yDd5YFPZgABpTL1pNJKtEw9h5YC/2njuN6eNHsGPfAmJ7dmNwcQ7Dc7sQGxnAVqcVLe3NqKip&#10;QHF5sQi2kV+ch4wcWiBnbKFFMNWRFr4Z2bTYzslAVm6GOJeZl4m8kjxUN9dC29uNHpsRPfZe4cev&#10;3dwF71AAl25cwhvffBOf+9rn8Pmvfx7v/ODLeO7t53DwwkGM7x/H0PwODMwNYgftJ/ZOYv7QIkan&#10;dwrCr6SmDDlUfn55IeraGtBj0QuC0OZ1wOHro70NVrcFepsO5j4TAjE/Rkn22bU4hehoRAQW0ejb&#10;0NjRgIqGchSU5Auyjxd/6sWWmM9Uz2WDALwZGwTgypb0fUgyn94O0YFYvLTkG8+PVbTOlPk/NAKQ&#10;v8kqoiA7Pxf//M//HK/V6hvXt7Gpjuaxm0kw8ZuQknIzmSEhx95aIccrX8ukBc+bTORn52QjLz+H&#10;kIUsmqNS02jOonsy4ZfKf54sYwvSaC7LyEih69II6cigPRN66ekplJ6K7OwM5ORwmRnimF0ZZAp3&#10;BllUfjZyac/pfL1yHZOQyvXKsYK0tBWySQ3+w4fBx8vEHPX7CgFIWINctBoByHMT73mOk/fhY+6z&#10;xLyyP0UdEs4lO8/vkJwTE/OK8/z+JMFHRQAKM3aC+p1Tg8+px4ZsZyJkGep+WK0Pbge+Xl2GTJO/&#10;1ZDfH3mtOr+8JhHrJgC5TQR+P9a7bRCA6wQLd5IIlJBkoCQCGZyW7Jwk/uS1HzYBKCHvw/dvalQ0&#10;EtnEV9H4U7T7FE3AlaAi/Lu9ldEmwCRgdztHGu6CxdgNm1kvNOVMhnaYje30u0to2THxxxp2DGGG&#10;6zCJPRN/fN7JWnhxrTgm+NweC5xu1pQzwUWCIZsKe/12+PwOQQwyERgkxCIuDA14aO9GiH4z+ecn&#10;oZKJNo+T8rudgmRzO+yCpEtGAPKe04w6qrde8ZXIkZOZ+FOn8TH7UhSRj80KCeggMIFot3BZTAJS&#10;3R0rYOKP6+B22OJEIWsgKmSksleIQ64fBzjhujJpGA36MRYNCD+Ki+Mx7J8ewYHZcUwNRxF02zYI&#10;wDXibhCAscGBeO7kGwtNNXW1Sa/9KJBJQtQ//fM/xWu3sr3+hdeT5v8k4l4kyO4m7sX2bRCA9wbW&#10;uq1lwa4mAH/+85/fdK6npwf/5b/8l/jZOyPYPii88847ok5///d/v1zHu00A8tjh8zIf/+aFIC9k&#10;i4uLhYxnMJC8YTajq6tLfIuLioqE03smr1hrZUtGGjLyclBYUYrq5ka0kYzR0atHB8kpHSRj1Gs1&#10;yKsuR3Z5Cao1LTD02eHeHkJfJAhXdBvC48MYmplEdHQIvm39QgPQTrKPyWZCe3c7GlrqUVVXifyS&#10;fKRl00KXkFuQg9LyYpRXlqKgOA95RbkorylHfRvJo9oWNHe1CR+Dnu0BDJPMsXNxF/ac3IeHb1zG&#10;U68+iWffeAZv/MoX8OLbL2Dh+DzVYRvmj85h6eJhLJxYwL7Te7F0fgl7j+5DdCSGzt5uQSwyCVhU&#10;VSIIQJ3VIMg/c59VaAXWtdajpqkGdS11aOtshc7UQ23ohcFigIbq06RpQj2dKyovFO3Ykqos/JYX&#10;3jyP0TORzyMRqz3H1fJ/UrFBAK5sSd+HJPPp7aAmAH+T5kf1uR6D/ub58a/+SvwRIL+77weSPEiE&#10;8D/HZEDKlmWtN96zFpwSwEgJKKGcS0VKegquXns4XkPgt3/x24IQY+04JtEE+JigaM2lgzX1JCQx&#10;JcEEhAT/5vN8LMcpQ45beZ7nQrUWb15eriDnsmicZ2RuRkYWybTZDyIr5yFk52yi9M00h6YSMpCd&#10;lY7szBRksvuF9M3IZGRspvQU5GSnCvD57MwtyKI8nC+b3SPECUGpBcjgY0Ea5mYK8pHbK/aZSjAS&#10;NdSmp2qwT1ihhUj9zH3Nz4H7XZA0KYqmliQHWV4SRFqS5yuR7B3ldPGs43vuX34WXCcG9yv3sfp6&#10;WV4i1OWqsVpgktWQjMC8HSSJtdwPqnHDSCSxxXudpJz1QrQtybcgWd6PErcjAJNBrAfiY2u92wYB&#10;uAaw1pwE/5bkChMvkgxkgU+SfZLgU5/j9MRz9wpxwyah0sSZ/f4x6ccagOxnTkdCKJsHM/mnmDWz&#10;eTMft0Lb2ia0AXWdWqEByCQga/UxAWjUtQkSkE1l2fyVzWrZHJZ94kmT21jEJ/znKcSdDR6PDU7W&#10;1nOy1p8RLrdZkIFMAnIanwuxWfF4BAsLA1haGhWYmuSgIVyGQrw5bXQPG2vXeWnvhdPC0YMTCUAm&#10;8Yxib6G0FaKPCU2t0HiUWo+CCCSskIDK9Qwuc5kQtJqV8ow6uk+3AB8rYHL05nuZqb+sZsUUmbUU&#10;A9QHbPbMvg+HqZ2TMS8OTA/hyokDuHrqCBanRhEkIX+DAFwb7jYB+PPf+vlN53RGw01C3l+RkJdf&#10;VHhTng8T73z5yzfVgc0ifu/3fi9eO2U7evzYLdd90rBBAK4dGwTgJwtr3ZItoBNxOwIwWZ5Eko0X&#10;Sf/0T7f+GaEuixeD6jnq6NGjy+cYaqJxLSSeJP/4Huu9dq1YjVBiSBKwoKAA5eXlisxYXY2K0jIU&#10;0AI3PZUW5ZuURQ07r+cgIvnFRWjVtsPitENnNaGG5K/8qlLklrNfu3yk5mUiLY8WxUV5yC0pQGlV&#10;OZro22+09MIb6Ed0IIrQ9hDsLju6DF1oamsUxF9pZSlKKoqFFiCTf5m5GUJ7rpq+vw2NdYIEZAKw&#10;qKIIFfWVKKuvQAH706ssQo2mAVsDfRhbmMLsoVkMTm2Hb8BN8MC73QVjXw+ae0ge1DfB5rMgMOSD&#10;O+KEN+rC4EQM4R1hQf6VU7nsE7Fe04gOgxb2fqcwAWYtwHq6R3F1KbLys5GWnkoLaFqQZ6bTYj8L&#10;2bnZYp9Ji/L0DNYGSqH+ogX0Jl6grt7/yfBpI/ruFlYjDNdL9K2XeLxTInE9W9L3JMl8ejvcjgBM&#10;lodls0IVCchRcFebH2UeJpbU8+OxY8eWiTSG0WhcnuO4/KKSYkHwsezHJq/LprGpKWKvmMIq54ZH&#10;h8V1vP31X/8VSsuKILX/hGlsHFKrLpNJN6ozE3Ws6czgY06ThJgk9piUkmmSBGRIwoqv4fmY50nu&#10;E1ke/87Ly0FOLgc1SkNpeSZq6vJQU5+HyppslFZkCR+B+fl5KCrIQ2lRDsroN6O0MAvFBZkozEun&#10;uTZN7IvzM1CUR/NeThryshQCkIk91gxkojGX5tW8PC4vB0VF+SgpKUQxzbGM0tIiQon444brKv+8&#10;YUgSUI10Avd3cgJQIWDl7wfZLyETXCQ3yWetRrL3k8HnViMAuU8lCcjnEq9LBOdJBH+X1isTflwI&#10;QP4OyG83t1WOIdHuJPk/KtwRARi/dr3bBgH4ASAZESPJQDUkcZOsjA8TddRv7D+QfRAyCSi1AVkT&#10;UJr/chAR9hnY2sB+5jggCAcQoXRtJ51jErAdbALMBCCbAJsN7bCaOsF+9NiPH/vWixL4mNOY9GIS&#10;MMQBMoT/PDt8tGeyz+4wCHCgDBvtmfyTmoDRmA/jJGDOzw/g+PFxXL60DydPzGFmKoYhOhf0uhST&#10;WrMNTouL9m44LIoGIJN0rPHHWntqzT+GQtDpl9O4zUqwF60g7BRSTyHvON9Pfvxr8ZGTfPu7v/1b&#10;uJ02hegThF83fvTDH8bP3rr9j//xPzA7M4RwyIKhAQcmhjyCAJwfjeDEvhmcODCHuYkhESzEYTEK&#10;UlbT2iwCsiQjlZM95w8eScYfLUTqGqoF+LimtgLVNbww+vgTgMnyJJKAq2nkqctKJOoSSTo10bhe&#10;kjGRpGRNwLWQNfwRTlbeJwVrJayEIPIJRqLwtYGPN9a6JVtAJ2ItBKCawPtf/+t/IRwOi3Q2wVX/&#10;lpAEHW+S7FMTdYlmxTJ/srLUUNdDkn0fBQEoIRcYXK9U2qc+SL/vp4XYZ+j6+1a0BjkP+wgsLi9D&#10;Y2sL6luaUE7fybKGSlS31KKysRql1aUoLC1AbgEt8NhkNzMVeTmZqKooEb6o9SRbaHu0qG2sEfnY&#10;z18aLXQZuXENv8a2RnR0dyiagU21KK8oRnFZoaL919qAZm2r0ACsbq1DRXMN6rRNsPqdGN49jtHd&#10;o/Btd8HWb4bNa4LdZ4GpT482XSMqGotR1VyGps46NHbUoKa1AjUtVYL0Y3KPtf5qWuqg0XUI0s/q&#10;tgkC0OKyUv5mERk4LStd9JNchPIx98vygoj6Uy7eJBL7+3bg/Mme4wZuj08jASjIhzViu4rcE/Nj&#10;kjxMuqnnx2g0Kt5pjkKq/i3x5S9/WeTljck+JgP0hhUZjufHuoZ6cBRyxle++hWRzmXFBgexJTWN&#10;5Ml0pGWmCbDJf2pGClIE6HdGBqVnw2Kz47/+1/8qruUym2ktkZZBc0Y6m5ymCMKdTW3Z/JbNcNn/&#10;n/AzRvdMY3IvKxOZWVmC9Eol+ZW131KYeGSikZCSyoQ+E4KEFNYOpN9xcpCJNCbwiouZYCsWKCpi&#10;IrAARcUlhCKUl+ejQ1MOf78Wuyb6MDFqwzZfB62j2I95McpLS1FeXIzq4nzUlxWgpboEbXWl0DZV&#10;oKu1Cj1tNejR1KCT5qLmmhJUleSiODeN5k321ZqBvIIsFBbnCTcJpZU0h9XSHNZSgw5tAzq19YQa&#10;dBF6OtlPPq3d68pRXpKHAppbc5lAZJNi1oikuTuN+zQjk/o2k/qA5jJqP5OAHKF4E81lrJUpohWL&#10;tHi6OMd9mpx8UhNUaqjJKjlXqglX3nM/yzlUnT8RfC7xPvyMJQmYCKEZSO90ItZNAHL5gvxUzKS5&#10;DPWYEeWKeyr5bkcAyjYktlOdnniej9X9JrQm+VlwHgG6N+VbDer7rBU3lUHlL/exSOM+XMFyBOgk&#10;4HNJ0+Jz2Hq3DQLwA4Ca+FNDEjQfPVFzM1gDUB1AhINIcEAJEUFYaAIqWoCKGXArOtvomMDaf92C&#10;BFQ0AG0k4LF2n9fFgT4McNh0wucfm/qyH8CRobAgATlCLgfcGOAAIQROG4j5MT4xgOmZUQyPRIQf&#10;QDYHtjuMy9p/bBbMew6cEQo5qDwv5meHCCMYHw1jkMrigBsuh0WQfE6rBX6PG0GfF16nfZn0Y7KP&#10;tf+YEGStPEWLTyEFmahj8k+0h9LZ15/HwSbFtrjPP8Vsl/34hQNeup9HgH8v7p4RH1O5fedb3xT3&#10;43v9H3/yJyLtf//v/42lgwfpHu1Uj06qmw3/+T/9R3Huf/7P/4kjS+MYHrJiNGbHRNSD6aEgZoaV&#10;yMATg9TGkA9eh1XUs7tTKwKysGbpBgF4Kz4sAlBN4LEgFtkeFekc1l79W4I19eQmyT41UZdoVizz&#10;JyvrvaC+lyx3gwDcIAAl+Dkna/cGPp5Y65ZsAZ2I90MAMnhBkkzDRW6vvfbact5kmoTqNHXeRKjr&#10;oCb6PkoCkCHJqofuewCbP3M/Nt0Xx/0PYNMDD2LTQyuLL15YZ7J/QFoY55UWopgWpFW0IG3TtcOw&#10;1SgCX5RWFMfN0lKRSQv6bFrg5xD4d0o6LzBpYZNGSKcyUx+iBelm5BfloKG5BvreLljsvTBadOjS&#10;daBF0yS0BKvqq1DbUodGbTO66Fx/LIi9Jw7i+JXTCO8cQFsvB+dog9GpgzNoQ3QshIHxKJwBGzT6&#10;FlQ2l6O6tZKuJZnJyb76WlDRWIHCiiJB7jGZ2dZNcqJJh3a6bwPdt7alHtVNtZSnGOm0oE5Jv9ls&#10;bXnRlNCfd4oNAvDO8GkjANeLWOxmAjBZHiYXbpINI5Hlc0yE3W5+fP3118WczjJI4p/MRaUlGBze&#10;EU8B3njzTUH8paYxCZQh/N1l5aQgJ3cLcvNpn5+O7NxMZGTnoqikGv/8z/9eXMd12jEyLHyTZrAG&#10;GSErKxvpaRx8g8amCLyRKQJxbElNVzTbmMhisi+uTchahUK7MA4+J8yMmYhKYQ1ANpFVtNRYY7Co&#10;qFBo1ymadnmEXJSW5aGsvBAV1bxmqEaPtgpjkS5cvziAH7y9hG++NIerB7Zi2FkOfUMu6stKUV9U&#10;htaCQrQX5kFLZeiq82BvL0NoazPGQ0ZMbd+KIZ8B9u5GtNeUoJHmIyYCS0qyUVKeh9LqYpQ10lpE&#10;UwWtqRnekAG75wM4c2IAZ44FcWjeit1jZoyF9QjYm2HuKkN7Yx5qK7NQWpyOvPw0ZORkYAs9x02Z&#10;2dickY1U6nt+5qyZl6j5mAx8Tk1QJR7L6wU5R7/V75bMs/wNUeVVz5/JypXH8nfifeS5RMhr1UiW&#10;78MA31u2PRlWqycfc1v5OQkCkLCZjqV2JmseinFHSCYzr5cE5PyS3ORyP/PgAwJSZksE57vdPbht&#10;qz2v9W4bBOAHADXpp0ayvPcCFBPgSjTGowpLsDYgawIKU2ChCaiY+3LgDyb+OjXxQCBdnXGiSy/I&#10;vnDAiYGIB5GgC0G/Q5j/sgYgBwSR5r5hOsfk3/BACOMjUSzMTuDsmSO4fPkM9u2fxdBwGKGwB26v&#10;Ej1XEIAESQi6XTZh7qv40KNzHEWX9n6PVfgDDAXs8QAgHOWXrreaBBEnzHXNCvnHYDKQyTRpssva&#10;f0wIuu1Wqqub2uCnugdp76Oy2Z+g4s/PRffm39GQn9oaon0A+/cs4r+rCMDnn7kutAV3TYwtE4N/&#10;97d/hz67XdyLoyGHSJD+xW//TJzj7d13v4DpKTcmhlz04XFhJOikD6EXEwNB4Rfw0SsX4jmBb777&#10;K2gT/iYVjdI9e/bEzwC///u/f9MzvnHjhkhnAvJv/uZvxHHi9t//+3/H7/zO78R/3bzxNezLSF3m&#10;rdggABNJutU0AOWm9s2XTJNQnbYeP36Jmn/qum8QgBsEoIQUSjbwycBat2QLaInPEH7pgfsRia0Q&#10;cGzixmmJUOf5y7/6S2Tn5yE1c4X44/lwWyS8nP+CKjhHIqmnDtzx1ltvLc+p/O2soO+F+r5qfEml&#10;VfheW7J23EdQ1+O9IIVwKXjLhdZqRNNqhKFMlwsUFuhZoyS/rBgNJGt128zQ921Fr9sBrdWIsqY6&#10;ZJQWIrUwF1llRcitKkMm/U7LyaSFTAot2hU/V1mZW5CR8RAy0h9EdvYmWvBmoqWlAj09jTBbO2Dp&#10;06PHoUObqR3tFpLfSEbaGiS5bHgbJvdP4+S10zj1yBkMze6Aqd8CR9SD2OwoBnePY3hxCuMH5jC6&#10;dxqBnTF0k0ym926l82OYOboXofFBdPT2oLq+VpAUxbRQZ+3GgpJi5BYW0IKZFsn0fjBB8GDKZjG/&#10;staD1PKQ/aLuN3W/Mjm0XoJIvs9rxWcIycpZDfcRkpXzUWHd9V+FoFutn9fbn+sF15/7NNm9b4f1&#10;bHIMvh+shQBU52GZjk1c1cQfz49qLUDWDJSbmgDkoAuXr1yJnwF++YtfFDI+bzw/NrY0C7+irJGn&#10;EG3ZKCrORWVVIWrrS0j2LqHjItQ3VOHf/3uF/OPtwoWzVKds5BdwcIwsYRabw6b3VAaTI2lpGUhL&#10;pWMmBNMzlsk+SfIJMCnIGm1xYlBG3GVihbUAWdOK/wxiP3+s5cfEX1FRLvIKqJ55bOqbQWlZQuuv&#10;troYHY1l6DPUYGHYgJevjODHbx/FDz6/H08v0bqorwL2llx0VhehneZJLc1/XRWF0NcWw9xUCnNL&#10;KSxtpXDpa9FvbqFymqBrKUdzZT4aynJRW1aIKrquglBVVUL9UYH2zlq4vN3eJyuZAAD/9ElEQVRY&#10;2BvFK6+cxHe++Rje/PwhnDrswlCoHX57C7xbW+G1aWA3taJLU4XqCjZZzkQGay9TOx9KzRBIYY3H&#10;1BVtRwmZlgySCEz8pvBefhtkmhryPF8nr5V5Jfi3mmxc7R6rEUpqcLq8lxqr5f+wIOvF9ZdtZXAa&#10;t1H9HUnsN76GtR6FJl2CTLzaGmi9BCCDtRplmfdvUpW9OR4wRgXWfExWBoPrrW6nfGby/Hq3u0QA&#10;rod4+6AW/vcOAfhBgf3JsHmMGtIv4a1Ye1/UEdTEH4N9AjbV1SybBLP2n9CM0+tgNBig13VDR0Kq&#10;vlMDU3c7rHotbPp2OA3tCNh0iLrNCLtMCDj1CLgMBCN8DgM8dgPtzfA7rQi6HIj5/RgORzE5PIrF&#10;2Tkszs1hbHhIEGuhAGvXuQRp6HVzZF8d3E4dPG49nHb2w8fmuF3C7JijCrNpMQcXYbNi9jfo87DW&#10;nhEOSzec5k64LF3wUN28Dj3VQQ+3tRt2oxYW9lfY3UxtaIXFoIGRyrPTdR4P3dfLZsk2OKm+btq7&#10;2YTZYYLNzvUhodlF9XSH8Mi5FWe6vH3/3W/B1aWHvVuHU0ePxFOBP/pXf0j9pIPN0EX10SFA7fr5&#10;b/w4fhb42U++j5EBO4aiDgwEnYj4rIj67RiOeDAUduPaxZPxnMC3fuWraG+ijxt9xBoba7Bn73z8&#10;DBOAv3fTM75x4+n4mdXJQd5ud+4rX/nKTeduxQczDzB5rtacXaum40dpAqwm/hJJQdYMlFsiqac+&#10;99Yvv33TIngtwUYSzYmTXbdBAG4QgBJS2NnAJwNr3ZItoCXWQgB26Va063iT5B+fUxOAavIu8ZpE&#10;ApCFWfXcJbcjR4/edO+1Qn0/df0SsV4CUC4iGHJhkSyfhFx4JEKel79ZuOcFc35JMVrYAsHvgTPo&#10;g4nkpBZ9F8qb6pBbUYLMkkIU0Te0srURJfXVyKXFbF4xpZWXoKK2AlW0yK+oK0dZDS1yG0rRoWuG&#10;3WNCn98Ce38vlaeDztkFZ2grdi6OYPH4HEbnd8C93QmTh8nBTmi3kmzX1w2T14i+7SR7sCnwnl2I&#10;TA7BEfGi29mLlt5OtJq7sDXkgX8kCs/gNlgDfTDYzejpNQqT5kJqS3pWpiANWLtCzDes/SBBv++n&#10;PfeRhLqP1P3MeK++ToYNAvD22CAA7wy3IwD1+puDgEjyj8+pCUCeH1lW5Xecgwapr0kkAJng+704&#10;6afeTp4+JebcNEImjTVpYltWXoyGpiq0t9dB216LTm0t/viP/iB+FfD1r30RTbX5qK3IQUVJJooL&#10;UpGfw37yUpCVyUFAlGAfrFGYnpEZN3Nd8SuoaAMy8UcQBOAWcJARJgC5LulUjwzaczm8Z+3l3LwM&#10;Qfrl5KbSnu5XkIaConQUlWSgrCwDjZVZ6K7Pha29AIP2Ghwc6sSFWTOO7mjHuL0Y2zoz0decDVtj&#10;Ecz1JeipKkRnVT50dUXobS5Hb2s5epqKoa0vQAehq7kExo5q6NuroGkoQktNGZqrKtFUSeummlK0&#10;N5eht6cakWAPjh0ewKsvHcPbXziJKxcGsGN7A+y9lTBoq9DVVg4dlaPT1tF6mObesnzk5bEfQOqP&#10;FOqLLWkCalNnBvcfk5/SPFcikRyUZI4k0+R7pJ7/ks2NkshKBJcliSJ5z2T3SSyDj9Xn1FDfW41k&#10;eT8MqO/PdeZ2yb7n/uY9t0ld12R9yHv+Bt330IpWniDqCMlk5jvWAORr6RsoxgeNUybJ1X4hBflH&#10;e8XsOXlZDPmMkj2r9W4bBODHCB8mAagmAVsba0VgEF2nBgZdtyAAjXHNORMJqiZdO8zdGli6WmHt&#10;boXH1ImgXYeQU4+gywA/wWXthN3YDged89pNlG5HyO2EnyPgWm1wW2zwOpwI+nwIB3yKaW2ANfDc&#10;iEU8CAcd8LqNcNo7YbXQvUx0T4OW6sABRzRiz78FEWgzCE1Ej9MMt91I99YL8o9JQKelE25bt4CH&#10;6uiydlGdtLBTeXzOZeWgHHrYLDpYTez7TyEYOZiJy0Hludi82SQiF3ucFqqnD//pP/2n+CgC/ukf&#10;/gFT27YhajUjyBqR1N4zJw/GzwJ//3d/i21uB91TBw/7QXSZ8LOf/Ch+FnjrC89jdNCBkZgLg2EX&#10;ogG7IAAHQk7EqA+uXT4dzwl8+92v0Yepmj5I1WikZ7RWAjCRyFtYWIifWd+5W3EvzAMreC8CkCfk&#10;ZFBP9rcjAG8XBERNAKpJuGQ++Thd3ps/DskWwWwqrK5jMqjJw0TSUQ2RX/WRWxUy722QrPxkSHbt&#10;Rw31h35VJLkuEcna+3EBt1EKPRv4+GOtW7IFtEQyAjDZdjtSjaHW9uON58EWjWZ58ZvMrJcFd3me&#10;N15Y3ynh8EERgAxJVvExEyUSifkYiYsOCT7H18hyWIDnRUxadhYKKkpRp2lBh1GHdn2PiBJcWFmG&#10;3NJi5DDZV8W+9hrR2NGG+vZWVLc0obq1CfUdrWjQtqG2vQmVzTXCxK28uQLV7dWoaqtEVWsFNIYm&#10;uENWjM3FsPvQJMbnh7Bt2AtH0ASb34jgkBsTCzswd3ACA5NhOEn2MPfboXP0op3kK621Bz103Ove&#10;Cp3ThHaSj9p6O9Fh6UEnyUndFiNMW63o7OlGWWUF0qk9TBDI+eYWxNsv+0ouctSLUrnA4X6T/bVW&#10;bBCAtwe/gxsE4PqhJgCTbWrSLxnU2n688fzY0dGxMj++/vqyqaAkB9hFwD//8z+L87yJyL0ka2bn&#10;5Qpk0Vhj33xZ2Zng4BblZYVoa66G3dyB3/jpig/y//D//Xc4dWgY2/u7oWsrQkN5GqqKt6A0fzOK&#10;clOQn5MqAmZkZMRJqjQm/ljbbSWy8Iq2H5sBK+a/TA4KTUT2EZhL9crNghJ1l6PqUplUbm5eGvIL&#10;FRQUpaKoNJ3miSzU1uRA25ALQ1MOtmry0d9TjFBvGcLGEvi02fC0ZaK/PQ+BzlL4Oyvh0pTD3FyC&#10;nvpCdNUVoLu+GN0NpdDWl6CtphCtNQVob6A0yqfTVqBTQ3lpDjS01sHcXo+t2hrYuyoRsDZgZsiC&#10;c0cG8djlaZw5FsPECK0h+6rQ01mOlsZS1Fblo7I0B+XF2SguyEJ+LkcgTkMGkzmpaUhPpTanMum0&#10;QrQx1GSg6Ef6rT7P872c59RIJHbWAvU1fCwJMSaEWftyRatzxfedvL+89k7uey+A683t4PbIfue9&#10;bJscc8muZQ10/g4lylKcligvM+5IA5CvpTHM40YQ9TRmpTa8ekyJYDHUBnWdZb3X8l6sd9sgAD9G&#10;+LAJQAkmATkACAcFYQ1Am80Kp8MOl532bFpr1sFu6IRN1y4Ir4jLhJGAXZiwDoedCHvNgoCzGdqF&#10;1lvQbcNg0IehcBAhj1uQf06zFR4HBwPxEhSfekG/S2jzRcNuDMa8GIgyKWiFy8m+Bak8EkbZj56Z&#10;wCQdk3ZM1HE6awOy9p/LThO5TQ+/y0j1sCLityHoMQstQK6TIP+MGtpT3alMr10PN8Fl0wnNQbuZ&#10;yqU8VsrDeztdYzd3wk7t/PUfr3xQ/+f//B84vX8W+0YjODwRw9JUFAujfoxGrdgeMuDf/Nm/FvnY&#10;BPf0sUN0Lx3CPit2jUbxn/+zQiD+4z/8PcZ3+DEQsiMasInzIa9lmQBkPHblrMjL2x/9q38JvbYB&#10;7c21ggD8zne+HT/zySIAk733t3/3FbwXAZg44UuoJ341AZhsU5N+yaAm5XhjIU+jJSEvTg6KoBwJ&#10;9+cFk3oRvFqEOTUSr1ltux0xqAYTW8nuo8ZqH8hEJPu4ftS4m3X/OJOA9+Kz2cCdY61bsgW0xGfu&#10;vw+/dN9n1g7On7CIvx1uR7gl89v3QRMOd0IA3g2sRgyKsZlCC0F22k8L+TRCahYtLnOykE6LakZO&#10;UQHK6Rva3KFBp9GAbrMFnaZetJN8Vq9pQWFVOdILcrCZFt0PZm7Ggxm0SMrejLSCNBRXF6C1uxGO&#10;fguCJFf1+bfSsRn+CMlbgz54tjlgJXnJ5NChq1eDmrYaFNWWoqKxCp3mHth8TjhILnMG3QJGp1mk&#10;t5Mc1tzVhsr6GmHyy4QEL3bYRFBo/1G7kr2z93ObqS8k4cQLmcRFnOiXOPG3QQDeHqvVf71E32pY&#10;tT/XO2+sgs9QfZIRgKvVX2I9W+KY+yiRuIiXeIDOSTnlIRo/rGFntJjxX/6rMj/+1V//NUoryhVt&#10;O5L/svJykE1jnv/oyKGxV1CQJ0xdddoW7Bxw4/j+YTx2cRpf+vwJ/Phbj+BbX7yApy/OYWq7CRZt&#10;ETQ16WioSENVSRpKWTMvX9HYYzKRfQSy1lJq5ooGoCT7+P4MJjPkb64Pkxy5+dnIy89ETm6a8EmY&#10;lbMFeQWpKCxOI9C+JBUlZekor8pCXV02OhpyoGvOg6G1AMbWIvS2sGZfEXS1udDX5cHRVoaArh5B&#10;gruzCpb2EuibC9HdQGgsRVdTJZVRiZbqYjRWF6G1oRgdraXo6SyDQV9J68x6RF0dmB9y4MK+GK7s&#10;j+LkjBtHJhzYN2bHSLAHDmMtujRFaKN719UWoaxUBv9IQ05WGrIzUpGVTkhLQybNUZmp1La0dAK1&#10;exUCkPcynUmq1Yg/iTsh4tTX8LEkAPlPtUTyT2okquv0fu79UYDrqa4zjyX+NsjvamJe9W81PmgC&#10;UK0ByCSgMpZTxJ6/i0z+8djhMcNjjMcP+wSWdX6veUKN9W4fWwJQ7VdPEgQ1Ncnutxo+fgTg+rD2&#10;Z9JA4OAft0IxARYBQeJRgY3s689ug8vlEAQgR6R1WgxCqy/gMCHoMAgCcDjgwFjEjaGwEyGvGR6b&#10;ooHntRsQ9joQ9bkRcDrgtlpowjXDbmQikY6t7GOPffuxjz0HYmEfhgYCCgEYcxNciEakjz/KazcK&#10;0k8Qf0wAEkSUYYKipWdG2O/A+GAAizPDODA/hrmJGIaZTPRa4HMyQdgNl6VT1I9JQK4rw88ajG4T&#10;fCQIO83tVMdW2Ayt6Kff//E//of4yFl9+3//3/+Nl5+9hMkx6osRB/7Tf1r9Gib/hjhAisssEPKQ&#10;cO4xCzBpySbAE0NB3PjszabG6o0JoP/235TIXnL76te+Ivzv3XhmhQz76lcpLT5+GIuLi/EzKyQf&#10;p7OZbbJzq+PDnwduh7tBAH4YSPz49BhWzEf+8q/+SvhOUp+/He5W3TcIQAVrqfsGAbiBewVr3RIX&#10;12p8VASgmvzjPypkQJFPGwHIhBibxzKRI+pHz1U9x4gIigR2XJ6Tl4fyyirU1TejuqYRRSXltMjO&#10;Q0ZWtjiXV5CH7Nxs4asqLWMLLS5SkFuQg5LyUpRVlYt9XmEepeWisLQIpZVlKKJ9Vm4WfXfyUFNf&#10;g5qmOuSXFSCnOBc1zbXo0GvR1tOOek3jcrTfgvJCZBXlICUnDZvTlUABvLjhugun59SO1Ryfs38k&#10;XryoiT0+louaxHT177VggwCM13ODAFzeko27jwryPU+E8EsW1/zj8dSrIv94fhwYGoxr4KULAiEj&#10;OxPZ+TnILcpDoQi0UUJru2r0dmmwvb8XO6O9GI9qsXeiB2cO2HD1eBCPHB/CkRkvtvc1o7ctF63V&#10;aagp3YLSwi0oyk8Vfu7yab7IKypAVn4u0vnPCDXRxybH/IdEQT7NIfm0zxNaivyb55Wi0nyUlOWj&#10;qDgHBYUZwuS3sCgNpWWZqKrORX1DAZqaC9HQWIDG+lxoGvPQ01oMQ3sl9G1VdFwNg6YOPc3V0DfX&#10;wKZtQj+twzw9DTBTvu6mHOhaC2DtroXb3IF+mwF9Zh21uRW6jgZ0d9RA216Grs5SGI0VtHarw3hY&#10;ixO73bhxdgxPHI3h0A4jRijd1VGIntpsdNQWQMNuleorUVZWiFxh6svRkTlyLCFlC9JTUpCRkorM&#10;LanISklDTloGcphoU5FqiQRgIskmIdPUuB1htRrU14hymWhUkXvq+3GaOl1dzscNchzJbwNDPb7k&#10;Od4nvZ6+P8nk4NXWCHeiAfhQfBzzd5vHNJv0K3vlW87neYzzWE4jcBRtfj78bGT9b9cGifVuGwTg&#10;JxYfDAHIJsBWiwUOux1OJgCtJrhtJvidFkEAei3dcBvb4TVp4bd1I+g2CgLQ51Q07pgA5Lxemxlu&#10;iwkOoxFWnQEWgtVggs1kFtF4OViHy25GyO/EQNSH4UE/RocDGBsN0jEHFHHB67YK4o+1/6QWoJoM&#10;ZLA5r8fJdbAIDbqRmBejMSqPHVsHHSskoJUJSi2cJqo77YOObsS8JgwFrBgKWhHzUV2oDT5rJzzm&#10;dvrYaKg97bBTXoe5Ez6bDjGXEWM+K2bCLixQHRdGfZgd92BixEF1pnJiNgxFWZuPygtaCDYMUB1i&#10;wtcf1cVjQ8jtQNjrRNTHaTaBISpvaiSM+clBPHf90fiIBX7wvW/Bom9Dp6YBzc11aCJBvbGplj6m&#10;NWhoYCjBN25GDY2blfGTOI5ufY/Wgw0C8E6g/vioyT8W8kLRyE11ey/crbpvEIAK1lL3DQJwA/cK&#10;1rolLq7V+Cg1AJPh00YAcjqbxUqhX/yOX8MkCIPzLS/mNtHCYRMtPDdnIG0LLcpTM5CVkYWCvAKU&#10;l5ahqqISleXlKC7KR3Ym5WM/VSm00KB8qYQtW9hXUio2b0rFpodSqGxeePACJE05R4vIh1JpgZJG&#10;i1PCQym02CBsorT7Nz+Azzx0n9jft+k+5XgT1ZffR9nH9H4wKSV9/t0CPhcnoRLbq27zauffCxsE&#10;YLye1IfJiDPZt2vFBgH4wYEX8XJc814eq8kkqdEltbikVhcHABGagLk5yCEUFuahtroMVqMW2/ut&#10;tH7pgbO7DnZtJVzdNfAZ6zDg0mAy0oud24zotzSjs6kAtWWsAbgFBfkpyM1LEWa7mbkcVVjx48fI&#10;puOc3Ezk5WejoDAXRcX5KC8vQVV1Oa3Fy1FRUSqCfeQX5yGvOBf5hawJmIH83BQUU5mVhWloLs+B&#10;vrmc6lMHW3s19A1F6K7Nh6mtHH6LBjG3HlFXj9gHbbQ20zXApW+E39oOj7EZ1q4amLqrYdbT9aYm&#10;eOwd8Dq12NrbQGvJerhsGgS9OkIPnaO1Guex1iLqbsDItg7sCPBarw4mzf+fvbMAk+M4875geZiZ&#10;GZeZV7ta1IqZ2ZJlmRnjGOIYEseQOIkpDvsuDvMFLuTAJc4lucB3YY7txIELx//vfXu2pN5R7+7s&#10;aiWt5Knn+T0z011dXdTVb/2nwIHakBFJtxYJpw5pjxkptxlRmx52SmNu53XOYyoDav/UmsopqJI2&#10;cRJlIoS//BF2cvg4+8lHXCO/jusCrw2nZMdNx1SClVL9mw6lMOYTeb3P/y2+izwRAqs4fzLxlG8A&#10;UghzEgBPE7N1RQHwnOXUCIBN9bVoa2lGd2eHJAAO9LCA1omxgR6M8u68bbXUUKfRW5/A8rYarB3p&#10;xK7N49ixaUyagjvAo/PaePONRvpsRl9bG3pY+GtqoQa6Hb0dHehpZyGQzrGwONiD1SuXY9P6Ueza&#10;vhp7dq7F9i1jWDXeh4E+8s/hETzVt7eD1+2rQ1tTDVrqM2iuS6OZPtubMtL6gyzy8eYfI30sQubg&#10;dQB57T9eA7C7hfw1p9FPL5fB9pT0olm7vAV71g/i8I6VOLRjHPs3j2D7ql6sXk4vpd5GaUOT4d4O&#10;jLJY2dmG1RTnzQPd2DnSj62jPVg3zCP5mjE8UI+RgTqsGm3GprU92L5hABtW8ejIDsqXbqwa7KX4&#10;dGOwuxMjvd1SuLxBCK8BuGXtoJSHeyn9r7n7toknFvjoh9+H3vYa1NfET1oAZOQbaxx/pmbznBQF&#10;wLkwnyLMfMW9KADmKCTuRQGwyEKhUKfUgRbMVhCYLbMVZE61QLfQ4jMVLHzJOzoCHjHIo+ukNo1H&#10;ElRRJ0mtkoQAXoMvkU6hvqkR6eqstCsvbzQiOlkijPyORD7sR9xfdLiEGCeu509xXCn+ZzszCVD5&#10;zPY5mir8U/08nur7ThX+bJkqPiL82ThRVxca/BwJsUNJ8GBxSC4uid9CABTTcXV6rbQGoNdjQwP1&#10;D8YGOrCivwUddRHURm2oDVsIMxpiVrRVe9HXFKU+WBQ1cSfcNhWM2lJpF3G1powol0YP642a3C7B&#10;Jh2MEwKgyayX7sPY7Ra43Q5JCHS6bNLIQZ2R4maogpY3FqFPg74SFsJhrETApkUm6EBzKojmhB81&#10;QZ6GbEVLJoCVFNft1O/ZvXEUB7auxI51Q9THakBbTRh1cRcakh50NVI/jUXNrho01YXRWBdEB/Xd&#10;utrSEsMDjdi8fjl2UH9xzXg3utvTkmDYWe9HB302ptxI+ozwW1Vw6Svg0lURakIDJ+WntUoNg0ZF&#10;+VolCXwqVcVxAZA+pd+T4OPHR/yJMpOXXz6iDKeC/Yg6wPWBd0tXsuOm42wSAMV7SfzmdHM+iDrO&#10;ojevaWgwGKTvfF68j+Yaz6IASO7EDvRsOvOFiwRhIhosjDChFMZUyMUM/s3ixdQCxqlJ36mE80Mp&#10;n5QIBwtP3/S7AOfgnYBr0gnUSiJgDTrbmtDT0SbRx6P5ejrQ382wiNeCbjrf3d4oTcFdNb4c61fz&#10;xh59klDX2VaLtmbetKMWnS28xl49UYdO+t1Dv3MCIe+Sy1Nwu7FudACbVo1g+/px7NywCjvWr6Rj&#10;fRijlwTvLjzW34aR3jYMkP/eZgqnrgZt2Sya0xmiBs1Z+qxP071qpU1BRgd7pLiMLO/GQB/Hv3li&#10;049aikeW0pDFcF8thVuP9aMdOG/7GK46sh2vvPYI7r3pElx/ZAf2rOzD2r5mjPd3SHFc3tksrYPY&#10;Q/fneAx2t+ToacNy+hyg832dnB8U1+WdFIdujA73YuVYv7TRydhILwYpLBYzWcTsa6uRNlMZbK/D&#10;eF8L1vJIQPK3aeUgNowTK4exnj6H+zrQXp+ll1mcXoxx1MQSyETTSEezSMUySMQTE8IglWvcjVjM&#10;i3g0jEQ4hngoSuUclurLVMzmGTxVz/ZswmU4bObeOQqARQqjUBGtEOZTiJrPeC1EChFni8wvLLAI&#10;AUiayiigc1zfJPLKaSpOZfkV6vI713Lmq+M/FUUBcG5MJQByB4anD6mp088Li/M6QmKNLp6ix1Pz&#10;fGQPBqMR2N0uaHRaqWMpOk5CyJsqfLmgx50MIU6IDhv74XNcb0Q4wv+5xGyFrNk+R1OFf6qfx1N9&#10;36nCny1TxUeEPxuXX8cXCvx8CeFDLhAJwUggRCHhh8URaQdgg0EaHajTaSSRzmo1wOuyIBHxIBOj&#10;PoDfhpDbgKjXhLjfjBh9RoiwxwS/Uw+HWQWDtgwaVRmFy5SDp71qtCoKPzf6T6fnUYj8Wy1t8MHi&#10;n8NhlUb9BQJe+HxuSQC0Wo3kn+KmK6frKUxtOV1XDpO+ElaDGnajGh4bxcVjQ9znQIQ+YxS/VMSN&#10;+kwYTdUR1KUCEpmYB2EvtWMOPV2jhdeuQ8hrpj6qE9GIA0G/BdGwA7XVYepbptHcQH1V+l6d4SnA&#10;IWTTASRiburzOKW1AcNeK4VlhNOkhZ3aTYeB0k5YtXqYqrQwVKphrKJ0qjl/K1BF+cCfubzICYJ8&#10;rLKK1ysl6HsVi4C8nptMuBNtpSgnRgi4QihUOi4fRcgIPxW8Y+zEtFFBbjrpiXaGYLaClVK9ZJT8&#10;zify+4hngNOcP6JSwOfl76C5xnM6AfAEm47zXH7tSdz3VDBbVxQAC6IoAB4TADMp1NewoFaLlsY6&#10;tBGdLTwKrw39LAJK04J5Gm8zOlrqc5tztNdLa/PlpuXS906epkvfJzbxYDGQd/HtaKpBt0wEZNFs&#10;tL9TWjNQsHZCDOQ18daN9Ugj6Eb72zDYTWHSte21GbRR/NpqKMwa/l2P5tosGmtTaKF7sLjGm4Ms&#10;7++QphDzJ//muOR2FU5RnOIU3xQGemqwcrgFO9cN4ND2lbh473pcSuxfP4wtwx1YN9COsb4OKZ69&#10;lNZOij/T3VSLzsaslBaRDhYBWWiU1iWkew7TvVmAZBFwjODffI7zi/OiuykjTadeSWlbP9yD7asG&#10;sWv9GPZsGM99blolwaLgIIuGPOIxm0JdIoGaWArZWAZpSQBMIU5lVxQAT3RKHegihTOvAiChdI+5&#10;UBQAi8w3xwTA0gkBsEwm/uWVz0wUBcATRbXpKAqAOaYS6Hj9IBb7eNMNs80q7b7JC4tzZ0XUTR4V&#10;KHbnVFGHijuk+eJd/v3ksD/ucPHoC5vNBqfTCZPJJIXD8RIiDPstCoA5ZvscTRX+bMOZLaf6vlOF&#10;P1umio8IfzZO/vwsJLgTz88lP1fyqb5CAGExRIgfQlQSx3U6LQxGHp2nk6boStN1JZFODZNRA7OE&#10;WsJCWE1a+tTBbNDCqM/taqvjaawqDptHH7IIw3HJ3UvNo+HovDT6jWARkO/DI/1Y8PP6XHB7HNJ0&#10;YGndQItB2vxDqye/unIYzSpYbQZqPwyw8uYgvM6ogaA2yWzQwUK/HTYTvG4rAj4H/ITbZYGd/Ntt&#10;fE4Pu5X9aaUNOUyUBhOFz5hNGgpXD6fDKF3jdJpgt/OoRIJ37nUa4XKZpV2RXU4rrGaKG6eZ2kQj&#10;5bFRZ6B45DDq9HRcB520oUdu5J+09p+mUko/rweomRgFOEkY5LyjdpjLg/NLiH9KZcVlyojyPLEs&#10;WcTNlb04z1TSd95Uif/gObZz7MRmEtKachPtvZzpBECuayKO/Mm/lfwxSvWVUfJ7Mog4cXo5PwSc&#10;DyKeStfNlakEQGGnHbPxWPzj9TiJ/Pw6VXlRKOL+s3VFAbAgigKgEADl4l9zfY1EezOPnuORfTx6&#10;rYl+16OF/DTWpokEmhszaGuukcQ+Fv9YCJPW6RMCYFMW7U016GmrR197ozRybtVwnzTCjUe6sejH&#10;o+x4Wuw4jwgcG8C6lf0YG27DAG/Q0V2P3o46dLCAV0/3qqM4cRxrKQ7ZWtRn09I02aa6FMU7Fxdp&#10;zcAJ+HtO/MuipSlN5xP0O0Hxy2Cgpw4j/U0Y62/GGG8K0tOIsc56jBMre5ox2NksCX3tdN+Oxqwk&#10;/HXQd0UBkP12UHx7WiTxkQVAFv74O4/+4ynN/b0spPLIQR5d2I61g93YPNaP/ZtX4tL9W3HJ3k04&#10;tGUc520YxWH6PLRpDFvHezBM8exsovJJUTnF4sjGU1RmqYkRgBMCYKwoAMpdfue5yOwoCoBnhlMp&#10;IBWZHskYZER5sFEoGYY541D6R16cm4JTWX6Fuuk61FMxVUd+tuEUBcB5hsqdO4EsAko7CNKn1CHM&#10;q3fHKJ29QMedC+7wcOfUaKTOvdksTcPiThp3QNgP14OzaQTgVPV5Kk718zLb+EzFfMVzKmYb/1Md&#10;H8FsnOgwLwTkHXgh8gsRUAgf/J0/+fkTolE+PP2URTmtjj9ZjMqNVMutTaem47xpB6OhdoLCpXCq&#10;1BpUqjSoqKJPac1PFlkmj14TQgeLgix0SdNgJcErJ3rxSECTaWKzEBb9JgRInh6sN9D9tSXSCECj&#10;SUXn9XSejvNoZRY2WQTT6aEzmGAwmSkMC+x2m4TVZpH+ZDDw5iYGvs4gfep5pKMETwXNhcfnpPP8&#10;3cRTkk0S4hr+NPHaiNK9WYATYuaEqEd5xulgwVSn5zzkfKM0SwIfj4KkNE+kl0cAsn/+5LzIjQJk&#10;v5NHAMrLTJQjf/LvfAGQYcGP21WHwwGXy0V5YJd+czr5Og6PBUBu53mziCoq00pNThCUhMCqSuk9&#10;cAJTiHry+icXsuR+5Aj/+Sj5nSscD4G8/snroYjrfDFbAZDLQC0rU35W5jtOs0WUxWzdMQGw6Iqu&#10;6Iqu6Iqu6Iqu6Iqu6Iqu6Iqu6Iqu6Iqu6M49VxQAi67oiq7oiq7oiq7oiq7oiq7oiq7oiq7oiq7o&#10;zmFXFACLruiKruiKruiKruheIi5/CglPr+GpLNI0o4kpLTylREzpzIen6rEf9iv8iakoue+5KSns&#10;jz9nCi8f9nsylJXxdB0tSio0WFKeWyOpkqdxacug1ZfC5qxAKmPHps09uPKqbbjs8g3Ytasby4db&#10;0dTeiaaOLnQPLMPQ+CgGVwyirasZkUQQFpsBag2vT1QJjVoHVZUOpSVVxNRTpOYbzksuLy4rnobE&#10;U8d4Wi4j1o0Sa0iJ6WdKZcrlxcdEuZ0upitfkTZ5XeTfop7K/ebCKUFFWQkqqb5VlpbRZzlU5VQ2&#10;FSpoKtXQa3ltMCNCISeqa4Jo7YihZ1kay5ZVo68ng47WKJobvGiodaK+xiXR3BCQdhVNxbzw2q2w&#10;6U0wqU3QVepRJZseKfIuHxF/Af8W/uXxZ7/y32cCebw5fvI0iXqidN1CpOiKruiKrugKd8cEwBtv&#10;vBGLFi06ZVRXV+P9738/fvvb3+LXv/41fvOb30zL888/j9/97nfSZyH+5cz1WvYrv1bJz1Scbdc+&#10;++xz0ieXB1/7u9+9gOeee46OP4vnJ47xOQ5THM9d9+yx778lP3/605/whz/8gfw8i1/Tsecm4iJd&#10;S9c9R/dh/xzGb3/L98nFkz9///vf4wX65LjIw2e/v5E+j4f17LPH7/3888/hhRdekGC/wt/vyB/H&#10;g8M5xkR4fB3nVS7O/4c//pHjnMsDOcfCIuTnOV2czj8SnI5cmLlzIl6cjuef/60UX/m1z9L3F174&#10;vXTP30txfl7yL84L+Bpxb847cZzvx/ks4szX8qf4Lg8jH/Yjypj9ch4o+VNCHp8zea2Sn6ngaz/3&#10;uc9hxYoVKFmyFF/96lcnWrgTnZIRuSDgzmQJdRZKqOM6K7iDceY7FecKJQSv/5G/ztrJItYUEeR2&#10;caOyI8plHUsRD9E5kx+bL0q4o8dxUECKH8d5YgOM3OYXE+uh0KdSeEWmhstPiAH55IsDc6VQJ/yL&#10;Tr6IGwsWIi7Tdf7Lyuiachb3eN23xfS9hK7nc0upDrOQU0JhlUlrJPEuiXyOf5eXnxhWLrzjQoTS&#10;+dlSQu3gkrIKLCnn9ZHU0JmMsNgssDno06qh71WIJ5xYubITh85bh107hzE0WIO2lmo0NbSgvq6J&#10;aEBbWyu6u9vQ1FyLcMQLs0UrrQWlVldBpzVAozGiolxD95yf8isELh9GXn/kopQSfD5f3F1oyOuA&#10;iLe8TjLy+iHVW6KybClURCUdq6RyqKIyr6rUQK3idcKovC1meAJOxDNB1Lcm0dqTRWdPPdrb61BT&#10;G0Us5kIwZEYobEIsbkEm60Z9fRjZbACBgB0uhxlmgx6qCsrDyuO7sIq8l8eNEcfZjxz2k59e+e8z&#10;jUiHQMnPQmY2jnfL1puN0lpqZVRWSuHNHipPRbssn5nzVmq/Sqn9moESxfAns1ThuhOguphvp+TD&#10;NoHYeVbAtkC+v8W8TqrMVlDyU8LtpUJcJzFPtizbcfn3V4L9KV2/0CnIRi20PhWS5wX1TchP3nWi&#10;fZST72chsJTqplLeyGE/+dfx+0i+lqn48/N0MRd32gTAK664An/+859x2WWXSZEVCyjyy1QO/3vJ&#10;u4zdfffdkkB09OjRaf3L4Wt5d7L7779fEpkOHjxY8LUM+924cSN+8pOf4I1vfCPcbrf0IlTymw9f&#10;u3XrVvz4xz/GAw88IC3kOZtrd+3ahZ/97Gd41ateRQaLZZprK6Gt0sCgMkjwtQcPH8JPnv0Fbrvr&#10;FbCQoasiY0OlVUGlJ6ZJN1970UUXSULLzTffLOUfGy5KfvPhh7evrw+f//znJWG3rq5OOsaGjpJ/&#10;OexvaGgIX/nKV/DUU09J4vBsrmVx57/+67/wzne+E+l0elbXrlu3Dt/61rfw5je/GZFIRDqm5Dcf&#10;9rdp0yZ885vfxMMPPyxtTjGbazmeH//4x6V4Nzc3S3mv5Dcfrge1tbX41Kc+haeffvpYPiv5zYf9&#10;NTY24gtf+AK++MUvoqampuBruR50dHRI13K8k8lkQddyOfC1vb29+NKXvoQPfOADiEajs7p22bJl&#10;0rXve9/7Zn3typUr8a1vfguPP/l2mHc04Wvf//pEC3ei4zIoUmRq2KAvxNjJg4wDrrNToXyvHEr+&#10;BUr+BSzIKRp+08CG49lq9BaMJKYrlNFMKBh4hVBIOQgBmIVfqSPFC3XTe513ahULeUubONA5IcQq&#10;hcNwWPL7F+rk13DdEu/9/EWt+VOJ0jIycEsW0ecSVFaRjaWpgNGogcttQzQWlPB4HDDQMY2WF1Sv&#10;kBZLVwqL4fvzfUU7Luq8ECjl8S0IvpbCWcr5yDtaTmyQodGwTZRbzJ13ooxFfGisS0sbhGXiASTJ&#10;JqhJ1aGhtomONaCpoZ7euRlEon44nCZKD1/PAg+LaipJ/CsrVdE951Zf5oLIG0YcmymfOI85b4U9&#10;KC9jJf9ngvw0cNzk9YMRv0X6y6n+V8kFwLLjAqBGY4Dd6UY8nUJ7byeWjw9gaO0Alq/uQ+9gH1o6&#10;OpHIZOALeeEOOBBOuFDdGEb/SAsuvGIPrr35IqzfNopkbRBmpxoaA28GkHtG5Ha1PC8ZEVdRnwXs&#10;R55e9iv/fSYR+S6Pf358FzqzcVreTMJshFoSALk9Uw5zdhT6rpk5X5UFQBYmjosTLOxNJwDyOWa+&#10;BEDpvZWHoj/xviotweLS42KgnKIAOH9MVQ6TUKxPJ3IqBUDRvsvJ97MQmLsASNcuZRHwOPl+TiVz&#10;cadNALzkkkskoWn//v2K5/PhFybvAMQvIaXz08Ev5bleOzw8jG9/+9uSEMcveSU/U8G7V/G0i9le&#10;x4hrOd1K56ejpLIMZpsd+ioDli5arOhnKnbv3o2f//znuPTSSxXPTwfvvMXiKk8z4fgr+ZmKM3Ut&#10;C4/PPPOMJOLxLktKfqaC7yum1fB3JT/TwQIr7+jE/wwonZ8OMaVntunlXbA/+tGP4j/+4z+k70p+&#10;pkKkl+M9lzLia7mc5pJXnE/8HM322raWFnzxC0/j0Xf9OyxXd+NrP/3GRAt3olNqRIsUOQ4b9IUY&#10;O/mUS8bAXAwepWsESv4FRQFwCooCoKLLda5YtChHeWU5VFo1DCYjTFYLdEYjVGoNxUeFCrKlmHKO&#10;I8W3rLKUjvOfV2WoLKfPihJo1KUwm6uQTHmwZs0y3HXX9XjooTtx9Oge1Ncn4XSYYDbpye/0I9QY&#10;IT4IMaWQuq8IXz+Rh0vLKAzKQx7pI4QZfreoCQ29n/RaHYw6Awz0adDoYTFY4bQ54XYQLsJpg9XK&#10;Iwd5d0k9dHreuZH/JKOyKq0ieBp0AR2neULkh8gjRuSj/JgSnH4p7ZRuuXiVf48zgShreZnL451f&#10;R3JwPSwhlqCilEcDllM9q4S6istVDw+VX011CqtXD+Hii/fh5S+/BNfdcD72HN6D5avXINPQgGAk&#10;hEjEh9qaKPoHmnDg8Hq85qFb8fon7sEl1+zHwEgLogkHzNYqaZdQ3kGUd1ZVqStRpeI/nnPxKOc6&#10;RnEVZSHiKOKdn8/sV/77TCLPb3n+TlU3hP+FxGwc26b8HHD6CimHQkfkzRfTjTASvzneJeXUxpVX&#10;TmIpwULhYrJDFtH7b77e8QUJTUQh9ytEZClIjDrXKcT+LCCfzmoRtCAbfB6fYXqulPJmMvMXVkkB&#10;6VtKKIYvYy5uwQqAZwoWhUZGRqRRaXMRLk4rixdhiXYJltqWYFH5YixetARLJAFQoHBNHn6/XxpR&#10;x6PhlM6fa1itVgwODkqj8NjAUfJzLsFp5BF1/f39ktGv5Odcor29HV98+ot49F3/BstVRQGwyMlA&#10;RkVBxsdk+IWe+wdw8nQAZqaOkzDylZju2qIAOAVFAVDRsXBVXqah9wOhqYLGqIHZYYUn5IE/6pc+&#10;rW4L9FYd1EYVKvXUUVZT51O1BCVVS6jzXAlVWSWq6P4GTQmslhKEwyp0dYWwY0cfzj+8Cls29aO5&#10;MY6AxwGb0Qw1T8clg5g7rkrI0zEfKN2DEQLNdPB7Uwg3LJSxWMCigcFgkP4Q42PsT4SpdP+FCMdZ&#10;pEfAaeVzC1HUEYgyEeUi0lBJ9bCsiuJetRRl0jTzcqjpmF5dBYtWhaDDgNqoE4NtCVy0Zwzvf8sr&#10;8YP/fj8++fn34fLbr0NTdyOSMS+akz5014SwalkdztuzAjffegFedvuF2LlvFdlO9WjKBpDwWeCw&#10;62A0VUGro/toeYp7GSqreDr8EqoHuan0+Yi4L+T6Io+riC/nM3/K48x1RLyjFlp9mY3j9TLZHua0&#10;KoWVz8IUAKk+VVTR+0J1jFL6XRQAzyEKsT+LAiBRSB7Mn2j3khMAefrgVVddhbe97W342te+Jl3D&#10;0wP590033YSWlhbF6wRniwB4NqEJajBwez+2f3Azqm9KQj1CL4PWCix2lWDR0sJFwCJFzhWEAPjY&#10;u98Fy/V9+NrPTq0AyFO7x8bGpCn0Al4KgKfxK/kvcjZBRkVBxkc+U48AZJTvlUPJv0DJv6AoAE7B&#10;WSwA8rlTJQBWlBlQVWGGRmWFUW+D3epAJOxDY2MMywayGFlRg66+MOIpHexkTxjNJdBqy1DJwkC5&#10;BupKPSpLqAO9hEdclUGrWQq9bjHM5qVwOiths5bDYqJPiwEmvRFa8q8q19J9jwsK+cjTMR8o3YPh&#10;c0rPl0B+rRBDGBacxKYa/H2hjaArBHmaOP4iDfybj8vTIvJiISDiLeLOSPGuonir6JyqlL6XoUpV&#10;QWVUBYNWBbtRi4jXitqYC10NQWxf24EHX3kBPv6e1+Bt73oAR246gr6xdizrrcF4Xw1W9mWxbVUL&#10;Lr5gNR58/bV4w5tvxcVXbcPgUDUas06kQiZ4PLyWpEYSAFXq0gkBsBTlFSz+Kdc5EWf+FMeU0ngm&#10;kZe1iLM8v8X3hRp/ZjaO0yTSIU8T54P8DzeRLyVlyoKV0+PD7r378bKbb5EYHhtX9DdbphIA5eXE&#10;9gmP+GPRr6yS2uIqdU4A5LVPJwRApigAnsUUYn8WBUCikDw4tQKgeN7ENH1+DqUZCMKGk6bEExPr&#10;aQsWrADIoh5Ph52NY/88qiw/rKIAOF8sxuIlJVhkWgLvuhAarmiA51IyTp6Ko+kLzWh7zzI03bMM&#10;ugazNEJQOYwiRc5NWAB8+otfxKNveyssfXF87VvPTLRMJzqll0ShvOMd75gIZWrn8XgUry1ytkBG&#10;RUHGRz5svJ9e47UoAE7BWSQAllXRpyT+UadNJv6dCgFQq7bAoLPBbHTCYw0g6ougLhNGV3sYa9em&#10;cfhIBy68pAtr14dQV1+FgK8cVmMltGVawgpVqRkVpTpUsqjHI/soLRWVS1FJVKl4A5ASOl4qbZqg&#10;qtSiqsKAygo9yssonRMd7nzk6ZgPlO7BKPkVyDvZwr9cCGHRSUkI5PP5YS1E5OnjOIuRdCIdQhhh&#10;JosNCwd5eVTQ81KpKkOluozSUEFlwmuBq6lua2A36RD22ZBNuNDVEsbmdW244apNuOv2fbjiZXux&#10;6eha9K9qRldnBP0tfqzoDWP7mjrceN0mvP+j9+FzX30b3vDEjTh0ZAwjy+JoqXUiFLLC7tRDb+B1&#10;LVkA5OnwpRSXs18AzB/VJ+LOdT5fJF6I6ZiNy79WpFuefv5+jCnEg0996tMTIR53LAQq+Z0NSgKg&#10;EuwvJzRU0btEJQmC+WHNl5BWFADPAIXYnwXkU1EA5LQpP8MnQO2aUt5M5sSwxIhbSQDkZ1Kajs+2&#10;HAv1OTvumF3HYZTmNtdbkAIgbw6R7375y19KIwHl/s477zz85S9/mfBx3OX7KwqA88USVNZHEPzI&#10;AKr/qxnu7U6UkLEtnWPBz7QIyZ1ZdNzUC12nAYsqFqGUzpVMCqNIkXOT9o4OfP4rX8Y73/suOFzO&#10;Y6OVlZzSS6IQ3vOe90yEMNnx2pK8WQt/cpvInUSl64ucLZBRUZDxkQ8b76fXeC0KgFNwlgiALPpJ&#10;I/6ISYIfGYlKi6gL5ioAutwWeHwEfXqdbgSorcwkXWhrdWPrtjrcevs6PPL4Edx8y2qMrYgikzLB&#10;ZdPDrLFCV2ZHZYkR5WU6lJdrCBXKKyqJcokyin8OFgyqpI0yKip0qKzQorJSWSwTgoLocIvjC2mq&#10;oYgHx5/FECGeCSGQRRKRBvlUvflGhC3EGCHIzCWf+DqRFk4HIxc0OUxB/rXzjagDs4E3b+DdqFUq&#10;no5bKaHRqmAx66Xde6NhJ6qzXgwur8Xu3cvxyjsP4aMffy0+9dV34Q3vvh+Hr9iGdWvbsGYog80r&#10;anBkby9edsMmvOntN+BDn34dnn7mnfjqM0/hgXsuxobxJqTTfjhdRhhNKugNPBWY8k6V2+GaN4bh&#10;vDwWtwLSJU//QiU/zqL+izqyUJiNk18nPa/cEad2luuT9EyJ9FF6l0rn6bljsS0PZQHw5TI/LOZN&#10;Rqnzng9fK4+jEvzuXkzvNxYeWARcWlYpfeaHxcLHTOTslemR3lsFUKgAOBO5eClff6rguE+H0jWn&#10;FMn+nIEC8onjrlRW+ZyRNM4AC2QzUagAqFTP8llCfvM5Ma9ODGsJxYOfR+l3GcWL7B8pT8kvi368&#10;2RDP8mAkW4/OLZEEQIq7lIapWcrk3S+fuThFAZCn+uY73q1V3tGWw+vm5TsW++R+WAD87W9/iz17&#10;9kw6XqRAeMe9IL2cOujFtM2Apg83Y8VHOmBv1p/gVx3UoP38Tmx6fDs6XtUDdb1m4lwZMfsNKIoU&#10;OVto72jH55/+PB5+5GGYLOZTIgAqOZ4GrOS3yNmMeDHniUMzQtecZuN1vgRA3nznN7/5jVSnL7/8&#10;8knnzkrOEgHw2FQR4Y86ozw9hP8h5s/8MATsX37/Qt2ufUPYvrcHIyurUVMXRDzpQFtHFBs2d+LG&#10;l+/CY2+5CU+++5W4/e7zsXZDB+obQvC4bTAZzFBXGalzrMbW7dvxy1/9aiLE2TnelV4uKrCgIMQ0&#10;uQAlzsvTeKYQIhjHR4ggjBgVKB8ldSrjLO4/X3kjwpGnRyBPz3zcazrEPWYDi24qFY9Sy4lwak0l&#10;tDo1LFYjvD476hoSGBxpxdadQ9h7aAw337EfH/7k6/GNH38WT3//c3jqI2/C/fddh9uu3YOH7r4E&#10;n//4w/jJD/4DL/zhq/h/P/0E3v2RB/Dku+7G/XTu8O4V6OluQDzhh82RGwXIIwBzI195FOC5KQAK&#10;RJxF3edPJX9nitk4+XWizRUjdI6NyOY/ZibaZW7X5dcI+A/ffMfLwIjz8rIWTDWdWA536OX3mQr2&#10;p3T9bJluN+FjnAFB7nSylMh/v+aT/749F1loNuAxm2ga5lO45D/Y8lHyVwjcRiohbw+UrpsLc3GK&#10;AiCv7ZfvxFp/U8GCX76Trwt4wQUX4MUXX8TnP/95XHjhhdJGDGzsifNFpkefNKHhsg40v6kXmQ81&#10;wXdrAOXJsolpvsrr/S0NLUH0igjS19ZAFRQiYJEi5x51dXXSnwxPPvkk/u///g+PPfY46kwm/Pd0&#10;AqCSkaNACRtZEy+a3v7+iasnu2AkPOmFJEEGk5KxNRM83Lsgg+xsRTJuC3/xyQ0SuXv00cdOCLup&#10;sUUq/6kcj8zk3bCV7pOP+Nf0hHKdAb5mbgYJ5cmcBMfJdVTOTdQZEe6RRx+ddI7/xeTr+HpVlRZf&#10;+tKXpTx9x9vfKfm//LIrTrjPybKUnwlZHApmjs/SXJH+cV1SpkjJ0qnLqGSpsgHJTDeKai4Cbo7J&#10;+VKoe+CRI3jyA1fhoSeOYPvBfrT2RdDUE8Lw2hZccPl2vPzOK3HDrZdjy+61qG/NwhfxwGgzQKXX&#10;wBv24Ze/+uVESMfdt7/zHbzqNffi0ccfxw9/9KOJo8ruve997zFjmMUEtgXNZjNcLpcEL9LPApRS&#10;Xi002IgXowEZ/i6EoPkeOcdhcth8H96MhOG843yc673yOyHiHpwOAZeFKC/2M9/pYvi+s4V33uXp&#10;t+UVS6DRVNK7QgOzxYh4PILxlcO49/5X4D8//wF89svvx3s/8kZ87HOP46fPfh6/+9fP8Du8gGf/&#10;8FM889WP44NPvhaf/8jjeP5nX8a//v59/O1f/4tv//ATuPmVh7F1Wy82rm7D+PJGdHbUIpEKwOEy&#10;wmDk3YBzawDyrthFAfDMMhsnv05JAJT+gJGt1bWUkF8jKAqAp4epbcBHT/Db1NQ0JxvwXBUAuT4K&#10;p5RfAn6nfOlLX5L8iCWOigJgDiV/J4NoC+azDZ2LO0EA5Adtvlw8Hj/WQT969Cj+/Oc/48EHH0RD&#10;QwPC4bCUeHG+yDQsWQTTcjuSB2vg2uSG4w4fjBcEsFhXKZ1fnO9fhiapQer6GvgvCmOpY2KqcJEi&#10;5xhWlx2tHa245qqr8ZMf/gjvffRxPEEdyt/NgwBY39A0cUXhrq2zgwyrogCoyCwEQDZEfvjDH0q7&#10;d/M1qiqNJFTJnVyoWrt2/cRRuUBY+P3kvJQEQDlFATAnACpNNWGU0nWcnOijhHKZ5zjdAuCqtZ1Y&#10;ubYdy0ca0NiWQrI6hHg6gFRNDE2t9ehe1oXuvi7U1NXA6/fCYDaigndcrSzDvffdOxHKcefyuKk+&#10;UUeZkNJCnedAKDBx9ri78647paURGO5wsJDA8A67vHY024a1tbXS+qliCYVTYYDPJ2zIcxo4PSJt&#10;+SMZlZDal1nC04l4eiKHz7Y670rMeccC3Ux1bCpEZ4S/y8PgYxwu34vh9AlRVqlMCq3rUyHikd9h&#10;FceVePnLXz7hM+euv/5a+H0eDFLdvfm6S/GVz30Qv/vNN/DT//dx/Mf778J73nEVvvq5e/GrH3wI&#10;v/v5l/D89z+LH379Q/jBNz6G3/7iGfz9rz/FP178Df78j1/gm//vM7j5tqNYu6YdvW0hNFW7kEmF&#10;EAx5YHdYYKZnwmDQSiMOVaqc6FtexgIgTwWvknbalpCOHY+zSO9c8+lMIeLPdZrh9Aph+GTLfj6Y&#10;jZNfV8g7firhZyoBkPu3H/7whyeOnOhYhOLNQ+Rtt5yiAHicyTbgcaFK7uRC1dq1ayeOTi945cPt&#10;q1LZy5mqHixkChUA5byUBcCzlbk4xRGAvNZfvlu1atWkDvdsufjii/H8888X1wBUYCnB6/Qt4dF8&#10;0oi+pfS5RJr2q85WYOCODmx6y2oEVvmwWLMYi42Els4vLmyX37JYCTIvj6L57iwMHVosLl0s3XNJ&#10;nr8iRc52eNTx57/wND78xBN4BxkM8yEAtnd0TlxRuCsKgNMwCwFwMjmBLH+Un3wk4HwJgHIjMl84&#10;W73u+LnPfPazk84xWoPyv9XCyY3ZyVDn92W5Dm3uX+rIpPSwE8fz08ruBxSuyWadFBclAVB+jF3+&#10;SMqiAMiCKnXip0ApXYIyqtvyzr6cE8v7OKdbAPR6vXC73dLyLTzyjkfcsZjEmEwmaRdzho/zKDMh&#10;ZnE68tdAZXtRnhbhj8l3b3jDG44JZSwqsYDAQgJ/dzgciEaj0ugMvjf74XPysM8kIk1K8HlON6eH&#10;R6FP58TzL8pc3p4oOX7m/aGg5FfqgNJ9WATkewkBhuNwKsQXDpfLgMufy40/JaGL4zCBSP/JikAi&#10;L2cjAPK6SqVV5XjHO3Md1htuuB4+txNt9dXYunYYN126D/ffeiHuvWkP7r5mHR66ZRPecf8ePHnX&#10;Hjxxw3a87qpNeOT2Q/jsh96AX//8K/jb33+Gv+FZ/O3F5/Gd738JL7/1YqwYbUJ9xoZU2IBQ0AmP&#10;10F11UJlaKJnxSgJsJw3KhWL2oyWoGNVeoI3v+ERmsdFQHk+zTWvTheT8joPIQCKZ/RMp2k2Tn7d&#10;fAuAs3H8bPNOwvI2nCkKgNOTP8pPLmzNlwAob5eF7STqgfwenyUbMD+sqUYsCje1DXhcsMvZesFJ&#10;92InjrPf/HNK4SoJgPJj7PLzqSgAnn3MxSkKgFwZ8h1PC5Z3tGeLfBMQFhPF1OFdu3Yp+n/JUEKo&#10;F2FpxRJoF+lQVqmBabMRA1/qxMqfDqH1I43wX+lBWbBU+foZyYmEi62LEdgTQPN9zXBf5kZpc6kk&#10;Jp7o/xwiYcSid6+azKbjo1IV/XW4lI9Px909WFRWXFtxIcC7AH/h6aelNmw/dSJ/VJwCvPA4SQFQ&#10;CFTs5IIYky+Kyd10Rlc+cxEAK9QqfHHin2m5kSY3Vqc3SI8LgMJ99rOfk9Kl15nIoHx24mjOTXXu&#10;UjLaRJxmOwVYyc2nELiQBEBp17alZYrwCMDSskqUl/EmFjxS7Ti8sQUfV4IFwJKS451h5XI+kdMt&#10;AAoBTog6QkySw8fZjxjVxn65s9+v0AaybXf++edL5wYGBnDddddNnJnseHM4Fo3kohLfi4/xp1xk&#10;Yvi4Un6dCZREECb/vEibyDv+zn9M5XdYRYdTqaM5HaJuLVmyREKMxpPHZb4QdVikS6Qtv4xE2vOv&#10;nw0iDCUBUKnDKt2Pp21WUof1yVyH9bprr4HVbEDAbUcm4kd7TQz9zSmMtCWwqiuBHaO1OLKpHZeu&#10;b8aFoymcP5bFyw6N4n1PvAI//s4n8Nc//xD/evE3+Oe/fo3vff+LeOUrr8D6tV3obouiqyVKbXka&#10;iWQYTpcFBqNG2nFYp9NSh18ndfoldEapTc5hpnrAm98cn0It0qmUBwsNEdepEGkSKIVxupiNk1+X&#10;2wiD2u1pYKFNCaVNQIR7/PHHpZGA4j579+6dODPZPfPM1+kebGceJxd+TpSajtx7cXr4nSs2+5gS&#10;aa3cGSB/8nw7kwiBil3O1grQ8SWUliVYu27NxJkTHduA/OeSUpgsIvF7WLBW1i5zeyOOs/0qtzMl&#10;O4yOMfwHgBidOJMNONUI8JfltXVCYFQSFac6JxfulARAJfjdmz+yUrgzKQTKy2RKFK5TQrw7BYp+&#10;qJ7nP+f5cJsgynw6pipjObnnSvl6wXRtkGAuTlEA5Jf6VIvn33777dJUDXmnm2EDhzcPEdfljxgU&#10;AuDvf/976Xy+UwrznKdiEXQrrWh4qBPxfTVUiGboaj2I3hWF+QojdFvIsFilx1LXEvLPzEVk4ut4&#10;qnApFqkWwXWRA2t+uA5d7+lHRaNK5o/FwHNMEJQLeIdqjn/PFwELEQCvapp8DUMvm0VvWH7cj5K4&#10;WOS0wgIgLzDPLzozvein3QREQaBQghtf0fkqCoDzAOXnXIzJpqbmSZ1oIYDNRP6IQaV/bPOZTwFQ&#10;HtZ0Bli+AJg/Mk95dOOJ5+TxncsU4FPJQhMAp4I7YTyVj0U9FgB5FE9l5QT8fQrKy3mK5OzrNhux&#10;iumekcn5UqgTnXU2gvk7d+ZFXPi3EHaEyCNEHxYy+Hf+1MuZ3H/+539KIwvFffl+HBaLZByuiIO4&#10;H38/HcLWbOB4KCHPL/7NfsUxTht3rPi9JG+DLrvsMnoWcpu7zEoA5GuW5kQ/kQYRj+naGfm5/PZP&#10;fm4qJ/48EekV6eMyFHXhH//4B340xdqP3B5ONVpKHjajJABOBe/aWlJRemwE4NVXXwW9Tg2rUQu3&#10;xYCgw4SYx4rqoBONUQ+6s2GMtddie08Ge7rDuHh1E95480F89wv/hr++8C28+M8f48V//Rx//9tP&#10;8KMffhGPvP52HD6wDoN9tWhviqK2NopI1AeH0yStAajV8aYj/KmCTqeRRgPyiFn+1Ot5VK2JfuuO&#10;PTsi7xgp/rJyWIjk57ccuR/x3Iq0ycM4XczGTbqW2nuld5Uctsfk7axASQDkEdKTwpcxlQh4wv1k&#10;NufJwjsZT1V2Zxv5I/+ktqxsiQRvAsTPoTQtX8t/VvE1S1BWXkLXNZ6UDXi8PaW8o/I5QQCcKDf5&#10;H6kz2YBTjWyT22zTteOFnitUAHwpIOo+vzvl71A5LKYpPetyeDdvUebTwTa2UhnLmXlZmVyfUCke&#10;cubiFAVAAVeWubr8kX1CAPz73/8+4WOye6kJgFqfFp13dKHvHT3I3lGN1E0NcF7tQ/w1SWQurIfK&#10;fOLuvifN4kVY7F2M8sFyJC9LofXSdhgjRmW/5wJyAY/FuWVeZbFurgIgIxcB3z6GRdqy3HH5vfKZ&#10;KqwiJ41cAOR/+ooC4AJklgJg/j+TOcPq+Ki/meF/bNdNXF3YSEC5MVWoAMi8XfbPtNwVNvqwKABO&#10;yRyfpWkpm5oSaR0vZQGwqkoDtUqniKqK/eRGR8k7+TMJTqdbAJxNZ5DTIRcAv/71r0+EknOve93r&#10;pGnEW7dulcSgW265RbL/RkdHpTaYr+P7cB5wWEI4EmHKR/2JPCskXnNFbvyLcuH7yctrvuAwN2zY&#10;MJFTOffYY49J911CcVhCfhqap1+0noW18dWrpPKeaioiU2jnUN75lY8ckR+Xt7lTdZY5r7jMuLyF&#10;E35F3so7n/nhTCX0FSoAsng81YiV66+9EnazCl6HDmGPCemgC9mwGzURHzqqk1jVEseu7jiu2NCF&#10;R24+D9/5z7fir889A/ztf/Hi336Af/39R/jj77+Hpz/zbjx478uwb+dqLOupRzLlhz9og8Olh8Wq&#10;gdGkgk5fBY2mnOJTQZ/8jPBIoCoYjQbYbDbpGWBBkOs41wfxDHAa5PmRT356+Zi8zi4EOF7yNPFz&#10;LYROEWeG48zPnBD1TwWzcSIfpbyURrgpv68EsxEAuf4qxY9RGj3NLhyKTb6fJEKUHtuEZLqd4KdC&#10;2lWeKK/Ija4W7a287h3LA1kc55P5Cl/ZBmRxjdrxUurTVpTARH3mUMgvbQAUCHjpuTPSdSxM5+rp&#10;unVztwGPt6e5ujKVAMjIZ6jIXf49iwLg6YXrAD8Hov5PVTeLAmAevE7MRRddBN4J+JOf/KT08Mkd&#10;/+bjr33ta6dcK1AIgNdff70UDj8MzFNPPTVpt+BzGV5zT6y7p08bUH9tHXznebAkuASmFSZEnvDD&#10;fKUJSyynfrMOU8yI5OYUDA3G3DRkBT9nPfkCYCHHZisALlmMRdc05/w8OY5FEf1kUbA4Pfi0UhQA&#10;zwJmIQDKjRfuCK9atUY5TEK+k638uNxYY1fIdAa5McXvN7EGl9w4YycXAGfqyB83WpXvWRQAp2GO&#10;z9J0LC2rREm5Mjz9dyoBkIU+rcagiEbN63/lRrUpdYSnYqEKgHxe3rlvbm6eCOG4Y7vujjvuODb9&#10;d3BwECMjI9J3ufAhD08eJsO7Auc7XluQp9Dmx2k+kKdfjpLfuZI/LYtHx/G6i6JulFEelEx00vPh&#10;spU/u2J9z/kWAPPP5btcm7tqkn8B5xeXo3w0KIubnDYuWz4n73TP1GEVZVCoAJiD6xFPs+Z1KlWo&#10;UpVDrS2B2VIGj0eFaITs3IQV2aQDtRkPWuqj6G7LYLw1gU2tEexfXo1rdwzgiTuO4pmPPow//PwL&#10;+Ndfv0cJ/xFe/OfP8I+//gI///E38IbX3oV9ezZidKwbLXR9KOKA3ckCII8ALKX7LoVKXUrQ/TUV&#10;sNpMCIWDSKWS1OYHyBYxH1tLk/NGdELl+ZGPeE74O3dUhYAmxOt8/2cKURYiviJt8vTJ4y+/dj6Z&#10;jZucl3S9wrtKzmkXAEt4JDr1A0uo7zDBbERAbkNKJ3Y05jLhZ5IFc/mIa47PyZaJEFFEfeQyF+26&#10;vI6L+iCQhzETJ9qAsvaorITCW0rpKZFG/Xk8Tnztma/hHe94m/QMarS8FEMVNm3aNBFCzrENOFOc&#10;8m3AnO022UZjJxcA82eb5Du5DVgUAE8vXMaijVI6LygKgKcA+RqASudfCrD4V25YjLK2Mpj32uDZ&#10;EkSVXT4N9/SxxLAE9hELXCutKDWfo7sDK4l9SsdPRgCcagSgXBiUI0TC/HCKzAttbW3zLwASopHt&#10;7V8+cfVkFwzHJjXGDDfaSuGdKjie/GLKj8dMFPoyOxF+kc7OmJOQ/nGf+aWntO6dkpOPkGHyRTp2&#10;kogXjCimX4nVeaKhcELwyxf7eN09jWzzj/yRgfI45Z87Thn5O25cPvLoY1PGKf/cmkniYKHGX2Hl&#10;oMRchby5LtY8d4FsZtgQ5w5TSQXlRyXlB3WaKlhMkI30Y3GZxT9JDKRPXuhfraZzeeQ2ATi+rh4b&#10;m0qdi3zmmr58QahQN13HRyCMZeGHP7lTt3LlSul5movjaaDcLnNYInwOcyrHHeb8eJ0sfE8uG7lQ&#10;NVNezJb8NaoikYhUL1gEEusvVlIdKaO6xvUtH66PJyMA5ot88vjIz8mn1M12nSeRZ/I2htc947SJ&#10;Z2D9+sntkly4mh8BkJ7Vcj2qKvX0nPKOvFUwW6vg9WuRqbGjpzeGoeEMBocyGBrKYmiwBn09KSxv&#10;DGBFtRvrmgLY2ZfAhWtbcMeFq/HO+y7HFz7wIH78zY/gD7/6b/zzzz/FL3/6P3jk9ffi0ovPw/qN&#10;w2jryMIXMMFoLofOUAqNjsW/Erp3OfT6SmltQLfbhmg0SOXuh9Npl4Rwrm8cZ65zcnFkOtiPeEY4&#10;P0W7Usi1pxoh6snLNFcmx8n3ezJi00zMxom45OJP1yu84+Sc1QLgRF1jRJsryuZky4TLVcC/OVxu&#10;3wxkC3FbJ3bHliO//0worXun5NgGXLt2FbWpfP9K3H77rRNnjru//vWvqK+vkzbuUWv4Pc7x4Wcr&#10;R36c5O2T3AnBL1/s47WS5TbrdCOe+VxRADz9yNuqqSgKgKeAogC4CIsNi2DaYkbHv/Vj2b+NwrnK&#10;Ja0DqOT3lLNkERw9NtTsTsPg1Sn7OduZSgBkyEhc9OaR3LnbO4/7O5k1AOXXKkF5LfkrioCnjIUm&#10;ACpNB7j2musU73OynGsCYD48Wq2QF+qJ0DUFvNTlTBbbJo+cmwr59F/5NfK1AdlNHd7s4ylgo0Ux&#10;r6dlbuXAnMsCYBmLQ1VqaNTciTFIaDQsMOSEwKpKHnGkTGUlrz2UE/7kHZ2ZDM/TLQAeuy8hpX9K&#10;KF/4cyJ/eNfVh97w+olQjrtPf/rT0kgw3uWX1/v7zGc+gxdeeGHi7ImOO8KcN4L77rtv4sxx98wz&#10;zxw7L0/jbBFlIUQ/7pjyu4GnLXMHk0UVPi/vyM6V2XRY12/YAIPFhC9/RXnzHeEefexRaaSgBOWF&#10;iGc+U3VY2f3iF784YWQKt0NcxlMtWyB3SuKgKBt5B5NHAAqxikXAjRs3Tpyh+z3yiBRPcf18CIDl&#10;ZRWoLFVBVa6FVqWFXquC1aJGMuHE0FADLrt8C1730FV401tuxGseOIKjlwxgZNyPhkYbsikHapIO&#10;tGQc6Kl2YqzZjx2DWVy6fRlee/NBfOVjj+P/nvsmXnj+m3jy3+7Hzt1jaG1OIRH1wGk3wqBXS3VJ&#10;S22DjjBojbAaTPA6rIgHXUhHnIj7TXCYWfDNbaAj2gQm/3c+Iq/YjzxP+ZPPi3xciHD8ON4CEd+T&#10;EZtmYjZO6Z02HadcAJRtFiIYGxs74Y8WnjXHdUD+HJ1JRNsj4sPlzCPujEYddDq1NCKXRTlen4+n&#10;4/JnWTnVgTL2f/w6riPycGcD31MOPyuirec/I1jwc3us8AccCISc8AXssDnomdVXoKKS1w9cRHFa&#10;RO3r0knvVqW1Wbm9VIqDQP5Hi1xs4zKTT2F+qQtxZwZqg/Kea0Xm0qchuC4LQf1khfW5MBd32gRA&#10;nkL87LPP4sILL5SMJH44eQczJb/nGkuJcsKXdqL+gg5YltmxiBodJb+nE3O1CYmNYei8GsXzZz3T&#10;CYCMXAQUTCUATkf+NF+lcOUoxaXIScEGBP/LzutOsQDIHVHu4J1JAbCtvWvi7IlO6T4nS1EAnIrT&#10;IwAy8lGA+U6+O68yRQFwKs7ECED5KD/+zsJfbqMP7oDnpgjnI+3YNrELsFI6puJMCoBK4cqR58/T&#10;1Lbmu87OTkr78c4XCxQCtvPe+c4T/wR56KGHjl3DcPvNfoVYMNv8mw4OUx4vFm2MRt6ggcXd3LRM&#10;cV9GKYz5gO8h0slUVFF6VZRHGhWqtGrpjwIeESimBR8T/fKQhyfPs+lGh/Bug0plK0ab5I+iZuSj&#10;nJXWzBL5lY+Il7wO8DG+ZrpyVQprRqgdqqD2qIqePa1KDaNOA6tJi0jIgY62NHbuHMEttx7B6994&#10;A15978U4fGQIA0Mh1De6kc56kIzZkA6bUBvUoy1qwEi9G7tHavHamw/hf77wb/jbH7+H//vjd/GR&#10;jz2O84+sR1tDGImAFT6bFnajGla9FhadAWbCYjDDbrbCbbfD77bB5zLBZee6poJ6YiSUKCsm/3c+&#10;Iq/4O/sTwgZ/8rH8/FtIyOMsj29RACxcAHz66acnzk52+/btO5a/+decbriOCvg3x4uFPhYAbXYz&#10;LFajtDEHr42pVvOfL1Vkp9NvLY/A43dmrl6Iz7nA18qRP1P8vYqePY22EnqDCkaTRtq8R61hYbIE&#10;5RWLUVq2GGXli+kdfPICIDPdn0BncjfdIlTH8p5rRebSpyH4GSgKgFNwwQUXSPfhdVD4X8I9e/ZI&#10;RpiS33OSJYtgW+5Ew5XNsGbME8fP7K67VeEqeMZcUAerFM8XKXK2wOtOvelNb8J3v/tdvPjii9JU&#10;JN518kwKgCazTXGq3NNPf1HxPidLUQCcirkKa3TNNPfjTroiCn4LoygATsWpFAAFS8uPl2lZBXe0&#10;J9b+I/g7T/9leF1ApTyRmFM5zD19p1sA/N0Lv5sI4bh74oknpE6+6JCKzhf/IfOa17xmwtdkx1Ni&#10;hT85QjQQv+Wdy7kiwhSClBhFxcf4vDDc+Q/pk71XoXDaSilPeZoei4BVWg2qNGrpewkd4zxXEv8Y&#10;vpbjzuk4Np2YOtPTrbc3lQAo7+RO5ZTEP0aUUT6c3yLPOV6Filb54RRCBd1HxXlRXgFNZRV0lH/a&#10;qnKY9Cp4XSbEo27U1oTR2ZFFb28tursy6OmpxshoBwaWt6K+Ooh00IysT4vWsAFjDX5ctKkX7334&#10;Nvz6/30W//rLD/Gn338PH/rw4zh43mp0NwZRHzEj5dYgYlMhYNLAq9fAqdPCaTDCZbbCTnnFo440&#10;dKyKxV11rt5xHnC+HIt73u98psojpeMLDY6nqAPysj+VneLZOMW2exrOhADI66oquZqaGumZ5+df&#10;LqKdaUSZ8yY4BiM9D04bnC6btDmHTq+WpubymnwsAOr12kmjr8WzwOHI23wOU478flORf005tZm8&#10;SUh5Bb0LeEOQcgq7bCmdy+0eLFG6hNrIyVOs+Z3H7bOwCaQd2CdGLcpRikM++XFilPzlM9fr5kp+&#10;2qZC6dqFD+Vd3nOtyBwFQOZM5tNc3GmfAsz/XiidP9cpcVTAuyeM4O4IKmyVin5OL0tQYS1HeJMf&#10;mYuTMI0aUNZcBuN6E2zbbSj18Vp2PKpNNrKtSJEFTmtr6ymdAjwbimsATsE5JAAqddAlY1HB/8zM&#10;NZ5FAXC+KS3nDgl3Tk6krLRSMU8k5lQOc0/f6RAAGdEJqm9qVBQBC3Uf+chHpu3UyEUD0SE8WTh8&#10;ebgibHHf02moT+og0P1LOB68TldVJSp4lNgE0khA6nxK7YmU/3QtfWd48xDu+AsBUAgB0+XXVALg&#10;TEz3vMrLTwnOZyEAMvybjyuFxfmRf30hlFMcK8pKUFG6FKqKMmiqKiS0qkqY9BrYzUZ4XDbEIwGk&#10;EhEk4yEkYyEkEgHE4l5EQ1bEPAZkPDosy3pw8Zbl+MAjd+A33/kc/vl/PwT+9jP8k/jO9z6Hhx9+&#10;BS7ctwo7xzuwflkdhpqi6Ex40RRyI+u2I2a3Iuiww2W3wWgyoUqvR6lOh3IqoyoqI3m9Y/J/56OU&#10;R4L8c/PFVOHLj3HcxPM0VbmKNLA/eRrlfuab2TjFtnsaCrEB5/YOLhzORxbM+JkXz70Q0JT8n05E&#10;WefqBD2H2iqyvw3SCEA9PYcqNR2vKpM+cyKgVpqhwzY6DwRiQXO6eiSQn5uK/GuUULouv43Mt+/4&#10;dymlkddu5Xznuj9VWPnk3/9UXzdXxPM/HUrXnR1Q3uU914qchAB4JpmLK64BeJrw9nnRdWMXrB1W&#10;xfNnhKWLoGs3oPHWdix7zTCG7x3Huic2of3ODmia1NKoRcXrihRZoJzqNQBnQ1EAnIKiADgFc43n&#10;XDsfcysH5lwXALmusdCnhFJ+HGNO5TD39J0uATAfXguQdwQWa/59/etfnwg553imB2/4wWsi7d27&#10;d1Icp+N4J7LwkWNnKyUTI06kdoTys2xiSjBPBebRgJUTIwJ5WroYEcijBnlRf86XfKYTAk6FADgd&#10;orOaX578W96RFZ3KmUaGiWvyqaD8UFH+qAlJ+CP06ioYtCqYeWSezYyA14VY2I9oyI+Q3w2/xwGX&#10;0wKH0wiHVY2gXYfGsB1rOqpx9+X78d3PvAf/ePa7wF9/Dvzj18C/nsXf//ErvPC7H+DH3/sivvvV&#10;T+CZ/3wfPvTW1+Lea4/i8LohDFZH0BJyIeO1Iey00n0t0vqOFXp9TgCsUh4ByJ9K6T2ViDJhAYkR&#10;I0j5nLyjL+KWf4yv5fTwdUKI4mPCr7iPgK8R9zwVaebwmNk4xbZ7GoRtNT3l9LzQszxP5KdTlJkY&#10;9StEqPxn6nTD9+U4cFykOKmpfvBoP50aWoMWGnoOJei3zqCByWqA2WqiTxPsTjs8Pg88HjeMJgPU&#10;qkp6nglqD8sLTJO8foo6KofjJs8jRjEcQvqzRUDtM8N/1EgjtSleaq0GVnq27XYrjEYDpZfqcznn&#10;AYfBdX8phTN1WyaPw3RxEczW/9RQnSqj+llGdXkCrq/5lE2Mkqyo4Oc8l3fSfRXq40zkl4uSn/lC&#10;6flRImfvzgD7U7hHPkrhzwWlsOfCXNwxAVCpMz2fvJQFwBLHUng3OeBZ6UCJfoHvuKteBO86Lxou&#10;bII+YFD2U6TIAqUoACrHZTr4GqXwZqbwl+UkigLgFMw1njljTjGvp2Vu5cCc6wIgp08p3TMyp3KY&#10;e/rOlADInSLuHHCnVIg7/J2PyeMzW5TCnHunZ2EjylzqbHLbQR0uadQfUaGugoqnBcvWBmQ/3CEt&#10;pfyQdwjlKN2HOd0CoOjwiXhxuQpEPZkpznKE33zKqVNbVZ6bAswjALW8/pheBbtFB4/LiIDPhlDA&#10;Bp/XBLdLC4ddBae9CjabBhazDlajCgGbFo1hJ1Y0p3Ddvg14/xvvwi/++9P42+9+gH/938/xr7/+&#10;Ci/+63n868UX8M9//hH//Mfv8eLff4t//flZvPCTb+EzTz6Ca3auxsrGBJr9ViTsWkRcJrqnFVa7&#10;EVo9jwA88wKglF90f36uWEDiKfo8+oqXSmFRiY/z+fxr8uMo4s5ij0CeNrlf4Z/PsZ9TkWYOj5mN&#10;U2y7T5K52olKTPU+53SKvObf/ClnvvN2Jvh+fF9RH7ge6c16GG1Ur3gNQIcNVpcdZvo0WA0wWo2w&#10;uCywe+1w+BxwB9wIRQKIxyOIRkP0bFqgo7ZPQ89yFbV3HLa4F7cpoqwF4rgcpbiJPBPXFIo8jNxz&#10;w9OXNdKUZq2WxXM6puHjLH6Sv0oW0Diex+uluKc8/hymeL+JeM2V/Dgrwe/rpeWVRNUxlpRVSvD3&#10;0kq1RKWqHGptqbRGYlVVTgTkHZJnG0fpnlOUy6mAnxel50jO3GxkZVi4U7rHXJgvEXAurigAnmoW&#10;L4Kpz4jstUkY68TafwsVnvZbBkuLHYl9CeiC2rzzRYosbGYlACo0okrMtbGf6wuHO4bcKVTqkE0H&#10;XzPXDtvpZLr0LaYO7qKSpYosZkNCITyBkiFysvCIGyWRb1ooHUrxmwlOW25aoDJzqRPTcbbUlyKF&#10;U6gT/rn8lerGTPDoNb5edGSEEKAkIswGvlZ0tkQHSXoOFfye7ZzYDvKIwNw6U3ycR52w8McjA8Xm&#10;IEtKl0pinlJ403E6BUDu7PGIPnnHT7Sn+WUr71jmhyNH+JkE5Qd3TjWqKmglKmHUqWC36iTxLRZx&#10;IZnwIBK2wOWsgs1aCoejDP6ABh6PAU6HEU6LBmGnEbUhOzqTPmxe1oRLtq/AfTccxYfe8gD+96v/&#10;gRd++T/4yws/wl/++Av89W9/xD/++Wf882+/x4t/fhZ/ffYH+O+P/htuOW8TVjdG0Bk2oy3mQE9D&#10;FO0Ncbq3AyYTbyKkPAWYP5XSeyoQ5SHuzc9r/ogyEScRr6niyemQP6vi+Vfyy7+FX6XzJwuHx8zG&#10;KQl4J8upFgDlzxN/nu5NBpSQly2XP9clrU4DvVELMz2Hdhc9Z24jbE4dTFY6ZjPC4bTD6XXBFXBJ&#10;AqDH56Ln0QGP1wm30yZN3ddVVUBN7V6VrJ2QI8pcCaW4iTDk52eC/Yp0ibpdTu1NlUpMY86JgPxd&#10;7HCcW2vwRKGSEXGRPy+MaAtFHGciP1yluCvCfsuoXhFlgnKOTxXULNwaeMq2icrBihC1nZGYC/6g&#10;FSazCip1bvp5ZeXEesh58c2PkxKKcZonigJgUQBcMCwmlkx817boUHdDLbyrvFhcdWY3/ZgZ3pV5&#10;MSojlXDtdEHTr8GiKj6+0ONdpEiOogCoHOZCYsb0UQdYCWk6hkJ4AiWj42SZiwA43Qid6eDrlMIT&#10;zKVOTMfZUl+KFE6hTunaucJ1lzsD3EEQQoLoFIhOK2+wMdMmG/JnQQ6HJTob/Fvp2pNBxFEgPyeP&#10;h/z4qUYIaHxfqcOoyq3zx/nAx/gc+5H7O91xFHkl7iviJOIjyk1edvw5nWDE30+gvIT8EZVLJapU&#10;S6HSlECjK4POUA6DqQIWmwp2pxYud05wcLhMcLrMEharXhLhzGY92QQmWMwmOExVcBuXwG0ugd+j&#10;QTLlQm1jGA2tMTS1RDA6UIu9G3pw24Wb8KabD+E9tx/FfzxwHf7nP9+G3//sS/jnC9/Bn372X3j6&#10;vQ/jzkt3Y1NfLToTDtQGTWhMudHTkUFHZxaRhBMmC6+BNnmUHJOf9jPJXOIh0iCH0ydPoxJ8nq/n&#10;eiLqkLhO1KF8RJ1SQsRnNk5JwDtZTscIwDOJvLwYkf9c7vxMCzHZoNfDbNLD5dQjErUglrAgENTB&#10;4VDDxtN/TSaYbWbY3DZ4gx4EQj54fS64XDY47GbYLUbYTQZYTUbwNFveqZ3fK/zJ4fN9+H5T1TWO&#10;Gx8X8RKffCw/7vmI8+yXr+F78khZcW8eAWgwaGGzmWAljNSu8C7HLABW8NTZylJq18qI3J8c3MZx&#10;fMV7UcDH5L8FfI2cqfyIZ00pDYxIh6CM00T2cwXZfLxsQmUFpY8+VZUV0FCajHodlZcd8XgYXd1N&#10;2Lx1BY5cuA27969EQ0sYZitP9yfUekoL/6GRWzZAxCX//iL/5SjFa74oCoBFAXDBsJQoIQw+NRou&#10;rEfqkhqUe8+inXZLFsG73oPmVzXB0GVQ9lOkyAKkKAAqh7mQmC59fFya6qaAtBaLQniCfCNkPpiT&#10;AMiGGcFG0GyZ7n5zqRPTcbbUlyKFU6hTunY2SM+G7DfXXTby8zsofE7eqZdfk0/+sycQYfMn/1a6&#10;dq4o3Ucg7idQuv5UITrafF+Oi7wzKOIm9yf8iu9nAr4/x4vjyJ1m0XGWi8Iij0XnkcnP5xOQCYCV&#10;kvhXCr2hkjqlGtidenj9JkTjblTXhFFTG0Ui5YfXZ4XFqiN/VdBoK6HTU8fdqKXOu4HipYVRXQab&#10;egnshjI4qXPr8hrhDljgCdvgD1tRXe1DZ3MYK7qS2NSXwoGhGly/cwAP3X4EH/u3e/HFDz+KDz5x&#10;F246fwNWdyTRHrUh69Eh7tQgFbSgNhtAJhuEK2CGzqiiDvPCFgDnAsddXqaCmcpUXCN+y8MUIlM+&#10;4n5KiGtn45QEvJPlXBcABZzn8jLnZ1uIf/zMexxupGIhNDXE0NeTQl9vDK0tfqSTLkSDHvhdPtjs&#10;NpjsJkkElEYAep1wue3wuB3wu50IetwI+Lxwu93SZiH83PJU9dzzq5skBObXB46PiIsQ7viT/XN8&#10;8/3LEWnk9HE4fD/eAd1ms0n9CZ4yb3dY4fY44HBaJQGQpwNz28LfGRYIRRz5erud0uXxSGnhMDgu&#10;Is+4bZTD18jJPy/88OdUIiLD6RTPmVRWlLaqshKoqS1VU1uqqSyFtqpMWivVQnF3WE0I+txIxCJo&#10;bMpieLQN6zZ1YdlQGtGkHmZbBaWT8lRL7ZmOlwzI5aeIg6gL0yHP3/mmKAAuYAGQDT8WAJ9//nkc&#10;OHBA0c85R9ki+Po8aL60FaY6k7KfBcwS+1JEjkSRuTwFle8sEi+ngAXZ9xL0YxJ/IiyE0jXnInsI&#10;+iJx08SxmThVeTdVXOYSRwHvAvylL30Jjz/+eFEAXKBI6WNBSwEpLbJRf3Jy619N3RGYdyg+PA1v&#10;SirJ8OcpennwYtEVE51bYfwcM8ToOx8Xhprww+dYNMyt1ZLLn2Pi38TaYPl5JSe/LhRCUQA89yjU&#10;KV07G8Qzwt/lnXSux6J+86dUr2X+xPVKHHvu8hDPjTysk0HEVx62iDN3rESnUXRu+JxIi1J4pwKR&#10;dvGd4yjiJ+90zUd+zBWRH/Ky57hxp9fl4hE9LqnzzL/5OMdVnu8iXzkd8vI9Aeq08vS6ikoWAZdI&#10;IwB1+nJYrBo4XHq4vUYEQlZJBEwkffTpRTDEgoKJOubcaeZ4ldNnJZVrLv90lXR9VQXsOg1sJgN1&#10;8C1wepzwhf0IRP2IJfxIJj1oqg1gRX8Nbr5sJz753tfje1//ED75wYdx/ysuwbVHN2Pbinb0ZH2o&#10;9ZuQdOsR9xgRD9gQC7vg89tgtFE90lFbfw4KgAJOA6eL08P1cjo474WQIeDjfK0Ia7aIeMzGyd+D&#10;hb0D6T55gt+JFNY+8P3k91ei4DVo50k8KISyshIq59wUV2m0G8E7+/LadzwCjqfCGo06OJ06JGNO&#10;9LXXYFV/K0Y7G9BEz1PQoYPLViWNBGRx3mgySuIetxEskvGnw+GQhDLG7rCRP16jkoU8lXQPhr+z&#10;6MZr7/G95VNvOT5qdQX0vNmIWU9hmuD1uggnhaOn55DssAm/ZeVLZdCxsipCQ+ni9pXuo6uA2aKG&#10;zWGgNPHGHzYpjkbe4IexMmb6TnF0GGGl9sbipjRRm2S26WAwa6A3aWG0mCguZpiNRtgMOtipDXJQ&#10;W2TXV8JpUsFupE9qJ7x0rZvaDwfln9WukUY1s5io1+skDAa9NCKS8800Abet0jGjnto68sOfdA+e&#10;nsx/fEhr+amoba5YQnmzFFXqEukPFI22HDptBYzUNtkManitBoRcNkT8DoQCdgR8VoqPBW6HGXaz&#10;AVaKu8VAaSOMer20DiKPfOQy12j4uaZnn/KW859HQVZS+8qjIOXPvry9z392i5w8c3HUy865/I50&#10;XV0dnnvuOXpwvMeOvelNb8KKFSsUf+efk9PV1YU77rgDv/rVr7B7925FP+cKZY5yBHZFUfvKNsSu&#10;S0PfrcPiSmW/C5fclF9jvQHRvWFok2fvWoByMYnZRMjPdxB/I5pkx04HAeK3BP3AfxFVhJK/+WY2&#10;4tqpzrtTJQA+/fTTxRGAC5gZ17krLZHWAsxnCV8/YTjMJ9x5UYIFORb6xML8+Qjxr1y2e2clUcWd&#10;9LxOjoCFBf53WP7vNB8XnXoOTwiLvPunXHBUyi/BuVxfihROoU7p2tkgnh0hpgn4nFwIkBv84vxs&#10;4Ws5DIH0bNIxJb+FIOLKYXBYHEeOKz+H/Cm/h0ApnFOJ/N6MaJM4rqId4TaD48r+5fk/F/LvJ1Dy&#10;mw/7E3HjOHG7xqN1uHMvRu1wfDlv2Z/8Go6/yH+R78yk+5ctpXMsNpRSJ7NE6ryaLRpJ4PMFrNI6&#10;VbxeVSoTQDobQiLpRyTqgddnJ388RY/rYk4o4JF4HBcD5aFFo6XOtwlOi406um74/UFEY3HE4nEK&#10;I4psNorurlrs370KT7751fjlj7+C//vTD/C9734Gb370Tlx6ZAtWD7agrTqEdMCGuMeCiJvi42Ih&#10;w0wdfwOqqCNeqTouIMvTNimNZzkibZxOUQ84n3nEFNthDNcFvZ5FDBYvTMd+sz9Rj0+G2Tj5e7Ao&#10;ABZGSclSivtiSTCThDZNpSQ0sdhmIPiThSGTWQuX3YSw24GE14m4y4Gg1QyXSQuHhUU5npLPIlIO&#10;rg/cVsjrBX/PCV8U/sSmGyw2sfjH92GhkT/52LFnW82inUqKE8eHBUCLhUU1B3x+N+x2Hr3GbTy1&#10;O5U5AfM4/I6hZ7VCS2Gx/VZJYZXDYGQRUAWrTU+fBhjNvHuxBWabFRaHHVanHXaPHS6/A96QU8IT&#10;pN8Bup/PRefJL+94LKWXp0drYDYaYKNwIl4bUmE3EkQ06ECUrg2F7fD6eYfyCRHQSp9WozTl2OGw&#10;wOWy50ZLumxSeqTjLi18QT1iSQe1gV4EwlbY6FqjqYryiEc/V0mwoKmhNEmwAKgph1FXCateBSeV&#10;jY/C8rmM8HtN8FLb6rTrKZ4UB17P0UBtOpWHiexWg55FSfUkAVAzsRGKJARK5ZFr2+WItoG/n0tt&#10;30JhLo562TmX35FetWqVdPwzn/mMVFCf+9znJIHvxhtvxNVXXz3p9z/+8Y9j33mkX35YIyMjeN3r&#10;Xod//etf+MY3voH77rsPDzzwgHTs+uuvR5xeuPnXLHgW51g8sW6edGzJImjGTch+uA/t3x5H5KEs&#10;ypOVk687K+D0LMYSyxI4h51wdDlQQoaXst+Fi1xIemriWKHIBTo5SoKUuI8YEcfCGP8W5At8dxPy&#10;83JE+CIMIbDJr8kX4uYSV2Y6ce1k8i4//YySyDlVXAqNYywWk9qb+++/X+I1r3kNPvGJT+Bvf/sb&#10;3vzmN0tGRVEAXHhMKwASSmljeAfg+RYAudOSb6gcY0LckxbhV+CY6MejSnRaaAx66ExG6HjdmgmB&#10;j4U+7gCzUSvvCPExNn7zhcAqCovDYyGxgsLne0j3Y0FwGhGwKAAWYQp1StfOF/xc8fPDoo4QdvjY&#10;yQhU4jkVHQghOCj5nYl8AVCEK+KqdM3pRrRP+XB8OZ5KYuVc8zf/HnKU/AvE/fLzUHT0xG8Wgxj+&#10;LS87Dp8/5dfxeXmacuRG6/AIQLWmjDr2GurUWxCOupGpjmDZQAt27l6HXXs2YHC4E7V1CfgDduo8&#10;U/tr4E4q10UemVImjcTjtlavo464QUedXCs8Tuq4O12EG36XB1GfH9loGC3VcWweX4bX3XU9vvvM&#10;x/HnP3wff//Xb/DHv/0c3/3Bl8nGuB+7dqxCR1Ma2ZgfYY8DfqcNLntuuqCW3gOV9F4onxBq5WnK&#10;z8uzHZEuUX5cnkIIFlMo2R7jdx6/+xgxTZL9ct6cTPvAzMbJ34NFAbAwSkpzo+VYPGNBjkfnORw8&#10;es8iiVQ8Ui838o7X2aQyN1rg0JvhMljhNtBzYaG+pN0Fo9lC1+uljSeEUCzsIGErMWYzi8dGaa09&#10;p8sGt9suwd/5GE+7lcRH+pQLhNLOvIyG1/BTHRMLhWClJVgsZBHzONyu8h+xuXX+9MYq2Bwq+AJG&#10;BCM26Y8Gl8cMG09btuVGLDqp3XC5nNIGJl4fPfsBBwJBIuSCPxpEOB5EKulHJuFBOuZCIuJAkP2E&#10;fQjFI2iqTaGntRZtDdR+JAMIhzgcC5xuA91bK61p6nSZqK2zSn9m+ANOCp/Cpk+Pl/LTbYGfficz&#10;VtQ2m7FsKIpd+5dj0/ZlaG6LIZnm9RUpz6itdDrNsPMoRZue0kDhs7hn1cFm0sBu0lLZ6CUBMOg1&#10;IUrpjUU5rha4nXrYrRpYTWpqL9XSJkt6SWRVTRIAOZ/5uxABOT/5mZbD7YLSOyC/PRTvZ4H8XJGp&#10;mYujXnbO5Xeu3/a2t0nH//KXv0ijAFncm+r3Qw89dOy7fMSgoLu7GzfccANeeOEFvOpVr0JNTQ1a&#10;WlrQ3NyMVColGTP51yxEeHMPCdViuHZ4MfyGNajb0YFSJz0UDTp039mNkSfHYd/snNg84+zH1uNE&#10;4vwMNKGzaxRgBfFjgn5I5ItmUyEXr+RTXPOnwU4lWMnP5V8jj8NMIwCVRDSBCOdk4zqVuDbXvJsq&#10;bHk85WLiyQqAbDRks1mpLWlqakJDQ4MkCP74xz+WRiQXBcCFyXQC4HTw+njCYJgv2AgRHdAT4I4r&#10;C3PUiTsBPXVeJgQ/A/8rPPGPsI0MQjsZhjYyEBkxpcXn8yEYDErwO5KNR4bPc+eIO0ncadRTeBwu&#10;30Ol1UhCoBABiwJgkZko1CldO5+I54o7ePwssdHPz5uS30LJf1bnI0x5WyBQ8ne6UYqXQAgsbDcz&#10;8jxWCmsmlO4hUPKfz0zXcbmJODPyTiD7FefzYX8S1JnkESZ6vQpmS65TzAJfOOJGKh1Ed28DNm8d&#10;l+jsrkcs7qWOLrXPWhb8covyV05MSxMjANW6Smh5dI9VK21MYDfp4aA23a3Tw0/tb7XbgeGGDK4/&#10;uBWf+feH8YefPYN//vVn+MuLz+FPLz6PZ//4U/znFz6Cy684gp6uZurcB+Cx2+CwUFtutsBgtNA7&#10;woRyjR7lVbxz5vHp8Pn5cy4g0iXKTtRP8ScYf/Jv8fzy53znx2yc/D1YFAALpGwpsUSaPstCD49q&#10;c9NzwlNsef0+FgJZFNRbTDm7SG+EWWeCTW+G3WCh58wOq8MJvdUCDT1rLADysyjqiFz8y2GQRt2x&#10;2OfxOBEIeAmPJLjxyDc+xwKhjTcUsfNmPzwlNif0cfz4ueep/2JUII/AOzZyTZMTqyajglG6J7UD&#10;XhMaW+JYtbYXK1Z1o7k1hXjSS3acHW626ewEpcXD3x08gtgCj8sCn8eGoN+BWMiFuqQbQ61h7FvV&#10;iCt29+OSXf3YuKoFHZ0ZZBvjqK+Ooj4dRmNNHA3VMaRiFL7fQvYjj/5Tw+nm5Q1M0ohAnz830pmF&#10;SK/PPHHcjEiM2sAs3avRjbbuCMbXtGH95j6MrezE8Fg7lg00SXFPpQPSqOhw1EvfI6itS6I6E4XP&#10;ZaWyUUujM72Uf0GvEYm4jfpVblRnfchmfMikfIjTtaGAA36vFS5nbuQhl/9x4TUnBHI+5kYBytrv&#10;CeRtuxzRDnAdyxf/igJg4czFUS8755Q62PPJVVddhd/+9rfYt2+f4vmzCX2tEaErEnBf40Xs/ij6&#10;PtSH/rf3w7XDhcWeJVhUyv5yo+iUrj+bMNTqENrig8arUjy/UJmLiCW/Rml9O/l5+dTX6QSrqcSv&#10;2QiASiPwTkVcBSebd9Mhj+vJCoBKdHZ24gtf+AIeeeQRSVCZTgBUMryUYKFEqcEtMnXnkc8pvcwZ&#10;cR2/+PMR18rDyj8/e/ha6oSVa1FJVFXwIsxaqAi1Kmd8ik4KLxCvN2ilf41NVj2MTj0MZIgZ3WQY&#10;usjY5DVRyNhjg9PMxi750TvoXNAOZ9oHT12ICMCbscOXICMtTkZb3A1/MohgNoVgdTW86QxcqRTs&#10;yTgc2Ri8DSl4GqIw8Y6RZESy8csjJTg+bCBzB19uLMnzSaCUz4L8/JwP5PfOR8m/QMn/QoRFeKW2&#10;YCaWKoR1OinUKV07X3Cd47Lm+sqdfTH6i+utkv+ZEPU4P0z+5N9K1+Tg+jYzJSV8jxzK4Zx+5M9M&#10;Pnye85LTLzrQQgicSx4r3UPA51mwKAhZeyPaKXEP/s51gOPMiPog7iN952tYKKvg81y+uRE5ueUU&#10;eGMRnopngNdrkzqzqVSAOqphVNdGkKkOUQed2l8fT7lTU8e0kjqm5dKoQZ4eyB1SXpOKBUA110c1&#10;tafaUlSRH14nS6sqh4n8OOg+AZ0aKWrXe6nNPrxmOR668SJ88d0P42ff/BR+9dx38YNffAOf+Nz7&#10;cNe9L8O6DcOoo850KOCCUxoJZYaR2m+t3khhG1Cm1qGM0lJevvBHACqVqZI/JUS68t9T4rtIs3wj&#10;ILExkDh2svkyGydvswtLJ8VNSYCbxLktAEojcWUiII+iM5t5fTybJNDxVFtpdJ7LCoudZzzw2nF6&#10;WA16mLQ8yk8NrZFsMKMKGoOGrs2NprNaeWYEi0o26Q/R3Fp79Czxjt1kY7HA52Kh0edGIMg7BvP6&#10;gGQnUfg8zZfjII1GdFolMTIY8sHPU37Jj96YEwR5BCDba3byw/74Oh0dkza2mIDX1OMRjR4PLyng&#10;QENzFMNjLRhd0Y72riwyNUGEw274eNQfC4A2O0Fpd9jgpTD9biuCXjsiAScyIRvaEhasbnHjsg31&#10;uP+KVXj45dtxy2XrsXVjN7p702itj6O9IYnWugTqqB3LUnsWi/F6hSZKr57SakWAwvEFLIRZWuc0&#10;HHUilvQgkfIilQ2gui6CppY0Orrr0NKeQWtHFsuWN0vC37L+RnT11KCpOSZNDQ6GeCq0A+GIB7F4&#10;ANGIF16yZ12Ujzz6L+C0IOgz0HEjkkkbMhk3aqr9qK8Lo7aa4pcOIpXwURz9CAa90nRkKR/13N4S&#10;LKzyKEANtbPq4229QLQN+cjbB9GOyMmvh0WUmYujXnbOKXWm55NzZhdg0yJ4V4eQWl8Hc7sN/v1+&#10;+A75UZIoxaKlCv7PcnRhNYLrvdA2aqSNTc4mUVM+bbaQaayzEdUKEbKYhSAAFhpXObPNu5nSo8Sp&#10;EABnswuwkuGlRFEAnBqlF/ZMiI5BIYiOhDAS5gZfr0JFuQaVFRpUVfK0I+pYEmrV8VEKLLqxMcmG&#10;I//LHAh6EE1HkKxPIVmbQiQRpmNeMgIDZCDFkE4nyBiLIJAIIZiNIt6SRd1AG1rHutAyWIfWgQy6&#10;R5swsmEAq7evpM9xdI4OoKa3DbHWOgQbMwi3ZpHqrUemvw6Jrgy8Ub9kCPMaOHJhkjv4ciPq5PPk&#10;5FCqCwIl/wIl/wuRogB48nB5c10Vwg9/8jEhEs2GfHGJxS4Wvzhc8RzI/ZcV2oHO5zR2qOeKPB84&#10;T0VeyP8sEPks/M712ZvryOKplmrguIm6INoxcW5paQUWl6mwlNrp0gotKqp40X5ePzD3Z4her4XZ&#10;qIXdqoPPbUTIb6bOqgNJ6jjHE37qIDulKW681lVu5B/XEx7Zk1szkckJpWpUUttfrtKiUq2VBEYt&#10;ndNr1TDrquA0qRGwapCijnh72o8V1Kk+tHGIOu/78Lr7r8drH7wBN914GHv3jGNktAX1jWF4fSwu&#10;6GFz8ohwHdQGKguKb7lGBd7ESeSnPC9mQl4Op5qpypmX5FAacc5MNyJf6R6nmtk4+TPP9U5pBsdk&#10;yhXzR06hdmJBAiChdO2cYGFSll5FCmn3WPwrXUwsoec2t+EGj6hj0S8aCyGdSUg0ZX3oqA+itSYs&#10;TY0PeV1wu+wwmjXQmiqhtVSSjaOG32uEz2+G3U12l0MLGz3TDpcBTnp+XPT82HjtObMeJgs9V247&#10;XCEPItk4sm11qOluRnVPMxLNWYTTIbgDdjj9NgmXtAafHXavBSaHHjqrFlreqINHDga8sPk9MDhs&#10;0NssdM4MjZlsLasJTq8VsYQXdfVxNJNdxjQ2pST4WDoTRDjigsdH93GZKa48Ndks/WZhjQkEnQiF&#10;3IgFeBmBAOVDFKO9GWxZ2YjdG1qwb10Tto/WYMeKOhzc2IDzNjdh/4Y2HNoyQOcGsH6wBT31YdRH&#10;zciGtEjGndLGRkyc4hZJehHL+JGoDaO2PYPV28Zx6W1HcfvDN+D6V1+KrfvH0NOXQXtTFC21ITSQ&#10;35qUD9mUl8Ig2zXqhD9oo/bKIk0hdjhNBE8Rzk1pdlNZepxmal+tCPqdiFCexyJeRMMehAMuBH0O&#10;ibCP0knnvR4WVHk6Nr2D9BXU5pFtrytDlbYCak3Otpb/QcVtv9yOlb8DFOvcPFLIc8fM5o+PmSjk&#10;/VnQ/Uoof5SeWxlzcdTLzjmlzvR8cvYLgDnhS53VIXpRBs42G5ac4OdcYykWLy1DbFMUq/99GOmL&#10;E1iqX6rgb+EiF7KUNqxgoW2qEXJyIWuu02qnEvJmEvBmEgCZ+Y5rPrPNO7n/fBFQpLeQuMwmjvkU&#10;BcDTS77hL+CX+lTwS7+SDQGVAmqV1CFjY6GyijqJvA4fXXNya//xfcnoKOdFnskIkUaX0H3oHjzt&#10;g3eG1Ol40WStNMJEWlslQAZOxIdoKoZEdQap6iyS6RR1NuPIkJFbV5dFa2sjOrvb0NHbgbb+HnQM&#10;96N37QqMbF2DtXtXYOeFa3D0+j249pWX4Pq7rsBFN16AHUd3YHjLKFqG28iArUO2r5aoQaIrhXBL&#10;BH4ymNkQy18vib8LETC/Az0TynlycijVBYGSf4GS/4VIUQA8ebi8pWd9QgAUhr+8Tipdp0S+ACjC&#10;5E8Rntz/uSwACjjdnJ8ib4XQJbWdE/nC/niElci72VJIByYf6X05Ub75iDjL4WM8Qq6U2uXSSi3K&#10;qnSoUGnpXUAdRw13IHPT9kwmDdxOA/zUsQ/6zfB79PB5DAgEbNKUYJeHOvxmNV3Da3otpfcJb1TA&#10;bXvuzx2Gv2s0OlSqNCirVKOC/whiAZA6qQadFhaDBi6zFm6TGj4KK+YyoDpoRWc2iBXdtdi5dQgX&#10;nL8R5x/egD27VmLr1lGMruhGU3Ma6UwYkbgfdrcNOrMBWpMRagPdi94xvCu8SKvIW7k4q4TwdzqY&#10;qpyLAqCgKAAe2wV4YlduHgHI02pZAEySndTe0YLBoX6s2zCIjZuGMDrSg+bGGkTDAXpW3XC7rGTb&#10;GAkdvDxqkAUnb26zDJPHCqOHbB67DgaLimx3DWxki9mcZjjc9tzO3Jk4GtrJ5hroQtfyHrT2dyDb&#10;lEUo5oOT17kj3D4K12+X4O8uaivsZM/Z3Q446V6egA/ekB/+aAjBeBTeSBBWrxMWOu8Lu5CtiaCt&#10;oxZd3Q1oba9BQ2MStfVk81WHkUiRPRhzI8ijADl8ijOvr+fxWiURkNcADIbciES9SBN1KQ+6W4MY&#10;H0pgx6Z6XLC/Excf6sEVFwzgnlu24z1PnI+3PbQTlx1owuFtLbho7yD2b1qGVQP16G6MoDHtQppH&#10;+qVzmxtliFR1CImaEGJEujGO5av6cN6Ve3DVKy/CZTcfwoEjGzE+3om2xhjd34eatB+NdXG0U1oa&#10;m5NIZYJk1zrho/aSBUuPh8VM3lDECovVApuF8tyig4PynoVAv9cuCX8Bnx1elwUuuxEuPucwUZna&#10;4PPy2owWupbaT2ovdSayqU1V0Bi4zeY/bXLtrvxPbGEHyNv/09FmFAXAEx31snNOqTM9n5zNAuDi&#10;RaVEhfTd3GdGzTU1MFebT/B3zrJ4EWxtZqQOhaBJV9ExehlO5MfZwlQbZSiJb4xcgBMoiWDMXARA&#10;Jl+oY5TW95tpBN58xXUqZpt38nsIlOJTFADPfvINfybXoTsOv+TlIoAkvJFxoDMZyNgzwUiGh8Fi&#10;hoGnT0181xr1qNJqpE02pPXvpB1xKfyJMOX3khsSSlRQ57Kyku+dE/6OxyO39guvX8LrSxmMvLA1&#10;L75sIMPUnDMkyWAMRaNIppOoqc2guakabS3VaGlKoaEhIXX8OnubMTg+iBWb1mLNru3YcngfDl69&#10;H5fffr70r+zL7r8atzx4HW573Y24+b7rcOjafRjZuhwtw41oXF6H2r5qRJrCcKfdZJx6pTUDue7K&#10;xb9cxzXXuWeEEaWU3pmQl9VcUaoLAiX/AiX/C5GiAHjycHnLn32luivqxEwClRAA5dMFRdjycAQv&#10;BQGQ08yI53qqfGY/C0UAFHB8OW6iDPkPobIKbut1qNIZpPeAgzrmIepIx5I+6nTbCAtiMRtSSRcy&#10;SQ/SCReSMZe05h+PvHE4jdK0Xxb/Kqt4imJuzT8hjE4aAUiwwKjRsjiYW3uMpx06bBY4eeqiTgWb&#10;rlISAv30TgjTOyFFneaatBe1WR8aGyJobUmikTrhtXUxNDal0dpeh6bWOuqkJxGIBuHye2B22qV1&#10;XXX6ySO5Oc2ibKZCqTxOFVOVc1EAFBQFwGOb8VRMTKtXlZNdopbW4uPpoJFIENlsCh09TegZ6EBT&#10;WwNS2bS0q3aUbKjqmiRaWqvR2pZGQyaOuM8Dr9sOb8ANf9wPfzIAOz1jZnrW7C4jXF47XD4nnIQ3&#10;6EEwEkA8HUe6OoVUJoEwr7vJ58if283iolkakcfr9AVDLgSDPJ3WBrfLAg9P0fVQexL0Ujz9iKei&#10;iKWjCCZC8Mb8CKSCSFRHUEPPcn0jPdfNKYnm1oz0ySIgi2fxhE8S+FjokwQ0XhOPRUBJAHQilgig&#10;rjaO8b5aXHVoNV535yG87Y0X48k3XYKHH9iF228awZ23jOPtj52PHz5zJ77/5dvw6psGcWBjCjvX&#10;1GLjigaM9degvyuD1ibKs+oQUmmKb8JLNmgAmdoIkjVhRDJ+RKoDqO+qRu+KdvStbMGysRaMrezC&#10;yHA7utuq0VBD12fCZLcmUNuYorSxHUvXsYjJOxZTnHnzEt5V2O125dajthphMWlhM2vhsOolEZAF&#10;QMbLIwZtBjgsupwISOd4BCBvSGLjZXBsOlip3Kxutun10BtyOzzndnTOiYD8XhLvbMHpajeKAuCJ&#10;jnrZOafUmZ5Pzm4BkHfALcFi8xJ4N3sQ2R5Gpf1s3N137qgdFZR2J0xbjVgSXJrbBVnBX5EiZ5Ki&#10;ADj/yF/Q+Yjz4mUu79TJO6MMd36kDhh3xIx6GOxW2DwuOP1euAI+eEIB+CIhuIN+6bjBZoWGOk8q&#10;MiQq9RppOlUldejkBoT8XqJTpQSfy0Hfq7iTyGto8UiRUjJkqbOoKYXOUA6TRSUtwuzm6SkBXmsq&#10;iLr6WvT1dWLjhjFccP42XH/NAVx39T4cOm8NVqxsRXt3Bp39jVi+ajnGt6zDur3bsPPSvbj0FZfi&#10;hvuuxVV3X4ZLbrsA19xzGW5+4Fpc/PLD5GcFula0oZmuq+2sRawuTkZoGD5KuxgByOKfmAIsOrDH&#10;O7E5Q4rTJs8HJeT5wH5FueWXXT6ijJUQ1yuh5F+g5H8hUhQAcwjhiOsD1yX5M831ic+JspWLc6IO&#10;iXqXXx9F/RL3KRRxLxE2x0c8+yeEWUjHN5+zSADMh9Muz2uRNwwfF3knEGXE35XCYwrpwOQjvS/z&#10;7pWPKD95fMsr1ajUGmCh9i9KHfT+4S5cf9NFePRN9+CB170MRy/ejJHRRnR3Uee8Pohs2o2abADp&#10;dIg64zZYbFpodRRu5RKUlefWKSsrP34veb5w/eW2lNtW7pyyAMj2go0w07vJpNfCxDsF03vHMoHV&#10;oIbdRO8Hs4o6xxo47Xo4HUbwpiQeHikT8SGRjiFVnUA8E0coQe15xA8Pvd/4Tx3uYPNmT3wv0a6L&#10;sslHlAsjxG95/imVlUDur1Dm0t4tNLtoNk7+zBcFQGKWAiDvBMxTgNXqCmn9N6NJJ62LzJuCRMmO&#10;q85kUF/XiKbGVjQ0taG2uRm9o33YeWQbLrzhfBw9uBrr+lLornGhudqFuhovMtU+xOIehENeRIMB&#10;hMJBsgm9kgDodNvJJuNdd+3w0T3CPg9ifvIfIL+h3PTUgCc3Ss1H8HeGN7kI0mfEaUXIQcftJnjp&#10;mXXRM2v3mOEkG8/L96wJIVUXzYl8SZ8ktrGw38BTgJtTkihYXRORNh1KpkJIJEOIJwK5tfRiPDLQ&#10;T+fC5Lcag/1tOLqmA4/euBNfeeo2PPetN+Mfv/sg/vnH9+OX33kdvvPFO/C//3UPvv3pW/H5d12O&#10;t7x6N+64ci0Ob+3ByoFqtDcGUVvjQTJDeRl3UrvipLxwIEgEog54wja4QlZ4Yg7E6yNo7K5G57J6&#10;dPbUUn4nUJcJExFUp1nQTKKhvR5NnQ3I1kYRibmkcHgqcyjslkRLn4/FTC/8fj/8PtexkX5uZ24q&#10;8DEBkI7z8gt2FgctOjhtBricvF5hbjqx22ul+HngDbtgo+vMFvMx8S9/FKD83SNHqd7NF0UB8ERX&#10;FABngSGlR/pQBuYWi+L5c5qli+Bf78XW/9qKwfeNQl2nV/ZXpMgZpCgAzj/5L2k54kUuOi6ik8Ud&#10;LDH1ij8nQccMVgssHifsZMA5gj7pk9dmcQR8ZNz4pe9Gpx06mwVamxkai0kSDTUyI4LvI7+niMOJ&#10;cPyoc1zJu0HygvA8fSUHTxfT6cvJgK2kDqQaDpcOHp8xt+ByzEkGYRhtZECtWzeEm2++EB/+0MP4&#10;yQ8/hd8+9yX84H8/ho997PV4zf1X4oJLtmLL3tXYtGc9Nh/chp2XHMSFt16F6+57Oa57zQ246NYL&#10;sZ06sGM7B9G/vhudo61oWtaAejLMMk21CKdTZNhF4fJQPiisASiEP4EQYTgfBCIf8sk/z3mSX25K&#10;KBloAnG9Ekr+BUr1ayFSFAApLRNTR7ncuFy5HvIO1nV1ddKO64FAQDrGdYXrlSh7vlaUt6gT+XVL&#10;nM+/50yIMEU48rotv7/ES1AAlOe3eN5F/og8Y4Q/RiksQSEdmHyk9+VE+U6FiKM8ntJ0XD11KKkz&#10;2tReh4NHtuIjn3grnn/hm/jdH7+Br3z93bjtjiNYtaoZbS1hNNWHUFud67C7PCYYzSp6P3A7z+Lf&#10;UkmkKJcJgOJe/Ml5ItrQ6eCd4Kt4tCChqqLwKyugraqAjuGNSTQqaKUdRtXSgvhW3iSKd9b02ODw&#10;OuAOuhGKhhCLxRCfGAnFzw3/ycP2CbfzuR1PKf4TnWVu6/neIl+O5c9EGuRll49SXhfCS00ALCkt&#10;P8ZSFvdmJLfT/nRwHirFKx/u8CtdL6fQsApCEg+4LZyGQgVAaRowPVcVuV21q1QVVFcrqc6yvccb&#10;aRjgJ9su7fWhJZlBV0Mjhpd1Ytfu1dh34QYcuHI7XvHwrXjqqdtx/+2bcGBTDcb7guhvC6GvNYmu&#10;lhq01lejLpNEKhmjZycIX8ADr88Dv9cNn9sJv9uFoMeNqM+HKNmLkZAX4ZAHIX7WCBYQ+Xcg4IKP&#10;hUAW5z1WBHj3cIcRXl63j0eu+e3whpwIxH1kf4WRzIalqbYMTwXm0YCNzWm0ddSgo6temhLc1JJB&#10;XVMS1fVxZKXNh3iEXRRNTSm0tmTR3laDvo5abOlJ4bzRDK7d1YZHbtuMT73jSvz3J+7Afzx5Bd70&#10;qm2476Zx3Hq4B7cdWoZ7r9mIe67fhssPjWLb2lYM9cTRWO1ANmZEPGRBNETxD9kQDPDSNFYEwxTn&#10;KOVB3INoJogUxbWuIUHEKc/8iMc8SCT4z4ggMhTPOop/Y08dahpj0hqAXt5ROEBhUF75OI+IIK+v&#10;GOWRhgGkE0Gkoz5kI27UxbxoTAXRkI0gRfnkpzzjnY4DbjuCXhtCASJso+tcSKW9yFZzGDzyktpA&#10;+/E/Oxhu18S7SKkNYpTq3XxRyHPHzKcAyM+x0j3kFC4AKjy3MubijgmAN954o2KHer442wVAjUeD&#10;Zdf0YuCmfugCBkU/5zwli1GV1cCxwwFNrw6Lqs7+XY6LnFsUBcD5R+lFzXCHQ96xEp1x7rywSMUv&#10;fR7FJjo5PKqNy8RstcLosMHscUqLMgvxj5EEwQkBkM9LfiaOWz0u6uTlDAohAsrvL74rwbtA8po1&#10;vEMZT/nV6augN6hgNKlgsWng8Zml6RFs7I2u6MGWbePYd2ATzj+yk9iBSy7dhQcfuBZffPpteOGF&#10;L+HFF7+Nf/7zm3j+t5/DM994F979wdfh4bfcg7sevAVX3nolDlxzMfZfdymOvPxKXPrKa3HNq67H&#10;FXdegfOuOYAVO0bR1N+AcE0YzrAXrmAQTl8EVmcQVtvx9f9YXJlKAOTfDJ8T/sSU4XyECCvCkYcl&#10;dXInyk2OyE+lcmfkZZ/PdB1Rpfq1ECkKgDm4zIS4wHWF6yYLGJFIhAx8u1SH5HWFrxEjluSjlkQY&#10;oo6I4/n3mwkRlghHXl/5+KQwJcNYQeSbjrNYABQo5TfnEZefEJYKLQN+9ynV8+mQ3pcTYU+FPG4c&#10;H2mJBjW1USbqmAf9aOmsxYEjm/Ghjz+K3/zuv/CXf34bz/3uy/jgh1+LK6/ahrVrOzE82ITOtizi&#10;1DG12qmTaaD2Xcsjk3gKMI/s5lGrk98Noo7I7y+OT4byp4I6qhVVKJVQSd+ryiqhKqN3CUN+qgi+&#10;nsUQaUkJ3gVTT22qjvwZqqAxaWCy5nY75RGALPzxc8MjAflZ4vcivxPl58Tob4bfncIf/+a2W9R5&#10;JTgu+XldCC81AVApPdPxUrcB5Yg6I39+uO7xu4BtDbdRhZTTjPZIAOONCRxd34TH79qIz3/oSnz0&#10;qUvw9kcuwHvfcwE+9/lr8e5/uwA3Xz2CbatqMN6bxtiyZgws41GDaSTiIYQDPknwE/gIr9Oe23nX&#10;5YCPN2vz2xAKOhAM2hGNupFKBpDmKb0xLx3nkbkOaQptLMEiF4tdDviDTvj9FGbAA95ZOBIJk58Q&#10;Upmc+FddG5UEQBb8evuaMTzajdGxXgyNdaF3uAWtPTVoaE2grimK2vow9TvSWL6sCSODbRgbasPa&#10;8W5sWd+LrRs6sH1jC/Zua8fuLS1YPZjEqgGe7tuBV167GR9712345Y8/gF//8kP4j0/eiVfeuQkX&#10;HO7EpvEk+httaM66UJtyIxNzIh1zSTsFZzNhab3RVDqCRCqCaCyIaMRPn7wZUhDxlB+RFKU940G0&#10;1odUSwR1HXHUNvmRzLgQCFul0Xo8qtLjpd8smkbc0ujAJOVTS3UIvXUBrGwNYc9QBjefP4JH7jmE&#10;1776EC68aBBrxuow1lWN5S1x9DYF0d3oR1dTCO31ITRQnNKhAAIuN+zU5nH7xXaneO9w28p1J78u&#10;CeT1rMjsmIs7bQLgxRdfjD/96U+4+uqrpRcZNxhLlixR9LsQUftV8G7wQFOnwaIlyn7OdcoXkXFF&#10;BpC7x4PwyhBUFl4PUNlvkSKnE36xcLuyfv16fPOb35QEQDacpxMAlRpRZejFpNRZnIlS6oAqhjcD&#10;x/7tUQhzWvh+s3+JltA1ytNeciylzg5TUl5JHO8QVZSpoVmih2GJCaZS6qhUGGCu0sGk0sJEnTmz&#10;Tg+zkTs4vMiwB05XmAyPBDy+GDz+IBkiZODFYxKhWBThRBzRVBqheJI6gVE4fCE4A1G4g3HYfREY&#10;HV5oqbOkNh2fElyuok4PTwsm5B0hFXUo1cegjqFqKRkii2DQL4bFUAqnRYOgy4IEGT+ZqA916RB6&#10;OqqxakUndu4YxjXX7sFjb74D76EO6Fvf9wBe+6bb8NhbX4VPfvop/OSH/43fPvtD/O/3vooPfuid&#10;eMOjr8IDj92J15D/a++/DLuv2oot+9Zj74EdOP+i83Do4vOw4/BOrNmzHiNbx9G5ohvZtgz8cRfs&#10;vOudTQO3WQ0ndRjNGjKiVRpCDV2VCloedcLQb71OB71BByOl32IxUqfSDIvVCBPvjGlUw2PWwGPX&#10;wuWk324NbD4tbCEjLCHqQPqtMJDBp7M7KQ9d0JkoLwm1xYoqG+WnRYsKI+WpTo0yystyyrMKKu/K&#10;chV1dqmcSzTQlmihW6qFdil1QkuPT+PgDgB/ivqUb9TNB/L6OhvmKuTNlbNNABSdN0ZejizeyTeP&#10;YOOdxQcWkoWYzB0++bUiTLkAKI6JchR1Zq5lK7+Ow+F48f1zItLkDsZSatdmy1wFQC732TKfIw2U&#10;kOeVKGchAjKi3ER+KcHPz1woVAAU5cd1Sae1wWENIBpKorujFRce2YVPfOSteOH5b+Jf//gRXvzn&#10;j/HCb7+JT3/ibbjpuvOxae1ytDVlEQy46V3PmyRxWFwneJQ3L/EgxMWcACjqnqgjIh5KlPGmJJOo&#10;lD7LqX6UU74wZbJ8Ysoo3eUVvKwE3VdFUHwqNRQndS59Is/l8DHxXLF4Iv6skR9ju0Yc42s4LVMh&#10;xV2Wz4WiVIYzkpf+M81snFLbPR1FAfA4os7I6x3XSyEA8vT4qMeK2oATy6v9uGxDNZ66ZxTfe89W&#10;/OZje/HTd+/EZ57aQfbT3fjd82/D156+E/ffuRn7t9ZjqCeKlqYEstVxxGNBhOnZ9rqtcDlMsFt5&#10;3TkL3A4zYYKH7Legx4J0xI76tBcNRHtDFIM9tRjpa0B/RxYdjTG0Ek3NSdQ3JlBdG0Ei6Z+Y/uqC&#10;1+eEh0cW+rzS73DULU3/ZQGQ1/1jEVAaCdiUQkdXHXr6W9CzvBU9g63oHWwjWtHSWY10dVDaJCRb&#10;G0ZjSwZdgx1Yu30ldp63Fuu39WFsdT36h+IYHExi+5Ye3HDNHnz6Q3fg9796L17826eAf30G//jj&#10;h/Hzbz+Gjz95LW65cAjrO9xor/GgsSaIhtog6mpCyGZDUvxiyQAiCT+CZLv6efRj2CuJf5lsFDW1&#10;cenPbBY8E5QnNQ1himMcfQNJ9C/PoLUthnTalxsxGeBdfnkZhbC0dmFHaxyjyxLYNpbClTub8eC1&#10;Q3jmw9fiz795An/9/VvwP9+8BR/+90N4zxv24eFb1+D2oz24Zk8rLtrajh0rmtBVn0QsEICL7EyL&#10;2SLVB64X8jaY605+XRLI61mR2TEXd9oEwPPPP1+6z3e/+13cddddUkedK4eS34WI1kOdq2Evqvxq&#10;xfMvBRZPfBrSNsRWpqB1ak7wU6TImaCzsxP33HMPPve5z+Hvf/87nnjiiaIAWCAzC4As/FEHaGI0&#10;RFmlStpBsbJCC025EYYqC0zUebMabbCbCasNNvsEDjtsLhfsHj+c3ghc/gQ8wQQCkSgZMGSoZNJI&#10;VWeQyKQQSSUQSiTgjybgDkXhCISJCOyBGCzeMIwuH+GEyWWH0WmDwWGFzmKCxkBGhk4LtVYDNXWS&#10;uKPEaNUTsKimq4BRz1RKOz267RbEQwHUV6fQUp8lIzFDnc4aDC1vxLq1nTh43jhefst5eN2DV+He&#10;ey7CDdftxlXX7MZtd1yGB9/4Sjz46Ktw/R3XYtfRnVi/fz12X7ILR28+ggtuPox9V+7GjoNbsWP3&#10;NmzdtRVrNq9F//ggmvvbUdPZgHRrDSLVMbiDLljtRso3LWw6NayaKhioQ6il/NVQPmsqqyQBUEcG&#10;lEGrhdmoI6PKAJuN17CxktHqkPC4LfA5LAi7HUhGfMiQgZjM+hDJkoFX7UKolgzEWjL4agIIZkII&#10;JiIIxMLw83qLET/sFA8jhaGx6lFFeVOl00Al5SWPEqS8rNJBV0Ud00oD9BNoqnL/6ooO6bGOc55B&#10;N18o1dtC4I6qUofuVMHCjlI8TheFOi4zLj8WFnh0Edti/FuUodxQF7/5GiHYyIUVuWFfSFmJ8ASF&#10;XDMVfL2Ik4gXH2PxUal8ZmIuogZfoxTWTJzuusL5zGUlOuuineQ8O5kyUILDU0Je7vK4aDVaeoeY&#10;4bN4kPKFMNBcj8sPbMWn3v0wfv+Lr+DFv34P+Of38YfnvobPfPgxvOzqvdi4qgM11JF10TvGQPWX&#10;wxJ1VF43leD7K8XvZFC6z0yIfFBC1Gnxm+8xU/4y8nJ4KTEbp/Q8TkdRAFSuc1x/+VmTv0tsNj38&#10;LgeiHg9aUlHsX9OMN948hk89tBJfe2Q1vvPYRnziLYfwvW8+gr/95ZP46x8+iP/+0qvxhvt2YdeW&#10;ZnS0swCYQCoZRjzmRTTsRiTkRDjoQCziJqiNSPiRTgaRpPPpmBvVSQ/qMwG01sfR3Uq2HNHelCQS&#10;0h+7nV210uwO3tQjWxNFLO5HmGyfUJjgEWsBso1YEIu4EI17cusApvz0mRs5yDvxsiDY0kZhdTeh&#10;f6gLQ+P9GFk9iL6RbqQbk/CnyMbKBpFoSCDT04jR7eM4cOUuHLhsI3YdHsaW3R3YuKkJe3f14OIj&#10;43j89h34/Nuuxnc/djd++On78Z0P3on/fOQqPHjZOhwYzGJFjQddjTy6MEmkJBGzui6KBN0jRnZc&#10;OBWEL+aDL0z2Hdl9PAKQ1ybMZiOorg6THehHXXUQXW0Z9PfVYVlvCr3dKXS2JdBYG0U1XV+TCUvf&#10;25op3zqSGB7N4sj5y/H6ew/io2+/Cv/xlovw0ccO4ENv3o8nH96Od79jP778mRvw7S/egk/+23l4&#10;/I5RPHTDcjx47Qpce6AHK/uTyKYdcLp41k9uGRtuw0Q7J9pdpfpV5OSYizttAuBFF12E5557Dvv2&#10;7VM8v5BZolmCwJAX1duzUHuLopc+bUD/K/rQeWk7VNaXriBaZOHBQuCXv/zl4gjAWTCdAJgT/44L&#10;f+VVakKDChV1HNUsvFmgNztgtrvh8HrhDvnhjfrhjnphCzphDTjp0wtHOARXNA5PPA1/IoNoIkkG&#10;C69JEkE4FkUoHoOfvrvDYbjCEfIbg5P8O6IJIglHLAU3XRPIJBGpSSFSnUIwFSf/fpidNujMBmlX&#10;Yb3RAANjOI6RMOmNsBhMsBrNsFns8LjIYIrEydCsQUNjHRl2dejpa8T4eCd27hzGBResxdWXb8IN&#10;F67ClXv6cXBTO7Zt6sD2vaPYc/FWbL10B8bOW49lu1dj5OBmbL38IPZfexT7Lj+MvRcdwIGj52HP&#10;wX3YsG0zlo+Pom1ZD+o7WpBpqkcknYQ3QvlB+WWz2WGmeJk0ehhVWhjUWugobzWU11rKa4NWBxsZ&#10;1W6HFUEvGacBN+Jk8KXJgM2SAZxNBpCKehDhc/4AGXRJNPM6Ol01aOnLonV5FstWN2NkcxfGNndj&#10;ZH0XBle2o3+4Gd3LGtDSXY/athqk6lMIpcKUnx7YvFSeLhtMdE+T3Uplywvs2wkH4YTFSufNVilv&#10;5aNSRMf7VHSuleptIRQFQGXHHTYW/biN5DUnuePGxzgMnpnBKI3gE3AZC+TlI79mKqa7fi5wGKIT&#10;Kuoih8mddqUymo5zWQBkRN5zfgkRMH+EhvBbSFlOBd9HCVHmDN+PyysnAGpg0VXBayxH0q1GX70b&#10;521uw1vvuxDf/twb8PuffRC//cn78ZVP3odX37IVW1alqHNshs9VIY2AFkKmQNSBhQ7nFeezEiIv&#10;xW8ekSuQ+8tHXPdSYzZO6XmcjqIAOAsB0KyH1+FFwJ1E2J9GXTaN/s4IDqxL4/p9LXj1hcO497qD&#10;eOqt9+JbX34nnvvJe/GT7z6BT3zoJtx47UoMDVWjviGJ+rokank6bjaIxoYEujpZxGpCZ0dus4sa&#10;Hg1H9k+MN+Qg2yWaCCGRjiCZjiImTYUNo76xGu1dZOvQda3t1aitj0nr9iXTPOWXromFEA6z+BeQ&#10;dvX1BawS/iDvOu5AKOKUpsbGEl4kUn6ks2FU1yRQXZ9GujaBaCaCGH2GamJItGTQOtqNwc0rMLR9&#10;JVYfWI2Lbt6HW19zFLfcTZ93bMMrb9+GG64YwwX72nFkfSMuWt+ES9c34+iqOuwfqcaWgWqMdqXR&#10;2pRChu5R3RBFfVMUDTzVmL6naiitNRRvSkO0OoJ4XYJstzQytUlUE/WNGbS31aK9OYsm3gWY4l5D&#10;aWimvGpiYZDsxgzZ543ZGPo66rB+ZQ8O7BnG1VdswN137sedDx7CHQ8exJ337KJ4juD8zbXY0h/E&#10;qo4AxjqiWDfUhK2berBxcyvWjqYpvjHsHUpjV38K61qj6Mr6kKC8s9t5Z/XcyOWiAHh6mIsrrgE4&#10;E0sWwdxuReNFTXB0OKTNMBT9vcTQtxoQPRqDrlk3kSfF9QCLnHlmswagUiOqDL2wFAW3GTiLBEAx&#10;zTef3Mg/1SQRkMW/Ko0OKoMJapsDeo8XZt69Nh6GLxtFqDaGYG0U3kyQfpNR1lKD9uF+DK5fi8F1&#10;69E1PIK6piYkkmQgRiIIREIIRMPwxyLwxmPwpVLwZ7LwVdfAX9eASEsr4p1diLd3INZch2RzNbLt&#10;9agmko1ZBMjocwbdMLutMDlMMNlNMNuMsNCn1W4mY8QCt80On8NNHUYfvF4y+MJRxNMZMqiqEa9O&#10;obopja5lTVizYRkOnLcal1+2FTddvQ13XbkJd16yFtecN4q9O5ZhPbFm/zjWXrwNG689jF23XIEj&#10;r74Fl77mFTj08muw/tAeDG5cjYHVwxhYuRy9I31oX9aBxs4W1DRR3MkYZsHT6/fB5XTDYXfBarbD&#10;qLdArzVBpzZAq9ZDp9XRbx3MBgPF3YqI340aMnAbyeBspjxuozzuqKfPGjKOeepJlAzfaJKM2jgS&#10;mRhqW6iDPNyE8W3LsPPoKhy6ahMOkZG358gKbN+7HNt29mMDGXLDKzrRPdCK9r4WtPW1ormnCXWd&#10;DUQjaslwrulkKO5dbUQ7MvQ90VyPYDwqrVslREDuAHBHgI090QGXG3wni1K9LYSiAKjsuGy4zORT&#10;efkYh8EiQr4AKBAiQ37ZiOPyacNTwddwvRCcTPny/fhTpEfUv3L6XRQAj5Of1/zJeSY675PybsLf&#10;TOU4HXy9EiIeDN+f7ykJkYRFWwWvvhRxhwptCTNWtPtwwaZGaoNX4ZE7duM116/Dtef1Y/fqavQ2&#10;2JAJVMBhKJU241BN1F/RBom6PB1K8TsZlO4xE+K5mS1yMVAOn1O6z0uB2Til60+WmWZSHKdcsT2Q&#10;U6jgWEgbN5c2TQlR70QdE3Wen2VuP9gW4D+TnFYjvDYzwm4noj43Yn4XUmEfmqsT6O9oxOqhXmzZ&#10;vg5HrzmM2+69Ao89eQs+8Il78e/vvw0vv20XNq7vwEBPNVo6smSDVKOmI4PajhTq2lNkQ0WRqfEj&#10;nnKSrWMnG9KJTHUQtfUJ1NaRPZdOIUl2pWQHJaOoromhpSWDPrJpultr0FwbR302gnjUA3/AAY+X&#10;18OzkT3mkARA/u10meH2WOD12REIuchG9UoEQ24EAgyPHAwjFAnDGw7AG/GRzRpEsiWN7pV9GN48&#10;iuVk+w2s6MOaraM4cHQLLr1uN2579UV441tvxC2v2odd53dhaKQdvb0t6OurQ3dPCq3tYTS3BtHU&#10;EkJ1fYDsOB+iCQ9iSS+SmQDStWFkGyhNTXHUtMal/GjurUZ9TwPlTyMaWxrQ3lCN5vok6sj+q2lN&#10;kn0bRibsRV3Ai2oqgywvd5MKobUugZ62NFaPNeLiC8fw5DtvwE9/+m785KfvwhNPXILLLx/CpvW1&#10;6KU2uD7tQl2C7h2NoTqSRh3Zl3V1ATQ0UFx53b+6ELJpLzIJ3pHZCZ/HDJuVBUDjCX8Si3eLqFPy&#10;9lN+XM781XEKX7HfNJlCdgVnP0rX5rOU0qQUXzklBfT1lhJK8ZAzF1cUAGdA5VbBuyUM7ZgRi/TK&#10;fl5KLF5ERtyipSjTLoZ/vx/Nj9XBstWIxcUNQYosAIoCoPJLdFroJVVSLtb4U6KKXmSVWErfWQRk&#10;AVClNUBrscLo98GeiCJAxle6k4yQ5e3oWNGDjrEu1Pc1INOeRWNfC4bWjmP9ru1Ys307BsZWoKG5&#10;GclUCmEypPzBgDQdNZiMI1pbjTSVYbanGymmrxe1IyNoXbsOXRuJ1cNoHeqksJslGohsey3CNVG4&#10;Y144w064wi54Im4E435EU2EyniLSdIfqJC8M7UOIiGajSDVnKX51qOluQPNAC3rHOjCyugvr1vdg&#10;57YBHNo3gsvPH8fLrtyM21+2Hzdcvx8XXr4L+y8hrjqMo7dfiyvuewVueMO9uPahV+Hw7ddj5ZHd&#10;6No8hq61fRjYsAyD65ZhYFUPBskwXLl2GKvXjGJgoBeN9XWIRSLweSn/7E4ylMzQUJ5qWADU8m6Q&#10;hFYHk04Ht9WMOBme9WS4dZDhNthWjVV9jVg70IiVZAAuJ2OwraEW9fWUF7V1SFQnpSkpLf31GN3U&#10;iz0XrcdVt56Hm+48isuvo7iftxLbtw9gw9oujFGa+wd5RGAnhlcPYGzDCEY3jmJk8wqMbF2F8T0b&#10;se2S83DxK2/Cda+9G4dvuw7De7agvrsNwXBIWsyejTwWktjIk5MvBM5EvjE4HxQFQGUn/HMeycuH&#10;f8vDO1WI8uF7ivsr+SsEERaHIwQgpqR8ZuM7n3NVAJwOkXfciRcjAjn/uEyE4DRbYUmUyVSIcj9W&#10;ZoS2QgW7Sgc/tSdxuxH1QQsGGwPYvLwGB9d0YN/KNmwaaMAQdW5reQ0vsx4Wjq9CW6N0z0JRSo9A&#10;yb9AyX+R08dsnNL1J8u5LgAKuK6L55fbCW4zhPjn8XgQ8DgQ9buQiQWRiYeQCHkR8bkQD3qkYw3Z&#10;BFo6GtBHNuLYxm5sO7AcF1+1Di+7bReuuHw9Nq4he6QzjZ7eNIbXtmLD7iGMretGSzfvwBvLreNH&#10;9lwsHkCcbLxE0ieNzKvhEYO1GSKFhoYUunpqsXIN70A8jA2re7C8txZ9PB24jfxUh+l6LwIhXgOQ&#10;4k243FbYHUZYbXrY7AZJCPT6bNKOuaGwh+wdsikpLWz3BMl284dCcPrdsPnssAZscEadiNRHEefd&#10;eGsTqGmkNJBduXbzIPactwaHyA47eOE4dh3qx+Y9Hdiyo09i9Qayj8fTWD6awujKOqKZ0l6LDKUp&#10;nKL0UZgN3bVo7W8k6tE6UIvmvjTaB7LoHCK7ry+LbCulvS6Etmo/eprD6OqNobErilr63lgTQWMs&#10;jHSYwgr5kY5QXqXiaKpJo6M5jX7K562bO3H9dVvwspt2Ye+eAWzZ1CmN9Fu7qgO9HRm0NSYonBiy&#10;0i7BbmTSTtTUeFFb40cN3TOZcEk7FXtcRtitWlhMOhgnZuIUBUDlOAuKAuACxt5hQ8tlTbDX2xTP&#10;v5RRuSuRfXkGTe9ugnunHSXqUjp+9mzsUuTcoygAKr9Ep4VeUnMRADUmM7QuB6zRAEL1GdQva0XP&#10;ymUY2TiM8S2jGF43gO6hDrT0NKKpoxnN7a1obGkmQ6WeDIg0YpGoNPWCDap4Jo26tha0DQ6gZ/VK&#10;dK5ZhfrRYWSGB9G4djWW7d2N8SMHsfrgNgxtXYHu1cvIXz+WrR1Ax2gXqjtrEKoJIZAJIEIGT6ox&#10;iYaOOrRTnAZGOrB6JRliK+sxPFKNvuEa9K+h45v70LdxGTrXdqNrdSf6yNgZHG/H+MoObCDDceOG&#10;bqzc0oXVe5dj6+FV2HV4A/Yc3IKD5+3G0aOHccnll+Ciqy7HBdcRt16NI3dfj313X4Wdd1yIQ684&#10;jItvPYDzrtqKzQfGsH4bj7obw66dq7F+zXL0dDVQHkSkf5RtTisMVoM0jVlvsMBosMFsssFqtsBl&#10;syMW4H/Pkxjpbsba5W1YP9iCzUMt2DrShK1DddjQX4exgV4sGxhGR+8y1LY2IUEGcLI5gbqeLKW1&#10;CzsPr8clV+/H0Yt3kbE3hhXLOzBAcehqr0Z3XwNWUF7uOrAJR686jIuuvxAHrjqEzRfuwqZL9uKi&#10;e27Aw594Ch/70TN421c/gUtfeweGN69FtqYGXq9XEgHFbm9CQMgfVSQ659Nxsh13JYoCoLIT/jmP&#10;RN7nG+enElE+oiPJn0r+CkGExeEUBcDZI/KO80z+3DJzrRuiTKZClPuxMpM2a9LAoNLDotXBbdQi&#10;4tCjPmpDV40PA00RrKRO8Wh3A1qrE4j5/HCZHdBWaaVriwJgkdk4petPlpeCAMj1XDxn3D7wu57f&#10;+yz0sB3gcrkQCftRm42jviYpfVano4hH/Aj6nQgFXEjG/MjUxtDcVYOugVr0DVZjaLQGq1c3Yt3K&#10;ZvR3xNBe7UNbk5+OV2Pn3iFs3zWMwZFm1NTxJh5k45HNGY1FkE7FpGnCzQ1JdJG919tdj8HlLdi0&#10;qQ/79g/hyIVDuPSyFTi0fxTrV7Vh5Vgzhpc3orMzi4bGBNKZiDS6z+NxwuEwS+Kf2aKF1a6XBECf&#10;3y6N/IvGfOBNNmLJCEKJKELJOAKJGHyxENxhH7xRL4LpABJ1MaQb4qhrSKO5pRoDg+3YuHkYBw9v&#10;JNtrGy69cgcuu3o7Lrp8E664agNuf+U+PPSGy3HrK3bj0JFB7NzVh3XrO9HfW4/GOrLh6hKIczzb&#10;0mjoofwaakD/eDNG15IduK0Xm8n/6IY29IzUYGBZHIe3dOCNdx/CQw9egAMXDKJzWRSNjSG0SCMf&#10;Y8jwuoqRMGIhyscI/aY08K7C1Vk/UileYzG3ziLvpNxAaWlrTWNosBVbt4xgfIxs+ZYo6uv8aKgP&#10;oLEhiGZql1vIzqyvDdM1Xvi9Zrgo7+wWAyxmkzQlnKcBcz0RbbT8XV9IG6pUx/mYnKIAWBQA551K&#10;dxXCe+JwbvBisaE4wk2R0kVwrnKi83U9CG0Ik9FdzKciZ46iADiHjgi9pOYiAOosVpgDZPxkEki1&#10;1qN1eQf6xvswtHYAI+sGMLSyFwMjXejtb0NHVwsZRE1orG9AQ20d6qprkOUpuKkUMtVZ1NG59v4+&#10;dI4MoWloOeqIptXj6N+9A+svvwRbb7gWW665DFsuOYA1+zegl8JvHm5D3bIGZLtrkGhNIVRHhk1D&#10;DI09DVi+egBb92/GBVeejxtuuRSvfvVR3HfvQdxx1z7cREbXtXcdwmWvPIy91+/CykMr0b+FR+z1&#10;Yv2OURw4uB7nH1iHXbvHMLZ/BP3njWFw3zhW7lgpTV05tHsnrjh0BDdccgVedu11uPWOW3Dvm1+L&#10;R//z3/HI196HB55+K+7/8Gtw55uuxSW37sLOI6PYumc5duwcxNZNAxgbaiHjNoEk/wMddMDls8Ds&#10;NsLoNEvr7NltbjKmHTCbLHBQHY743GgkI3qoswHjvQ0YaUtiqCmE4aYAxpr9GG0JoaetAe3dfehY&#10;tgwtvZ3IttYiRoZjrDGKVEsCjWRsd/fzP8vNaG2sofDSEg01ZLxRnjW1pdA71Ir1u1Zj3yV7sefy&#10;/dh80S6MHNiAkfO34MBd1+D2px7G7e99DOffdzPGd21CU2sLImRM8lRgXkuO15RjxLRSIQQKMYEN&#10;wOlg4zDfIDxZigKgshP+OY+EUT5bkedkEOUjhCB5p2C2iLA4HK5Hor4VBcDCkJeDyD9+blnMl4v4&#10;oo7wNTONCBRlMhXifuKeEqpyeq+UUwe8EsGgHvU1Tgx0hzE+lMKyzgC6W31obw6ittoPv88Gg0mH&#10;SjXFrep4+8Fw2Er3LBSl9AiU/AuU/Bc5fczGKV1fCFzO4hnI56UwBZg/RR7ws8ZtA7/nWeThEYA+&#10;nw+ZbE4Ak3byZdEsHpBG0PFoOhbUIlEvYik/GslmW042x+hoBwYHGtHbkURfSwxddX50ZD1or/Gi&#10;g+ycZV30/PdUo53819QEKUwv/EG7FGYmHUZLfZKurcfIQBu2bRrEVZdvx1ueeBmeeeZN+NFPnsR/&#10;fe21+MB775E2cztv/zBWjNajpyeLNp6d0pSR4st2DO8IzKIfjwJ0ukzSdOBA0IVQxCOJhJEozx4J&#10;wBMPwRULwhUJwh0JSGtehymdiWxYEjZrKT4NREdbLZZTnFaMdmPleA9Wr+rBtm2j2LdvDXbtWoFt&#10;m/tx6MA4Xn7Tflx95RZs39qFVeMNGB2so/Rk0VKXRF095WM92ch1ZKeRPdfVmcaKkQbs3NyN8/cM&#10;4IK9y7B7fy827WrH5nVp3HS4E59/z3X4ymfvIrt0AwbH2bYLoqkphvqmILKUp7GEW8q7cDhI9jeX&#10;UZjS56G02ql8XNKfun6/D9EonU9H0Erp6OtvQXsn2Y3NcTQ107FWKqfOFJFBR3sKTWRD1lSHpc1a&#10;3E4eBWik/pf5mF0oRgGKdlrebsrJr3NMQXWcULp2MhS+Yr9pMkUB8BRw1gmAixfBWm9Fal8W2uzZ&#10;s1vx6WUpli7SYfHSUhhXGBE/GoXhJbxLcpEzz2wEQKXGWImlcxQASwow9BSRDEm6VqGRnx6+3+w7&#10;vfySKlPoNOWEQXo5VdELW1WJUnUlyrRqqM30cve44EvGkGxvQfPIcgxsXIXx3Ruwdv9GrD+4HpvP&#10;W4ed52/E/gu2Yc+BjVi9ejl6OhrQVk+GTXM96vs7UTfcgaahOgysrMWW7e3Yvasb69c2kbFRg/b+&#10;Vgzv3oh9d96Ay//9IVz8odfh0L/fhX2vuR6rLtqL2vFlCJJhEmqsRaS+FtG6GqRbGtBM4XavGsDI&#10;rpU47+YLcMfb78HbPvsw/vN/HsAXvnEHPvX0LfjEp2/Hhz94F9766O14xQ3X4OjeI9i2YTfWrduM&#10;LXs24uBVG3HxHWtw4d0rsffWtdh89Rpsvng1thxejQ07V2Dj1nEcPLQb177sGrz6sdfiDR96J974&#10;hffjke9+Eo/+6mm88WefwoNfeQyveNdNuPS+Azh440acf80mXHDJRuzdM4bVY23oacugOh2AP2SH&#10;zW+BKWiFib47yQh1uxzSuoVWK++oZyJjlA1rMkRDZIAyQR/CIT8ZrTwFhhe0jpGRmEVTVwt6hvrQ&#10;N9KP1t521LbWI92Qlcg0Vkuk6tKIVfPi1XGEswk4azKwN9bB31qHdGcdOoY6sGLzONbv3461hw5i&#10;dO8BLN+5G6sP7sehK4/iymvPw9Ej67FuzQDa25uQpDrg9TjgsPHmKrzRih5GjRZ6NWOATm2CRmVG&#10;ZbkJ5aUG6qxXQK1bDI1+UQ76rtYugUqzFFWqEjIQSwkWBapQVakmyHCs1NLv3BqDp6ujP2fhsOBO&#10;4GTYwFNqQ2ZLoU6kU8oLNsgr6Dmn/Cyh35x28c/6qYLvU1rO96YypPvzvZX8MYV0YEWZcp0Q9USq&#10;HwS3Y1JbRv4KQSn8mVAKZyaUwikEpTyaienuJ/JNdOo574QImC/gsx++hsUAkedzQdxL3I+pqNBA&#10;qzVTu2eTOtwtrUmcf2QDXnXvlbj55edh89Y+NFAnNp50U+fcLm32pFJz+8DwCBPemV6FivIq4rhg&#10;yYj7ytM8FcJPkbOL2bj8a/OfTSW4LSmn9qqC3k/HnoNJlJGtSO1YISg8o/lMDlsZpevyYX/56Z0v&#10;xPPL7QT/8cczAUw8Nd9qgNttQzDoQYQFsgjZLWEPweKTG4GIC5GED/VNGXR3N6GnswGtDQm0VIfQ&#10;2xBFT10QjQkPkgEnwhRO2GtFyG9GLOpAIulCIuNEqtqF6lo/6tJBVMd8yMbc0np1Xa1erBgJ4+j5&#10;bXjqXRfj1796B/7xf1/B97/1Pjz4qguxZX0r+ntT6OrOorWjBrUNabKhyB6Kkj1G9+PpwG6PVfrk&#10;38GQSxoFyPH3h71wUJosZKdZPE7YyS7zhChdlMYoi4DpMFK85Ew2itrqKBob4ujoqEZ3bx1Ri2UD&#10;LRga6cLgUBe628gebsxSfKvR21lNn0nKgwiaaoOUDj+q416kEiGkk1FkkzxtN4CmtAd9jUGs6o5j&#10;61AG1x8YxqP3X4B3P3kd3vnwEbzpzg148sGteMvDe3D7neux62An+ker0UnpbenwoanFh8amCOob&#10;46iX1k2MIU35F4t5EQ664Pd5yNb0ULn5ECPbMp1hP1nUN1Sjiez25pY6aperpVF/DQ0hNDZG0Nwc&#10;Q0d7RhotmKGw/FRWOQHQIgmAYgTgyQiAcpaUlmBxydJJLC1oiQoKXxLbpkfxeVVA6dp8uG+VH/98&#10;cgLg9CxlFOIgZy6uKABOQam3HKE9EXhX+rFUVyIdW5znpwiTG/FnTVrQfGMT/IeCWGLN5VeRIqeb&#10;ogA4FwEw94KUv4ilThMbudxBZ4NXo0KlXguNxQgzGT6eWBjR+hpkurvQNDKEjlVj6Fozgs5V/Wgf&#10;60LXWAcG1vRh9ZZRbNi2EqvWDmNosBfLl3VjcHAZlq9ejqENy7ByYwd27e7GFReP4rqLV+HC3YPY&#10;vIIMpL4O9A8tx9oDu3D0nptx/dvvx3XvfACXvO5ObL3uEnRtXYtqCifb14u63mVo6htAz4pxrN+7&#10;E0euvxxX3Hk9Lrv7atzw+pvxyEdfiy/96J34xZ8/jF/96SP40a/fi//98fvwta8/hXc9+XrcefvN&#10;uOD8w9i2Yzv2nr8b173yIjzwjhvw6Eduw53vugFHX3MIO67bjC0XrsWm/auwafs4tu3cgMMXH8aN&#10;99yKV77pAdz89gdxzbsexI2feAy3P/023PGpN+CWp+7EFW+8BgdvOYjtF23Eup0jWLGyG8t6G9HS&#10;lJIMr2DEA3fEDUeUoO++EP/7SsdYVHPwmjQW6dPptElIwqDNJGGzm6VjHq8LoXgI2cZqtFG+9Q4v&#10;k4TAruU96Bzolo619LShubsV9e0NkhCYrEsjXpdBoKEewdY2pLrb0dDbivYBnk7Sje5VQ+jasA59&#10;O3ZgcP8+jB/ah01HdmLHwdXUEe/FKJVvd08LGYXV0q54iUQYAV4Phw0/E0GGH0//4LUNjUYrzCYn&#10;rGYXGYQGGEwV0BtLodWXQqMthVpTRh35cjISK+hTvikBwyIgd+6LAmAhFOo4jVI+8DNOzzc/58zS&#10;8rntnjtb+D4lFVQGfF+6fwl9Kvljpvt3P78c+bfolIp6Ukh5ny1wZ14pj2ZipjwU8DMl8k107PNH&#10;8/K5k3328u+TE/x5AyQ7tRXcyU9g9ZphvPPf34jfPPdt/Pq5b9H3B7F2Qz/iKZ/ULuaWHdBDreL1&#10;R3NtREUFr12Yi58IXx7XqdItR+6nyNnDbJz8utm0d1KHfaLd4jYs/5w83JOh0Of8VIp7UyGeE/Hs&#10;ijaCBUAe7cWCD3+y/c1rAkbJVsxkE9KIQJ5yG0v44I8FEMomkayvRprskGQming8gEycN6pwIx20&#10;IeLjNQVtcDgtcPGmHH4rIjGH9AdAMuOWRMB4woEk+496kQq7UB11or0ugOWdIWxZlcUb7z+AH3/7&#10;LfjDjz6OF77/H/ifz78ND997OQ7vGcH6NV0YGWtDZ28tahrj1K4EKPycUMkj/3hTEP5k8Y9FQBYD&#10;fV4HfC4HvE473A4bXC67NH3Y43PBG/TAH/UjRLZQdYbXzEugpS6C7pYIBroTGFqWxeBAPQaWt0jr&#10;Lrd2JFBT76c88UvLwWRTcWSTcWSSUWR4rb04bwASQjwdQyIVRYziloy60JD2oKPGh65qD1b1pHDL&#10;oX588LUH8ZFHLsD9L1uN229ag3tetR933HUeLr18AzZv7sLocDX6e+LobEmiqSaL+kwa9dUxNDcE&#10;0NoURGtdHI3pLJLxKJUXT3UOI8XTt8lObGTRr41s1mM0oJHsvtr6KOoaQmhoDqGlncJqi0kbsnBe&#10;uVw22Gy5pWHESPJcOz97AbBIYczFnTYB8KKLLsJzzz2HAwcOKJ5fKFS6y+C5xIzGd9eg6VXt0MdN&#10;iv6KnEhlWI/A7lq4+4MorSqKgEVOP11dXfjqV7+Kxx9/vCgAFkrp5N3djnWe6GVdXkUvbN5lUa+F&#10;1mKEwWGF1euGJxpCqDqDWHs7aodG0L1uHZZvXo/+DSvRs2o52gY70NzbiI7+VvSN9GBgdADLVwxj&#10;xZpV2LBjI867fCduvPt83PnABbjznj247eYNuPqiERza1oedq/qxeWwMq4ZWYGRkHKu3bMGWw3ux&#10;7vAudG/bgMyKUYR7ehFs70K0oxfJzmWo7V2O/jXrse+yS/DAWx/Dp/778/ji9/8LH/naR/GWjz+B&#10;t3zyYXzgmbfiI994M576wv1412dfjY988Y34yOfejIffei+uuP4S7D5vD86/9HzcfPeNeN1bX4Un&#10;PvRa3Pv+V+LSN16IbTduxOrzx7CaDced49i4Yw227N6IvUf24Mj1F+PiO6/FxfffhIvecDMueOTl&#10;2P+6G7H1riuw/qYLsOri3RjYsRptY71o7GlBfUstsrXJ/8/eVYDHcV3rxAxi1jIza1fMzEyWJUu2&#10;ZMlCg2zLMjMzQ+zYceywE4caTsptyk37XsqQQooppCkE/nfOrDfZKJvEdpO8pNXq+79ZzQ7cuXPn&#10;3v/8c+45AslScfwZIkxxijhEy2IQL42DWBIHkcgr/rHI5wOLftF0DyIjwxAezm/bQ6+8bY9ANJNk&#10;Iqpaq14Q9xjmBMub3n+2RIcAn/hndJqJfBPhS0yGPSMXmSUlKK0tQ3F1AdLp3jny02AszoWzsRqZ&#10;89tQMjgXDYvb0LawBm09BWhsyUV5Jd1XIrI5dI+zcpOJ0LqJ0FqhNaihUMsgU0ogk/PUHwmRaSLH&#10;BDl998bbiUEUt6cInjbMhkOoYDgwvLEEWXBgzyMmjT6RYFwAfD9c7YevUagHqsNxAfCTgw9DAOR+&#10;339KL9cVP1u+cYCNN3/4REBfvV4P3hxjCN7nmjP5hiN4ZjT1AdFQq1XIy0/H3v0b8NkvPIBnv/oo&#10;Tp7eieraXGjJ4I+NY0+j8Cv9B/cb1GeEUJ/BU4KpPU2j9uTFuAD434Jr+fjvNy4AXht8z4nv2eU+&#10;YawAyDEBmX+LRCJh/Fep5cIUWmGqKWeKpaXWqoPFZYbZYYDRrBEELgOt16tE0LDgJ+YXnMx9IhAv&#10;irySmTcaCmUsVJp4Ok4slKoYaNTx0KnE0CjiYVCKkOzUIDdVh6piC47s68WLLzyOV//xA7z26k/x&#10;2usv4KXffxf33XEES/tmCS+bK7JcyHbp4LSoYDRybEHO8usVAVn843JzDED+LpPFQRIXDQnxF5k4&#10;jjiNBBoNx7GWCy9vlXoltBYtcSyN4NHXUZCEjY2FONldiwtLZuHMinpsHczDYLsTjXUeFBU6kOjW&#10;COFgdFRHeur3dHQ8DR1LzaIjQalVQMPCokZM9SOCzSiBwyiCXReLRIsEdXkWLOssxoaF9VjaXYpF&#10;XcVYvaQR+zf34sCmPizvqURdkRVpSWokOLRIMFvgNlmR4jSgIFOHyjI7qitTUFGag9yCVKRkJSAh&#10;1QZnsgWuFDOSMpzIJp6XV5qBjHyO5e1AgscEl0cniH+JKWp4khX0vwxmK9WHju6vQkz3LF5oA74p&#10;wNxOfOOyf3/rj0DtbRxXh+v5fGQC4ODgIN544w288sor+NGPfoTNmzcLnUOgbT96sBcbIfQGRM+O&#10;RubFJLh2GzHdOXXMduN4T0y6EZFZMmga9QiKmxF4m3GM40PAnDlz8P3vfx9/+ctfhH6GPQDZA2lc&#10;AHwLTFADYvI7DUAfuZs2kwyqYCJ4bGjFRgvin1yvgcFphT09Fcml5ShoaUVddzea5nehurUZRdUl&#10;yC7MRFpOMtJzU5BJhlx2UTbyy4tR2VyPWQvasHBLD45d3oLPfP8O/O9vP4Uv/e8FnDy/EouWt6Cn&#10;tw1DCxdjfs9C1DS2oaSmHhXNDShrbUJaUyNs5VXQ5BRAmU7GYGYBTNlFcBSUIruuAbP6erF273bc&#10;8+Rl/OA338dL/3oR3/vd/+C+rz6Mk0+cw9FHD+Pkk3tx7jP7cfsXj+KeL96Mc4+cxJbjW7F080qs&#10;3rUJu08ewImLJ3Hm8knsv38n1lxYjoH989G6ogGNvZVo6+Vsbh3oX9KNJaNDWL9rHY7dfgIXn7wT&#10;Zx+/gB13H0HfkQ2oXjOI/ME5yJ3fjJz2OmTWlyKtNBdJOalErhwC8dWalETwJBArYhAtCkdUDBHn&#10;GM5E5/XwY48/H1g0Y/BvURxk2W+7GHEMREoijAYV1GYtlEYV3SeFEJ9GquUg1Qpax5mWNcLven4b&#10;77bDlUr3Ka8MJVW1aJjdhKb2BtR01KGiZzaql/dj9vbV6Dm6HUtv3o2NF3Zg5y2rse1wP1atn4vB&#10;hS3omFeDuuYilNXm033PR15FHjJLspBRlI7csiyUVuehui4PVTVZKCpORGKSFQbOGq2SQyyJR5xw&#10;PUzyo4ksRpJBT8Z8GE8FZKOCpyFSO5zB0zq98Yb8hR1/w97/+9XCnzyNxbgAePUQ+pCpDNp3jFH8&#10;bvigBECGT8Dy9WH+4hLjau73JwUfpgDoX4f+dcZLrlOvUPcWfM+c7zi+7a72WfRt6zvetKn0zM8M&#10;RXhYBPV3MWToxyODjNHa+kLUNRSgsDgZzgSNYGAqlHGQyePfytwZxy9C+IVIMBmcHL+QhQk+tlcI&#10;9J1TKCc9owL8yuIP3/WM45OFa/n473et/Z0P3v7O+/1GYVoiPT9+x/138EkRAPn55XGZBR4Wehgs&#10;/vHUT44J6AXxl/goelajBBFPKouGXBULg0UJp9uExGQ7wSFk8TUwf1FxMgkxJGLmPMxxQokfhAti&#10;oFQaBwm/IBXzzAfqB1Q8rVgqiHMKuRhapRQ2kxpuuxqZyTp0tRfgM8/cij/99Wf41xsv4VXCG2/8&#10;EX/708/wzc8/iNP71mD5/Dq0l6chL80Bu11P/EQJvUEhCH/sEaj3EwXl1OdIWfwTxUEhFUGlJHtX&#10;wwKdShDqlHoqPycWyTWipqcC527ZhR9+9UH89YfP4NVffRqv/PphfPure3DTTU1Y1F+I5ppkIeOx&#10;06KGQauCRk0cTaWCTEH8SEF1cGU6sljC9RYDJfV7KoJaQIwAnToOZoOEjqFAilOLbLcBeR4DCpNo&#10;mahFmp0FQ9pOHw+tWg6bxogUkwP5iRbMqnZhqD8fa9a3Yv3WPoyu7hFiYFfXZKOg0IPCIg99z0LL&#10;7BK0tJSgtDSF+mQHUjNsSMs0IyPHgOx8IzLzDEjN0sCRIIfBxHETyU6Qy4SkMCwCsicgi8RCP3+l&#10;3VztOBGoDY7jnbiez0fqAfjnP/9ZEAJvvPFGAYG2+2hxRfij7+yxJu+QwLTfitAsCSbcMB0TxzPa&#10;XjNmJocgrjMe0wzj4uk4PjpwfzJhwgQUFhbiW9/61rgH4BgwyeWg+IEgxOLyG3B5YOZBesbMGZgZ&#10;HIQgnvobGY6w2CjEEDFjAVDvsMKalAhXdg7SS0qRX1mJwvISIg08zTcNJfmpKC9KR2lhOnJykuBJ&#10;YQ80GxxpbngKiUQ0p6NuSRmWH+nDnrvXY/vtq7Fwby/aRueifcVC9Kxej9bBEeTVtSIhv4iQCXdx&#10;DtzVFfDU1yOpsQkpzS3IautASfcC1A0NYtaSQcxZ2o/u0T6s2L4Ut9xzBF/4xgP42g+exiPPPYUL&#10;X34At375Ltz13D246zt345avXsTxZ85h3wNnseHcMSzdvxvL9u/ExpP7cOjO47j1yXN48Nu347Mv&#10;PIyvvvg0nvzOfbjlgaM4dGY7Tp0/iAcevQvf+O4X8fPf/gh/+Ptv8efXX8KfiFz++tVf4zsvfQ+X&#10;v/koNhEB7N04hOEdy7D33B4cu3gIq7ePoH5OBZKzbLAmqGCwEoHVxRApZoLMIp93mi97+3EcwHhR&#10;jDAlWMbxZoj08neeYsEkWPAWJMRKYhEtJbJNBDVeKRa8AUUqifCdlywCsjjIYCFQx9M7klxIzMpH&#10;dkktyhtmoaljNuYMdGD+qj707hxF//FtGL5wGGvvO43dj53DmWduxp1PH8bdD23Fnfdsxflbt2P/&#10;oZVYtGIuZnXVoHYuoase1Z10vPYKNC+ow+iWAZy9fRcee+oMHnzoMDZvG0BbRzlKylOIRJpgdcig&#10;VNN1y8LoOsKJ6HuN+IgIBmcXDEZoaJDgEeg/DdFHJP3bqz+h9JEi3/+B4E+exmJcAPRirHEsiH1j&#10;vo/d5mrwQQmALFix93JAD+YruJr7/UnBhyEAvhf8BUGuS37u+Pkb6wno295X1++Fsdu+dZ9YsPPG&#10;EuP4frFxkWSEy+Bym5GeQX1VshVmMnLVWhEZ4yIyzmUwmhRkoLPBGQe5Mgrx4lBExQQhLHwGgkOm&#10;UZ/BLw64r/D1DdRPTJlOeHfj01e+cXyycC0f//2up/9ijAuA3pdywvN6RfRjsNjjA//PLyrj6FkW&#10;i1nE4rh68YRoaHRxMFsVcLoMcHusSOB4xVYjdDqtkIRCytNtFZw4hMU+r/AnkYgEx6H4OOZAMjqO&#10;ElriNBo9x++TQ6VSQKdRwahTwGqUoTDXgZuOb8ULL/wQr776Ct544+/AGy8Dr/8Jf/nd9/GNz96L&#10;Xau70VaRhMJsF5KTeWqrWQhr4p2uzBmHiTupODYgh2Kh64j18wCUS6BkEVCvhsaogZZfrtp0sKbo&#10;MHfhbNz71F348W//F3/+1y/xzzdewOtvPI9/vvx5/Oz5W3HqwCA6GlORk6xFgpV4oIbOpdFARZCq&#10;VcTbqA4U3piEDJ6S7I1HSHyRPRQJCoJULYJME09lkMJu1SDVbUUa1WWC3Qg7v+h1UZ3aNVBzX6nT&#10;wam3Ic+ZjJaiDKwfrsXjj+7Cz3/1KF7881fx4x9/Dp9+9CLOHN6IdcvmYaizBvNbiqmceZhTn4tZ&#10;VemoKktBaXkayqtSUF2firrmNNQ0JqG4woGkVDUsdikMdC6dTkN1oyQ+600Sx23EO7vDmxDEN3a8&#10;HwK1wXG8E9fzGY8BOP0GTJDfiIiqcBhXGRFTGosbpxLpuWEqJt0wMfA+43hXhGiCkLsuA5lr0xGk&#10;G08IMo6PFuMxAD9YAXBG0EyvB2B4KCLiYhBPJEth0EFrM8PgtMHksMGWYEdiolPIRFuenYxmIhZz&#10;q/Iwv74Qc2vz0FCWjoLcBCSnW+FIMcGabIQpQQeTWw1XlgnplYnIbspE7uxi5MyuRWZjC1IqZ8OW&#10;VQ2VIxMqWwKsLFblpyO1vhJps5uQPKsBnuY6ZM1tRdPoEiw9vBM7Lp7A3tuPYOupTVi9awhrt3Vj&#10;9/5+HD+7GsfuPYAD9x/FwYeP4+hTN2P/E2ex6fJNGLlwGsM3n8Pim85h4Qn6fuoo1ty6H9vv3YPD&#10;j+zB7Z87ii/98D788uVv4A//+D5+/vtv4fmffhk/fOGb+M1LP8Vf//lbvPLGS3gFf8bLeIn+foc/&#10;vvFL/Pn1H+F3f/smvvTc3Th1+wYcObcal588gWe+eiduf+Aglq+fh/KGFKTk6uFKUcDoiIPOHCNM&#10;j3mb0HflbbdP7OOYMywIvukZGM9g78FoIYuwPyKJcEdJ6DeOo6MUv+kFqLFQ3bssSEhPRmphKTIr&#10;6pFbW4fC5mpUzm9E66oe9B9Zj9G7j2PLE3dg3+cu4fw3HsBnf/oEXnjps3j571/AK698FX/4w1fw&#10;7f95BLfddwSbD63Gij2jWLHfG3txya5hrD20AkcubMb9Tx7D//7wMn7zuyfwne/djU89dRhnbl2N&#10;jTu6ML+/BIVlVrgSpdDT9SvUkRBJwxAdS4Z8VBgiI8OJOHqnFfnIIwuB/iKgD+MC4IfjASiIfNxX&#10;XBHrOCYof2cBz7e9YAATbuCg3LT03z8QPigBcOx95P+5Lfi3jau5358U/H8JgAxfPb45PlynEDh2&#10;G999mkptYtp0jgU6XRD9IyJDBc8hNv5VGokwfVCljodMwVMBI2ldrBAPjDNbOt1KuDxq2J1KMtrZ&#10;aGbPoWCEhc9EcAiXkT0WuYzTMWUyYVwA/I/DtXz8A+wzT3t/UH9F5/CHL7mQF+8sz7+Dq33OhXJ8&#10;RJgyhRP/TKLnaDKmTuNkXVPp+Z8ueOuHhgYL43REpG9KPvHFiCuiYDTHLL4Sy5j4C3v+y6VRUNEz&#10;qlHFwGCQwmzVwOrQw+kxIyHRAodbL4hILHix+MXZeRnx1B/wi4G4uChI6DgcZkTMIVSojxCJRVDI&#10;ZTColbDpFUh1qDGrMg2Xzu3Eiz/4Iv71lx/hjX/+HHj1J3jjtR/j9Vd/jBd//Sxuv20Xhpe0oK29&#10;BI2z8lFVl438Io+Q8VZvkEOuYNHR68nI1xEVQ8s45mM8RVcJjV4LvUkPrVEPjZG4sUELg04Fk0UD&#10;Z5oFJU25WLimCxfu2Ycvfe4cvvz4YXzu3m04sKUTsxuSkOiWw2SWQ2vSQKnXQa7R0XVpIVepiQ/K&#10;BG86fhHCnomclddoJg7HXE4thZyTlnCsQuobjRY1rDbidnQcg0EtTKt2uK1ITPcQ17PBnCahflKP&#10;HIcbralZWDc7F4/d3Ik//vJmvPraV4jD/gGvvvEy3vjXH/Da31/Aiz//Ap7+1AmcP7EGu9b0Y1Vf&#10;F4Y75mGgowZDCwqwZqQa2zc2Y9eWVqxf04iFi8pQ25yGjBInErNtSEq1U39shE6vFJLYiURxV+IC&#10;RiIkOIz65CDiEtQX+/gHcxEaA96BAG3xw4TAdz4gBDr+9YCf80DH98f1fP57BcAbb0CoMQxpm1LQ&#10;8FwNMr9TiNh2KWZMmoBJb273lofgON4bnCDFlyRlpn0G1IMqhBfH4Mbp4/U3jo8O4wLgBywABgch&#10;mIhdFA3ecp0GJhdPG02CJysdSVkcyDgRaclOZCTaUJBsRVWaDU2ZTrTmuNCa50JzrgPVOTYUZVuQ&#10;lWVGYoYB7iQjEs1E9NQGuAw6eFwWIgsJSM3JQlpBOTzZNbAlVcJoLyISkwmbJRFJCS6k0rmcxVmw&#10;lOfBUJYLXVk2rHVFyOxsRN1ID/p2LseKQyux5dRqHLplHU7cMoqjJ4ew+0A3lu3oRNuqFlQsqkbp&#10;ogZUjvagaet6dB6+Cf03XcLA6XsxcNPtGLn9Vux5+gJu/vY53PKNozj32A5cfuowvvG9+/GbP38D&#10;f/3HD/Gnv/0YL/3t5/jrP3+Dv73+B7yMP+KPr76In/35h3j+d8/hxy99i37/Ev7y5yfx4x/fgSef&#10;3o0Ld67A2dtGcO6O1Th/90bcdnknYQ9O37YZOw8NY2h5M6obM6huLDCaOBCzGmoNkTyeDnMldh4T&#10;XiERCMcGZG/MK9N/GVEcFN9P+PN5A/q8/1j44+y/5gQr7ElOISFIdmkB8huaUNzWifJ581C1YA4a&#10;lsxF++Yh9B5bh96zO9Bz83b0nNqEZafX48jdO/DkZ47if6luvv8/d+G7372Mz3/5dpy9aw/WH1iB&#10;JTuGsWTPCqw6th7bbtmOw3fT9V3ajtse2I4vf/MMXvzdQ/jzK8/g9399Aj/59WV85bmzuOPyRqze&#10;1IKW9nTkFZnhSeZMehK6bjYUOOlJ7JtTSHh6kb8I6B9TxisgjAuAV/vhaxTq4WoEQO4nrgh1QkiA&#10;oJlCv8Dg+KAcJ5T3vZY6+6AEQP977i9M+UQpxtXc708KrlYYGIvrFQADwd/Tkp8/fg7HCoHvBd9x&#10;fP/77hMLCtNnTKFxZ6og2kVHRQgvPOQyjr3FcaX45QhPiYskozgWDpca6VkWZGSbkJ1nRU6+nf63&#10;CrGpdHoxbUd9YVQwQsO8sQGFmLZTZtC5Z2AKPXP+ZfKHr3zj+GThWj6B+s73BvVTY873Ybadj60A&#10;OHUiPauT6FmaLDyrHKKDp9uzCBgWFoxw9ton8Is7DushcBOeyUBchQVAsThe8OKTsTegKAJyepZZ&#10;1OfEIC6PCWnZbmTmJyMlOwEJSTaYLFrBY5DFP980WBYEuR9gjziZUiTET47il518vphoKOj4Zo0U&#10;mYlGzKpOx4oFtTi5ug+fOr4Zz146hueeOIfvfuYCnrp0EEe2LcTQvEq01uSgtNiN7HwrUjNNcLpV&#10;gmexXMlJPlhcjCcuEkfXE4eY+DjEScQQy4mbaYin6bVQ6bRQajVQ0v8KtYquSQO9yQCTU0dcVoPk&#10;HB0aWpIwsrQc29dWY/OyInTOSkN+hg4OuxRaowwy4mnxSiniFcT1iO8p6DsLfHydvoQkQgxFWnJC&#10;Ei84FqJYmJ7MmdMZat6G1rHXIv9v4OzEVgVsyXKkJFlRZE9Gqycdq2uS8eSpNvzlZyfw2j8+h1ff&#10;+C1eff1feO2NV2n5N7z+2u/x9799H3/47efwg+9ewLe+fADf/NIefPmzO/HAfStw6mg7bj42D7ee&#10;7sPp4/3YuWMeeoZqUD4rFzmlqdQXe+BJtArJXwycJE4lp36cri8+ntpHNPXL4cQhggUOMYU4hPBS&#10;kXnBGARqix8mxvKffwcf1PM5kRDo+P64ns9/rQAYnRSDpJ3ZUPVrMVVDhCZiMm6YMj7l9wPBJKrf&#10;4lio+wyYoRn3AhzHR4drEQADE713YhIhkNH+vpjy0QqAE+l8gQbQ9wcZ0dPYQArC9GlkyE2djuDp&#10;MxEeHIqoiEjEEnGTMrlIIEJDxMxZkYmUlhJkzytH9uwcpFS44Mo2wJOqRVqSDlkuLbKtauRYNchz&#10;cjwSK7KTbUhOssDmIuPMooRco4RIqUK8SgORzgipxQGFMwkqdyp0iWmwpKYjIT0dKRnJyMlOQkVx&#10;Oppqc9DclIWa+lQUV3uQS8ivSUFJXSbqm/PR11OPDat7cHj/CE6cXoODt67ClluHsfJkL5Zt68D8&#10;4RZUdreioG8Qtet2oOvYzRi5+07sePwu7H/8NLbfsx1rz67C+rMbseP2wzhw5wmcvrgP9917EF/8&#10;4u344Y+fxC9+80X86o/P4td//QZ+Qfj+75/Fl374JO7/8iXc84V78ehzT+OLP/kyvvXjz+C57z6I&#10;7z53GT/9wSP47c+exB8YP30cf3zhGbzyp2/iX6/+CC+/9lO8+Pef4Fsvfgv3PfsgVuxdivzmDGgS&#10;ZYg3xyDeSGRTF494jRhxSk4WIoJITmSUyDDHvYqNC0FcfCj9H4M4Kf1OiOckLUS2lDoVEUsNTDYD&#10;1buZDGYzXAlmpKYnoKwiD+3zmtC3tBP9o10YWNGFZeuGsGXvBuw4thurDmxB//ZVmLdpGbo2DGPh&#10;xmXYtG01btqzBfcc3oP7T+3Dvad34+zJLdh+cAWW71mIJXsHsfzgQmw4OkzrFmLX7gU4dnAA99+1&#10;Cc9/+yL+/Men8K+XP4VX/3YZ//rbw/jbHx/HCz+6jCce2Y99e7vR3Z+J8noiy3mRMCbNgNQ2HVEa&#10;aoeKUITH8bQ+apchU8mYZ+ODjZC3DBFfohCfmOAvDF0PJtPzF6gveD9ct+h/nWCy6k8Ur/bz5j58&#10;rUS8mYC/CUGQ865/Eyz+Bc1EEHt3REYgMtqb5Zk9PVj44fr2L8e7IVBd+xBoe8a7/cbrWXhiMdjn&#10;FcrgdjDuAfh2fJACoD+4fvke+Hvm+oRY/2fQfx/fOn/wlNwZ00IRNDUCwVPDEREUhfiIOMhiyciN&#10;E0FFRrdGHAN1fASUsSEwSCPgMcmQ5TYgmYzsZJcBSU49nGY1bEYljDo5VGQ0cwyxiMgQhITO9CYI&#10;mUHtYaq3DO9VxnF88nAtn0B993vjnf2br934Y+w214tPsgAYHRUKKT2req0CBp0CClk8xPFRQkw/&#10;mTQWcimL+rFQymOgVcbArIuD0ypFaqIOSUkG2N16mJhrOnSCFxuLWF4RLE4QAGXyOEH4EjwDJVGI&#10;kUYimpaxIs4YTOslEqiVEuoDpEhya5GTYkSxx4jKFDNqs2xoKnSiJs+K/GQNUuwyuAxS2HUymDjr&#10;rkEkTE2WK6OFFw0iKrOEysuJy8RiEeIZxLEkCjnkKuKxapUgArIA6BMBFRzHT81Zew1wOMzIzHah&#10;tiETo6vm4JZzq3DT8QGsXlGCWTVJyEs3welQQWPgOM0csiUOsXLq+6RhkMiDIaZ+jhOgMLwCaCwd&#10;WyJMTWYPQxP1dxyfkOtIiFlI16HWSATxj+vLJxpqOEuyWYtEqwO5ZjdqHG4syHfgOJXjm49uwB9+&#10;fA9e/cs38M9Xf4V/vPE3/OP1f+C111/Fa6/+Df985Zd45eVn8Y9XPoXXX7uEV197ED/52S24dM8i&#10;nD8zH6eOdGDXlmasWFqFWbNzkVOcjOSMBLg4AZ3NSGXkutBApaL7yJ6A4jiyzTjeczhCiE/MDGER&#10;cKb3RWAA+yRQW/wwMS4Afgj4OAmAk0ImID4rDvGFEkyOmYKJtG7CmG3G8e8hwh4O85AZ4VmRuGFy&#10;4G3GMY4PGuMC4DsH0PcDG/hTp5OBNDMIwWTEhQQFIyI0DLFRRNiITGn1apg5W1uKHbZcDzIaizBr&#10;tAcrjm3A+pPrMbBuPipn5yOZ35zaZEjQi+DRipCoESPFoECajQw0J5EhuxY6ExEdDcepIxAhEGlU&#10;iCUCFaPVQ2SyQZ2QBFd2PrLLKlBcVYWS8lKUlRagobYUvV1N2Li2H/v2jmDHvlGMbBpEe38TKhoL&#10;UF6RhdbGEizpbcGGVT3YuLkPK3Z0Y2j3XPRub0P/6hZ0DM1CZddsFHb3oWpkA9r3HMbg6VNYfPN+&#10;LDq5Gn37+tC5sQNz13Sia/0iDG0axcatq3B0/0acO7Ubt57diwu37sWl+47jiU/fhqe+eDfuf/I8&#10;ztx9BPvO7sKem/fg0MVjOEo4fGobbjq1EY88cAI//d6T+MdL38Lff/dV/Olnn8ZffvE5/ONP38Jr&#10;//oh/vXGC3gFL+J3r/0S//vH7+LOp85jyZY+ZNelQpdE5JLqU2KUUj15Y/qJVVJIOK4fEcE4CZFD&#10;STikRBhVRPI4+66OwG9bTSYtzBYdbHY93IlWpKa5kJHuQlaGC/m5SaiuzMPc9hosHGrCyPJZWDM6&#10;B5vXLsDOzUuwedNSLF41gN61QxjZvw67bz2Emy6dwfk7TuGWE/tw8+4NuGnrEhzbsgC7N3djzZZu&#10;jO4exJ5bt+HSZ2/DF7/zKD79uTtw7507cf/tG/GNzx/Diz+7C7/6+UV862sH8NRjG/DApbW4/55t&#10;ePSh4/jUQ6dw6607sXLtHMyZn4OalkTkVVhgT1FCSm0pRiFGNHs2RrMISAZHKBkeQZPIALki/l1J&#10;EjIuAF6fAMhv3ln482X8Zi8//j6DiHlETDSi4+MQFReDkPAwQQCMiGavDm9MHxZ+uN69dfb2sgTC&#10;2Hr2gX9jz7J3w9jjMHg/vtdjBb+x8D/HJx0fNwGQnzOue3/x1Vfv1yIA8pTcaVOCMGNKKIKnRyA6&#10;LAaiaBGksfGQRMdCEUeGrygaqvhIqOLCoSfj3KETISNBj5LcZFSXZKMoJxke6u+sNOZwIgCrWQOt&#10;Vi4Y8DydmEXAIPZe5Xb+PmUcxycP1/IJ1He/N67uBccHhU+KADh9utdjl6ftC1OBw4IQExkMrTIO&#10;Ccw97DoYiAcqJVFQiCOhkcXASP87TArkeHRoLHBgXrkLnWU2tBUZUJGpRFqiHG63Gg6XDiZ6hoXk&#10;G+ztp4gTRC3+7psWHBsfTtwgFLFi4kIcMkUmIz6khEROzz3xBpma+g9lDPGmOEg1cZDp+GV2JHHP&#10;MMTIQhApDkNYXIQ3wV18DOKpj+GwA7zkOMschoXDschkdCwOzSKXQKZUQKlVC2KflL6zJyCLgWq9&#10;DhqDHiqdRojNZ7VqkE18a1Z9EXZtWYbPPXM3fvqTL+Ezn78Dx25ag1XLW9DdUYji4gQkJBugtSog&#10;pT4tXhUFqTpSCIcip7JL5ezxyKLnWx59PBXYYmVPZ4UghsqveAIKYh/BGyuQwyb4ttfDbLbBbrHA&#10;YzMiy21GTY4TfQ2Z2DxYhTNbu/D0bZvw42/cglf++Fm88er/Aq+/ALz2O8Jf6PsrBI6f+Apex6/x&#10;8t+/ieefvwcP3rsF+7bPxaIFnNDEQ9drhNOlhsWmh8FA16TVQkl1xJ5/XJcicQziiMvFcKzn6BAE&#10;h4UIAiDPKhBmEhCP884IeCu8CHMU/7EiUNv8IBFIAPSFNfHNVLiaMCeMcQHwCj5OAuBMaTBUdUZE&#10;e+Jxw8TA24zj30ToDYirp46pU4mpkmmBtxnHOD5gjAuA7xT43g8sAE5nL44rwZzZsyeWDC4ZkR2t&#10;jsiD1SBkrfVke5CYn4T0qmxUdNahc3Q+Fm7ow4Jl7Zg1t0JI7JCVakaKXQ23XgobkTUzkRcTETYd&#10;ExT6XyyPhkgRDbVJBkeyGQnpLhgTrBDr1YjTKCHW6SA3mIgM2WFxueFMcBMZdCM1OQWFedlobazA&#10;YN8cLFq2AF2L5qGipRJpBelISnMjJyMJtWX5aG0oQ2NDIUqJ3OS1pCF/TiZKZ+ehiNZlVhUjrboW&#10;eXM6UbNkGG0b16FjxyrM3jqE5vVdaF7VgdmjXZi3eiGWb12Ho4cP4PbTJ3Hh1BGc2L8Nh/esx03H&#10;tuDWW3bjwsW9uPOew7j80Gncfs8x7D+2CSNrB9C/uAN9/bPR392IpYOzsWNtH07uWoaz+0Zwy4ER&#10;3HZsNe67dRue/NQJfPnZu/C17z6EL3z3ATz67B04ecdujGwdQNP8SmRXpMCd5YDZY4KGiLCCA11r&#10;iUypZURqRURwYyBXxxDpFMPu1MOTZEVSsh3JV7wtk2m/pAQDkslIzkgyIS/dhsJMB8pyE1BXkoqO&#10;hjyM9pbhyLoW3LFvAPcfG8XlY2txy/6VRFgXYe3WRVh3YBU2ntiILSc34eCZ7bh072l88wsP4oXn&#10;LuF/v3QUD11ag217OtE32ox1e0fwwDOX8PNfP4+/vfQT/PmFr+K3P3gYf/7FZfz1D3fghZ8ewRPP&#10;bMap88uwbhvts7AJPX0tGFg4F4OL5qK7r5FQi6Els7BoeA7a59YhJycLJqONSLiEiCNnSQ5CWMQM&#10;BIdOw8wgNj7GBUB/oni1nzf3of2ZbE+ZQfV2Zcr/jBAvgsNCERVLxhORd6lCjjixCGFRkQgKJeIe&#10;GiqIfz6PL9/xvHX3VnnGYmw9+4OPEwiBjuODv0A49hi+tuA7/th9P4n4uAmAvrpl+OrbB74Hgere&#10;f5+3wPeLp/STQTgjFBGcCTiaDPA4MuBj4yCJiYIsNgIKMtbVZEAalXGwaSVwGRVIsmuRRgZtiouM&#10;T4saCTYtkt1WuF1mGA1qKBRiIWRCRGQ4QqntCp6AV/qKdyvjOD55uJZPoL77vTEuAAYSAKdNmyx8&#10;n0FjMIuAwSEzEB02DdLYEKgk9KzyFF9xOJQErSwadoMMqW4TSjNZfMrCnsW1uHPbPDxysBdPnRjC&#10;Y2dGcWrXIAbnl6OoMJG4nxl6g1IQtNizjZcsAAriXxzzgRBExMxEVByLgLEQyeSIlyoQK5EhXiGD&#10;WC1FLIdDoedfFBcNqTgackkkpMQlxDFhiIuMQExYFGJCYhEZFi1wX7YbJBIJ9RsKaLVqOr8GRiO/&#10;UNXDZDHCYDZCazR4Pf40akH8YzGQBUAW/+RqBdTGaLg8MpQVe7B+ZAFxpkfxz5d/jdde+xP+/tpL&#10;eOnvv8UvfvFpPPrwPixaUoeiCrrWdCvMbgM0FvYI5GRH3gzHAui7Ti+H0aQWxD8WRlnY4/Xs7SeI&#10;fTqZkL1YR2BvQK8YKBNEQoOJZ4JQf+jQweSUwu6RIyPLgtrSTLRX5aKvPgurO/NwcnUtPnPrYvzw&#10;c7vwhx+cwd9+czeV+0kq93fwOn6J1954ifAXvIY/4LXXX8Tvfv0NPPXQTRgdakRtiQvpSVo4bAqY&#10;6Xx6nREqlZbqkqf9xgnTwKOpzqNjghEZPQMRUTMRGkE84ooXoL8I+HETAH1hUJgn8ZL/H7tNIIwL&#10;gFfwcRIAZyiCIa5RIUgXGvD3cXwwCM+JhHq5BsGJwQF/H8c4PmiMC4DvFPjGwjeYsfDH0/0Eb5/g&#10;mQiJCENkbDQZ+rFk8IuFzGpmux7ORA4k7EJKlhtpOR5kFaagqCoHlY1FqJlVhMqGPJRWZCA3h35P&#10;NMFjVcOuk0IvjYGSDDYpE63oMMTEhCM6PgLxRAT1VjnScl0ooeMUlmfRsT1wJTsJCXB4EmBxOGCy&#10;2mG1u2B3uGGxusiYs8Bu1MPjsMCT6oEzIxmGZDdUThs0VjOcDifyMzJRVVSAiuIcFJVmoLA+GxVz&#10;y9CwoBENnU2oaqlBeV0Fqppr0dTdhraRXrRtXISOXcuw4MhaLDq5GUuPbsLI/g3YvH8zzty0Dw/f&#10;exrPPHorPv/0RXzzK5fw0x8+hl/89DE8/9278fWvnMNXv3wWn/30cdx95ybs3tGF5UvrMNTfiHlt&#10;1WgkclVTnIq64mTMqc3G4NxKrF7Sip0beHrsMtx00xocPjmCTXsWYPmGNixZ1YYFi5pQN7sQWUUe&#10;JKRaYU0wwWgzQGvSEslUEcFkATAeUnUcVAYxTHYlUjIcyC9MRVFJOoqL01BUkIzCXDdyM+zITTWj&#10;KMOGqtwENBanYHZ5Ojqqs9HbmIeVc3NwZGkF7t46Fw/uGcQ924dwcs18rF/UIgTGHl7fjZHdi7By&#10;/1JsOboat959GF/5yn349U/uxW9/ehbPfeMgzt+5AiuJxK/augg3XzyO5771Bbz08//FSz/6Mn7z&#10;/IN46YVLeOWvd+GPf7oZz/30Zjz47DEcu2sj1h1YgpFtC7FwTQ9aF9SgojkVFU1uNHekorOvEJ09&#10;ZaipzUVKsp2IuBRinu4TG4rwSGqrodMQFMzTgacKHgg8tW9cALx2AZCFIaFfEMgt1R97SAUHYWZo&#10;iODxFx5NhpOMDAkDBzk3QCKXEWkPF+KD+upZOI6fCOc7tj/G1q8PvD+D751vKim/hIiNjb0SKyhS&#10;EBl520DHHYuxx2X41gXa/pOGj5MAONY701fvgZ5B//186/zB23IG4KnUDqbT/eZYnxz3My4uBgo5&#10;Gb9qObRKKVTSeKgksVCTUa9lyOJgVMXDrBHDrJXASkay06KB22GAzaKDRiODjDOjx8cIsch4yjp7&#10;AfILg/cq48cBY+vWH1xuHwJt41s39h79J+NaPpOJY10bAp9zLPzvgf99uB7ws/5+4P7//RDo2NcD&#10;7zVdWdKY4U3awzFXpwvT/1lc50Qg8bFRiOe4fxGhAuKiIiATxUKvVsBpNSE7PQXVxFPmNeVhxVAD&#10;LpxYjW994QL+8MLT+NdfnsVvX3gUD1/egq3r29HVWoSiHLsws8RoFEOpId6jEiFeIUIUPdcR1BdE&#10;xEUhkhNziLwegByfLyoulsauaIRFRyKCEMVhK6g/iabxJC42BiKO50f7RHG24rBwRIVHIjKaxps4&#10;CaJEEuKoUkiovHKdDCqjHHq7CkanCnobcWJOWGLTwWDieH9SghxyrQpSDmujUhBk0OhEcDm1yMlw&#10;obm2BJtWD+OJB+/GH371E7z+j7/gtX/8Ga+99gf8618v4qc//jLuvfsQVi6fg5ZZOSgpS0RGXgIS&#10;iW8npluRlGIiEAdPssGVYIXFohdEUa2e+kWjCHqjhMrC4qACJjMnClHCyEuriv5nQZC4uJFg4liD&#10;8bRPHCw2CRJcaiS79cjwGJCXakEF8cWOigQsbU3Fxr58HFxVhXM7Z+OBm/rx5fvX4YefP4hff/tm&#10;/PaHl/DHXzyBV/78Vfzzb9/Gn373FRw9uBwN9elIyzARd1dAT2XQGNhLkupEJiLeH4UI4v/hjGgO&#10;IxJCPIIQ9lZyt5lXQki8+XKGwDGK/Z+nd0Og9nq9CPScCUl+BNC5rnwPtN1YBDr+9SLQ8f1xPZ+P&#10;TABcvHgx/vCHP6C7uzvg7x8FbpxwA2KKo1D5eB2K76tDuCMy4Hbj+GDAcRUNK4mI3WJDREowZtxw&#10;IyaNJ1UZx4cIFgC/8IUv4MyZM+MCYAAI4h9BEP+uGPwzQ4MRQgNyRCyRNjGRI6UIaosK9iQrkrM9&#10;yCxIRX5JBooI+fnJyM92ozg3ERVFqSgrTkMBfc9MtcPj1MPG6f95SoIoAiIa6GOjQoh8cVDoUERy&#10;VtfocCJr4YiJDycyRyTJbUJObhJKSzJRXpaNkuJMZGXym18bbA4LXIlupOXmILuoBDkFRcjLzCIC&#10;mUbEKBWW9GToUhOhSfRA50yA2eaE2+5ClicJxdkZqK0uQsucanQMtqJ71QD6VhMWz0FPVwV6OgrR&#10;t6AC/aOtGNi1EMM3b8WqS0ex7tJxbLp4AFtPbsX2A6M4dmoVnnj6OL73o/vxs188hF/++iH86c9P&#10;4J//+gxef+0z+McrT+BPv38AP/neeXzm8e24+dh8InvV6OsrR2tHKWa3EVpL0NRUgJrqLCpTFuZ2&#10;VGB4WTu2bBvC3kMj2HlwCdZu68KSVc3o7qtEfWM2snPtVAdaOF16IZOaxWqAyWIg8sZxZohwqiVQ&#10;MgG0KmF165Cc6UQe3Z+ymgJU1xejobkcs2aVo6muELVlmagnwj2rIhtzqnIxtyYPXbX56KnPw0BL&#10;FlYtKMae5bNwYk03Tq8fwsn1i7F77UKsX78QK3cMY+nuYfRv6kXXijnoI6ze1IPjR3tw951DuPu+&#10;EZy8bRn2nFmGI7duwR2XT+BTD5/Hkw+cw6cvn8SzT5zAD79zHr/7PZHGV+7DL/75KL7z50fx6Hcu&#10;4NSDe7Hvwlbsp/12nVmF5dvb0D1SgHlL0jB/OANdC7NR35ZI918Do5WDWnOMHyLyUWRshHnjAY57&#10;AL6dJF7tx7c9C0MTpzKoX/B5ArIIGBIsePqxCMjGlS/oeaw4XhAAOaGCQIT9zu2Dt/7o2FfEB8bb&#10;6/at7fhe8X1j4s9GJAt+UqmUjD1q8xYLZGTQsYHw795Pf/jO/0kEE/1A7eD98GEIgBMnTnybuOSr&#10;X75XfE/fNOTo/7H3z38fXxuYOpO9KybTciq1uQjEceZNDuwfG+mdgkeGpJiMfRYXRARpXAxUkjio&#10;JdHQSqOgV8TCqBbDolfAYdHCbiYjXc/eQzJhOh8nJghmD1ce9wL0E74yfVzge3Z8/3MZubxcbn5W&#10;fHEXWTj3r2ffNfG+vnvkf5z/VFzLJ9D+HwR8bcmHQNt8kOD+P9Dz7g/uMwLte60Ye20Mbnfc/jhB&#10;F/NtTpQhl9JYQc9mNL9QJm4ZFR4KUWwUZDR2GLRqpBKnK8xORHNtNlYOt+Ohe0/gt7/6Gl79+/fx&#10;j799F9/4yu04d3oF9u8cwvDgbFSVpsJpV0BvEIMz4srpGY9XihEljUcEPdfR8Qxvco5oFv6iIgVP&#10;dQaPVexhxsI/Py+8jImJETz8GPySif/nF04x8RJESxQEGeLkcohVMkh1UmhtSjhSzUjMssFJS6Nd&#10;A4vLAHOCCUqjirZRQGJQQ0wQCUsVNMTNjEY53AlGZGckIDfDg5qyXGxdsxyffuQyfvmj/8Hf/vJ7&#10;vPrqS3jjtR8QvojfvHgPHnl0LbbtasbAcB1mzatDbVMRKmo4K3Eq0jLcSHDbYbOZvF6AxP1sTiUS&#10;PBzmxUy/8fRb4osOLaxURrtTR+DvauLSGthcauLIChgtMpit1EfaVVSvBDqO26ZGSoIB+cl61OZa&#10;0VLixNwqDxY0pGBoVhqWtqdjbU8uti0qxc7ROuxa34aje/uxd3svli9pQn1tGpXPCEcCncupgd6s&#10;gprqQalVQKqSQiSLF0TASLIxWAgMiw5DGNkELACycBxCfIP7Zr5H/N37koYzt1/duB+ovf634Xo+&#10;H5kAuGjRIvz+978XhEB+4JjU8eAUaNsPCyGxM6Growe8ORITrBNw48xxMerDxgT5BIiXKaEY0WGq&#10;dHrAbcYxjn8XbEBGRUWhsrISX//613H69Gnh/3EB8C34xD+ftw+73LPrfXA4DbpRRNTEERBrRFBb&#10;VbAmW5Ccl4jciiyU1uajsiYPleVZKM9PQWlmAspSHQQnCmmZRkTIYSCCpoiHUhwJcSyRwchgIoXs&#10;qTUDwSHTaWBnrw7+n7MyhtJv4YgIDydiGA2zTok0jw256U5kJplhN0mhUkRAIg2HnMpjdhP5yktD&#10;ZlEucrPSkZHsgc3tgMJlQbzDhDi7GRKrmciYARaDCWmuBNQWF6C3swVDQx1oX9CEiq5aVHdVYt78&#10;Ioz05WEfv908NB933bsR9z57Hnd8/1Gc+u6j2Pn0rVh/cSfWH1yGtdvmY3TzbGw92I2b7liJh57Z&#10;h6//7634+W8exG/+8Ah+/sJ9+N7/XMQ3v3oGzzyyFxdPLcPONbOxbKAcnb1F6FxcjUVr2zG8oRs9&#10;y9rQ0FmJ8uZCFNblorQxHy3dtRha2YnV24cIA1i+oRODC5vQ0VaC6op0FOZ5kJPlRmqKE06nBSaT&#10;DlqdGkqNnOrFKwBqLXIYnUS60hxILspEfh3t21ZH19yO/sULMLSoBwu627CA6mIxrduwbBCHt67B&#10;yR0bsGPVYgwOzUEnkeyBxfOwctkAtqxajl2b1mP3jq1Yv3U9Fm5Yhu71C9G1hgXAeRhc2YX12xfh&#10;yMkRnLttNc7cuRb7b6V9zi/Difu24NJTR/DgY0dwzx3bcOGmVbh48xo8cP8efOmbF/H8rx7DT//2&#10;ZXzv5Wfx9PMP0fZHsePMDhy/+ygufeYibnn4APaeX4q9ty7ETZdX49SldVizrwctvaXILEyAhUiq&#10;VBaNqGgONj5DEAHZA1DIHjouAF4TCXxzH9rf2zd4hUDBM5jqcuqVbL/CtBxf5l//aTq0j/95/eEv&#10;Qvj+9xmJzP24X2b+x3023yvffeP/eTsWNXhbFgN5O/5t7P35dzC2vJ8kfJwEQB989cr32Xc/ffeR&#10;l3xfGbzeZ9T5w7d9cHgQGd/RkKglkKqlkColEJPhKJLECi+PwiNCBU+eOGo/YjLYpWS8y8j4l8WF&#10;XZleKBdiALoJLACa9EqoOW4q7R9FBmdICJeHy/J2cfLj3i5YvOPycZm5TtlDViwWQ6lUQq/XC2I5&#10;T1fk9f517H9NH+fr+6BwLZ9A+38Q8LUlH3gd34ux231Q+P8UAPm6+Bli0Yb7a+7XWUgTi+IQHxOJ&#10;mEjq7yMItIyNCqd1UZBLvCIgP6MZKWaUFiahp7MO2zcvwZ0XD+Hmm7ZhwfxK4j8elBcnITPNDodN&#10;Cy1P/1WJrsT+47i0UQiPjUQEnYdFPxYAI2NjvMIf9RHsuc6xavk7v8TiccQHX3mFUDdUXhYBWbiM&#10;EUkRI1EgVqZAvFIBqVYJrVULR7IVidkuJGRYYHAqIdXECzEFFdTfaOh3jU0PlY2eQYKSuKiaOKnO&#10;rBQEOhbinC4D3ARPghFZxJmrirMwr6UOG1eN4typg3j287fgJ98/gx88fxCf+fQq3HRmHkbXNKK1&#10;swoVDXnIL0tGcqYDNp4JYjfCRLC5LXCnWJGa40BGTgLSM11I5pfwSRa43EbhvLYrQiB7AtqcWtgT&#10;jXAQbG49LPQbr7cSp3I7DUhMII5Nx09y0X1JNCA/w4rSHCfKcp3E9y0oz7KiOteGunwHqgttqCh2&#10;oLIsgZCIstIk5OW5kJpug92hI1CfZPbOVlExiN/LOHa1gl8ichI7AvfrUmon/JInNgrR7BhAfXw0&#10;ewhG0H0Skjbxi0FvO/NhbBv0IVB7/W/D9Xw+MgFwcHBQOM/XvvY1LF++HEVFRcKgH2jbDwvh8kgY&#10;a2yIsEYF/H0cHyxuvLIMtcfBvCMRcQPxuDHyRiHpymS/38cxjn8XTqcTK1aswOXLl/H3v/8d586d&#10;Ewb4cQHwLbw59feKge+b5sckKk4eKxAaE5EHd7YHOZU5qGqtQBORs+aOatQ3FqGqLANVeUmozXKj&#10;MdODurQEFHCsJTK0dCIyyiLJgAubgUhCGCEklAyWYBrEOeYSCwhkvAQR+QoODkVIUCRCg4nIhUdD&#10;GsPZHaOgjAmGJHIyRBETiDTeSEbbJESLZyBeEwWJVQYlESq9VgqtUgwJEcIoKm+ERY1omw7xVj3U&#10;ViM8HhcKM9NQX5qPBR0NWLpoLnoGW1AyrwzFHbno7c/H0U3VePR0Fz5/71I89ugG3P/VU7jnx4/g&#10;3E+ewoGv3IUdl/dhz9lR7Dm+EJsODmDlnl6s3T+AvWdGcfae7bjn4QN48LGjeOyJU/j0U+fxxWfu&#10;xKc/dRsunT2CY1vXYcvoQqzYNA/rj/Vj/x3rse+2LRg9sBRzV3SgYWAWyufWomROJSrn1aBloAX9&#10;q7qxatdSbDu8Gnv2rMD6ld3omVuNuoosFOUmIzMlAQlOqyAA6nRqqLQKKIWpKTIiqHLoHCooibip&#10;kh0wZ6fAU5iN3OoyVDbXo352A9raZ6G3Zx6Gh3qxfmQJju7aittPHsGZw/uxdMtaNI0uQcOSRZgz&#10;tBjz+heje2ApBpetxsK169GzZgU61w6jZ8MS9K3tx+LVC7Bx2zCO3bQVdz10Ex78/EVc+uLNuOvL&#10;J/D48+fx3d8/hBdeehzf/9ElfOaZ47hwy0bsPbAcu45vwKl7aZtvPIbPPf853PnEfVh/YA8G16zF&#10;mr17cOT2s7j42EVceOI0Tj+8D2c+tR+3PX0atz52M/ae34uBFb2oqi0mMm2CRBqNSEEE5LiV1L54&#10;CvC4AHhNJPDNfehauU/g4/jAfYXQR1B9+jICC+eh7fi3CZMnCTFp3m2anM8wZKGF3+6LxCLoDTrY&#10;bBZoyPjjaZ1CLDYWFoX75oNX4PB5arCgwUs+lv+9uRqD4L3w5rV/AvFxEgB99fnW/fYJuDMFQ5vv&#10;MSM4hKd3kUE3Rnxj8PZ8j/mlUERcJCTUv+vJiHSk2JGSnQh3mhMakxoyhQTx4ngyFGMRFRGFOBoz&#10;ZBIx9Go5nCYlPGTIJpKxy/H/HGY1zBwvS6eg/lIOORmcUVHs/cdi5Fttjc/v34YCXePHAVw2LjPX&#10;ZQzHQpRLaCwwwGw2wWI103NlhcGgF0RBFjb4GfIXAX33KNCx/5NwLZ9A+38Y4Lr3778CbfPvgPvl&#10;QM+7Pz4oAdAH37X4nl9uc+z9x0Iat0GJKA6S+BhIRbHCUhIfK4h/DP6ulEmg10hhJP5mNSvhsGng&#10;cugFkcxsVECjjodKQXxUFgepRCRM349hkYh4Kk/j54Q+ERHeGSVRMRFC2BpOVsXiXwh7/BGn5Uz1&#10;ggegTwCkZ8cn/vHzwX0VL33CZQx7AIokiJMqIVKqodAT17IZYU+yIymb+FeGDZZELfTsichegZxd&#10;VyWh/kUJI/EyvckInckEo9UCi9MGo0MDrVkONXst6sTCNFwD8TWTwQuzXgaHkfot4q/5yQbUF9kw&#10;p8aN/vYsLF9UiZ4F+SittiKtwIykXBvcmTbqE22wJtphIziSqVw5buSUpaCgLB1ZuYlITLbCmWAQ&#10;RMC0DBcyMhMEUTCJ9kuj72n5qUjJI36YkQBHEh3LRddHfMpDx0tKdgpITLMiMYND/nCYHRPcSUba&#10;n8qQaERKkglpqVak0jHdydTvOPUwW9VCXEIL8W+bnfojC9WDTgO1VgWtkeMiekPWsBegkuqK1zF4&#10;nYjur1jqTXLCcQw5dqHBRFyW6jYunu5r9JWZHsFvZfn3f5b8Eaid/rfhej4feQzAzs7OgL9/FAhW&#10;hUPepEOIwRf7jz0QJ7z5+zg+eHB2ZTaM4vPFSDhkh3K9ApMSJuOGKYG3H8c4/h0kJyfjS1/60tXF&#10;AAzQiX4cIEzLG0PirgaC8X7lGL6B0Wec+Ywd3/88mPoM7SgypsQqFXQ0gCfmeFDZmo/+lc3YdLgX&#10;B84vxv6be7F+RwMWLsnF/HnJmNvsRlu1A9UFNqQQMdAToeGgzBGRQUS0eHrSFDq+b2qm1+DzxzvI&#10;F50/hrON0neO08JxZCKIyDEiicBFEZHjrKOR0ZHC1LCIaBYt6TfflGWFCHItGXycrCTRiZSMZGTm&#10;pCM7LxM5BVnIK85GblkaCsqT0NSYjRULZ+Hg1oU4vGsYGzcuwJI1czFIywFa17dhEfpWDGFoyRCW&#10;LV2CdavWYcfOvdh+5CDWHNmNpQc2Y3jPaqzathz7dq3Evef24+tP3o4fPPcpfPtHn8L93z6P/Y9s&#10;w6pjS7BsxwDW7F+GzcfXYs2BUSzaugiDmxdikJYD24bQvXE+2te2oW/nfGy/fR3OP3MMtz90CHsP&#10;jmD+QAOKa7OQWJAEQ5oLSo8NEqcFIrpHIosWEiKXCisRUAcZgwlyaJKsUKWlwJCTA0dxMVKrqpHb&#10;0IjSpmY0trWiq3sehge6sWqgCxv62rFjsB0HRrqxla53dNNiLF67AEMrO7B4dRtWbenE9v2D2HNo&#10;CbbvWoS16wawfLgfiweGMNy3DCMLV2P95s04cv4I7qFrf+a5B/Dtnz+EX770IF7+xyW89upt+Nff&#10;z+LF3xzHM1/fjSMPbMSyCzswcPEwVl/ahe2X12P9HauwkOqoZ/8SLDm5GRvvOIajj9+Fm566Fztu&#10;P4ole0ewaHs/Vh9cRO2Q6nJtD1raapGW7haCX8vpnvOb47AwjunFyShCMH1aKKZNDSOE0/cIzJgW&#10;Sd+D6Tm4dqFo7DP5ScHVfgLty+Br9+8zfP3GO7adNB2TJwYRZhJmvCWCTvbW37RpUwVxlvuFBGq7&#10;TbOqBW/UtvZGJLjNRPDDERY+AzNmTsbUaRO9QeWne/slX//A4D6Ky+C7L1wWXx/C4N+4PP7THfl/&#10;37YM375vK/+74Hr73UDHej9wPx/oeO+F6z3XBwFfnfq3DR/4XvC94rh9sbExwpRdpUoGhYJjd8ZR&#10;/x1O/Tp7f3OsML6v7MEbBIVSCofTCrfHBbVZjwilGLF6ESzpOhTUpVD/lQ1nuhkSDcf2onFGpIBM&#10;qoJGqxTiWplN8XBZxUh0yJBA/aHNJILDIoXTpoKdY2CRka1WSxAbF0Xnfast+a7jWtvH9eC62xS/&#10;sJs8ico4RYh3GhE5AxJZJBndSjLyzVRnZjK+uS+UQCr1TmlkzsNjus9g9l1foHL9p+FaPmNfXkx6&#10;H4zdPjDeWSZfW/O1sWu5F4HKMRbcTt4PH6QAyDEAuT0yuL9mYZ/H4GjiZnHxsfR8xgkCoIKef7VS&#10;BjU9/0q5mP4XQaWgdfS/mp55fiZVPNtEIxYSVugNxD/1SmrLUuo/ov04H30nfsjtOpL4YUREGMIi&#10;QgQvschIFh6JH7K3H3v+EV8MCeekEiEIJQ4ZHkl9Dq2PiCLOKPBKHnNofwInvAuh5ySC+GVsXByN&#10;U2LES+UQyVSQqtRQ6bXQmnUwOXRwsfiVaUNheSrqGwtQmpuMBJMGRroeo0IOs1oFo0YLs04Pu9lE&#10;fY8FBhsdw0zXbhBDQ/2UziSDnmHkrLwcz5CgjYNFK4KT+rIUkwUF7iRU52Sho7EE/T3laGlNRH65&#10;E6n5LngyHXCzoJdD5yYOxOF5EtIdSKHf0nPcSCGOyP1BgseI1HQ78guTkZufKHz3JBGvZy/GDI+A&#10;hFQX7IlWWFwmONwWJNH/qbSekVbgRm5lCrJKPUjJsSE504JE6n9dScSt6TgeOqcn3QVHkgNmhwkG&#10;iw4GgxZ6nUZY6vQaqHU8BVoNs9kAi9UENU8DJr4mVcZTvcrovEZY3UZoTXJhSreW1nFcRWeCCTa7&#10;TlgnkUVfSfrGsWDD3uzTeOz3f5au9Zn6YOH/7AcGP3sfFa7n86YAGMiY/iDx/50EZGL0ZKg77bAs&#10;S8VM7Xjyj48SPk+/qclT4XowGUXPVkM8V4kbZr5z23GM49/BNSUBoU7z44gPQwD0N5p98HprBCGE&#10;s5/FayEzuOHMyEZRQwVa+mdhwWg7Fm2ciyUb56B/pB6dvaVobctFQ3UaKnJdyPSYYDEpIVPECmn9&#10;OTsre/2x4R8UTEbhTO95A8F3fn4ry0KgQM5o6fvOhO0tcdBLAAWiR4ZkWBSd64oIGCOKFqYTSIlU&#10;KjQKaAwa6C16IiZ66Mmg5KXRRksXEbQENZEkLfIy7agrS0NrUz5a2ovR1F2OhsEa1C6sR1UfobMO&#10;dR2NaJ07G53z5mJ+TzfmDnajbekCzF0ziP5Ni7Bs/RC2bFyMW45vxWcePo//+fYjeO7HT+Ch79yJ&#10;w4/txdJ9A2hb3IDm/mq0L2nBglXzsWjTQozuXoG1B9dg9f5RLN0xhMXbF2D9iWWCx9uDX7kFn3rq&#10;OM6cWYWRla2Y1V6IvMpUuIngmYmkaRMdULutUDoMUJGBq7Xz9F8pLG45dG4D1El26NM8sOakwVOU&#10;j/SKMuRVV6GkpgpVNZVorq9CV0stFrY3YPnceiyfV4+F/bPRNTgbrQtqMaevCgMjjVi7owt7ji3C&#10;gRNLse/wUuzcM4wNG5dg9egSrB1dhU3rNmHj9g3Ycngj9p/fg9seP4vPf+9h/PTPz+BP/3gcL798&#10;N/74m9P42Q8O4mtf2YVHnt6DWx4+gsP3Hceee7Zi731rsO/yRuy6tBWbb9uGFSc3YsGOEfRsHcXQ&#10;jjUY3DyC7tFedC1tx/wlzWjvrURNYy7yi5KRmU3tLtv7ZpuNX5E4RjAE2AjxvuEPFbKIesXAEEyd&#10;wgkkxgXAsZ9A+zL42n19hg/8/zu2ZbGPhb+J071ioCAA8nbe+ps2jTM0TyOjLZSMPBmSU1woKc1D&#10;aXkuHE4DGV1hZDxyVskb6fgTaHsWOt7qt/zhf17+n8vjK+PYsvHvvv6O4duG148VCQPhevvdQMd6&#10;P3wSBEDfPfDVt3/djh1LWADkvpv7akEAVMoEcUoi4Sl20YIIx0sGZ4SMi4+GSi2HyUSGs90Ck81G&#10;fbeZjFMbGb7JaJ1fit5FTWhuLUYSGbBGowY6tRIGnQIOmxwJCRxoPwYOcwwSrCLYjHEwqCNh0sXB&#10;blHAZlFCqxFDLKE+gtphSKh3SrKvXfi3DUag6/8gcN1tivqtiRO9gguH0oiJDYNGK0YK9X1VNQUo&#10;r8xHYpITcjkLfzxOxlFfGEVjerBwjf7X9mFe38cF1/J584UFYWKA2RRjwdv47xMY7+5l6bsHvjbn&#10;W+/rk/y3FdZTPxqoHGPB243d94OCf9th8Druo/llzdSpE4X4u+ERQUJfHi+OgFQWBZUmHhqdN/ss&#10;Z6HV6mSCwOcV+ZRCRlr+jcU/5o1iaRQ9n9GQSGMhlYoFL0JuyxER0QiP9E7n9QcLev7gl8LR1JfE&#10;sHdglHcaKYuDXoGQhUnqj/i3WOoD/MBJQhgcPzCGpyxLJMQjlRDL1JDQUqaQQ6EUQ6uOpb5EhKw0&#10;PWorE9HanI3yskS4iUvq6FpVxD1VVG41PYM6lRRmo1x48WBxamB2qmGyM1QwWDkxBvE1m1L4zS5M&#10;wzXQ/zqYrBo4XDok0LrEBB1Sk43ISbcQT7UIPMeZZBW89Yw2LUFzZaml4+roHAZY7CZYrex9p4XV&#10;pkBiigY5+bR/kR3ZeXakZVqF/jPBYYWd+lqLUQ2bVQ0XnSs51UR8yo68QjcqqzPRMIv4fVMWqiqT&#10;UJLnQGGWDQU5LuTmcSzmJLiy3HBkOmFLMcOa4I038FXl4AAA//RJREFUyMey0HWbTXyNCigsMij0&#10;MqiVSijlVI9yfhkkonYRDytx1rxiN6oaM5GZ74DNzqKhQnipy+2Dvf/4pSEne4uKpnsYxQKg1zZg&#10;fud7seF7jnx9HI+l/rOd3g2B2vT1gfYN2Ae8HRPpHIH69w8D1/P5rxEAw1PDoVtvQ2hOTMDfx/HR&#10;4EbxjRAPiKBfZsAMWVDAbcYxjuvFuADoPYZvgOMB0me08cDpb7z5jLbg0FgERxkRKXNDZkqDITkb&#10;jrwceEqykFiWhqTSZKSXpiC7JA3Z+WlIS0kkg8tGhpZWiLEkIRLnHbCDBS/AsHA+LhmG7yEAMnxl&#10;8Hn6eKeNhRJxY0IXA5FIJHg18LQSgRjGECkkkscJSziLGAuBUXFkSErjhLgi8bTkGCM8vYCDD3P8&#10;EZ2JCIZFD7lFQ8SEyJNdT4ajASlJRqRnWJBe6EBmfTKKF5SgcdVszNk4H3NWdaJlURtaupswu6MW&#10;LR01aJpXg8YF9WhfOgdDG/owumkIq9f0YcPqPuzeMozjRzfgxLnt2HdxK7ad34jVh5dhYH0nOoab&#10;MWdRM7qXs5A6hFU7l2P1zhGs27MCG/eNYOvhERy+ZSPu+NRhPPyZm3D//dtw5sQgNq2fhf7eUtTV&#10;pyMjxw67xwhzghkmlxkGh56goe8q2BJVcKVq4CKC6kg3w5lphyfXgzS6dzlVJSisr0JhbSUKKkpR&#10;XF6EquoSzG6qwNxZFWhvKkNTSznq2yvR1FmB2QsqMX9JLZasa8H6Pd04cHo5zt+zHZcePoI77j2M&#10;UzfvxIHDW7D/0DbsO7YFO09swtZTW7DvjoM4//RFPPC1e/DIl8/ioce24Yn7R/HZe5fiyQuDePjM&#10;IJ66YyO+9uRN+OyXbsY9nz2Io5c2YO2xRVi4oxcL1vdizrJuNPR1oKGnHa198zCP0DF/NmbNqkRF&#10;WQays23IzLGgojoNzbOLUF2Xg1QiyRwYXK6I8WYIjuE3xTOpTXHb8sYV47bvT/iuFmOfyU8KrvYT&#10;aF8GX7uvz/DB32B9E5OYAAfAlWP4jhMUNAPs0csevvEieqaZ3PPLgvBpmBE0CVOnTcDkKTfQfhNo&#10;ezYsvYSej8PGsQ9vO7cf/O8Vf+fycr8ivNhgL48xRoP/9oFw3WJNgGO9Hz4JAiDfD1978PXZPvD/&#10;vt8Z/D/XNU9VDQtn4y1MmK4XFsYxt4LIkPN67bBxzutZAJRI4yEjA1GjIcPYYILb7iSDMw1zWksx&#10;uqIdB/Yvx64dizC6vAvrRgewd9sq7Nu5ApvWzcOyJaUY7M3DQHcVOtvKUF7kof05C7AU6SlkAGcn&#10;IiXFKRiYHFsqOIS9Sj8pAiCVR3h5wfXM4ym35+lUp8HCeMsGtUIZj1ga/4Sp1iHU94VEIGjm28U/&#10;Xxk+zOv7uOBaPm8z0gMIa2MxLgD6ys/POffr04nzhQuZZ92JRjgTiI9YxDBbxd7YcyxsmXkdcS4T&#10;TxNVwWBkAVAOtUZKY3Y8teMYGhOiaUygfkASK/QF7D3M/E8I/8AefWPA03qvVQDk6cOxojgCHf8K&#10;4iXs8ScWklr5/hfJNYiX64lPahAjliNazPHq4qExyuDw6JFM3Iq5WFKqDjbqZzQa5qfEPcQc95C9&#10;nmOh00mFhBvuZBssLr2wr1IvhlInIYihNkihMytgtKlhcpqIw1lhcdsEjzpnkp3Ow1OIjTDZtDBY&#10;1TBYtNATdFSXaoMSCi0dT0fnZsGM1mmpbrW0Xm/0TsU1WZRCIg5Psh6JAgwEIxKTzHDwcWk/o04G&#10;q5Hum0ONzGQtinMNqC23oGNWIrra09HRkkbcMANtdVloJO5VkZ+Kolzi/xluJLHnYbIFzlQL3Gk2&#10;pGUlIDPbQ1zMKSQiMdpV0FjkUJmprEYtpBqFEPtPRvdbRjxNoYiG2ShGolODBAe1CYNCaAsKpUgQ&#10;/6SyGGH6L9sT8eJIoY3wfeUXvG+GlLiSyIk9UDkL9VRqk4K39FVgbHsO1O6vDrRvwD7g7RgXAK/g&#10;/1MAnBE3A+p6NaJKonFDaOBtxvHRQeSWwNmRhHBtRMDfxzGO68V/gwDIvwUC78cxvfwHOJ9xxvAZ&#10;PWwgsDjCxrHgdRcZi5BYJcKkOkRrDBBbzdCkOGDJ88BVkgR3eTLSqtKRXZ2JzNJUJGUmEMkwC5nI&#10;9DSAq9REhKRs4BMRI1IYEcmG94wrQXzfMhjfDT4hksU/fy9Avn9CdrYYLynkqRuhROxCImhbfwGQ&#10;yCMLf0KcEa1CiDvC0BjUggCotxmhdtigtFuh55hJdjORFQtSshxILXMjrTkNmd0FyF1cgeJl9agd&#10;nY0567owsKkfKzb1Yd2WAazZ3IfhNZ0YGm2nZRdW028bty3Gmo1DGF3bh5Xr+jFCWEbfl27ox5KN&#10;C7Bow3z0r5yL7qVz0DfShWUbFmLV1qVYTdiydyX2HFmH3YdXYvu+Jdi6ZwBbd/dg25YmbFhdhhVL&#10;ijDUW4DWpjQU81vcJBOS3FYkEjycFCXRhLQ0i5AtOL/IgfxiKwqKLSgosaOg3CNMH65oKUFtRx1q&#10;5zajur2R/q9BWWM5KhvLUDerAk2t1Whoq0RzVy3mLmxB/4oOLN+yALtPrcQdjxzBZ759D577+ROE&#10;J/HM1+/BxQeP4PiF7Th6fgcOn9tO223GuiMbMXpsJzZeOIH9953HsXtO4PCpNbjl2EI8fnYxvnZh&#10;OZ6/YxVefGQP/v61W/GnF5/Cj/7waTz93J04de9ubDmxCusOrca6Axuwetd6LF6zHHN7O1HfVIfK&#10;shKUF+SioiAHZSUpKKtyo5bqo3F2NmoaMlBSkYTCEg9ddxIyc5xCtjuxlAziMM4OzB4KPK30rfbP&#10;8H823guBnstPAq7247/PWJGNr5/rivsJfj59gsn11IvvOF6hn573oEmEiZg+40Yi7jdiytQbrngB&#10;TqRzvNVfXc25/MvN2/v3bT5vNMGQvDJ9iK/l/a6D+9FAfe57gfcJdKz3w8TJk3DjuyDQeRjXey4G&#10;X/e1wnc/AoHrcuz/XP/TZ7D3Nz+DXkwXpncTZkyhMWEagmls8AqC/NIoHPHx0YK3oE1vRG5iCmqL&#10;ctHZUow1I22445Zt+PzTt+Kn3/sCXvrt9/Cvl3+Bf/z1R/jFT5/CF79wHPfdswm3n9+JQ3tWor+7&#10;HpkpBjisMiFeVWlxJvLz02G3G4RzhIYFU9t4ZxypQHX1QeL62hQZtVNmYsrkYEyl5VSua86QPG0C&#10;Gb3evm0Gh9gQYhrSMzotWPB4njL5LY/nQGX5T8a1fN5mpAcQ1sbi3xUAx8K//TF8QiBjwoQJuHEC&#10;Lel4gcrij49SAOQy8vPNfSsL+ezJV1qRhZ7+ZsybX43KmmRk53PMOIswnZPj9dodRuKJGkGEZ29A&#10;9gpUExT0vPO0dX65y55/CoVMCAfAQmBcPIt6YYhk4ScyQhD+OJYfC35Ckg8/8PRe7kMET78r4LK9&#10;DXSciJgoIZt9FGcnjmOvv3jEikVvQ7xYhniJQoBYxtlridsa1XASFy6uKURNSyXKGwqRT5zD6dFA&#10;oxNdETLjIWIRUBojiFxKTRxUdK1Kqh+ZSgKpkvgxQaYSC+t0LIhadYIHoNmuh5XqyZ3iIl7NMU8T&#10;YCGOZ3CYoXeYiK8aoDXpiM9q6ZhqggoKjRJytQIKLWfZJa7LsU71SsFD2mTWUX3rYaHjW20a2JxU&#10;freGyqsWvpttSlgtCrhtWmR79KjONaCvOQE7lhfi5LYq7FlfgSW9WZg/JwPtLXlorMtHcUEa8rKS&#10;CYnISrMjNckiCIqeVBtSc9zILExGYVUO8ssy4Uq2CCKk3kJlNWkgE7IAS4R7K5PFIz4uAnJxNMy0&#10;3kzl5qngLP55vQCVUGuovmRUl5JooW5ZFGQP7pjYCETHhAn2RXgkh5KgMT6Eww3xGEP94nRqnxyj&#10;2A8cx9j7nZ4RFgqvxJ/1h28s8HEJnxg/tu2PfTbGBcBrxP+bADjjBkjr1MjbVAppoizwNuP4SDFD&#10;HYX4ejVm5gVjcsyNmHxj4O3GMY5rxX+6APhmJt8A4LdgYwcuH9hA4wHPZxyzyOabZhtLpEjMHgVm&#10;GdQuFbTJGpizDfCUO5HdnIryzjy0LKpG9+gsdA03oLmzCCU1ScjKJzKQbheyfmm0Ehqw4yCTx9EA&#10;Hid4d4RzPBY6FxvffF5/+It/Pm8dNtZZ6OMy8b1j8HeGTwDkjMWcLdInAoYT4WMRkKcCsxDI04FZ&#10;DBTeOqp4WrAcCiJNcpMRcqORiJQeBiJTVotWIDD5DTloXNqCOdt6MXtXP2bt7Me8PcNYcmwDNp7Z&#10;gb1nN+Pk+S245eIOnLl5Cw4dXImt24awbnM/NtB2mw+vxKZDo1i7cwlG1/Zi+fA8DC+ag0XL29FP&#10;BmznwkbM7qlBa28DfW9Dz5K5GBztxrINA1i9YzHW7VmMVTt7sXhDG/pGazEwUopFK0qweFkl+vrL&#10;0dSQgfwsBzI8VqS7bMhwWZGVaENBpgvVpSmY3cRxGUsEb8H+gTJ095Vi9rwC1LXlo35eOdqGZmP+&#10;SDe6VyxA+5J5aOxpQuWcClS0lqK2owINXdWYM9iEResWYOuRtTh2215cePgULn/uIu7//G248Ogp&#10;HLy4HZuOrcLmE2uw/8IOnLjnEG66dAyHLhzC+uO7MLRnM+ZvXYf+nRuw/shWnLt9Lz73+FH89Nkz&#10;+OM3zuJ3XzyOHz62F9+4vA2PPXoYdzx5CicvH8SOWzZj69mt2H1xH3bfuh9rDm9C/5rFaOlpQ/Ws&#10;apTXlKKqsgQNNeVobCpEXVM6aptSBQGwbW4xoRSNLYUoq8q4IgCqqP1RW4nizNMsNrCR7PUI85E9&#10;f9Ei0HNyNRj7vH6ccLUf3/Y+0usjwL71fJ1cV/51519nkyczUWbPPQaN4cL/b+3rBW/PMXumY6og&#10;TLCIMYHAot9bYA/AKcI0YG8/9dY53rqudwOX2bc978vl9Cf3Y+E7fqBjMcYFwKsH12Ug8H3kaYKB&#10;4C8CcizA8PAQMuwiIJWKYNVqkeVOQDUZnD3tpdizrR+fe+oW/OaXX8G//v4rvPHaH/H6qy/htX/+&#10;Gi//9X/wk589hkeoP9m1fSEGeupRXZYCj0MOiyEeFqMEyYlkpFK/yV5HLAx4k4B4veMC1c+HhesW&#10;ACdxjE3iyJNm0nHIoBTEHm7v7C3rjQ0o1PmUGYRgesbC6Dfe9uPdR31YuJbP24z0MaJaIHzYAiDD&#10;95vQJxOuJhHcRykATp3K/SrztWDB046n8GbnubDv0Cp8+ev345EnTmP5qlnIK/AI3mbeF8RKqNRe&#10;bijnGHBqseABqFDIIZMSN1MoodOxaGWEh+M3c3w6px46g4SOz8JcvJDggwVAIbkHi4F+CCeMFfx8&#10;HoBvIjIU4VGcGZizBkcLQiBnDY6TiP0ggpR4sIK4pEYcA4NSTH2IAi6XnspEnCvPjYLSNJTVZqNh&#10;TjEKKtNgcmogId4sIq4Zz+KWPAbxyiiI1THgzLcqLSfAUBAPpWslKLVKaAxaGCwmmO1WJDmVSHMr&#10;kJ6oQUaKAelpFuFcbo9JSLChM6uF7TUGPbQEvZn2s1lhIvD+FocdVoLdxd59BiEJh9FogEatg1Kp&#10;glrNCUpUgndmUroeboInxYjsLBdKcpJQRbyys8KOA8sL8PV7F+EfPz+Kl351C+6/byVWrKpF3exM&#10;FNVkIbssBynZSUjNdCIry47cnATksnd1uhOJ9D27Mguls0qRQ8uEFAvsNjX1wXRujQJqGd1HuodS&#10;CdUPT7emOhamXoviEUd9Pk+z5jZitVH5PDZBNGbPURaXvcKgHAluC603wkD3g50NGOz9zLM+omPI&#10;DgifhpnBNO4HE1ehPt6HaZx4KpTshTCyQ6jt+LJB++wRf27ja+OB2r1v/dtB6wL2AW/HuAB4Bf8f&#10;AuAEIpaqMinSdmRDVivHlOneDLSBth3HR4NJhBtvvAFhTRHI+F4WMp7NQ0hhJG4YFwHH8QHgv1kA&#10;FDwArxzDN3C9ZZS90zuG64en1vKbOb1RBE8yGWAFNMiXJCCt2Im0UicyK93IrU9BdUcB5i6sw8DI&#10;bPQvaUJbZxGq6jNQVJKO1DSX8JbX68Ifi3hRlPBWlj082GXf533jL/jx0vedy8NeOj5BcqwA6Avg&#10;zJncZpLhOIMzvxJmhs5AUNhMQQxkb8DwaCKAsRFEGmMgJlLG3oCcccxgNRBZI9LkYHJigstiQKLD&#10;iIwMJ8qaCjFv9XwsPbkRIxf2YPDkFiw4sAEjJ/di3x2ncea+E7jzwRN49NFz+MJTt+MLj17AA3ce&#10;xrET67Bu32Is3tGLno3t6FhWj/kD1Rjpb8TGJR1YNTIPCwYb0DSnCHWtRWjrbcDAyh4s27wEK3Yt&#10;x8r9K7D22EpsOLMam25ZjY23rsS6c8ux7NAAhnbMR/+GLsxb3Irq5lJkZ6cilQzjNIcT2S4XilPc&#10;qMlLRjuR0YVd5Vi7bBa2bZmPnXsHsGlnH5asnoPWvkpUzy1CNf3eNNCIuSMdWLC2B/NH56J1sB6z&#10;FlSitb8abQO1mNVXQ+sasGB0HpZsGcLyHcMY2UPlO7weqw6uw+CWpZi3qhcLNizCmuPbsP+uUzhI&#10;dbPu8B70b1qDjlXL0Dw8gI6RXqzbswyXLu/D/zx3Ab/71QN48ZeX8bVvnsUdD+/Gwds2Ysu5rRg5&#10;vhl9e0fRt28lVt+yG/sfPoujT1zAiScv4uxn7sb5T9+FfbcdQv+6QdTOrUFlSynmzK/BfCrnvO5K&#10;zO+tQ//CFvT0NaG5pYTaYBrS6F4yCWbCKJF6kw6EhHAb87Y7H9nzF4b4ufAneVcL/2f144ar/fi2&#10;fy8B0Ndv+MPXn0yeMlEQ7rzTd30i4AQCCxO8DdXzVCLhU72eSdOmhmLGdPbAYgGIPQDZk2nCvy0A&#10;+mPsPv7Xw/Ad972O/VEKgL5+PhACnYfBvwU61tXA//o/VPBUbo7p+C5gIdDnHchZ4jkZSGxMJJRk&#10;INo0MmQlGjCrNg2LB6tx+MBSPHD5BH7y42/g5b/+Dq++9gpeff1l/Onln+Nb//sYTpxeh665pchK&#10;0cNhiofVEAcrjWVaVQz0WjFUbKDTeMQeh/wywCeacTkD1dGHgfe6n++KyVMxaWIQJk0IpuVMwjRq&#10;z942zXizrieT8cri+qRgQihhXAC8mo+3Lr3gjOYTqM7eCxMJAUMejMWYMr0b3rx/V+DrV/k7/y5M&#10;Ab5SNiEjPQvC3CZovT/GHjcQOCwMH+e9EGi/sWWcNo3HTy+H4+n8YlEkkuhZ3bxxIb75tUfxvf95&#10;CscOr0RVaQYcFi20ailU7PkmZ7EmHiIZT6kVC4KZVCaBUiGjZ1RB3FEJu1OD5FQr0rMT4HAbibtJ&#10;Ib6yX7w4TpjGGxkdgdBwTt4RjJAwFn441AAn8hgD4p38YkEIPRDOYWlCad9wYX+eLhxNx4rhOKR+&#10;8MYnDadrCoNcEkVll8BC3DHJbUFOZgIqy9LRVJ+HhtocVJRkkJ3hgNmmgcasgpKTkunkgqebTCmG&#10;gmeiqJUEFVRqNdQaNTRaDfQGPV0ri3VOeBITUZRpQVWBDZVFxOlyHcjLsiM9zSbE63NyuBfmrRYd&#10;LHYDHC7irW4bXInEczyERM7k64EzORG21GQYkxKhI46oJ36oMZvpfDro6JxWoxZJdKycTBdyipzI&#10;LXGjpCIT5ZU5qCxNxawyO1a0u3HHzhr8/OnV+O0Pj+KZZzbi9LmF2HVoCCs39qK+tQTZBbR/rhnF&#10;BUbUkE1QV5eGyuoklFa5UVmfitqmLBSVJcPtMcBq0sBm0gr1Z9BzEia6l9JYxAqenRGIjAlHeEwY&#10;omK93t/CFGoJJ2Lh6b/skMCIFP5Xa+SwsgCYbIMtwQCLTSXELkxNoXpKshG/VyGG+B47AwSFki1A&#10;bYMTu3DimFg6rkwdD51VDpNLAb1DCplOghgaDzh2ZXjINIQTHwmZPgkzpxEnmTpR4CFT2GOQxgme&#10;TTXpCsY+L8KzN/bZDwAe4z8qXM/nPQVAftA5oyYbX751t9xyCyoqKgL+P/Y3f4yMjOBPf/rTRyIA&#10;ctIJFvoizGHQztcj0vVW+cfx8YCyQovs44Ww7rVBukSM6YZpAbcbxziuBf/tAiC/OfYZvl7S5hX+&#10;fOIbgwU3FtVY/FMoFDDo1HA7DCjMTUZ1RT7KyvOQW5iOzII05JZlIb8qF7nlWSgoz0RVXT5qGwpR&#10;XpGB7BwXERkzLFae4iETxBe9EOeF3z4qIJdz1kaRIOLxOf0FQJ/wx/D3/uMpv1KplPaVC/H/4uLi&#10;hP3ZYzE4JBgzaZD3CYAzeJox/R9Exh2LgOwNGE0Egt/GchxAFv9MNhPsLhvcSQ4iqzakua3IoWVJ&#10;pgcNVXno7G/Fkh3LMHrTNoyc24fh0/swctNhbDx3M3bdeha7zuzBjoMrsX/PKG49ugWXz+7F7Tdt&#10;x979y7F0WzfaVjagYmERGhcWY8loE45tG8Sdh9fg5MFVWDbSgebWQtQ056OlqwbdS+diaP0glu1Z&#10;gU3ntuHkk2dw+fkH8fivn8Jjv30c97/wAA59+jSWn92Crm3DaFnWg5q5s1FQVobMtCxke1JRmpaB&#10;5sJczK3MQ29zAZZ2lWL9knps2jgX67b3YMXmLixc0455w01o6K1GRWcpKueXo2GgFu3LZqFnZRv6&#10;V7dicHULbdeCwTWt6FnBXoJt6FvDiUqGMLxtOUb3bcC6o7uw/vh+rDy0G0t2b8WSPdswenQ/1t10&#10;DCsPH0Tfxo1oXrwIld3zUNPThrmL27B8zRwcONyNe+9biS9+7TC+9Yu78NkXH8LZ792HzV+8iPUP&#10;n8eKCyew4Oh2dB3ehKGbd2PNvSew7bGzOPmVe3H5J5/BE7/6Eu759kPYedc+9GxegMqeChTVp6Ow&#10;jKf7JqCoNIkIbDpKyzNQUJiC7NwkpGe4kUAEmae/aDQqyGQyoe1wu+I25hOd/cVAfjbGGjlXg7HP&#10;68cJV/vxbe8TFHzwrfddq88w9RdPvYYqbcOEWRAC2fuPxT9eThJ+nzaN6nga9TczyFALIdIfEUv9&#10;MU/np+/RbKBRH8Bv7Wd4jzN5Cu/37gKgL9Pde4E96nzg/31lD3S8d8P1iDXXLcpxmeiap0yjcnJb&#10;pOUUKi/35WxkTKDrYPDxGT6iH/BYVwFfPXxQCHQOH6ZM5QQv74QQ55E9BFnsnTZZWHKoCDbkY6n/&#10;lonDYTFJUFGVgp7eKvQvbCA0Y8OWpbjj0lk8/6Nv4k9/+xX+/vpv8PKrP8P3f/4F3HR6M1pbC5Ca&#10;TIanVULjWRwkdBwRx5LiZFE0NgSxR8h07/PuaxOByv1hwDeeXxNY4Jk4HZMmEFj8m0j/+wmAb4HX&#10;szjI280Uvo8LgO//8U23ZQjPGdX5e4HvSaBzflDwf658bXPsvR67z9WCyx7omvzB/eXY/caWiZ8b&#10;HkM5Hht7AEZFhUAiCkOCXYWKkhQ0VGeiotiD9CSL4AGmVoggk3JmYI71d8XjTkacTial9Zw4QwSd&#10;Oh5abSw0+mgYLSI4E3VweMxQGVXCbA6OGysWx9F4LhKS3XBCIZEoVkgkxBmAfXFG/cGiH3sX84sF&#10;/p89jDlGoJB4iIW+eK/gx/+/HWG0PoTOGSGIljyt1uUxIa84EbM7itHVV476pnQUZLiQmMDTm3XQ&#10;W9XQ2bS01HvDzbCHn4HWG5gTq2lJ0GtgMGphMhtgtXH2bheystJRXZ6C5rp01NCyINeBjDQrklOs&#10;SEyywZVgpeOb4XDp4XJzHD8L0ui8mcTRM/PSkJaTiqSsZDhTPQLsKQm0TEBSZhISUpwwU9mshATa&#10;NznFghQ6dkoWT9mlbTISkJjqQhqhIN2Exnw9hhrt2L84D3vXl2PpcB7mdWeitSMfNfW5yM5LRGa2&#10;E3k5dhTlWlFR6kJTUwY6u4owuLAaw8ua0D9Qg1kt+cjKdMJhNcDI165XCN597NHHU3wZ7NknlRMX&#10;iOF75fUk5Rh/LNrySxqO4eyLF8tcgYVBmZKzJxOXJ9vCohMhySlDWb4TVWXJSEk1EM+ndiINQ0x8&#10;ECSyCNpWDneCATmZdnTNK8be3X04f8soTt00jL7RdmSUJcHgkENM+0RHTUd4GHukE8cJpnEhiMbi&#10;mdMxhcaKydO9U4l5CvHY5+XD7g+uB9fzeV8PQJfLheeee04g05///OcFgW/dunUYHR192/+vvvrq&#10;m9/Z22/scU6dOoU//vGP6O7ufsdvHwom3YCQgnBohkwINYQH3mYc/2+4MehGTJBOQGhyENLXZsO9&#10;NgfTZMHCbxPGbDuOcVwt0tLS8Oyzz36iBcD3wlhSNhZjt2PSxkY7ix4shLCQFhkZgdhYztQooUFZ&#10;IxCNxCQrklJsSEyxw53sgCvZCVeKG56MFKQX5iG/qgwFNRXIoWVebQVKZtWivLUWhfXFSMzxwCQE&#10;PFZAqZZArZIK2RrVSjmkYjEZYdEIDQ/DDDLyZtCAP4MG/+nRZPxHTqJ1kxESPpUG/JmIIyIgjomG&#10;NC4e0ngxGXBSImQSRMZKEBEvQyT9HxETcyUuDE8HDnszPgzHg+GpBUJGNyKXcjo/T5ngaRKWBCcM&#10;HgeULjOUbhNs2Ykoa6/F0Kal2HXLAey+9SBWHlqL3k0DWLC5H0v2DWPkyAos2zeCJRuWY3h0ORYv&#10;H8biZYuwbIQxhIWL59NY1oQ5s0swt60EyxbNwu6tgzh9dA3O37wJ+48vweCaRjQuKEdt9yzU9fah&#10;qns5KuavRuuyXdh46m7c/+w38Pwff4EXX3sBP/jj5/H0N8/i9G1rsGMvxxRsw9BwHXqHqomMlaNx&#10;Vg6Nr8moKk9FS10+5s8ux0B7DZbPb8am4S5s2diNDTvmYXTLHCxa14K+1S3oXTcHg1u6sWhHHwa2&#10;dqNnfTu6aX3/+tlYurUdK3Z3YXB/D9p3z0f9xnZUr2pD3cq5aF61AB3rFmLhzjVYe3QHtp7ag+2n&#10;dmDL0Q3YsH8Eq/YswfChleg/tgHzD69D+741aN2zBu3716L78EaMnNuDM5+5E1/65Zfxwj+fx0tv&#10;PI8/vPJV/OgXj+CBZ27H7psPYdvxTThybi2O3zyMQ4fnY9/OVhyk8p8+MIw7z27HQ5dO4MEHTuGW&#10;izsFr8YFXaVorUxDXVESygqSkJ+XjPSsJLjTEon8emBNdsPotkFjUUOm5ng8oUQegyAWBVP7C0IY&#10;EbygGRMRNH0igmdMpuUUAq2jZ2Pm1OmYMZWekSnUJicTESQDeprfMzUW/s/jxw1X+wm0byD4+g/f&#10;SwSfAOhbz8uxdcL/83rehwVYfgmg0WhgNBrJ2NMK4j7zSe6L2KDkbX37BQK/gR9LwN8PTNA5ODiX&#10;0Xcc/zK+G67GWB6L6zUG+Lp9/TK/BOEl14d/ma8Vgc7zYSHQ+d8Pvnbj+85thK9ZEOlDZyBWEgmF&#10;TgJHogmZBYnIyCdjuYgMTjLAl63txG2XD+G7P3mK+pPv4i//eh6//N1X8MgTN2Ml/VZZmyoEv9do&#10;OZlABI1zb2WP5HPwuficLDTz+QNd0zg+ubiWj7+w9nEUAH3g3/zLOna/q8HV9GlXIwCyKDItaAZm&#10;htF4GhmKqBgWzMIhl0XDqJfA7dAKyXc8Hosw9ZSn/HL8Nvby4umfPA5wzD8BxNVk4hgoFdFQq6Og&#10;1kVBqYmAUhcDlUEKsYqTdLBXWCzteyXRBkEq9cbc88XdE7zFWNjjc4hihO++2Se+5EM8DZj/ZzHQ&#10;GxMwTBAPWfTzeptFeT3R4qMgo/KqFWJYzFpkZnnQt7AFR8+sx0PPHMelx3Zh3dZW1FURJ041Elc2&#10;wJlkgNVjBCdm05l10HOIGYMeVit7q+lgoHpgIZGzIHOSDlcCi3FuZGWnIJ+4TG5+AvFuE1wenSD2&#10;sahos3P8Pj6GXkgo4nCpkUC/p6bbkJ2fjMz8FKTlJiMpKxGu9ASkptqRn+lERXEKqisykZPjhCNB&#10;CZtHCUeKFvY0OmYqHSvJTOs4iQcn80iEJ8GFjCQHCjLsKMs2ozLPhLJ8AwoKzMjKsSIx3QqT0wC9&#10;zZtp2G4zwm03IsltRFamFWWlHsyalY15nSXomFuC2tpM5Oa4kUq2Q4LTImQl9sV95Otn8Y+nf/M0&#10;cJ7e603+IfFmi5dLhHvAwh+DRVu+n3yPZRKyU5QKmMmucGjiUJSqxYrBOhzYPoChvgrigpwNOQ4K&#10;fSQ0hhg4XUrkZFlQVeTA6kVVeOLeLfjtTy7hL799FA996Tw6V7QIs5u0djqnnMYJGitCoyMxMyoK&#10;0wgzQkOE6cMcM3AKg2MJ8ks5ek78MfZ5+f/G9XzeUwC87bbbrvwKQdRjcY8/f//734U37P7/nzhx&#10;4s3v/NvYY7EA+Nprr+Hll1/Gr371K7z44osCvv71r1PDqX3H9v8WZtwAbYcJhWdLIW2W44ZpvH4K&#10;YcLbtxvHxwKRSTHQrrBjZkY4bpxwA6bSunERcBzvh4yMDDzzzDNv9iUM9jJ+/fXXcebMGcGj7L9J&#10;AJzKwsUkgiBgvGWkM9j4CQ5iQsTTbJlUcSBmLYxmFvySiFRkoKA8F8VVhSgsz0N2USbSc1PJAEtD&#10;XmkOrS9AYUUeCitzUdtSjnl9bViwuAuzupqQR+tScpOQQdtnZqciwWWFXquESi6FlEhfdFQ0QsJC&#10;MZ0I2XQiYtMjQwhEJKOmIzRqJiKjgxFLZFJEg76IiFkcGW4xjCgmaLGIk5BBJxUhhpbRRAqiiLCx&#10;t18ov+3lN8C0H69jxEqICGgUMFqJsCQ4CHaY7GaorTqo7XqYEq1IyktB2awKtA20o2dFL3pX96Fv&#10;bR8GNw5i4ZYhDG4eQO+GBeha3YXWxXPRSNdaQ9dZ09mA2QNt6FnejQUj89Ha14Tq1mLUtBaio7cW&#10;fcMtmD9Yj5Z5xahuSkNlQyqqZuWjubOZ9hnG0IZt6F23DXNHN6B/8w7svnAL7vvSE3j0m4/hwhOn&#10;sPf8Oozu7MfgmrnoXjYbXcOz0Lu8A/3L59FxW9HUVoHKmnxUVeVjVmMFOtsa0DtvNhb2tGNkuB1r&#10;yQhet6EHw8vnoHNBLeb21mNotBOjm4ewavMglq/pwsLhZixaXIdVK1uwY2cvNh1dhKG9PZi9uhmN&#10;yxoxe0U7Olb3YO7KPnSvWUR1shwLCX1rhjB3eB6aehtQ012NuuVt6NizDEvO7cDae45izd1HMXx2&#10;JwaOrMPiI2ux47Y9uOezF/Gtnz6F3/3lG/jbK1/Hb3/zFJ789GlcvHsPHn36FL79vbvwredvwSNP&#10;bseJU31Yu6YBG9e149ihFbjp2Crs39WLrRubsWlDNdatqMay/kp0zylAU10GystTiUCnIKMgFekF&#10;6cgozkQGtdlUIsbuFKsQ8NpklsBAholGRYYIGSqR4TMEITA0eBpCg6YjZOY0BLEAMS4Aviv4er2i&#10;yTuFQAavH1snvn34d96Wp/fzyxgW/djrmJP6sAcye2XyNr79eRkI/w0CINeRvwg4VhT0iVf+9RII&#10;gc7zYSHQ+a8GfE/4mvj6fAIdh4pgjw+VSiIYiw6nHrl5Scgngzcn14Xq2iy0tZdiydJW7Ni9BDfd&#10;vAlnzm3G/kMjGB5pQ1VtOhIS1VBrOQQFJ38JFjzGuY1xHfuLf+x5yB6sga5pHJ9cXMvHf7+reeY/&#10;jgb/1eJqro/72LHPqW9//s7PzuSZ9PyEUn8VHYqI+EjiYzGIE0cLMZ9VKin0OpUgEnlSHHAlWaEz&#10;KiCW8NTPKIjFIuKCYohi4yBm0BigJK6mUcXBwDE77VLYXQoYLDLhBYCUMwWrZZArJJDJOVEIx5CL&#10;8Yp1V7wCBcFPEO9ihN8VtC1/Z48yngIseAEKHmUc8oZnmbwFFgR5O/YMZPGQPc2UMjEMGjWcFiNy&#10;0xMxr7Uad1/cjV/9/En8/W+fxy9+ejvuvm0phhaUorjIjrQMAxIzzUjIsMDqMcNs48R4FthsNrg9&#10;PI3XAItVTRxbAb2RvdhksAleeSYkeAipNjiSrbAnmmBxGYizqmGxaYXpvry/J9EuJPCwOeWwOxXU&#10;v2mRlG5BYjodP91O53XAnZWA3Fw3qoqSUFeWivJCD9JSjHQMJW2vQ3KGjThRAsENT6aLzmmn+8NT&#10;kG1IcJrgdBiQlGwTpl6nZbuQmELlchvg5DJ5jNBSeRVGNZR69uLTwWwwwGY2wEPXkEPbVxAPq63N&#10;QEVFEvLyHEj06OFyEOjY/nEgfdmfvWIgi4IsBsqgUtN6gopjJCo5NqTXy5PvLQu0LNTGs1hM90av&#10;EsGsjoFVG46sJAXqKhJRU5WMvAK6pjQdTA46vj4OWj1tR3WdYFciw61EdaEFi7sLsW1DB4bWz0NZ&#10;az4Sc2wwO1iclVAZqL0pxIimNhUaS7ZKZARm0ng0deYMIXmIkEyExo2x8H/GPg64ns9HFgNw7dq1&#10;gnH+UXgATleEQLfICVWXCpNjWfSbfAWBtx/HRw+epu37PjFqKlRzNFAMqDFJPfVt241jHNeCzMxM&#10;fOUrX8HZs2f/6zwAp9HvQZMnIXjyFMI0BE+ZjqBpMzBzehBmzuBMmJEICYtDeJQM0SINpCoiaZYk&#10;IiFZSC8uRHlTDRo7mlHbWoPCilxhuoAn1YTkNBMNsgkoL0tGTUUqmuuy0dFShNbWElQ0FKKgOg/F&#10;1QWoqi9HbX0ligpziQRYoZRLEUdEj72AgmhAnR4WghlEukLiIhEhjqIBl0gkEUmOGchvg9VEJHVK&#10;EQzqeBrsaSDXxsNglAqkUGMSQ0bGXZw0GlG0TwRnG44Jp+uIgkgeD6nyyhtjGRFBjRwGfnuaYIXD&#10;Q0QpyYns3HRU15ShsbkGNVTOirpilNcWoaQqDyU1+ShvLELFrGKUNVM90LXVza3E7P5mNA42o7iz&#10;HEm1aXCVJyKzKQd1/Q1oH5mLtuE21C6oRVVXJWrnV6NqXgVyG7KRUpJI50tEaUEGKsvyUFNXijld&#10;s7F49TBW79mINQe3Yvnu9Vi8fSUW71yJRTtWYGjrMgxsXoKuVd2Ys6QNs4dmYc7CFiwY6cKiVb3o&#10;H+5ES0ctyqm8paXZqKkpxuzZ9Zg3bzZ6uuagf0ErFg12YPGiLvT0tNJ1VqCyuhC1dSV0n2ppm2Ys&#10;7puN0YWt2LS0HfvXdOPEjiHs3t2HFZvbsXBtC5Zu6sS6vcPYfGg1NhxYh02Ht2LLsV3YcGg7lm1b&#10;g/mjC9E0MBdVPbNQOtSM+vVd6D06ivV37ceO+49h7fkdGNgzjK51Xehb04HRLd3Yd2QYFy9swOW7&#10;NuPei2tw8dQA7r9tMb7z9UN46aXL+PM/HsWPfnMJj335KM5d2opLjxzFt//nIfzkR4/gua+cwqcf&#10;WIYHz7fh/LEOHNzbjc0b27FspBE9/ZVUH4WoasxGaW023cNcFFVmI7c4jcisBylpDqQSkoncOu16&#10;MjREiI8lwyVsBsIEAXAaQjgGGZG7cQHw3eF/zWwEspDiE1XeTQD0earwev99WOjxF7WuRvxj/KcK&#10;gFwmnxjGQhiHOmBxlMctBr/A4r7Tl8X4akTAQOf5sBDo/O8H3/WyAMzXyNfri/MqiY+F3UTGI8do&#10;dZpRmJOKipJslBVloKosC5Wl6cK0ruQENZLdaqQla8kQJePSQGOAJAgRUTTuhUwm0NgXzFP+qZ3S&#10;2MfT0afS883n5ynI06bzdOTA1zSOTy6u5eO/39U889f7jH8ccDXXdzUC4LQQ6sdjQhAhof5JHodo&#10;CfVV8TH07InAGX0lYhHEIhFipTGIlRNPE7N3FfVr0eGIiY5CXGQ0YsOJ70VEQkT/K4i3GY1yeJIM&#10;yCV+WVWXieqGfOQWpSExzQMnv7w1aqFmIVAuFoQhr/DH3oTsEUh878p0YIZXNOIkYGGCyBca6psK&#10;HIwQWnrBceJmCutZGGQhkEUmFhIldA06jRYOowGZLhtmUb+zfXELHjy5HM89sh0/eGoLPndpFMcP&#10;L8LIqla0zitEYWUiUnIdcKXYhdh8CW43XU8SElPtcCUa4XTr4U4yCVlz3R7636WFjZNkWJXQOvRQ&#10;EjfROY0wJZhhdplgdRrAmZNZmHPR0pOkQ1KaHqkZRqRlmZGSbSHYkJRpgyfTCk+2A2k5dmRkWZGe&#10;YUFqqhmpyYREG9JTXMhKSyakIi0tEW7aPpG2S+OpwOlmKqsGZpsCjlTarzQDiWWZcKY5iW+roDbJ&#10;oDRLITPRfTWIoKT7ZLDo4HBaiU9ZqGwWZKQnoLiY+ujKDNQ35KKSlmnpdlitKuj1Mhj0CphMarpm&#10;M5KSnQJY1LTT9WrpN5mCeLtUJHhzSq9M8Wahj7/7ICZOHyGKRFhcKCLjgiESh1C7iaD7FAeLmWNH&#10;mmBymKGh8nH2ZY5DzqKiQqGCVK6ChJYSpQJyTsBi1kJrVUNNZVOrxdDRtjadAgkWNY07HKuQ2hUd&#10;Pywy7GMpAPpCnfgw9vfr+XxkAiDHAPxwk4BMJEwSvocpQiGvUWGmLeRKcokbr2wzjo8rpqqmwbnU&#10;A/dIKmYq330q8CS6lxPH7+c43gW+GIDnzp37rxMAWbgImTQZYbQMnTIVoVOnI2TaTARPD0bQjHAE&#10;B0UT+REhNFKOiFgtETUrpDoPNI5UmNLSkFCYg5TSPCQWpCIhy4GkbCvyipw0uKdjsLcaa0basGbp&#10;bAx3V6GrIQsNFSmom1WKtgWtmNPdSgSuDBmZybBZDVDQwB7Lmdc4AxcZ/TMZPGU3loghDfg8xUNK&#10;BEBCZFJG0CriYNNL4bYqkOhQkQGoQGqSGtk5ZhQU25FdZIEnQwsD/S5XSwQhMDIuTECMmEiljBN/&#10;sADImYA5+C8N8GY1bESsUjM8qKksQuecJnTMriNDMgfFBemorSlCR0cjOrta0DanDtV1hXS9qcjM&#10;S0ReSRrK6/NRObsQRY1ZSCsjYpdPxKkoAXnVGShuyENpUwEqW0pQO6cSNW2VKK4rQGpBMhIzXMhJ&#10;SUZxSgbKsjJQWUgoT0frnBIsWtGO1TsWYv3+EQxvW4K24U5Uds9GeVc7Ledi9kAL5g3Vo3OgFv2L&#10;GrByVTu2bOrBlrWdGKX/F3aVom9OEfrnlGJgbhUWzq/H4t4WDAzNRUffHCpLHUobK6h8FShpqEJJ&#10;fSVK6b5U0LXW1hZgdmMhFswpw9LuGqwaqMfIUDUWDZRh4WAFVozMwrbtgzhychPOXDyIM3ecxInb&#10;T2H/uWNYf3g3hrasRfuKYTQND6B62TxUrmjFrA1dWH5qHQ4/fBLnnjqH0w8dw+7T67FuZz9G17Zj&#10;dEUzVi9vxIaRRuxYMwsXD8/BVz+1BL/74WG88pc78PuXL+Fbv7iA25/ehR03r8CBWzfj0c+dx49/&#10;8gj+9OvL+N33DuDbj/fhttNt2LNvHnbu7caOvT3YtL0LK9fOwaKlzehb1ITOBXWobSxAdp5biJlj&#10;c2hpaUJysgNuagN6jRQiMkYiQtnzj6f/+k8B9op/4wLgu8N37YIhSHXG4O8+QSrQPgzffv778JLF&#10;LIb/ccYe03dcIR7eFJ6m904ENm55/SQhvh6fwydW+pfTf1qdP7zneje8SxkmBz6WD75rGQu+Ti4f&#10;C6I8VrF3pM9DUsh6HhYmiH/8e6Br+P/G2Ou5GvA18DXxNTJ8MTrZA1BMY4OSjHw1GYFahRh6pRQG&#10;Mv6NBKteCadFA6dVC6NGAikZhLGR0xEdMQ1hHEYibBKChMzf3jqdNpXqa2rQFbDYzG2N2xgLgBOp&#10;7t+9/IGudRwff1zL5237cvZev8ydgcCxFcdm4L1+TKV+I1D/8hauVnCcyMcKeI63cDXJQvh8AljY&#10;oOfkTeGDvxN4OuR0GjuDImcggp69OGkUYkU83TYEsTFkb0tioFWKoVGIIKLvMaJoSOgZ5pexvOSE&#10;DDzVMlxIABGOMOJsYqNcmJGRXZqKprl5GFxejM072rB6VQfam+tQlp+JnDQb3DY19QdSyHkKcbwY&#10;8XEsBLJQxFOEWfyLFWJH+14k+MD/+8D9Ka/zeRz7wP8LsafZO12qgEyphl5B/FOnQ5nLhs6ydKzo&#10;rsTebd04S/zk5ksbsfXCCJbt78GCVc1onFuIsup0FJRmIq+8AGkFOXDnpsOemwBLhhWuDBtSMl3C&#10;C8kk4iNuh544rhZOkxJmu1rIJGxyqGG2qWC2KmGha7Xb6Xe7DsluM1LSiXNmO5GZT7yzNBkl1WkC&#10;8soSkFVkFZBdm4js5gzkNmYQN01FdqEbaZkOpGc6hbiBHjq3PdEMJ9W1J82FREJCsh1WlxFakwpG&#10;9jr0WATwtGX22uPpyuy555u2y/H7eFqyy22BkJU3wQg3HTMj24P8Ep49lI2s4jQ4qbxal1oQEPW0&#10;r1Erh8WkgYO9DV1m4mVG4Xwqg1zg6ArB649jfovBcR4lQjIQnuotAscRV6hkiCY7IZzjBirjIdVK&#10;YDCrBPHPZVEjna4hjepUrxET749EHEGsiIFEFQuxMgYiBbUPWhcr4eSA4RDHRUEUTdvEkN0RHwuN&#10;nMYYDdWBhsosk0ASFwNOIsIOC9zmuf0LzwRxRX4e+PsH/XxOoDFn7PM/FjcSx7hh0sS3gdd5OYh3&#10;m+v5fGQC4IefBZhFoRsxMWYCFM0KaNuMmCqZMWabcXycMVE6Ecp5KijnKjFJ5RVzxzGOa8F/QhKQ&#10;90Igg8UHFi1mklEZNHUagqfNQMj0mQjlab8hYYgIJyIUGYfIaBGi46QEOaLjFTRo6qCyOGFIT4ez&#10;OB8plYVILs+ApygByUU2IjVOVDemoGNeAfp6KtDdXoyWqnRUZDuQn25HfmkGKmdVoKq5Ehm5KQJx&#10;kEpiERMVRuflc3MsFiJd4WEIjiLiF0/GLRHEWGkYpIowaLXRcFilSHWrkZ2sI2iRk6JBcY4Jbc3Z&#10;WLy4AUuWNmHu/EKU1njgTmHSoqBBns5BA3pUfBiiRGGIFoUiWszLMDo2C4I08EsjIJJHQa0Vw0Zk&#10;M8muQVqCASkuA9I97GGShPoaup6mKjTWl6GyMh/5BWnIyPQQcXIjk5b52QkoyXGjLC8R5QXJKM3z&#10;oDArgYipHRnJFgKRMCJYjLQkIlhOPZxmNZLMdC1OG8ozEtFIBKmtNgcdzXlob83HvHml6BloxLz+&#10;WahsqUBqaR7VN5HH8lKU1WejqTkVne1ZWNpXjO2jdTi1bQ5u39+NS4d6ce+hPty9vw+37+3Hxb1D&#10;uHlHP/au7cTStd3oXLMA9YvnILejEgm1uXBW5SKxrgjpjaXIbipBbn0Bcquy6Bw5aOkow4LeWizu&#10;q8XS3mosG6jFmuVt2LF1EAcOjuLA8Q04eHo79p/dhx2n92PlwW3o27wGc9eOYt6G1ejdtQa9e0bQ&#10;s30xBncuwYqDK7Dp+BrsPLEGe0+uxsZdQ1g80oIF/VV0nkosH2nFgf3L8YXHduOlH5/D6399AG+8&#10;/jhe/tfj+MZPbsPxe9ZieHs3lu8YwsGbN+PSA4fxuU8fwZef3oxP3Tkfhw62Yf2OLqzdNh+rNs7D&#10;yvUd2LR9AQ4fW4kLt+3GqZs2Y3i4HbV1OcgvTEJWjgcpqQ4kEFE1G5WQS6OpTQYjMmwGwkOmI3jG&#10;FMyYOhkzpkzFdAaLfoSpkyYLmEIY++x9EnC1n0D7vhd8fYxPqPNHINFu7H7+27NAw15g7NXG4O8M&#10;n2cgw3/a5mQCE+93w5tv5K8YrhyzR4hXxeLflfP4eyzy0leuseCEDf7E2x+Bzs3gcwc61vuBy+IT&#10;KNkYZTGMjVSfx59/HfD2PkHRv37/PzH2evzBZX438DXx9fmETV8dhIYEIVyI2zUTYeytE8LThAnB&#10;M2n8CkY0T9mL5ozwIQiaye2Inl+O5xnEwh89z7RuxnROPsOiH2ef9sFfAOQsxBOoHO8uzAa61nF8&#10;/HEtn7ftOy4ABhQAp8y40pey+BdE/TKNnSFRQYJnn1wthlLNHlrRkIijoFGKYdIpBMFHKhcJMzE4&#10;KYbJZoTGqBGm84ppfSxxw6i4SOJt0cTLOPOvB7Nby7B+QyvuvHsRnntuN378/RN49PIqbF/fjt7O&#10;apQVpMBh1kKnUkClUEAhl3uFI2UcRBJO6MEvE9hjmvsGryc1C4IikfeFCoee4P993sY+z2rmpbzk&#10;//k3FhYVIgmMMgWS9XqUJTnRVpGOwU4q37p27D+yCAdvWY5Np3qx7aYh7L5pGCu3zUPXYCVmd5Zi&#10;Tk8tqlqKkFqSBBtxRmO6E+YMJyy0NBI31DuNsDivZPN12WD3mGBPNMKVaBKmC3MMQBbVUlJsSEm0&#10;IpWR7kBShgOpWZzBNwVVDXmobS5AdVMOKhszUdmQgZLmLBS0EOj//Oo05BYnIpt4ak5eEjIJycSF&#10;nCwCEue1UBlYgBPideukUOll9F0pvCzXWzQw8pKFvyux+1gA5O8sABqMKkEcdDgNcAqeilo4OUkJ&#10;XYeTYHProbeT/W6m/QxSmGgfbg8GAnsCsuefzWGAwaKGQiuBRBUPuVIi3EuOA8jgqcA+b08hzqMk&#10;DlGECHEcotlxgLZXaWTQaqTQa+he0XGMfBzi+zGiCOL/LPZFI14aIzgJxPJMo/gIRHIImFhO+hFG&#10;PDBCyDofx4iNQjyBv0dHkp0URmML2S0cA1AQwK+M7/z9/1MADAQWJ9+MT0hc9no+/0ECIGHCDQiv&#10;iIZxrxvhWTGBtxnHxxKctZmXQc4gFN5ciEW/WILWr3VAs8yACbKJwpThyYQbhanc4+LgOALjv1kA&#10;ZEN5EhlTk8noncqGdVgownnqhSgWMrkEGo0SRoMaZiMN8moaSGUxNIBKkZjuQXZDHUrnz0XVgg5U&#10;zG9ARWcFKucWoqo9F7WMViIc9VkoKU1Hfm4q8jLTkZGeAmeKHYYEPdQWFeQ0IIt54I2NQFREKCLp&#10;/NFEroTYX1IxRAoZJFomCAoiI1KUlNvQ21uO0ZEWLB6oQUdTBupKnQIWtBdiz7YB3Hp2C44eXYmF&#10;i+tRVpUId6qBCIySyAuRT2U0RHIW+yIQIwlFFCd8oGWcLJzWR9D5IolkREOh4bfTkdATzNpYOEx0&#10;zU4t0pIsyEhzIisjATk5ycjLS0d2TipSUt1wJRBB46DHFj1SaZnpsiCbiFum24q0BCOSnTokurRI&#10;TTIiN8uO4kIPios8yMt3IjvbgrwsI4oI5blWNBAhbK3MREtZJuoKUlGdn4baEqrP4hzk8vnSE5Ga&#10;k4aMoizk03ZVRO465pVieGEttq1qwYnt83DHgV5cPjqI23d34cSGFpza2okLh5bhwtFVOLZvGbbs&#10;XYQVewcwsGU+Zi/jactlyJiVj/TmQmQRwc5vq0TurFJk1+YhrzYXFS0laGyvQNvsMsxrKcOCudV0&#10;vlasXt2NNRt7sWJjD5Zt6cPirYPo3zSIznWDaF05iKYVg2hcMYQ5a5aga90wOlcNYe7yHsxd0oF5&#10;i2aja9EsdC9uRu/S2Vi0uhPLOfbg1sVYvn0pVu9bjRNnN+P+e3fh6ScO4dmvncZXvn0W9z+xBzsP&#10;D2JkQw/W7hjB9gNbsHXPBqzbshij6+Zi4fJadPRXY9aCJrQPzEb3Qk6Q0oGVa3qwffsibN8yiEUD&#10;9ags9aCQ6r9lVgnm98xCc0slMjIToCeiG8/ef2HThem/jOAZUzFz2rgAeLXw9TEs4LCAxoKNDyzg&#10;+MQ9/l3oi8bs5/udt/WJfSx0sRHmb4j5e2m8Kdwx+WajNAAEDxX6XRD8ZlJZgmkfjv0WGoKwiHDB&#10;4POJanxu3zW8GzgzbyCyzfB5wwRCoGP54KuDseDffHXGS1998nff77z01eUnRQDkcnNdB4J/ffB3&#10;37Ys1k6bSb9zFkbClJk8lr2FqUFUL8Ezaf0MQZDgcW4i1btgBE1jT09vHfJ0X6/oF0oIuQLvNGBB&#10;AJzOAuCNdF7OYP3OsjMCXes4Pv64ls/b9v0PEgAnTqFnY+rbMZH6DP+sx4EwgY/F52Wxg/s0Fhb4&#10;2aJnjcUQfoEbGU9cTh4DBY2nBpsWRosGnMxBIo72egAqxILgozcQx9MqIFVJIVVKvLH8CLIr/zNk&#10;chFxUBUSHXZUFKZi4YIC3HZLJ1740U688tIx/OS7G3H59mHs5HjMnXXCC1abSQeTnpNJ6WA0aaDR&#10;iSFXxkDCmYbZEzCe4wNyPD/2IIuDVBYvfOdpwhKJ+E0B0Dcm+MYcthMEwTA+FmriyVadEh6rFhlu&#10;I/IzzKgqcxMfK8SS5U3YtHM+Tl1YgXsf34P7njqAW+7bht2nhjG4sgmtC4pR156NssZU5JZlwZOb&#10;DEtWAky5HjiKUpBQnAY3reMsvU4hPA0LgCYkJHNiEAcys9zIzPYgLdUBD3FMl10niGYOt1mIqehO&#10;tSGJPQqJb7JHYA7xzaKKFJQ0ZKF0Vg7KmnNQXkvfKzJQVJqG/BLilIUpVA437JkOWNwm6C3qN8U/&#10;9sCTa9hLk+4RL8kWUNF37zRaieD5pxb+Fwn/C+toG6NeDrtZBadNAxsdz2TibL9SaA1kYxhpaZZR&#10;21DS73oke+xISXLC7bHBYtVBS/vy+aRqEXF0FnA5ZivZDHEcDoKFWLofHNM7iu8NcTZCON+vaLp3&#10;sRzzkad+iwR7RkntSCmPF9qeiO47e5nG8JRwaTxdH7dBJdkG8cJ6nqoeSceOomP7kr5wvEhfHEk+&#10;H08LDwqmMYjGIW77wgs+3/MoiGxvcYOPQgDkc3AGYi6Lb8nPpk+UZ77jm6bMIuD1fP4DBEBvYo+Z&#10;munIWZmNhtPNkFTKcMOUQNuO42OPyTfgRumNmJgwEdNqpsO4zwTrBhOma6YJv0+cEIoJNwa9c79x&#10;jIPw3ywAslF0IxnONxBupMFscngwQmJpwJPGQKkR0QCsQEqiDkXZRLoKnCjNNqM4XYfikmSUd7Sg&#10;YfEAmpf2oXnJPLQun4PZS5tR11eBso4CFDRlI7siC2mF2UjJyUdyZhESM/PgTPfAkmyGhciMiQiL&#10;ikiDmAZXUWwUJPFxUMhkQgZQrUEHjckArc0CS6KRiIsVw8vKcf78Kjx4eTdOHVmCZQPl6GpJQ297&#10;Lpb1V2Pz6k6BAK5c0Y72jkKUlHuQmmmDI9EAEwfw5diARgkR0jgiM9GQKFnwi4JSHw+bW0cEKQXF&#10;VObs/EQkJ+nhsIphNcXD41IhO9OOvDwPMjJcSCCCZXPoYeKsZUReVUQA+a21zqSHTkdEU6UU3kyq&#10;NHJoDER2LCoYnSq6DjUSsoxIL3MhvyEZhc0pyGvwIKvaiuwSJR1fjLwsGXKSlch2aZFjMyPP5kSB&#10;PRFFCSko8CQjLyURJXnpqKvJR8OsUpS0NaJwbhsq581G/dx6zG6vQE9XOZYP1mD9siasHKrBQFcJ&#10;eudXYnBwNpaM9GLVxqXYvX8Ye/b3YuXaWZi7gOqqLhGZJU5kliWjoJanMlehoaMR9W31qG2uRGVd&#10;CRHFPJSV5aOslJc5qG8swjwhcUgHhjd2Y3B9JzpGZqF+YR2qh2jf4XY0rehB4/Je1A52o3b+PDR0&#10;z8WcwfnoHl6A+Ys6MKe3EbN7amldM7pXzsfwnpVYf2Yvttx2HBsvHseaQzswtGox5i9sw8IVLVi7&#10;uR1rN7RieGkd+vrqMDA4DwOLF2Je/yBmLehF80AvGoa6Udc7n87VjZYF3ejoo/P1z8PgEJVzUTuW&#10;Ds1Gd3spqksTUVaYgPo64gFNhSgkAux06qEgoyU6goyYmZMREjRFSALiFQCn/FcLgNciJo3ta3xi&#10;HgtWPi8+n3jlE3b84RVnvCKXTwBkkY+FOZ8Q6PPK8Bf/BHGIj0kkNxCmMCEWfp+O6Xzs4CAh4VB4&#10;RDjiRCLEk7EQExeHcA7sTeecRtvwftOuEOjpVBYGf+d1U+lYU6i8gcAxBceenyGcn39/F4ytu7EY&#10;W8e+++K/jQ++ba8VHDNIMCx4Odk7bdln/E8iTCZMIUyndj9j4mRMn0D8a8IETJ0yga6PMJUwhUUz&#10;Ph4ZIpNnYMpkzuAcjOnTQug+EaYFCZg5M4TqOozqNQTBIREICY0Uvk+fEYSpM2bS8aZ7RVOqO6HO&#10;CcJ9ZPGBp+bSczmFRb8ZVK8CqJ2xsBtE94m3pd8mU51Pnkq/0bPL8TvZ852fZWEq/1Rqiwwqiy8G&#10;oNCGhHPSMz6dnnEhJiCVZTKV5YqHlHB9U7nuqT4mTyBMot+53lk4pmudQsbWlW2vGVxv14pAx7kK&#10;8DT2a0Wg41wduC1cKwId59/HtXzetu9/kgcgtf+xmETPtO/lwbvBd05/AdD/xcrMUOqvI0MQEReG&#10;eBpPWUBiIUcii4GEYzhLoqGRi7weX0a1wKFkV0Q/Fv9YDBSxZyCBvyvU8cSpxDDoONyLCfWVidi+&#10;qR6ffnwlnvvKFjx6aQC7NjZiASdUIw7jcWqJu6lgMihhNClhMMmhM8RDo4uHkoUsBceMixXKwy+h&#10;pXLinkqfcMXTTOWQSqVCglKFQgHOSMzegTyV2LdOqVdAZ9PA6jYgMc2K/IJE1FZnYM6sPCzoKMVQ&#10;VwUWL6jAyLJabN7eib1HF+Hg2ZU4cG41Vu3swQLiMG3dRWhoyaL9clBcloGcynRkN+Ygb3YB8gl5&#10;1ZlIJ+7pdmmEF9kGh5r4rBFJaXakpjsFITA5yYoE4i0Oixp6I/FckxoGqw5mhwEWlw52Ll+6FanZ&#10;DqTnOolrepBflYKS2nSU0/FLK9JRUpGJ/NJ0pBYlw5nnhi3bCStxdD3HwCMOy2KfVMX3I1YInyNM&#10;6ZZEIZ49Orn+OIwO1aGMfuf/ZYo4qkexkMCDw6mYaWk3KmAzKWA2yGDiGIEsAurEUOtE0OmlsBKH&#10;djvNSEnmKdAJxLOtwhRjnnYs11Hb4Sm91B7Y249FWkGIi+aXdt5MzQJoHA8PixIQERFN/7NYx+Jd&#10;HO0n8k4blsYJTg6x4njE0Xgvkkqg1HIb1ECmVEAsk9J1iRFH28eIqH3QObldSpQSoT3ydHVOKhgc&#10;RuNFMPX1NOaMFQDH4qMUAIWxksY99sJlwY/FP+HZpOW4AEiYHDUF8U3U0czXYJp+prDOP8nEOD4p&#10;INJ1A5EzwoQrcf4kRikcjW5E14vh2Eodyf4kBCV477EX4/EAx/EWPk4CIE8nE0jVhwA+tuCafmWA&#10;YINoGhk7QdMiEDQ1EsHTwhE6gwbQkDDERYZBRsRNp4iE2y5FfqYeFUVW1JRaUVtmQVmZGzllucip&#10;qkBhfR2KGxtQRMu86iqklxTBk5sBZ1YSHFkJsGf9H3v/AR7JdZ0JwyI5ETk1gG50zjl3A+hGzjnn&#10;nOMAmMEMJuecOMMZznCYo5gtiZJIUTlLluQoy+sga72W0zr89q69699r71rvd85tFAmOwChZEkn0&#10;87xPVVdXVd+6VXXuOe89wQNPkR3uQgs8ESN8AS0pZjmkFJCCQAqDhgZaZQ4N7koNDb5GaM1WGBx2&#10;mLwOmPx2GEl5sYe0qK5UYf+uKD7+/BK+/c3zeOmlPThxugmjkwXo6i9DS1ctalrrSIGqRrSuDKGq&#10;CIIVIURpWV5Xgqq6IpRV5CLKVdHCBlKolPB7s2g9G5XVJozPlOHivbO4/8l9OH15EqOjtSgpdMHt&#10;VMLtUMLjVNNSDa9LR0sd7BaNCCkwktJo0JBiSQqlQZdDiqGclB9ShggaXRa0erpOo4IUTyUpoXTt&#10;nGsubEc44hYI5jnho2v0smLH52YFiWfMSdk107lMnPiaFGKR08phEsnuiyJ+VJVFUFfDHoAVKGuj&#10;trbUo6ChDpG6ehQ3taGmux+tQyNo7e9FQ0cjGtsr0NFTioHhMhpTq7A4VYvF0UqMdUXQUedBXZkN&#10;1aUOOmcAHV0VGBhvx9jSKKb2LWB0ZRGts+Mo7GpFuIb6t7wCJWVFqKmOoq+3CjuXB7D/9AJWLq5g&#10;9sIe9J9cRPfxWYxfXMCum7uw99osdh/txcJyI6YONGPu2hCWnpzB9K0B9B+qwMhsBHuXKnHz/Che&#10;/sRZfO37T+Llv/oYHv/rF3D+d17EzAsPoPHUHpTP9qF2sBltnTXoaS7DWFs1lgY7cHh5FmfPHcXp&#10;6+dx+NZlHH70Ok4/8wBOPXUTy1eOYXjfFLpnu9E71YaBiRYMjzWjt7cataTsFkbdyM91IxRwwmE3&#10;QUVKH4cGpSQnISmRQ06ZgGJPK/ZIipFSgqi5jWDhpOj8fq2H9d5HCSLcShiU7w583Hrne1vwcaRk&#10;Sninn7XG31qZ9U7BfcbkHJN5TNgxpBDe1/r0LcD7SATiWkiEn3QvuH28vt45bgcfx+dg8pBJRZF2&#10;ICU5VoCI7r2kPMdm0GOGLXu3SDPpvJ0JwPXO/XaQCLr1cHvf/TLAhB/nDLqDcwZtjY0dgtTcQv22&#10;SqQx6c2V5DmFRMI2ujf0PG1l8i/uI9Q3tGTiTPRPAh2bREjG1u0piItPQ2JyOlJSCWlpSMsgY5IM&#10;ayWH6xl5IsUOp9cLm8sptrFXekJKUqzvCXxP+FlmkpL7i/tTej4kSCQzr6/t9+1M/nGxqy3U5q20&#10;JCRuj0NSfIKoei8R09vp/rIBtT0xHvFJiXSeRGzZnEDvXhw9Y/T+iefsDrqmO4WX4Pa4TdQGbgv3&#10;DZOddM2bqK3cT7fdXwnr9TvjrWTJW2G9/3g7vJeCOYz1ksq/PVjW/TRZ9rbg49Y938+Gd/N5w7Gb&#10;+DreGpsId1K73w4sx98RuM/fBm9o45vg9vPexe28DezVvN6zshavkc703HEkSWxSheSkIM1JrtL7&#10;l5qWIiqzcsVcLetGpCtpmChSyqBVZ8KsV8BKOhSHkBrMWuiM7O3F5J8SOaRPcdXgTFUW5Ow1aMgk&#10;/VBGOhUTSwo4nSqUlJgx0J+L2elSjA1F0dEcRFWJC7kBA2xmBUykYxpMpJfROk/8Wtxq2D062Bx6&#10;QUzpDEwGyqHRkh5K52XPNdFGJgc1SgGNmMjVi6VGR+3Tc545LelzBjg8FgRIf4iUh1BSH0Ftewn6&#10;RxsxM92OKY6WaC1Ca5kPTeV+9HaUYmqqBTv3DmNx/zBGF9rRP9OEoblmjC20YX5XG3Yd6MHCwR6M&#10;7mlCz1wVeqdrMD7bgt7uCtSUBgTpx159vlwH3AEr3H4LvEEbgrmkQ/qtcNB16T0GGGi7JWSHK+yA&#10;h3Ror5+Lg7jpeD9CES+ChR7kU5tKa3NR2xRBU0sBmtsK0dRVirqeMhS1FcBT4YOFK/qa1HQv5JDT&#10;feMwWWnJobKZCo7WSYNCTvdYkUFIh4K2izBvTSbJ7myouF81WbDo5HCYVHBZNXASbBYVzKYcGOn+&#10;cGVdJ7Xd47aQvm2mdZOYXHdS/3If25gEdBqhI51bw7nAVz01uRigTLbq+UfPWnp6KmQZ6chIlxEy&#10;kJ4WixCIeW6m0rPIhV/oOPb84+rP2ZxnMlOML7zMVNB5NWq6PqVYz1Jk03UooeUiIQSVVgmFSk7H&#10;ypDGBGAqRw/8fAnA29/PdUHnenPE3t/XJsxoHIuncYzDlHlSTOgu/J5SW9/L5zUC8NixY+sa1D8v&#10;/GcSgPHWeOhmNEgtScFH7lp/nw28T5F2B/SjFjR8vAl5j+TCcdyFklMlcPc4sC2TvQI3Kjxv4HX8&#10;qhGA6w0ePw8I458NBYkAZON1Oxs7qYjbnoYEMsyS4mmgTElDNie9lfMsbToMugw4bAqEg3oURs0o&#10;KjAjnG+Bi5QOV8QPf1EewmWFyCsvI1QgVFIKbzQCR26AlBAnrGEbnFE7/KUu5JW5kc/H0vnUnIMv&#10;LQEZZHRnZ2ZBmcOzqkboTVaY7A7YvG44Qx548rwIFzjR1uzCsQP1+PiL+/CNb1zGy589gfsensex&#10;s2OY3zOCkbkJDM7OY3BhEf2LO9A2M4KGoQ609bZieKQXc/R9aqQH3Y1laCj2oZ7a1FhgRUeFEyOt&#10;YeycqMS5o/24cXka504OY2K0DlUVQeQGzfCR0uggBdJsJEXGKBcwMMFHiqyKlR9SgpTZ6VBSn+WQ&#10;AqTgIiOKVGRlJ5PSEUNWdgptTyPlJVMomhwqweBZUi0roDxrSscq5WnIyUqFnJNlpycIT7RMWmZl&#10;JNJ9SRK/a2lfJh6ZgLQ7cuD2aRAImRGge5JL96SktBB19dXo7Gyk6+jA/p39OLmvDyd2N+LYQgkO&#10;z0SwPBTBRHsYPbVOtJSZ0VhmRVO1Gy2NuWjvKEFnfw26RlvROdGNprEuVPS1Ir+lFoGqSrrfFSip&#10;LEUzk3BcXGS2DXOLHZhZGcDc8SnsODePpQsz2Ht5AieuDePSvcO498o4rp4bx7kr07jy4mE89K3r&#10;eOCrV3D5mf24SH3+0Zv78ZuffRR//Udfwo//5jv49X/8Jl75p6/hub/5Nu757Vex65kb6D62jLqJ&#10;ATT3d2NoZBAzk2NYmJ3EsaMH8NTzT+Db/+W7+P2/+xP81t/+Ib7149/A5/7Ll/Doq4/i6I2DmNo7&#10;gO7xWjR2FKCyxo/CQjsC7JVpV4ucM1oNh/xkgIsLMDG1lkCQCCpeSuuvGUKvvbv0bvH7tQ7eTClk&#10;MCG3rtH7NtjEM8XrnO/twYbn67PJ7/Sz9lrfC7jPJLJN8uRbSwBK/flmWO+cDImUXBuextvXO4eE&#10;tcfzd3FfSR6KeyWwKiul+7eKmNyMgeWo2Oe2c/88sLZ9v0zwtQsDf3W8EJ4EhE0J27E1mYyJ1CTE&#10;c34knRoauxlygxYpWTSWpNJ9pfcoLpFJu2RsjYthe0IqbU8RBhd7+3BYoCtA40HABG+uGUGSyZFS&#10;H2qbSzE03o2x6SE0ttUjmB+Akv4jiYw8JgDZK3DzVmrLan9J7+ZaAnDteyv1q9iPsWkztrHXIr1D&#10;8du2I4nz3qakiLA+jVZDRp8aMnk2UkkeJNJ/xqUkxTwSt3F4MHsx8nljxUHi4u9CYhJXE95Kz3as&#10;YvF2Gld5vy3s9bhBAK4BXfM6suxtwcete76fDe/ms97xb4XXPGjfAu+UFPhVxO3PkfQOSkuW81mk&#10;12mUKujUKtJZcki/ielMetJ3TAY56VRqhOj95yIRdgcXkjDCYuN8byrkkI6UrctClj4b2bSv0kjH&#10;s65kVKxOqMphtsjh82mRJyZ0NWKi1s6/aUnH0mTQuyyDmvRXtSETWtrX6FLD4tTBZKbxnvQn9lbj&#10;5doQVl7yNvb6kqu4SJxchCAbLHrSS00wWA0w2YxweEin9dpIP3QgWuBDpMSPUDHptxU+lNeFUU2o&#10;KPOgOM+G4pALlQUh1JTloaoyDzX1UdS0FKC+uwTdU42YPjCI0w8t46nPX8anvn0LT336HA6fH0bf&#10;SBFa26JoaShCc20JikpzSRZ64PRZYPeYxNKX60I46kMgzw13wA4L6cqmEg9sRV7Sz93wBpzweu1w&#10;U3s9Xgdcfuprvw2eXBuipV7UNZC+1xZBd3cU3QMl6BguR2VnFL5SOo/TIK49KycTmYRsZZYA9wmD&#10;+0dJ2zUq6kd1NtS05CJ9TAAqNJlQcM5FgpruoYnui92qgWu1IIeTJ8Np6Xbq4XUZ4fWYqY028Rww&#10;IWy0aIXnn8VtFu01ey0w0LEGs5LuaxZylBmkU6euhv/GQrQZHKLNXoHsDZiWnkzbkpFC41EqIZ2+&#10;S9tTSK6n8ERvRvpr4HEpUxFLP8SegZk0BmTLM0mnp+vgUGE5h43LBKnN50lOiYUA/zwJwJ8n+L3k&#10;d5HHJEnXWjsuvpfPOyIAW1paxD5/+qd/irGxMbFkFna9fd8MEgE4MTGx7u/vFXfE3wlDmwmhfUGk&#10;2FPW3WcD72/cmXwH7jLciTvUd2BrzmZkRjLgWHDANmNHnDpW6IU9Pje8PjeQn5//oSUAt7ChEsfG&#10;TTLiEtj7JRVp1AfSTBh7Y7BbPCs+Tp8ToUgAkeI8RMpyEa0Oo7y5CA09tWjubxHVY4trq+CLRmF0&#10;e6BzOKB32mFwEdw2ggV6GvA1Ohnk2YmQpccREpGZkUqKIidl5sTLpHgpSAnTG+B0sqdeGMXFRais&#10;pP9pyMfQYCn27u/EmYsTOH/PDM5dW8TZawdx6PwxLB4+hvlDp7By/iqO33c/jt26F3sunMTcnkUs&#10;7JzDvn07sW/XPCZ62tBWmo+miAfdxX7MtZbh2GQHzi704sBYPaaaw2grsaKs0I4CUqbyIw6EQlZS&#10;UPRw2DWwWdVi5lLPnn7KWDiLIjtGmOYoSPnJIeUnJ4MUhTRSFFJE1bt0CRmJ4rssk0nBFLHk7xkZ&#10;BOqLjDRGAtJTGfFvQFpKDPwb75eZkYxsOl6ZtQW6nC2k+KbC65CLasilETtaqkJYHGnAPccm8cqj&#10;R/Dbn7qAP/rsOfzp507gx184hd/+5Bl87NZenF1ux3RXPvoa/ehtycVgTylGhuswMdOByYV+DM50&#10;o6m/HmUtJYjUFSJUVY5wVTUqGqrR11ePpZlWHF7pwpljQzh/bhJX713Ck88dx5e/dh2/91s38fvf&#10;Oo3feHUZX312Nz790AqeuLUTl2/O4ci1KaxcGMWuI/3Ys7OH2rmIV5+4gd/64kv45tc/jac+9xQu&#10;fOIGjj1/FfuevICF+05g6NQKmhZnUE06ReP4NPoWlzG2vIKdR4/gvo8+gu/94ffwt//yF/jLf/5j&#10;fO33Po1nPn8fbj5zEqeuLWDl2CDmdzZjeKQMzXStxQVmEeJtJAOBZ64zs2LJviViaoMAfONnvWt+&#10;N+Dj+Bzcn9yvkgcf9+ebnZO3397fEuH3dljvfBL4dxHKurqvdG6uBMzhrrdDeMIRJBkqKfpiG2G9&#10;/3g7SP+5Htbb/5cB7hv24GMPuGQyltKyMiFT5iBDTcaRQQ0FGew6MijdJRH4K4thovFBbTNBZdQh&#10;R6dFpkqNVJLpSRlZAmnZCii0KjjJ4G/ursPCvkmcuXKI5MERHDgxhZ6RSlTUB1DdlIueoXrsWB6j&#10;d3YCbd1NcNP/ZGRnYju9l1s5NHg7exXGvPuk91Ii/hjSMyNdC69L+8bRcYL4o/ecjUbO9aUgg0+r&#10;18FktUJLYx7nn80gwy9BlobtqclIoLExOSlWgZg9ghOTuJrwNpLr8dDzpBAZt0wkZGXJBJmYEJ9I&#10;/xVH//nm5Pba51TaJvqdf1srP9Zg7fbbsfbc7xQbBOA7+6x3/Fvhw0YAMvj9YvD7x7KdC7pl0vul&#10;yJRBpcgSBKCK9COtWgYL6VDhoA11NYWory1BXr4PXq8VLrcJZpFzTklyRAGlOQcqC61b1NBYdNDZ&#10;9DDY6D3l8FuLBg7a12WjpYmjMTiFjAxqVQbUtFRpZFCqM6CkpUqXCbWBySgOI42FqfJkrFYnF8Qf&#10;n8ts1Yqcc5y3TqXLESRgjpaJR04dw57JJlhdVrgDbvjDPgRIJgUDTmq7N1a5t9iHwoogSiuDKCxx&#10;k/5qJB1DjYDDiDy/A/khF3LDpEfn2ZFPv5c35qGDdK3x5V7sOTOB608exYufv44nPnYOx89PoG+4&#10;FFVVXpQWelFeFKJz5pIO7heFQUR4LxfJCDjgC7nhoXa4/HbYIm5YClywRpxwsGdgiL0DaX+nEVbq&#10;N6fLiEDAjGjEirpqv9D3xgbL0NWeR3pREDV11PZyrgJspWvWi4rMMtJrZaTfMhEoSD/Oycj5GTk0&#10;m37nyBejXgn9axEw1Md6BdRM2tJ91tD9M7t18ObakEvty893IeS3IkBt8VGbAlY9/NRHrtU2Wug+&#10;2J1kA3BYM+cy5LQ7BE8eXZdTT3JajmxFGunOycIDUCZjT0Au6hIr1sLegEz8cfEnJv84Vx+TdbzO&#10;SEqORyJtS0xJQlJa6mtEIBOAnDeQyb9sGufkSi5aI4+FHNOzy+Qfhx0z6cjn54JT8fFsR/3qEYDS&#10;2CK9l5IeJYF/ey+ftyUAWbn78Y9/jNbWVvzgBz8QcfT8nePm19v/zbC4uIh/+Zd/wZUrV2CxWETs&#10;PV/Uevu+G6Ra0uCZ9yCzPFPkj1tvnw188JBZIEPJmWLYZmy4y3wXPrJ9/f028OEAK+kulws7duzA&#10;j370Izz++ONiJunDRACyN8cWktdcAGQbKWvxaelIzuIqWmpkafWQG81QWR3Q2N3Qu32whfLhLy5H&#10;aVMNWgaq0TNRR2hC22ADKlsqkVdaCFcwCIPdBaXBQgagHqlyFSEHaQoyHBV07iwacNPYgNpKA2ic&#10;GKQ55JIH8KzsbOQolNBq9LBaeIY1gGh+IcrKKlDf3Ij+8V7sO7kL9zxyFvc9cwl3P3oep26ex8qF&#10;85g4cAJDe45j/tQVnHzkCVx+4VmceOx+TB3fh76dUxhf2YGF/bswMTuKzo56NNcWo4MwymGkw63Y&#10;NdqK8fYytJS6URoyIDdkQl7EhSgpX+E8MnI9PENNCiKHjpChp9awUkDKAilGPCOYxZXBSDnIonVZ&#10;Js9Acl6xJFIUCJwLh5bJKfGkfMS9hkS6/kSuMJsogat7xn7jfQVIWeFtb9iHtqWkJtA52YDdTv8Z&#10;T32WAbOZQ2O0CIcsKCtyob0+jOn+Upzc1YKHzwzh5Vtz+M6ze/AHLx/H73/2Cr740ZO45/AgdvQX&#10;obveh+YaLymBuegbrCXDewj7jsxjz+FZTCz0omuoDo1dFSjmEOuGetR1NmJ8vA2H9vTg1sVpfOb5&#10;k/jOF2/gS5++iFdeOILf+Nwp/Pffuhv/+L1j+PFnZvC9xwbx6Wv9eOruHtx3Tz+uXBvGqQsD2He4&#10;C3v3dOHArj4c3TOCc0d34OqVw7hK9/jyUxdw7vEzOHTfQcyfW0L/wTm0796Brv37MXHuMlbuexgH&#10;7nsQK3dfwrFr5/HgMzfx0quP4mOfuo57H9uPiw8t0XNyEI8+fww3H9mNoyf7MTpahIZaB8qKzYiQ&#10;gu5xaUmBVUKenYU0DklMjuWVEyGhq7nlJMKKDZvbCanX3903GuNr8WZKIeP9RgCulVfrQeqXd4P1&#10;zvPLwFvdpzfDeyNCfnWw3v2QwB52XBU5mYujyMlo1mpg93sQLIoiWFyAYEkB8qpKUdhQjfy6CvjL&#10;C8no9MLgMiPHpKUxRIVMjRpqixnucBi5pUUora+i8aID4wvDOHh2N578xAN49lMP4eCpeTR1FcMd&#10;0kJrSYdCmwSNMRMGayz5PBuhbKyxZ+H2hGRsi6cxazuH58eqA0tkPT+n672n0nbeT/JCTSODUUV2&#10;idVug9PjJuPSAaPDBr3dAmfIj8LqCkQqSqB32iBXk4xQyFeNzEQolOkwU9ucbj3yom4UlQQRIoOb&#10;q18qVQqhS/B/SO3i9qxtiwTRz2vuBS+FLOExWpqoo3Gaczpx+BZ7mwgvVPpNyJZV+SIMzNXzvxts&#10;EIDv7LPe8W+FDyIByPa3hPWeJQn8XPPzHs8kIL2bXNwtMz0VWRkpkGemQKlIhcOmQVVFPtpIbywv&#10;DiFI+pXbqYPLoYXdoYHFrhJhu5y3mWEi3YurzzL5J0JBOU+fUQ29RQctyRo1rYvcgRyuyuGp2SSz&#10;ZDzRmiomY+Vykik8WcsRGsoM4UEWIwA5GoOLV8RIQJvdQO+1Dno6J5+Xi5NwfkJeshcgE4A8Ge70&#10;OmFzWugY2p/a4HSaEQq5UFgYQElZGNEiD7wBIyzWHJiNGpiofRaSDXanHj4u2BGywhe2ILfAicIy&#10;P4org6hvLcDgWB3GphrQM1CKhpZc0n25KIYDASZH6X9dPhfsbjvMdjO1h/PW6QWMViYozSSrjFDb&#10;dVBa2StbA7OH2ubTw+PVweNWI0Jtaih1YLg9D4sTlTi43IJdOxrQ1x1BVbkD0Vwr3QszXDYTjHS9&#10;Gmo7k6DZquwYAaiWi23cJwwL9Yso5MK5HOn6uPIvVwHmqs9c5E9H7TB5DHDm2pBfFkJ1fTHqG0rp&#10;nodRQP0VthuRT8hzm+Gh/Rykj7ncBuo7CzxBksNBMxwhMx1vhT1ghonOx/dOTJ6Tjs1FQLJ4Yors&#10;h9eKtUjkXwqn9ogRf+z1x9uYCGS9m3P/8ljC6T447QeDx7nUjHSkcYVoOmesiAh7GsZ0fKngCHv/&#10;8RjA54mLJxn+K0oArsV6v7+XzzvyAPT7/YK848///b//F42Njevu91ZYWFjAT37yE3zrW9/C/Pw8&#10;KioqxEC/3r7vGJs/gqxSGewzNiRaE2gbFwTZCAf9oIM9/bbe8RGkexIRPBdA4VMFMB+1IKEkAXfE&#10;beQE/DCCyb+dO3fixRdfFLLqiSeeEMr9B40AfEuvAWFk8AwWGxcJ2J6UgsQ0GZKzFEhXapClN0Fp&#10;c0HvDcEaLoA9UgpHQRnCFcWo6yxG53A5WvrKUFabB3++mxQ1K1R6A7KUWjIYNUjLUiNFpkBSejYZ&#10;b1k0wMpoMGaCJRlJyTSA0uCclJKIFM7hkZkhCMJstQpKOofWYoPZxbN+hcgtq0VJcy8ahicxvGcX&#10;5k/tx/zpFUyf3IPJE4cIpzFz+ip2XLgPe28+inPPvYDLLz2Lo8/cj9kbZzF44RB6j+9G194daJ4b&#10;QVVfC4oaylBQFUWxQATR8hBChW66Djv8eTYEcmkZssPtMwulzWghhVPPiaOzScGUIUsQf9RmUhZY&#10;8eBnJ429ZEiJ4BnImBLCxQpYEeGQRy5iwMbqT4O38+/JvK+YtWRFJUn0DfcTryevrkvfU+jcqaRU&#10;J2dlISVHhSyDATqPC+6CfERry1HZWouG7lq0dFeho6sU/T0lmBoqx67Jahycq8eppWYcpeVsbwGa&#10;K+wozCVDNt+CooogqppL0drfiOHZPsztHseufRPYvW8US3uG0TfTj8ahLvSMtWPXzh6cPzqEW+fH&#10;8cS1eXz05iLuvzSOe0/34tnro/iNj+3BX37hAP761SX86KVpfP/XpvCt5yfxykcn8OTDI7hybQBH&#10;z/Xg0NkBnLm2A9ceOYibTxzDA0+fwtOvXMOnvvEYXvn2s3j8pftw4O4VDO4ZwdD+GRy4/xIe+8or&#10;+Pwf/w4+/we/gYdffhonrh/DpZtH8MyLV/D8r13GlUf24sKT+/DJ7z2KP/z7r+H7f/YqHn/hNGYX&#10;61Fb50RpiQUlhQ7kh21kjOihzFEIAjApMRYCLIWpSkQgb5M81iTDnfGzvrvvFwKQr/v2a383kPrp&#10;Vxlvpry/FT6oBKDI3cchv2TccL5Dzh/ExhKHRRksZkGWMRxeD4L5uSipKENVXQ38BV4YfGQ8u1TC&#10;A6W4rgzV7Y2oammkMaMVjT0d6BjpRdd4N3omu9A+2kz7REjW65ClIgMuK4nGAnr3MtjrkMaINXmW&#10;pCTmW+k93LyNtlEb+Z1kQk8i6Jlw4/eVIW3n51baj7enkpGYRdchz8khQ96DmsZ6tHZ3oaa5AUVV&#10;FfAX5qOB2nnq6iXc/cBNtAz0iIJUSrVS5DPjMcBE44GPDNJIARmxNF74yVD1B8mo99tht5uQkyMX&#10;EwlvRgDyko0wXkrvldRONk65vzkPJecgFNccz30QIwJ5KcKxJSJwW2w83yAA3x3ezWe9498KH1QC&#10;8O1SLEjPMT/ziXHxSKXxNEMQgCmEZGTLkoWHHoeBlhQHUUO6V0nUg4BLC6dFATvBRrDacmBzquD2&#10;6hCk96sw4kQkZIHLoYTemAm1MQtKqwKmPDtym0sQbimDpywPZreV5Eg20mVcHCKV9LIUyJh8JN1M&#10;kZEOeWZaLG9dTjqUKvYS5LD/bELME5AJQC6koTVqhOefVImYSTD2eIsRgbGiJVqznvbR0rFqGHVq&#10;OEw6+J0kB3xWeEhvNDnpHOwBp1VBrSH9kfYxmWMkmcWmJfD/aeB06eHz2JAXcqIo6kZxkQNFhTZE&#10;IxZR/MNhp31NauiM9J/GWLEKo9VCSxO1TwcVpy0g8LreRLoztV1pVEJD57f49XCHDMiLmFFebMdE&#10;bwWO7+7E3Sf6cf3SKB64fwGX75nG+GwVyqpc8PsNohiH22aDzWEVXo/6VSKQvQFFOLBCJkKBRWg0&#10;9YlJlwOTXhkjONmTz2OB3W2GxWWExW2C3WuCx29BfsSD0rJclNN9Koh4kRd0IEj7hWn/XM5lGLYg&#10;EKbvdL8jpIsHI5zH0ARXLh0fscKda6H2qOmeZQoSl704c3KyRHEWTt8gVW1+nQBkXTnm/cdEIE+c&#10;C++/RBoLSOfm8Wwt2NOdkbBKCCay/k7nYfKQnyWZLFZtmL3/pPDfuLhfTQLwneC9fN51DkDe7xvf&#10;+Ma6v70VpBDg8fHxdX9/L0g3yeCedyG9PG01998G+fNhw11bP4JNqjuhG7AgfLAE6T4Z7rhj/X03&#10;8MHHBz0E+K0IQM5PtH0LGXdb4xG/jQa0eDKcktOQki5DWrYcmRoa9K1WmPx+OKMReEqK4Skthb80&#10;H3llHhSUu1FU7kcRF9coyYPb5yFlRAdZdg7SZAo6TzaSUjNocE2jATcFickcRpVOSCNDLDbIJnE5&#10;fTn9JyljqXoFZFY95B4HVOEgNBxOXFIBd207yoeWMHToIlZuPIijjz2I/Q9dx/LNy9h54yp233oA&#10;+x9+Cocffw7Hn34eZz/+HI698AAWHziLsbuPY/j8MfQf34fW5TlUjfajtLsNJW2NKGysQaSmDOHK&#10;IvjK8uEoCsIS9cFGigqHG3hDbOBaRC4Sns1UkOHHVcFkIoFwppgl5NlCDh0QeURIyeRqolJ1UsmT&#10;7O3AVUi5AAEfz+eTkhO/fm6+J6tYDVXg3zlPlSxHhWwNKaIWUtb8PniKIsirLUVhcyWKmstRTMpx&#10;eVMxKhuLUNdSgrbOSgz01WGivwJTPUUYbC9AS30+isuCZPgG4S4KI1BdjOL2BjSNdKFvth+jc72k&#10;ILZjbKYVw3M96J/uweBEE+Zn6nF8bweunxnFQ1fmcO+FWZw8PITjB4fE+rP37cTLDy7gy4/M4OuP&#10;jeMbT4zjK09O49cenMC1i33Yc6AZQzvr0HegAxMXJ7Hzvt048NghXHrxLF74+iP4xn/5JL7wvU/g&#10;5lNXMLd/HD3TzZje24dT13fjwefP44lP3I0bTxzFwbPjWDk6hPseOY5v/+Yn8eO//W1858+/jmd/&#10;50U8/3sfw9f+8iv4/B98GhcfOyISa5fWuEjBJEUzTMqqQwO9OgsKVu7oHiSvehNJnkIMXpcIBslY&#10;lwyen/Xdfb8QgHztEvj63wxrjcG1kGai18NaGfjLxAYB+Do4sf9d2+kZ20bf42NVdbkwRsyrJwnp&#10;JMtlnC+W5LsyIxN6kvlmpQYlNbmYPzSC0zcP4+CFFayc3oOlIzvR1N+BSHU5citKkF9ZimBpBLmV&#10;UQRKw9A5jciQ03iRlkVjQroYLxJT02mdxo2UVMQlJQnCi8cyJrzY4OIlk5RcyZnfTQksc9kQ5LGc&#10;5bBE5rOBqNfrYbaYRY6/rNUwL5WBjGYbGdN2C3Q29qCxQU1LpdUIa8gHf0lUTHgVlJUgWphP+kII&#10;4VwPGe3sKSSHjYtE+XSwu8iYJ1niclvIwDeIsDH2bGf5IckNqW/Xvif8G8sXbie322TiBPgOmG1W&#10;6ExGkYpDRuNBIskmJgRFIRpBCK4WqFnjESid891ggwB8Zx+RWJ+O4et+p2B58nZY77jbcXu73wzr&#10;HXs71jvunYJl9XoEID/P2+j54yJZ2+lZjCd5wUhMjEdKUgLJikTI0pIE2ANQp86Ew6pFYcSHuupC&#10;VJaGkBeyIuAzIhg0IRgyIhKx0G9eDHQVYd9SF66dncb1c9OYn6wRxT9cIQ1seUbkt0TRvNSD0okG&#10;OEmH0VgNJEsyhT4l6VdphAySI5mpacjiYhCZqaKAhJJTuBByVqHV5Qhyjt9fI4cbm7TQChJQKcgv&#10;tU4pCpXozbRdFCvhAhkqKFUkRxRy6OidN+u4uIUGJg5ZNucgRy+HQqWg89Pxak5vo4aBjhVeh4Yc&#10;GA0KGPU5sOh1cFpMcFl1cNk5V54adrsSJiOdV5sFlYrAExA8Qb5anETHxUlIfjEJqaLvaiOnMDCT&#10;LGIvRTvsASusfgPsfi3cfg3CAS3aa8NYmqrCoX0NWFmpwexCKQanSDfsCCK32AYPHeO022Axmen6&#10;meDUQMHEn4p0TdZ9c7LEulwdC4/WEHSaHOipb0yiorMRDpKBLh8XKnHBJXIQ2uB3m5HrtyOa5xGI&#10;EMJhJzxeupckSx1uPbVbA6dHC3/YgryoC6GoE/58G3wET8QGN213eEwiRJsjcJRqgooLgiiEd3YW&#10;yUkZ6cxp7KGXFiPveBI9IYl0OSb91kB4AK4SfrdDEIJMAPKSnuEk9iKk8/CEvvAi5PBhOkccyd5t&#10;2+kdoGd/E4+XND6t945LuP19+mXjvXzeNQHI+QD/9V//9V2HAP9nFAFJNpPw6dMj0St5Em4QgB9a&#10;bP0IlE1KeHa7kaonJY22bb19nw184PFBLwLyVgTgti3bkLgpAUmMzQlI3pqI5PgkUtpoAE1PRzop&#10;UjIaaOUmUoKcBhgCpBjk06AecYnZuVC+HeE8FyLRIKIFefD5fdDpjMjOVlJfZpMBlEGDcErMk02E&#10;syYhLSmDkIm0FK6kJUN6TiYySAnKsKmQSQqgriwMf3cTimbGULFzCRW7V1CzchQ9R+7B3JXHse+R&#10;p3H06adw6tc+irOfeAYnX3wah576KPY99hSWH3oUux97GCc+8QTOfeZRHHnuGubO0bHz86jp7UNF&#10;aztq2zpR19KBqrpGFJVWIFJUjLziYuSWliBQXAhHJAxTwEOKkw12nwVmUk50Vg2UpKRlk8KRqSQF&#10;iBQORmaOnJRNMvSys5GWRcjMQvpqKMJrXoEckkCG6FpS8HYk828ZaXSeTDpvDhQaFUGNbK5GxsmI&#10;Gfx/hGxSNjk/lYqr0ZHCZzWo4LNoEKF7U1bkQ3lFCMUVfkTLvShviqCxuwItvVVoaC9DRW2M6Csp&#10;CaCGfu9oyMVwfx0mZwYwND+GlokRlPb1ophQPjSI6pF+NAx3oW2kDf0TrZiY78T8ygh2H57CfjLy&#10;j+zvwaUTQ3jsxi688NRpPPboGZy5uA9Hz+7DpWsncOnifhzZO4hDc404PVeNc7MVOD1TjcMzTVie&#10;7cT4fB/aF4fp/k6i8vAcyo/MoOLwBDpOzWHfraO48eK9uO/5B3H40gn0TXWhqSuKodEoDh+qw63r&#10;/XjyoTHcfa4JC7MhTM8U4NDxIdx85DRe/NzTePjrL+DYZx/G3o9fw/GXbuDUi1ex857d6NrRhvq+&#10;MtS2FtL998Ll1ECVnYIMUuhSyajmiqDbVz0YJEikHy+ldcn4+Vnf3fcLAbiWZFnbL1J/SH2yVp6t&#10;xe2k31qst/8vA+sZzG+H9c7zy8DavpTuhwRpn7XP7O378nZe8n0V5HdizBMijgwigVXySVQ+jqP7&#10;n8B5lGJhtDLOoadgI1cJX9SO3ukm7D+3iOUTsxjfPYie6XaUt5UiVB5CpDqKsmaSu2T4W0NuZJMh&#10;nKYiWSlPRo4uEwYOXaPxIDWTjLEUak8SPWMJNFYRtrC3BedcEt6A9D5yO+h5ZPKMx25OE6SkNmST&#10;PGbZy2BSjbcbDAbh9e/1+mA2W8mo1tNYpYeePad1OjIkVcKQVGvZuFaRca2GzWlGtCgXDc3VGJ4c&#10;wtjsOLqHe1HHhUkKwzA4DFCZ1dDaSBYL0DltvE0DmToLiTLOrRsrciPdB+5n/r6d2p+QsJ36L4na&#10;ngytVoHcPB9a6dx9Q/3oGRpFZ/8w6ls6kRstJmPcRga3HulZChorMpGclk7GKufvjRf/wf3AJMzW&#10;bbH7yBDfV+/t2vsvYSuN/zwJKMitdbDe8y6Bz/feQOd+11jvPD873s1HePmQzsT61Ppy9Y14JwY/&#10;9+N6x96On+e5frZ79zpee4bo+eIxgSMY2NuOU5+kZSSQ/kjjacp2pKfGibzGnO+ZIZelQKXIgJGe&#10;d5uJ8/cZ4fNZES70IlqVh9LmYtR3V2JwrAHHlrvx5IVZ/O7HLuFvfu8p/MnvPYFbNxbQ0hpGboFd&#10;VOCNlodRVpeHQL4BWgMXaEgjnYpJf54MYI9f0jtpGUs1k0LvGudm5uq1MlHYQaWid16tEDne5KTv&#10;auj9ZxJLFKIgvZehNypJLnClYLlY5yIiTODpdFyQIga1mqvTcoQIFxfJgU5PxxH43OylxhMC/F9i&#10;H16K/+VUMkyiKcX+Wq1K/M5exkxsaVZ/0+rYe5D/j/bhJZ+bK9MatdBZdDC5LDC5rTB7bHCxV12+&#10;T+QK9ASdIk+gk/rX7jEL+HM9iJZ4UFkXQFNbFHWNeYgWOhEMW2MezKRHerwW2Bwm0nuNyCEdM4v0&#10;URm1N4MnNTiND63zNoWe2mAiGWrWifBoKQzZ5qJ2+Fxw+z0EN9w+B1xeGy2tsarEAQfc9N3BXoKr&#10;Idcmmw56C4d0q2HmKs12HSxkc9jYg9BjgdXFXo8kY02kr1Ef5FDfMCnLYd9q6g9e5/yEWdTXMjnp&#10;4ZkyoVOzF19sDCMbn2UxF5FanUQRVd7XgPd7AxlIY14c7bdW95H0n7W6z3rvx/sB7+XzrgnA94qf&#10;NwF4R+adyKylB6RCjjuT71p3nw18uJDoToJqUYP45gRsSr8TCXfQACnCwtfffwMfPLwbAnCt4fxW&#10;uIuwntH+dnivRv1dJMzfiWK3VmkTIV48iLExH0cDI+dTSuB8GamC/EtmN/e0JKRkJpNxloJMZRoU&#10;nEjZrKABWgc3KR0eJw3oBK/LDpfDBpNRT8oOu+PLSBEkRYzOkcS5MtJIISPlLymDzkcKGHuuKXNI&#10;sVFqoNewAmGB1uuCtjgESycZh7v60XJhJ/puHkTv9RV0nVxA7+I0+mem0L9jEiMrc1g6fxDnP3ov&#10;Hnj1GTzy+Y/h4Vc/jgc/9TE88fKn8OlvfBNf/e3fxRe++R08+sQzOHjwGEYnZjE4PYfRpWX0L+5E&#10;0/gESjo7Eaqrha+iDIHyEuGdwnmqvJF8WIIhGHwB6LxuqFxWyMm4yzQrkWEkBcMQq04nJ4UwhxRZ&#10;BSltHE6WTUZwplwuPPg4YT5XkUyRxTz2OLdISjr3LSnJQlFeXaazwpxE+yYjQ5FGik02KXcqmEnB&#10;s5BCaCYl0UiKl5GULiMpPUb6zURKn4WMU1aMAm49ol49yqIuNNRG0NxahgYythvaS9E+UIOJHd3Y&#10;c3Acu/b0YqC/CHXVFpQXa1BcrEJpuQGNTX709ldgdLYL43smMHJwB3qPLKH5wCxK5nuRN9yImsk2&#10;jC0PYWnvJPYeXMCBI7uw//BOrBxexO4jO7D/7G6cvu8kLjxyAQeuHsSO4/PYcXQa8wdHMLnUQYZz&#10;I0Ynm9HX34iW9mrUNlegvLEchYw2+j7Rg779c5g8tZuwE6NHZjB5ZBpLpxdw/O4FnL08hZPnRgnj&#10;OHNpGqcvzuDY2Umcv2cXjp2fxdhCE7onKjB/oA+XHzqEB164iCOPnEbfud2o2j2E2p1kUO8fx9Tx&#10;WSyfXcLy8R0YXehDRWMBrB4dMnJSEZ9G70AyK4Yxcut2JU96d94M671v7wSbyMBdT4a8He4iWbHe&#10;+d4Ot//fO/1wf0gK8Np+Wds36/3fBn55kO6LdJ+keybdP+kZ53vKnmrsLSORZkqVEkazCSarRXii&#10;sRcae9VIpCDnT0ojuSZXkiGmUZMM5GqRZBiq0sloJAPfpSSDlIw5jwbefBvKG4pQUhOFO9cGnU0F&#10;pTEbKpMCFrcBgYgHeUVekfPJ7NRAY2JvEx4r4mnciCE+hQyvRGp3ArU5kdbJsGfii9vMhJ/ZbBaF&#10;o4xGnoDKFhMr7PXH25n4s9lswgNQo9EIwk+vJxlqscDr9cBHhqqVjFedngxxA7XbQm32cciaD+WV&#10;ETQ2l6O6oRz5pdx+L6w+O42DWjKIyciUpyFVkUFGcSYySXYrSD7nGNW0LkdqdrowIrmPpfeD+5/7&#10;nUPRsuh3DY0fHBboZe+YgiDJ5HwUVxWhsq0BLYPd6B4fxPD8FOZWdmJuzxKGpsdEASaTyyw8cTJy&#10;mDylsUXGHvbb6P+2IoEQF0//te0ubN5yF/3nZmpDjBCUnoG1kJ6T23H78/RBw7v5MGkg8iZvj3n6&#10;rKeHrcWHjQDklCQqtVx4z3HBCS3pRmmpcUhL2Y7szBSo6F1Rq7NIP+T8ezJRLIILbtgcBoSjHhRU&#10;5CJQGIAr1wNvnpfePT+a6V0YayjBnu5aHJ9qx9G5buwYakZrTTEK8v2iaqyHC2HQGG7Us+cv/V9a&#10;LOebyL/M1V45/xutS+Qf53Njsk+hyIScIWfvvxjhxtuZrDOauBDFGwlAJv84BQyvi21cLVirjHn0&#10;GbSCnGOSj8/HxCKTe4LQI71N/J+E1Wqy4n9zSAauEoG8L0OjUQpSUHi20f68ZPB+TAbq9RqScdQ2&#10;o1bkKTRSf1u9dkEAau1Gkp/G1wgzA/WvzqwSMFhJn3Qa4OW8eyTXQtTPwbAL/qCD7pcedqdWpDOo&#10;qA6juMyHMMlsG/WvzmwQFdiV9L8q0knl1LZs0ne5mJOWST/6TxP/L8HKOim1w8FEJMlIp9dGbbGS&#10;jmWGxW+BI+SAK88FZ64TFpKvBjfJXPpvvUsPA9kU3E6NMUcstSbqc1rnpQTOBaskecnFWbgKcawq&#10;cSw3YYY8A2mZqUIOcqQMF63inH6cN1Yas96OAIylXFgD2sb2kTReroUkN9d7N94veC+fNyUA+fub&#10;fX7pHoB3fQTpVenwnvQgKypbf58NfPiw9SPIGs9Bzd+1oPDblUiwJa+/3wY+sPiwEoBiECODgBVa&#10;9qjgAZEHyqwcUjhocJeT0pHJhk12KtKyyDDMJoNKmQa5OkPMhupJEdApFQJGzoHCs4GkvLByI5Lk&#10;picJAjGZi2FkpSJj1UjiMF+5VQ+r2wGf24eAixQ5h48UBT/s+blwVxchnxS++uku9Cz1o3++C31j&#10;Lejpb0FHTxNaehrQNtSE/h29mD82i32X9+Lg1UM4cPkwDlw4imOXzuDStWu4fu8DuHr1Jk6cOodd&#10;e/djaf9+HDx/Dqdv0bYHbmLv9cvYceE0Ro7sQ+uOSVQPd6OkoxHR+iqEykrgjRaSshKFPRyC2e+G&#10;1mWCwqpCtpmURCspbnYFKVxkMNrUIik1h4toSEHikC3Jc0+moD5ko1hADhn1jYyriJHhlyGKhXAF&#10;SlZK0+kYUvb0pGSSgmk2a+C06OCxGOAjw9RvM8FH8BJcDpOYOXX4rHD6bfB7TAh7jIiGHSgmBbq0&#10;Ih+1ZLB2DbVhYscQlvZNYf9R6qdDY9ixowVDAwXobPWips6Coko9iitMqG0MYGCsEXP7J7F0fh8W&#10;b57E5L1H0XpiHpU7+9Cy2I+pvVPYuW8WO5YnMb00jqldE5jYPYnR3RMYPzCDHWf2YN89x7By5SBm&#10;T+zAAN275uE61HQUo7q1CDVtNahqbkBFUz0qmutR0lCDSG05IvVlqOhuQMdMP4b3TGFo9zg65/vQ&#10;Rfd3dC9XCR7CoeN9OHZ6GKc5xPjcDiwfGMPgVBta+2tR3V6GsuYC1HaXYnixE0ev7MaVx07iwNXD&#10;6N41iYLOWhS0lqO2t472r0cnoa+vAT2dNaivioqwFD0pkunJCUiOj0c8ewCS0rdBAL7xI/WF1B+3&#10;K8C/at58HzbwvZDuCS/5+ZVy3jFJJuWwlJ5rXkqhp+ydzKQZk2NMitntZLy5ubKkH75gAG6fl4xN&#10;I7JInrFhxRMcXCmRv0vpCtjjgknCLDZsybDm3FAWs16EhdntehQUBFFTU0RLH1wuNrBzEAia0d1T&#10;i53L45iY7UdtUynJNBMZmhxqRmORKp3GGxnJ0HQxQRLLBxiHeM7nlMoTJzEPayb7eCl5XUthv9J2&#10;vj7ug9f2E/nBuAp7iiAj2Ji32rRkCBtEGC/n5grl2lBcGkB5ZRi1DQWoqi9FblEujCR/FbocpNN4&#10;liSjNvE4R8sUGuPS5OnIJDnOSM1KQ0Ia9Tkbm9Tf0rsi3RsOI8uifTRkzDpdZhQUhlBTW4qu7iYM&#10;zvVheO8whghThyex/+o+XHv6Kp749KP47HdfwQuffxa7ji6Q7CsnWVqM+q4qlNZGEaA2641ZdH1M&#10;MG5GSupWJCZzIZdN9Czwkif7YvdfelbeCrc/Yx80vJuPyL+4SgIyIbeeHrYWHzQCcL1ng5fS88y5&#10;idmzjr3jXKSfGEiPycxIQFriVsjovVXS+8J59pQa0p9Iz9HY6D3zW+DKdyNY5IM34oHFaxO5NjkE&#10;3ufxoCQvjLaqMoy01WG+qwXjpDd0VJeioiAXIb8TVrtBkIg6XTZy5MmQpXNhtBjxxzoo52uL6Vdc&#10;oE0mCD8m/lhH5bYKb8BM0r3oO5NxgghUygWpJ3n5cZEQJjN5qdYwUUjnIXkkV3BRkdhxfF6pOiwX&#10;gZOvnk/yBpSqyEqEI//f7ZAIQZHTjvdbbeda8O9MFjLhaFot/GFxWmDzkg7DcsmggkJU4OVCHTnC&#10;m87InsmrZBqvu0hndHtdYlLE4XCQbKb+pmM5Z2FJWRB1JOvKKgMiF5/FroOWZKNayxXSlTCQLDda&#10;tMJrz+GyCM8+N58vYKPzWkgnJb3US/qpN7a0uY0CHEVjcptg9dE+QRpbwk6YSG/VOXVQc5Enzq9t&#10;JT16DfGn52J7/J2eIz3dY07DIzwAjaxjkw2hyhYEIOcjzCD9mck/tjViY0TMg4/tGU6dkJTGSBUT&#10;WAK0zhNYTAYKr3aRSiGWX/WnsEZ2f9DwXj7vSw/A7TnboRvWQdacgTuS1t9nAx9O3GEmZWhvEmTX&#10;5MgaU2KTcusb99nID/iBxoedAORBjgdMNuzkKiUcbhdC+bnwhnwwWA1QkNKTpcwgQyyTBmYFDcYq&#10;MQuq41CFLJnIqSKXkTLE66T8iFlXDr1gpCaKGTmenePw2SxDDtKspBiSAWjw2REIBRHNjSIajiI3&#10;HIE/l4uJ5CK/JIrGxipM9LVj72g/9k8OYcd0P0bHuzA01obx+W7s2DeC5WOTWD4+iZ1HJrB8dAbH&#10;zpOhdOsiHn3ifjz51KN46LGHcObaZSweO4C+hUm0zQxjcO8OLF44gn03z2PvfeexePdxjB5fQcfy&#10;DGon+1E62I7ijiaUN9SjoqYGpZVlKOR8VVEffGRguUJGgh5OgiNEBmOQlBufATq3Hhq7FmpTLGeM&#10;ioxEBq9zmAIrLqJKnU5JfcqhvNyvZEiLfCpyUoppX1J+9DxTS8qO3WmEmwxDr9sCv8cmkkRzfimH&#10;ixUrEyykQPHMKm9zkxLocrFi54Q36EV+cRS1LQ1o7+9Ae18rWrpq0NxeipaOQrS1R9DWFkZ1MynY&#10;DQ5UNfrQ0VOKhd3DOHv9OG68+ACuvfw4jj1/E+NXD6FhzygqRltQ19OAlp5GtA02o2uqAz1zPWib&#10;bEfdcAOqh+pQTcsm2s7kXetEFyo7a5FfVYhczhdZGkV+WQki5RUoqq5BZXMTqlupjxvrUNZYK7xd&#10;6rmdo91oGu1C7UArKvsaUU3/1TJch5a+UtS05JORG0JJdRglNREUVxcQilBQEUUBrZc2lqBtuAU7&#10;jy3izM1TOHz5OMZ270AjPUMcstfQVInSogBCpIzmu4woDzpRGXQjaicFOosU+7gkZG6JR/LWOMSR&#10;QSMRJf/ZxvL7hQB8s+uViL8NAvCXA74XkhHOkLw0mdxjMoy93axWqwiB5WTpTIIxQcaEmEQM8jb+&#10;jfdho5CNQ7fXA5fPC7PdRnJLT8aWggytzNeqJLIX99pcpUwAChIwlQzg9CxospXQKshoVGlg0+vg&#10;orHEazfCYVLBbsqBnz2Xw1aUFLpQWupDQYkfuYUehKNueELUXht7gyig1MbGn9RMLlCVSAZdojDo&#10;Yt7UnEs2Vml3PbKTt0vbXs/Fx95xW5GcEkdjVSIZ7clkbKdBZ5DDatcIGLmauluLaJEbdY2FaGkr&#10;R0NLFbUxIgoAyGg8S6K2sEfi1gTqe1rGJcchgYxPNkJ5zOPf45PjBeG2Vn68TpjEI4P2U9NYEAi6&#10;UF5ZgJbWWszMjmDl7BJWbizhwIO7cfUT5/HMNx7Dk19+CKcfOYydZ6eweGISC0fGceKevfjCd17C&#10;n//9H+KHf/7b+NSrT2LfoSkas3xkQKcjS7Gd+mgLjcVMBm4T18whkfGClPxpmcZtW4v1nrcPEt7N&#10;h8mEhJQYacAk4Hp62Fp80AjA2+U8Py/Sb7Fnehs903FIlyUjW56KzKxkyNISkEnbsjOSoFVni9xt&#10;XMXXzMRfgRfhahq7W8oQrSuGJxKA3ecW+qfb7UaY9M/qinz0dldhZroF82PNaK4Moyhio/fSiXCh&#10;Axa/DhqHGgrSK0WOumySPzypSnooE35MmrFO+nYEIC+ZtFMqmYBjkk1BcpN0XQMXHGGv4BxBAqo1&#10;7JH3OgEoJm7pOImsy8ri/yFdmdbZ04/PxUupiiy3jf9LTEDcBuGdSMczBGnJ56LzrAX/T6wIUSyU&#10;mMNeuVIxT0porTpBAKq5vRb1ax5/7AnIRCBX5eUlh9YazBro9JyDUAOTWScIQA7J9QWc8JBeLlXy&#10;NdL9MppVsNC5bA7SeUnv9AXYUzmA0rIIKki/K6nIQ6TYj2hpAPlM5JJMd/rZC1EPi4uJOyXMtlgF&#10;ZJ7YNptjSyP1rU5LfaqmsUIjp/YoRBuZvFQbFK95/XGbpVBgJjCF/sz6MslNaV14ANK9SGECUIwR&#10;tOT3NZnGBgLbN/z+8tjFlX1j4cHpYj/+TUptwYU81kLkmaVne+2z/kHCe/m8LQHIg+5f/dVfobe3&#10;F9/5zndE9d4f/OAHYhZuvf3fDD9PAjAzKENoyYdsb+a6v29gA+oyFcaeG8HkJyfQ9nAbcs+HEX4w&#10;D+VPlkA5JMP2SnppPJuF1yDvf8dH7hC4/TwbeH/hw0wAivBfGvw4vxPPmHGoKicVtjrtIo8Hu/Zz&#10;8QsVDc4Gq1bM9AXy3AiESEmzW2BQ0wCcSQoLGWQZHMq6JkFuQtJ2GnxjRpEgARW0HylQmUZSiiw5&#10;MDlNKCjIR2tTM4aGRzE0M4O2iVFUDnShuKcJNf0t6J/oxeKOcSwvjGNqugcDw00YJkVwYVc/Dh+f&#10;xvGzczh6hsNBZ3H64iLuve8onnrmOp5/8SE8/ewDeOTpW7j69E0cf+QydpxfQf/ecYwdmca+a4dw&#10;8ekruP/Tj+D+lx/H5Rfvx8GHL2H8/AG07ZtH48IYukcHMDzYi2Fqz2BvC3o6q9HeWoymxnzU1gZQ&#10;UeNFcZUbeWWkNBVZYY0YYQrpYSXFh0MqHC5SmFwGUpqMcHoscHhpH5cJelLUVEZSWnU5yCbI9dSH&#10;rLiRwmUgJcvGeVLCLnhzyRCmpTtIBrnfLrz92OvPLsFvhYPuh8NLirDDRsqRFWanE1a3h373kxEd&#10;RqiAFOzyIpTXc867ChEWXN9eiPqOKBr6i9E6XoXuyXr0jtWjf7wZ4wsD2HF8ETsuH8DMlYMYu7QP&#10;A8d3om1hFHXdrahoqERtexU6xluFZ2b3TBta6djGoWrU9JajvL0Epa0lKKgrQqA0D17OC0nvlzs3&#10;AmeIEC6AP1qCaHkVSqqrUVpdiYq6SlQ3VaG2rRYNdN/bRnvQNTOMlslBVA91IdpUiUAZnaswCG80&#10;iGBRLiJlBSiuKENBaTHyigpQWFkmKoyOL83h1LWLuPejD+PiY7dw6Pol7Dp7DAtHVzA8P0r/U4ZQ&#10;2AEf3Re/wwA3K6MqUqTTSDGMT0TKtngkbHgArvtZ71wb+MXi9ueMv8eMb064H/PkY9KPxzH2huPc&#10;d2xMFxUVITc3VxCBTPRJnnJrc5VyuCxH6XARCoZRVJo0g6tOcuJ5Qf7J0gX5JgypbPa+IOOLwGRg&#10;jAik89G7lJlMhjUhm8nANDKsZZlQsUGblgwZEwJpCTDSWOC16xHycqVLM/xkOIYL3KhuLEHPYCuh&#10;TXjdsQErk6fROBKP7WJMiUcSJ3cn4y2JjDu+bib32O6QiEDeJn1n8HfJAzBGgHJxHw57Zi9JJglj&#10;Sd7TM5KozzKEoa/RZQkZXlQcRElZWIQaqjQ54Grs2+O3ELYiLoHGUZGLcPP62B7L9yfJCGncjYvb&#10;Log4zv/HIcDlFYWYIHk3vzCBhaVJ7Do9jfMvHMaT374Pz333ITz36w/hiS/ei9OP7MPoSht6Zmsw&#10;utiKfSem8PBTl/HJzz6JZz92H07QeDg2XYvG1hAKSrjyZg4Z3+nQ6lOp7QwZclT0bMi4OEqMEOU2&#10;rYXUVglrn7cPGt7NJ53ek8SkJMTR8yS8gqivpDyJb5Yvcb3/vB3rHbce1jv2dqx33O1Y77h3gvUI&#10;wLXYupUL2myj941zcsbeqWR6xtPpfcnMYA/jDCiU9F6ZNbCSPuMrIvuqMorcqgIa34NwFzjhyLPA&#10;GuBJVT3yyl3oHq/BriPDOHN9F46fnkdbSyHy8rlKrAW+gAlmuwpaA43fInw35mWnyGGijMk5JtFS&#10;hZcv5wXMljNpx+RcjGRjMo49BPldYG9BQRpKZFt2Op2H3hud/LUwYM73x2S9UkX6K3vpyZnYi4X7&#10;Sjn9eDsTijFCb5Xcy6Tz0/+n0//FkErykycwSB6tAU+crwUfy21aC3FeQQ6ukpocbpyTDSWTYdoc&#10;AQ3plDrSJ9lbz2DSQs8Tz9R2Fe0jCnYY6Ho4dJfAIcSiqAmTiPSdK/4yjBYDDEb2MmSPcK5arIOD&#10;8wfmO1DenIfBHY1YOtGP3ecHMLHQgIamIMoqnMgvNCOYp4fbz6RdDgx2OUEBE1cjtnDocsyjUsWh&#10;4Eq6TyTXc5QZgmzl1DZGHbVb5DpUQk/t5PYbzZwfUE/2B+nNtE+WMhPp7PFHfcqkHyOVJ1zYE5v6&#10;LZX6iIuAJPMYwbYIPYMs63mdC4OkpaeKcPWkFC70weRgLLctO0KIiur0HK/F7c/5eu/GryL4XeeJ&#10;g7fCe/m8LQHIncQGNRN4Uljwz1IF+GclAO/YfAeSQ8lQNisRp4xbd58NfJixSuKxp992QsJHcJf1&#10;Tmj30EB11YbQQw6UPOeF86MmZO7PxibF5jXHcb7ADRLw/YxoNPqhJgB58ONZbc55IWbJZBlk2JGS&#10;o2YPNib/Ynk4eObQ6bfCxwRKwAGX3QyTVo0cUoJkZBSm04Arki+zgUaDbiIZemysJaTQIJxOBpiM&#10;lBp5KilQ6TDos+BxGFFTXoLx8TEcPHMSpx65haPPPoLlZ25h+P6zqD+xiLLlIZTPdaNmrBVNPbVo&#10;ai9HR081puY6cejYNC5c2Y3L11Zw6Z7duHJ9BffcOIB7bx3Dg49dwCNPXsGtj96D6y/dj/u/9CTu&#10;e/UhnP3oGRy6dw/OPHgQT33mPvz6j76EP/6f/wV/8E9/jK/9+W/i/q98HHseuwcTFw5jbv8C9u6d&#10;w6H98zi4ZxK753uxY6wBE/3lGObquX1F6B8sRddAKeq7oyhqCpBC60JekR3RiAORCClEURfBjfyI&#10;B+GIF/48t0jSbPFYoaPrV1nJuDbroSSFS+80wsYJmPM98EZ98ES9cEc9pBiT7Im4YM9zwE59z/lT&#10;xD4ET54XrvwAbOEAzD4PzB4vbN4gHP4w/U8u3OFchAojKGuoQMtAE/pmOjEw34HeuVYMrfRj6dwi&#10;jl8/hKMXVzCzcxAdg/WoH6hFA4fX7hnG4IklzF8+hl0XTmBmZTdd6wBaOxrRO9iEydluLO0exp4D&#10;o9h9YBhLdL7JHe1o669AaX0+8jmnT0mYroHaEsmnZTGCJVWIVNShuKoa5VXlqKouQR0Z+U3N5Whp&#10;r0RzNxmvfU2o7WtFeXcLCjsbkdtSD19tDTxl5fCVlCBcVoqiygqUV1ehtLwMhSXFKCwvRXVLIzrH&#10;hjGytIDRPbswdGQvRs4cwfCpA2hbnkb5UCuK6D9KmstQVFtI/eKH0a6HjIyCuOREbCbD7q7t8aQE&#10;vm6w34713qmfFRsE4AbeKW5/Bvk7y3Imcpjg4vGLQ3klcGEOXnJOPyYHmRzj/fg7k31arVbsw9+l&#10;Yhm8XRTSkLNnhUKE9XKuP5FLKZmMJvaqYI8KWvI2kd9U+p3GD5FwPyWekIAUkv/JZGAlMSEgKoIm&#10;Ii01BbIMMsizMqFRK2G1mOHxOuDPtaOkKg8nzh3E8x9/EmcuHkNrVwNsLhONGzECMJ7Om0RGXCod&#10;n0aGNocAS+G97OnHRB9DWmfyjz0B+bp5P77G7GwF0lIykZSQgfi4NOq7ZEIi4gjxcTEvwhS6jkRu&#10;N4Hz2apUOWRwy0Q+MfYe3LqNCZC7BDZvuRNbttL6uthE4+wbvf8kAjA+gRHzRNQbcpBLsry8IorG&#10;pkqMLnfi4gsH8fLvP4Wv/9lLePX7T+PBl85h34UJLB7qw6HTMzh6egd27iIDfKwFo0ONGKBxsas3&#10;gpnFWtx4cC+eeu4cdu/rQ1EZV/ZUwceVVQvcCOW66f9U1B/cR7Eq59xHayc61j5jH2S8mw+HjktE&#10;s9RfUl99mPpMgvRMrwX3Ccui10l3rmydTu8Pe8/liPx2XFVXZ9YJrzWH3wVfJIjcAh/y6Nnkyq+5&#10;USetkyyo8KKzrxIjk00CnQPVKK3NQ7CQ9J9cC+wBIxwBM5ykM9k8FuFZyOGqOtZXdXJwuDGDySYO&#10;3WWo1OxBJxNEncjFR+80E2kSCciEoOQVmJnJZGEWlJwSh8DefCI8l0N42aOPPQcJUjERJg75PPxe&#10;MTjnIH8XZFQ6y0r2XI4h5qVGevEasNzkyJnXwZ7ZP43U1fyG0vnZW5DJwRghGLs2kTOQPQQFMRrL&#10;PSg8B1UKEd7MpBqTfhyRoiQdX6lVikIaar0qBtrOS+5Po0kDh9Mk8gWWk043MFiFPSsdOHGqD0dP&#10;tGDHjhq0tIRQXe1FUbEdkUI76bx0j4I2WNj70KoVzgMcqs3elHwf+B7wfVGqmMCMeVPm5MigJzlr&#10;0KhiVYWFd+IqUUntVRvJ1tDliMrD7PHHpCqH/UokIK8zMcghwUySpgmyj3Papgi5zXZJYlKcAK/H&#10;J9I7HL/99eI+bEcRPigEINuE69mKa/FePm9JAD777LOrvwKPPPLIT/3+brBz50784z/+I+bm5nDn&#10;nXcKrLff2yFeEw9NjxLJuYkiF+B6+2xgA+vjdXJP5stC8clKeJdDSKBn6c6su/CRzbfvv4H3C+64&#10;4w7cddddKCsrw2/+5m/i8ccf/9ARgFvZA4CUWYn8YyOOXePZ0yOdZx1zYqG/nHyX3e+tLgMN6nqY&#10;SdmyGGlgJwNOzUoSQ0EDOylCrIywgpJCSg4rPhwSxeB8SWmZSVDIE2HUpMNlViHX70RxaSEq2hpR&#10;MzWExkNLaDl/AA3n96L66A5U7ZlAzfwA6ie60TrejfbRTnSNtmNwugtzy4M4eGwGZy/uxNV7D+DG&#10;A0dx7f6juHjjIE7dsx8nrx3AqQeO48LHruDBrz2OF3/jOXzsW4/jhc/fi0998Sa+87vP4y/+f7+O&#10;f/r3H+Gff/I3+Puf/CN+63/8N3z0+1/H6Y8/hoNXj2LfsXms7BvDyvIA9i50Yvd0A5ZGyrA4VIKl&#10;0XIsTlVjfrYO4zM16JuoQPtAMSlD+WiqC6OhJoy6mlzUktJaWx9FdX0hymoKUVARQag4DHe+H9aQ&#10;F8aAG6aACw4yzHxRLwLFQYQq85FbW4DchiKEG4vgr4vCVRmGqzQAX1kY4Qr6vSwXwaIg3KVheCqj&#10;CFYVI1BeBE9hBJ78XPgjEeSXFqOqqQYjC6M4feMkHv3UQ/joFx7FrU/di5OPn8XB+0/h6M3jOHJp&#10;Hxb3T2Jgog11PZWoHKxGx/IQFq4cxdGHr9M+92DX8ZOYnF7ERE8f5nvasG+8B6d3jeLuQ5O4++go&#10;zh8ZwMlD3di5VI+ewSjKGj10HU44Sx2wFLnhKilApKYetR3t9HsPhoY70ddbi47WQjTWB1FHqKe+&#10;q+ssQ3VPDUp66hDpqoOvuRG2mgaYy6pgLSyGMxqFL58MgdwQfH4v3G4nHB4nLF4nzFy9ma7dWVaM&#10;YHsz8od74OtqgqmyEPoC6u9CHzxFAZGMWmvViCT+CaQkbiVjZXN8Iu7ankhKHymFW9b3+FvvnfpZ&#10;sUEAbuCd4vZnkL9LBKBEdDGBlZqSCnk2GYFKFWQZMkGQsacb7yMRgDk5nHxeJcg+lUr1WlEMLprB&#10;xGBmVqbwsmOyb3tiLHk6e4oLjwlaj+VE4wkk+m/6PeZFTuNIMpNasfxzKakc6rodCRwiG8/eQdvJ&#10;iE1BepqMkEltU0CntcDl8sQmlnLtoiAAe5nrzUrIFOzZQcYanWObCLXdTmMKGb5suLPHD7VdrlAI&#10;70W+JsmjkcdxJmyS6FrXkoJ87cnJ7P2WiYS4TMRtl2H7tnRs35pKSKHvqdTGlBghGJeExAQatxKp&#10;DUkpiE+Io2vgPHrUjjjq9zUk4Natm8T3n8ZmbFsl1aR7xd5jHBbM/cFehAlJ25CRlSKMYTaOdQYF&#10;jQly5HfY0L27CtPHO7F0ehD7L07h8MU5HDgxhf1HJjG/g8bD5iLUlgbRWl2AvvYK2taAC3dP4fGn&#10;j+PRp47j6MlxdA+UoqLWj6q6PJTRGFJaScuKKPJo/OFCB0x0cL+sJUwlMnDts/ZBxLv5SOQW9w8v&#10;NwjAnx4fJb3ydVkUywvIRJRUJZeJQFE8w8Ch9qRLWo1w2vRw27UCHocOXodeeOnnBWwoIFlQEvWj&#10;qDyMiuZSVLaVI1qTD1+RB94CFyLVeSioicCZb4fezuQW5+9Ti0I+/HxzOCt7sDEB9VrlXg3JPCbI&#10;lHJBjDF5xh57olhIBhcPyoAim3Ta7GyoSU5qVSSnNHIYdAqCHFpNBsnWNNJ3M+jYGPkmyD/OP7h6&#10;DiahmBzk609KJdmYwnKMJ8VjSKDvHB3DE+S8LibO1yBGCL6R/HuN1OLz0//xUuQ8pO2CEMxIFW1h&#10;QlKEOvN1rRKETA4yiSkqCpPuzgSflEuPCTVG5uqSC2twaK2K9H4uJOJwmJAbcqGWdM6J3ioc29WJ&#10;K8f6ceVoB3bNVqO1JYiqKrpPZS4Ul3pQUORHMM8Hp88Ns9MOi91C98AgPAq5kArLOYmgZbnHXoBK&#10;+l8t3Q/OKS76W8f3UQ+T1SAIQKWeZD3dA24vt5M9AJn047za/J3TMjD5x+2XvDslMpf7J5n7VSIA&#10;OY9sUqzwx1rPPy7usxYbBOBPf951DsCWlpb3VARkYWEBP/nJT8SxP/rRj3Dq1Clw+MJ6+74VUuzJ&#10;sC/YkBFNX/f3DWzgrXAXYRMjfROS6tLhvulD9x/2ouFbzTAfsSOtToFN8q2CXL7jrjs2cga+TzA0&#10;NIQf/vCH+Od//mchZx599FERCvVhywHIM2BsvDHxx6FcHNYVC+kipSabi35kiRk8p88Kd8AOu8cU&#10;m80jRY4Ha56xsxj1cNIg73LR7xwabNAih5Q+npkTs5+rRGBSJiky2VuRpYqHRp9BA7wKDrcVgcJ8&#10;FLQ2ompiELWzY6gY60dVbwdaOzsw1NqB3pY21HcRhrvROTWIoR1DmFkew76j8zh7aQX33HcMNx85&#10;g3sfO4Pz9x/FvkvL2H1hGUceOI57XrmJJ7/7FD73hy/hd//iC/jLf/gm/te//Cb+/d+/j3/7t+/j&#10;n//37+Iv/8f38YO//T4++8Pv4IFvvoKTH38UR+4/gT0nZzCzqwuzc81YnmvEnqka7BwoxHxnCNNt&#10;foy2eNHf6kV3ux+dXWF0deejuyOC3vZC9HeVoL+nHD09lejoqkRLZyUa2qtQ3VyJkvoyUlxLEKoo&#10;QqC8EIGyAoRL8whh5FZSXzSWorS7BhVDTagcaUHlaCuqxtpQM9KKyt4GlLdVoby5HBUtlagaaELj&#10;TC9a5wZRN9SBwsYq5NI5CypL0NDVhJH5YRy9fAiPf+phvPJbL+GV738cT33zMVz8+HXsvf80GZiL&#10;1J/96B5pQmtvNeqpzY2j9eheHsLkqT1YunQSu8+fxZ5T53H4yHlc3nMUt5b34NG9y3j62B48f3YX&#10;njo9hRuHu3Fubz2O7avFruVKdI+GUdhihbOGlO9yUv4K3LBHchEoykdJVQT1DRE01vlRV2kjmNHe&#10;4sPoeCV27O0XFYRHD0yhfWkY0YFe2BrbYaqog7GwGCYuyuJxkmJopOdwdWaZ8y7SuooUVbXPCW1u&#10;ADlBP2QuJ5Lp2YwnxTeJFEVWEmWyFKST8pe6fSuS6V1I3rINKVsSkLw5GQmbErFt0wYBuN5nvXNt&#10;4BeLrZs3IW4T4y5sp/Xt9ExuXzW4udgEkzhcxZ0JsExZFjJSZUhJTEZiAhk8CdsEEtgAIuOSDUkR&#10;TsYGY06saqWGq1aSYczf08mAEvni6BhBeMXR+BHPoPWErQRacigsrccnbhMe3+xpwYZrDLF1NmaF&#10;50VizPiSfhOGLnsKCoM5FVy5kcOLeSKKSUapEqPwUCdIHoc8TnH4sUJFBiGB10VOQlpyOLJKp4XV&#10;YYfRYkYmjWNSMnjJQ1HkhEpJIoN8Ffyd+o37LyFxO7WR+3MTEghJdI3JCZuRHL+J+mETteNObNpG&#10;uuDWj2DLtjuwecsduGvTR2JegDQOs4zYSthG75jAps3Ydifdp03UT1u30TFkaJLc2UT3Ywu1ZXt6&#10;BhIzqf3yHOSo9bBYXPB6w3D7A2JCQ++0EmhczfUiWlmIotpiNHTXYXp5HEuH5tAx3IhQmRueAgvy&#10;Su1ClrbVujDWX4E9O4exsDSO1u5mFFUV05hTiv7pHlx+8BSe/vQNHL00QWOICRpTsrgHTP5JHm63&#10;E1wfVLybjyBvV/FB75d3AmlMXAvuG4kkFSQgvb8cdslEDCObdEqVIhsagpbeVQPpj2Y16Y96JUz6&#10;HBi0CtIrFdCSDNKqcmDWG+C02uF1euALeFFYHkFtcxUq60uQXxyAN9eOgvIgaluKaOmDy28UZB8T&#10;fzY7HesyCe81XjeTfsChvAYOeeWCdSzrVDEvOVGkQxHL1cd59jRqObVJDrdNjaBXj4I8K+prghgb&#10;rsbK7h4cOTSE+dl6lBR7YbMZBJnJxzHpxEQcewCynGPSjmUdE3ycI5RTGIh8obQUpJ/wDEx6zQNw&#10;LUQl41VvQglim0T4MflHMlzaTyIBmfASeQSzYiHDXOyIl5KsF3kE6ZolIo3zc7PnHEOQaLSNi2uw&#10;3s9F6XRGlSBRA34Hqkg/nRysxdnDw3j83kV87tdO4GtfvIYvfPE6nnjqCFb2d6O9O4r6pggKSoLw&#10;hl1w+gleB+wOo+h/JgGle8SFYpj8y8rmCas0KLNl9HxkQUP3g0la7lcOUWaPRPZU5BBgrnpsshmF&#10;96LwAuRQYNbrFDTmMQFIkNM5mOzkcUzcl1VyNp36i/uJ+4wJwNdy/zHhd5tNJewqAof3r33G13sX&#10;fhXxS/cAfC9hv2vBIcD/9E//hJmZmXV/fyfYotoM/bgW2j41NsnuWnefDWzgXYOU4RRXNnK6tbDd&#10;50betwtQ8r1i5H0shKzJDGyybsJHEmm/LQRBCLInIT9/G+HCv2rgEODvfe97P+cQYDbOebB4d9i0&#10;jpB+J7iLB6bbBqr1Bixp2+sEIBkp28m4SdyClLR4ZGQmITM7BbIsGiwz45EuT0C2Ph0atxKOQhvC&#10;DWH46vywBA2w6hSw0UBt0yrhpEHZH3AiFPUjXBREsCAAF303W/Ui+bOaBmkNKUcaMt5yaJDnAZqh&#10;JCXPZDEhmJ+LyoZ6tA/0oWNoAPXtrSguK0Mh3Zua0nI0tjagbq4LbUfH0X9yFoNHZzB1YgEHrhzB&#10;hfsv4NKtizh37QzOXD2Jk5eP4fC5gzhx5TiuP3MPHvv6Q3jqtx7DC7/7FD73w0/i9/7hO/ir//tH&#10;+Jv/+BH+/F//CL/3N9/Dl37/VTz/redw85UHcOqZizj4AJ3j0gpWDk5jer4LQ6O1GBgkA6qvAH3d&#10;eejrykV3WwDN9U7UktFVU+VEU30QnW3F6O2sQX9PMwYH2jAw1Ibu/mYywupQ116JqpZSVBKqmktQ&#10;wR6BVfkoq8xDaVUuGXchFNaHUdJciKrOKtT2NqK6pwVV3a1oGu5D9/QY+ubG0TMzjM6JHnRPdaN/&#10;xwBGDy1i/MRedO6aQUFnM5ylhXAVRZFbWYLqtlq0DTRgfL4V+48P4uzVcVy4PojTV3uxcm4S88cX&#10;MbN/HpOL4xidGMDYaC8mxvowNtKN0dF2uvZe7D82g0s39+PmE0yyHsVDV07iqXPn8MyF83j60hk8&#10;cfE4Hrl0CI/ecxCfePYSfv1bH8U3v/MUHn76CHYcbEHjcACFbRYEqm30DFlhEXkSlXDTM5Xv16Is&#10;14TqqB3tNaRcDtdj954RLB+ewtjuQbRMNiPSWAZXYRS2vDCsITKM/R4Y3Q7obCboCUaHBWa3HWaP&#10;QxjMORYDMuiZTMqSkZKdiriERGwjY0TkuyRljz1y4ggJ27YjnozyuC30fcs2bKf3dhuByT8p/ON2&#10;SGEiP0/E3uEt7wHrn+/twDKGSUAJ7/SzVo5s4JeDGAF4V4wA3HQntm3ZhO0kw7fHbUMCG4Jk+GXT&#10;s68heaxzWehd0CGVjDlRrZa9UJI5JQMZnmmJImE656RioymbDCWpoiIbVTxZI4xWNlaZAKQle+BJ&#10;4O/CmCUIY5aM2yQ6fyoZWJyPKY29U+jcwkuDvqeICSAyYjkXLBmaGWSI8jq3KUG0ib1g2BDm/40l&#10;b+dJKclDg8HrEpnHJCB7AGoNeii1GkEGavQ6GK0W2N0u+EJkfAYD4vfktFRqb8xDkc+blpVJxq1K&#10;VGrPkGcJ4pETxnM4LIflJiRuRRIhIe4uJMZvgiw1Dlnp8UhL3b5aUfdO6u87ad/NYl8mSDnX31qC&#10;6DWQLGG5krAtDokkhxKSExFHxno89U9KDhmrZNCqLFw4SkPtdaO+oRoDA11o7yK5VxaBzW+D0WWE&#10;zq6FXJ9NY3E29A6d8BQvqi5AYVUUeWSU+yIeMrTN8Ls0CDjZs96EvDwPQhEeiyPIq6Ixp6sJo7vG&#10;cebWCTzy0nVceGgFHZMRWLxZNO6nveb9xwQOt32DAHzjZ73jP8yQdEkJ/LxI4fOcYy2F32dRrZvk&#10;kiCrUpAlS4NWqYCRJ40536hSCYNcLkg/A70LIs+eWoEcJVfOVdG6Dho1yTKNCSajGQ476RF+FwIB&#10;Fzxu+u7Uwu3RITfPilDYROtcPI10U+H1p4fNYRCThMLzz8D573Kg53VBAKqhkrwSeamK5fHTUtus&#10;Zi2CHg0Kcg0oiZhQV+XAxEgpzp0exiMPLuPJx/fi8sVh9PaUoay8gN61ILiYRsybMF2Qc0wySd58&#10;LONY9jIJ+Br5RzJY5AIU8jHm2cdkqQTuL54Y4XMJso/3XSUUecmEFiNFkIMxYosJQLE/LcX5+Dex&#10;PfablPMwk8YJLpiSnkltpXc/IytG/rH3nIL7QasSBJtOhACrYSE93uuzoKDQg/b2AiwtNuOeq7P4&#10;6lfuxd/8/Wfwf//fd/EP//Mr+ORnLmLnSgs6egtQ3ZCHaKkfvlwHXF6rIGKZ9GPvTD4nE7J8Xzgc&#10;OEueimwaKzifOKcUYpL4NXKWPTVpTFPpSFbqY+0yWI2iGJMoAMKF9ITHIj03nAeRfuech2IyS0PP&#10;EW3nXIlMiHLINvcp98kGAfgL8gB8r/h55ABML0iFZ68NGflp6/6+gQ38TLjrI9jm2Q7DPhO0Z7Xw&#10;PeJHx/d6Uf/VdjR+qwej/3UO9Z+rR3p3Gu5I2iD/fhXxn1ME5D1656wjpN8J3isBuG07GSlxZEQm&#10;bEJCElcL3IaUNMZWUji2kUKQSMaHAsFyD5rGGjB2eALDh8fQMFKHssogSgvcKCWloLTYh6JCL/Lz&#10;ncjNdYqcd7m5Lvhp4HfbjXBZ9HDTgO2yGGG3mkg5I4XOrIeW847QgG2ym+AiAygYDSGvhAwWQrgo&#10;D5HSKKqbagTZtXRlCVdevhuPfvVhXPv43Th8Yx/2XtyFI5f34fjlAzh0dgX7T+/GwbP7cPjiAZy+&#10;cQrXnr6G+z59H268ci+uffIKbrx8FS9890n8+l9+CT/61+/jL/7jj/BH//t38LX/+nk8/62P4p6P&#10;XcWRB49i14VlLB2YxcLOMczM94mcg1NzrZicbcLYVB36h8vQ3hkRyY/r64Nobo6ip7sSI0PNGB3q&#10;wNBAO/r6W9HV14jWnjo0dlejrquSUI7Gnkq09FahhdabWovQ0JCPuoZc1LTloXmwFH2zzRhe7EXf&#10;TC/qeptR2FCFvNoKFDXXoaa/E62Tg+jeMYLeXWPo3zOObkL7rlHUT/ejqLsZ4fpKBMngC5UXCq+R&#10;8voCNHcWYnpHPW7ev4Avf+1u/OZvP4hPf/5eXH/oOPYdmcbcQh/mZ/sxP9mP6eEujFPbxwaaMTnW&#10;gh2LXbTPMI6cH8exi9M4fWIJp/Yu49DCLJbGBjDR14rhngaMDDRibrYLB+kZOXxiCjv2dImw6Oa+&#10;fFR3+FHcHKDr8CNU5kKowIZoxI6qQh+aynLRQcZsb0Mpetsq0NlZgfq2EhTWkWFb6oItFCP3rF4X&#10;HEEfnEE/rD43DA4rFAYtZKocpOfIkUrGfBIpeHGk6G4jBZm9h9ioXWvYCtJ79dnn79I2abt4X24j&#10;/dZiPSXx/Qah1K6RCe/0s/aYDfxysHUTe5PdifjNdyFh2yYkx28V+fbSZUmQa7Ogc+ronQmiht7F&#10;jsVB1M10ItRSDBvJYh0ZcVyJPX3VWyJHl7OaV4lDq8hIot8yyZjKoN/SstOQkpWKpKwUJGQwaRUL&#10;V2MiT8bhZGQoymlf9rZgz5FU2jeZQcdlKuk3jRwKMsb43Pw/Cm3s/LydjTQpnIvbkpKZgmQ2bkVe&#10;PyYgudhIhiDlmLRjI43JP/YKZG+9JM4hmJ0lCD8m+gK5IfjDIRSXl6G8qpK+h0XhEvYGZK8/Jg35&#10;OJYHW+lcvJ4s4yTy7P1C10tLznHIpIXwAEzchuTk7chIS4BBkw2/2wKnTQe1Mh1ZmXT9skRkZcUq&#10;nXKhATau+TieXHhNpqxiO3tBxVGbk8joTOd+kiGDjNVsMqxVNuobixx6p5LkoQPV9flobIqisT4P&#10;Dc2FKKuNwh9xwuhQQ2kkI1ebgXRFKoEMdu5/umcaGkMNNgvdRwPdEzKU5dnw2G3IDYWRX1iMsoZG&#10;VHd2opQn1DoaUUHjUfNUK5bOzuHsowcxf6IPeRUucCEB9h7ltrMc5GdtPf3hg4Z383nDsZuoj9aJ&#10;4FiLdxLNcbss/pXBO7g+nrCWdEl+brj4RyrJCH4nOKyT8+3Jc2Je9ywjmPjnCQYOO2Wdj6vX8jKH&#10;cwNq1SIFgUajhkqlFOScyWSE0+WAzWYV6+wJZrBqYfeYCZbXKtxydViXj4uhxbaZHXqx3eI0irzV&#10;XMSOq8rGQDKP3z3SGzRGHXQGPXT0v/yfqhxqh1IJo0YHB/2fh0l5Uw4CdjVKwla01YQx3F2KqeEq&#10;jPWXoKPRh+IiOyIFHgRIR7HauLIuk1acW5AjDVg2cPgphxYzQRcLD2bEiDv23EsURJ3w1CPZwHIv&#10;mYtUpKeJdS6qxJMd/D2ZkEKyTypkJIFzm3K6Awav3/67BGk/btN6YNuHUylIeWB1Og6ZVsJkUcJi&#10;U8HuVMHrpb4otKKrPYpdi+24eW0vPvvqOfzGb92HL335Cq7eM4uJyRrSZ8MoKfOLXID+oAlOt0F4&#10;AFrt+lVPTJXwBGQiUKPNBucAFGHKJNc5ypPbIIHTU3B7eCm1TavXQ63TkgxUQUHtlOs1yCJbQm6i&#10;e+qi58XtgNZmFtszST9kT/BMuraM1dQQ3B/xq2PL2xKA670ft+Gd6IXv+FwsN9axKdeCJ27XO/bd&#10;4r183jcEYKopEfn7fDCP6HFHGpMvnEPwveUR3MAG3g4cJnznnbTOhUTSP4I7zHfirugmZA1mIrjb&#10;g5xiGe5gj8CPcBERqZDIBn7Z+DATgFu3b8UWrlYYvxlxCVuER0Ny6jYyVuJIkUuC1pANd8iCCjIi&#10;Bxf7sXR6CTsvLmPy6CgGdzVhZLEek4tNmJpuwEBnCRpLvCj2GJFv0yJMRpPfboDHRQaUzwl72AtX&#10;nheBqA/R0jAKy/PI8PHCE7bDl+9CHhmuRTVRlDaWoLSpBIWNRShuKUXdQAOGd/Xh7K0lfPLr1/Eb&#10;P3wRX/2tx/Hwc0dw7PwoVo71Yc/xISwdGcDswQFMHR6h9k1g6uQM5s4sYfnsIey7cByHrx3D6QeP&#10;4vqLp/H8t27gm3/2Av74X75M+Bq+8V9fwuOfvYHjtw5j/vgChnfS9U30YnCoHf2DrRgYasbgSCMG&#10;hmvRM1CJjp5SNLREUElKYVUtGW7N5ejoakR3TzO6umrR0VmJ9u4qdPTT/qON6J9pxdBCB4YXCQtt&#10;GJptwuBkHQbHazA6SX0404DR2VqMLdRjYmcrhne0on20HlXdFSikPshtKkWouQK57bWI9DahcLgN&#10;haOMZpSMVqN0uAwlA+Uo7C4TeQN9FfnwleQhWlWE+vYaDIy1YtfKIB54+DC+8vWH8dvffwbf+MZ9&#10;ePKx3di3XIvBLh+6mjzoaPChucqL2jIvakiBq64MoqI6hPJ6uk663gZSgDsHG0WVzk5qR2tnHfVD&#10;JaobSlBWTfeuKoKiilxESgIIk2LMCEXcIreXN+KAK0qKetgEu1sLJynWPocWuaSsF/ptKAzaEfaa&#10;4XbrSIFXw+Aho8BLSjUp9Dore/rZYPW4YOe8MmQYaC0myJRyJJDCHEfG+9akBGxJJIVOYDVnGRng&#10;Evn3mnG+hvyTvm8QgG//WXvMBn5xeIPM3roZ27fehfhtm5CavB1ZGYlkuKaToaaAJ2hBYXUuOmc6&#10;sPPCMg48dAw77l1B56FhVPXVI0zywO53wuA0Q2PRiZB5nc0AJRm62UzQaeRiKWdi0KyFyWuDOeyG&#10;gd5NLRlvCq5Wrs4mw82AcDiAwsIIQvlBmOh8Sto/26JGplklyK0c9myj82qtXNWc3vuwB46gS6xb&#10;6bwmt0X8P/9fBhnMaQo2dJkAzIBcSYafhow5Ed6bKTz+pHDguKRE4dHHBh2H+jIJqDMaYLHb4PH7&#10;4PZ5oSGjPj1TJvaTiD/hScjGnshbGIdttC2eZEYy/Sfnu00mw5oLc2yP24qEhG1ITtoGeWYK7FYd&#10;CvP9KI4EkOt3wEfX6qY+s9P1smd7RgaTe3GIj4+FYbOn8VbOFUj/m0DnTEhlD8hsKFRaqAwG6lcu&#10;9ORGtLoINZ21NM4VIVruI/mZS2NGCbo7izHUV46+/mpUct5XP/W7ms6RxSk6EpCczkUE2JszFtKc&#10;nJpB10nXmpqFlNRMpCbJkJmWjWy5BnqrE4HCEuTX1KCgpRGN4/1omxtE61wPupZ60D7fgrxmPzQO&#10;ugfU72uLgfBzJ8nJn5KPtz2f72e8m88bjt0gAGm/1+USPyec35ND/FMECZgCvUEBi8MAnYmefZ1S&#10;LBlK9tKi71qjBhoCe3VxXjodLRlmsx4ejwMFhXmoratETS3pPXkBODwWeh84R6gfkeIwLQMiJQ0T&#10;fpyfWs85/qwaQQh6gg7xGxOBTABqjLFCdryPnvbRkuzR0jusMTIBxV6AXKSE8/spYdKpYdaqYCV5&#10;aNNmw0HX4bWrkB8woCRqRkWxGeVFBhTmqRAIkB5DugwTZDoDn4Pz2a3m3nsXBGA6h6hmcLockke0&#10;5ImQGN6aAJSKH8Vym76+vnYfCW9HAEq/cQ7VWLEkLhwSy0vKRVX0xmxYLNnwunNQkG9EfZUb3W35&#10;GB0owdhQOXpJftVUhhDNc8LnM8NGup3ZqoDJkgWjWS48/yxW2kb3gIk/PY0TDM4DyF6A2fKMVQKQ&#10;i60oBJRKBRQKudjGSyWNDYIMpPEhh8YHpY70Q6sZOrtFEH5qO41tDgssPpdIE6On7WqjXowlWXI5&#10;ZHRdfI3cHzwxtEEAvvvP+4MAvOMjyIrK4NvtRlo4dXX7hgfWBv7zcAc9X3f81Hbatn0LNI1GWBdt&#10;2O6N28gR+CuGDzsBuDmOthE4uXlSchwySCFRZKdDo84iZUwNX8iO4uoIGntq0Tvbjcn9U1i5sgvH&#10;H9uFg7emsPNkF6bmqzDUmYfucg8aQhZUOvUodZpQSAZnPhlPwdIIvNXFCNQVo6S1DM2DDegab0Vz&#10;Xy0qW4pR3lSI6rZSNPRWo3mkEa3TbWSk9GH06DT2338MV56/gEdfOIwXPn4AL796Ep/+zAk89cwu&#10;XL9vDBfuGcLpK8M4dmUMR67P4vCtnTj44D7suX8fFu9ewdy+Fcws7MLcnnnsPD6NvZfHcfKhKdzz&#10;sV147EtH8fy36dyfO4szj+zD8tkFzB5cwMSuWUzMjmF8sh+j4z0YnezC2Ew3xua6MMxtG6pHbVsJ&#10;SuoiKKopFFV2K5rqUF5fifLqfFTVhlDXEkFLbzm6xurQP9eM4Z0dmNrXi6XjY9h3bgZHLszh+PlZ&#10;HD87jRNnp3DqwjTOXpnHmasLOHx+GktHRzBzcAjjB0bRt2cITQs9qJrpRAUZcHXLY2g9vICekzsx&#10;dGwIgwfb0LfSRgZeEyr7KlHaXoH6nmZ0DHeji9DNROZoC+Z39uHS1T349Cs38IfffxJ/8rsP4GvU&#10;l4/fnMChXVUY7PSgtlxPBq+WDHwzOKFztNiHEBcnofuYVx5BYWMJIo2FCNXmI1wbQbShmAzZCpQ1&#10;VqGkthJ5xQWkfPthtjmg1ZNSpjJAmaMTHitZWhmyVOmQ56RBlZMBAxnRNr0STpNGwELKuk5HCqCW&#10;FFAtKaI6GeRaUgI1SmTzTG4OKXGKbKSScswGNhMC7BnEVXwlbKdtwuhfzWXFkIhACdJ2xk8ZuLeR&#10;fmvxThS9X3Xcroi+08/aYzbwnw9JTkuymsEEVUp6ItRkNLnJuA2QUZznt5FRGkBPZzXJqzbM7hnE&#10;nrNzOHjfXqw8sAeTF6bQPt2JXHp3zWRAW/wOWAlmJvjou4HOoSNZrbaRoWRSIYcMY2euF1Wdjehe&#10;GMPI7ln0zgyjoLIYdrcNLjLOi4q5Wm0dWtqbUdNahyKSf+6yPKiCNui9VtiCTnEOX0EIkYpCFNeW&#10;Ia8sCi8Z7XYmFT1WKM2aGFlISzWnijAZhFeHgsNzydDj3H5s9HLY7mvg8ELaxgQfVyjm8F+DxQSn&#10;14NgXi68JHc47DfmPRPzqGESUCpaIrwJSTYwCbh1jVdhIoELFkiVedNSE5CdmQINGabsAVhD19De&#10;WI2akgh8DqOQW9kc1pzAhU1iYcBbtvE4ug2p2ZnCM1lu0CBTq4LOQv3h9cEVDiJYFEVFSz2a+9vR&#10;OtiG+s461DSVoquvAdOTPRjpbUBdCcnZIHsUGcgwZq+VWP4qzscokXSxAgts8HNBkxQk0jI5ifqF&#10;ltlpMhq/2fC2IFpeirruVjQMdKB5ohd9i2PoXRxGw0gL8uojMIVN1E450tK5+En8a5DkpPTcSXqD&#10;hPWe1/cj3s3nDcduEIC0X+w5kORUHD37nLsuPSMJSpUMZqsGRotOEH1rq8sy4cdLJgNf+00nh8Gk&#10;hM2ug9trgY/kksdnhT/oQIRkRkFhELlRP/wkO9wBB73vVnho6c/1CKKPPf+Y/NOZVWIZIwtJvjkM&#10;gvxjEpDJPyYHnbTd4bPA6mYvQQ4ZNor/NXNoKhe7I9mqU2VCr5ZDr8ymdz0LNqMCQa8ORVEbqqu8&#10;aGoMobbajdw8JrrUghxTk27Deg17QMYKdHAhCiYCY2Qg5+IT5F9qLIT3DUglWZJG7zHJN/Zw5smL&#10;GBH4RgKQixoxybcWEuHHBB5DKoIkQSqMdDv4t7Xkn7Rd2sbgdnM+QfboZBLQbFLA7VQh7Cf9MN+I&#10;8iIbygtdKM53o5DkfX7QR/LSCavZKMg9rT6L5HEGrWeBqzMz2afWcjVmTv8TIxcZ7C2qIH2QCUcR&#10;9qvi/H1MprJHYibk7DlKS/6NC1SxjOeJH4PVAgv9n8gJ7XXB6HNC7TCTTKNxhKEnaNViPJHxeLDq&#10;Icn9xsUPRfEPkttvpte9Y9LutuPWwzs+1wYBGMPPQgCm2jPg2RdAdnM2PrJ1/X02sIFfFFLz05H3&#10;YAGKv0qK8JcLoD9hxBb9llUycCM34C8THwgCkI+97VwSblfe3wBS3DaT4sZeC+wSn5yciAwyBhSZ&#10;6VArMmHU5cBJBk9uvgflNYVo6WvEwGwf5o5OYO+NGRy4NYV9l0awcrgXexbbsDBYg+G6KNoLA2gu&#10;DKGxsgj1TdVkTDagqLMekY4aVA42oHehDxN7xzG6cxi9U51ooW11PVWo669B/VgjWha6MHxiFnsf&#10;PY2b33gGL/3BZ/DF33wKn3jlHJ54ZgVPPrsbL3ziIF7+/Gl84euX8IVvX8PL37yOp79wGdd+7QSO&#10;Profe+7fg5Vr+7D/xH7s3rOE+eUxzOztw/j+FoweqcPEmQbsuNqJvbdGcOD+Oey9vigKhyweX8bs&#10;3h2Y2zWBHbvGsLQygV0Hp7B0YBwzewYwvNBJBnErWkcaUN1dhbL2apS21qKwqRZ5NaWIlAVRXOlH&#10;VVMeGntL0T5ag87pevTMN2FkTycWjo/iwMU5nLpnFy7cWMGF68s4c3kHTtO2k+dncPT0JA6eGsf+&#10;0xPYTcuFE2OYPjaCkcPD6D80gv5jU5i8vIIDT1zG5U8/jJsv3427nz2AY7eWsETH9i92oXW0lfqV&#10;2jo3jv6JQXQPd6F7qBUDYy1Y2juC+x48hm9/7RZ+/AdP4i//5Bn88AeP46tfvIzHHtmFg4c7MThS&#10;grrmEEqq/IiUkuEaDcId8sOd64erKABbiRemAhdMERcsEQ9sET9suQFY/F7o7U5S8i3IVughy9BA&#10;lk7IUCNdlonUzFRSalcTUnPIBymXimwZlHJS7jg5NSl6cnmG+C0jiwzabM71RcogKXDZCoUI12Nl&#10;mA12fl7jyIgXRB8b9mvA2+NXE9pLhB8v+TsbzxzuJiW8l36XjN1YZeztgjDg2eHNPEMsVYlb5917&#10;v+F2RfSdftYes4H/XPwU8bdKVoscfpkJyFCmwmRVIeAxoShgQ03EjeG2chxdGcNTj5/H57/yJL74&#10;G8/hyc/fiwPXFzC4NICSxgp4Cug9pneZl858n1j6i3PhpqWDvtvIwDYxSRhwwl5A73RFLmylYZjJ&#10;0NY7ufiTATaLER6nDZG8EErLi1HRQPKvrRbBhhJoCzzQ+K3iHF6S/8UNFWjqb0dddzNCZRHY6Txm&#10;vwM6t5kMNc5TSAY0G/URkikelwjd5SJUIhSOjGDh6UYGMXu7cYEQaZ1/YznAYb7sLajSMpGgEwQi&#10;5wZko1l49jGxterpwRWLORcgE35i8oCWTAYKT2ECV0lmko3DGGUZyVCQ/FEpyHglA9VCxqtdr4Se&#10;5FF24jZkxG9BWsJWJMVtRnzcFpJHnNMrBdlqJcxeJ2xkCNtC1L/RXBTVVKKiqR4F1RUIV1B/tTVS&#10;n3SjtrMVRbQtNy8Pfo8PXqsDDo0RpswcyFPYm4/6gJCUGCP5khKTX5NXMQIwCUk0XjM5yOFzGjKO&#10;HVy4wKiAnQxuE8HqVMMfdSBanYfS5hJE6wpFFXQmYdkT0eCwif5jjx/JOGYdKDs7WxAA/B/8n/wM&#10;sr6w9vlc+/39infzecOxGwQg7fdGAnDbti30rGxFGk9Q0DtjtXPlXR0MFr1I8WK0sjdezOuPizjY&#10;3DZRHMLhscPuMsLh0ovUMeWVEVRURUi25CKP5Foo7EA4z0XrPgTyYoSfL+RCflEYFbX0TJeQ/CJ5&#10;Y3UaBckXI/vUMNv1r5OCtJ1/9wadCEa88Oe74ApYqA2cJ1BLbdXAzKGuphzYzLQ05sCk00CvpWPp&#10;vbfRefw+I/Lzraio8KK5OR9NLXkoLHYJD0AmADW6WDVbLmjB+o0sk9djHm1cmOPtCMBUJvkk2SY8&#10;k98+BPh2wm/tuoSYN1/2G8Db+DeJ6OPzrPUQlM4jeQJyPj6jSQOX04Cw34yifDvKi5yopOsvK7Qh&#10;GjYhL2BGyGenMclBNoON+pP6n/qR+0arZ4KUST8ZFDlckThNeP2pNVnQ6hSCGGRSMId+531U9Pxw&#10;aLCW5BkTiRyKrBc5HHmCWEvbddAYdHRv6Zmi8UhlNkBjM0NH45LKZoLCqBMEoJKWWvrdYDHT+dXi&#10;miQCkL21NwjAd//5lSUAJe+rO9M2Q9Wmh3HUgu267T+13wY28IsFh/veFSOiFfR8+u6EdZcNJWei&#10;kOWmrykSsvaYDfyi8GEmADcLAnA7tnDYEhtAiYlIT2EvgnSosrJgVOXASgOph5S1KBl0FTVFogJb&#10;eVMBKrvy0DhYiP7pOuzaP4RTZ3bizOllHNo/g507RjA23IX29nravxzFNaUorq9AcUs1yvoaUDfR&#10;gbbZPvTMD2BwxzD65wbRMdaFhuFWNM/2ov/IHGZvHMXe5+/B8c8/hstffRqPkVH7wlcex1OfuYHH&#10;P3URn/z6Tfzun30Cf/HPX8Gf/c8v4rs/fA7Pf/Eqrj59BMfvX8H+a8vYf3kJpy7twMUrCzh7zwIO&#10;3T2DHeeGMXqqFwOE4fMjmL5nDvP3LGHmwg7MnV3A8sUVHL3nMO6+dVJUFr712Fnc+8hJXLhvPw5f&#10;3IGdJ8cwc3gYIyv96NzRiYaJNlQNtaGkrwWFHbUoqi9CSU0+SusjqGwrRl1fFZrH6tEx24K+pS46&#10;rg9TB4awfHIaxy/vwqm7d+PImR3Ye2gSO5bot9k2zO3qxu4jQzh8YRonri3g+L2LOHlrGcfu243l&#10;S3OYPDaKyeMT2HlpCWce2Ytrzx4iHMfZBw9h4dgMeqZ70D7ajZ6JAXSP9aNruBO9Yx3on2zF4HQz&#10;JhfbcOToIB6g833ypYv44ldu4YvffAif+dr9eO5V6sPHDmDn8WG0DlUiUuGHhxM5+51wB71w5/tg&#10;zyfjMWCF2mWA0kbKlkmLbM7FQoZ4tkoDmTwHqRnZSCZDNilZhmRCaioptKRgSkqmtL52Vlaazb5d&#10;GZXA3/k3KdyFiTyGMIZXj5e28/rac6/dT1Kepd/5N8nQ3crYIAB/6rP2mA3854HlsngGCVIeOUYc&#10;P5/saZa6FYmyeMiVaTDrsxD1mdBZnY+dYy24cHgaj913BE88dho3HzpE8mMSfXO1KG8rQ6g0Al9x&#10;LvKrCkkWl6GmvQatAy3oHulE51A7GrvqSU4XwRVyws45tZgMzPdAF7RDSca0kr1zjWrodWSM6cgY&#10;o6WKljkcxuc2I4eMv3QysrOtaph8ZvgLgwiXRwgFCJZG4Y6GYAm6offaoKH9lDYt1HYtzD4LnCE3&#10;PEEfGel25GhUyMgmQy09FYkpMa8/sWTijgsLpMZCYNljRgqbS2SvGVpyLj8mCNkzWHj5EZjg4xBg&#10;kUeQJw2YEGTiLz5BkIM8mZCQxIRaHMmCOJIxiWT4JkNOhnyOgklAGgsVGZCnJyGDCY7tm5EatxVJ&#10;2zYjgcAVllOpLeyVUlFXg8UVktGHD6BvYgS17c1o7O5AQ1c7KlsaUN/djqHZKfRNjtH4UAtPKAyj&#10;2QZFtgoykpWZCRnI3E4yLo6M/aRMpKfJkUqyMyWZZGcKLZNIXiWxjKTrZ+KA2pqVkwGjTQ9/yIHi&#10;fCfKo05EQ0Y47Rx2J6N+NaCoMoSa1jKUN5QgXBQS+XZtZKibHHYRRq1UKkV+LV46HA6Ew2H4/X7o&#10;9XqRF4xlKRPQQmegZ5QJH444YJ3j3eD2Z/2XjXfzecOxm6gf3gZspLM+93Z4w3l/RbBp7bUIXfan&#10;sYX0XLFkecWpCbiYXMImpKZvRY4qGWZrNuwOtSD2rA4d1EYFsjQyyFQxr36dWQernYtD2EWamADJ&#10;nFCAnj0m6Uge+AJOONwWmO1GGGwGWBwm+m6F2+tAMNeLSGEYEXqWvQEbzDaNgMnOIb4qEe5r4iIg&#10;TgsdY4fL44TH54Kf9BcfndsdspGc49Q0JvrNQG3UwU7HOkkeuRxaOKwaWEx0PiOHJKvonaDtbh28&#10;Xk5/YEVhoUvA59PDbGKvNBkh5iXH5KdCSe+yPFNMWKZnZlCfcA5Q0jvSSEdJ5TQG9O7Sekoa6Sjp&#10;BCYHSXYJsm8VggCUtjH5x/KNzpNOywzhXbgKGXvqxZDOv9M29nbLzM6CbDXvXUYmtYWQSe3h7elZ&#10;MqSt5hwU/0O6FecolfQtJv7kcgXdRx04357LZUY034Xm+jDGB8swP1WNmYkKDPblk44fRn2jD1UV&#10;TlSU2AUhGAmZ4HMbYCPd0Ej32WDUQsf5vjUc1stEYBZ02hwYDTSW6HOgpT5T03OhUaZDnZMGPT0n&#10;FqMcLrsaQZ8R0TwHwY5wwAK3wwwLnVNnUENjUEFjpnGE84lbDCQHLTBZzTDQvePqxQwj/W7hYnEm&#10;0lOVJE9XxxWeFGLdTpCArNut6ne3Y73343as916vh/WOvR1CbrwN1jvuveC9fH5hBOCuXbvwD//w&#10;D5iamlr39zeCCZQYiZLsSYFjyQVZYZbIy7btDfttYAO/aEjP5usk3+aMu6BpV0HVpsLmzC2r25ko&#10;3MhR+YsGVwFmAvDxxx//8BGAZGRuIkNocwKHTCYgISERqYnJyExOhTyVDB/qD32OAjajDh5Svlgx&#10;y833IRL1kQLkQ1GxHyUVYdS2lqN3ohNjO0cwvsyefWPomexBXUcdGR8FiJKyVlIcQWVDJaqHySCa&#10;G0LL7BCax/vRPj6A3plR9M+NoXt+DJ27ptBzeBEDlw5i4L4T6HnoJPofPIXFx67g7Mcfw43PfRT3&#10;vvwArv7aBTzwqfN47kv34GNfvoYnPnka157Yj0sP7iMcxvlbx3HpgYN46mP78eXvXML3fvgUvvHD&#10;F/HS7zyHx771DK596Wlc/vwzAmc/+TAOP3UZhx87g/PPXcR9H78Hj714Nx5+5izuffQwLt7ajbM3&#10;d+L8g3tw6YmDOPvoARy7/wD239iPxct7MHp8AV0rU2im62pmY7qzHjVtVahq52q+dXSdreic6yZ0&#10;oW26DS3jjeiaasHk8iD2n1zA8XN7cPDoTuyka9+5ewKHj8/j1IVFnLuygKv3L+OxF07gU1++iS99&#10;9wm88vWH8NBzp3Hk4ix2HOzF7KEuLJ4cwMr5Kew5M4fpfePoGu9CbWcDGZ01qO2oR/tQG4bmejC5&#10;qxcTOzswsqMJO/YM4vjZPXT+U7j+xFnc/+IlfPQLt/DSd5/C8197GJefPI6xPd0obcpFbrEHBSVB&#10;FBblIZwfgtvvIYXcCp3JQEoY5/hRQ6HOQTYpWJkKUja5ymcGe+2w0c7VNxOQzIarCFVjQo5Jt2R6&#10;3pLIaEhEHD17cfEcgkf7E/g39nhJFsvXw10Ya0lCXjJYaeXk0WzAcrJoabk2eTT/LkGhYEVUKcDr&#10;0sywIAHjNjwA1/usPWYDPyPoHvDz9GZgo4SfO/EM8vPIRBZhS8J2bObKu6nxZFwmkuGUBr9LhdKo&#10;FaO95dg53UrGWQvGRjgPaQkqagIIRm2w+p2wBwPwFeShsLoIDR1VGJ3twq79o9h/aAL7D0xgz/Iw&#10;JkZbUV8ZQXGeG0W5QUTDeQh6/WSgO+BlA50LPBV4ES7gPJx6ZGqykJaTjXSVGhlqAzK1VmhMZDD7&#10;dMgrpnGCc5EW58KWF4CRjG+t1wW51QgZGX05JgX0diXMDgVBRfKEPTW4qm8OuBplWiYZvRn0rhNi&#10;nsMxj2CpWiVXhtQa9TGPPzKK2XNGFP1Y9eyTqgfHJ5PBTUYfe+gx+cfjXHw8e7bxJEESyQ5Owp9A&#10;hnECGYjJZPDKYLNrRFJ/PRmYag3LjiySN6vygcnZVe9M9sbjyQM2nJks48nErq4ujI+PY2BgAA2N&#10;jaJICVcmdvt9KK0oR3t3FxpbWxCUipXQ+MpGuCh6wu2jtsc8FePJUE8FV7M0mfRkFCuRLUtDGl1P&#10;CslUJg5kykzoXCYEy2lsba9DC8n8ZpL5FTTmhnPdCIadaGyqxPjUIEYm+tBM43FuId0Luj6lPgtq&#10;MrKZWMmlthQVFSEQCJDRboPdbhcwGAxCPrKsXXvt/Ay/kyqTt+OdGtS/KLybz3rHf1CxadOm19b5&#10;fjNu1x23bqH3i7E15qHMofOp6duh0qTCbJPD5qL32poNizWHvudAaZAh20DvrVUNtZVzYmqg1Wlh&#10;NhhhM+ngtOrhZM9AkgFGft7p3eCq3hang+SJH16/n55JK8xmAxwOMwKkixYWhUkX9YsiHB6fES6f&#10;AU6Pgf6byUU97PRsO11WOJ12UVDE7XHDF+TcxD5Ey0KIsk5DiND33DwXQkEmIw3CA1DPpJ46g5aZ&#10;MPN7YlZS20i22dQEjVi3GBUw0ntkoH10WvZm4xBXkm1quaiqLlOQfMwi3YIr/a7KstdA2zgagquu&#10;p2fFwn3Za/k1bz8mAW8DV7DlSr4cmhurakvLTC6ewZ51WfSuZiGLZBV7RnNRIF7K5NkCnDeVv7O8&#10;kSkVSCNdjYunZYi0KqS3rXoGMuHPOpJKoyHdzgi7y4zCAie62sI4stKGVz52Bn/8gxfwh7//cbz0&#10;8UvYf2Qcg6TPDgxWYaCrGAMtBeiuyUNTcQhlYT/yXW54WZ5w5V69GlrqHyb/THqS/SRfOcpIp8mG&#10;TimDLicdWkUaTNTvNkM2XPTshLx6lNL/11YGUFsRRBnJrwjdK3/ACrvXDIvbDJPTCCM/NwYdTFot&#10;LIYcWGh8sdI9s9J9sto496AOavrPTOqnZOpDngwSk0Q0RggicHtMx/upsXjNe/FBw3v5/MIIwJ07&#10;d+Lv/u7vMDo6uu7v62FT8iZo2jUwThixTb1NbPvpvGwb2MAvH4YaUrx2R5DoS8JHNq2/zwb+8yF5&#10;AD766KNvSwCuNxuzHtYTtu8E75UAZEgzVm8GMQvFg9q2VQOTlPktpLixKzyHUTIJwwRgMntIJa+G&#10;GJAiwmEMnHRXT4qXxW2DO8T54IIEH4IFHgSL3AgVu5Bf4UNxQy6q2gtRR8ZnbWsRKuryUVQWRGlp&#10;GI11ZejvacLUTCcW9wxibmUAPXOtqB1tQPVUDxqW5tG4ax+q5vehZGIZ5VNLaNq5jMGj+zF9/jhm&#10;z53D9KkzWLp0DgfvPY99V49g+cIS9l1axIl7maDbh1PX9uHoxT04dHoFx84dxd3Xj+H55/fiu985&#10;j//2Ny/gL/7PF/AH//ZlfPtfvoRX//lL+LX/8SU8/refxX0//iTu+7NP4cE/fwXX//BFHP7CvZh9&#10;+CjGr+zBxLl5TB8fw+4TIzh9YQr33lzCw4/uw9PPn8Zzr9yDB166gsOPHsMotaOdlKH2pUG0TXYL&#10;b8aagSbUDjWjcbwDLdPdaJ4i42+iAw1jbQKttG1geQxT+2cxt3sCMzsGsLwyiSvXjuLJZ67joScu&#10;4sK1/Th5eRfuvv8IHn3hCp566QYeePYSzt44gL3ndmDi1BR6joygc28funf3oGexE12TzegarsPE&#10;dCf27p/GmTMrOHVqN3Yvj2N8ohP9w03omWzC4M4OzB0dxe4Lczh0fRfOP34UD798A8995Qnc+ti9&#10;WDi+gIrOGjLiyZAvLIA/WgiH1weT2SwMXg0pia8TbNlkSMdmu7miZjKH76UkiTC1JDK0mcxLSUhB&#10;MiExPhkJq0Z4XFz8615OtC7IQHoO48mwTkhkMjAViQlp9Gyy0kZGfAoZo6QMJ2TKkCzPRLpKjhyj&#10;GkZS9u0eG1xenvG3keFggs5uJJigd1J7CTraR0vbtLRNQ8aGigkHkxZZpISm5sgQl5GEbYncFnov&#10;+N1gg5ffk1UDSLyjbwJ+x9Z7L98OEnn/i8LtMuedfm4/bgM/A+i+325ovAFCPq+SgARBZsVvF57a&#10;W5gkSk5AOhmQ7DnhsmsQIsO3KGIn2MiINcDl1sBsV0JnUUBJxqvKREaxL4Dc4iKU1pSjtq0G/RPd&#10;mN41ionFAYzN92FycQizJIMmF8fQNdKFyroKRPJzEQr5UFAQRmVVEarYA7ymECWVefCEuRCPBplq&#10;enfIYEzOyiGDUgeDxwRPgQPhyhBya6IIVEbhLsmHNRqCIeiGKeASOQJtZLxZyVB3ubWwOzkfmFqQ&#10;fwquFkzgJVcMlZZyes8l4s/td6G6vgotHa0I5edBoVIKT0H2Enyt8EdivOg33sZGL3u6cS6oRJJJ&#10;XKggOzsVOn02/EEbikuDiBS64PHr4WRPH58ZPvqPUCgAny9Iss6M9HT2ZOZJCzr3qmyQCEAmyKRJ&#10;CJ50MBqNMJlI/uh0wguHjXc28Dm8mT0cRQETA8lP9r5jr2lqF+c1FAQm31/O90dt5KqpNruZ7qkP&#10;HocNKq5anJZMekoqXbMcJoeZxt1CtAx3YWRpCl0DHahtrEBdUyVqaFlUmo+yqkLU0Pf8ohDMTgP1&#10;rYyM4FQy+pl4SBYVnS1WC12nD06nU+TYYtKPQwWliRG+TokI2iAAP/h4jeSjey2lH+DnXSKA+bdt&#10;23h7LFckvxMcxpqWTu8avVdKVTrU7BGnzYJBrxDhmwpaz9KTLmlTw+Qxw+IywWzVw24zweUywO0x&#10;wuHkKrEaei+5OEQOvXdcMdYonk+zxULrhhgB6OQ8gU6E87gCr0N48bEMcTt1CLgNyA2YUBh1oLTE&#10;i9JyH6KFbnrP7fB4nfCSDOLic/nFAeQV+pBf4BMTG4GAFcGADUGfFV6XEXaLFmYOPdXKoeUceAx1&#10;liCrDDo5jHoOE5bDoJXRNhk09F5p6BrVWpK5Qm7lIEupoPeM9CK5TEyKSkjLSnuN/OPvolKy8Mhb&#10;nwBkT0BGzOvvdQIwi46VK2K58XQ6FQwGLoykov/ngk2kk6m5HTHZyetccZnlp0KnhJz2UxhId2O5&#10;K47JQY6S5FMOjRcqhfDY49yIublmNDV4sLxYg489ewR//9+/jP/37z/E//uPv8K//p+/wX/54dfw&#10;xHPncfP+/biPdMhbdy/ixukpXCRd9PBoNWYbg2gn+6CExosQ9avXpoXHpoPDrIHNROMUtcHAJCDJ&#10;eY2S+o9knl6dCZNBIYhXp02JoN+EYrqH1RUh1Fflo6oiFyVkV+RzfupCL7x5HIpNzwjpcga6DqMu&#10;i86bLUK6mbjlEGIt/QePJTLqryQmAFnOJrBXfaxAlCACVyd612K99+ODgvfy+YURgHNzc/iP//gP&#10;/O3f/i1effVVQQjyoLTevgJ33QFVqRplxyqhrFJtkCob+JXGFtl2+IaCaL3RhsYrLbB1OrE5OeYN&#10;yKT1BnH9n4vGxka88sor+Pu//3shZ5588kmhxL8VAbieEP154mchAN8OgggUxuUqAbhqXDLRwUoc&#10;z/BLuYUS2dDh0KvUFFFwIZMUAoWeqzqS0uZxwp0XgL8ojFBZLqJk5FW1l6O5rwYt/VVo6CxGdXM+&#10;qhvyUV4VRgEpWcUluWhra8DCwiiOnpjGwVMj2HGwA32LdWiYrEbFSCPKRgZQOb4D1eMrqBzeg8qB&#10;HagfmcLArjnMHd+L+VPHMH38CHacOY69V8/hwLUz2H/3UcJBHL52CKdvHcepm0dw8OIy9p9bwoVb&#10;x/D0r13Fr3/hKv7bbz6If/zrT+Ff/u0b+If/+DZ+9O9fx2/9n6/gW//2NXz2f30RL/7ty3jur1/B&#10;C//9c3j6v30a177zJFZevAeTN49i9PwSZk9NY9/JCRE2e2h/F04e6cc9Vxfw8DOn8eAnr+PsC1cw&#10;+8BRdJxZQOveCXQuT6B79yR69kyhf98MBvfPYfjAHEYPEg7MYmTfNIZWJtC3awTdCwPomusTuRUn&#10;yAhfPrwD564dw72PXsbl+0/j0LllLB2ewgG6prsfPombT1/CPU+cxcWHjuHMA4dw8JFjWHnsBPY9&#10;chQrN1Ywd2oCo3s6haffvmOTuOfGETz+xFXcuv8i9h/ahaHxfjIU2zAy34SlI+04cc8Ebjy1F099&#10;+iw+9fX78PXfew7f+5NP45VvfRSnb+xH60gdvMUcumeE2m6AlhRwAxm4bOSyhwgbjOxJx2Mzh9Wu&#10;DcNl8DPF4PXbt0vP3OvgUFxCHCOJnkt6BhPSkZxExnFKJinGWUiR5yBDo0EWh3TYjNC4rbDnehEo&#10;DCHIlQF9dphIeVeRYqugfVR2EwxeB2xhP5x5QdhpafbT9bjt4jc57ZNBCnESGcLbMlKwNZEJyfWN&#10;nvXeWQk/i/fueuf7ReGdftY7dgPvEXTfbzc0JLBsZrJvW0JcLHQ1MRa2yohP4nDYDDISZUgngzAz&#10;MwMqNRk6Ng2cZEA76R21e0yweawwu23QOSxQktGsM1vg9gdRUFqGqkb2Tm5CTUcj6ntb0TM7jIGd&#10;kxjaM4uxA0sYO7SM9qVJVHU3oaQiKpLwl5VHUNtQhuLyfIQiHnjJmLOQMachI46NxywVG7tKWtfD&#10;XeBHpKEQFT11qB9tRy2hrK8Jhe01KO2sRXV3I6paqhEuCMDGSfitnFvKBIfHJnKFSZVBpVxhXHiE&#10;84TpzUyWxSqI8nZPwEPgqr86YTivDQOWqgezcccegFwQhD1iZHKSH0xS5CTC6spBaVUAO1dGcPn6&#10;Eew5MInapiidk/OVqWEgOedye+EPRGG1+Em+qZCamiZkGMst4fW0Kr/Wjp0s/yT5xmHbfA/Zi5Pv&#10;Xyy/Vzq1jwxdHRmrZpPIXcgEJbdRMv7ZQyVllSCQ52STQS4XeVIz01KEByAXBlFTP9h9DkSritE0&#10;2ImBHeMYmh1FH1f7ZSKwrQ4lNSXIL40IuWj32oV3ZpaSw/9oXJclISktgdqUJCZupLxgEuEnyT+W&#10;e3fddZfwCpNIIX6G79y8aV159lbYIADfP4iRfDGSW3q2+bnmZ5238/Mh6Y28nb1peeKPw1RlmelQ&#10;0HOrJrmgUipiz68hBxo7PfNM1gWtIg8f55bOy3UhL+oiueKAL2gW4bgWmxpGDuNlgojGZwvBZGJS&#10;3QCrjb36bPDSsx8Kc0SKW+QIzI96UBzxoiLPjfoSHwY6CzEzUYPR0Uq0d0ZRVhlEfkEQoTw/vQ8e&#10;BCIu+MJ0Hj/JRpKbTvpft0uPoM+CkI+20384rEaYOdRUmS2gUyug1+TAoFXCqFPRbzkEuSCcdFou&#10;apEFrV4hUiVojKQXcVoUtVJMaMhV2cIrMCsnSxD7GYL0Y1kQ82pOz8oUZF8yT6CuIQGFPOPQXfbk&#10;k7z+aMmVhhUK/k8mSrmyrk4QgPzfaoOSZGgOyRbF6+u01Bg5PJpkK5OsdtqfZLjZTfLOwd6W7Hmp&#10;FV7PDLNZCx/J3tICD4Z6orh4ug/f/cZ1/O9//hZ+8pP/ip/g7/H/fvJ/8G///uf4y7/5Kn70Z5/B&#10;j//i8/ibv/4i/u4vP4M///0n8f0vncMn7x/GhT1NGG8vQUORByV07wsJITfJcLueZCuTvPRcGKhN&#10;Ouo3jRJaDfWhTkE6Zo4Izfb6TMin+1VeHkJddQiVFX6UlHlRUh1GUXUu8kr8olihnYu50LUa6V7o&#10;NRmCmDWIPIIKEXYsk/NEDMnw9BQxrsZyw8aqw7MtJEV6vGE8XufdeL+CZTjLcgnv5fMLIwAXFhbw&#10;T//0Tzh16pSYWWMDg4XSevsy4koTEPpcPvJeLEKiM23dfTawgV8lbNp6J7Zkb4asIh2eIw64COkF&#10;yYjfQr+ts/8Gfn5gRZ0JDM4x+id/8icfTgJwldxYq9AJIoYVvdXqqolkdKRwzhBS6DJpcFaa9KLi&#10;lrcggkh1OYobKkVOqbKmMjR016JjqAXtg81o7qlHdVMlCssLUVJeipb2dgzPjWD00CDGT/Vi9nw/&#10;Fs4MYOZQLwZmO9DSy6Gz/eganMfQ5F4Mzi6jf34WI7snMH1sHvPnd2Pm3DKmTi1j+vQ+TJ3cj7Ej&#10;uzFMRuvowQVM0T47Ly7g7OMH8dw37sU3/vRZfP/PXsSf/sZH8d9//Rn84x98Gv/zx1/Ef/+LL+DP&#10;SEn5r//wNfzgb7+Eb/3pp/D5338er/z203j1d57Fl37wa/jGn7yKr/75t/DKn3wNT3/zedz73N04&#10;d30FZy7M4xzh5OkZHDo5i33ndmHl+lHsfOAcJu+/gP5rJ9Fzbj96T61g4PRejJ4/iNm7j2H53tM4&#10;cOscDt86i4P3nsS+uw9h5fwK9pzZhZ3Hd2DmwBRGV2Ywc2QZ++8+gVP3X8RJ2n/l4j7MHJ2m7eM4&#10;eGUZ9z57Hk++ehMf/exNPP7yVTz4iYs49fRR7H14Lw4Qjj66D/tuLGL2xCCGdrdibKULu8/M48KD&#10;Z3DliWs4dv0cZg/vxcDSNJb2duHSpV4888wyvvGte0h5+xj+1///q/jf//ZN/OgvPomXv3g3zlyZ&#10;wMB0KYrrbHDmkeLrIqWelF6lKpYzij1FOGSE3xv2gmEjgZ8fieTj7xLY6yY1PQ4pafG0Ho/kFEJy&#10;AhmcnBg7DelpGUhLlSGVc10lZwrSj5HC+QNTMpGeQQqwgpRpgx5apw3moAf2/CB8RfkorC1HVUsd&#10;qhqrUVRagGDIC4vLAY2VjF6Cye2DNz+KUEkZAkUlcITy6Fq8yDFZ6ZnW07OtRmKWHNupDdsSk2Ie&#10;iRsE4Bs+6x27gfcG9sTkey8ZGYIYIZnMBgmTRCJ3FIGJIa6Ky8SVKIKRzDmgOJE7yWGNBjlsMJEB&#10;5Qg7ES7PQ6SmEPnVRQiWF8FfUgJPQRGswVw4/ezl4ke0OIrS6gqU1FUhr6IUAdovVFeOaGcjyoe7&#10;UDnRh+KRToR7G5HfWo7CmjByi91kYHlRUBZCfrEfATLavUGXyK+lJ8NNxaQce12YdWS8W5Fblo+6&#10;/hZM7J/H7osHsefuI5g7vYzuXSNomuxERU8tIrUFIkegL5fO5XfC5bbDRga3lc5ptBrISCVDlsDf&#10;w5EQCumdjhZHEKT3nck/NqBFGB2H9qaSvkTjlDRhxYVCOJyW19kbkD3qeMnbmWRjY9wZ0ItJqvaB&#10;Cswt9+Ho2UUcP0+y/Mg0Ogbq4Muzw+w0wWy3k0Fto+t0Qa39/9j7CvC4yux96o2ncc8k4+6Tkbi7&#10;u0uTNNYkTZrU3d1doJQKlAKLFHcW2EXWWDd+rMLaf1lH3v85Nx0o3SwUljXoPM/73Dt35tp3v+98&#10;57z3iESQdUyQsYxj4sNNlLnB368EbxNestFzFfIN0nUxESlTKaGnZyJVyBEeFSmEALtDmCe8GGkO&#10;JnnpQ+DKqv70fQ4hgObkoDkctjwHUTERMNiMyCzJRV5NCdIr8pFSkoPU0lxkVRahlWT82t1bsGLz&#10;WtS2N8FG7SemtmMPGH/OOxZA7UeyNygoUJDjblnOcpyvfTKZx9/d27jPXi3LPgrXCcD/HfBz5rmP&#10;+8JkBOD7xN9Erl1++cd6QFBQMIKDQxEWGoHoyGjE8IuByCihkn+klOSVisa1SQaLU4vEZAOSCY5U&#10;HUwuBTSWeKj0IpIFsVBymK0sBmqSAzqSCVqVAio1h/MqodOrYDSpkWAnuZRsIhiRRLIpJ8WG8jQ7&#10;6vMd6GpMRn93Bpqb7Cgu1SElXU2yxCBUDjYkcAVhNeyJeqSR3ExOsQjFRpgA1NB5VXKGFAqpBBJR&#10;LGKjIiCicSqKjkQMjV9ej4+NmQhjlYRDyiSgOALxEtKROHeggguQSISXpdFcjCKOvX7p/t0eztFh&#10;JNtZxgcK3oBM9AtFi2j8uwsfCbKMvrNsCA6j9qTzhoVztdxQRNPYZ1I1Moor6NL10PGZBGQCTUT6&#10;GedbZIikdD38MkPBHuFx1K4SaE0KIaezKdGAhFQLyXcLTOxBZ5BBpWGCNU4Ah1nbtGak2S2oLLBg&#10;bDAbF8+N4if/dwf+/Jev4s9v/xh/efe3ePvt3wHv/D/g3TfxDn6PtwlvvfsG3nn7R3jrTy/jV/93&#10;N1569AhO71qE8c5y1ObbUZBqQiqd025RC6mF1Go5PW8FlAqCkguI8AtmEaQyET1z9g7lkG81EpMM&#10;yEzTIz1Nh9R0PTIKEpBVkog0et5OnpssShjoHpR031Ixe2qGCs+FPQCjY9mDfMIT0y8kAB40Z3ze&#10;CMCr8Uk+//YcgNdSBMQ7wg+qZh2imqNwg4S2Tf1gzrXr+PiYRvAkzCF4Ea57pH3a4P55Oeef3w2I&#10;K5Gg9kQFSs9nI2wsEtOM0zFrOhOB13MD/ivBuW+ee+65awoBnkyIfpr4dxOAvJxJ21jZdxswrNhx&#10;BVX2XBC8oWii9CJjwYe9EsJoAo2OQLhYjBiVFjKzDTpXIqzpKQIZmFqUjdxqrnJYLniYJOdnwZmd&#10;iZS8AuSWVaFkbhOatvZg1X0bcPNXbsTppw9i64lx9A3XoKYyD+X5BajIK0d5UQ2qqutQ31GP9pEm&#10;dK9uw7zNHZi7sQPNq+aiaVkvmpcOo358BJVD/Sgf7ELDoi4M7xzEwQc249lf3o4fvfMAfvD7u/CN&#10;L92CJ8/vxYNnd+CpS8fxwrPn8eLLt+NLX72Ix798Bnc/dhjn792JUxc34tSF9bjz/t146qVzeOp7&#10;D+KR7z2ML3z5Ao5c2IGV2wYxsqwNI0vbsYAMxT66hvalA3Q9Y2jdth7zjh7E8LlTGL1wE+afPoi5&#10;h7agdfdqzN2zBsOHt2Dlzbux5fxB7L71EA5fPIoz953CxQfP4LZ7b8TxWw9i7ZEddP0b0LdpJeat&#10;X0xYiO61Q+he04v5mwcwvnsB1h5fjAN3bMK5Jw7i3pdO4YGvncHFF07i/PPHcfuLN+Lcc0ex7+4N&#10;WHJ4Pno2taBtVSPmbZyHVSc34NCl0zj+8J3YfuEWLNq3HVt2jOHskTE8TPf91WeO4affvwtvvHYJ&#10;333lPC7dswU7dtI9DuSivIoNcClUuhCI4v3I8CQjOoJJP/b2Y6KPq2dOEHlc0Y7XJ4g9Do3zJcOA&#10;Q8n9ERTqi+BIbzJAyYgN9yGllr6H+BHmIIQMczY+w0JIOQ6JRGRoDIEU57A4UrhJAY+NJcU2jhRZ&#10;GRRGHfW5BFjSk2Ako1afZIcl1QVHWjIcyUlIcDhIEbRArTORAq5FSJQEIdGkjMv1UBrsUBHESiMi&#10;41UIihTDPzQWvsHR8AmMhNecMHj4zLlOAE7ymWzf6/hkEAjAGdPfMzK4H7DxwTKXvT84HJQ9Pzhk&#10;NDw6SiACeT0snMPRogVjyWI3IyHNhuSiVJR0VGD++lGMbV+J5vFepNWWwpCZBnVyClROFxnXTOCZ&#10;kJ7nQEZ+CtILM5BWlIOkwhzY8zJhyU2DvTQXrupCmIrToMi2Q5GqhS5RAr1LApU1DjIOK9aRYUvG&#10;YRwZuaL4mImwMwmHisXDZFLC6dQhmcZlVkkByltq0DS/Hb2rBjG0aRS96wfRuqwL1cONyGsrgaUg&#10;EXKHHvEmDSQ6FSRKiUDuMfHHxjKDyUD2/tNb9HAmO5CamUJGe4LwX8GQo3mJCTP2rmMCUCDQaOn2&#10;mOTfmHRjw5pzBXI1SL3FIFRqL67NRs9oC46e2YknX7wH3/nJl/F/v/4GHv7inRha0o3ErASYnEYY&#10;Oeep1QwJ7cuOCEx2MCHiJvkYbgLwarB3PRuY7G3C18WeiUz+uTgUOysTBotZ8AAUcgCSwc9FTiau&#10;3Que/p50/Z7w8fWEr48n/BlccITkayDdNxv+GrMOSfTs0unZJZfkIKOmFHUD3WgY7EHD/HmYv2Ix&#10;ukYHkVVaBIPdhjiSnxySyAn/+T7ccBdEcoc48z2x3HMTfpPhk8i7/2UC8AOkwExuG48P4O8r5U54&#10;Sn4YOF3M1fmjJ8MU+t8U9rgkTJtF+/E1CITFRPGCifa9tmNdW4oavnaa92Zy3/aGj7c/9cE5Argi&#10;NcPLa+JFH/cd9h5lTBCAExD6VCDLsTCSZ+E033OO4Cgh5F0s53x9algdHIZrg82lo7EggcEkJjki&#10;m/DCMyiQoFPDadDCqdPAQOtao5LmdhkcNimSHGI4bSIkWEXQ037GBDXS6VjlGYmEBBRn6lFVaEFT&#10;TTKqy13IzjDBZlXDSMc1G6WwmCRIdKiEvHIFmSbkpetQwEjTIt1J57fKodJwJdsIGmtc4ZcQGYqo&#10;KA7zj4KI7kMg3UgOCh54EpKRcrGQr5Mhp3uUyuIRI4oSUhgIBKCQyiCMwGRUqJDT1D+Iyb6JlwPu&#10;Fxgsx97zAKS5gHP4cZoAzgfKJB+fR6GQCF5/fF4ussHrfD725ItXiISKyFKS1XwPGpLbOq0IJkM8&#10;khO1yCmyo6YjB639JYRClDW4kJQph8kaA4U6AgpVDHQaagOtDjYdyV6zHjlpCWirycC25Q2498R8&#10;fP/JTfj9947gL6/djrd/+zje/etLeOedH+Mv+D3+8O5b+DP+hrfxBt7C1/H2nx7Gj79+GLccmY/+&#10;znxUlKYjI81F12KHnUOydVKYuEqzVgm9VgUtLYXcjTql4AGu1Mkh19N3vQxJRjEyHAp6nnrklriQ&#10;V5OOHLquzPJUJOXYYbKrEaeKRJwygu4/mtpkIow7hto9IiqUdMEw+EWGwJv0UnZ0YFnH+h3jal3P&#10;/aLu08GnOT4/Gdz36MYn+bxHAE5mTH+a+DhVgAO0/jDMUyPUHDzp79cxQegxkec9ZQq8CL607k+Y&#10;c8MU+BF8aH0mwf3/qZe/e17+3U9Yn9h+5XGv41OE9w2InRuHomdrYN5nh0c8k3/Xyex/JT5OFeDJ&#10;hOqniX8FASiQfv8AMwg82V05MQiGi+dEAnU2XgQvQA5LCCNFJDoCkaRwxJABGq3WIU5vgdaVjKSi&#10;AhQ0VKOsvR4VnY2o7G5GeWczCpvrkFVThZz6BlTP68O8Dauw7tJx3PbTR/HEH57HbV87g7Unx9A+&#10;XIayyjQU5aWjMDsHBTm5KCjIRklVNikqeWheUIK25VXoWNuAno3dGNo2hgXbV6F/40rMXbUYHatG&#10;MW/jCBYeWIitd67ErV/Zg0d/dhyPvXoCX3jkEA4fWYONWxdg8+6F2HfjGpy6aw/ufPJG3P3czbj4&#10;1HGcfXg/zjy0F/d+6RRefPV+fO93z+OFnzyGi/T7vgsbsebgQizY0IXuJU3oGG9G23gb6kfaUTXa&#10;hbrlI5i7bSNGbzqBtffdiY1PfgFrnrgNi+49if4zuzHv+GYMndyK5Wf2YM0te7CRsO/2I7jtsQt4&#10;5IUH8fDzl3Dx4Qs4etcZ7L/zHPbdeQbbzx/Huht3YcXRjVh5bB3W3rgW60+twtZza3H0gd2446VT&#10;ePh7F/HEj+/CUz/6Ap7+0d149PsXcfsLJ7Dv3o1YfuMCDO7txrztneje3oPxYyux/4FTuO2lR3D6&#10;iw9hy9kbsXbzSmxcNojNK+Zj+9oF2LGB2mfNAFYsnovhgVq0NhWguCCJlDQTKY5qyGUSRJMSGhJK&#10;Cn4wV5tjLxKf98D5fwKDOA+Q+zuHqvkjLDyIFK8QRIiCERYXiBBRAEJjAhAWE0gKcQiiYznELUxQ&#10;riNJ0Y0mIzsukhS3aFKiYzlBuFyoTKnSEgw6mF0OuHIyBMKZyT+51QAZGcJKox5qo4GURlpXqhAv&#10;UZGxoSTFWYrQCLGAkPB4UqhjyOCOhn9w1MQyKIoU7gjq56GY7R1IRrsvjQNObj6hCLqVwY/CdQLw&#10;Oq4VH0YAsgHIoWDs8REvk5LRo4OO+rXJZoXDkUDj0YrsnGTUNJejbbAZ7WNtaF3SgdUnNuLgvTdh&#10;y7mDaKFxbSnKhpTGiiYlCYl5tE+pFTmlCSioSkVdRyU6BjrQOK8Npc21KG6qJvldjpK2KrSPd6N3&#10;5QDaFjahoiMLKcUmmFMUUFnJoCVDUmlQQqaWQxQXiyieD2hsx3DVRlk4tJpo2CwGpKakICM3E8m5&#10;KUgvz0BJZymal7Shb8sQRvctRT/J7/yeGiiznQg3qxFrJgM/geSMjSsByxETHy0YyhzyK1PLBCNQ&#10;TksZh/PL4wUvGvaeYe8/JvnYO5K9ZDgXIHtMsrHMpJqQU4vakg1qJlC5yrAj2YWCinzMX9SPpRvG&#10;sHHPSuw6uh4b9izCqm0LML62B009ZcitSCakkXFciOLaAtiTEsjIlgiRSOwF6PZydhNmV5N/wjxK&#10;YM8SN7HLRG5MvEggIuPpWJGxMROhfZc9fPga/YMCSBZ5w4OLvfh4kJHqAR9vD/h6ecCP4O9Dx/L3&#10;QSDJ4PDYCEjIODYkW2GhPqHLToKzsgCu8nyYclNpWxr0KQ7EUftFyuKFfI3+1C6+TIr6+b1H/Lk9&#10;u/iaWe659QG3/JsM1wnAzy4BKFT4pXuYTvcwcwb15dmXSUCuQu3P5DH1IU5HQP1G8O7nfNGXPQBZ&#10;h2ZwYRx//t+cYPgFBJNMC0VQKBek4BBYmus5zJO95VRiGPQiOOwSwbMrI92E5CQdbAkKWK1KJCRo&#10;aKmGzqSDWq+FwaSG065DWhLJmUQtbFYZbA4NUkiWFJdmoaYiBxUl6cjJMiMtTYsUOmZSigF2F1cA&#10;NkBn5hQGWljoGDZCgl1D51DCQUh2aZCRokcKHdfupPMmqGE0ySFXxAgFPjiPXLw4BmJxHOJoHItE&#10;MYgVMRk44YEnkH9MwkknyEAOV+aCJizHWJ5xgTQh/DcsSAhF9SMdyod0JW9/L3j6el+WZdTGl4k/&#10;BqcLYNkQSXItmsYvn4+PzblB5QqJQAS61/lccTIR4pVx1K7xJDdlQu5Dq41gVcDpUJFOl4iGtgIM&#10;r2jDmp1DWL9nCCMr6lDbmoT8EhOS0pWwJEiEisdGkrl6pQwahRh6lQQOkxRFaWp0lpqxsjMV+xcW&#10;4vSqJlw6MoyvPbEdv/75Xfjr376Mt979Ed5+9+d4551X8fZfvo7f/+J+vPjEDhzZ1YO+rgKUlSQj&#10;K8OF9BQ7UhxGJFmUsBtlMJMsM+kUpG8qYaLnzIWnDCYVzQtamJ0G4ZnZLXQfdvWE12euAymlaUiv&#10;ykFaZS6c+anQuEyQmOgZUJ+SaWIgU0RDJuE8g1HCS5Ow6HDMCQ+eeOHC6TU+RwTg1TL8k3z+6wjA&#10;KV43ILo0FLo+KXzFXpe3XydMrgSTdwXTZmNLQDQOhUXjGAnjOwIicY9POO6cHY57vKLwaJAIF8Nj&#10;sSU8AusJ++aE4+zsGDw0NQ6PzYzDXSFSHAoRoXOWN/TUvkweMqEYNnUqIggel891HR8PH/SsnIYb&#10;ps7GDQE3QNQnguV0IgLqQzDV83p//lfhOgH4IQSgtye82LMrNBjhcTFQGLRISE1Ccn4u7Nm5MKSk&#10;wZiRhpw6MijHBjG8cRn6Vi9E40gX6oY70bF8BGO7NmHdicPYdstpbL39LLY+cB4HvnQnbvzandjz&#10;+CGMnxxD88p6FHUXIKsmB5llecguKSRjNYcMtQxUNWWQQZaPrsW1WLi1D+uOLMemE+uxYt9K9K8b&#10;Rsv4XNQuaELDohZ0revCwv1D2HB+Gfbdvx7HHt6BG+/Zi0NntmLL4eVYvWch1uwfx95zm3H+8Rtx&#10;6St34NFvX8Kj37sf971yFy6+fB53fvU2PPKD+/Dszx7Gg9++HTc/fgD77tqCnRc2YceFrdh6fhtW&#10;nFiHwV1L0LVpIbq2LMHQvo1YdcsRbL//Vmx56lZsfO4cNj17DuufuBmrHziOlV84hJUXDmDZ6V1Y&#10;dmIb1p/ai2P3nMXtT13C+Ye/gGO334xjF07hzsfvxRNf+yIeeukxnH3oVhy58ygO3XUY++/cj+23&#10;bsWGM2ux/twabLx1LdaeW4kVpxZhzfExrD8+TsuFWH5sCEuPD9K1jGPzHaux6Y61WHxyHL3b+9C7&#10;dRBj+1Zg2YH1GNu+CgOLh9E90I32ea2ob6tGaXU+cotTyXB3wJVqJqVLA7WGFEuZFFIJGawiKaIj&#10;44RQsfDIYIRFcBLqORMIJ+OWEELrIWFM+s1BRGQQomKYHAhDjCgc0WIyzqVknEtIGY6PRBQpZfGK&#10;OCjUEmhJ8VMpxRMhNXERUNFvelksdASVnJXpOEjovxyWp7LooLGboUwwQWzSIkajQDQpqbFyOeLl&#10;SlKClRDHKxATI0ZYVCwZ2NECQgnshTAnKIyU7BAhl5oPGTPefmRws9eftx/1eV8y2jnE6ToBePVn&#10;sn2v45NBMCxYBpO8nUH9jPvOzNnT4cmVNMkojKIxoDXrkJidgtSCbDiz02DJSEFCGhk8nAepNBl1&#10;c4tQ312MqnnFaBtvxNL9S7Dhxk1Ytn8NulYOI6epChqS1XEWAxRkMCWQQZxenIiallKMLOrFilUL&#10;MbKwF63tdWhur8Xc+W0YW7sQt9x/Fnc/fwlbT25HfW8dEgucsGXaYEtLgIYMMZVZA71VDzUZaRJF&#10;LKLjgsGVP+PiA8j4DYJGGUNGnIwMSDn9h5ZOHZx5ZOxV5aK0uxaNo92op/kho74E2nQH5GSwaRNJ&#10;3iSaoCNjX6qTIFYaI5BbnLg+hgzrGJp7osj4FbxpyIALCvaDn78nfPx8BMKUQ6ajRbF0PXJIlQqB&#10;XGMyjT1nOMSWiTb2vHMmJyGP5pbEHGrXojSUt5Sje2EnOhe0obK1CHlVnMrCidRCOzKprUrrc1Hf&#10;UYHy+gIkuCwQk2EfFhYi5Dnj0FnOwRgY+MG8gAw2Kvk7FzXy9vUT4EPw859D+wZiTkCAQAgG0DGE&#10;RP/BTAiE0DKY7idASL8x25vmYeoPHl6zqF/MFohAX19POga/XPEXCMDQ6FCISX4anRbYMpwwZVqQ&#10;VZeDpuE2lLRVUruaEEsyMyQ2Gp50vtl+fphJ1zqLK6sHBSEkKoraJwqBtM5Eplvm8fJK+TcZPm8E&#10;oBBBcRnTL3vIfQD/QgJw6hUEoLsdWa9jMvD99v10CUAm/6ZPI1wmAQVvwNneQm5e9gDkfL1C0S7q&#10;69x3mAxkUtkNHhPeXLSL5lYv3wBhrvXjvs/EfBAXwWBCnGQHyzp1JJLs0svhnXo4ElUw2qQwu9Rw&#10;ZFjgyraT/HFCn2Cl7fQ90Y60VBeyMl3IzHGipDoDdV0laO4rR31nAapacwm0bC5GQWUOkrMTYUgw&#10;QqlXQ6ZTQ05LpZH0GyO/VFRAzYWLjDIhl2BKqkXINZeWYUJSqgF2JxcZiYdUHiV4k3GREs6Px57P&#10;XNGWc/Bx3jr2zGNPvHihujF76rF3tAgyBcmz+BiB+Juo+EtjP9hfIP68/DzhSWPak8l+GvPuVAVM&#10;AHJREE4D4ZZhUSTDYug8TAAy2cjn4XU+v3Bu8cS52QNQSjJBwTLYQu3nMgph0i6XDinJRhTmu1BW&#10;k0k6dSnmjdahd6wa3cPF6Jqfj/7hUkIFmtpykJVjgt2ihFkvh0YlhUImhkwSB5U4BlZqg3RdPIpt&#10;CrSmmLGozoVdSzNx180teOHpFfjO14/h2y/diq8+fRbPXDqC+85twpFdA1i6sBqtTVkoKXIgO8uC&#10;bHq2BekWlJHcKqH1HNI705OMSE3UI4UJ3lQTsnPsKCpJRWFpGrLynEhMsyIhyQRLohGmJDMs6XZY&#10;s5Nhy8+AvSQHjvJcmHNs0CbRszbGQ6KcIAA5Z6OYn0u8iOaDaMHDnvuomwB02z9uucfj4LNGAHIO&#10;wCvxST7/dQSgt8Ybmj4FIlNCcMPUyf/zv4z3CCK+t0nv731yiL34xFOmwjV1GproAS8nY2avXwiO&#10;RYixOigS+dNnIob+M5vAHoHszcfHZ/C675Qb6PcpCCfMou9XnofJPt2UKRjxDMDtgSI86h+Be+aE&#10;4ticEJzwi8RZv1isnx2EgqkzaP/JPQVnENir8IOk13W8jyu8/TxuwCyHJ5TrjEg7lwVJXzymhvBv&#10;HA7MuTCvhwV/GrhOAE5OALLXApN/nANwDikjkaRgsAKWVcQKVhMq57Yio7IMzqIcVHQ3Yfmeddh9&#10;/hDWHt+KrrWDqB2fi7lrF2D5sR3YcutJbLntFNacPo6xw/swdnwP1lw4iI2XDmDpnZvQeWwU5Rs6&#10;kLmgDskd5UhrKkdpew1aexswr68KPQNV6BttxeDSboys7sXCdb0YXtOF7qUNaCSlpbw3j1CAhtEa&#10;dKzoRP/GBVh6YB12nd2HU3cewKnbduDQqfUCzt19EE++dDe+9bMv49U3v41f/O1VvPHuL/DaW6/h&#10;5V9/DY/84Alc+vb9ePK1B/GlXz+G5371GJ76xSN4+LWHcM/378PpF85j2xf2YMnJNRg9uBxjB5Zj&#10;GXsYntqGHXccwNpLe7H84T1Y9egBrHn0ENY8eAgr79mPZRf2YtHNOzFyeAsW7NuCRQd3YfXxQ1h3&#10;4ig2Hj2Ew6cO4d5L5/HF5x/EY8/ci9svncbZe2/EhcfO4vanb8XNj57CvnsOYNPt27HyzDoMHR7D&#10;3K096FnfhQVberHqyDj2370Nt375FO773h24/4d34taXT2HvfVvpXEOYt6oVHWMNaB+qQ1NfDeqG&#10;WtC0ZB7aVvSiYawNhXOLkVaTjKRSOxz5ZhiTlZDpSZmVcgVNAimb7PETweRfOBN/HL7LYbyEUF+E&#10;0PewCM5NFYw4ruCmiIVCyQpwLMQyMuBJeQyNj0dIfBwipGLEqxTQmvVIcFqRkmYnZd6B3MwE5KSZ&#10;kJGoRppDJsBl5+p9bNjHkbHL+SflkBiVkJjUiDeoIdJpEKfRQKLW0X90pASrEB3FnjrsrRhC1xWC&#10;0PBQhEeE0zVzLkEy2Dmsnav9epHC50EK32waA7Sc7Unw+KAi6FYGPwrXCcDruFYIhv/MWWTIE6bz&#10;96nUF6cjIMgLYhpv6dkutPY0YWDpEBoG5iKlqhj63HQYaIzYs00oqElF/+IWjK3vxfzlbRggLNs+&#10;ikWbR9C9pActC7pQ0tYAe34+1ElJkNkToHLakF1WiN7BHiwc7cNwXwsWzm/DkrEuLBrrxuoNC7Fi&#10;21KsO7oZm27Zg6GNy1DYUA11ggUxZADGaaSI18qgMKmgtWnIgJZBrIpGrDQUMlUkGZtSMtw1yOHr&#10;y7MiPd0keOZYXSYkZqUirbiAUIyUwkK4crNgT09GQqoDTkJiph3JBYRCur9MK7QJGjLU5ZBrVYLX&#10;j0qlIkM3huROKIKDyED2mw1frxnw8p6o8sukAlfWVahJVphNQmgte/txpV2RJB4agx7OpERkZGch&#10;pzAPiXnJSCvJQH1PA0ZWjWJo2RDqO+tRUleM/IpcZBamIT03GbnFmSji73kpJIOUiGXyMdBPyMnn&#10;P8dH8MTz8eVcaDRXsre8mwzhfH9MgBD8/DhVAudHnfCYYnKECbcQzp0awpU/yRC9HLrszfkFuco5&#10;3ZOXHx3Tz1OAkAswkO/TX/B8DIsKQwSHFcZHQ2fW0T3loLKhHNmVKcgod6K2uwLlzSUwJ1lI7org&#10;FRCA2T5zMNs3ALN8/DHTxw+z+Hx0br+gwPcJG7p2ln0CwUf2w2R91w0moSaTZx8G3meyY/2n8HE+&#10;V96HQAD+HeF3NT5NAnDWB84/OT5FgoGvfbJ7ov2ZCJw1i0PESU+8rDO6wXPmB8Av07x8Bczy9MEs&#10;JslpDHCeuzkhcxAWHSoUqJCrY2ncyoSiHDqSK0odFzRSQG/RwZRggpV0BL3TCJ3LAHuKHdkFmaio&#10;LERbezWGxluxYkcvjt+1Hnc8tQ8n7lyFpVva0DZQipaeKnT2NaGxtQoFRRlISjYjwa6D1a6H1aGH&#10;LYErfatgNkmRYJMjLZnGEsmt3EwzckiG5RbSufJsJDs0UHMKBEUU5OxRJo8GFynhasXs/ceE30Qe&#10;Pq4ALhIIOvd2IQyYlpzrz5fGMI9l9vhjeF0J1klo3LNnmpAGgnUX1lkiOQ8sp0RgYnEi3JjDjlkf&#10;Y482DknmKsBMBIqYHJSJIFGJodBJYbBqkJhsQWq6DS4Xe0vKYTVLYLQqSTaQXM7mHHou1LXnom9B&#10;NXrmV6C5PR+lFclIpzawWRXQaSWkx5HexR6GnJtPytV7o2CQR8KuiUGWSYHKJAVaCxUYaDRgYZeL&#10;kIsFHcUYJp1ymNZHe4oxNK8MXe0FaGnJQX1DOj0/F8qLE1BbZEdHeQq6a7LQXJWBigIHCjKNyCOU&#10;UPtXV6WhqSkXjS15qK7PQmFZCnIKXMjMShCepzPJDEdagiDTM2sKUNRVi+LuSqTXZsGUZoBcFw8x&#10;9TFpXBQUpIMqZBLE0lzCHqssj1lmu1/auPvwZ5UAvBqf5PNfRQD6iObAvioTtuXJ8BS5vf8+O+BC&#10;EEzE+U2fgiISuAe8Q3AwKATrSJgsISWkkybpudOnYaO3P+7w0+A2Hw02eUZiwCMIpdM9YJ0yFRLa&#10;nwm5T8NDj0lDzgnIxwsiMJE4ZcoEqSclNE3zwElfER4KVuO8vxQbZoaidMpMhNJvN9D/BPA+hPfI&#10;x8vbruN9MFHKZK7wzKbR83f4ImVnKmzrnfDUUT8X2owJwOuegf8s/qsIwH8BZvBk9o9Ak92M2Z4E&#10;L8z08CYljQwAQVHzIUWNDRJSWrg4Q2g4IuPIkDKZkZyZjdLqKtS11qOmpQotvfVYs2cR7nj6FJ76&#10;wX34wlfPYu+lndh0xy7suP9m7H74bmy8+z4sPnM3Fh4/i5HdOzGyfQOWHtyFtTcdxrJjezFv8wrU&#10;Le9D1Xg7ygZrUNpbhoYFdYN2m9cAAP/0SURBVJi3ZC4GFvegZ2E32kc60Ti/FY29tWjtr0TPcJVQ&#10;yGJ0SR3GV7Zi4ZouzF/dg7alPaha2If61Uuw4Mg+7LvnDpx88B7sOH0Eq3evwx4ycC89cgu+/6On&#10;8Ls3v4E//e17ePPtH+A3b/0Qb7z9Kn757s/wC/wUb+DH+C2+j9/je/h/b38Lr/36WTz/rTtw9omD&#10;2PKF9VhyfgXGz67C4lOrsWjfUixavxBL1o5hZOtizN+5BMO7l2HZkXXYenoH9pzdi5037cLmI1uw&#10;etda+u8yMjyXYGztaqzcvh2b9+/GoRObceb8Vly4Yx/OXDiAU+cO4eKl2/Dky0/j6z/5Fl755ffw&#10;wk++iqd+9DQe+M4lnH3+Juy9eys27FuB1ZuWYPuRTbjlgVO49yt3486v3o5DD+/HxltXY93pZVh/&#10;fBHW7F6Apau7MTrciL7OCnT016BrSRsG1vSgn7bPXdyEJlICG4YqUNqRhcRCPVQJEVCaQ0g5D4XJ&#10;Eg6DMRRafShU2nDIlCEQicnwFgUhRhRKymkEKYcxUGskMJmVsNnVsDkUpGzGkfIcCRkZq9JIUsZi&#10;pLSfEiKtHrJEJ/QF2UhuJIN1qF14du3UB5rp+TZ3FqC1IxcV1VlIy0iEOcEIrU0HQ5IVtpxkJJZk&#10;I6ksFwkFGbBkp8CVl4m0glw4UpLJ+FcL4YBsYLOXTQB7HHDOwgB/wbvGw5uMGE8ydDkfJodUzeRw&#10;TFpeDq8SQOPD7fFxLZhs7F0LJpMD1wLed7Lr+Chcfc5r/Vy5z3X8k6C+NZ3DCNmIJuPDi/piwBwv&#10;REYEQKUSISnVivzyHNTMrUN1dzPym2uQXleJ3IZKlLdUoH2gFcs2LcbqHSswb1EnSloKkVyaDHOm&#10;DTKHDmKbHhKbFZIEF+TOJCidDugSE2h8ZKKrrwOrV49h6Xgv5s2tQn1tDhlj6ahvK0bLQD066HiD&#10;m8ewZPdK9C7uQ1ZFNozJRijJGIzXihBHxrpIGYNoSRRiCDL2QCNDPSnFSUZZKkqKU1FDY7ayOgd5&#10;xWkori4gY3wuhlYuQu28DqSVFcCVm4kUGrdpBWlIyyODrjQdNWQwzh2sR11HGbJov1Qa03nF+Sgu&#10;K0V2bi4MBgMioyImigf5z8acOZ6YE+gnVM0U8mVdNpo5VC5OKhFy63H+RPb+4+9SpZzkloaMYhMs&#10;ZDBmlmWjuKEEeVX5SMlPQVJOEp03E3llOUina0pgr8QEkjcm9URV8fBghJH8CPSm83vMhg89M19v&#10;DyFHH1+Tp89swZPHm0P6An3gG+qPYK48GRlG82ewcI1s3PP1BoQECWHKTFqGRUcKoX7s+TNB/PnS&#10;vDsRFugGewv5ceGO4DkIjqDriJ6oKMqh0GK5+HKeLCXidWKEyCIQGB8O/5gw+ISFwSsoDB7+ofDw&#10;Za/nUPj5BZPh6zeRw43koA+HnftyvlYO75yoAMx9lKtE/l2/vQIsSyY3dP8xeJ/JjvWfwsf5XHkf&#10;/70EIP3viv2mXcaV2/4pAlDAhFfgZPu5X5i5MWOWB8k41it9ac71oTEyQXL5BvhRn6e+HEnjICYU&#10;UfJYiPVySA0qiNVyxEqZuBdDLJZBHC+FTKwQXv6pHUo4smzIK81AbXMJ5o+2YvfRJbj90V348o/P&#10;4Wd/eAQ///2DeO6rJ7D30BCWLm/GyFA9RodaMER6amNVBkry7cjLcxCcyKZjpSZpkGgVI9ESh1TS&#10;VTITxMhKlCI1TYOMbBPBLHgkMgEoV0YS2AswinSdCMSLmQSc8PaLZW/AmAjBG5DJOCbmIjjUmZZB&#10;oez9yPc9Ma6Z1Oclf/cN8oVfEFflDhC8gTn/K4dJc9gv6zDhJB8imQAUcWXkidBiXgqehleQj7we&#10;S+eNl1FbKkWQUntxYQ/2anQmGuAgfcxo4CInUZCrpJDrtFAZtTDY9cgsSEJDazEaCWWVGcjMsQtF&#10;VbiohpKOw5WDowkxMpKlcmoDRSh06hAkGMOQYY1HSZIajflWtJcnoo1keXNRHmryM1GR70JliRHV&#10;ZXZUl6agqT4H8+aVY/5gNfr6StHfXYj5bXlY0JKLoZZ8dDXmoLrYiYJMPQqy9CgrsqGqIhF1talo&#10;aspGE/2vrjkHdY3ZqK2h4xcloTjXiXx6llkFLmTQOTJqspBckwFzQQLkdjlECmoTEcnJmEhIqB3F&#10;7EkZEYE5/KJF8NKe8NZ2p3L4dxGAk41NHr/XCcDLWLRokVAFuKura9Lf2RtujjkI0jYtfM0Bn0nv&#10;v4gbpmDhrCDc4i3CghneyJo6FamEdELO1GkonDEd+dOnwTxlCuZMuQFTCf9O77qpN3DoL00GQqGK&#10;iW18/jC6bvZCbJ7qge1eMdjnF4+OGV5Q0W8zp9H/CEwAck7BAMLV3obXcZkcFTBB8k2NnwrFUgXS&#10;ziYjtjkKU72uk3+fBv6bCMB/Ba5Wyj6AWaTQzfbCDA8fzPRk+GIWv7HlcMjLSy8/DtsII2MjDgqN&#10;AQmuFBQUFqGhtgptzVXo7q7FomXd2HloGY7dugkHb92IrTevwabTW7Dj9mPYe8/t2HrxC1h68jYM&#10;7z2Mvi0r0bZsAHVDvWjoH0Rz/wIyaIfQOdSH7pG56B1vQe+SJswdb0TTcBNq+9tQ09eO2r5m1Pc1&#10;oL6nGnXdJWjqLaT/l2J4RQOWbOnGoq39mLe6C3WLOlC7bD6a1i9F+9YNGN5/GMuP3YS1hw9j76mj&#10;uOv+W+kZP4hf/OQ5/PWPr+Avf3oFP/3lF/HSd+/D09++D8+++gReev1LeOU3X8IPCT//9Zfws58+&#10;iW9+/U48+cwJ3P3FI7j9qzfjxpduwqYHdmHk2DIMrB/CyPh8jIz0o2d8HuYu7UTnkg70r+jCsi1D&#10;2EZts/foKuw5tAK7CbsOrab2Wocdhzdh57Ft2HfjTpw8twNnL+7CLbfvxk237sWZO47jiS8/jO//&#10;8nv45V9+iV+/82v8+t3XCb/A6+/8H7735lfw9Pfuw5nze7Bv+3IcPLAGN9+6C+cuHcLJ+3Zj883L&#10;ML6nDwu2dWHhxi6Mre7E6FgrhvvqMTCXFLDOSvR2V6K7qxxt7UWk/OWjeW4h5vaVY25vKarqU5Bf&#10;aEBbSzrWr2zDkT0j2Lu5H6PDVahryEB2nhUJDjnUWlKMFbFQqSXQ6RWX87bIhYTeRrMIRms0jKZo&#10;IZxXGRWL+PAoUo5jECGRIlKvQ7TDCnluGhyNZSjsa0LdaAdax9vQPtqAlvmVqGkuRV5BtpD83+Sy&#10;Iq0kB01DdD9bV2Eh96WxPhS316KgsRwlDRXIryhESlYKNKTcRseLhMT7E8Y1k9peQl5LoQAOYzYp&#10;XB/Io/TJ8e/25PvEHoeEK49zrZ8r97mOfxYsf9nbwANeHp4IDvCHViVBTmYiaqsKUVyShZRMJ5wZ&#10;TlgyEqFOSoAy2QFXYS4K6qpQUFuBjJICOHNTkZCTiMTiNLiK0mHKSoI4wYhQjQpBSjVC1CaEay2Q&#10;mM1QcdiumRPv65FLBl9ZWSrJcQeKSp2oJoOqsasUHcONaB1tQfVALcq6y5DfkA5bthamVBWsGXoY&#10;k8lgdOmgt+ugMWug0KogV5NxrDXQuLfBYqFrdppRXpaFeb1NaJvXgAoav7Xddega70FNfyNKOypR&#10;R+N87mgX2ua3oWlePfoWdmDznkXYfmApBkhGFVdlIjWHDDq6v1y656KyEjJKs0mmGMkwDhVyjc4J&#10;5Lx6fkLOPIFc858o/sHedBwSzLkAOXROqJ5J4Fx7TAjGSsigVYohN6moTbSQGRSIV4khJsg45QGB&#10;jesQMtoD6fjBnO+UyTdvLwTSsxJAMiSY5Ek4Ge0xMWGI5yqTojAyNqOhtalgSjYitTgF1R1VaOlv&#10;QVZZNsRaKQKiQuEXFgw/0jP8uGgCGaLBBM7zxeSePxOHczzpHujemBgQ7o+JP/b8C0BweBC4eijn&#10;E2MSkL8zOLyQPYx8QgLgS/LOk47tFxGNYJEUwbFyBMfIMCc0FoEhUQgOCkOQfwBC/fwQFeCHWGqX&#10;qMhIIX8bG8HsDcO6weT99n183gjAyfb/b4Pba5OfHxMZV3s0/bvgPr/bs4r7FXuYCuHBXOAiOFBI&#10;KxMYFY6Q2CiEx0cjlkNXtTJIafxxkR8uMsQeb0x4qVRyaDQKmO16kolWJOcnIKPMgdKmNPSOlGMj&#10;6X8H9g/hliPjePjsWnz14Q149YVNeONbO/Hay/vwlYd24P5bVmLP+gYMD5L+MC8H5bRvXUsuOuaW&#10;oqkmB9UFDlRkGlGbpUdtrgk5GQlwOQwwGWTQa8XQqETvQauOE6BQsidgOF0rV+MNRmRkMOk2oYJH&#10;HhN/E1EHoULO5DkBJLPmsNzypXFOy1CSK5FB1AY0dmkZROOY8f6YnsgXyIR/KB2Tq5dHxXJKBDqn&#10;LB5ypRQKlQwyWkqpjYTvajm0BjF0RhF0BhHJS4mQx9BsUUGjk5KeFkfXGwupjP6vkJPOpiKdjeS7&#10;RQ+L04iEFDOcmVah+ntibgJsOQ7o02wQ2zSIof3jVPFQyKJhU8cik47fmG7A3uV1+PqTJ/B/rzyC&#10;r3/pbpy/mXTa7e1Yu6YIY0Mp6GlJQGu1HdXFCQK5V1OSjFZq74HOCiykeWakvwQ9HSloaUpEVW0y&#10;8ottyCkw0xyYgPKKRFRWp6C2PgPNbXlo6S5G/WA52sfqMG9hA7r7KtDZUYz2tnw0NWejqi4FhVWJ&#10;yKhIgTPfTnOVBmq9hJ6ZBEpOIyNh70kRYuJiEUbPhr0A3V7Pbvw7xgsf/+pz8dj9qJcuHwvT6biT&#10;Evjv45N8/iEByFWB+cOee/z97NmzWLx4MZ555hkUFRV94PuPfvSjD/x29bEUCgXGx8cFAvAfeQBO&#10;CZmK0OIwRKZFYrr3+wTU/zqYGONw2+wbZuDsjGicnB6BBM4Nd9V/rsTVpB976rEHGRNs/ypCkL0T&#10;+TyTbedrcn9nj8GMKbOwxCsKF/3leGlGLJ67IQpnZkWje7YvJNOnYNp1L8CPhPAcPW9AUH4gErc5&#10;Ie6VYGro9TDgfxafbwKQJqDZnpjp4XXZ+4/A3n9evvBk8o8rvs3hPEUhCA6LICOHFA8VJ01OQG5m&#10;GqrLitDRQgbcvA709naiu6cDHT1taO1tpQm6B8u3rsTxizfh0vMP4eGXn8D5J+/Alot7sfTkJiw9&#10;sBnjmzZgaGwp+vuGMNTXi4VM7Cxsx/jSuVi0bj5GNy5E96pRNI30ookMyo75Tehd3IGB1XPRu64V&#10;XRvIkNzUgPZNZLhubEb7xg4M7R3Dllv3Y9fFE1hzfD8W79yJsU2bsGrHZpw4fQQPPXAbvvLc3fjJ&#10;d57Am6+/iDd/8zJe++kzeO4bd+O2x09i98UdWHF8ORbtX4C1Rxbi0Nl1uHDPHtz/yFE8/vwZfOmH&#10;9+PFXz2Dh159CPsfOozBnSOkkHSgf3QexlYMY8X+Zdh4bj02kSK64vAIFu3sxoo987Dx8HxsOTKM&#10;3TctwvHbN+D8gwdw4fETuOXBIzhx1wGcvO0Ibjx3FEdv3ouDN27DifO78cCzt+KVnzyDn/zh6/j5&#10;X76Jn/3lW3j9re/jd+/+BL955yf48W+/jscfOIKbds/Hnk1t2LmtA4eODuLGW5fhyLllWLu/D/NX&#10;1qFjqAztvRVom1uJxsZyNFSXoqUyD82lGagpcKE0y4KSHCtqK5Ixby4pbsN1GOwpw0BHAY7tGMcP&#10;vvIg/vb7H+A3r76Apx4+i01bxgTPvAQHK5asjIpIoRQJ3n9qrYS+x5BRHIo4SSCkihAoNRFQqmKE&#10;UIyoKDJgIzhhP+fmikWESIQoqRhxOhW0LitSSrJR2FSG0o4KFHeUobCuGDnFnMeHq7ylIru8AOVt&#10;tajrbUP53Abk1JQgvSwX2RUFyCnLF/5ntpshI6OBQ2c4nw5X4eSclgLhx959tLxOAE7gWj9X7nMd&#10;Hw9uees2yhkes73gQ3I2OCAISokYRbkZmNfRiHGSdSuWj2D+UDcq68thy0iEhAy0cI0S4SoVpGYr&#10;dIlJMKelwpadDldhForbazB/7SIMb1yBip52WPJzoExNhSo9G1JnCmRmk0DYpWQlorqxBHXNRSim&#10;sV5U7hKMqpWbB7Hr2FrsP72N5PUh7Lp5B4bX9aN6XiGyqxORX5+GooYspBY6kZBuFqoKq4wagfyT&#10;yJU09rXQaq0wGp1wOBzIzEpGJY3b2vZKlLYUo6S9GHWDdWgYbkDzwhZ0LetG7/Ie9C/vw5KN49i8&#10;byW27xnFirUd6BkoR21TLnIKE+FI4nBeHfRC8n4D5BoVQmMi4BdCc1OAF3wDJypncvisu4omk4Cz&#10;vTwFsl/wNqJtTBIyKcj5tASPvPBg+HMFTk7ET/DnCvdB/ghgD7vgADIMueqpN7y8POBDcsOPveQ8&#10;veBP82Ogty9C/OcgIiQQIjLIFWRUa0jmSeRR0FvkKKzIQC3dc21bEZq6K9Ey3IjitmKYybAWmxSI&#10;VkkRFBsD7+BQBNCcGhrNVZ65QII/QsJ8EBw6G4GhPoLxz0Qf/+YmBdjrjwlAXmdCkL2o3EuBJKTr&#10;Dg0JEvKFCflQtXrEaw2IkmsQHBOP4CjOhxqOsOBARNB/YwJ8EUP/j6B2YWP4Su8/xoeFAV8nAP/7&#10;cLWMuZpk+HfBfR3cn9xh7+xhyoVBgkKDERIZjhCa/4OiIwQSMCia9AFxNOJUYsi1cqj0Kig475yC&#10;8wOrSK7oYNBzheB4OJNUSEzTwZGiRmqWHiUlTrTWZWNeYwEWdJZh2+oW3H/bIrzxvUN4583bgT8+&#10;jHf/8Cz+9v+ew+u/eBDPv3AEJ08vwOiiIjQ0kTysSkV1eTZKC9KQn+lAXoYNORlmpHK4sFUNg450&#10;GmUslPJoqFUi4bvVzEVDtLBYlcIL0HhJGKJjgxAZTWMvOgTRMWECCRhBYzeMZE0IyZhAki+BQu5O&#10;f4HoC4ul3+OjECmJpnuPQlRclBDWz8Q+j/EJAnCCBHR7+0bGRZK+RDoU7RcrFUGs5JcWcgHcZjaX&#10;DamZNiSnGmBNkMNolsLEYbwGmUAA8ktauWKiSIlQtVjGxUSkdA+0P+dsNcmhoXsyunSwpVvgLLDD&#10;nm+HLsUABR1Ho5fAZZCg1KFEZ6YJu3oq8dwjh/DmH7+Dv779W/z1rT/i9Td+jKeeOIFnHlmObzwz&#10;jsduq8X2lTn0jJJRTDpmTqqJYEFZXhJqS6ntS50oLzahpNiIwhITisrotxoHKhqS0NCeia6BEswb&#10;KEVNYwoKyhOQV52K0sYc1LTlY25vGcaWNmPTtj7sOTiKLbt70T9eioJGjmBxwpSog8ZA/Ugehzhq&#10;v/AwkqMktwNDJ/JQcr90v/Bw99l/x3jh4189Nv/nCUAGk4BMAPJNTUb8ub+/9dZb7627CcMrUVhY&#10;iOPHj+ONN94gw7IXM2jimElK+qyZ1GDsNj11CrzVXlA0SxCqDfq7/f8XwaSfacoUzJs1B/v8Zdji&#10;K0LOdE94X/W//za4PdUm++1qcMhwCEF8wxQkTZmKfg9fHAyMxajHHMTR9n8VWflZwNQbZlD7TBU8&#10;XQNTgpFxOBeJRzPgk+OPG2ZNvs91fBBTaHyxcGT55EZ6ejpeeOEFgQDkt+CfJwKQJyDBGKVJ0P22&#10;luF2iRfyFZHSxpUPY2JiSGHg5O4GmBMsMDjNsKW5kFVagsrmdpqQe1Hd2k/LAdR29KFjaBDLtq7C&#10;rQ+dxiu/+CJ+8teX8NIbj+LWb1zAieduxcnHLmDf6ZNYvW4jFs4fxqL+PqxbNIgtq4ewZfMItu5Z&#10;ji1HtmDTyYNYd3gPVm5cgsWr+rFo43wsOzCGFTcvw9iZxeg7OYSWfXPRsKMN84+OYNudO3Hs0nHs&#10;PLUTY+vG0T7YhZZ5rViwsB+7t6/GrSd34el7b8bPv/M03vrD9/Hu26/irXdexR8Ir/3pO3jm/57G&#10;jU/chPWnVmPVoXFsPLYcu06tw27C9hvXYOtNa7H51HpsuHEd1hxbjUW7F2Ng1QAGlvZhfOMYVnE1&#10;zkduxNkXLuDIg4ex9qbldL1DWH14ATaeGMMmwo5bVuDkpb249elTOEH/2XJ6C1bv3oKVm7ZgybqV&#10;GF01hPF1Pdi4fxDHLizHpWf34/nvnMHX/+8e/PjXz+KNP38bb/zph3j151/BV58+ggdvHsTFo124&#10;//wovvLF3Xj1++fwne+cw133bsbmnb0YHm9ALxmi7fMaUVlfifySQhTkpqIk10mKrwslRU6UlJLS&#10;VZOE5vYcDC6oxtBQFTpacjDUU4GD25bg0Ysn8dQXzuDo/k3omleHlDQzKZVxkMojhQTZGh17/CmE&#10;ZNoaLZOC0RBLwxAnDkFsPCnGkhBEycIRLQlHjIj6Eym58ZERUMaKoJPIoSODVa/TwepyCBV+UyqK&#10;kN9Wj+ruVlTRsrCmFLkVhSiqK0dlax3qOptQVFsmkIImp4WUV42gEPOb8mBS9PwCSLnzZnKblJ3Z&#10;pDdc9vpj8u86Afg+rvVz5T7X8fEwmbz19vCGLyE8MBhGpRJFWWloqiZjp70eS8YGsJBQ11QNV2Yy&#10;zKmJ0KckQm63QWZLgDYpGZlVZShub0BecwVqB9qw5dR+kinnsfroTlTMnwtzcS6UmSmQJjmgTTDB&#10;kWhBSUUuegZbMbRoLtr7K1DZkoGy5lR0L6zB+IZerNg2gk0HV2Lr0XVYu3cZFqztR+tQHSraCoX8&#10;fAqLBLGqKMTQeA+LZTKNxrQoFioN59IiYzHBBZcrEZk5mSijsVndXoXanmo0jzagb103luwbw+ab&#10;12PPrTuw6fg6LNu1GLtv3omLD96MC3fvxJGTS7Fhaz8Wr5iLLtqvpCwTFrtBqAQcK4tDpDgGISIm&#10;DYLhE+oPHyYA/f3AVYCF8LlQLqQxkVOPiT83OegOrfXy9ZkgCH28J+A94RHMYdj8TIRnw5hFIFvD&#10;k+A9czZ8Zk/kiZrlRf8RiEVvsIdeBBn7UnkMyTwpzFY5EsjoTkvVo5jkaWU5GbxlLhS0ZqFqsBKF&#10;HSXQZ1gRqZEhVCpFpEwBhZGM7NQ0JKYlQmdSQKoIQ7x0DqLjAqlduQo0e93LodQqIOFiAuJYgQhg&#10;goAJPw4h5CVXVJUrxHCQgV6SZkVdWTbJ9Ew4km0wJ9Nzob5lSkuC1KRDqCiKZKMvfL1nwt9jGrxm&#10;Tcdstq0uG7/cBtxXJ+vHV+I6AfjfB7ecuRqT/fefxWTnubIPsR7JIeX8Up31x/BwmpdpXQhxjQwT&#10;KlKHiqIFD0AmAINjwgQSUMSeWhyiysSURgGTWU8yJQFJLj1BgaRUDVIy9EjN5PBcG+kxLpTnpaKh&#10;MAutlfkkP3OwfV01vvnURvzp/27Gu7++H+/+7lm8++eXSM97GX959xn86ncXce8DK9E/mIPMLBMS&#10;E610DjucTjsSnCZYEtSwcAEMoxxGvfQ9jz8TfWfiLzmRCUILHA6V4GknU4aRrhMCiTxcePmpUNE2&#10;kgucFiUyKpTuPwghIYGCV3EorTOhFxnPclQkkJ5xagnpLgQawzzm4wgiSSxiSN5xBeHoOM7tF4d4&#10;+p9UR/LArIHaqoPGpofaooPSpKalFpYkm1AkKjnNQPehEghALXvAacVCKK9MIYJUxtc2EbWhVMVB&#10;p5fTf+iYOikkajHEGgnJJdLFnHo4sq1IyrfDmm6mOURB/xMjkY5Z7FBgbpYRmzuL8fjpFXjzZ8/h&#10;3d+/jnf/9Gfgr3/Dm//vp7jvvkM4fGgUhw4swJqV7WhpykYGyUZnggZ2iwauBAOcdP2uBJUQhp2V&#10;qUNBoRmlVaSTNqWirCMTNT356BitwvzFTejoLkRpmRM5uQ6kZ1qRlmVBaW0azWOlWLCiCSu3dGHZ&#10;xlZ0Decjty4drnwnLClGGK0qKBVxpG+GIpDlnq/3RJV10g0FmU79dbK+7MZkff/TwGTH/6i8qx8L&#10;/wkC8NNCcnIytm/fjrfffht//MMf8f0ffR/f/8kP8Muf/RpPPfwMcskwCSsNgKItDn4i70mP8Z/C&#10;BCHG4ZlThFxuTHrxctZUWp865b2cd+wlF0XfK6dOx/gsP2wMjsOqiHjUe3lDTvuyJ93Vx/6sgfMI&#10;ZtK9bp3tj/O+keia6SWEBE/23+u4AtyHAm6AX4Efkk+nIflIJnyM/pd/vx4a/I9gt9uFlw6vvvoq&#10;fv7zn+O1117Dm2++iXfffRcnTpwQyK7PIwHoBk+IXqS4TYRs8JtbX2qTAIRybqXISMjIcLFYLEjO&#10;zYCrugCWyjwYSvNhq6hGWnM3CrpHUNI3jsKeYRT396BpxXxsPL8Nd37jVjz+s7tw8VunsPmebRjY&#10;vxjta4bQsXgBescXYnzpEqxftxzbty3Fnj2E/Uuwff9SbDmwBrtO7sW+mw5i0441GFs2gP4lXehc&#10;0YGGFc2oXdeC1l3z0HVwEANHR7H0phVYd2odVu5bggUre9Az0oLOBc3oX9SB7XtX4At3HsNTD57B&#10;S4/dhh9/5WH8v9dewh/e+AZ+/ouX8c0ffxGPv/IAzn3xHHbfuQerDizBwk3zMbyhHwu2DKF//QDa&#10;l3SgcUEjWhe0YP6KAazeswqbjm3C0n0r0LtxCK1ryGBeP47B/Vux8baT2Hv3aWw7dwArDq7B+I5x&#10;LNk1jrWHVmLTiQ3YfGoLtp/dgy1nd2PZoU0YWLUKnaOL0TY0gNbBFnQtbMCSzR3Ye9MC3Pf0bnzj&#10;x7fj1TcexPdfewAvv3Invvj8bXj88VN48PaVuOemXtxzqg+P3LYQzz+wDl99chdefHIvvnDbahzY&#10;O4j1G3rIqJ4neFAW1hcjvTQHWWRc51SkIa8mHSWtOajpLUT9UBHqhgpR3Z+Hss5MFNQnobg+HS2d&#10;Fejpa0FzcxUpzEkwmlSCEimKC0OsKEQoXKDSiEjhlJPCToqiTnJZAebQGOo7USGk6IcgTBqJWFI6&#10;xUoybEkpsxrUyExyoCAjFVmpSUhJSSTFjnOD5SK5JB/JZYVILc9HEhmzCdlJsGcnI40UfQ7zLa4q&#10;QSH9npmdDrPF8F7Ynp+/N7y8Z2OW5xUkHxm4V5J8H1YY55MYtozrBOB1/CNcLW9Zzvp4eMPfwwch&#10;fnMQQ0axhIxCPRlnqQ4jSgsyUEpjNCM7BfoEI2QmPRQJFmiTEqFLSRGIQLnTDE2qDRKnBmKnGraS&#10;RBR2VaB6uAXZHZVIqMiBpTwX9rI8JGWnwuEyk1GoQxoZdYWVKSisTUZmmRmOHAWSi3TIrXWhsJHk&#10;AW3PIEMruZAM4lwb7DlWJGRZoXWoEauORlg8j2Uy4qOCEBoVLBSikCllMBh1NDeYkJKWioLSYlQ2&#10;VaOxpwnDawex6eR6HPrCHhy6ezfW37QSa44tw7pjK7F05ziG1s7HwjXzsGhZDUbHSjC8sBKjixqx&#10;kGT2wFAbSqrykZBkhY4MRqPLCnt6olARVGXTIUYah9BIJvzZS44M7ShOmB8tVHnk3H+cQJ89gD0v&#10;ewAz3KTfTFrnlwKz6Hm8NyfOoGdEz2v29BnwIAOK4cmYRs9x9kxM8fHAVH/an8P5IgIRK4uGwaJC&#10;WmYCKiuy0NKQj7ryVBRnGpCXokZpkRUD6ztx/KGjuPGhm9FF86Em1YFQuRzhUgUUJiscKalwprpg&#10;JkNVZ4yFzkSyVB8LmUoCuVoGtV4lePdIVVKBDODqqb5syAZwXkBfgUzg/6SnOVCfY8NwXSZWza/D&#10;cE8V8grYC0YLW7YDWTWFSK/MhyXdCRHJYL8gznk1jfrj9PeImyuN4cn68ZW4TgB+vvHemJkELONY&#10;h2Sv0isJQF5yKH4ojdPQmKjL5F+EEBofQLKEc2aGsvdcXJQQ5qpWK6DXa2A2G2BL0MORbEJiphUu&#10;6ueM1EIXUkk2paeaUJTjRH1FNrqbCrF6sBB372nFy2cX4Pt3b8R3L+3BD56/Gb/8+SW88eZ9+MEb&#10;N+PSU+uxcDnpMzQ2TCYDDAajcB6rTUVjUQqDEDoqEjz/ZKS3qBQx0GriBUKQPQDtNjXsDgWsdglM&#10;1jgYLQx+CSoRqgYrhCiIcMQKOtBEsY5outfo2EiSUfRdHIVY0oGY1GPEyeMRyyGqUhGNezkUWoUw&#10;/vk7h/3yUqSRCIhVixFDiNPKIDYoEMvbCFLSy4w2BWx2JRIcSpgsMijVHPIbRdcSKeQsjBfHkL4W&#10;jjhxsEBa8u8cJqvSyyHj42kUBCUUBg1M1OZmhwl6mwFagslhhiuZ9H+nCqkJEpRmajHWmYU7SZa/&#10;/Ohp/OIHj+Ovb76Id//0DL79pSM4uKoVi+qK0FtXgPLSRCS6NLBa6XnSfGbQ6WAkmAxaWMxauOx6&#10;ZKVZkVeUhJzaTOS15SN/bhFyW/KQVZmK3IJEesYuFGU6kZtuR0YGPf98B81dTjjzbTSPWZBe6EB5&#10;XQ5KW4uRVZWJxBw7bA4d1Epq2+gwBAX6C0WbPHwmckC7X/pcKfeuxmR9/38C/8sEILtCjoyM4Fe/&#10;+tWkIcChjjCk78hGfJUUN0z/4G//eUyQf+6iF0pa3z7dBw/5hONe/3DcOSeMEI77fMNxcvYc9Eyd&#10;iZyp02GZMhVRtD97/F0ZQvtZBxOmwYRC6rA7g0U44BeNxqmzBI9AJk+5wMjnqT2uFdxu3C7TwqZA&#10;vEIP1QEHPM3eQp+77kl57UhKSsKzzz4reBx/7jwACR6zZsCTMXsGvDxmwtfLA/4+Xgjw80bQHD+E&#10;hwQhOiIUsaTAiEUxUCtk0NtN0OWnQFeaBW1xDtRFuTBXVSCDZHX5yCgqxkdRONKLooVd6Nq5BJvv&#10;OYSTX74NNz5/Dlsv7kPv5kUond+O4oEutK1ehuXH92LHxaPYfmEHNt+8HOsOD2Ll9m6sWN+N1asH&#10;sHL1CIaXDKKpr4WM1BIyZLKRUpGJHFL2asjY6Vrejf41/ehb2YPORe1oGarH3JFmDKzqwtCWbiw9&#10;MCTkJrz90kHcffch3HNhP+677QDuv/0Q7r/rGO644wiOn9mJLSfWYcWRFVi8bzFWbl2IpWuHMLSy&#10;nwy3PtSNzUVxT4MQblfX1YTe0V4sWruIjNgVGDm4An0nV6D31Fr0H9qCgZ3bMLpnB9acOIDtZ45g&#10;z9nDdP7DuOnuk7jjyQu4+9m7cOahMzhI591w0zaM71mFhVvXYmzLeixYvwyDq0awaNNCHDm7HY9R&#10;u732xrP4y9uv4E9/fRGv/eQ+PP/cYdxz1xqcvnEY+3Z04ODOTtxydBgXbxzDhWMLcMu+PpzY3ol9&#10;G9uwdW0L1q3twLK1negea0BJZwHS6tORWZuF4pZiNFFbDW3ow6YbV+Lofbtw+vFD2HvHRgxv7kRR&#10;WyaSCmxIyUtEek4GHC4XVCo1RNQPOMF1WHgAIqICSMkNhlQeIYTDTOQE5OTYpOyS0hUZGUr/jUB4&#10;VAwi40hxlcnIAJVDoldA5zQikY6dWU7Pkp5pQU0+yhrLUFpXhpzifKTmZsKRmwpdhh1ypwEapwn2&#10;dBdSslKRkpZISrgFejIS4tmbgJQ7P2/2YGWShfo9F/i4TgD+Ha4TgP8+sIx1L9nYYKOYwd4xQhVN&#10;2ubpOVGEwd/fVwg9DeWK69FkLIqiBEMxkL5zJXZvLnQRFoLgmGhExMchKp4MQnEcjTWZECKXmuZC&#10;fnE2CivzkUlyOaM8GzkNxchvLkN6RQ6sZFwpzQoy9CSCp67ZQjBy9UsF0tKMtK8TZTVpKK5NIeNa&#10;BwUZtVKDmMapGGoyim0pFphdRsSTURwSFYhgrgQeESCEvIniIiGVxkKhEMNFRmN2mh25uWTIlWSg&#10;srMafWsXYOPp3dh/z01YcWwTBjaPYuEWkq/bxjFMsrV/uAGj8ysxRuhszUNrSz4WLGjFApK55dXZ&#10;SE43oYCM/eamAqxePg8HdyzCtrUDaGmvQgZ7umUmQmc3IFZJxrIiFjq6htScVNgSrWQ8R8Ev0Ade&#10;vh7w8pkFD69ZmEUy4UrS6wMQ5kVeEgRCcIIU9JjlCW9PX/j4Bwh5/EIkZJSbldCmmWGna8uoyUBt&#10;dzkGx9owPNKEua0FqKtOQ0tXFUaXDaBneC7SqE2kGpKBtG8MezuRwS9VxEOmioNCRddN7W21qwQv&#10;JJPNBKVWjVh6xlwohAnOQJqLA4IDIRQRiYwQclnFcE4rgkQmhkISA6kojOZpQjwZ/HR89p5UGjWC&#10;Qa+ifqKzGiHXKhFI9zCb5npuC46w4n7qDkPj5Ud5owhFjGi/j4WrjvGfxsf5sHx/HzRPzJj1T+PT&#10;Tvj/wWucHJPt90lwpR7phns7kyoc+ssyzZ8r/pL84ur7wRxuHsWpZGIQHcfebdEkx0iXEMeQTkCy&#10;hvNvqiSIl9N4oH6r06uhJ7B8M1n1MJO+YEkyw+gyQO/QEjSwJOpIPlhQUJyCmvo8NDbnorUuEcMN&#10;NqzuSMLWvlzsGC7H/vXtOHFiFMfOjGDHoQ6MLC1GcaUNlgQFNNqJHIMGA3v+0flINnIlYgnJuniu&#10;+KuIoTEaA6VaJEQ3WKwKJCbpkZljQXaeBelZBjiT1DDbZEIOPrk6DhKSRfEKktGyWBrnUSSrCRy6&#10;S4hm3UgciVh5jFDcRKqVQqyUkn4UjVDOHUhyP1Joo1ihnaI5H6I0TshdKqFrZQ9Ahox0KCYPOX+i&#10;ED5tVEFnUUFv4nBdKV0znV9Cx4oJIf0rGOGRITS3hCI6lsOUg0hvC4GM7o3/q+fq7gYVVDq+dwId&#10;W0PH0lo1Qu5YjUULs8NM84wTOVlO5GVYUVHgQlN1Bvq6irFySSNOHR/CC09vwXdf3ITHzpNOuq4I&#10;e3pTMdyUjsICJ2wJaiFHtE6vJD2SI0UU1N562B0mOEnmpdCzTSNdL60gGZkV2cgmfTC9LAtJuclw&#10;pbKHpgV2uh72wrRTHzAksFyTEmQw2LRIId2wpDQPZVUFyC5Ipf8Yoab2EUVHCKkR5rC3uO+EJ7gH&#10;zbtuAvDDiECh2NpH4Oqx8Y8wmQz4e/z98a/GZMe+GtOnk4yaPvtD8Uk+/xYCkPFhVYA9ZZ4ILQqD&#10;h8jz7377bwGTVwWzZuPGOVHYMTsAFvruT4ieMgVxBK6Myzn6/o7cukwcfmDb5wS+hIJpHtjtG4uH&#10;/fS46KfDPM8gGKi9wug3bq/J8g5+HjFB8k3khvSLngXr2kS47ilB7Px4zIz8YM7I6/jH+DznAJxF&#10;SrnHzIkwIO/ZM+DrOQsBvl4I8vdBWJA/osKCIIoKEwiWOJpExbETpfSVKjnidSqISGGKN2kg5TeF&#10;OWTwNZWjZn4Hahd0oXygHcV97ageG8S8TWsxun83lh7ci1X7tmPh5rVoXjKO0kULUb15DebdvBfj&#10;9x7Cykf2YOMjm7D7gTU4fMcKHD4+hh1rujA+vwn13U3IbapBSmkhXNmZSEpLRWZGOvJzslBamIeq&#10;8mLUNVSgjsPOuqvRNkqG2LYhrDq3FJvvXY3Nty3HqkODWLS+A+OLm7BsUSu2rBvE4b2rcPKmbTh+&#10;djf23LINa4+txuLto1i5YhBrV4xg9ZblWLJrDXo2LkH9+ABq+rrQ2tuNeYP9mD8+hJEtS7Dols0Y&#10;e2gPRh7eh0W37qV73Yj5W5di4c6lWHtkLQ6c34kLj5zEs9+6Fz/+7Uv41VvfxU///ApeeeM5PPi1&#10;O3Dk7r3YcONGbLl5J3aeOYDNx3di3b5N2HdyL+68dB5f++aT+MXrL+E3v34WP331bnzj5QN4/KHF&#10;uHC2C9t2dGPNxgFs3jyI7Rv6sH11B7Yvb8KOpQ20JKxpwZZNnVi7pQtjG9vRs7YJ7Ssb0THchHn9&#10;rZg/2omFK+Zh1dYBbD08hn2nV2DbkTEMLmtAcXUSHC4NdKSMy2NJMQ+LQ1QIKakhYYJXKIe2REQF&#10;kkIZSMptEOKlwWR0BiNGxNvJSCUjMywsFGGhUYgMk1Ef0kEiN0FmtkCWZIM8OwGqYgf0VYkwVyfC&#10;VpmExNJkpOQnIoOM+rzsVGSxB1NFHuzFGbBlJ8GakkDGABkAGiXUEjFk0dGIDgpCMJMoXp7w9eLw&#10;IzLePa57AE6G6wTgvw8sY3nJhgWnVeCUChwW50NGCOep45DS97zRLnukMfg3T65WzZ5rtM59mL3X&#10;ZtL6bNrO4a08V0WFhUMWJ4ZJrYXLYkGi3QonF8rJSUZhbSEKGopgz3NBYdcKXiNhZHRGcmgpGdxy&#10;MijVsjiYydCzmpRITDSgqDQd9e2lKKrNgDVND5VVCQkZwlKCjowug10HhU6KGDEX1ghESJg/wtkT&#10;TjRRCEMiiYaVjMlEqxoOO3uPGGChcZxaXUzzwVyS+UOoHu5CTkslXMWpcND4T8m2o6AgEW1kvA90&#10;VqGzvQIdHVUYGGpHV38LcopSYGaPFpeSZIIeFSV2dDZlYnywCsNj3TQvNCO3qhiOrBSobXrEkJHM&#10;hrJCr0KcQizk2/Kd4wNvX8/L5N+Hz4n/CF6zuPovPT+/APgHByEgNhJhWjHiXVoYybhNqk5DBiG/&#10;Oh1VDTkoY48XJxm6mjgysmOFNmJwuJ3dYRQ8moxkWLM3dQK1lSvRAquN2lcZhzh6PtGxMQiJCBc8&#10;GDl8mfsDezJyWDNvl6kUMNmsMFo536lCIAu4amhIRJgQBs15DzkkmrdxReRYcbzgFcng4igcGs19&#10;TvCApP7p7rNu8u9TzUf1X4qP8/mAHCVD/YPVOz8Z2OCf7Lo+Ca61YumnRcJONkbccHsA+vn5CB75&#10;/jT+AgL9BA999oKbqFgbJUAsjkW8Mh5iLv6hkdI6jV8OfVfLYTBoBS9ApVIGjV4JHRNRRq54LYOM&#10;5JlCKxHW1QYaCzSebGlmJOSakMTVe5M1yEvUoCrHivoiJxqqU9DYloWmjmzU1CajqNCCnBwTUlL1&#10;sDs1sNjUMFg00Jq0AmkeJ6cxI6XrZM85GXs5x0Cvj4fLqUUOyaySomSUlCQiv8guVAtOTNYK5L3W&#10;rBAKmUwQc1JESUWIk3FOzhhachGiSETHh5McDkVEbAii4sJpG78MiBO8lzlPKXtJMuHPY5nHKuf0&#10;jKUxzC8MOBRYQnJNqiR9jNZjL4cJcxoA9hTksOGYeCYPo4TtnFdwIo9osCALOadgVDTLonDExUdC&#10;ysXZVGJotNSO1P6cx5lllIHmBAu1izPNRDDCnqSFk5CTa0NlZRoaGnLR1lKA9roctFWmoLcpA8uH&#10;S7B3UxuO7u7E/i3N2La6BqtGCzGvPRe5uS6hOJyO5gedQSq8hDJZlEKVYleSCcmpVqSkWUnfpHnD&#10;qqK21JHMN8PsNAspXsyJdhgdVujoGSn1XKyJ5iWFSEgnE80voWLCIImLhEomgkERDw0XO4mhNuHw&#10;6wB/ktsT5B/Dx9uX5uOJF3FM/v0jApCr9V+LPngtY4rJ/slkwN+BzjnZOa7EtZyPX1JMevwr8Ek+&#10;/3kCcMoN8I33hiQ1CgEh/13hvwwm/pKnTMXW2T446BWM4mmzPlYev4kQ4sl/+6zDfd9M8jFZqp42&#10;FfU+s7E5NBR7g6Mx7DEHjinTBCLw6n0/j/hAX5l+A2KropD71UKYLqXDKzEU04Km44br1YI/FJ8J&#10;ApAmhX8EJgqm0aQy/TJmzKLJjSF4QdAEOMsX3jSufLz94UuGRkCQ/4RnR2wwGSKhQpUzGSktSlJS&#10;dGQ0WpRyJOjUMBu5+iMpbQoyWGgilhkVMKbYkFSSjeyGChS01aOgvRFFHS0o7epA+bxO1HTPRWtP&#10;Fzrn96FtwSAaxkZQt2IxGjctR8uO5Zi7ZzEGDy7CimOLsZ2wZ+8INi5vwfzuIpRzYviaHKQXpcGV&#10;4YQz0YH0lFQUZuejuqgC1cUVqCwuQ3lpKUpLi1BdW4nmwWZ07u3ByG1jWHp2MUb2DKB3aSvmDdSj&#10;p6sB8+e1YWSoB0tWj2P9/k3YdHovlnEC/N0rMLZkPpaM9GDRkgGMrh5C/6oBzF3Wg7bF3ehY3IvO&#10;pfMxb8UohresxqobD2LjXWew9vYbse6m7dh4ciM237IDu79wHCeeuB0XXr4fl775MJ754ZP44W+/&#10;jv/39qv447s/x5/e+RV+//Zv8eqbr+G5n34JX/z5s3j5N1/Bi794EY9+8xGcf/QMjl7Yh33HN+Dg&#10;kdW4+aZ1uPP8Zjx4cTMevrAOl86uwvkTO3Fk/y5s3bYSK9YOYuGydgyOVZMBXYShwXwspOXisSos&#10;WdKIBQSusNxDbdAxWIO2nnJ0DlSia7AS7b3FZPxno6wuGdmkHCenk2Lm0sBmUUOnlEISRYpmECmm&#10;c4IxZ04gOLwnMHAOgoIDEBoWiPCIICHUN5wUTM5zwx6CMbGk2IpEpOjHIToqnrbFIyQ6DiEyCULJ&#10;8I1Ot0BRkQpnZwmKx1vRvLofrUu6UTm3Epn5KcJbYUe6DRkVGShvK0fd3FqUN5QiPTuJjAMV4km5&#10;jQgJQDAbGZ6z4DNrBrxnTofXjOkCue3O8ScQe5fJvffg3nYVJhQwMvA+JljhmnRsfiR4PzYEPx6m&#10;Eya7jo/ChPcKK4gTuNbP5Nd+HR8GtyHBhgUbG+wVw2AykEk+N/F3JUnNfZPXBTKQfhPyVRIEsoYJ&#10;QAJ7MAQE8ZgjIy6OjGW5DBaLEY7EBLhSSS7mp6Gwtgh5tfkwZ1gh0soRHheLEDIm2cAMFYrw0Pgk&#10;I1BMxqlCFQetQQ5jgg6mRKOQ/0nn0MNEhpneMVH1lz1vbMlkiDkMUJOsZ8IvMpqNyWCIaV0mFwle&#10;gNL4KMjJCOVKk2IFGdI6DSQ2C1TJSdBmpEOblgpNsgsahwUaqw46kxp6Op6Nzp2cakNqlgup2SlI&#10;zcsQUk3Y05NgTqH7ynQhvSAZyVkW2JNVSMk0IIvmGkdmBuRmEyJIpgSTrAmKjkZgZBSCCIHhHAIc&#10;InjteXr5YtZsLnJxRcjvx4DHTA94z/aGr48f/ANJ9nEYn1oKGbcPtXFGdQ4K6vORlJMAg1UCiTgY&#10;YSEeJCs94OfvSXMrLz1INgYgntuIjFSG0aRBLt1rRUURUujZxYromgNpTmbS74o8hcKzp3XOYciV&#10;VJkkYFJAoZ6oxMwEH5N9/Hy5KjIThkIxFNqH+wvnRWQi8UpSWehbl41ed5+9TgBO/vmAEc6y9ypj&#10;+pPgs0wATrzw8Jkg/wImqmmzXsDFMZj4i4mJvIIAFAsebCLO1SaLFXJdCpVuFRKSI/FQKKRQamRC&#10;mCqTfSqdTMhZpxKIIDHpoKR/qsVQmpRQWjRCPmALyRWnVY8kmx5ppEfkZbtQVZOHxhZ+UZyDqtpM&#10;VNZkoagkhfSJBCSSLmJP5QJHeiiNcsjpmoR8eZIYKOmaDOp42E0KpLsMKM52orowFVWlySgudCA7&#10;10LyyAx7GslO2l9hVkOmJRlJcjmWPXQFUi76cqGPcETEhCEkMgRB4YEIIt0pmHSnUH5ZGs6VhDlk&#10;eKJt4uJiqH3iSK6KIZdTW3CeQHm8EA7MxB+Dj8vkH6cC4PzHXDiIwblC3fkD+XcGk4H8XSwl+Szn&#10;0OBYQW4rlByyPAEmAdlLz0qyOclpRE6GDaUlTtQ3pKJ/qBg33rISz750C57/ylk8+fwpPHbfUZze&#10;uwxbl7RibF4+BjszMdxLS9InuzoK0EJ6e0V5OjLSOGciPROHBg77xDLRpSXoBCQnG5GWbkVSivly&#10;OgQ5tHQdanqOWoseWvaINtJcQs8hVjpBpMaJI2nuiaY2onWay2KjQxBL+mdsmD9E4f6IDZ+D6LA5&#10;COPCK1zJfQ5XovaBN8tE6p+MCW/8yeeE6wTg33/+4wTgrFAPxNaLEFYSgql+/94qqOytN1n1Wyak&#10;lIRWUhIOzonAdt8QlE+biUja9nkl8z5NMKmqnTIVfZ7+OBUch0P+4SiZPvN6vsDJ4HsDPCxBCF4U&#10;j8gn4yD7lhrRa+MwO8SLfr9OBl6NzwIBKJB7ZDROBvcE5iY9mBBh5Z+9o2aSQeMxOxjeXmFkoISQ&#10;YRGIAFJIwkQ0icrDSYmJJgNNDJtNicQEPVIsBiQb9HDoVTAbpELhBykZj7GkRMRw6IZRC4UzAfr0&#10;FNgLcpFWUYzsKkLFRFhadlEG8goY2SgoK0R5az3qBrpRu6AX1Qt6UDMyD1VD7SjvrkZlWxFqW3NR&#10;Q4pHSZkNuYVWFJQmoqgsDXlFqcjKSUFODilwhcUoL6siJaUCBQXFyMvLp+25KCgsQEVTOZrWNGP0&#10;1Bg2X9yMrbdswqpdS7Fo5TAWjg9ibOEwhhfMR//YfAyvG8fo7lXo370MnesGMX90LhYtmItlS3uw&#10;bE0/Fq3vw9C6bsxb04m5a7rRsbYfc9cuQP9mDhnehdWHj2H1wQPYcnQ9Dt+2FWcfP427v/UEHv7Z&#10;1/HAa1/Bxa8/hrteuAcvff8p/OK338Sbf/4J/vL27/CXd/+GP7zzN/zxnd/hz3gDf8GvBPzx7Z/j&#10;l7//Lr79f8/hwSfP4uCx1ViyrA2D8yuwcLAKS4ZrMN5fjdHedozM78OC0V4MLenE4PIWLFhZj/EV&#10;NVi2pBzLR4uxaqQc65c0YfXKDixc3o7exU2YO1KFloEi1HWTgtaSjpxyOxwZpGxZSWZooiBVkKJI&#10;Sha/KY4gpcpdHdPf3+89TyZ3Zb+QkBAhxw8XimHCLz4+HkqlEkajkRRJK8xmM9RqNWLj4hAWQ0Yq&#10;KfhhOjkkqQlIqClACT3z1lXD6Fw9jObRTlS0VyOnOBPOFAtsSdTvcu0oqMxCWV0+iqtykJ7jgomU&#10;xBhRKJ3fG36+s+HtMQOeM6bBc/o0gQCczQrcVWPh6jExKa5VUbsKn9iYu4ZcLZNh+iTXcG1gIvD9&#10;+73Wz6TXfh0fCiGk9DLBwkaG28uAfxPyzzGpd5kEnADJ5MtegALpQ9tYTrPcFuQ1YTZt8+L8WsFB&#10;iBaRAadUQKFTwWQ3w5nuIiPUDr3TACXJbLFRgkhlNELI6A4MDRVy5YVwZUquVCkOg1gdC41VIYTT&#10;WZKtQm49c4oTxmQXLKkukgdOJOUmIYPldlkOye9MJGU6YXOZoCHjm40vlg8SMii5wqRaS4Y6zQMy&#10;uRRimRTREjHC4iUIEkkRIJIgME6KMKkC0XIlYhVyMmalZORLyfCcCP0T0XosrYtUCkj0RuiciXCS&#10;LHfl5SIhJx32/DS4itPgKHTBnGWG1mWDypYAsc6IEJEY3iHhmB0QDM+AEMz2DcRs7zmY7TUHszz8&#10;MHOWDz0Hb8wizJw5ucH3YZhN+3jN9qS50lvw4PQLJuOdDWuZCFHKOIh5PrRxmK1ckEsBc2bD15vk&#10;kAdh9nR4es2Cj48HvAk+vp4CMcKVQTk/mN6ggcVqFKpzBgT4wsNr4lkLHszsyczz9WW4CWEG9w/2&#10;CGRCkKsec/8R+snlvsTrQtEjlnmzJub/iZccl9dpyS8I+f7cffY6ATj550qZeZ0AnBwfGC8k6zy9&#10;PODr6yUQgKGhpFeGB5OeECIsOTogIiIEUVFhQkEMroQbHheJcNEEURUjiiLZEkW6RCykUi4qJobO&#10;zDnutIInoNakhNogh0wVj3hZjEACStRSxHNVXJ0aRhpPVpsRNqsBdrsBSSTfcnKTUVSSjmLSIRkF&#10;JanILib5VuBCTlkqCqqzkFqUCI1dCaVWBgXJJCbFNBoJDDqpoPM6LQpkJBmQl25FcZYNRbk2FBa5&#10;kFeeirTSFBjTzJCZSfaqpDSeJRCTLiSSxE946JLuExYVjuAI9sgLQRC1Aad4CKS2CQmZg3DSvWOi&#10;wyARR0NOckXJnmx0T1qtHDoOU9aroSJZ7/b+YyLQnSOQCb4JT8AJb0BeRsdNpBng/zBxKFXSsYwa&#10;mDmc2qITiD4Ny2y1WCAC5Yo4gQDUkm6mJySZdShMs6KrMQvbN7TjgXvW4WevXcDf/vwE3vnbF4G3&#10;vwz87Tt4588/wB9//TV886WLOLR7EAPzctBQ40JJgRW5JKez0k1IS9Ih2aVBSqJWWM9INSAtWY9E&#10;hxJ2qwx2mwJ2noesSuhJhuqMnK6CKxxTO9IzleqUiFPJaE6hvhJHfYZkrCievdnZkzQM0ZHBiIkI&#10;gpjWZWS/SGMCEB81B+KYIMTTf2NjQ4V0FWHUxgGB7Ak4UeiQwUQgewG65+b3+jJ9v04AfvDzHycA&#10;A+WBMPTRhJ8U+oHt/0pwhV7nlCkY8wnE3igpFvuHoo4myAbPGRilDraLBtqtARE4OSMAVVNmIIL+&#10;z7nrJjvWdXxycDEVDhN2TZmGnZ4xOOMrRed0L4Fonez/n2f4EQJumAp/kxfMN5IhfSwJnirfSf/7&#10;ecZ1AjCAjJoQ+PoFTxCApJCEisIQJYtAnDIKcm0sDCYpTdA0eduNyHBakZ5oJYXKAnuiiQxPA9Sk&#10;KMiNBJMR6gQbjElJcGZmID0vG7mFOSgqzkFFWS4aqovQUleGmooCUsRoW2MlWge70b18IbrWLELX&#10;usUY2LoCI7vXYOGOFRhYO4zqnmqklyQiPcOIonwHqiuyUFmZh+KSXBQU5SK/uBB5JYXILMxDSn4W&#10;UoozkVNbgLKOKtT11qBtqAKDK5uxbt8Y9p7aRNiCbUc3YP2+VVi6ZRwjq+djeGUfFm0axortI0I1&#10;zIHxRiwYqMPKkXZsot+3bR3F5l0LsX7PGFbtW4ix3QvQu7kf7Wt7MHcDKTw7l2Px0e3Yev4gzj10&#10;CI+8eApPfecePPbjx3H/Dx7HbV+5G8cfOYEb792Dex4+iGefuxnf/NZ9+MnPX8Dv/sRE4JukRP0Z&#10;+APhj38C/vwm3v3L7/DOW7/BW+/8Cn/420/w41++jAeevAWb+dzDpWjuSENdUxIqarNRVl+EiuYC&#10;1LTnoKM3F4vGSrF7XSPuODCAew8O4uyWDhxc3YDNaxqwbEMTFm5oxui6DgwsbUFTTzEKapLI2Cfj&#10;1RyDWHkQKVf+CI/yQ3CoL+YEeMPP3wv+7GXnP1EYxh1KwUQgk4CcOzM0NBRcKIYJQLGYFEoZKdAK&#10;BeRyUt4kEkjj4iGLFwvEoN5qhjnZCVtOGpLK8pBG/SKlMhfOwhQ4s13IyEulPpONksJM5BemIqco&#10;FZkFSXClWWCyqYWKdjGk0AUF03X4cdXqWUIuS48Z0+ExnYnACeJlsvHAuE4Avn+/1/qZ9Nqv4wNG&#10;7z+Cmwhko9gdcsQEn5v4E4geJmrYW9Wdu3ISzOT9PSeqtPtzgv3IcESRcSziEH0yjI2pCVA79Ygz&#10;SBCrFSGS5He0gozAeBrXZHxKyWg0JWjgyrQgpdCG7KpkVHeXobKzFFnV2XAVpMFJMtSZmyNUjk3K&#10;TUF2aTaKa4tRQsgrzUFypksgAHUGhUAARkSy528QGcpxSKC5wObkpPF6yPVKkiVSMurjERwdh6BI&#10;EYGW4bFk/JIRF0UGKl0TJ8ePIKM3hIz9wJhIBEZFITROjFiFFhItV59MgiEpFfrUZCQUZiGntRx5&#10;3VVIbylCLs0facVF0DtdiCR5ExAVDb+wCPiHhsM7MBie/gHw8PHHLE/2/vMmg84Ls2ZSu8/8+1xP&#10;HwXODTibqwPTs2OvEc/LnnVe7FFCctGHvUsCCHPYy5NDy7hvTKPnPoOeOxMiH4R7u6cnh0uydygd&#10;z4tD0eh8k8isa8GV4/pawbJwsn79ecDH+Xyg3a4TgJPCTR4zhHEzi5azaAzMni7M0RwOHBjoT/P2&#10;HMEjkEOCBTIwNnyC/CNEMInFnmskD8QSkUCKM6ScF1ArnQj9VMUJHn/sAchhwFJVvJBzT0xLrqgr&#10;0clIbnCOQB0MTi3pqGpYEpSwO9RwuXRwpZjgTDXBlcEF7exILXSSHHEhrzYDpa35yK5OJ/nnhNbO&#10;lXY1dCwNNGbOM6egffXIznMgr8CFMlrWlCSjrDwFaUUOWPNsUKUaILlMAMou6z1xpA9Fx4mEEF/O&#10;3cleuvwyJig0RAjT59ye7KUWQ7JUGhcBOclV9jpU0z2r5SJoVWIYtJxfUA096doMtV4NhUYBGZ0n&#10;/nIBEdEVZCB7ADKRyl6HvJ1JQA4dNlj0SEp1IC3DRTp8Aqwkq5n0k8gmvAKZBGTSU0XHTFDIkaoT&#10;ozgpDj21OmxdlIKzu0rx9K29+N6jq/HH79yEt37/Et5551W8++6P8Le/vYJXf3QJ525ZhkXDBehu&#10;cqGp3IzKQguKcqzISTOQ7aBGqlOJjCSNAPd3l10Ji1UOrlqs0sRDrZMIzzaO2iFSHIVIuj/OFRke&#10;R3NFVCACw/0REj4H4ZGBCA8PQFR4IOKpH2no+h0WGewmMcw6EbUbQR8v5G7kysdcmC6M9mNvwDlz&#10;Jl5isx7r9swX9EZ3P6Y+PdkYuhrXCcB/ASYlAL1vQFheOAxtJsyJD/jA//8V8CGk3DAVK+ZEYl+o&#10;DEOzfJA3ZSrKp8/Cgpk+mDttJmxTpgjVbNkr8Lq3378P7ImpmTIN4zOCcJuHGLs9I5FHhlEMbWfP&#10;QPYanGy/zwdmUF/0Ikyn9WmYRoqpeEwO9R41vKxelwvnsPfsdY/AzzMBOGs2GR2z/eHjFQhfvyAy&#10;YIIQwF4isZGIook3niZNtVWBhCQj0jLtyCalKDvTgYx0O5LTHbAn22C0m4Tk4jK9DkqTCVqbDWaH&#10;A8mpqcjPy0VlSQEayvLRWpGPjppidDRWoKGuFOWVBSim72WtVajsbUHT4gEM71qPDWePYf99t+Hg&#10;pQvYfPY4OtcuRn5LBQqLUtFYlYt5c2sx0NuGvr4O9M3vRv9IH3oW9qFtqBOV3bUo665A83gLBjYN&#10;YHRzPxaO1KG/PQ9D/RVCrrxdx9di5+nN2HhiLZbuHceyfWPYdWotzt+zF1+4bx/OnFmD3Vt6sWas&#10;GatGW7FqrA1LaH10vBGjy1owvr4bY1v7MLKDrnf3EPp2zkfntgEM7B/DxgubcecXD+OlH92Ob/7q&#10;Mbz4+lN46ieP44lXH8EzP7gPX/r27Xjl27fitVe/gN/++gn84Y8v449vfw9/fueXeOuvf8K7f30H&#10;77z9Dv7y1l/wu7/+Dq//9XX88m8/xy/feg2v/+3H+MZrz+DMF3ZixYZ2zB8uxLzebLT2lqCxtwIt&#10;fSXoHi7G2KISbFxSgkPLS/HA7i589fQSfPmmRbh9Rwe2rizD4lWlGN9Uj5G1HegeaRRCq5PzrKQo&#10;yyE3cDgOh4kEkWLlj9AwP4FkmyABPeHrO2GosrLkJgDZE5C9AHnssCcgF/yIjaXjxMcLYEJQ8AyM&#10;iII0OhZ6hRqOBDtcSUnUr1xISHXBmuKA0WmGmkN41PHQk7Lr4MpwnHjaoICGlEG5KlbwrAkl5S04&#10;hBOLc/EELqzARvmERw+PBcFYJyWO395ONh4Y1wnA9+/3Wj+TXvt1TBi6/wDu35k0Yk+D90KAaZ1D&#10;MzlE0+3p9x4R+GGgvsskInug+QTMgXdIIILI4IszqWDLT0FOQwkyagpgz0uCOYNkc7IRCSkWJDot&#10;SKHxVZCXjHkDdVizYwE2HVuMraeW47anb8Rj37kfNz94EwbWDCOvoRzp5aVkEOcjtSANaYWE/FQ4&#10;MxwwOQwk6xWCYSZXkhHOYb80T7g9MYTcUXYNDIk66BxakicKRMbHkrEWBv/AYMwJCkZAIM0xTF4G&#10;+QuGmyguBHGSCIRw6GtEKAK5uIVECpXODK0xgWREOtILipFSXABncTbSm4pRRPdQNFiLks5aFNZV&#10;IDk/Cxq7BTKTFlIyjOOUMoTSHBYQFkLt5IfZ3tTG7ElH7TeT+vzVz+la4SZy39vGz3c69YNp04X1&#10;id/Zy5O9SVgmMT6abLz6uELBjCvk1bXiynF9rbhOAF7bZ7L9r+PD4e7bbu9nloOsM0ykDwkUILw8&#10;5JBVSTSipLGIlMYI65GEaJkI0SRjeBtXG3eTWAz2aHPnwhPTUiC/aP8oCekainho2cvNZRWqqDOM&#10;DjMsiTbSWUkephqQks46rRnpWVZkZNmQk+dAYXEyikpJjhYlwp5lgS5RA1UCyTujFDKNmOQbh8Ya&#10;4bBZYTXQcQ0qGLhoiE0LvUUDjVEFhUZJ18TezVzBV4JYwfsvSsjDFxRGsi8kYCLsV8jHF0LbQ4Tw&#10;3SgO2Y2aqBQcQ7JLFMehrSxfOTSXc/MpoNIqSS6+D4VGLrQBE4B8/xwSHE1yOIpzDBIiSF8Kj6Xj&#10;xwQL6zHSKMhIdmttclhcKthTdDQ/6GhdTW2kIChhdpLORdBY6B6MsZAYo0mmxyM1S4vyUhs6G1Kw&#10;uCcf2xbV4OZtfXjk7Gp865l9+PnXD+Evv7wZ77x+Cv/34hbcuL0e4/Oy0NeUh3kNWWivdqE634Dc&#10;JAXSEiRwGOJg1YkJciQYNLCSvme00nVYVFAbZNTeTPIy6Jkrmdwkm0QUhsioMMGLNITmvmBuyyCO&#10;QuGcuAFC2hluN6mUnpeMjnEZ/J11UX5Bzf1NyMN7eS5mPZa/u7ddGRLMJOBk/fp/AtegV36Sz3sE&#10;4MqVKyc1qD8tTEYAesTPRly7CKFpEbhhJpMbf7/fpwEm8qIJ3d5+OBkmwZhnEGT0/QOhv1cV6/hA&#10;Prbr+LfCb/oUISR4Lz2n22Jl2BMVhxpSvvgZTvb/zz4mKlFzyPpEn5yCKYFTIV0og+6IDt7p3phC&#10;bTb5vp8vfJ4JwNkenvCe7QNvDz8yUGkC9A/EnLAwBMVEIVwahzianLUOPVLzk1FeV4jaxiKUVqQj&#10;OY2UI5OaJmdSdghynRZqC21LcJCy4ICF2jQlIw3FRbmorSxEU2UemsuzUVeWjfKqQpQ1VqC4sRwF&#10;TeWo7mtB/wbO+7cdK0/sxPztq9C2eowwjuYVC1E2OA95LTWobixFf18zli6ZjxUrR7F8xRgWLx/F&#10;ohWjWLZ+EdZsX461e5Zhxa5RLNjQiY7FlWjtz0NPQxq6S51oKXOitTkL/aN1GFnfi5Gt87Fw5xA2&#10;3bQaZx44iPueOIHb79iKQ7sHsIaUm9G+cszvKkPf3BL08rKvCv1DNegbqUP3wlr0LG/G/E2dGNzZ&#10;g6F9fRg9Now155bg8N2rcO6Rzbj47GE88M078OxPn8Q3f/8SXv3Di/jhzx/CN791Bt955RR+9tN7&#10;8Ns3v4jf/e1r+OXbP8R33/oFvvrWr/Clv/wcj/z6O/jCT17AvT//Mh77zct4+tdfxqM/fAh3P3sa&#10;5+7cjtM3LsfpAwtx055h7Ns7ip0HxnHo5FKcubAad96xCvecXYh7jszDQ/s68cJNC/DKhVV48tQi&#10;HNragtElBWgeSEdFaxZyKlLhyDDDRIquOVELk1MDrZnDarjCaLjwdjUgyBu+frMFTOSyep/IcCtQ&#10;bk9AVuxZyWIPQFa6GLzOhGBcZDTkMXHQSKhPyVVQSeVQK0mhtlmQlZWOnJx0pCTbYSNF0KAmhZeU&#10;WSnnswnmSoKcP2viGnx8GROhdB5k1LuN5gnwd1bePGhMfJDoumZcJwAn/Ux67ddxRd/7e7AxwePD&#10;HSrP4+M9Q8NnosjHxyECOfyX8xfxMX3Z8ImJQKxeBW26A0kkY0u7G1Az0ILSjirkkbxOL8kQKvHW&#10;1xSjq60SAwP1WLq2GzuOL8Kec8uw89ZlOP3UPtz9tXO45YmbsOLgSlT2NKKwuRrFDZXILMlCQloC&#10;DDQHcBEQpUGOGAl76ZAxGRcGmSIOZguNV5oLjISUNCftk4LcmgzkVWchJS9JIPWjYiMQEjqRFzQu&#10;NgoSMual8RGQikOhUISTcSuiOYQMZjJmI2PJ+I8i4zdeCqVSB6PRCpvThZSCHOTUlyBvbgXKFjSg&#10;c/MQBtaNon/pfDT1tZIsy0NaUTrNVWlIYE9Is1qosBkWEwJ/kmEe3vSsZk/FjJlT6dl8chJQAD13&#10;oTIwjV3GbAGzMIvG5awZHoKX4exZ9FwJM0mefFS/uXrbP0pd8FG4clxfK64TgNf2mWz/6/hwuD2p&#10;eJ37tZsM5Jch7heHHDkQHs1VcWOEwhsSFVfflZAsiEc0E3riaIHUi6YlE2kc1spEF4e2snebO88d&#10;59kTSDA6BqcTUBhUgheyTKcQ1jUc8mo3wuw0CMU6rOwR6NQiOdWEnDwXikszSDfNIf02E9n5iUjM&#10;spFepIXWpqDjcD7TGIjpesR0DrGEzsEvN+m64rlCMBNVXMWY5CGH+3I+zvchEq4vPDpcIAEZYazX&#10;0HchVFfwdpwg/DgdABNcDIEIjLlMBEpEkMnFE2G/V4DvV0S/MTHKEH5nApQrDBNi4sLp3JwLMAwx&#10;8eH030ghZFpN96M1iaG3SElXV8LFhGiWBckZJiSmc8EPjZD6R6lij8AYqFUxMOjjYKNtiTYJUp1S&#10;ZCbKUZilRUORFUONSVg/nItjG6pxZncTbtndhg1jFaRzu1CS5URNURIaSl2oKrAiL0WHVLsCiVY5&#10;HGYFbEYlHVcNi1kjkKkc3s2hv+zpKVO/X+RFoZHS/dEz5zyHESGC92hICOefDhKW7FXKpGBEBLcd&#10;tSWBdVF+IR1GNg3bdjwP89x5Zciv+8XLlf3W/f06Afj3n38bATg0NITXX38dra2t720LsM2BcUiP&#10;UEPwB/77z2OCMOEQU/YgqyTDeFukCMsDwmCaQkrDB/57Hf+tYII2jpA3ZRoW+YbiRJQSJwNj0Ttt&#10;lpCjkcNipwnPevL9P2t4jwC8TFTPiJiN2NZ4pO7KhK7PiJmBs+BF7eFL+Ltq1J8T2O12PPPMMzh+&#10;/LjwduhzRQCyMjabjEoP9uryg9+cYASGRyJEFIdIhRxSswHGFDtSitJQUJOLwppMZBbbYSPFSMXh&#10;BwpSsNSc98g8Qf65EmFOSYErOxt5FSWoaChHeU0+SsvSUF6WgsqmItSM9KF9wyrM3bQK9StGUL98&#10;CP07VmLFyR1YdmQzulYPo6ynCbnNlciuK0dmdTnyaitQ11mHntFOLFg2H6PLBjE83o/e/na0tVej&#10;paUE87orsXJpB/bvGcHxI+PYu6sHq5dUYrQzC2NdeRjrK0VvVwEaGjNQ2UBoy0NNVzE6RuoxumYe&#10;lm/qx9jyFszrL0JjazpqGzNR15iL+oY81Nfno6mpGO3tFeieV4uewUYMLmnDok09WHdkIQ7ctRHn&#10;njuMO75yEqcf3419F9di5+2bcCMZ1fd962E88cOn8NQ3L+HpF87iiacO4ckn9uD5L5/Ay9+5A1/5&#10;8SN4/mfP4PFfvYj73ngB5159HAe/fgd2vHAL9pFhfur7d+Hij+7BuRduwtE7NuLYiaW4cHIFHrl5&#10;PZ4+vRGPntmARy5uxiP3bcWDD2zEffevxr33LsE9t4/gzht7cfuhbpzfOw8ntnRiw9IG9PQWoKwu&#10;Cal5dliSTdDYSOGyKKFP0MBo10FnVUOuFgsJljnB/4S3nedlAm4if5U7bwrD7dnk9gZkZYsJvysR&#10;FUUKOoErlhrUWliNJhg01IekpNzJZPRdT0qgHjqVDFJSlmMjgwTiL5BJR68Z1EenC5WqPQkeMzm/&#10;3xXG8kz29JtFfXs2wVPAVMZ1AvAf4J8jADn8RJAlk2Aq/TaFlObJ8O+ukvzvglBMhe6dZe1MkqtC&#10;nj6vieILPv4TBSO4AAPnauMiDBw2yr95eF6uPjgJePtk8PSaTcf0RGCYv5AEnT0lrIkGuDh5elYC&#10;8sszUE1yqrKpALUtRWjoKEUNyca6rha0zO/D3JH5mLd4GEu2rsLqPeswtHo+Fq4fxMmLB3DnY7dg&#10;703r0bWgClXtGShrzkVaSQ70ThvkOjUZoDKIaCxH0viODOZk65FQ0Ng1GA1Q6jWIUUoRp6U5QScn&#10;o01B16YSliIymrny5JxgfyEsTaGWCfm5TDYjNPSfOPpdFBsFRUwMlIw4EeTxcZCK44Q5JjEzGUV1&#10;FajpbUP1QDuy2yuR1lqGipF29C7rwJptA1i6thMNc8l4r01GRT3J7pZ8NM8tR2l1LkwJaoTHBMEn&#10;gNrch8YayRAujuWWH1djsmc8GQTvP5IVHwCPZVq68Y/Iv6txJVHyHugaPw4+qiq4O+ef8H0GjcnL&#10;mEb4wHk/R/g4n8n2v44Ph7tfu/s2jy8mXFiWsc7gTh8SFhkKrlwrEFtM4oljhRBgd1679wg/WucC&#10;F26vOaHQxWVSkP8bzoSaOFogAcWcD1AlgVTLOQHlAhnIJKDJbkSCw4AEuxYOlxHpGXYUFmegojIP&#10;lVUFKC7NQl5BKjJyHHAmG0lWcdXhiVzXYgUTb0y2xSFexp6HtE0ZK4QfS5TxENN5Y0lucXEerrw9&#10;ARFdN10fXftEbr6J8FwmBYWwXQbdH5N8nPMwgtqCX5RERoYJHoHsDRhHbSOR8LH4Picq+3JbTNz7&#10;BPnJ7SZ4RdL1cU5WsTRaqPLrrj7O6+ylzR7bam08jGYZbHYVXEk6pGdZkF/kQEl5EorLnHTvemoj&#10;KSx6Bcwkg02cg1AlhkoRA7mC5h1NDLWLBDanEulkC5SkGVGVqUNDjgZzy8wYak5Dd30WimhOcnIx&#10;EZsW2Ul65KQYkM4FP0gmuwh2qwoWsxJWC4do07OhOUFv0Qsw2UzQGrVQ61UCONyZcxhyOzEpygVS&#10;uG24ndgjMDQ0aIIE5LDysFCB8LvyhRvrqW7vPjfx58bV/dX9/X8a/+sE4MDAAN599128+eab+NKX&#10;v4xlm1fC1mRDfKkInpEek+7zz8IyZTr2e8XgnE88aqaRkJrkP9fxvwEuzCIhpE6ZgmWz/XHeLx5j&#10;vkEQT5vy+fbUnHoDfCx+0A+bEVMXi6nRU4Rtk/73M4y6ujrB8+/3v/893n77bcEDkN9Ifu4IwFlk&#10;VHp4Xq5uGIygyBiEiWWI1eigsNtgzkxCUlE60spSkVhggyVdAZ1NAi0ZhSqVliZmPTRmG0xJqUjI&#10;yoazMB/JZcXIrClBdn0h0qvSkVJiR3qpDZlkmBWsGEfD4QPovPEImvZuRuX6cVStmI+q8U4Udlcj&#10;ozaX/puB7JJs5Bbnoqi0CKU15SjvrEH9glZ0L+vH6LoxLN+0FEtXjmCgvxkN5emozDSiMceAwWon&#10;Nvbm4cBYOfaMl2LxYB765mWie24mOtuz0dacg8b6bNTWEOryUddcgtr2cjJ6S1HUnIfshgxk1aUj&#10;vyEHJY2FKKkrRGE55xvMRklJLmqrizG3sw7ji+dh7ZYF2HF4CW65tAtf/P5FfP+Pz+L7f3kZX3rj&#10;eVz6Huf+exinn7uEow+cw4Hz+3Di3Dbcdc9uPPrYITz69Ak89PwZPPD1e/Hwtx7E41/9Ah5/4QIe&#10;fvFW3PvSOdz5lTO485XzuPu7F3Dfdy7g7hdP4ex9O3D8xBIc3zOEW/ctxMNHV+JLN63Gi2dW4rGz&#10;i3DhlgHcfFs/Tt7Rj4PnurB5fy21USGG5mehrzMb7Y25qChNR0aWExaXGWpSzmSkGIs1MkjUpNCS&#10;khcvKLkc1sc5ukIRFh6AwCCu5ucheOCx5x0Tf6xMuUlAVrBY0WKliwk/t/cfg0Mw2AuQw4D5jSz/&#10;LqHvcbEiRISEIYwMgPDgAIQE+GGOL8253jMEeHtz4vyp8PaYDl/qsz4Eb+q/XmxAzJyF2bQUDHZa&#10;Tp/lcZn48xIwZTYvZ3/AAL5mkNE+OXH24fg8EYBX7n813MTC1fjsEoDThfuekK0sVydIQPbk46qt&#10;71VxdXv2ved9/X4+wKsh5JibBF7envAP8iVjMkwIwzXaNEhINMKVyt4bNhRVZKJvuB1LVnERow60&#10;dFWiracWc4c70T7SK6B5sFNIl9A2NBflrWXIq8pEbWc5WvtrUd1agKxSB5KyDdCTcRevk0JEckHw&#10;xiFjK4yMrPCQIBq3QYiNioBSIYU1wQKL0woJGYlBseE0f4QI4W0c6ubHydYDfISlf5AfAkMDhHA9&#10;q8MCV4pTWMrVNNewVw8ZcnFk8ErIsJOQ0cyhb5yvKqsoF2WNVShpqkJuXSnSqvKR31qFeSuGsW7P&#10;Mizf0IOe4Uo0tOcgv4yM+YokjK/oI/l6D2698xSaO+ogU8fDN5A9LvnZ/PPk338r3iP4roK7b/Lc&#10;f6VOMDEurxOA1/KZbP/r+PjgccZ6J8sz98vDOQGcboTkymXya6JISBAhWNgmEkUjjknBuCiBPHNX&#10;umUvOiHXHYEJwZCoEITGhCEiPgoxMpEQCswkYJxSLBCCSqMaBpsBCQ4THE4zXIkkN1MShOrbaelO&#10;0ouSCMmERKEirStRD4tNBaNZBT1BY1JDbdZCY2WPaDOMDiMdTwOtSSF4rAmEoIzOJ5VAJI6/TADy&#10;dU94LzKBJ3gqSkgHIjnIIbwMzuPHHn58n+42EMi/mEiB5GJiUMTkYEwEQuk+BQL0vftnMpB+p2My&#10;AaghXY5TqGhJbsulsYgXRZBMjYJcEiNUNFbQNo0yHiYD5/VWISXZgIJ8Oyork9HUnIWu7gJ0kK5Y&#10;U5eInLwEagMdTGYpNFoR5MpIAUaTFK4kA5y0r8uug9Mgh10Ti2RdDLLINihIViMnVQ9nggoGkwwW&#10;owJ2oxIJBiWsBgXMBhnM1GYms5zalkHrVg3BDJ3JALVeC61RT0sdVDoNtZFKKHYlVcionei+FBKy&#10;PeRkg9Az0SiFdd4WT32E2y84ZIL845fSbuKP51Xud24C8GrZz5isv/7P4rPgAfiHP/wBy5cvF0If&#10;gpUhiCuOhb/DDzd4TL7PtYLzx80hhBHYM6yKFOM1wZHYGh6Hntm+MN0w5XOeQ+6zBxE905Ue/njQ&#10;JxhryAhicnCy/332Q7mn4IZpN8DH7oOUQ+lIO52NgPJATAn4fIUEs5Dkt4/19fX49re/LRCAH+UB&#10;KHh7XAM44esMgRD4eJhOYCLhY4MmL+EN/2RwGwHvGQJ0bZeNUPZY8aDJ0IsmR18fzvXGeUlI0RDF&#10;QySXQ2kwwORMgDMjCSk5KUjOdsGZboM9yQybzQQTTdI6mqANJh0cSQnIzM9AYVUBiuqKkV9XhNza&#10;AmTW5iG1OguJ5Wkw1RRCPziIgv0HMHTfRax46FYsuGUHKld0Irk5B4mVaUitzEZWVRGyqzkxfSly&#10;6sqR11qNwr5GVCzsRP3iHrQu7cO85QPoHe/G3J46NNZlo6UqBQONmVjWXYjNg2XYNr8E6+YXYWRB&#10;KTr7C8hAzEBtUxrqGjNQU5+JqtpsVDXko6yhAHl0jelV2XBVZsJOBrGzOhcpVcXIrK5ABiG5vBRJ&#10;xYVILy1CSU0F2uc2Y3RhD9asX4B9x1fhwiMH8PA3zuDh753Hvd+5iDu+fR/OfO0+HPnindj3xEXs&#10;f+ICDj52GocfOYLjD+/FyQd34th9O3Hk7r04du9JnHvoHL70/EW8/v0H8NffPIt3/voS/vrWi3j9&#10;t0/g69+/E5eePYHTD+zDodu3YddNa7D/xtU4c+sWPHTfXnz9/p343v3b8Y2Hd+CFJ3bji88dwCPP&#10;HsCtD2zFlsNDGF7RgLbeYtQ056K4IgPpOU7h+emtOij1KkjIAI8nRVlECnMsKYcx/AadFVVSGiNJ&#10;mQ6NCEJgsB/8A7zh689K+wQZcSVZcaU3IL/V51yA7AnIlYE5BIOXQcHB8Kff3J6CHIrhQ//3vQwv&#10;LyZE2ENgOmEa9U0CLdnbz4P6+OzLmHUZMy9jBs3d02d4CJg20/M9TJ05m8Bk18cEHXOCBPx44KTL&#10;k47Nj8D06XQPgrL28cCyYnKC76PA9/k+OXCtH7di+VEEoCBnJsG1JK7+X4Tb80q4zytkrnDPLG8F&#10;mTtBvrh/5++s0/LYmQw8jiaFjxf8gnwREhlEBmUEGZwi6C1qJKU7UFSRi/rWSvQNd2Dh0n6BCKxv&#10;LUUFybiauRVo6G9AfV8d6ntqMX/ZABatH0N9Vy2sKSaoLWREkUFmsJExl2aHK9UOrUUjJNNXksEm&#10;Ixkh4hA8NrTDueAPh1oFI4rkQ0x8JMRkUMo4hFfFVb7DhBxXASFzBNLPTf7x0o+W7Amj1CphsBjI&#10;2NMKObyEcDYyYAVPH/ZmoXWNQY2sgmw0dTSjpbMF5Q2VyCsrQFp+JrKLc1HTUoP23jo0zS1BVqGN&#10;5FkczA45UrKtKK3OwcCCLnT1tSIjNwXxcpFw7tne9BxmThc85j6LBiD3uavHo9A3qc8J5PNlXPly&#10;kPvvZMf6PODjfFin+7iY7Jz/Skx2DVfjSg/Vf4zJj/9xwTJ/MszgsXYZXPBmtscsoWIwyzcfP9Yz&#10;+IUj66P+pHsEIDQ8BBFRYUIqAfYUjOfCIHKxEDobTttDSRaFRoQgnL3mOC2CJAZilQQyvRxa0nN0&#10;CXpB3zEnGGBzmGG2GaA3a6E3aWCxGWG1m2BJMAq/ORJtsNF3m1UDq1UFq00Du4tfstjgyHDAnuGE&#10;jWBJc8CRQrpxkpX+b4SRiUHOy6fiyBiZUAE4nkOAmQDkkFxJNF23iH6Lh0org5Hkq8VhgJWObUzQ&#10;CmGuEtbD6P/8QiSOlpwDME4UhejoUESRzA8jXSwknPMHBlKbBCMsMhgR/JsoQvAAlCnF0Kik0NG9&#10;a2ldTXJVTnJbRvqcgmQqr3OEhYKWGkUsjBoxnHR/xbkudLUWYelYIw7tW4Bbz67E6VNLsG5jNzrn&#10;FaGw1IbULB21gRYWuxzWBDkcDmqXBBVMBjF0SjqeLBx6gkUdBZsuFiZtLFS0rqZ1o0lOtgLJfL0M&#10;eoOM7AV6LgYJyX8ZdGYO8aVrNdI2mg80hgnoTHqBBFRpNZCplALkKhWUShXUajVBKaSdcCZakErP&#10;gklcrmzMRCmTf6xf8lzKZN/VpJ+7f14p+6/c/q/CZGPhaky23yfB9Ms64ofhk3z+7TkA586dK3z3&#10;jfOFslGJYOM/F/7LBSJyps3C0pA47JAacCBGiyM+Isyf4gEN/XY93PezCyZ1pYRmHx/sCYzG8pk+&#10;cNB3riz8ufQKDLkBgYUhMK22Ia5NjOlB/7q8mv+tcDgc15wDcDLlejIwGTDZG5ePwif26hHIi5kf&#10;uIar4TZQP0AAEmbR5MhEDhuYTM6487KwtxYXcGAvLp5wDQYDjEajsDTQxGwmhcpCSozZqIBJL4WN&#10;JvJEpwYZGRbk5LuQV5qOgup8FDaWC9UaU2tKYa2thW1gFOU792LRneew9cFbsPrcdnSs6URBRz6y&#10;anKRXVOO7Lo6ZDY3IXdeJyqXLEDHtpUYOrwJQ4fWo3XDCIoGG5HVXoTclnwUt5KB21aAhrY8tBF6&#10;Owown47V25SB1uokVJS5UFTqQmlFMqrqMlHdmIPy2gwUlqeQQZmKnPJ0ZJVnIqM8G2nluUipyENK&#10;eSHSKsqRXlOLlLpa2KsrYSorhpUN0MoiVNL99A60YuOWMVy49xC+9MP78JXfPYpHf3IXbvriUWy6&#10;fTvWnd+J/Y+ew23ffBJ3v/o87vjRYzjzyu04+aUTOPzYXuz7wjbsOb8DR287gTsuXcSLX74bv/zh&#10;A/jL64/hnf/3JPCHp/Dm6w/hW6/ciktPnMCNl45i391HsO/eo7j5idN47LuX8L1fP4PfvfEIXv/u&#10;eXzliX24//b1OH9qJY4fXY7d+5dg5cZhDC7pQsf8RjL2K1HeVIjcynSh8p3FaSQFSwP55UTSbISz&#10;Ac6hJe637By6N+HJ4wefOVzx0gue3u+Tf5OBla4rQ4J5KeQsY8LvcijG1R6EvN+VStqViow7p99k&#10;YPJvsnHE+OfG0uRj6ENBY37S430EmAS88n6vFWzMTXa8j8YnIwA5NEZQlEmGcAgh78tEFssUXp82&#10;a+K728voakx2D58FMIHyAeKF2uY9r8fLv11J/DFY9rrHypXj4Gq4iT8eN8LY8aF1f1/4k1EcFhUu&#10;GLocausi46eyrgT9w11YvXEp1mxahsGF89DUUYWqxkKUNeUjuyoFaSQHM8qSkVORgYyiVFiSzZCT&#10;kcyeMnFSMZRkbNkSyLB1Jgq5OU0k45lg5GqbcjIWudpmnIzD0Gh+EIWSYRuB6PgIkh8imBJ0SE53&#10;IsFlhZIMYfZ4EbxySIaw5x8TgkzCBdA6e7Aw2FPQP5hkBBOEof7wD6f/kXEbSIYu5/7SkEGYmOpC&#10;YooTJotBSIKvUPB8JCcD3YisvGRU1rOHdiYMVgXi5FzxMgIiWRSCwufQOenYgb7w8CGZ4EF9kEEy&#10;RiAeJsFkz/d/CR/oh1dAGH/c766CMDY/A/f9SfFxPpPL0n+MTyrXPymudT6YPslc+Xf4lEjAf9Qf&#10;rwbLxJmeNP+z17SX53spFDhdAqdO4BQKAUEBCA4JFPLjcVVgLorBHmC8lHBYqCga8TExkIviICdZ&#10;ptDKoGH9NNEIW4oFziQjUmk9JdkKe3ICbAQuCmJyWoRiITbOP0zgbVzFXE96rVZHskYrEVItGOw6&#10;WFMtsGclICHbDnO6FcYE0oVJRun0aroOJZRKkpNyMWQywuWllGSrlGSnkqCj4yWQPE2la6moSENr&#10;Zwna+0pR2ZKBlHwHjA49NEat4PWmZMJLLoM0Phri2GBCIGJiQoSojGhaRl1GTGwYRHERiJdECVV8&#10;FTKChEFtQTKUPf9U8jho6DrUBKU0FjJxJP0eCR1tdxh1KMlKx2B7LTYunoubDyzApVsX48Hbx3Dr&#10;0X5sX1OH+d2ZqKt1obDEhbQsOxxJTJSa4XKZ4bRrYLcpYDVJodeI6FzRUMtj6DwiWsbTNjlMZpVQ&#10;idmaqENCkgG2JD2sLlpPNsDi0lJ7KwhKkuE64cWPQqsQipwotROef0z+aQw66AxGqFQGyKQqskvE&#10;UOvEZIdIYbXLYbbJoFSLEEbzh7//hOcfz7Es190k4H9SzjO5N1nfvxqfFgnIjiiTHf9KfJLPf6wI&#10;iFe8F6LLouEj8f27/14r5FOnYXVgGE6FiTAwyxu6KVMQSNs9CJ/XHGifP0wRcgFaCEM+vtgfEYsu&#10;T2/E0vcPIwE/a56BV95LeGYU1Iu18LR4XhEOPJEX0/2fzyo+ThGQyYToZPhfIwB5cnQbpEzUMHHD&#10;b9GYDHRXduWkuhy+yaGcMbHRpHREkSIWDQUpHZwbRKuKhVEXR8qAEmlpTAImo7AiD8V1Fcivq0Ja&#10;RSmsxWUwVjQgqa0bZSPzMXftMAa3LMDIZlquG0L3kiG0joygZv4IKoZGUbd0Ofr27sKimw9i7OYt&#10;mH90OTp2DKFqWQvyB0qR303GbU8pansrUN1egJKqNBQUOpCXY0VWqgHJDiUSzFK4nFrk5yaiujof&#10;jU3lqG8oQ21dKeoaK1BDqKgtQ2lVMYrKC1BQmofc0lxkVRYip6kS+V0NyOechPMaUNBdjypatvbU&#10;Y15/PcaXtuPgTavx8FfP4sVfP4gv/up+3P3KHTj+0Cnsv/sm3PjYXbjzpSfxyPdewJdf/ypeefNr&#10;+MqvnsMjr9yF05eOYN+p3dh3/DBO3HQKd95+Ek8/cBxfefwEfvDiLfjND+/Gb157EN/61l2445Hj&#10;OPHgSVz82gN47ldfxyt/+S6+9ubL+Prrj+P/fnQHfvrKabz4+B6cPbEQ61Y2YGSkEiPjTViwZC7m&#10;j89F93ALWubVCjkYc0pTkZRlFd4881twJSlbTAAKVfRI2WTyj4129uLhvF0cwuft7wVPX094cuEN&#10;r78n/dzg/sOKl7sPMfnHxMWVpAb/x0328fJKXCcArx3/bgJw2rRpE/lx6PkIcoTASya6+Dgc8so5&#10;7vzIWPO7nPeOv7MxJxBfl5XvKzHZff2v4VqMXDcBeKXc5f5+5bi5kgi8+rubCPSl8cTt6x8UiNDI&#10;CETFsjcMGXZkNNmTEpBblI3u/g6sWLsYi1eMoH9BN4bGetE11IqKlmKkFDihtSshJkMpShKBSE4S&#10;Hx+FaBHL9FjExcVDIlaQcaWEggwvrV5GBjATfyLEy6MQK49EjCISIlUM4tQxECmZcOPE8rFIcBqQ&#10;V5CG4rJ8ZOVmwpnsgMVhEQw59u4LJ7kSGBooEIBB4UETXoK0zuSfD8kYrzlksPmRbPCl9vDzgn+g&#10;L4Lo/5zjiRPic1gc53niao8hQXMQSsso2i5TcQidnNojlPqdP3zm+JKs4rBrkgNc+ZcJ6dn8DOhZ&#10;cF8lfJqeFv9N+LC+6O6DV+M6Afj/2/sP8Day7EwYFsWcCRLMEQRAIhEgQIIAM5hzzlESRVI555xD&#10;S51zmM49HSb15PEET85jeyd5xh6n9dr/fF6Htcdr7+73eXff/5wCSyqhixTJVmskzn2f530KocKt&#10;qlvnnvPWvecuD+q2dHEKAXB5tlGmJEYv2EeZnDqBJ0qKYiEwIQYJiXHSzK/cE5B705lthbDZLTBZ&#10;CqA36lBYaESR1Qp7kQU28mvsTgtKPEVwVzhQ5i2Cl1hR5YJHEgC98NSWw+urkFhRXyWRP5dWuuHy&#10;OFFUYoPZQfalyAhjUQGMdvpcbEKh04wCp0n6bKT/9TYj2UI9cgrzkMsvUywG6TdpfRYpHcUoKXGi&#10;tqoEAz012DzdhCNHBnH5+iY88MQszjwwhe17R9HVW4ea2jJ4PCUodhTBZjWTb62HpTAHVlM2jAWc&#10;KzBLyufHwl9Obup7BEADrWM0MnPpetA1MvF10cHIvSL15LNzj8CCbGmCjyKrHi6bGbVlJRht9+HQ&#10;XC9efngnvvf5y/jzHz2Gn37rHD715lZcv9iD/XubMLe1FaMTLWglX7q2uhTe0iKUuArgdOajyM49&#10;/rLpWJxnMAv5PDM8tS18XLNFDxu1JUXFhXBwT/MSM5ylFrhZVCW6yqwoKeMemi4p/1+Ry0ZLO3ii&#10;QRZyC6icJpuB7reRjmEiFkozI5t4JnqKPQwFmcjVpSI9Q4PEJG4rb/qZSv42/Q4hAK6QgQJgklOL&#10;ok0uaM1p71n3duRefzvDYvBWYiZ2RsVIE338Tvb4EnwPi4KCcTouDe8k6nAmLBaOoCDIsz3zkinV&#10;lYBZn9cU4+g67LdiwzcmUXqhBCF67gkYvsC1LQL+TguA1Ciy6KIkN5TK4FMOQFnMkWd6TaIAPzk5&#10;CekUyGVlJiM3WwtDXgrMFFQ6bfkoL7OhmvOr1FXC19IIX3sbKlvaUNLUAXt7P9zDY2jaugHT53bh&#10;8PNnce3dp/Do51/FpY++jKMvv4TtTz6LiQcexOClSxh96Ao2P3cZu189jf2vHcP+V45h17MHMHd9&#10;KzZfmMOWC1sxd2IzxrYNomOoAXWt5fDVl5Ej5UZVbSmqGr0U+Nagub8F7aPd6BjvR8fkILo3jGJg&#10;dgr9M2P0Wy9aB9vQPtiMrqEWdI+20jo8q2Y/Rg9txOSpLZg8vRUbT23D1pPbsOfoFhyjz5ev7cUz&#10;r5zBh3/vEbz+jcfwxJcfwNXPPoKHv/gqnvjKR/HMV97Fa9/5PXz+l9/B9//uD/HL//Ez/PX//hP8&#10;+b//FN/9q2/i3e9+Dh/65CfwyCuv49FnH8XTT57Fc48fxdsvn8F3vvQ0fvGTj+FHP34Xb37xQ3jk&#10;E0/j+W98BF/8L9/HH/37L/CTf/sxfv5P38Kf//lH8Wd/+CF87ysP4+3XjuLq5U3Yd2AA8zv6MLtz&#10;CHO7JzC7a9IvAE52oq27FnWNZfCSM1rsdki9dQxmgyQAci4Z7rUj5++KoaA8igJyHjonMTockVE3&#10;hYtAyvVGKQDyZ64/skPGdUzpqLBDJtc7XgY6aEIAVOfdFgBl+8D3R7YhLPpxgJaYTHYgNweFVgq8&#10;ih3krFulPEhpmRmSGMh58CIX6gbXA64ryv2pnd/9wrspAMZwL1p6rjR0vTNzcsCzTPJ15tnYOWm6&#10;t8qDxjZOdTCEmS1TmNu+Ebv2b8OWPXPom+hHeX05DEUGZBv8M2lyQnsD91YpoODWaITBYKCAzYjC&#10;gkIKDgtR4ixEqdtCwZoJJocOOhttV5QNnYMCTQr6TCUGODxmlFcVo6mpAj2cTH+4B939XWhsbZDy&#10;/LEAyMN+k9KSFl4mxCA6gc4rns6RbEskC36xEYiJ9jM2JhLxcdHQULDPSd1Z9ONcYBz4JyWRTaHt&#10;pTykMdRO8cuFuATaT4K0jNPQMTT++sY9ivxCgr/XpSxYc7oMtfu4FrhkXVwQPwPJgaLavn4XuBKo&#10;29LFKQTA5dlGpiT+Kcl2csFWyiJgdEIs4pPjoc1Ilib74FmB8zm3H9FgNUq5RfOM/hx8haYCFNlM&#10;KHbwJBM8lJfoIXqtKKmww8lDdstdUm8/FgJlEZAFwXLyWauaauGpq4KjvBQFxVbkmsg/4hxzPEkZ&#10;7beAJ6SwFMJgK0A+i38WPbILyX8qyEUuTwZCv3NuZZPLClupE+4yL+p95RjqrcGpI6N458Mn8LOf&#10;voSf/fIlfPQzx3D1sQmcP7sRe7YPoa+zGvXVblS4XXDZbbBb+Vz0sFryYDLppEk8eDKP3Lx0ZOem&#10;SszVpUuTfhTS/yYqi8lCtplosRlgd5pRVGyC2cq9Edne51LZqa3mmdfNOljovLyOIgw2VeH4lgF8&#10;/Nkj+OsfvYj/8Z/fwv/zi8fww68cxyvPTOPM8U7s2dOF6Wnyj6mMzQ0eNPvK4Kvl4dMmavfp2NZs&#10;OkYWDPyyiMqUy2kqjLkwk39pMuUjj9qBXLp3Ol0WCljA5SHLdH42W6Ek6pltFolWunY8JJpzK1qd&#10;epgdVG4rna9eQz5qInLytMjOSZZ6+yUl8UgTjk/I75RyVPPs+/52VeljBFKtvn6QFALgCnlDAJz1&#10;C4CR1igkt6YhMjP6PesuRhZunMTHI+LwWkwGBtaTg6H4X1CQBT4eAmxdF4S5kBh8NDYPT0ekoDSI&#10;gk+F+BVDjCauVeE4NDEIUc5QeI6XouOZDiS1JWFdPP13Q/RcT+e+9sTAtS4ASqLfIgwlqjWOTG44&#10;laKOMhCVh3jGx7PQEwOtJgYZyXHITU+EITsFpvxMWAp0sFnMKC52oaSsAu4KH5z1bbAPjKF86zZ0&#10;nTmEDU+fxY43r+Hgp5/BsS++hiNfeAdHPv8pnP79r+Dyd76Jy9/+Ks597TM4/Xuv4vjHL+PQ60ex&#10;69k9mH1oHhsvb8L8lS3Y9cAubDk1h8H5fvi6q6WcVu6KYtRSsNveR87K3DD6929A/6FZDBzdhonz&#10;BzH74BlsefQ8Nl87iYEjW9CwuRe14w2oG6lC82gFOqdq0DPTjIGdfZg4Po3Zyzsw/wAd9/wObD4y&#10;h237NmHP/o04fHwWlx7ahyfeOIfnP3cdT3/jCTz944/grV//AL/33/8MX/vvf4Fv/euf44f/9qf4&#10;g3/9Mb73D1/H1/9/X8Cn/+QjePHbr+DxL76Oq598BydffQWHH7mGPSf2YvehzXjgoYP47GefxU9/&#10;+UX86a9/iB//3U/wg3/4Bb79j7/Et/7x57SvP8af/X9/iv/6v3+B//m/vo//+d++jF/+5BVyLI/j&#10;0qUN2HtwAJu2dGJ0QysGJ9rQP9qK3qFmdPbUoanFi+papzTrWpHTKiWh5h6ALAjwsF8ericP+eWe&#10;fxyg3xQAIxBBgTWLF2rk+sL1RBYw+Lv832KOGFPNgblBKUee+vOyFH+XBcDgMDr/8EhV8mzJSlux&#10;XJhMJimXYzQ9/9Jst9H+Hn+JKVqk5WYhjwIvk8NGDruDnHUzMnQ5SExNRoKWewNyzzXuTRqPmPgY&#10;/zByzvnIw74kG6R2fu/97V7kUkGu9NKFKNtbeZZgNQGQBdIofna49wKTbS4t+XpzrkwpX2YcT9SU&#10;CG0q533iGSTzpdkoCylocpWVoLymHN5qL8opkG3qaJR6Nbf1tNHvlbAU26ErMCI7Pw+5tJ3BVEgB&#10;mwVFUg5XB1yuIjgp2C0hekrsqK10oaXRQ8FeLbr76lDfTja8rhhF1VaiDY4aCqRrHPDWlqChqRJ9&#10;3c0Yp+P19nWghoJnzvPHPf/SstIke3JT9IsiW0LnT/YkXLIr/omFNFQnEmOjkBQXg+SEOKQkJSAl&#10;RYOMjBRkZacjJS1J6hUYk0D7iKdrRoykdigymvYdq4EmKRVJyWm0TEGcRisJgSyW8jBC7oXK15xF&#10;BandU7mPa4GL1sXQEASFBKsyeK3MerkKrgRqdnYpCgFwaduopGwfb1BFAIwifyQ+TYOU3DRkGXOh&#10;s+ilHnaGogKJPNFHJtmbzHz6z6CDpVAPh9mI0iITSotNKCk1w1VuhbOiSMoLyJN5FPFkHmXFKPa6&#10;JDrLS+Cu9ue8dtVWotDthL7YBp3NhNxCzlVqgJ6H5RI5x5+Rh/gW5Eu9D3X6POQTeZIKC/lUdtrO&#10;VeKAx+tGA9nDkcEG7N3RhRef2YE/+N5j+M0/fw7/8q9fxI9/8RLefvcknnp4J47tGcFkfx1afW5U&#10;e5xwO6wopmNLQ5FtehSaeXKkXOg5n6A+i47pn9mXZ/0tNOVJPe3MRUay9YXUDvNM7IWw0NLsoDJb&#10;qa0ozKF2Ohs5BRnINWXSb+SjU1krqJxDzVU4NteHtx/dg5/+3nX86mvX8aU3duH5K0M4ubsBmyc8&#10;GBuqIDtfjo6WMrQ3utHZVIZm+uytsaGoVE/tfy4K7VRGWx4MZp2Ue5UnlOOZe43U7uiyM5GTkYbs&#10;jHTkZWXCQG1YoZ7aIl0ucnOoXPQ9R5cn9UrPykuldioVhUVZ1MZY0d5PxyVW1VlQaElBWgbnieSU&#10;MrHUfsqz6ociPHK95FMEvlxckc/5AVAIgCvkjRyAM7OSCJHfRRWqV4cwLfdKUt+GyRN8sFjDgs7Z&#10;sAR8Mj4LOyKjoFWsIyioRs7/yEOBp4Ii8FJIFj4cb8bJ+DzUhUQiIShIGibO66zF4eKysBmkDYJp&#10;swljb49h8uNTKDngRlju0s/c/UwhAKqTG9DAIFUWAjkwjeK3spIYGI3EhBika+ORS0GajpmeDGN2&#10;Ngp05BzpjDAaKGgsKoPL14GK2T2YeOo5nPvGl/D4L7+Daz//Cg598x1s+OjTGHjhEUy+8jwOffqT&#10;uPK1L+PKlz+Fkx/7EA69ehVHXjmFs2+dxbk3z+HgUwew6ewGjOwfxOCOXrRPNcPXXYHyxhIprwjP&#10;itneWY/xzSOYv7Ab+54/j5NvPYbTH3sexz/yHA6++RR2v/ootjxzAZNX9qD/8Dh6d3ZgcBtts60G&#10;G/c0Ye7oMDaf2oANpzdh8vQMRo5vwsC+KQxsGcHYzBCmNg5ifus4jp7ZgQeeP4OH376Ki5+8jlNf&#10;fQ7XfvounvvVV/D8jz+H5777Ebzxg7fxxT99F3/4D1/Ez/777+MH//AFfOZXn8SHvv8RnP74y9j0&#10;yDUMnjyGwYO7MbZ/HnNHZnHy+gG88sln8LWffQV//C9/gb/6P7/BnxN/9j/+Fj/5zS/xZ//+c/z9&#10;f/wU/+v//T7+7b99GT/7o5fw+quHcfrsGHbt78Pczj6Mz3Sga6gejW0VaGj2oqW1Es3N5aitcaK0&#10;zJ9vpcBCzjM5sJz7j3NyxS30/OOAXQ7Ww6OpPkikOnGbHoC8VIp+MtXqmEw1B+YGhQCoytUKgCHh&#10;9D899zKXi5qaGnqGi5CTm4MkqidJmcnIMelg9jhgq3HD5iuDs6kS7vZalDRVweR1IIsCgJxCHZwU&#10;XNV0++DpLEdBeSHSCtOgyYxDbGIEomJCERkRgvDQELpvIdJQ4+BgnqE0nM7j7gbRq6prSwTLcv2W&#10;n4cbzwp/p9+jaBnDoh/Z0kgNPXfc8zY9RWJ0ciKiEuIkkVUS/mLjpF4OmqQIJCZHIjkjHuk5dA+M&#10;WcjnHh9OC2xlTljdLphLXCjyelBcWQWLuwwFtmIYTTYUWO0UoDlgsFthdJlhKrOgqNwCd20Rapqc&#10;aOlwo6fHi672EjT6LKirsaChyYX2vir0TbWia6odNQN1KO+qRXUv29w2VDfWo9xbiZqyarRVt6Cq&#10;ohJFziIpByAP8fXnDqW2g8U/HuIb6xf/JAGQbAr3CkzlZPa5KUjP1VLwlyYNN9abcpCj514facg1&#10;8oQnObA4KBAuLqD/s+nctUjlepiUdCNdBbffTPk37rHOPZC5zZKvPd8Hpe1RUu0eCq5drgRsb1dK&#10;tWN+kFQrQyDZN70d1fa9GrKYsRzypDy3kp5H9hvYTrKwQ35FDL9s1tJznpqMlIw0pGZlIC07EymZ&#10;6f7PxJTMNLIjGWQf8mG18zBTB9weFzzlpSilNoiH9ZZw7z+3HcVumzQZWk1TBapbylHRVAZvE61X&#10;74Cj2gpLmRWFzkKJ3Gs638Q95vSw2gpgK+IhqHoYzHnQEfMKc5FbmAOdKVf6rrfqUWA3wlTME1tY&#10;UVtZjpH+RmyZbcWZ00N47rkt+Mxnz+KLX34Q737yMp5+5hCOHNmEqckOdHZWo478V4+nCMXFJjgc&#10;JtgdZv8xuWchDy+mNjXfmIv8Ap308rbQSsey+WcTLrRyzsJC6fyK3UWwOc1+AdCig44FQGM22VMq&#10;K7XNvG4xtRs8k29rrROjHRXYPt6Ew7MdODrXht2TdZgfrsbMYA0m+qrR116B1qZyNDVWoam5Fi3t&#10;DWju8KGhvRK1dP14VmB3uU3qMV5kz5eGA+vyqI3KTiNmIysrC+mpaUjR+u10slYrUZtEpGWSlux2&#10;UuICNUhNS5HEQ2+FG0PD/di4aRLd3e1wUvuSmZUudUDw23a/38k9/6Kj/XEK23mpDr6vFxz0LEg+&#10;wW2ouu17qVb3A6m23Wq4ZiYB2bxpM9ZFrENOWxZibTGq68rk3lw8ycN8VDSeTsvE0dhEONcFIVyx&#10;jqCgOm/t3caCGIvGDUEhOBaRgJc1aXgyPgmj1Dit9SHkQdFBCEoOQpg7DGUPeFFzzYdo8/J73t5P&#10;FALg4pTFG2XwKvXu4kaXAtJoDkopONVqEpCdooWBHDBzXjbs+nw4C0xwFtpQVGCHtdAJu82Lkppu&#10;1M0fx9Tjr2L/xz6Fve++jfm3P4TRFx5C6wOnUXvsEFoPH8XmS9dw6YUP4enXXsBjT13CpeuHce7p&#10;E3j4Iw/h+c89h0fffgiHru/FyPZ+NA3VkOPmQElVofQmsqnNi8GhJmzc2IstO8ax9egMdl3ehUOP&#10;ncD+x85g5uJBDB/fjrGTO7DtykHsf2A/TlzfiYef3ocPv34EH3ltL557YjOOXtyIjccm0bdnEM1b&#10;u1G/uRsNG3rRMt6DzoFO9PZ3Y2x8CFt3zeLwpSM48+wlnH7jGo589BqOffJhnPvEY7jwxlVcePYE&#10;HnvhGD7yiQv4xrcfxR/85Dl898fP4Z0vPYwLL5zGplN70LZrG2p270bDkUPoPXUQoye2Y/r4HLZf&#10;2ovTz13GS1/7BL7+1z/HL//tH/E3//Ev+Nv/9bf4y7//Q/zizz6P//QHL+BbX30A7378JJ5/YTcu&#10;XNmInft7MbahEb0jdejo96GtqwYdFLR3dfnQ0VqFhtoScjAdsLtskuPIjiQH7MkZyZIAKIl/FKxz&#10;8nwO0kOjyKkghkWFSQKgVAdUKAfYgaIfOyTKehXIQOflFkpOlvrzshSFAKgm/jHp+sg9LIjLhTyj&#10;c3ZOBnL0GXBXObF1/xY8/vITePSVp3Dk2hmM7tiIzg3D2H36KJ56/WWcvXYV/aNj6Orrx+YD27Dx&#10;6BZMHpjB/FF6/uYn4K4ulWYxjIul+sO9PajOsMPOXE/neNeHa66mri0RMMv1m58JpQ1lxpCPGhcT&#10;KwlUnNcvhQLYPEsBHBUe1LQ1obi8DFn6POm/WLKzCbHx0Cz0uI5PjJVm1mWBLTkzBWk56RSE6mCk&#10;YNFUUgQLBbiWMgcKKQA0llhQUGaDpbYU9aOdmDy4BVNHtqJpUy88Az5iLXxjjWiZ5LQHLWgb5YT0&#10;ZSgpN6Ok1CLl9iuvK0PHeBfG92xG79ZJVA+3o2GiD72zU2gfGUBlvQ+l7jKUudywF/tn9s2kQFyb&#10;pl3IIxqHWH6psGBTWARk+8K/cb5R7iVSaDOAJxvxUp1o7qhHS2cDPFWl0uQj3JvEXeGk3xrR3tOM&#10;8toyFFjzoaPgkAVprpc8cRXnq+VAkoU/Zf5R+frLVNoeJdXuoeDa5Uqgtv39yOX0yruTQsT7IT+T&#10;sv/JPXh5YhC2h8lpqVJ6Cc6DmpyeJjElIx0pmamS3WF/xurg/H8u1DbUwNfkk9IRcO/oCqLHy8NW&#10;i1FZ50F9Ww0aOmvQ3FdHtqyJ7FwzmgbrUN7ohbfeAw/ZPjvZT7Y30pBasrHOEqvEIpcZhcWFMNgN&#10;0Fl1Eo302cwz2npscFY4qI1zo7auGt099ZjY0ISDx4fw0JNb8Po7J/DKmydx/bEdOHhsHLNbBtHV&#10;40N9oxu+ejcqq10ocdMx7IWw21kEtMDutEkvbXniNknsoyVPmME+HNtcfWE+8gt5iC+dP5XLTmV0&#10;EG1O04IdzaN1cmEwsXBogMligK2oQEr1UOkuhK+sEM2VZnT7eEiwE2MdZZjqqcJETzX628rR7CtB&#10;OeftK7NTu1CKqrpK1LfWoLG9BvUtPFlTCV1XKyxWOk5+KnQ5ydDnpaBAzzMa5yMtLe3GSxllihh5&#10;kqtA8rock/GEhDqdjvahl0RE/l0eicRk35PrCS/5P375w/vleqNWr5ZPahPU2vxALuED/NYYcvuy&#10;rwZ3TQDcdXgf/uUf/glbxzYiJCUclp1uJFRppf+4l59yXRZjdEFB2BMWjbc0ubgSnQZ7UPCaFmkE&#10;7y5ZRHZRnTqZkIqX0nNxJjIaDeuC1vyQ8vWpQTDs06P7qz0ofdCDMFME/R5EzxbnCQwlBt9Y934k&#10;C4Df+9738NJLL91WAORu1cshB+ehUmC/MoZI4sPK6X9zu0hZyKF77xtWmeqBkExuSOTPsiMmkQJY&#10;aWhGdCQ1wFFITIhGBgWkuvQkWPIy4bYWoNxhQ5ndjlJHMdzFpSgp9qC4zAdv9wTath5A34GjaNu9&#10;E3XbZlA9N43q2WnUzWxEw9Q0Bma34NDp03jksQfx+MMXceHyURx+6BROvXgd1995Eg+//SiuvHgO&#10;x67twu5jU9i0rQu9Q5VoanOhrbMCI6MdmJ2bwI5dM9ixfxpb9o9j0+4RjG0boH33Y3T7BLaf2IOz&#10;j1zEky8/hs99+U381X/5Jv79f/wIv/nnL+Bn/+lpfORj5/Hgk4dw8PwcNh4cQ//OIXRvH0X/jimM&#10;7tiEmX1bsffUPhy+eBBHrxzA6UeP4uqrF/Hgx67j2S89g49+90187ntv47NffQmf+8JT+PIXH8eX&#10;PncdH3vrJJ5+YidOnJgip4/KM9aDlqF+1G2cRPOuOYwc343dDx3HhZcfwBOfeAYvfP5lPP2Zl/Dc&#10;517FK198Cx/+/Ifx9qdfwht0DV54/hSefHgHHr4yg0tnp3Dk0BA2zzajb7AcrZ2lFCx7MTBcg+kN&#10;Ldi2pRv7dvZj/7ZubNvYhJHhBrpWPlTXueF0W2A08RBgCp61MYjTRCOWRUC6tzzsNzwyHOE89Jd7&#10;/0UF9AYlqgmAcv2RKdcjNSrXC6S/58Ktby6XSxbXVs7Fn6Wlydup7W9p+m2F+rkvRX9vjkX2STYh&#10;NIycPJnhFEBF0DMbSY4yO8v07MpcLvg+s9OdmBiPtKx4uDwmbN+/GU+89CguPH4JG/bMomGoA7W9&#10;bRjfuhmnHriCM5evYuPsVrS0dsPdUgdHRw1qxtoxSs/l1M5ZNHa3USBilN748765/sj1IVjKT3aX&#10;hyfeJQEwiu5DTFSM1KuPez1w75V8cwEFjaWobKpHXWcr3LWV0FtMSKHgVgqaOOCJpoAnhoWtBMQl&#10;JCKBe0+kpyI1Kx3ZRgr87AUornSgorkC5S3lKG1ww9tahvohHyYPTODJjz2J7/zld/GlP/4qTjx3&#10;Dr1kE1tne9Ax24f2Dd1oHmtD80ALBcT1qKypgMtZAivZcKOjCHYqT+VAJxo3jqBh0wi6yAYO791C&#10;242gqqMJpdUeqecfTyrEwWiuIVfKKZqalSpN+CH3LGYBMDKW2g36zDMD8zBhu6sIFbVeskUVqG+u&#10;RXNHA2oaqiiALYKegtX8Qg5oTSirLIG3qowCWgttR/YqM10KDnlyKs5fyAEiC9UcWMrCn2yLmPxZ&#10;+T2QavdQcO1yJVDb/n7k/SAA8gsgedKpG89mOI9AkHsCJiEpNYXsSqp/SWQBMDWTewb6RUB9oZ5s&#10;hlXKi1pdVyUJgKXeEjhLi+F0OWB32lFc6oCrvBgenxu17dVoHWxC+0gLmgcbyQb7UNNag8pGsoMV&#10;xSgsMqCAc+yZ82HhXnY2+m7JJ/uUKw2r5Z51uoIc5NN3fplhL7XCXeGS7JqvpRYDE53YfmAa158+&#10;ho9/8Rn83rdfwasfu4az13dg6/5hTG7sQmdPLZrIbtfUlcJTXgRniRlFZNN5aK/ByMNpdZLIx4If&#10;29piOhdHiV06T5ONRb5CWBwmaeb2Ei+dm8ch9QS0l1iklyssAkpCJouKxRY4is2wOwpRXFwIT6kZ&#10;lWVmVJWZUOUuRC0tm6rsaKsvRVOtC7UV1K54bCilfXGZiuwmuErtqKorR11LDWobK+Gh8y12mqE3&#10;ZCItNR6p2lhkU0yQn8s9AfMkW83inCzayT6j7DcGUvYzeX1ZKOTv8vpcL3gpf5fX5yV/l+tSYP1a&#10;PqneqbX5gVylD/eB8n4XAHce3Iv/+F//H56+/ihKW9wo3u1BtDN24X/ureXvscUzuu4KjcdXowx4&#10;OCxRmsSBh2kq9yUoeKfIgl8V1b1z4bH4RIYJb2SXYGt8Hszrw6QZpaOIfuF5beTLW78uDOtiyXGo&#10;jITlJS96/mED7J+hZ3EqFqHF5DBEKddnMfD+OG/uKeByubB37178xV/8BV555RXpt6UEQFVDewfJ&#10;Yp2aQ3Y7sgCxWqdNdrDUGLjODRGQG9xoCmRjIhBHAV1SQgTSkyKRkxKNwtxElNryUF1mRRW/LSwl&#10;R4XfXBZZYODZ2uzk1FAQV9XeiKaBLrSM9KF5pBctYwPomB6VepWM7Z7D/In92HX+GLacOoiNJ/Zh&#10;5yOXcP2Tr+Pt738eX/jJF/C1n7yLb//Rm/jat57Hyy8fwf59XejqdKKywowycn5qG+vROzyAiZk+&#10;TM22Y3RjM4amGjC+uRNb983gyNljOH/tATz41JN48zNv4Ye/+hr+4jffwC/+20fx/V89iW/9/jW8&#10;+/IJPHx5Dnv2D2F0nvY/34v+fdOYu3oIVz/6LD7yvU/j7a+9iWvPncSRMxtw8uIMrj5zCC9/6lF8&#10;7rsfxme//QZeefdRPPDUERy/sAX7j27Att2j2DjTg+GhZvT11KOvm9jTgO5eH7qH6jGyqRPzh6Zx&#10;9PpeXH7hNB56/RIefPUCLj17HMce2Il9J2dw8NgMjp+Yx/Gjs9i3dQKzE30YH2hDP+2ns7MGnV01&#10;6B2sw+hEIzbMNGPb1hYcOdCJB84O4ckro3j0wiBOHBnGVp49eawJ9U0ucghzkU33Tkv3MDEpCppE&#10;zjnGAh87aexUsfMVT0v/m1f57SxTEijIQZMdrzspAC43j1Ag+ZlQ29/vAgOvL98PdpIlEY+daLpX&#10;PLSU86MtF7KDHRUdgZi4YKSkx1BQkY+KhjJUt9WggoKlEgoGbBUlsHlL4a6uQnNHF/r7R6hO9sHZ&#10;WAdjUxXMrbWwNtWgoMKNHGsBUik44Lx2XC4uI5dX7gV4O+dduZ6Sausui3dLAKTrGBvtFwA1CRpo&#10;OKBNT4U2JxPJednSMjErHRr6jYPd+IQEqbdgTGQMoqPiER2joXuQiPhELTQcAGekITOfAlAK7rjn&#10;iafBjcq2ctSTTRnY1I0te0dw9spOPP3iBTz1ymVce/o0zjx4CHtObsHU1hGyjQNkLzrQ2dGEzpYG&#10;Cvwq4C12wllUDJPFBr3VClulB96eFlSP96Jqsh91M0Po2rkBk4e2YWTHRjSS/ang++swS4Eq5xTl&#10;tAJpC3lFpZl+eRgwT/pB5PyiLAxybx0emlfXVEc2u5YC5gqJ5dXlsLvsyM7PQXJ6sjQxkTyDMM8m&#10;nKDVIJbqbxzVYw4qufefbIu4niuFvsD7sRiV905w7XMleN+25R7h/dQDUEkeEiznBIyKIx9EE484&#10;TYJkH6UZ0Xkmcx3ZnNxMcC5jHtHAqU24hxwLZEXkg0ovJwoN0ssCQ0EBCswsmpnh4N6AjZVo6GlE&#10;bWctyqhNc/vc8NR54OHUFuUO2IoLYeX8elaDRJ5Ug/PuGYzZUk4+zs3Hk3Dwb7y02owodlngKSfb&#10;RvvuHmjG1KZB7NpPvuepHTh+ZgcOHp/D1t1jmJ7txtBoM3r7GyQ2t1aiqqaEtnXAVWKF2WKAjuw7&#10;29QcWjL5c54hT3qBojNSOUxULvKteebcqjovOnpbpB7TZZXk25VYJHKPRYu9ACYqe5GjEE5a18GT&#10;hNBnXjqKTbDwhCNEPm5FZQmqq8tQXuGkWMkC68I5S5OH2AySGGo06yV7z7Y+NUMrTdaUnKxBYkIs&#10;EqV8rrFI4by1FFspxT+2z6thoM1WW0et/qyO1CaotfmBFALgneeuPQfwf//v/8VXv/572PrQTvQ9&#10;MIjEIs3C/9z7KFga7nstXIMX4tLRExyOZPouev0JflDkuqXM/xdJLF0XhJ3rwvF8VBLe0GbiQmIy&#10;+qLC4Vm/Hvn0/1oQo/kceEKUoLh1iO2KQ/45auiuGFD2jg/FrzYipj0JIZH+ofbr162nbe59EZBn&#10;PZyamsILL7yAf/3Xf8Wrr74q5Q4SAuBNBq7DjatfACRHTMrNwjmswimQDYM2PhzpmghkJ0fDkKWB&#10;w5QNDzkd7lI7HA4rOQwWGO1FyHW5oKsoR1FzI6qG+tE0PYHmDWNonBpGx+YJjO/fim1nD2LXxSPY&#10;cnovpg7MYWzPRswe24aj147g6pOn8OQLp/Cxj1/FT//wdfz6Lz+N737lUVw5OYChTgvqKnVwl+jI&#10;mTGglEXIWgd8DQ7UNhXB1+JAa28lBbx92LJ7C7bv34/tBw5g38mDOPfIMTz11im8/NmjeP0zB/HW&#10;awfw9NV5HNs/iNn5DgzPdKFvfhCDuzdi4ugu7LhyEiefuIrj189ix6Gt2DQ7jJnZQWzePo4t+zbR&#10;b/PScnp+GAMTHegabERnfx06e2vQ0V1JLEdXTwX6BqoxMFKL4ckGTG3pwuzeYew4vgGHLm/HqccO&#10;4fSTR3DskQM4+MBOHLqyAycf2o+Ljx/BhYcP4vj57dhCx9uwYRizc5OY374RUzNj6KZgvqW7Hv2j&#10;7ZjdNowDR6Zx4iTx2AiO7OvEjvk6jI3ysOBK1NRRoF/KDnEaMrM15MDFSuKfNNsm53pk0ScqmoJq&#10;zkWWQE6cVuplw0MyePZQdqa5Bw4H4OzcscDB9URZf5Zbz9QoBMDVUb62fC/4nnAPO2nojUaDBLJz&#10;nE8pPkmzYNluD/nZ5/x10fTc87BdbYoGmRxoWYwwOEwwUAChp2Ci0EnPfWUZege6sWnTNNXPcXRs&#10;mkD9lk2o3jQJe2cbctwlSDYaoM3JQQLVnbiFXls3HfjViX8y1ba5Le9qD8Bo/8QesfRcUSAbx5Ol&#10;pCUjlhidkoRorQbRFORyfkDpGQyn607bRUfHIJJ7OdDvMQlxSEzVIjU7HZl6CkQpKHNQsFZKQaun&#10;sRyN/c1kTzbjkUdP4UtfeAW/+Pnv44c/+DQ++oln8ehTZ3HkxFZs2NSHgb5GtNZ70VDuQoO7GDUU&#10;SHoK9fBQwOyrKqWAtAZtAy3o2tCPPrI3wwc3o3/vBnRuG0Xv1jF00u+V7bWwlxfDUmyWAm3OLcq5&#10;uHgGYB7my739ON+fLAKyAMi/+Yfs6aUJSYymQuTm6+g7BbNFNtqHWQrstWlUPxLpesTH0baxuDHL&#10;Lz3n8vWVr+3N+iMouDRXgvdlV+4h3q8CIPcAlPPW3pgchOxAbEI8NMlJEhOoPZNSI5Bd4ZcGPAFR&#10;WlYqMnLSFwRBngWXZz03k62h9orsjd5UALOzCKU1XlS3+VDVxillyuGp96CisQLVzVWoJNvIolpN&#10;rQeVZA9L3eTTOjkvn9E/8QaRBT9puC61f/w7kz+XlFhRWe5AXU0ZWhqr0NXegN6uJgz0NmOon5Z9&#10;9ejtriUb65F8sdq6ElRWc45mK1zkP7tKbOTLWmh/JiqzXjoHFtvSyebzebH9ZEGQcwHy8GA7re/y&#10;cM88Lxrb6lDXXI1Kn1dKp8C9AotctC9J/LNIeaB5KDOXnWcP5hyH+gK2v+Tb8ey8xTapl2QxT5bC&#10;Aiq18yx25ualSbPwZhFZbOWh10nUDmmozUpgYZZfzFAbFUf2OF562XVzxAi3ZWyv2W6r3ufbUG5T&#10;Zaqtc+dI+1dr8wMpBMA7zyN7juM3/89vMHtgI9aVrkNGczoiNWHSfyzEFBMvhoXjemgEPAu/Be5D&#10;UPBuMYKYTqwKCsL29SF4JjwBryRn4aBGi7rgEGTSf5yjUm3b+4Hcs5EFzxvPWTAxbR1CG2PgedKH&#10;znfakNiTgHUxN7e5H+j1evH9739/WTkAVQ3tHeT9IgBycmbOycLLyMhwxEaFQRMdhpTYMKTFhyND&#10;EwldRiIshlxYzeRgmU0odjpR5quHo60T9u4+eEfH0b5tG/r37UHH9nn4pkZQM96Pls2jGNw9g8nD&#10;FJwe2YqpQ7PYeGgGOw9uxO7do5jb2IyZ0XIcnKvDMxfG8e7ze/CpD+3Dqw9uxgNHB3FgayumRqrQ&#10;2c6zU7qkWW9bpEkwSlDts8JTWUjOkA3VdZVo6ehEZ/8guof7MbihF1sODePoA+M4c30Mp44NYPcs&#10;7Wu0FoPDPrQP1qO+vxE1/W2oHepB3VAffL3dqG1vQ31zE5oaG9Hc0ICGeh9qaytRXU3OYw0LbNUS&#10;q330uYHK0V6NzoF6DE62YHRTC8Y2N2Fivhlb9vfj+OV5nH90Hy48fhgPPHcGj756DddfvorTT57C&#10;+WfP4YXPvIDP/dHn8Kkfvovrb1zB7IkN6BhvRUtfM7pHezC0YQR9E8No7etGY2cb2vo6MbV5EgeO&#10;7cSxU7uw58A0Nm7uQN9gFZrbPKj1lcIt5WzRIU+XhnS6Z9rkBHLi/L3/ZAFQ6jkWw3lbEpGaSs5f&#10;djby8/Ml5uTkSPm3eNid7NxxPVHWn+XWMzUKAXB15OsqP698/1j8495RSclaacgUD51KTElesGy3&#10;h7yvqIgoxIRrEBORiPi4ZCSnZiJTl4ccCqzyzAYYiwvg8BahrqUCk9O92LV7mp7bDZg7fQjTD1xC&#10;79HDcPb3IdPthragEEk5eUjOyqb9+Ie6co9TnsUvJGQ9goOD6FzuYtB9F3MAsqAXxUt6ZiJjYhAR&#10;H4uIxHiJ4Zo4hCfQd3oGuae1tC35ulFka6NjQhEVG4Lo+DDEJUVDm5mE9LwM6Ez5MNopKC0rgZvs&#10;TW1HK7rGhrF5z3YcPbsHjz1zDm9/8jm8+tEncP25czj3yFEcPL8Do7PdZC+q0NThkV4IdHdUorXR&#10;jRaykT2+ImwYrMWO+V5s3T2MDbsGMbl3FPNnt2LXlX2YP70DvbNDKGuugJGCynwOhu08BM0h5d/i&#10;ob3cC4d7AXJvP+7FxwF6fBLVRbIz3DOQe/NJvftSqF6mpSKVh/XmZtN2BuTq8ynAzJJyfsVzL1EW&#10;AGPpWlEdkXJYLlxfrpsy5Wuudj8EBZVcCdS2X4pL5WiVyeka1LYN5HL2tZ72pdYOvoe8nur2N7mc&#10;tBR3W0iUn+tAyu0S21S2CzxjMNsJzhWYyG0d2Q4eHpyWxaIZtVXZnMc2XRLRMvQ6ZBaakVdkR2FJ&#10;KeweN1zeEpRVlqKkpgylNR6UlJegpLQY3nI3Kqu88FSUoajUjgKnCQYH5/zTo9DBefaccHqKUFaR&#10;j/KKXFR5C1HjdqKqtBSeUgtKXWaUOK0oddolemgfleV2VFdZ/Sx3wlNShGJ7IWw2gzTMVhqi6+Ke&#10;e8QSC4xFZGNZBNTlwJCXA1O+Dlayk+xjW+0W2Dj/K7UBPESYlyze8bBnR4lDsssFViMsDlrP6SAb&#10;XQpXuZdYBqvLIQl+hTbaDx2jiJcWfy9H7unHPRoNPPOykWeQp2uWn4u0vGyJGWSr+dqyPyG9pFmY&#10;dT2c4gN/nmG6T7SU20CZfO/U7rOSgfd6Odssl+wfqtVZJbmOq227GvKzoHaMQN5N8X01uGsC4OF9&#10;R/F3f/f32HZxG2JbKPDwpGH9ev9/xcHheCQhHVfiNTAu/CYoeK8xjTiyPhQPxGfg8WQjtoTHS5PS&#10;sJimtv79Q84BSAZ6HQVp/D15HbS789Hw8wm0/nAI6VPp0sQ96tveW1zJJCBqRvRO8l4TABclB1oR&#10;3MhHIZoC2DgKUhOjI5AcE44UYlp8JHIpuNPnUGCa4xeLbLYilFbXwt3VA+/QCGomptA0M4OWzZvg&#10;mxyDd5B+JzZsGEXP9k0Y3DOPicM7sOPycZx+8jKuP3EWly/sxIFdA5gfr8bmPhe2DzhxcNKLy7vb&#10;8dTpCTx6agondvVjy3QTxoZq0N/nw0B/C7EV7R1VqKqxwu4kx8maTc4Nv70tQqGFnSMn3FVlaBuo&#10;wcDGanSPutDcaIKv3IAqjxHeCjO8tU6UN5WjuqMedb3taOzvRnNvNxrb2uGra0B1RTWt60Wl14EK&#10;L7/1tVPdcqG8nBxAbxnKvB54q8tR1UDBdk8D+qc7MbalF5M7+7Bp/yB2HB/D/rMbsO/0DA6c24qz&#10;Dx/Hteeu49wTV7D9zAHsfeAknvzkq/j0T7+GT/zkS7j67pOYu7YHQ7vH0TvTj87JHrQPd6G1vxON&#10;XW3wtTahtqkB9S1N6OjpwMBIHwbGutHZT7+1lqO2wUvXo4ycWzss5PzxEJOMzBQkaROQkMC9/fw5&#10;V7jnmF8A9A/95eTNgTNuyuKfMgAPpFrdWw6FALh68nXne8L3Ru4BGK+Jl4ZNscPOydOXC3lfEWGR&#10;iAql+x2WQM9+IuITtEhMSUMSJ2LPSkcuBQqcgNxbVYz+gVbs3z+Pq1dP4OFXn8cLX/oCnv/C57Dn&#10;6hWUd3Uh2WhEFNWhyAQNBW5xCCc7EkLHCA7j/H/ryR4G03ksLgAq65eScj1U22ZJSgLgysg2OyQ8&#10;WCqrVF4qu79nGgtSFOyEs4AXhQiylTyjJZODo4iIUPotTCL3pg6jcw+j4FViDAVRPFQqJloSRKMp&#10;uI2hICoqihgTRgFuOOK10UhKi0NKdhLSeQZdXbokwBWTvXHXVJKtrUJtaxvGZzeTbdmJXWd3Yvf5&#10;XZg9PouJfeOYPjiFjQenMbJ9EM3DdWTbyAaSfSzxFsBZmo8KtwGtlRb0NJRgqLcGQ6ON6BltQMdY&#10;E3pmOjGxewIzB2cwsmUE9d0+CorN0uy8uXqy9yay9y7OPWWXclNx75Rssi/cG5DFwJRMsh08lJcn&#10;CZF6BsZJQXsskYen8zKR6igH8Dw8PJZsDl+LcLoO/OKJg0q2CyEL95vvnbJ31qru/W3IoshqqLYv&#10;wbtD9omY3Bb4c4r6v8v5j1cCtf0vRb73auKakkIAXD5l266k/MyzvWdKeQKjIiQRintV8zBh7unO&#10;dkRD5JcIicmJSM/UIjUzFdrsTCTl6pBl5lnRS1FUVgqXxwVvJQ//rUBZbTlcZU4UFZlRZCmUaDYZ&#10;/ZNtWAzIdxTB4CyDrbQa5VWNaGtuwORgDbbx7LkD9LmxAX3V5Bd6LXA69MRC2MkeFlkKYCefq9hu&#10;gMOug70oFw4rfSaf1GbWwyQNJdbBZMmXcvYZbX7qyb6zbdXr82DMy0GBJALmwWSkbWifJrtZEvIk&#10;Mc9a6P9sMUrkvKxsh6XJQ/g8LNyrsAh2ux1WttGFOuhNPIOxDvlFeci35pKfrKP1dNLwZr0hR+od&#10;mGtcEAB1ORLT87KllzZ8jbk3Jr+g4d6ZbKdDqM0KIVutlms88P6qUe51q6TaequhEADvcQHw0L4j&#10;+Nt/+jV2Xt+FxBoKMvQa6fds4o4wDY6Ea2GVhhuqby8oeK+Q81TWrwvGhbh0vJllwrWENDQGhSCF&#10;fr+fewXewiBiVhCytuWh7zMTqHygERGWKKwL9Q+bXn+PDgsWAuB7G+fbkoLasAhq6IlRkdEUnEYh&#10;nhr8RApmEymwTaJlalwM0snhSqVrmp6Wibw8cko4p1SZBwUeDwxlbhhpaSwvh7GiHAVVlbDU++Ds&#10;aIN3oA/105MY2Lsbex9+ENfffBUvfOxFvPDGo3jquYt47JGjuHpmKw7OdWO2rxzz/RXYO9GE/Rs7&#10;sXO6E5vGWjE2yMMsKFjtaEF7cx3qfW5UVljgKtXDaicHip2ZXD3ycguRl2+GzkCOkT0fdg85Y54s&#10;csyyYTfnwGrJgYWcITM5cBZXAWxlFhTz7G41JajweVHNyesrPagpd6Ou0oWOJgsmRlyY21SH6Yl6&#10;9PfUoKWlCg2NtahtrEM1OYl1Xa1oGe5E63g7msZb0DbdgqH5dmzY1YsNOwcxtW0UG3dsxuY9uzC1&#10;Yxc6pjahYWIanTu2Y+rCccw8chZj14+gj3vwHJ7G0NZ+tI42o7azBrUt1WhoqadjNqOttRWtLXT+&#10;bW3op2s6sWEMG2YnMTEzhp7+bvjqfCgudkrJ83kmzcAZNFk0YvGIKQ/hkIUkWSDk3+Q3uktRre4t&#10;h0IAXD35unNgJPU4WxABOdeeJLZQgMQB0XIRuE/5vvK95/1yvWH7ybP08fBwps1mg8/nQ2dnJzr7&#10;ejEwOYbRTdPooLro8LqRkpslDXUNjo1CUFQ41jHJdqyjoGEd2ZGgcHL6FecTSPnc5B6OLE7LMwDy&#10;74H1LvD7nWBweDCVfR2CIqmNiwhCCJWZezxERtDzEkVliue8SBlIpecrOT0FmrREJKTS85MYjti4&#10;YETGBCM8MmThXPzbxMZooKHtkniij1j6Hh2JOBb+YiJpfR5G6w9stelJSM1iATAJWfkpMJC94jxP&#10;RS4rrA4bnKVu1DQ2omtqEHMnd2Ke2L15AA3DPNtvOzpHOtA51IbG9lq4yx1k5yjgNFJQSQGfgwJd&#10;j70YvooqtJEN6eruQntPO+o72H7Vo2+qF1PbJzAw3YOKehcFp+nI0Schx5gpicCcC9DqssHqtMHl&#10;dUl0Eh1lxTAXW5Ctz0YSlT8mkWwMDwtesC+BlO0Pk+uaFOir3IcPmizWqIklS3G5Ao/gnSf7UsHh&#10;tOReSOSb+HPHxUp2LyYhXuopthKoHWMpCgFw9T6pGuX2RsnA//mes+1lAdB/n+OknsX8oot7qfEy&#10;KSUJ2pR4qUdySm42MgpNyLLYkEPUWU1SnmpLUSEsZKM4f2BBgd4vttG6hpxs6HIykZOXJc26ri8u&#10;hLmsCJ4qN9qavZgbr8TjZ9vxyRcm8ZEnpvDksX4c2tiEjhYnysqMKHYYYDHpUWjQoUDPwh3ZycIc&#10;YjasPNERvzgxk3/KOQYtehSwIGfKlSYW0ZlyJAHQaC2A0Zgv9QAsyM1BYV4uDDpah/YniYO0vdHs&#10;F/x4KC/nCuQcfZyOgZdGixF2dzFKKt1wlblgKyI7TWWySpObkP0von05cmBw5sHGvfnpHLk3osXK&#10;+9Qjh8quo7bBaLciz1yAtJwsSVyVUzTI4l9oZDi1hf4h21wPViPkBW6z3O2WQyEA3usC4P4j+Nv/&#10;9nfY+/gB5HXlINmcLPWcmgmJw+XINDiCyVkM2EZQ8F5mArGM2B8Sjr1JGXgxw4y3YvJxaH0ULEFB&#10;t+QXvB/Jw4ODg2mZGwz9NhtaP9yF8se9SJ3IREgBBXVh6tv9NikEwPc6VrelJADGUjBGgXY4BWr0&#10;PTYsHPFUlviwECRQEKwhB0BDAVxCbDw0mmQKgrORlU1Ok4EdG34rWQgDOVz5Ngv0Dgf0FKwaPBUo&#10;qKpDYX0LChrbYWrpgaN3DBUT02jfthEbju/A6ccv4oU3n8NrH34OD189if3zE5jsbMBQUxVG2+ox&#10;1tWCPp5gpL4a1eVlKC1yoNhiht3CzlUmBbcp0FOwrM8nx8tcBHuRBxaLm8pklxJFl1UXocLngNdL&#10;TlKxjf4zUJmzkJufSgFuKnSFaSiwZcJeooOnwoTqGhvqfHY01zvR0+7Ezi2leO7JQXz6Ewfxyot7&#10;cPLEGDZsakd3XxMa2hpR1dSISgqoKzpaUUrfixqr4WiugG+gBoMz7ZjePorJ+Wn0jk+goWsElc3D&#10;cDePwNk2itKhDajZugNtJ49g9Ikr2PnhJ3Dutas48eAebNg5gNa+GtQ1etHUWIOuVroObR3oaWmn&#10;69GF8ZERzM1vxpbts9gwO4Xu3m5UV9fCZnMgN1cnDe1NTEySRBRZ2OOgWxpaQ4G3LCLxUv5NDshV&#10;60gA1erecigEwNVTvvZ8j27cL3LO2UEP455o5KwvF8r9Kh1y+RhyHeF6I4vHXJd4eHgmBV8ZFKxI&#10;vQUoYNBmpiOeArNICtBCoiMQpBD91lHQvo7sx7qwYASFBi9q1/icuD7ysWTxj0XIuy0AhlJ5g6m8&#10;TKm3A8+2HBWLqFgqT1Iy0jMzpQTtpeXFqKpzw11phY0CrEJjCvKyEpDGPfkSopDAie15oo9ospeJ&#10;tF1WDgVwBTCYTcgtyEdqbhoSUhIpqKXnkxjP+a6S46BJiSFyb8BYpGZrkJ6TjMy8DJhsZrjLy1Fe&#10;W4uazkZ0Tvehb3YYdX2NsFYUwcgvM0otcJTZYHOapMTu+XqerTEdutx0qWeJy2JFhdsNX0016hpq&#10;4Wv2oa6jXpopuHuiG11jnahprYDZqaf7m4iUzBhk5afDWFQAj68CVWSHKuqr0NTZjPaBTnQMdqOd&#10;eyjTd1dlKXIp6I1Njkd4LNVNqo+L2ZVAG6N6Hz5gCgHwPiPXE65H0VSvYskmaRLAKQ94OCgLQSxa&#10;rASqx1iCQgBcvU+6XCptgmQXpB6A1AZxD8BEzY2XXNzbnVMJZOXlIisnE+k8WUVGiiQAphsLpR6A&#10;mSYzMgz55OPlQm/MhYFsLg+1zc3KgI7qSz5Rl5aGPGq78nIzocvPJZtpQLHDjJaqEuwcrcWHr43g&#10;r797EP/rv1zEP//ZBfzoSzvw5NV+TIxVoqq6EA57Htn9HBjzdcR8FNLxTAYdTEb6XU/+KB3XYson&#10;n9M/2UY+59vTZyCbmEl2Nc+kI9+zAIWF9D/tw0LbM1kAzM7NQoYuE3m0L71JL/VS5CG78oQh/F2e&#10;cd3bUYvKkVZU9NbByS+zXRY0V5Wis6EcLQ1lqKi2odhthMWWDzP5zTzjMQuAvI8sOu889t8dNhiK&#10;LJIAyNeYr7UsALLgzm2hXEfupqi1XP4uCoCBz8tqcBcFwMP49W/+K/Y9dgBpVeQQ5cTBGRSG3bHJ&#10;aA8hZ1NlG0HBe40hxEBhj7+zGJhLrAhaj+2R8Xgt2YgHErLgpcaXZxO+nycPCSNyTsT1ccSKYGRf&#10;18P3/QY0fL4R+r0GRBVTkJQZjuC4YKz7LQ/hX4kAKA33Wg5VjO9yyNtxw7RSfhCNRmBjcSsjEBYe&#10;Q4FZDCLCohBJ36Po92jaLobOP5YcsThyAmIpQI+JjkV8PDlhSWlITUtHbnYqLIW5cJLjxLMDW4uL&#10;KIAshsVdRoFpDex1LbA3dcFc3wUj0dQygOK+MVRtnETn3nlsPncYh6+fxbFLx7Bz3ywmxykQba5C&#10;IzlhzTVetNXXopGC3nJPBUpdJSgttsFbYkW5m/Ov8BvYTOj1aURy4ArNsFqc5JiVobSsAtV1FOg2&#10;V6KmvgzV5W6Uu1wopkDaQoGq2ZSNoqIcOEt0KCvXo6rWhKZWJ7q6vejprURPTyVGR2tw8kwPPvOF&#10;U/jZL17FN7/1DF544SiOHp7GhskudHQ2oLa+DhV19XATbTW10FOQrvOWwlLpQkVzBVq6m9Ha0Yb6&#10;2kZUlflQUVqPysp2VDcPwTe8CfVzO1F/8DDar1zB5POP4+TzZ3Hmwe3YemgE/TMtaB6uRW1XlbQv&#10;b2053B43Slyl0vWo89Wjrr4B1TW036oaOmevNMtndp4OKekZSExKRnwCzzAai+iF/H/KoFzJwABd&#10;/q5Wl94P76Vn4n6mfK84MOahk8yVDINT21fgPZd/4/rB9YbrD5NFQZ64QgoOKEALiSTbzwECk2xF&#10;EIt+YSz6EUOpTWCGrEdQyOICoHwsNcp1VFk2eRvl9ztDDuIj6VpGI5RfikTFIzIuEdGJSdIsvjqr&#10;HhVkT3pHGjG+oYVYj8npOsxOt6GvrRwlNgoy0+KRlhyH1JQkZGZmUaBmRE4BBVwUYBVVlMFe7UGu&#10;0wRNdhpiNPR8JsRTwEVMjKHvEcQwSQTMNaTBVMTBX57UC8TpLoWnqgoltH1xdSnslU4UlliQY9Yh&#10;NS8NKdkpyM6noJGCxDxdFnJyM5BFx0jPSEZOZipMFADbzQVkH3mmSDPspTa4a91SknxXbQkKXAXI&#10;NKTTvrTkn2uRmZuMXApcLe4i1Hc1o2u0Dz1j/RicHkXP+ACaetv87GmFt74SBcVmaLKSEamJRnSs&#10;P9UA1xe1e/fbphAA7zNS/WHbwi87WJhgwY9FIM4rma3Lk3qErQSqx1iCLKLx/V+KIUR/DtGluZx9&#10;BfM65Hvdlqrb3srlCID+Mi3ND7oNZhuhJB+Pe52xCChNnkQ+jJwPUKPVIjk1BWlkkzPIvqWyAJid&#10;iTSqD7lWC3Q2G/Ishcgr1CO/IA96zneny0ROVhpy04lpqUQWADOg4xyl+Xkw663wWsvQU1WHXUNt&#10;eOrEEL705mb8wVf34Oc/OosffOscXn15F7ZtaUVTgx3uknwUWfJgMvAQ3lyJBTryQ8kXNRn4pVAO&#10;DJI9zqBjpyGHbHQmp3fISUYaMSWLP2ci30D+aGEBiswmWGnJPQLzjTrkFdCSfFUuv46YR/vM4Zc6&#10;BbkwFxVS21CI6voqTOydxdYrh7Hx2HY09jXB43WgpsyBOo8DVeQnu50F5JsbYbLyfnOQR/vIofaB&#10;Jx5JTktBIl1HTSr5iilaansSpEmZWGjnZ03q8UfkJde3lYha0v27DdW2Ww15X+95NgLIsZza8xjI&#10;wDIuRrVjBJLXUyuvkoH7XYyB2wU+L6vBXRMA9+85iP/+f/4d59+8iODiUOSnhmNzZDK6QmNuiH9i&#10;4g/B+4lBiwyD5Z6tVuLc+jC8FKvBm9pMnItLQTc1xqb1wYgLWsi1d9+Ryr4uHMkhMYhPT0CiWwvL&#10;TgtKHnPC+2kXGj5VhtwRDdZFq217d7gSATDwbc1iZEMeaHzvRwY2GMuhHIDLwT+Te+lwz5zMzHSY&#10;LQZU15ahq7sF7V0tqKqvRpHbhQKnA2aPBw5fA1xNbXA0EJs6Udk3jo7Z7Rg+dAgTJw9h+vheTB+a&#10;w/jOEQxtakH/aDW6e9xobXWg3mdDbZUDvloPmpoa0N7ehLbWcjTUOVBdaYPHzYIfOTX8VjQ3Rxqu&#10;mJVDn/NzJYdJV0jOTkEmdIZMWMjBs+frYCfnzElBrZccotoqG1qaS6jsFegfqcfETDem5wcxPN2D&#10;9sFmNA40onVTNyaPzWDP1X04cGEPdh+ewdzcAEaHmtDR7IWvygkPOVtFriI6Zzt0LifyykpRWOuF&#10;u92Hhr5GdBOHu30YbvaQc2lDe7kVLdVONLfUomVkQJo8pePIcXSfOo2JQ/PYdHAC06c2YurBHZh7&#10;+SR2vnMVO966itmnT2Hs1HZ0bhpGU3cr6urrUFNZheqKKri9XpjpmvPkDVKvrIw0JJJzl5CcJOVy&#10;kXtxSeLNggjI91btnstUq0OC9x6V92y5WGwfgb/LVB6DyYJj8A2SjaR1JPJ3+fMNcr4uP9X2fTvK&#10;x1T7bykqy7tchoeQrQuhZyQsjp6VRMQm0XOUmYMUvQ65NgqkapwYmO7AgeMzOHh0AjNzjdgwXYXd&#10;27swP9OO3k4PKr0m2DmZvEkHHQVzWWR7knMzkUxBV5atENkOM5IKchCTrkVkXBwFuFEUdPGQxgjE&#10;JUVRUJgEZ5kFPYNtGJ7oR21jtSQApmRkSMJ+alYGBZDEbPqelQ5tejI0yTwhRwJS01OQSf/nkA3I&#10;oiXb6CxaJ5+Ob8rPgtmQDQvZP04Ib3UWosznRm2nTxIAc606aHOTkZiRSEFhArRpicgqzIW+2ARv&#10;UzUaetvQPTGAsfkNaB/pQWWrD76uJtq+EcXVbhSUWKGzFyCfrpPeaJDsMffkVNocvsaB90cWepX3&#10;7oMmCyNqIt9S5G3U9iV45xlYN3iCMmnob1SklEdSnggih9p0JouBK4HaMd8/qW4rJxRalPdgPZJy&#10;oKqVVUFJIFHZ9gOkXAfYdsiUfVApTYVWi7RUYpoWGRkpyM7JRK4hFwVkZ4s4PUFpkfSCJFufjsy8&#10;FGTkMlOJGcjKzZZ6EXL90fFIFr0RdrMJnhILGurt6B8uw85D7Tj30BSuP7sFFx+fwd7jvRgjH7XB&#10;xxN9GOEt0cNhzoKR9pmXoYWO/C5DNvmceWSD6TeeiC0zK4nsYSbsDhbizDAYs+k3zmOokYRsFrB5&#10;1vRCq5naCz19z0U+2U9DYYEk9uXoM5GdzykZMpBnzEJ+QbY/Pyvts4BststTjIraClQSne5iWB20&#10;Lzr/G0OGjXnSUGju6ZdloGth8LdJ6fT8aClGSqDryNeTryvnZfX3+Au/RfRTUk2MCiSvE7hdIO9+&#10;XLW855N9GLXyKnkny652jQPJfpTatkquBndFAGSx48S2A/h/8T/w6DeeRKYrGrXRIehMTEZaZJTq&#10;NoKCa4XcO7A6aD2OBUfhtZB4fDoqGR9PypFyB3aRU8m5A+/34cLMsPIQmN90oPkPe1H9bB3MswVI&#10;bU9FuDkG6+JCsS506byB/ALg/b4EEALg4pSd6pVSdsBkAZADOh6Wl5ycBB0FtU6nFVXVXlTWlKO4&#10;zEXOhhk5BeRwWG0UPJbAWOqBqbwWzoZ2+AbG0bZxDs1zc/BtnoZveghN0z3o3dwjDXvddWgUR45P&#10;4uCBYWze0Ij+Tjf62r2YGGzGhrEODPTWoq6WZ1fLQ4EhHXk5aRTsZiJfzxOT2OAuK4OnshyOUify&#10;CvKQmq1FSiYFsuQc6mm9IosRFeVONDWXo72rGs1dFfC1udHYU4leCuxHt4xidOsEcRrTB7di7oED&#10;2P7UUWx/dD82n5/D5IERDG5uRdtAOepaHKjwWeDyFsDkzKdzNcDksaO4qRzesQbUzregZ38Pdlzd&#10;jKsvH8Ejrx4iZ3Iztuxpwfh0OUYmKjE23YApOveZbWOY3bMZ02cPYezBMxh97CzGX7iIHZ98Bhd/&#10;9C6e+rMv49EffxJnPvMEtj+yFxMHR9AzWY/GFp6cRA+b0wgdnVtGfi6SszOgzeSJHFIpkE/2D5+h&#10;+yULgHwPlyMCqtUhwXuby4XatmuNanX6dowICUVMcDiiQyPpeYlDnDYZmpwspFAwlecyo7TZg+6p&#10;duw+sgEXr+7AmVPTmJ+tx+CIG5Ob6zA504zOvgrUNLj8Q4Sr3Mi3Ujuoy0aGMR+mUgpKPS4kU5Aa&#10;mZSA8JhYRMZESwJgRGw4ktLiYXEYsHXXJrz+zot45xMfxqHjB1Hlq0aOTgdtahoFbIlI4LyBEhOk&#10;HJ8yWXDjiXw4/6c8uQ8P284jm2AxZKDYRgGjsxDOUgtKKsh2NHrJ9jWivKkSRqcJydLQZA0StBqk&#10;cI/HogJYK1wobaxEaUMFyltq0Tbag5H5KbKDE+jfNIoesuHVnY0wl1PwWeGEp6EK3opyahecKKB2&#10;gIVAfmEkBZiL2Bu1+/dBUgiA9zbleiH7HtJEO9FRkviXlZsDo9mEAvIz8rlnbWEBDKbCBcu2PKgd&#10;8/1TCIDvh8pUFEryf3JdkJdsS/xpKeKRRLYqMSme7FwScjmfH9lanT6X6ka+lCsvj4cAW3LJJ7SQ&#10;b+hCsbsIBrMeWXk5SMvilyppSMvMQG5OPvmUhbBS3XIUm+CpsKK924ORSR8mNjVgeq4Rk7QcGqpB&#10;W0spfDV2lBTTNvo0ZKZqkKwhn5jKk0q2Lj2NRckkpNDvaelJ5J9mSxO0lZHtz9fnIIVtbJJGmtyE&#10;h7Lz7MbSbP70mSfgYIGbRW1pkiVpiDP/pkVqVgqVOZn+YyGTZ1jnGZAzkM09vvOzaZlNv2VIAmc6&#10;9/4m8neetCnLqEMWD4su0CPboJNeJGmorCz+sT/I15Z7+zGl2Cc0BEHEwHhICIB3tuxrXgDk4Y9H&#10;d+3FP+K/4fgXLyJVH4zh9dHoC6YHOGBdQcG1RDVBi3u85hFrQtdjDzUYb2To8I20QrwQnoneoHAY&#10;6L/ohXV5hl7ltmpDkO8lhsaEINISi8QaLTR1CTAdtaHnKwPo+b1eND7fBN2EAetTg1W35fPi8/P3&#10;juQJgVY+0UhZWRm+//3vCwFQhbJTvRLyduyEsdPFToLMmw5YLAWbFCymJUtOVAa/VdXrkENOeY7J&#10;hMwCE9ILzMi22KEvdsNUVgVLdR0szS2wtLXA3tmE8sEWdG7qwcz+CRw4PYOzl+Zx5fIWnDg0gu0b&#10;GzA3WoNt4/XYPORDR2MJSp16GMnpystJRU4WOUB03KysbOTl5cNoLITJbJHenmaSU5ScybNTaqBN&#10;SURaRgryyRksKXegobMGHcNNaB1qgK+nGtXd1ajpb0DtQBvqR3rRM7cRm08dwr4nz+HQ82ex57HD&#10;mKWyTe3lST06MbW5BZNT9RgdqkJ3eykaam3wVZPD2OrF6FgrJrYOYHz3IOZPb8SjH72Cb/zV5/Dz&#10;f/sOvvvrz+Ht7zyBJz92Elef34Oz1+Zw6uwmnD6+ASeObML8iW2Yf+Ao9j91AQeevYh9z13A3hcv&#10;YterFzH34imMProbvec3of/EJHp39aKJju+uMaPAYUA25xbLy5ZysiVS8C4N66CAiZ1MFgdYtGVn&#10;TykCLhaQMwPrj+C9R342g4ODb3C5UNvXWqNanb4dI+l6xgavR0xYCGJiIxGXTIEaBVlJhTnI4ImD&#10;aotR3+/D5Fwv9h+cxLFDk9i7sxebd7XgyJUNePati3j2zavYdmgDmvvqUNFQAXNJEdlDPXKM+Si0&#10;22AutpONzEMCtU9Rsf6ZFqPiY4mR0mzA2fmpKC23o7OvGX3DnahvroPd5UBmTg4FiPRcx2sQz+Jk&#10;VAxio6IRGx2DuJjYG88222X+zM8795JhAVBHQaCtMBMuRz61kWbU1rvR0F6NqpYKOKtdMBQXIt1I&#10;+89KRXxykpSTMIWC0nRDDvJdZF88djh8HtT2NKN/8xiOXz+P6x96AqcfvoTtx/dhZMs0Wkd7UNXV&#10;CG9jNUrL3CgqokDb4O8JyG0x2yBlb0DZ9igD/btFIQDe25SfR64jXFciqM7EJSRIwoi+wD8cvrrO&#10;h8qaarjLvfS9ZMGyLQ9qx1RSrpdsU3nJ39XWu5XLExiEALgyKuuB8rPfD+UXNVQ34qMlPzQzMw35&#10;+TnQ6bKlfH952ZwnOh8utw31LdVoJ/tV00A+qMOC3Pw8yWdNJl+Je8Pl6jintRGF5LfaimwodtpR&#10;5rWjutaB9q5yTE43Y25rL/l3TfSbndbJgV6fiuysJCRryccie8t2OD6O82TzBFY3mZLCgmAKlTGR&#10;7CC/jCUfjO1+HNl9BXkyG34hxP9Jw52TWCDkWf6TiTxDf5L0cobFw0Sy0ykZqUhlZnJexDRpqU3X&#10;+idFIX+XhUAW/7L1ucikNodn+tWZCmByFEnD5xMSE2/YYun6LgiASgbGQ0IAVC+7so4G/rcUVQVA&#10;SXi9Kb4u55qvBnetB+C2/Vvxj/gN/u0/foO//slX8amhTagKjlRdX1BwbZOFrRBpyeJ4HDGd6Ata&#10;j1NRcXg2KwfPFppxKTsfs+FR6FkfgqqgYGTR+pyPj0VFzsknf1Y/xj3ESCpn1nrE12vgOlGKoc8O&#10;offT/TBfciFuPB1hnkgEZ9D1iOBrwpMB+a+N6r4W4fT0NH71q1/hN7/5Df7P//k/eOmll6QeEEIA&#10;XB650VqMgesonfLI6CgpSTPnZeG3l6nkUKVToJqdr0euoQDZEgspALYgz2xDnsmGLJMVqVYb0hwO&#10;5HlKYKcguba3AT3TnRif78XG+S5smmnF9FgNRntK0d9gQWdlPhpKs1FsToORAmRdTgqyyNFJo8Ay&#10;OYmco8QUJGqIialI1BKTU6Rk0Unp9B+txz3hEsmB0mYkIyM/HYWuQnibvGgaakHjcBvKO+thq69A&#10;YbUX1oY6lHX3onFiCgNzGzE2P4mhDf3oHabgd8BH5WrEjk3t2L2xDTvHG7Clvxqb2j3Y0OrBtt46&#10;HJzowf7JYcwN9mJ2vB9Hj27Dw89cwLMffQzPf/ZpPPO5p/DEpx/DtTcv4+ILp/HwK5fxwtuP46UP&#10;P4I3XjqNd188js+9dAbvPnsSrzx4EA9d3I2Tl3ZhN33e9vQZbHvpGuaevYbhU4dROzYOS3ktss0W&#10;pPNQw5xMJJETrOHhv+R0xpPDyUOAebZYZfAtk++l8l4rqawfgvcHlwu1be9VsvN765Di5VHOjbgS&#10;RoRQQBkci9iwGCTQM5NMNiOTAqh8KwWFHjdKfTWoaK5HS18Lxjf3YufBcRw9N4kLT87iqY8ew+//&#10;ySfwJ//+C3z+51/F5dcew/ypveia7kdNaw1KuIec0yoFYImZ2YhJ1CImLoGCVw001FbFJ1AAqYml&#10;4C6OgtJEqYdHFqc3oAA216hHCtnWpNRUaDVJSIylIJB8hbjIeMRFUfAZpZGWcdEaCkBpyWJ/HM/m&#10;HIOU1ATkZmthNWbAS3avsa4M42M9mJ2dwOBwtzT7ucluJnutQzIdg4XJeC33SklHQkYWtLmcV8sK&#10;V3UVGjpb0djZhNZesoWj3Rie7EN7XxNqmyrQ0O5DU2edFGC7y0phsZiQTQF4KtteCoLj4mPJDkX7&#10;yUOeo9gGsa0JQShxtSKg2r2/PSnIWyH9udDU9rU01cosuDQD2yJuq6JjqD4n8ou8dOj0+TDbLDBb&#10;LdAbDMgmn2MlUDumknxMIQAGkM9PbdsPmHztleKK/FnyZSLDyQeNINtJdi4liXzCFOSTzTHyjLpU&#10;J6x5OtgLjFRX9DDbDTAVGWA05y8Mj9VJQ4AzOX0MDwU2ZCKnIIPIeVt5Jl4djIYcmMhuFtuzUEM+&#10;aHOTDZXVVpisWcjMTkBySiwSk/iFi/+lanQUtR0xnPbAP9pCpvzCVcnQiHBpqK2S8rBbFt44Bx/n&#10;2WVRkPNeMlkYlEVCJv8Wl8izyCeQf5sITTLZ2URqQ7T+mZFZFMzKyyJ/nHxyY74kACZlpkspYuKT&#10;NP5cvgu+oFTnF44tBED1Msv8IAVArgM8DJvv/406sYz0KavBXcoBuB59O8bwxj+/i91PbsJIZg42&#10;RmYgexU9fAQF1wa57qvXf+79V0BsD1qPgxGxuJSciqvp2Xg92Yjf05jxcmwWtkWFoyx4PVJoHywG&#10;qu3nt8Ob5+QXJwN68vEkIdp1WO8IRmR7FNJ36mC7XIaGl5pR9YwHKZuSEOINRZCWtgla2GYZZEeN&#10;ez709fXhZz/7GV599VXRA3AF5EZrMQauc0MA5BkyI6MRER2LaA46KaDVUF3VpvKwiiykUPCYnJ6J&#10;5DT6npGNtKxcYg5SOadWdi5SdTpkFhiQT8GnpawYJTVueOqJtU54Kixwl+bDZcuEw5AIW3YMTBlR&#10;yEuPRWZaHFK1FCQnxiGRh77FUfAbm0SOFw9nSEJcgpacGxb8+G1oqtRrIJVzBvEyMw1p2SnI0mdC&#10;bzPA6i1CcW0ZiuuqYK+rhaO+EcVNnShtG0B5+xDqWnrQ0tJObEZrYx06mqox2OnD5tFW7Nvci/0z&#10;3dgx2oBNHV5saHVjW58Ph6d7cGLzBA5NjWH7cD829XdivL8VQ4PE0Q4MTfdiePMgxraMYvbgHI5e&#10;PY4LT1zG+QdP4trJUbx0vBufu7wJ3330AL55/TA+fGwLTm0dwfSWIQwfmcPkg6ex6bFrGD5+CvUD&#10;m2AtbkBWvlmaBU+bnSEJgNwDMCk9DUlpqdBoWVxIkJ4Pdjz5/vH9lANu5b1WUr7vgvcPlwu1be9V&#10;soiiZpc/CIaG0DMSnIToMA0SyKbxJBoWsk+l5eUodleiyF0NT10rGgf6MThHz/eZOVx84RA++rVH&#10;8KnvPYvP//Gn8LW//UN85GffwoWPvYQtV05g+sA8PfN9aGnn3kpOKUWCJisP8TxTt1aDJArW0tK1&#10;SKWALS2d7BYFc7GaWMRzUEfPMQ/p55696RS8cQ4n7lWny8lDenIGtHEp0MSkICE6BfG0TIyn516T&#10;DA0973FxUYiND0VCYhhSkyORn5UEpyUf5SVW1FW50eirgLfMCZPJIOVQZfvIw9Hik/jFAb9ASENC&#10;chb9RsfK0UNnLIDFZkZJqQ21vhIMjTRj+84JbJzpRY3PAVeJAWVeC7xeO5yuIugNeVJQzr3EY6ks&#10;0TEs4kRIn5ncwzKWyEumXxBcCOwVgRS37YF1QuZyAs3fNpcTMAsuTa4L3G5x3eDerTzUnans2b4S&#10;qB1DjSsXpbnOLk1pwg2qF0uTg34K/m9D9TKshuplvZVq290dKv0SuS4wucdaBNmNBA0PAU5BBvfm&#10;S0tGZkYK8nIzUKDPRmGhfwiw0cqz7uYTDTBajMgvNEj5/1gAlEausFDGzM0iu0/L7Ew/s9KJ3NMv&#10;GTk5qQsTLGUijY7DL214gjXZZkVG8osN8onps1zGQMrnwGIbizss8rDYI+Xe4+8LZIGQzy+Mt1GS&#10;tuVJccLpf34Bz5O8+WdH5lyw7PtybsEkaKl83LuRKf/H6WC4pyEPp+djhtE+QiP8x+N6J9kqWirJ&#10;vympdn/UGLidGtW2WxVD6JpIIvZtqFqvb6VaOdUoH/uW+sj3lWyGZDfoMz+jIWFMvrdEWgY+w+/Z&#10;N11zuY74J3mj3xb2KdujG//z+gu/rwZ3bRIQ3+5uHP/x45jeXIfhkAg4QiPvj95LgoL3AHl4rNxb&#10;0EzsCgrHsYgUPB+bhyeiMnEiVothanwswesRTv8rt+XnLGjdemKg4MjfVzfUdnEuf1/K5z8oJQgx&#10;dfHImM1GxUuVaPxGA7xfq4H747VIm8tBSH4I1oXf3C58XQhdi1hEr9PQtYmj38Ok/3hG1u/+wU/x&#10;oZfehJaCGCEALo9yg6LGwHW4oZMcnAh+ixlNDkwMOS+xCI+OR2RsAqLjeOZZIn2OiYknxpGT7s9P&#10;JTE+AckaCnbp/qRTEJyRyUOHc5Cpy5OGD2fpc6WcJtn89jI9CVnJ8chOjEZGQiSS48OQGEdBbUwY&#10;4sjxi4mMQXRUPJEcm0hiVCKiY5MQk0DOThIFn+T0aNPIMeQhHrm50Ol0yOdJQjg5cmEeDDYKakuL&#10;UVxZAZevASX17Siu7YSlvAMFJc0wF9fBWVpHgTuxogqllWXw1JSgrrkMXf3V6BupQc9ABbq6y9DX&#10;68WGySbs3jWEU+fncfmhPbj0wE4cP74Je7YPYctUFzYNtWKyuwEjrT4MNNVgoMWH4c4mDPe2or+n&#10;EX19JRgbsGP3cDkuT7TgkYlunBtsw+auGjR1eOAerIJzqgmlk+3wdDWgvMyDUoMFedm50JKjqslI&#10;RTw5e3EUePNQvgQW/8jpi6NAKVAAXO59F7x/uFyobXuv8q4KgGTPIiLjKDjinHxhSEiLQaYxA8Zi&#10;GyyeStT1jWN61xFsPnwcE/u3Y+Pxeey5tgPHrm/DnvMz2HhiDiPHd6PnyF607dqG5s0b0TYxiMZO&#10;H9xeGwpMecgz6qG3OWAtcaDEU4ja+mK0dlTCV+9CmdcMi51nfUwne5gq9VY22gtQUu1Gma8Sxd5S&#10;FBXz0Np8CkDTyJZq/C8+YpIQRz5AfJyWfkukz9zjNxxRMevJFgeT3Q2FNjESGakaZGVqkZ2ZTPaV&#10;gtrsdKSnp0BLtkLD6QI4X2hiAmI5PxXZDp5JXKul9XJyUGgxwOzQw1aiR1WjA2ObO3D+oYO4+PBh&#10;jM50ooJnxqy1wl1ZBAvZVQ6Sk5K45x/3+KPgOIqC9chQstGcwyucfvMLf3Fx0dI63GORhRyZco9l&#10;pb0KJAdMavfxXiKXUa3sgisjt0k3fA9aypTbq5VAbf93i8urs9zr9L3D0AO5nBl+1xLle60k1wfu&#10;Ycc2g4fXJmi4V14sklPipQk4dGRDeeIMvSkHRkseCqx6GMwGyQ7zhBsZOdlSXkm2cVlZWWQP06XO&#10;AzyCiMn5S5mcToH9V/7MOVZ5yQI0H1e2U4F1cimG0HqSALgE1bZTXg8+FouAci5B9veklC9kx/kz&#10;58zk79xTMDKWX9ZHIYz8ZrnHob8Xol/843p339oqSeC7tSffe7l4O/J+yPeE6yDXAVkIllIkcRsW&#10;G48Iin/Co2LpfkbSdV7dMxwo/Ml1TP7vnhcA+w4M4pN//i6ub+zFAH3PlYQH9XUFBQWXx8igddAH&#10;BaEtOBj7w2LxXKIBX02044fherwVnIw9ZFy8YcFIDV+H+PX+3oXcY/CennQkPATr88KxviQYceOx&#10;KHjQiPavdqD/u+MovFgEzWQiksdTENUShfUmsiM86zD3LCRW+8rwB9/9Ft584SWkaJfuAXjzbevS&#10;/F1w4OWGRY2B69xwcsKpUQ2LpIYtCqESoxFGAXR4BAXPkRy88ZtQ+c1o5I3hEDHUOCbQekmRMUik&#10;xlETx8IgB59JFHwmIYaXGvpOzha/3Y+PiUVCVAziaR9xUaG0fSiiI8MQTc5LtPTGlRraBREwOpoY&#10;w+IjMT4BMQnxkgOUnKRFVhrPhpmLAqMBJlMBLFYzBdN2KZ9QSUUlSit9cJbXw+yqQa7Jg9S8Ymhz&#10;bUg3OpBrdUFndyLPUQRdiRUF5VYU+SiAb3airM0Fb7sLVd1uNA/XYmC2HRNH+rHp3BA2nezHzP5O&#10;zO/qxJ5tPdi3qRNb++sw116NudYabKivwKDXiY5iMxocBbCXm2GqscFbXYzWylL0lrvR4XGh1lsE&#10;Z5UFJp8ZOl8h8qr0KHTmoNiQiuLMJORmJEuz/sYlaxHDQzvIMQ0nByQ8hu5BTAyiOJim686zvLFw&#10;y5QDKeW9VlJZPwTvDy4Xatveq7ybAmAwB0NR1PbEBCM4LggRySGIz41HamEuCj0V6N6wDbNHL2Bs&#10;7xF0zM+gd9c0xg5PYc+ZLTjz8DGcevIqtly5hObtO+HsH4KlqQlF1V64vA4Uuwphtelhs1vhqamF&#10;j57/rv4K7DkwiudfuohXP/wwrj54GJvm+1HbXAp3lQ3ldaXwtVehqacJjd2NKG8oR1E52aAiHZJz&#10;UxCbQs+6hp71uHiEcaAhMUYK9MKjwyg4DJYEQE1SFLQpFCTy0DDahsk9DRMS/cOO45PIztJ/cfw9&#10;kX7X+nuR8AzCLBKarPmorC9F66APPdNNmNo7gH2XtuCJt67i+Y8/gtOPHMTWIxuwYdcw+sba4Swp&#10;Qi4LgJwbKyFG6vHHol84te0REaHEhWWkzDCyUdy7K8Zv8xd6dsm9u9hWqdmke00AfPudd/D1b3z9&#10;Vn793uX58+d/qzxw4MB77qkaF2uT5N+ZK0Hgfu4mhQC4eirvt5Ly/+HhYdLLBBb/eAbeDPKN0jIS&#10;kJ6ZKDE1XYMUsoOpaVopNyoLfSzmMWWBT7Y5sr8qk0UdaZgvfeZ1eH3ejl/E8H5kO6VWTmX5Zf85&#10;PIrWlYd50j2XYo3bCIDytrwvWfgJpfVCI/1iHu+Dl3J+QVn04+NIQ0ll8vFoyceQv3O9EwLgysn3&#10;RRnj8It2br+SKObQpqYjMTmV2lQt3RNqpylWkTpNULwUTLETc7nPsPL+K9vD+0IA3HdoDvj3v8GP&#10;jhxDC32PCfhfUFBw5VROCuLv6ce949ZBS3SuX4+JkGBcJmPx0bgEfDYzDy/mFOCqVocD4YnYEByG&#10;keAQ1K0PhiEoCJp1/uHE8j6VPfSWZhCtyxN73KmehNxbcb1UFqk3I/f8y1iHuM5EOC+5UXTegYx9&#10;mbA8UYSmr3Sg4+sjaP3KCDq/No7df3wWX/rff4TLbz9CAUzikgJgoIEVVKfsfKyEckOlRm68ZEdK&#10;jbKjJb9NY6rtR0m5AVY6aUw5IT47a+ykZWRkSL0ALRaLNEslTxpTWloKl8sFu90Os9kMvV4vvQlO&#10;4SF6qRlSvi5tdg4xG8k5OUjT5SKn0ACzyw5XZRnKaitQWuOBs7IEJdUUuPs8cNeXo6TegxJfCcp8&#10;TlQ2OtHUVoquHi9efeUJfOoTr+Ezn3gDn/rIa/joax/C6889iQ898Qgef/xRPPrk43j86afw1HPP&#10;SHzimael7489/SQee+pJPPLE43jwsUdw7ZGHcPXB67hy/QFceeABXL5KvHIVly5fwcVLl3Hh4mWc&#10;v3gJr772OgWi31ThN/xUCQwF7z1yPVV7PpVcLtS2vVd5NwXAILJdQWRPgqPo2HHBiNSGQpOTgAxz&#10;PnQuN9zNvRjZdhDbzlzCxME96Nk5genjm3Dx8aM4ff0gZo/twOTxwxg5egy105tga2iSZv21O80o&#10;supQaMxGQYEBFocLLq8T1XU2DI74cPz0PC5c3ost24fR3OFBRV0RappL0D3SiL6JNrQNNqBrpAXd&#10;422oH/DB2eyErswAbUE6YrKSEJWahMhkDcIS4hAWR8EfD03TRCNWE4XUTA0MVP4CuxU6c4E0U3gS&#10;9xROSUJcMvf2o2CWgmJtehISacn5B7Py0pCXnyX1limvKcP47AgOXdqPC8+ew8mnj2HLhVmMHxnB&#10;huMT2Hx8GhO7hjG4qRvDG3owON6D6ppyGI35FGRrJRGQg/KoaLLTkaEICw9GaNh6urd+sigYHkHB&#10;OwWuSjsu224OttmWy+0Bty8c8PDQ4GDyb9Tu42+Lf/Wf//PCEyawHPxnul5qz/xquBKobX+3KATA&#10;1TPQz2Qq/4sgGxITGyH1AEzPSCIblg69IRN5OSnIJLuWxsIg94Im+5eZlobU5BRoEzRIiI1DbEys&#10;ZHNkH5TtzVLkdbkXIAuA2eQbsqDItor/CyyjLNL4y7iQcy+K1pMFwAUhLlAAVJ6b7Ocy+TP/xv9J&#10;+WsDtpOG9y7sm7+r17H3cjUCID/DAh8s+GWJ2rVXcjX4wAVAFhFiKJjfOTmKf373XXyuexj5AesI&#10;CgreGaoJd/wbi2m5xEpi87og9AaFYFNoDHZGaPBwSAK+FJSA31+XinfDU/GxlBy8k2/A5YwMjMZE&#10;oYmc7FpytiuI7vXrkRPkn4CEJ/e52ZMwSPou9zBcvni4NMPWRSF8XTwdJ4a+v1dgDEpch9D09QiK&#10;p89JQWgercF/+unX8foLTyFFu/QkIGpGVPC9lJ2YO0WlYLcYlY6O7OzcjkoHifehFAOVQmBKSork&#10;sLHQV1BQIOXUysvLk8RB+U2wNLQjLh5R8RpEcbJ+bQpikpIRq01GQlqKlJcrx6hHod0CW6kdFpcV&#10;xqIC5FvypdyCptIiWD3FsJTZYC4tpP/zYS3OgcOZjV//+m8XaqCAwPLR2Nio+nwquVyobXuv8q72&#10;AAyhoCwknmwIpzQguxMTjLDYUIQnxCEmJRMZBcVw+drQMDiCzk0j2HRsBmefOYwPf/ohvP25x3Hi&#10;sSPo2DYB71gfSvs74e1uQ017A+rqPPCWWlCoz6LgMwPpmTro9GQnLHpYbHpYiwwoMGUjV6dFniEZ&#10;RmsmrCU6eOuK0DZQja0Hp3Dh0aM4cnk35s9sxt6H9hEPonfbMIoaSpHpKEAa7Uubn43E7HQkUoCb&#10;kJqE5MwkGC06VDVWo2WwD4393ahua4aruhwFxTZk8czhuelIzaGAWJeO/MIcFDlN8DWUo2+gFb0T&#10;fZg5uA2PvPkMPvHDL+DD3/0ETr12CR37BlAx7UPrXAcGtw+hZ6ILTa11aKitQm1lOZzOIrKtemRm&#10;pZFN1VBgvCAASr3/6HqGc46kBRGQlmFhnOfvvcOclDY9sC2Qg2q1+3g7ygG3GtXWXy6FALgyCAFw&#10;MQoBUJULz76S8n/8mQVAfpkQEcmzuIcjOSWB/DyypaY8OO0FKHfb4SF/zVpIPl9WFlKTyN/jmXt5&#10;NnXyEQMFQKW9UZKPx//xuiz6yUOF2cfkbd+zHX8ncvllsjAn2ZywEASFBlM7R/aMviupPDfep9IW&#10;yuVQEwCZfltG9pFnlJVmlVWrZ7dSCID3Ju5bAZAFgpig9ZgbHMJPn3oOp8trpFxmausKCgqujCvr&#10;qXd78v4SiYagdWhcvx47QsJwLjoOD8dq8FRsAl6Mj8Nn42Pxg7h4/CBeg6/HafH5+DR8UpOJt1Kz&#10;8UJ2Lh7NysbxhCRsom0HaB+dQSFoCwqn/YWibH0wrPSbjpgSvB7RxPU8fDegDP7Py+lRyOvcTCfg&#10;bajBt370I7zw0hvQJi+dA1DNiAq+l7c4Msuk2n6UVNuGKTs5vFQ6OcuhvL28D1lMVIqAshDITpuc&#10;zyVw2IcsHHJC57DIGIRT/Y+guh8R489xGKPRQJOiRXJGGjLzcpBjyJNm68zI41k7M5FXkAedtRD5&#10;RVbo7SboKbjPN+ciz5iGnPxE/M3f/PVCDRQQWD6EAPjBMyQkBhFBSYgMTkB4SCQdnwWqYGmyo8hY&#10;LRLTdMg0WJHvsMPbWoGZg+O4+qHDeOezl/DcG4ex5cQIGmdaUTLYAFNzBUy1JbCX21HmsaHMVQhb&#10;oU5KQ5CVZaTA1AKz2QFToRV5eTrpBQQLZnn6LBTYcuFwG1Feb0fHcA3OPbwPH//Si3ji9UvYfnkO&#10;ex7dQ9yP/r0jqBiqg6fHh+r+NjQO96K2qw0u7oFnN0svJJxeB+q7mtE0PIDW0RG0jQ6jsb8HlS0N&#10;KK4oo/VM0npWpxm+pkr0D3VgdssEDh/dif3nj2H+/BHMnD+AmcsHMXRmC2q398E+WgPnaC0aNnZi&#10;cH4c4xsnMdw3gM6aZtS5q+Atc8PtdsLAMwuncP4snrjBPxmILASGha2ngDOIrvk6iSwCKtsCZR1Q&#10;/i5Tah840FW5j7ejlP8qMkKV70cErKNnNJANRH5270Uqh+P+NrjcIcDL4UrwOy2i3QNczTMrUx6+&#10;Kg17JRugtn+2Dez7+XvpxSMtIw4FpgyUV9rR0FQBD9lEY0EuUtMSERe/YJPo2Zd9Rib7kGp2J5BK&#10;X1Pajhg4w6+aTVlKzFyKq9nmg6QQAD94nD9/QWVI861cDe7aEOD9+/fjn//lXzA7N6f6v6Cg4P1F&#10;Hp6bSXSuC0J10Hq4g4JgI5YRO4kz69djL/E4/XcuKBiXg8LwaFQcnkhOxsspafhSQha+GZuNz8Rk&#10;4SOR2fhylAE/iS3Cr+Kc+NM4F74fYcIXw3Lw+UgdPhqnw1OaNFzTJuMKbX8lOQXXiIejYtG/PgT1&#10;60JQsy4Yu8or8NOvfwfPvvwGtClCAPygGeiM3KuURcGVkPPkcU7DMO4NFBmLCKprkdFEcio5xwrn&#10;FtRoE5GYokESM1UDLTNNC21WJpKkiTmyiGnQZmqRnMnD62Jx/ORBPPDABeJFXLt6EdevXiJexvUr&#10;V3CFeOnK5ffy8mVcvHQJFy5d9PPiRZy/eAHnLyhJv6lwZnaenN4WFTZTENj0nqBQ8N4kD2FXewaV&#10;XC7Utr2XyT0T7g7DECyJAhS4kd0ICafjUwDHw7U4l2aCVoscvR72Ehcq62vQO9KL+d2zOHrlILac&#10;3ILe7WNo3z6Blp0bUb91GhUbRuDqa4Oj2QdHjReucjc8HjeqPGXwVVeipb0Z7T3tKKsph85iRI7V&#10;ALPHjpL6UtR1V2FkphXzu7px9sI0XnhhHx5+eAbb9neid6MPzRM18I374Bn1wbuxHW2HZ3HgjSfw&#10;4Nc/gZOfegEj1w+ifPcAKvcOoI/KNrBvOxonx1Hd14fGgRF0DI2js38UjW3d8FbVoKreh4m5Ddhz&#10;ci+2HduKqT2TmDm6C9NHdqN32wZ0bB5H345N6Ns+g4apYVQOdMHd2QpXcxPsPh9KGppR09GDysZW&#10;lJS6YTabkJGRLr1gkXrWxPCw3uiFWTM5uOZ7yz0BaUlkO61275mB9lxmOP0XGRyMcCL3cllH92td&#10;RBgtuQcM2Xy6j1EhIYgJC0EUT0KSQPvThCIiPprseYyUuzaSbDszLCyK6M/JxPsKCluPoPAgrI+Q&#10;uV6qD4v3trk1wFdSEi1WSLXrILg4VwIhAP52yfVb7TlZDqXng543FgDDFaId2wPe9w3bsCACxsXF&#10;IFEbhbSMeKmXtbPEAjPZ2eycDCTxJBlx/OI3SvL55H0x+bu8r6Uon5N8POnlMdm48IXce8pJNpRc&#10;KwKgOqlcKiLVrVxmTr5l5fe7g9dhmfkEg4MXcjDSNvK94DrDnQm4YwEzemHGZa4LEdT+cdwQQXVD&#10;etEk1QPaR+Dx1SjNcqxWjptcDe6uAPjP/4w5IQAKCq5Rcm+8SGI4MWCSnyDFZyLnGeQhw9x7MYj+&#10;4yX3/GNRMXKBscRE2mcSLfODguBdvx51RO6Z2ExsI44Grce+oDAcXxeB3etCccnjwk9/7+P40IuP&#10;Q5uqFQLgB0ylI3Ivk52zlTMC4RQUhodRox1OjOBZdP09BG8OK2byMJAoxFNQGZ8QhbgEcig1WkRp&#10;0ojJRA2i6LeoBHIO4ykgjQtFdGwIBcK0jAlDDCe/j6L9EXm/avT3SPQ7pXL5lOfHb8J5ljE1ysmG&#10;30u/0KF2XwXvTy4XatsqOTAwsLCmOv7n//yfyM/PV932t03uWaTEX/3VX0nD/tXWDaQcqMlBJgdv&#10;yt5h7MDz7IrJ6WnIzM2ByWpBSXkZypoq4WqthKe3ERWj3Sgd7kLxYBe8U8NomN2AqpF+uJrq4Kzw&#10;wOMtRU25G77KEjTUe9DWXoPahnI4yh2wV7ngba1F80gXmkbbMLR1CIcv78FjL13AG+8+irc/8wSe&#10;+vBF7Lq4GZNHRrHx7Bymzm9Hz/E59J/bhV0vP4QLn38dl7/0Bi5+/iUcevNBbH32JLY9cgTzZ3Zi&#10;bNcGDM2PY2xuA0Y3TmNochwD46MYmhrH5JaN2HFiD45cP4591w5i48kZDO6YQuvUEJrHB9C9eRJd&#10;myZQN9iL0tYmWGur4W5tRW3/AEqbWlBUW4/S5jY4a+pQaLFIeVRZ/JN7VMs9sJn8XbZlN2yYyv2Q&#10;qbR1SkZQoBkTTDaVlizEBUWFYV00MZLuH927KPotgY6REheNtNQEpOYlI7kgFVnGbGTlZCE5JRka&#10;CtTiEzjlA9ltDtCk5PyhCImk4CwimPYThOBI5uoFwNVwWYGh4A2uBO9XALxf7CM/f3//93+/UKrF&#10;cbfLqyaILZeybWYBMIJ8p2h+uUA+EvtHajYinOwA+1mx8RGI10TR884TeMSTvxZHtoj8Mp7xPZyH&#10;7fr9K5lsm9TKrnYM+T/ehsvhfzmcJE3Ewbn41M53bT/fdE1URKpbeX8LgPL6fP+VbRkvWQRMTUtF&#10;KvkJmmQtIqld4frKbcWq6oEQAAUFBe9Hsrgn5wxU+/9OsrqyHD/8/g/xyktvIFn7/noA3s7Jk7GS&#10;APOD4jvvvLNQGnV8UGVUOkH3MtXKfnvStqHkVIayCMgOot9RlGc25oaeZ52TZ7OMjApFVDQtY8iB&#10;jE1EeGwqwmK0xARiDJEaagpOQ6KCyRkIJsdwIfm9tB/e3819q9G/nt/JkMvoz4PFTsTiAiAHOUHk&#10;sARyPTF4keBnscDh5ZdfVl2fqfa83AvPxu8Slwu1bZVU3stvf/vbt/zHE+f8+7//+8K/99Y9lu3g&#10;r3/96xtlvFMCIA/lCo+KREwCBZAU3KVnZ8FiL4K3qhLVbT70bhpC7+w46kf7UDcxhOqxYdg7WlFY&#10;V4vc0hJkmAuRZciHwaiDzWyA3ZQDe6EWtgItCozJyDOmwuQqQFVHPVonh9CycQwtmyfRs3MeBx6/&#10;jre+9zV85S9/gle/83EcfukM5h7ai5nrezF4ag49x2bp81Ecfekh7HrsLAYPzaFz2yg65gbRt20E&#10;88c2Yt/paRw8uxFnru3C4bPbsGHrEMY2D2ByyyiGZ4cwumMM+68dwrU3H8bVtx/EgaePYHT3Bjqv&#10;MXRQedrpnLqmR9E03AtHbSUsFR4463yoaGtDsa8OJk858uxOJOflS73vZfGPbZf88kIWAjndQqAQ&#10;qHY/ZAba8xsk+xW+npZsz6LCsY6C/KBEsntJdCxaJiZEIVUTDV16EswFObCWmmH2WqVh2U6vHdYS&#10;EwxWHXKMGUjL0SI+mSdQofLGkc2NjZR6boRFRiGU7HIIlTNQ+JMpBMDfPleCOykA3k/2UUnli5LA&#10;c/igeacEwHC2K4oXo6o2IixEmngonCj5abQd90DmFC8R4dHk2/nJvX8Dt1Ure+A6yvW4DJHURsQm&#10;xCMhyd8DjNsONfsgBMC1JQDKbRyTn3fOL24psiGP2vx4qgs8imDV9UAIgHeH/NZyeHgY5eXlWL8+&#10;oBfTGiRX0qmpKRQVFan+v9bIeXa48fb5fJLzqbbOWiJPZtDd3Y329nbJ4VZbZy2xstKDH/3g+3j9&#10;5dekIXNLC4DcaCzOgYHBhTXVHaRAkWQpcWTlVC/TSlhW5rnFEfWXT21dfyO0GiqTGt/LlMq7kDR+&#10;+aTzk5wBFgHZOaSAMMzvaN50ONnpYyEvhH4jsqhHDmZoRBw19onEeKwPjyFSsMGBYgSVg9bhHiah&#10;LC7w8ELaFweYYeE8BG0xJ9ZPuX7IZZRmwuShCHQfQ+gYgeRefkGhFBiTAxHIICLnVwusDyyi+IOW&#10;VOl7dHQMfvjDHy7UIj8OHTpE//nLslgwpBSl70yAcWs5l0e1/SyXavu7HW8+Gyvh+zmekstF4HaB&#10;XCrAVVsnMMhdTEBW7ot7bSjrlbJOMZWB9HKCaLm+8TFWuq3MpQRAJgtCHNRxcJfBAiA5+J6qClQ2&#10;VqGuqwH1Pa2o6WpBdVcHKjo6YK+rQ57ThVSjEZqsDCSmpSAzOx2FhTo4rHkod+agsdqElkYnKiqt&#10;sLmMsHiK4KivRFl3B5rn59F76Aj6T5zF2KXrmHvsaZz4yIt45jvv4mN/+g08+42PYdtjJ7H/yfN4&#10;9WufwCd/8CU8/PpT2HJ0Jya3TWNgegCdg+0YGGvCzv2dePCJnXjkmQM4cHIKW/aP4PDFnbjw5Gns&#10;OLMNkwcncfZD5/GxH9K+/+hdXHrrCkZ3TqCmow42rwNmN09s5IK9ogwlNRWwl7tRXOGFs7oSppIS&#10;5FqsSM03II7sRhTdW9lOcmDE5O9M9rv43q9WAJT34yftPyIGEXHxiEilgDs/BfGmNKRY05FnzYCr&#10;tABtDV70d9Sji86jtbcZY/OTOHX9DB545gHsO7MHQzN9dN+qUFJrg8GRjdQ8DZ1DFGKTYhATHycN&#10;FQ4nOx5GlIRArhcKcj1RC+zeL2/aBcHlcCVQCoDB1D7env62Uron4WT7hm71DW/8p+DS9jGR7OM/&#10;LPx7E9/+9nfof34WwqV0I0r7ePDQYUV5wlFa5g2wcWk3tr2Vt5aLuVTZFiOfH5/n7ai2bSBDuH6/&#10;L5JdpmdO8u9of0r78F7y/5xqgIdr+odshpDv4yddnwX6vyv9P/+6gZRSQwRQPvcbNoGPyb4d2SjO&#10;U+pfTy67n2r7DuRyrrnadqvlnTse3Re6nktT+XwtTv/9Uds+gKrlWAWl490U1tR5s3wh5LOHkp8d&#10;Fk4+PLUP4ZHUdsQnIFGbLAl/MQnUNvFwcKoPasJ3oN1QpRSLqJyzgqvBXRMA9+3bh3/6p3/CPDk0&#10;av8Hkh8+dgw4wFH7fym+n207yGn7sz/7MzzyyCMrFoj4eLIjo/b/UuRtucxcdrX/l+L72XZ2dhb/&#10;9b/+V8n5Vvt/KbJAygaWzzcoaDkTNtzkb2vblpYW/OAHP8CTTz4pNXpq6yxGPq58f1d6XF6fy8zb&#10;381teYbTL3/5y/jKV74izXqqts5ilI/LXE2Zubyr2Va+zqvZtqamiu7v9/DKK6/cXgBUNew3OTAw&#10;tLDm4kGwMtBVDqMIHIYWiMXWlY4jGXR/I6Qsw8svv3KjbMthmfumg8g4dPCw6nrceyywUVoeKejh&#10;bRXO9LJIDaa0reo+l+Lqjic10ipiiUy5jt8pct1le6xGuV6vhmpll8kOpfo1W5zBtE9pCLBKnQhk&#10;YF2SxW5l/Q8MJJQCz3/8x3+gt7f3xn9qVAYlgWL6rWI8BUmKsp0/d0H63f9MGW95ZhjKZ015DMai&#10;wY/0DN56DZbD1T5LUk9Mlf3dnv72SOZyodxGjcrrtJjtW+z+sj1Tu99KQVgW+5RCXeAwNHn929Ud&#10;ZTnk+/lBCIA8lIsdeR4GHB0fh7hEzveZiozcbGTqMpGRn4FMfQ6yjflEI9KpLmqz8xCfloXY5DRE&#10;0/qxiQnQpidBZ8iG2ZKL0hI9mptK0NNTA1+dExZ7HnSWbBS4zLDXlKNqoB8NG2fhHZ+BrX8SpZOz&#10;aN6zA6NnDmLm8jFMndqLkQNz2HZ2H848dh5HLh/F5j0zmJwbw4YtkxifGcPQ5BAmNvZidls7tu3u&#10;wc6Dwzh6YRseefEyPvKVt/DWV97Go28/icsvX8f5D13CxZcu4dyHzmLr+XnUdlXBVFxA55aG1NxU&#10;Oq8c6K0GGKyFyCvQI1uvo3PPRQoP901NQSQFPmFR0QhfsHWLMdAmMtXuh0y2f/J2LCbKAmJsbBxi&#10;NclIzstDYWUpWmYGsPncDhx7/BjOP3EcVx86ggcuH8KpI9uxha5Je08Lusf7sXHvVuw8fQCzh7dK&#10;w6y7N7Shaagadb1lqGhxwOOzwVPjQIHFAC35EfHxWjqmRgrupPpAwZyc3F8tqFsO31Y8D2pQq7fK&#10;ZygQgc/P7xpXAjU/YWn67Trfa7YJA0M325hvkX2U/1OW5/b2ceAWW/7O2x+R1mUcPHhYOq5S5OP7&#10;m0c2RS7T2+/411fb1y0M8H2WsrlLcbn1fFmCxn1KPje1cw7knboGy7nmd/J6383jsU8em5CkKoS/&#10;RLGOXM8DffdAH46xkjb+tlyGABhClMsn85bUOgujb0KpvZIF4SDOK0tczvVkLSeQgesEcjW4awLg&#10;3r178Y//+I/YtWuX1HAvRR4ecOrUKWl2Ge4xqLbOYuQeTxcuXMBf/MVfYHp6WnUdNbKxZg4ODuJX&#10;v/oVHnvsMWi13OjfnD3ydhwZGcEvf/lLPPTQQ5L4oLbOYpyYmJCOe/XqVWlKcbV1FuOmTZuk8+Xz&#10;1mg0quuokc9tx44d0nCZY8eOqa6zFLkX3e///u/j7bffhtVqVV1nMXJS869//et4/fXXYTKZVNdZ&#10;jNyb7Vvf+hY+9KEPSQKX2jqBlO8vG4+f/OQnUoDJgpjauouR68b3v/99PProo8jJyVFdZzEaKSB4&#10;9913pXK73W7VdRaj2WzGZz7zGelaFxcXq66zGHn9r33ta9K1ttvtK6rPpaWl+NKXvoRPf/rTUhnU&#10;1lmMHo9HEh0/9rGPSb1M1dZZjDU1NfjGN76Bt956a8X3qK2tDT/+8Y+lenU3BEC+nisROZRin1Lk&#10;uCU4PkjBMTVCCfE3G0epgaMgUq2cagwUQZYSD4UAqC643WtUK7vMD1oAVAYn/qBBLx33dkKRmuiz&#10;GJX7Wo0AKEP+X/n8yJDLGNhD7T1lEwLgwpqrs32L9QCUoby/ymPJjvxSdUFJZRmUQcAHIQD6v4cv&#10;JPSOlob0yKJgdFwkMRzRsfz2Pw5x8eSHxSZS+dgf8y+jJLEqAalZqTBY8mEqNsFcYoO3vhw9I53o&#10;6m+SZqm0O/UoLi1AWWUxalpq4etsQVlrM+wNjShubkNJWxd8gyNoHR9H+9gQOkf70dRN2/pKUVZd&#10;jKqGMrT0NaJnohc9G4akIbxj81PYfWgrTl44jH0n9mLTnjnMHtmNHeeOYv7UQcye2IdtZw5gct8M&#10;moab4G0thdNnhcmeh1xdKlIzEpCZk4J8YzbyDdnIyEqBJimeztWfNy8yKkrq7RIcQtctmIMVdRvG&#10;5OvMy+UIfzI5AOJtWPzj+ID9XG7fU9LSkZKTj0yrDc62Osyc340rH3kYj3zsQVx67jjOXdmOw/un&#10;ML+xF1Pj3egf7ETv+CA27N+Ngw9exbHHrmLvpSOYPT6LjYfGsPX4JLYeHcNx2u7Ko8ewZdc0yrxO&#10;pKenIzomVrr3PAycGSgEBj7Tq2Gp52a9Zch1f7nP2u+yCLgSBPoIt6ffrrNdeL8CID8bam2TEuyv&#10;ycfuU/hyf0m2LCkl7ZbfbvtiWOH7KOvKcvxVJWXbeDveSUFqNQwUTphq662GfG5q5xzIO3UNlnPN&#10;7+T1vpvH4xcgcn3meh4RHYcf/PBHUt2UceDQYTqev/4u5pMofczFfJUVcZUCINuImyl2eITN8nxB&#10;tevJ7aJySPFy2snV4K4JgCwCPP/88/ijP/ojfPe738X3vvc9aRnI73znO9KSg3gW03h9vqmB66lR&#10;3pYFHt72D//wD2+7LQsELDT+zd/8DX7+85/jz//8z6Uecbw9/8dL3h/3GlPbXiYfh8vK6//0pz+9&#10;7fpK8rbysfi8WWRSW0+N8rZ/8id/Im271HVlcrnk8+Tt/vRP/1QSZrnXI3//xS9+seR+ZPJx+fpy&#10;mXl/XGYWt9TWDWTgtnyslW7L58vXmbfl3wLX4/P80Y9+JN07vr9/93d/JwmsfJ7cAP7lX/6ltB8+&#10;V94PN9Ry/VEjH4Pvr3xcXlftuGpUXnc+Zz7Warble7PYtrzeN7/5TWn5s5/9TDpPLiefP9dtvgZ/&#10;8Ad/IP3H53C78+X/eB35uFyGlZSZt/3jP/5jiSvZlsn3jbfjsnK9Wmpbvv98nlyP5eeAxUNuLNhw&#10;8v1dDGqGXckPsgcgQxnYvtcx679F2Fis914gAx3L5QiHQgBUD1RXS7VjKKm2zXKoti+ZH5QAGNjz&#10;74b4dhunTObdFgADg6Fbe9AG7nMJkUkIgAtrLm77lOvIIttSAeZiLz8C/3vjjTek9oNxO0FjqR5R&#10;gVjsPJSUAyBeqgmALPjwZ36rzzPF8jKMc0pFhyGc83qGhSCCnPWoiGhEhcUhMjQGEaGxiAwnRkUj&#10;MiYK0QnR0KTEIzEnDZr8POQ4bKjtaEbXYAea26rR1FSGjrYK9HXVorenDk3NFSgrL4bNaUahowi2&#10;kgo4vfUo8dai1FMOT0UZGpuq0dFRh7pmL2qaPWjqa0DPxgH0b59C2+wY2qdHMDU/j/k9+zCxZRsa&#10;Bobh7ehGeXcfKvv64G5rQUmzD6X1VXBVuWjfVhQ5DcjMToQmKRLxCeELjEBcfISUVJ/THUhD6/g6&#10;LDPgVv4v27XlbMejXHjJo3JY/EtNTUVmZiayc/OQZTQj11mMPLpGprZSuAa9sLdbYKnOpmthxuhI&#10;LbbMDmDP7hls37sNWw/uwZEHH8KF51/BoQcfxMYjuzG5bxo7T8/g0lMHcPLaFszs7cTU1jYMjDWg&#10;xGNGeqYW8Zo4RMXQ/aR7yKKvJABLE4ZQfaB6EfhMr4aBAqBaT1k1QfvO2dnFn3v5GeXnmv1JNfDz&#10;yi+b1bASIX41XAnU/ISleev97RtUXKfvfFuyA0xleZZnHwdu2PLAdkx5/LPnb/73+hsfviGU+O2j&#10;UdEeqHChrVYem3G7ehLI+0UA/CDJ56Z2zoG8U9dgLQuA7JMr6zhT2eOVwT0BeT1l3Q20IyvthLF8&#10;+7f0SBOlCM/g33Pz9ZL416fwVxmS0JmasqzryW2iUvhb7kuy1eCuCYCCgoKCvw0uBqVxV+PtBMDF&#10;HCqls76YE80IbHyU2ykR2BAtxvf20rqNY7jA33UB8IOgHNyqUW3998s7LQBGR8WRU3Xzbex76tPC&#10;9VwqML2zjpkQANV59wXAQDulvO9Km+ivM37xLnCbwOutrCtKrDRIlblUvfwgqPacy/k8/evcHMIq&#10;5cCLiZbIYlZ2Tg5KSkvR1NSE1tZW1NfXobzcC5+vln5rgNtdCoNBL7HYWYzqBh9q2xpR0VCDkmo3&#10;nJVOuGtL4a13o8znQkVTKRp6qtA31YbRuV70TrWiqduHRtpXXV0dKquqpFEIjuJiWIuKUFBYCB3d&#10;p5zcXGRlZyMjMwNpaWlIpYCFR9TwvYmK4t4IN4MRFuvee743qbw2d4p8bHn4L8+yyNdOk5SEhLQU&#10;JGdlIDsvF3p9PgroXIy5OhTqjCh2uFDV0ISB2c2YPXsK2x65htlHHsD4mWsY3H0JY1sOYev2bdi/&#10;fRTH93bi+sV+PPbYKA6fbUTf5mJUdFngrC+G0VWM9DwDEjTJiI1J8OcdDI+mJec6jKTyvf9zVj5z&#10;DOUzstTzyFQKgO+xZQFc2s4ufhyl77La/25XtvfDlUDNT1iat9r1pQTAldlHf5v63hQbtwqAar2j&#10;GDxU+L1tQgCpbgba19XcByEA+s9N7ZwDeaeuwe+aACgPa2fw88FD3nm9ldi/O/cCZHE/k/Et+p/L&#10;rDaMmbflocCx1EYpY8QDVLblXM9A4W+pl2MyVwMhAAoKCq5pLgalcVdj4DDaxaAWYC6nZ4qaE6Zs&#10;gBjLEfJuN5xERuAbZ5lCALzzVAuKZaqt/355JwVApaOzWJ1RBryLBX8rCUqZyrqvFI+U+2cIAVDJ&#10;D14AVMPtRLXAe8b3k1NQyM6wWn0IfKGi5ugvl/eGAOinch1ZBGQqxazExERpSCunFuF0GxaLRSJ/&#10;5ueAJ6fLzs5Gvl4Ps70IVlcxCu025BUapbyDGflZyDXlwVpqRXF5MZwVdpRUFcNVZYfJxbn6MpCR&#10;mb4g7KVKx+Jj8jVnkY/LoJyZVzn8iMnlVp7P3RYAlfuWgyOpbDwcNy4GkfGx0tBrTXwCtAmJSE3Q&#10;Ii0xla5ZPmwlZWgYHETfrh3oP3IA7Qf2oHn3XgwfPYu9F6/i1IWzuHLuIB69ugdPPrQDTz61C49/&#10;aC+OXNmAwbkW9E61SROpeCrLkJuXh6TEZLpWLIzScek6yeVRllFJtfNRMrDeq9VX5fN4O3/jg+4B&#10;yFiJLV3qvzvJlYCH8N3ggn9we/J6ft7ON1zK5vC+zil69DHYPhbZnTf8OLnnk5LxCbeKCf77w/Xr&#10;NqQ24p23b9YPqWzSqBBu+/3kc2I/aSku12djEel2vJOi1d0ml/12VDvnQKrtO5Bq+w6k31e5eS/V&#10;yXXhvfsPpNr+A6l2LoHk+qpejlsp1213wISFXLfl/7hcS9kl5gdn//j4fgbaP7l8TOULaskHpRjH&#10;T/qP2h4Z/u1uvZ5q10WavOeW326WcTGuBr+zAiCfrwyeodjlct2ogGrf1fbxu0Z2Zng4J18Pdly5&#10;MZKvFQ/X5DeyatstRr4HL774oup/S1F5vNXuQ/B3h4tBPaBWIxtkdaN7p6l8U7uo+HKHyc6fmiN3&#10;ewoBcDHKQ9rUqLb+++WdEgBXJibf2qNPTfReSQ8upfOlhOSIkQO72KQ2QgC8We7lQrnNvcK7Ldrd&#10;SQaKPkqqra+kLGax8MaiHIt9nPs2NzdXyj3HYh3nhebrkafLR6HFDqPZjhx9IbQZ2YjXphCToUlN&#10;QxLnxMvMRHJmBjEdqQszD8cmxN/Ik8ttDJOPpxT7AkUstbIqqVw3kGrrvx8G2k75ODzZSKg0FJfO&#10;gc+HZ2CMikZcVAzioxOgSUxBSlYesq1FyPeWw1jvQ0FzI+yDXaiaG0XP9g0YmZvE1NQwNoz3Y2Kk&#10;E7199egcbkBdXwWq2kvRO9GMjbMDGBxqgbfSDbPVBGOhAXqDDtqUJCnvY2Q0z/4YTuV5L+WZStWo&#10;tJnKlx6BfK9fcNP2KgXE5Tw3SwXTyvIE/reWBMBbbOiyfANaR7mNKpfnJ7IvouanKMk+S+B2q7aP&#10;koCgVt6bDFYpw3tI9Vit7VoNJeFjDZNFMLXzVvKOXYNl3N87GcMs59yW58+E32LXGIvZwKXq/lK2&#10;UY3LtVXvx/7JbTq3UTx3gAxV+7es+3d7G7UaCAGQwBNgyMIWi0tybrr3I27diwwUy3iSBT5HfmA4&#10;Jx5PNKH8rtxWpnw9HnzwQbzwwgs3PsvbyeDjyMeTl3w8GZzz73a/y8vXXnsNXV1dN5ZqAqC8VCuz&#10;knws+ZhLnfv9fL+V58bX8348VzacnEuQ7/f7PY/FoG5o1ciNJxvglVLdUC9FpQMeKGYsj9yYrIzs&#10;kLIYtFK+fwFwFZSOtzLKAqDyrdvyefMt37K5kAhfjfyf6jbvk8q3r8snb0vXhurNSim9oaTjrpRq&#10;ZZd561vUW9+whnA9XQX9x1V/1pYkOVxq+7sd2fENfE6Ww0Ahdvmk4yqu03KhPFelOK0k/6cUcwL/&#10;u5NUOvjLceLXAjlICOxpx+TfWJjjz7xk0U7uJZienoHMrDykZeRBm5oNjTYDmqR0JCZnQJuShSRa&#10;JiZlIF6Tipg4LSKjExEeGY/QcB6qejOnkJKymKa81/caA+vkLWXmoZfEG+dE7QszIoKFuThEabSI&#10;T8+C1mBEitmGZKsNqd4ipNfZUFBfAletB05XMYqsVmnis+r6Orjrq2GpLoGntQJjc4PYs38jtmwZ&#10;Rs9AM1q66tHYVgtfUyUsjgJo0xMRncATw9D9i41CeEwUQjk3IN2/0IhIhNFSvs7y+QT2+lsMymfh&#10;dtssVxRSBquB4AkB5edQhhy0CgFQsY0qub1R2/ZWsp1W9YsUDBQA35d95HKplvcm7xUB8INsY+4m&#10;2b9SO28lF7sGK+Yy7q9cN+/EtV3OuS1HAHzvSJOl67TS/ijFuVtjptvbF6U9WnqkyeoFQLntZrsv&#10;BMB7kCwmMLjiySKDDFlUkMHf1fZxv1EWUGQBTSmgBAos/F1tH0xeTxZclJ+V14xFNnZ4WFiV/+fj&#10;yo2YUrRb7Hd5Kd8rBpePFX92hNTEQrXyylSuE3iuyz33+4GyUMrnEiiU3Y/nqqwHqzmPxaBuaO8g&#10;A5y4ZVPqfbScRiGQfLzlOLOBXI5z+16yELQsx/GOMZycizvnhN6esuCoVpZ7i2o9Bm5HDkR4O7X9&#10;3Y6SCLgKLlVflEmVeQjULf9LorHaPVqawSrnvRyupkclc/U9+VZHvg/K67RcqJ2zGpWihRw8yBMy&#10;CL4/8rW9IVqpUP4/UAiMjeVZhuOhSUyEVptMTENSUio0CTw0NQkx0UmIjkpCZEQiIsM1CA9LQHho&#10;LO1PfZiqWtnuJ6qdE59raHgkgsOjsD48GmExGsSkZCIlrwCZhTZkOGxIcRYi12mBze1CsdMJh8MB&#10;d0U5Gge6Mbh9Bm2bx+FoqYat2o2yai8qfV5MzAxg/4ltOH/9GM5fO07fh2AvsyAtLxWJaYmIT0lE&#10;XHIiYpM0iEpIQERsPCIUQ4UDy638frd4twS5u82V4BY7uiyfaTl2fXlt8GoEwPfFZfiS94oAGPgc&#10;y3ZQbd17mfeaABgSzC80b27zfoTAOyEA3rMjTeh/pdjOkPe92h6At7W3y4r1bv8MrAa/swKg4P1D&#10;FnoYslirto6g4GJcDOqG9g5ytU6cEAAXoRAAF+NaEACXpBAAVfl+BUA5yFqMyuBLCIB3nnx91aj8&#10;T+4VKPcWDAsPkWbgjY4JR2w85xCMlYRBFggjeFKKsBhirJ+hcRLDQqNpX2tPAAwjRtAzF05UnlMI&#10;1V1Ows4CYEhkLMKi4xEelYDw6ERExmoRmZiBiKQsJKXlwmgwwesuRVNjFVr7G9E82Y6BgxswcnIH&#10;uvbOo212MxqHplHZ1AlvQzFq2lwYn+/FqSsHcOD0TvRPdcPXXoPS6lIUOMzQ20zIt5iQmpuLqEQt&#10;wmNi6d75e4PcUvbf0rUXAqAQAAN5LwiA/Hzwiw7u4CHbO7kntPRMr1Kw+m3w3hEAF/6j+sTXka+t&#10;fH0D7dFyead6AC73ebnTvBv2b0UC6zKeTyEACgoKCq6Ci0Hd0N5BrtaJEwLgIhQC4GIUAqA6hQCo&#10;Dg4+pACE6jjnUePgIJC/uwIgn/NKqLaP21NKB7AIeb88ZJdz2vFkE9FR/qCN70tkVCgiotYjPJIZ&#10;LImBERGh9H+YP3CO4KCZhcBohIVGUT0hUt2QxbFAqpXtfqGaAMizsQazALhg20LoWoSFx1B952vB&#10;1yWW6nwqXcMsxMZkIDkxHUa9DqVeGyrby1Dc5oKl243i4XqUjffA3dcPR2MPiqub4fXZUNVoQWOn&#10;C33jdRjZ2Iadhzfi+lMXcPzSIQxuHEBVay1sHhcyCgyIy0iXegJGLgwHu6Xs9/m1v9e4Eii3W5ag&#10;QVRuo0Y1YY9F6JDwyFvJvVNVtr+VVDcCbL0al9OecrnUj/Hbo/ScLrQlvJSfXbZvLFAFCn+LtzvL&#10;uU4r943ud6pdX76e/JKIJ3via7xaAfBeJPt5as+tkvIzfDdfgNwpIZj9SrVnW8nV4EZ0zEmG1YJn&#10;QUFBPzkHj9rvgvc2F4O6s3AHuQpRRqIQABfh6gXAYAoKOTAMJP+utr6fQgBcjEIAVOf9IgCuDwuR&#10;KF0fquccDMiCn5Jq12ZNc9V2V2Vft6Nk59X2F4HwMAqAw6NV6A+M1ah2/5RULcMapto1kBkRFoPI&#10;0HhERSUiITUL+mInPO0taJ4ahW+8Hx3zkxjeO4f2TcNwNVfAXFUMb5MXG6ZacGjPMA7sHcSePT3Y&#10;f3gQ1x7bhbc/8wie+fAFHLy4BcPb+1HaUobMYgPi9JmITE5AZLQQAD9orgTK7YQAePfJdT9QoFIK&#10;VUy8jiULAAAFI0lEQVT+LP8ur/vefS3nOq3SPn/AlNtcmXyuauuthvJ1k6+v8neZyvXvd65EALyb&#10;vG8EQLXAWVBQ8CbFc3J/UkBAQEDgJmTnUxYAZUdTGWwpA4ffGd4jAmBYaKQkAr6X/qFbalQGd2pU&#10;LcMapto1kBlJAVVMaDjieNbguFhppuRssxGmSjes9ZWoGenGwO55DO/dhrqJAVQOdqJnbgKnHjiM&#10;p19+AA8/dw6Hz23BoXPzuPzEETz4/FmcvHYAW47OYnh+BCUNXqSZ8xGZlozQ2FhERN07OQDXKlcC&#10;5XYfpACoRp7wKbA+vnd/i9sGJe9XAXApruy5WM51uncFwMAXOGrr3Y+UfQgl+Xe5rZLPV77X79fn&#10;EAKgEAAFBT9Qiufk/qSAgICAgICAgICAgICAwO86RHQsICAgICAgICAgICAgICAgICCwhiEEQAEB&#10;AQEBAQEBAQEBAQEBAQEBgTUMIQAKCAgICAgICAgICAgICAgICAisYQgBUEBAQEBAQEBAQEBAQEBA&#10;QEBAYA1DCIACAgICAgICAgICAgICAgICAgJrGEIAFBAQEBAQEBAQEBAQEBAQEBAQWMMQAqCAgICA&#10;gICAgICAgICAgICAgMAahhAABQQEBAQEBAQEBAQEBAQEBAQE1jCEACggICAgICAgICAgICAgICAg&#10;ILCGIQRAAQEBAQEBAQEBAQEBAQEBAQGBNQwhAAoICAgICAgICAgICAgICAgICKxhCAFQQEBAQEBA&#10;QEBAQEBAQEBAQEBgDUMIgAICAgICAgICAgICAgICAgICAmsYQgAUEBAQEBAQEBAQEBAQEBAQEBBY&#10;wxACoICAgICAgICAgICAgICAgICAwBqGEAAFBAQEBAQEBAQEBAQEBAQEBATWMIQAKCAgICAgICAg&#10;ICAgICAgICAgsIYhBEABAQEBAQEBAQEBAQEBAQEBAYE1DCEACggICAgICAgICAgICAgICAgIrGEI&#10;AVBAQEBAQEBAQEBAQEBAQEBAQGANQwiAAgICAgICAgICAgICAgICAgICaxhCABQQEBAQEBAQEBAQ&#10;EBAQEBAQEFjDEAKggICAgICAgICAgICAgICAgIDAGoYQAAUEBAQEBAQEBAQEBAQEBAQEBNYwhAAo&#10;ICAgICAgICAgICAgICAgICCwhiEEQAEBAQEBAQEBAQEBAQEBAQEBgTUMIQAKCAgICAgICAgICAgI&#10;CAgICAisYQgBUEBAQEBAQEBAQEBAQEBAQEBAYA1DCIACAgICAgICAgICAgICAgICAgJrGEIAFBAQ&#10;EBAQEBAQEBAQEBAQEBAQWMMQAqCAgICAgICAgICAgICAgICAgMAahhAABQQEBAQEBAQEBAQEBAQE&#10;BAQE1jCEACggICAgICAgICAgICAgICAgILCGIQRAAQEBAQEBAQEBAQEBAQEBAQGBNQwhAAoICAgI&#10;CAgICAgICAgICAgICKxhCAFQQEBAQEBAQEBAQEBAQEBAQEBgDUMIgAICAgICAgICAgICAgICAgIC&#10;AmsYQgAUEBAQEBAQEBAQEBAQEBAQEBBYwxACoICAgICAgICAgICAgICAgICAwBqGEAAFBAQEBAQE&#10;BAQEBAQEBAQEBATWMIQAKCAgICAgICAgICAgICAgICAgsIYhBEABAQEBAQEBAQEBAQEBAQEBAYE1&#10;DCEACggICAgICAgICAgICAgICAgIrGEIAVBAQEBAQEBAQEBAQEBAQEBAQGANQwiAAgICAgICAgIC&#10;AgICAgICAgICaxbA/x/2RZyh/2oBtQAAAABJRU5ErkJgglBLAQItABQABgAIAAAAIQBKsGcLCAEA&#10;ABMCAAATAAAAAAAAAAAAAAAAAAAAAABbQ29udGVudF9UeXBlc10ueG1sUEsBAi0AFAAGAAgAAAAh&#10;ACOyauHXAAAAlAEAAAsAAAAAAAAAAAAAAAAAOQEAAF9yZWxzLy5yZWxzUEsBAi0AFAAGAAgAAAAh&#10;AKjLM5beBQAA4SMAAA4AAAAAAAAAAAAAAAAAOQIAAGRycy9lMm9Eb2MueG1sUEsBAi0AFAAGAAgA&#10;AAAhAKomDr68AAAAIQEAABkAAAAAAAAAAAAAAAAAQwgAAGRycy9fcmVscy9lMm9Eb2MueG1sLnJl&#10;bHNQSwECLQAUAAYACAAAACEAet0OpeAAAAAIAQAADwAAAAAAAAAAAAAAAAA2CQAAZHJzL2Rvd25y&#10;ZXYueG1sUEsBAi0ACgAAAAAAAAAhAPWtkqE/BRAAPwUQABQAAAAAAAAAAAAAAAAAQwoAAGRycy9t&#10;ZWRpYS9pbWFnZTEucG5nUEsFBgAAAAAGAAYAfAEAALQPEAAAAA==&#10;">
                <v:group id="Group 23" o:spid="_x0000_s1027" style="position:absolute;width:5942330;height:2981960" coordsize="5942330,2981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shape id="Picture 12" o:spid="_x0000_s1028" type="#_x0000_t75" alt="Z:\particle and fibre toxicology paper final version\Manuscript draft with all the figures\figure 5.png" style="position:absolute;width:5942330;height:29819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R&#10;Q8bAAAAA2wAAAA8AAABkcnMvZG93bnJldi54bWxET82KwjAQvgu+QxjBi9jUHpalmsqy0CJ6WtcH&#10;GJvZtmwzqU2s9e2NIHibj+93NtvRtGKg3jWWFayiGARxaXXDlYLTb778BOE8ssbWMim4k4NtNp1s&#10;MNX2xj80HH0lQgi7FBXU3neplK6syaCLbEccuD/bG/QB9pXUPd5CuGllEscf0mDDoaHGjr5rKv+P&#10;V6PAJ3mhz4f9fijjhhe2OBSX/KzUfDZ+rUF4Gv1b/HLvdJifwPOXcIDMH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iZFDxsAAAADbAAAADwAAAAAAAAAAAAAAAACcAgAAZHJz&#10;L2Rvd25yZXYueG1sUEsFBgAAAAAEAAQA9wAAAIkDAAAAAA==&#10;">
                    <v:imagedata r:id="rId11" o:title="figure 5.png" cropbottom="7102f"/>
                    <v:path arrowok="t"/>
                  </v:shape>
                  <v:shape id="Straight Arrow Connector 2" o:spid="_x0000_s1029" type="#_x0000_t32" style="position:absolute;left:1666875;top:666750;width:276225;height:381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vOdN8MAAADaAAAADwAAAGRycy9kb3ducmV2LnhtbESPQWvCQBSE74X+h+UVvNVNc9CQugm1&#10;0OrFg7Gl19fsaxKafRt2VxP/vSsIHoeZ+YZZlZPpxYmc7ywreJknIIhrqztuFHwdPp4zED4ga+wt&#10;k4IzeSiLx4cV5tqOvKdTFRoRIexzVNCGMORS+rolg35uB+Lo/VlnMETpGqkdjhFuepkmyUIa7Dgu&#10;tDjQe0v1f3U0CtY7l5nf9GfzzcOymsbPbN1va6VmT9PbK4hAU7iHb+2tVpDC9Uq8AbK4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7znTfDAAAA2gAAAA8AAAAAAAAAAAAA&#10;AAAAoQIAAGRycy9kb3ducmV2LnhtbFBLBQYAAAAABAAEAPkAAACRAwAAAAA=&#10;" strokecolor="white [3212]" strokeweight="2.25pt">
                    <v:stroke endarrow="block" joinstyle="miter"/>
                  </v:shape>
                  <v:shape id="Straight Arrow Connector 13" o:spid="_x0000_s1030" type="#_x0000_t32" style="position:absolute;left:1819275;top:2466975;width:276225;height:3810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eLxMEAAADbAAAADwAAAGRycy9kb3ducmV2LnhtbERPTWvCQBC9C/0PyxR6000t1BBdRQu2&#10;XjwYW7yO2TEJZmfD7mrSf+8Kgrd5vM+ZLXrTiCs5X1tW8D5KQBAXVtdcKvjdr4cpCB+QNTaWScE/&#10;eVjMXwYzzLTteEfXPJQihrDPUEEVQptJ6YuKDPqRbYkjd7LOYIjQlVI77GK4aeQ4ST6lwZpjQ4Ut&#10;fVVUnPOLUbDautQcx4efP24ned99p6tmUyj19tovpyAC9eEpfrg3Os7/gPsv8QA5v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Nx4vEwQAAANsAAAAPAAAAAAAAAAAAAAAA&#10;AKECAABkcnMvZG93bnJldi54bWxQSwUGAAAAAAQABAD5AAAAjwMAAAAA&#10;" strokecolor="white [3212]" strokeweight="2.25pt">
                    <v:stroke endarrow="block" joinstyle="miter"/>
                  </v:shape>
                  <v:shape id="Straight Arrow Connector 15" o:spid="_x0000_s1031" type="#_x0000_t32" style="position:absolute;left:3400425;top:866775;width:457200;height:4571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K2K8EAAADbAAAADwAAAGRycy9kb3ducmV2LnhtbERPTWvCQBC9C/0PyxR6002F1hBdRQu2&#10;XjwYW7yO2TEJZmfD7mrSf+8Kgrd5vM+ZLXrTiCs5X1tW8D5KQBAXVtdcKvjdr4cpCB+QNTaWScE/&#10;eVjMXwYzzLTteEfXPJQihrDPUEEVQptJ6YuKDPqRbYkjd7LOYIjQlVI77GK4aeQ4ST6lwZpjQ4Ut&#10;fVVUnPOLUbDautQcx4efP24ned99p6tmUyj19tovpyAC9eEpfrg3Os7/gPsv8QA5v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tYrYrwQAAANsAAAAPAAAAAAAAAAAAAAAA&#10;AKECAABkcnMvZG93bnJldi54bWxQSwUGAAAAAAQABAD5AAAAjwMAAAAA&#10;" strokecolor="white [3212]" strokeweight="2.25pt">
                    <v:stroke endarrow="block" joinstyle="miter"/>
                  </v:shape>
                  <v:shape id="Straight Arrow Connector 17" o:spid="_x0000_s1032" type="#_x0000_t32" style="position:absolute;left:3267075;top:2066925;width:457200;height:4571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vyNx8IAAADbAAAADwAAAGRycy9kb3ducmV2LnhtbERPPW/CMBDdK/EfrENiaxwYIAqYiFRq&#10;YenQQNX1iK9J1Pgc2S4J/76uVKnbPb3P2xWT6cWNnO8sK1gmKQji2uqOGwWX8/NjBsIHZI29ZVJw&#10;Jw/Ffvaww1zbkd/oVoVGxBD2OSpoQxhyKX3dkkGf2IE4cp/WGQwRukZqh2MMN71cpelaGuw4NrQ4&#10;0FNL9Vf1bRSUry4z19XH8Z2HTTWNL1nZn2qlFvPpsAURaAr/4j/3Scf5G/j9JR4g9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8vyNx8IAAADbAAAADwAAAAAAAAAAAAAA&#10;AAChAgAAZHJzL2Rvd25yZXYueG1sUEsFBgAAAAAEAAQA+QAAAJADAAAAAA==&#10;" strokecolor="white [3212]" strokeweight="2.25pt">
                    <v:stroke endarrow="block" joinstyle="miter"/>
                  </v:shape>
                  <v:shape id="Straight Arrow Connector 18" o:spid="_x0000_s1033" type="#_x0000_t32" style="position:absolute;left:4514850;top:1914525;width:457200;height:4571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2MZtcQAAADbAAAADwAAAGRycy9kb3ducmV2LnhtbESPQW/CMAyF75P4D5GRuI0UDqPqCAgm&#10;jXHhsG7Trl7jtdUap0oCLf8eH5B2s/We3/u83o6uUxcKsfVsYDHPQBFX3rZcG/j8eH3MQcWEbLHz&#10;TAauFGG7mTyssbB+4He6lKlWEsKxQANNSn2hdawachjnvicW7dcHh0nWUGsbcJBw1+lllj1phy1L&#10;Q4M9vTRU/ZVnZ2B/Crn7WX6/fXG/KsfhkO+7Y2XMbDrunkElGtO/+X59tIIvsPKLDKA3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Yxm1xAAAANsAAAAPAAAAAAAAAAAA&#10;AAAAAKECAABkcnMvZG93bnJldi54bWxQSwUGAAAAAAQABAD5AAAAkgMAAAAA&#10;" strokecolor="white [3212]" strokeweight="2.25pt">
                    <v:stroke endarrow="block" joinstyle="miter"/>
                  </v:shape>
                  <v:shape id="Straight Arrow Connector 19" o:spid="_x0000_s1034" type="#_x0000_t32" style="position:absolute;left:4467225;top:2438400;width:457200;height:4571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C+8LsIAAADbAAAADwAAAGRycy9kb3ducmV2LnhtbERPPW/CMBDdK/EfrEPqVhwY2hBwIkCi&#10;ZelAoOp6xNckanyObJek/76uhMR2T+/z1sVoOnEl51vLCuazBARxZXXLtYLzaf+UgvABWWNnmRT8&#10;kocinzysMdN24CNdy1CLGMI+QwVNCH0mpa8aMuhntieO3Jd1BkOErpba4RDDTScXSfIsDbYcGxrs&#10;addQ9V3+GAXbd5eay+Lz7YP7l3IcXtNtd6iUepyOmxWIQGO4i2/ug47zl/D/SzxA5n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7C+8LsIAAADbAAAADwAAAAAAAAAAAAAA&#10;AAChAgAAZHJzL2Rvd25yZXYueG1sUEsFBgAAAAAEAAQA+QAAAJADAAAAAA==&#10;" strokecolor="white [3212]" strokeweight="2.25pt">
                    <v:stroke endarrow="block" joinstyle="miter"/>
                  </v:shape>
                  <v:shape id="Straight Arrow Connector 20" o:spid="_x0000_s1035" type="#_x0000_t32" style="position:absolute;left:5448300;top:2028825;width:171450;height:2286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dS8EAAADbAAAADwAAAGRycy9kb3ducmV2LnhtbERPTWvCQBC9C/0PyxR6kbpRaJHUVUpB&#10;EOmhjcFeh+yYBLOz2+xq4r93DoUeH+97tRldp67Ux9azgfksA0VcedtybaA8bJ+XoGJCtth5JgM3&#10;irBZP0xWmFs/8Dddi1QrCeGYo4EmpZBrHauGHMaZD8TCnXzvMAnsa217HCTcdXqRZa/aYcvS0GCg&#10;j4aqc3FxBrYv4vgdQhGGz6/zz/SY7U/H0pinx/H9DVSiMf2L/9w7a2Ah6+WL/AC9v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64N1LwQAAANsAAAAPAAAAAAAAAAAAAAAA&#10;AKECAABkcnMvZG93bnJldi54bWxQSwUGAAAAAAQABAD5AAAAjwMAAAAA&#10;" strokecolor="white [3212]" strokeweight="2.25pt">
                    <v:stroke endarrow="block" joinstyle="miter"/>
                  </v:shape>
                  <v:shape id="Straight Arrow Connector 21" o:spid="_x0000_s1036" type="#_x0000_t32" style="position:absolute;left:4905375;top:285750;width:171450;height:2286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ax40MMAAADbAAAADwAAAGRycy9kb3ducmV2LnhtbESPQYvCMBSE78L+h/AW9iJrqqBINYos&#10;CLJ40Cru9dE822Lzkm2irf/eCILHYeabYebLztTiRo2vLCsYDhIQxLnVFRcKjof19xSED8gaa8uk&#10;4E4elouP3hxTbVve0y0LhYgl7FNUUIbgUil9XpJBP7COOHpn2xgMUTaF1A22sdzUcpQkE2mw4rhQ&#10;oqOfkvJLdjUK1uNI/Lcuc+12d/nrn5Lf8+mo1Ndnt5qBCNSFd/hFb7SC0RCeX+IPkIs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WseNDDAAAA2wAAAA8AAAAAAAAAAAAA&#10;AAAAoQIAAGRycy9kb3ducmV2LnhtbFBLBQYAAAAABAAEAPkAAACRAwAAAAA=&#10;" strokecolor="white [3212]" strokeweight="2.25pt">
                    <v:stroke endarrow="block" joinstyle="miter"/>
                  </v:shape>
                  <v:shape id="Straight Arrow Connector 22" o:spid="_x0000_s1037" type="#_x0000_t32" style="position:absolute;left:5229225;top:666750;width:152400;height:3143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iHx8MIAAADbAAAADwAAAGRycy9kb3ducmV2LnhtbESPQWsCMRSE7wX/Q3gFbzW7exC7NYpU&#10;ip5sqx48PjavyeLmZUlSXf99Iwg9DjPzDTNfDq4TFwqx9aygnBQgiBuvWzYKjoePlxmImJA1dp5J&#10;wY0iLBejpznW2l/5my77ZESGcKxRgU2pr6WMjSWHceJ74uz9+OAwZRmM1AGvGe46WRXFVDpsOS9Y&#10;7OndUnPe/zoFp9LYVWmqz9fw1cyGncfzZo1KjZ+H1RuIREP6Dz/aW62gquD+Jf8A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8iHx8MIAAADbAAAADwAAAAAAAAAAAAAA&#10;AAChAgAAZHJzL2Rvd25yZXYueG1sUEsFBgAAAAAEAAQA+QAAAJADAAAAAA==&#10;" strokecolor="white [3212]" strokeweight="2.25pt">
                    <v:stroke endarrow="block" joinstyle="miter"/>
                  </v:shape>
                </v:group>
                <v:shape id="Straight Arrow Connector 32" o:spid="_x0000_s1038" type="#_x0000_t32" style="position:absolute;left:2115879;top:1020725;width:344628;height:22848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pJp8MAAADbAAAADwAAAGRycy9kb3ducmV2LnhtbESPQWsCMRSE70L/Q3iFXkrNuorIapTW&#10;UqwnWSueH5vnZnXzsiSpbv99Uyh4HGbmG2ax6m0rruRD41jBaJiBIK6cbrhWcPj6eJmBCBFZY+uY&#10;FPxQgNXyYbDAQrsbl3Tdx1okCIcCFZgYu0LKUBmyGIauI07eyXmLMUlfS+3xluC2lXmWTaXFhtOC&#10;wY7WhqrL/tsq6DfPJpcT5PfufNy9lXYW/DYo9fTYv85BROrjPfzf/tQKxjn8fUk/QC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GaSafDAAAA2wAAAA8AAAAAAAAAAAAA&#10;AAAAoQIAAGRycy9kb3ducmV2LnhtbFBLBQYAAAAABAAEAPkAAACRAwAAAAA=&#10;" strokecolor="red" strokeweight="2.25pt">
                  <v:stroke endarrow="block" joinstyle="miter"/>
                </v:shape>
              </v:group>
            </w:pict>
          </mc:Fallback>
        </mc:AlternateContent>
      </w: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885411" w:rsidRDefault="00885411" w:rsidP="00885411">
      <w:pPr>
        <w:tabs>
          <w:tab w:val="left" w:pos="2439"/>
        </w:tabs>
        <w:rPr>
          <w:rFonts w:cstheme="minorHAnsi"/>
          <w:sz w:val="24"/>
          <w:szCs w:val="24"/>
        </w:rPr>
      </w:pPr>
    </w:p>
    <w:p w:rsidR="00885411" w:rsidRPr="004C2545" w:rsidRDefault="00885411" w:rsidP="00885411">
      <w:pPr>
        <w:rPr>
          <w:rFonts w:cstheme="minorHAnsi"/>
          <w:sz w:val="24"/>
          <w:szCs w:val="24"/>
        </w:rPr>
      </w:pPr>
    </w:p>
    <w:p w:rsidR="00885411" w:rsidRPr="0008343C" w:rsidRDefault="00885411" w:rsidP="00885411">
      <w:pPr>
        <w:rPr>
          <w:rFonts w:cstheme="minorHAnsi"/>
          <w:sz w:val="24"/>
          <w:szCs w:val="24"/>
        </w:rPr>
      </w:pPr>
    </w:p>
    <w:p w:rsidR="00885411" w:rsidRPr="00151FCF" w:rsidRDefault="00885411" w:rsidP="00885411">
      <w:pPr>
        <w:rPr>
          <w:rFonts w:cstheme="minorHAnsi"/>
          <w:sz w:val="24"/>
          <w:szCs w:val="24"/>
        </w:rPr>
      </w:pPr>
    </w:p>
    <w:p w:rsidR="00885411" w:rsidRPr="009A04DB" w:rsidRDefault="00885411" w:rsidP="00885411">
      <w:pPr>
        <w:rPr>
          <w:rFonts w:cstheme="minorHAnsi"/>
          <w:sz w:val="24"/>
          <w:szCs w:val="24"/>
        </w:rPr>
      </w:pPr>
    </w:p>
    <w:p w:rsidR="00885411" w:rsidRPr="00E51FE1" w:rsidRDefault="0092267C" w:rsidP="00885411">
      <w:pPr>
        <w:rPr>
          <w:rFonts w:cstheme="minorHAnsi"/>
          <w:sz w:val="24"/>
          <w:szCs w:val="24"/>
        </w:rPr>
      </w:pPr>
      <w:r w:rsidRPr="00C6676E">
        <w:rPr>
          <w:rFonts w:cs="Times"/>
          <w:b/>
          <w:noProof/>
          <w:sz w:val="24"/>
          <w:szCs w:val="24"/>
          <w:lang w:val="en-IN" w:eastAsia="en-IN"/>
        </w:rPr>
        <mc:AlternateContent>
          <mc:Choice Requires="wps">
            <w:drawing>
              <wp:anchor distT="45720" distB="45720" distL="114300" distR="114300" simplePos="0" relativeHeight="251678720" behindDoc="0" locked="0" layoutInCell="1" allowOverlap="1" wp14:anchorId="56D036B6" wp14:editId="0CCFCC1F">
                <wp:simplePos x="0" y="0"/>
                <wp:positionH relativeFrom="column">
                  <wp:posOffset>52705</wp:posOffset>
                </wp:positionH>
                <wp:positionV relativeFrom="paragraph">
                  <wp:posOffset>293370</wp:posOffset>
                </wp:positionV>
                <wp:extent cx="6276340" cy="1599565"/>
                <wp:effectExtent l="0" t="0" r="0" b="63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1599565"/>
                        </a:xfrm>
                        <a:prstGeom prst="rect">
                          <a:avLst/>
                        </a:prstGeom>
                        <a:solidFill>
                          <a:srgbClr val="FFFFFF"/>
                        </a:solidFill>
                        <a:ln w="9525">
                          <a:noFill/>
                          <a:miter lim="800000"/>
                          <a:headEnd/>
                          <a:tailEnd/>
                        </a:ln>
                      </wps:spPr>
                      <wps:txbx>
                        <w:txbxContent>
                          <w:p w:rsidR="0092267C" w:rsidRDefault="0092267C" w:rsidP="0092267C">
                            <w:pPr>
                              <w:jc w:val="both"/>
                            </w:pPr>
                            <w:r w:rsidRPr="00B614B7">
                              <w:rPr>
                                <w:b/>
                              </w:rPr>
                              <w:t>F</w:t>
                            </w:r>
                            <w:r w:rsidR="00152A44" w:rsidRPr="00B614B7">
                              <w:rPr>
                                <w:b/>
                              </w:rPr>
                              <w:t>ig.S3</w:t>
                            </w:r>
                            <w:r w:rsidRPr="00B614B7">
                              <w:rPr>
                                <w:b/>
                              </w:rPr>
                              <w:t>:</w:t>
                            </w:r>
                            <w:r>
                              <w:t xml:space="preserve"> Dark field hyperspectral imaging of cells before and after exposure to NDs. (a) Control cells show typical morphology of cell with distinct intracellular membrane structures. (b) Cell exposed to ND </w:t>
                            </w:r>
                            <w:r w:rsidR="00214FC9">
                              <w:br/>
                            </w:r>
                            <w:r w:rsidR="002E30B2">
                              <w:t xml:space="preserve">(10 </w:t>
                            </w:r>
                            <w:r w:rsidR="002E30B2">
                              <w:sym w:font="Symbol" w:char="F06D"/>
                            </w:r>
                            <w:r w:rsidR="00214FC9">
                              <w:t>g</w:t>
                            </w:r>
                            <w:r w:rsidR="00214FC9" w:rsidRPr="00E70220">
                              <w:rPr>
                                <w:rFonts w:cs="Times"/>
                                <w:sz w:val="24"/>
                                <w:szCs w:val="24"/>
                              </w:rPr>
                              <w:t>·</w:t>
                            </w:r>
                            <w:r w:rsidR="00214FC9">
                              <w:t>mL</w:t>
                            </w:r>
                            <w:r w:rsidR="002E30B2" w:rsidRPr="002E30B2">
                              <w:rPr>
                                <w:vertAlign w:val="superscript"/>
                              </w:rPr>
                              <w:t>-1</w:t>
                            </w:r>
                            <w:r w:rsidR="002E30B2" w:rsidRPr="002E30B2">
                              <w:t xml:space="preserve">) </w:t>
                            </w:r>
                            <w:r>
                              <w:t xml:space="preserve">at day 2 showing the presence of majority of ND on the surface of cell (white arrow) with few internalized ND (red arrows). (c) Cell exposed to ND for 4 days show more ND internalized (white arrows). (d) At day 7 few internalized ND can be visualized inside the cell (white arrow). (e) </w:t>
                            </w:r>
                            <w:r w:rsidR="00305226">
                              <w:t xml:space="preserve">Spectra collected from NDs and control cell </w:t>
                            </w:r>
                            <w:r w:rsidR="00CA0670">
                              <w:t xml:space="preserve">show </w:t>
                            </w:r>
                            <w:r w:rsidR="00305226">
                              <w:t>clear difference in refractive index confirming the presence of ND in the ce</w:t>
                            </w:r>
                            <w:r w:rsidR="002E30B2">
                              <w:t>l</w:t>
                            </w:r>
                            <w:r w:rsidR="00305226">
                              <w:t>ls (f to h)</w:t>
                            </w:r>
                            <w:r w:rsidR="00CA0670">
                              <w:t>.</w:t>
                            </w:r>
                            <w:r w:rsidR="00305226">
                              <w:t xml:space="preserve"> </w:t>
                            </w:r>
                            <w:r w:rsidR="002E30B2">
                              <w:t xml:space="preserve">Cells exposed to 25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rsidR="002E30B2">
                              <w:t>for day</w:t>
                            </w:r>
                            <w:r w:rsidR="00E36C56">
                              <w:t>s</w:t>
                            </w:r>
                            <w:r w:rsidR="002E30B2">
                              <w:t xml:space="preserve"> 2, 4 and 7, show similar trend</w:t>
                            </w:r>
                            <w:r w:rsidR="00E36C56">
                              <w:t>s</w:t>
                            </w:r>
                            <w:r w:rsidR="002E30B2">
                              <w:t xml:space="preserve"> </w:t>
                            </w:r>
                            <w:r w:rsidR="00E36C56">
                              <w:t>to</w:t>
                            </w:r>
                            <w:r w:rsidR="002E30B2">
                              <w:t xml:space="preserve"> the cells exposed to 10 </w:t>
                            </w:r>
                            <w:r w:rsidR="002E30B2">
                              <w:sym w:font="Symbol" w:char="F06D"/>
                            </w:r>
                            <w:r w:rsidR="00214FC9">
                              <w:t>g</w:t>
                            </w:r>
                            <w:r w:rsidR="00214FC9" w:rsidRPr="00E70220">
                              <w:rPr>
                                <w:rFonts w:cs="Times"/>
                                <w:sz w:val="24"/>
                                <w:szCs w:val="24"/>
                              </w:rPr>
                              <w:t>·</w:t>
                            </w:r>
                            <w:r w:rsidR="00214FC9">
                              <w:t>mL</w:t>
                            </w:r>
                            <w:r w:rsidR="002E30B2" w:rsidRPr="002E30B2">
                              <w:rPr>
                                <w:vertAlign w:val="superscript"/>
                              </w:rPr>
                              <w:t>-1</w:t>
                            </w:r>
                            <w:r w:rsidR="002E30B2">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D036B6" id="_x0000_s1028" type="#_x0000_t202" style="position:absolute;margin-left:4.15pt;margin-top:23.1pt;width:494.2pt;height:125.9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oscIwIAACMEAAAOAAAAZHJzL2Uyb0RvYy54bWysU9tu2zAMfR+wfxD0vjjJ4rQx4hRdugwD&#10;ugvQ7gNoWY6FSaInKbG7ry8lp1m2vQ3TgyCK5NHhIbW+GYxmR+m8Qlvy2WTKmbQCa2X3Jf/2uHtz&#10;zZkPYGvQaGXJn6TnN5vXr9Z9V8g5tqhr6RiBWF/0XcnbELoiy7xopQE/wU5acjboDAQy3T6rHfSE&#10;bnQ2n06XWY+u7hwK6T3d3o1Ovkn4TSNF+NI0XgamS07cQtpd2qu4Z5s1FHsHXavEiQb8AwsDytKj&#10;Z6g7CMAOTv0FZZRw6LEJE4Emw6ZRQqYaqJrZ9I9qHlroZKqFxPHdWSb//2DF5+NXx1Rd8pwzC4Za&#10;9CiHwN7hwOZRnb7zBQU9dBQWBrqmLqdKfXeP4rtnFrct2L28dQ77VkJN7GYxM7tIHXF8BKn6T1jT&#10;M3AImICGxpkoHYnBCJ269HTuTKQi6HI5v1q+XZBLkG+Wr1b5Mk9vQPGS3jkfPkg0LB5K7qj1CR6O&#10;9z5EOlC8hMTXPGpV75TWyXD7aqsdOwKNyS6tE/pvYdqyvuSrfJ4nZIsxP02QUYHGWCtT8utpXDEd&#10;iijHe1uncwClxzMx0fakT5RkFCcM1ZAacZa9wvqJBHM4Ti39Mjq06H5y1tPEltz/OICTnOmPlkRf&#10;zRZRoZCMRX41J8NdeqpLD1hBUCUPnI3HbUjfItK2eEvNaVSSLXZxZHKiTJOY1Dz9mjjql3aK+vW3&#10;N88AAAD//wMAUEsDBBQABgAIAAAAIQBdNuBG3QAAAAgBAAAPAAAAZHJzL2Rvd25yZXYueG1sTI/N&#10;TsMwEITvSLyDtUhcEHUaSv7IpgIkUK8tfQAn3iYR8TqK3SZ9e8wJjqMZzXxTbhcziAtNrreMsF5F&#10;IIgbq3tuEY5fH48ZCOcVazVYJoQrOdhWtzelKrSdeU+Xg29FKGFXKITO+7GQ0jUdGeVWdiQO3slO&#10;Rvkgp1bqSc2h3AwyjqJEGtVzWOjUSO8dNd+Hs0E47eaH53yuP/0x3W+SN9Wntb0i3t8try8gPC3+&#10;Lwy/+AEdqsBU2zNrJwaE7CkEETZJDCLYeZ6kIGqEOM/WIKtS/j9Q/QAAAP//AwBQSwECLQAUAAYA&#10;CAAAACEAtoM4kv4AAADhAQAAEwAAAAAAAAAAAAAAAAAAAAAAW0NvbnRlbnRfVHlwZXNdLnhtbFBL&#10;AQItABQABgAIAAAAIQA4/SH/1gAAAJQBAAALAAAAAAAAAAAAAAAAAC8BAABfcmVscy8ucmVsc1BL&#10;AQItABQABgAIAAAAIQAt2oscIwIAACMEAAAOAAAAAAAAAAAAAAAAAC4CAABkcnMvZTJvRG9jLnht&#10;bFBLAQItABQABgAIAAAAIQBdNuBG3QAAAAgBAAAPAAAAAAAAAAAAAAAAAH0EAABkcnMvZG93bnJl&#10;di54bWxQSwUGAAAAAAQABADzAAAAhwUAAAAA&#10;" stroked="f">
                <v:textbox>
                  <w:txbxContent>
                    <w:p w:rsidR="0092267C" w:rsidRDefault="0092267C" w:rsidP="0092267C">
                      <w:pPr>
                        <w:jc w:val="both"/>
                      </w:pPr>
                      <w:r w:rsidRPr="00B614B7">
                        <w:rPr>
                          <w:b/>
                        </w:rPr>
                        <w:t>F</w:t>
                      </w:r>
                      <w:r w:rsidR="00152A44" w:rsidRPr="00B614B7">
                        <w:rPr>
                          <w:b/>
                        </w:rPr>
                        <w:t>ig.S3</w:t>
                      </w:r>
                      <w:r w:rsidRPr="00B614B7">
                        <w:rPr>
                          <w:b/>
                        </w:rPr>
                        <w:t>:</w:t>
                      </w:r>
                      <w:r>
                        <w:t xml:space="preserve"> Dark field hyperspectral imaging of cells before and after exposure to NDs. (a) Control cells show typical morphology of cell with distinct intracellular membrane structures. (b) Cell exposed to ND </w:t>
                      </w:r>
                      <w:r w:rsidR="00214FC9">
                        <w:br/>
                      </w:r>
                      <w:r w:rsidR="002E30B2">
                        <w:t xml:space="preserve">(10 </w:t>
                      </w:r>
                      <w:r w:rsidR="002E30B2">
                        <w:sym w:font="Symbol" w:char="F06D"/>
                      </w:r>
                      <w:r w:rsidR="00214FC9">
                        <w:t>g</w:t>
                      </w:r>
                      <w:r w:rsidR="00214FC9" w:rsidRPr="00E70220">
                        <w:rPr>
                          <w:rFonts w:cs="Times"/>
                          <w:sz w:val="24"/>
                          <w:szCs w:val="24"/>
                        </w:rPr>
                        <w:t>·</w:t>
                      </w:r>
                      <w:r w:rsidR="00214FC9">
                        <w:t>mL</w:t>
                      </w:r>
                      <w:r w:rsidR="002E30B2" w:rsidRPr="002E30B2">
                        <w:rPr>
                          <w:vertAlign w:val="superscript"/>
                        </w:rPr>
                        <w:t>-1</w:t>
                      </w:r>
                      <w:r w:rsidR="002E30B2" w:rsidRPr="002E30B2">
                        <w:t xml:space="preserve">) </w:t>
                      </w:r>
                      <w:r>
                        <w:t xml:space="preserve">at day 2 showing the presence of majority of ND on the surface of cell (white arrow) with few internalized ND (red arrows). (c) Cell exposed to ND for 4 days show more ND internalized (white arrows). (d) At day 7 few internalized ND can be visualized inside the cell (white arrow). (e) </w:t>
                      </w:r>
                      <w:r w:rsidR="00305226">
                        <w:t xml:space="preserve">Spectra collected from NDs and control cell </w:t>
                      </w:r>
                      <w:r w:rsidR="00CA0670">
                        <w:t xml:space="preserve">show </w:t>
                      </w:r>
                      <w:r w:rsidR="00305226">
                        <w:t>clear difference in refractive index confirming the presence of ND in the ce</w:t>
                      </w:r>
                      <w:r w:rsidR="002E30B2">
                        <w:t>l</w:t>
                      </w:r>
                      <w:r w:rsidR="00305226">
                        <w:t>ls (f to h)</w:t>
                      </w:r>
                      <w:r w:rsidR="00CA0670">
                        <w:t>.</w:t>
                      </w:r>
                      <w:r w:rsidR="00305226">
                        <w:t xml:space="preserve"> </w:t>
                      </w:r>
                      <w:r w:rsidR="002E30B2">
                        <w:t xml:space="preserve">Cells exposed to 25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rsidR="002E30B2">
                        <w:t>for day</w:t>
                      </w:r>
                      <w:r w:rsidR="00E36C56">
                        <w:t>s</w:t>
                      </w:r>
                      <w:r w:rsidR="002E30B2">
                        <w:t xml:space="preserve"> 2, 4 and 7, show similar trend</w:t>
                      </w:r>
                      <w:r w:rsidR="00E36C56">
                        <w:t>s</w:t>
                      </w:r>
                      <w:r w:rsidR="002E30B2">
                        <w:t xml:space="preserve"> </w:t>
                      </w:r>
                      <w:r w:rsidR="00E36C56">
                        <w:t>to</w:t>
                      </w:r>
                      <w:r w:rsidR="002E30B2">
                        <w:t xml:space="preserve"> the</w:t>
                      </w:r>
                      <w:bookmarkStart w:id="1" w:name="_GoBack"/>
                      <w:bookmarkEnd w:id="1"/>
                      <w:r w:rsidR="002E30B2">
                        <w:t xml:space="preserve"> cells exposed to 10 </w:t>
                      </w:r>
                      <w:r w:rsidR="002E30B2">
                        <w:sym w:font="Symbol" w:char="F06D"/>
                      </w:r>
                      <w:r w:rsidR="00214FC9">
                        <w:t>g</w:t>
                      </w:r>
                      <w:r w:rsidR="00214FC9" w:rsidRPr="00E70220">
                        <w:rPr>
                          <w:rFonts w:cs="Times"/>
                          <w:sz w:val="24"/>
                          <w:szCs w:val="24"/>
                        </w:rPr>
                        <w:t>·</w:t>
                      </w:r>
                      <w:r w:rsidR="00214FC9">
                        <w:t>mL</w:t>
                      </w:r>
                      <w:r w:rsidR="002E30B2" w:rsidRPr="002E30B2">
                        <w:rPr>
                          <w:vertAlign w:val="superscript"/>
                        </w:rPr>
                        <w:t>-1</w:t>
                      </w:r>
                      <w:r w:rsidR="002E30B2">
                        <w:t xml:space="preserve"> </w:t>
                      </w:r>
                    </w:p>
                  </w:txbxContent>
                </v:textbox>
                <w10:wrap type="square"/>
              </v:shape>
            </w:pict>
          </mc:Fallback>
        </mc:AlternateContent>
      </w:r>
    </w:p>
    <w:p w:rsidR="00885411" w:rsidRPr="0041550E" w:rsidRDefault="00885411" w:rsidP="00885411">
      <w:pPr>
        <w:rPr>
          <w:rFonts w:cstheme="minorHAnsi"/>
          <w:sz w:val="24"/>
          <w:szCs w:val="24"/>
        </w:rPr>
      </w:pPr>
    </w:p>
    <w:p w:rsidR="00885411" w:rsidRPr="004C2545" w:rsidRDefault="00885411" w:rsidP="00885411">
      <w:pPr>
        <w:rPr>
          <w:rFonts w:cstheme="minorHAnsi"/>
          <w:sz w:val="24"/>
          <w:szCs w:val="24"/>
        </w:rPr>
      </w:pPr>
    </w:p>
    <w:p w:rsidR="00885411" w:rsidRDefault="0088781E" w:rsidP="00152A44">
      <w:pPr>
        <w:spacing w:after="0" w:line="240" w:lineRule="auto"/>
        <w:rPr>
          <w:rFonts w:cstheme="minorHAnsi"/>
          <w:sz w:val="24"/>
          <w:szCs w:val="24"/>
        </w:rPr>
      </w:pPr>
      <w:r>
        <w:rPr>
          <w:rFonts w:cstheme="minorHAnsi"/>
          <w:sz w:val="24"/>
          <w:szCs w:val="24"/>
        </w:rPr>
        <w:br w:type="page"/>
      </w:r>
    </w:p>
    <w:p w:rsidR="003066D4" w:rsidRDefault="003066D4" w:rsidP="00885411">
      <w:pPr>
        <w:tabs>
          <w:tab w:val="left" w:pos="2439"/>
        </w:tabs>
        <w:rPr>
          <w:rFonts w:cstheme="minorHAnsi"/>
          <w:sz w:val="24"/>
          <w:szCs w:val="24"/>
        </w:rPr>
      </w:pPr>
      <w:r w:rsidRPr="00C6676E">
        <w:rPr>
          <w:rFonts w:cs="Times"/>
          <w:b/>
          <w:noProof/>
          <w:sz w:val="24"/>
          <w:szCs w:val="24"/>
          <w:lang w:val="en-IN" w:eastAsia="en-IN"/>
        </w:rPr>
        <w:lastRenderedPageBreak/>
        <mc:AlternateContent>
          <mc:Choice Requires="wps">
            <w:drawing>
              <wp:anchor distT="45720" distB="45720" distL="114300" distR="114300" simplePos="0" relativeHeight="251689984" behindDoc="0" locked="0" layoutInCell="1" allowOverlap="1" wp14:anchorId="00F674CA" wp14:editId="4956B5BF">
                <wp:simplePos x="0" y="0"/>
                <wp:positionH relativeFrom="column">
                  <wp:posOffset>-85725</wp:posOffset>
                </wp:positionH>
                <wp:positionV relativeFrom="paragraph">
                  <wp:posOffset>6428740</wp:posOffset>
                </wp:positionV>
                <wp:extent cx="6276340" cy="456565"/>
                <wp:effectExtent l="0" t="0" r="0" b="63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56565"/>
                        </a:xfrm>
                        <a:prstGeom prst="rect">
                          <a:avLst/>
                        </a:prstGeom>
                        <a:solidFill>
                          <a:srgbClr val="FFFFFF"/>
                        </a:solidFill>
                        <a:ln w="9525">
                          <a:noFill/>
                          <a:miter lim="800000"/>
                          <a:headEnd/>
                          <a:tailEnd/>
                        </a:ln>
                      </wps:spPr>
                      <wps:txbx>
                        <w:txbxContent>
                          <w:p w:rsidR="00A95667" w:rsidRDefault="00A95667" w:rsidP="00A95667">
                            <w:pPr>
                              <w:jc w:val="both"/>
                            </w:pPr>
                            <w:r w:rsidRPr="00B614B7">
                              <w:rPr>
                                <w:b/>
                              </w:rPr>
                              <w:t>Fig.S</w:t>
                            </w:r>
                            <w:r w:rsidR="003066D4">
                              <w:rPr>
                                <w:b/>
                              </w:rPr>
                              <w:t>5</w:t>
                            </w:r>
                            <w:r w:rsidRPr="00B614B7">
                              <w:rPr>
                                <w:b/>
                              </w:rPr>
                              <w:t>:</w:t>
                            </w:r>
                            <w:r>
                              <w:t xml:space="preserve"> Schematic for fabricating magnetically bioprinted 3D liver rings and spheroid model and set</w:t>
                            </w:r>
                            <w:r w:rsidR="00E36C56">
                              <w:t>-</w:t>
                            </w:r>
                            <w:r>
                              <w:t>up of mobile device for imaging of the rings and spheroid</w:t>
                            </w:r>
                            <w:r w:rsidR="00E36C56">
                              <w:t>s</w:t>
                            </w:r>
                            <w:r>
                              <w:t xml:space="preserve"> for assessment of toxic effect of nanodiamo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F674CA" id="_x0000_s1029" type="#_x0000_t202" style="position:absolute;margin-left:-6.75pt;margin-top:506.2pt;width:494.2pt;height:35.9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QjHIgIAACMEAAAOAAAAZHJzL2Uyb0RvYy54bWysU9tu2zAMfR+wfxD0vjhxk7Q14hRdugwD&#10;ugvQ7gNoWY6FyaImKbG7ry8lp2m2vQ2zAYEUyaOjQ2p1M3SaHaTzCk3JZ5MpZ9IIrJXZlfz74/bd&#10;FWc+gKlBo5Elf5Ke36zfvln1tpA5tqhr6RiBGF/0tuRtCLbIMi9a2YGfoJWGgg26DgK5bpfVDnpC&#10;73SWT6fLrEdXW4dCek+7d2OQrxN+00gRvjaNl4HpkhO3kFaX1iqu2XoFxc6BbZU40oB/YNGBMnTo&#10;CeoOArC9U39BdUo49NiEicAuw6ZRQqY70G1m0z9u89CClekuJI63J5n8/4MVXw7fHFN1yRc5ZwY6&#10;6tGjHAJ7jwPLozy99QVlPVjKCwNtU5vTVb29R/HDM4ObFsxO3jqHfSuhJnqzWJmdlY44PoJU/Wes&#10;6RjYB0xAQ+O6qB2pwQid2vR0ak2kImhzmV8uL+YUEhSbL5b0pyOgeKm2zoePEjsWjZI7an1Ch8O9&#10;D5ENFC8p8TCPWtVbpXVy3K7aaMcOQGOyTd8R/bc0bVhf8utFvkjIBmN9mqBOBRpjrbqSX03jF8uh&#10;iGp8MHWyAyg92sREm6M8UZFRmzBUQ2rERayN0lVYP5FeDseppVdGRovuF2c9TWzJ/c89OMmZ/mRI&#10;8+vZPAoUkjNfXObkuPNIdR4BIwiq5IGz0dyE9CwibYO31JtGJdlemRwp0yQmNY+vJo76uZ+yXt/2&#10;+hkAAP//AwBQSwMEFAAGAAgAAAAhALYh8pngAAAADQEAAA8AAABkcnMvZG93bnJldi54bWxMj8Fu&#10;gkAQhu9N+g6badJLowuKIshi2iZtetX6AAOsQGRnCbsKvn3HUz3O/F/++SbbTaYTVz241pKCcB6A&#10;0FTaqqVawfH3a7YB4TxShZ0lreCmHezy56cM08qOtNfXg68Fl5BLUUHjfZ9K6cpGG3Rz22vi7GQH&#10;g57HoZbVgCOXm04ugmAtDbbEFxrs9Wejy/PhYhScfsa3VTIW3/4Y76P1B7ZxYW9Kvb5M71sQXk/+&#10;H4a7PqtDzk6FvVDlRKdgFi5XjHIQhIsIBCNJHCUgivtqEy1B5pl8/CL/AwAA//8DAFBLAQItABQA&#10;BgAIAAAAIQC2gziS/gAAAOEBAAATAAAAAAAAAAAAAAAAAAAAAABbQ29udGVudF9UeXBlc10ueG1s&#10;UEsBAi0AFAAGAAgAAAAhADj9If/WAAAAlAEAAAsAAAAAAAAAAAAAAAAALwEAAF9yZWxzLy5yZWxz&#10;UEsBAi0AFAAGAAgAAAAhAGN9CMciAgAAIwQAAA4AAAAAAAAAAAAAAAAALgIAAGRycy9lMm9Eb2Mu&#10;eG1sUEsBAi0AFAAGAAgAAAAhALYh8pngAAAADQEAAA8AAAAAAAAAAAAAAAAAfAQAAGRycy9kb3du&#10;cmV2LnhtbFBLBQYAAAAABAAEAPMAAACJBQAAAAA=&#10;" stroked="f">
                <v:textbox>
                  <w:txbxContent>
                    <w:p w:rsidR="00A95667" w:rsidRDefault="00A95667" w:rsidP="00A95667">
                      <w:pPr>
                        <w:jc w:val="both"/>
                      </w:pPr>
                      <w:r w:rsidRPr="00B614B7">
                        <w:rPr>
                          <w:b/>
                        </w:rPr>
                        <w:t>Fig.S</w:t>
                      </w:r>
                      <w:r w:rsidR="003066D4">
                        <w:rPr>
                          <w:b/>
                        </w:rPr>
                        <w:t>5</w:t>
                      </w:r>
                      <w:r w:rsidRPr="00B614B7">
                        <w:rPr>
                          <w:b/>
                        </w:rPr>
                        <w:t>:</w:t>
                      </w:r>
                      <w:r>
                        <w:t xml:space="preserve"> Schematic for fabricating magnetically bioprinted 3D liver rings and spheroid model and set</w:t>
                      </w:r>
                      <w:r w:rsidR="00E36C56">
                        <w:t>-</w:t>
                      </w:r>
                      <w:r>
                        <w:t>up of mobile device for imaging of the rings and spheroid</w:t>
                      </w:r>
                      <w:r w:rsidR="00E36C56">
                        <w:t>s</w:t>
                      </w:r>
                      <w:r>
                        <w:t xml:space="preserve"> for assessment of toxic effect of nanodiamond.</w:t>
                      </w:r>
                    </w:p>
                  </w:txbxContent>
                </v:textbox>
                <w10:wrap type="square"/>
              </v:shape>
            </w:pict>
          </mc:Fallback>
        </mc:AlternateContent>
      </w:r>
      <w:r w:rsidRPr="009022C5">
        <w:rPr>
          <w:rFonts w:cstheme="minorHAnsi"/>
          <w:b/>
          <w:noProof/>
          <w:sz w:val="24"/>
          <w:szCs w:val="24"/>
          <w:lang w:val="en-IN" w:eastAsia="en-IN"/>
        </w:rPr>
        <w:drawing>
          <wp:anchor distT="0" distB="0" distL="114300" distR="114300" simplePos="0" relativeHeight="251687936" behindDoc="0" locked="0" layoutInCell="1" allowOverlap="1" wp14:anchorId="6FA76E4F" wp14:editId="1D4A64D3">
            <wp:simplePos x="0" y="0"/>
            <wp:positionH relativeFrom="margin">
              <wp:posOffset>118110</wp:posOffset>
            </wp:positionH>
            <wp:positionV relativeFrom="paragraph">
              <wp:posOffset>3397250</wp:posOffset>
            </wp:positionV>
            <wp:extent cx="5943600" cy="3344545"/>
            <wp:effectExtent l="0" t="0" r="0" b="8255"/>
            <wp:wrapTopAndBottom/>
            <wp:docPr id="9" name="Picture 9" descr="Z:\particle and fibre toxicology paper final version\Manuscript draft with all the figures\Su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particle and fibre toxicology paper final version\Manuscript draft with all the figures\Sup.Fig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44545"/>
                    </a:xfrm>
                    <a:prstGeom prst="rect">
                      <a:avLst/>
                    </a:prstGeom>
                    <a:noFill/>
                    <a:ln>
                      <a:noFill/>
                    </a:ln>
                  </pic:spPr>
                </pic:pic>
              </a:graphicData>
            </a:graphic>
            <wp14:sizeRelH relativeFrom="page">
              <wp14:pctWidth>0</wp14:pctWidth>
            </wp14:sizeRelH>
            <wp14:sizeRelV relativeFrom="page">
              <wp14:pctHeight>0</wp14:pctHeight>
            </wp14:sizeRelV>
          </wp:anchor>
        </w:drawing>
      </w:r>
      <w:r w:rsidR="00152A44" w:rsidRPr="00C6676E">
        <w:rPr>
          <w:rFonts w:cs="Times"/>
          <w:b/>
          <w:noProof/>
          <w:sz w:val="24"/>
          <w:szCs w:val="24"/>
          <w:lang w:val="en-IN" w:eastAsia="en-IN"/>
        </w:rPr>
        <mc:AlternateContent>
          <mc:Choice Requires="wps">
            <w:drawing>
              <wp:anchor distT="45720" distB="45720" distL="114300" distR="114300" simplePos="0" relativeHeight="251682816" behindDoc="0" locked="0" layoutInCell="1" allowOverlap="1" wp14:anchorId="00B89512" wp14:editId="70FF97E8">
                <wp:simplePos x="0" y="0"/>
                <wp:positionH relativeFrom="column">
                  <wp:posOffset>51435</wp:posOffset>
                </wp:positionH>
                <wp:positionV relativeFrom="paragraph">
                  <wp:posOffset>2516505</wp:posOffset>
                </wp:positionV>
                <wp:extent cx="6276340" cy="695960"/>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695960"/>
                        </a:xfrm>
                        <a:prstGeom prst="rect">
                          <a:avLst/>
                        </a:prstGeom>
                        <a:solidFill>
                          <a:srgbClr val="FFFFFF"/>
                        </a:solidFill>
                        <a:ln w="9525">
                          <a:noFill/>
                          <a:miter lim="800000"/>
                          <a:headEnd/>
                          <a:tailEnd/>
                        </a:ln>
                      </wps:spPr>
                      <wps:txbx>
                        <w:txbxContent>
                          <w:p w:rsidR="00152A44" w:rsidRDefault="00152A44" w:rsidP="00152A44">
                            <w:r w:rsidRPr="00B614B7">
                              <w:rPr>
                                <w:b/>
                              </w:rPr>
                              <w:t>Fig.S4:</w:t>
                            </w:r>
                            <w:r>
                              <w:t xml:space="preserve"> </w:t>
                            </w:r>
                            <w:r w:rsidRPr="00294216">
                              <w:t>Log</w:t>
                            </w:r>
                            <w:r w:rsidR="00E36C56" w:rsidRPr="00294216">
                              <w:t>-</w:t>
                            </w:r>
                            <w:r w:rsidRPr="00294216">
                              <w:t>normal cumulative stiffness plots. (a) Cells exposed to ND showed duration</w:t>
                            </w:r>
                            <w:r w:rsidR="00E36C56" w:rsidRPr="00294216">
                              <w:t>-</w:t>
                            </w:r>
                            <w:r w:rsidR="000C02C4" w:rsidRPr="00294216">
                              <w:t>dependent shift in stiffness. (b</w:t>
                            </w:r>
                            <w:r w:rsidRPr="00294216">
                              <w:t>) Control cells had no significant shift in apparent Young’s modulus with longer exposure.</w:t>
                            </w:r>
                            <w:r>
                              <w:rPr>
                                <w:sz w:val="24"/>
                                <w:szCs w:val="24"/>
                              </w:rPr>
                              <w:t xml:space="preserve"> </w:t>
                            </w:r>
                          </w:p>
                          <w:p w:rsidR="00152A44" w:rsidRDefault="00152A44" w:rsidP="00152A44">
                            <w:pPr>
                              <w:jc w:val="both"/>
                            </w:pP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B89512" id="_x0000_s1030" type="#_x0000_t202" style="position:absolute;margin-left:4.05pt;margin-top:198.15pt;width:494.2pt;height:54.8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VkMIgIAACMEAAAOAAAAZHJzL2Uyb0RvYy54bWysU9uO2yAQfa/Uf0C8N3bcJLu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wqOptSYphG&#10;jZ7FEMgHGEgR6emtLzHqyWJcGPAaZU6levsI/KcnBjYdMztx7xz0nWANpjeNL7OrpyOOjyB1/wUa&#10;/IbtAySgoXU6codsEERHmY4XaWIqHC8Xxc3i/QxdHH2L5Xy5SNplrDy/ts6HTwI0iYeKOpQ+obPD&#10;ow8xG1aeQ+JnHpRstlKpZLhdvVGOHBi2yTatVMCrMGVIX9HlvJgnZAPxfeogLQO2sZK6ord5XGNj&#10;RTY+miaFBCbVeMZMlDnRExkZuQlDPYxCnFmvoTkiXw7GrsUpw0MH7jclPXZsRf2vPXOCEvXZIOfL&#10;6SwSFJIxm98UaLhrT33tYYYjVEUDJeNxE9JYRDoM3KM2rUy0RRHHTE4pYycmNk9TE1v92k5Rf2Z7&#10;/QIAAP//AwBQSwMEFAAGAAgAAAAhALE6cCHeAAAACQEAAA8AAABkcnMvZG93bnJldi54bWxMj8FO&#10;wzAQRO9I/IO1SFwQdUpJWoc4FSCBuLb0AzbxNomI11HsNunfY070OJrRzJtiO9tenGn0nWMNy0UC&#10;grh2puNGw+H743EDwgdkg71j0nAhD9vy9qbA3LiJd3Teh0bEEvY5amhDGHIpfd2SRb9wA3H0jm60&#10;GKIcG2lGnGK57eVTkmTSYsdxocWB3luqf/Ynq+H4NT2kaqo+w2G9e87esFtX7qL1/d38+gIi0Bz+&#10;w/CHH9GhjEyVO7HxotewWcaghpXKViCir1SWgqg0pEmqQJaFvH5Q/gIAAP//AwBQSwECLQAUAAYA&#10;CAAAACEAtoM4kv4AAADhAQAAEwAAAAAAAAAAAAAAAAAAAAAAW0NvbnRlbnRfVHlwZXNdLnhtbFBL&#10;AQItABQABgAIAAAAIQA4/SH/1gAAAJQBAAALAAAAAAAAAAAAAAAAAC8BAABfcmVscy8ucmVsc1BL&#10;AQItABQABgAIAAAAIQAh7VkMIgIAACMEAAAOAAAAAAAAAAAAAAAAAC4CAABkcnMvZTJvRG9jLnht&#10;bFBLAQItABQABgAIAAAAIQCxOnAh3gAAAAkBAAAPAAAAAAAAAAAAAAAAAHwEAABkcnMvZG93bnJl&#10;di54bWxQSwUGAAAAAAQABADzAAAAhwUAAAAA&#10;" stroked="f">
                <v:textbox>
                  <w:txbxContent>
                    <w:p w:rsidR="00152A44" w:rsidRDefault="00152A44" w:rsidP="00152A44">
                      <w:r w:rsidRPr="00B614B7">
                        <w:rPr>
                          <w:b/>
                        </w:rPr>
                        <w:t>Fig.S4:</w:t>
                      </w:r>
                      <w:r>
                        <w:t xml:space="preserve"> </w:t>
                      </w:r>
                      <w:r w:rsidRPr="00294216">
                        <w:t>Log</w:t>
                      </w:r>
                      <w:r w:rsidR="00E36C56" w:rsidRPr="00294216">
                        <w:t>-</w:t>
                      </w:r>
                      <w:r w:rsidRPr="00294216">
                        <w:t>normal cumulative stiffness plots. (a) Cells exposed to ND showed duration</w:t>
                      </w:r>
                      <w:r w:rsidR="00E36C56" w:rsidRPr="00294216">
                        <w:t>-</w:t>
                      </w:r>
                      <w:r w:rsidR="000C02C4" w:rsidRPr="00294216">
                        <w:t>dependent shift in stiffness. (b</w:t>
                      </w:r>
                      <w:r w:rsidRPr="00294216">
                        <w:t>) Control cells had no significant shift in apparent Young’s modulus with longer exposure.</w:t>
                      </w:r>
                      <w:r>
                        <w:rPr>
                          <w:sz w:val="24"/>
                          <w:szCs w:val="24"/>
                        </w:rPr>
                        <w:t xml:space="preserve"> </w:t>
                      </w:r>
                    </w:p>
                    <w:p w:rsidR="00152A44" w:rsidRDefault="00152A44" w:rsidP="00152A44">
                      <w:pPr>
                        <w:jc w:val="both"/>
                      </w:pPr>
                      <w:r>
                        <w:t xml:space="preserve"> </w:t>
                      </w:r>
                    </w:p>
                  </w:txbxContent>
                </v:textbox>
                <w10:wrap type="square"/>
              </v:shape>
            </w:pict>
          </mc:Fallback>
        </mc:AlternateContent>
      </w:r>
      <w:r w:rsidR="0088781E">
        <w:rPr>
          <w:rFonts w:cstheme="minorHAnsi"/>
          <w:noProof/>
          <w:sz w:val="24"/>
          <w:szCs w:val="24"/>
          <w:lang w:val="en-IN" w:eastAsia="en-IN"/>
        </w:rPr>
        <w:drawing>
          <wp:inline distT="0" distB="0" distL="0" distR="0" wp14:editId="7708B576">
            <wp:extent cx="6247130" cy="2389373"/>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79562" cy="2401778"/>
                    </a:xfrm>
                    <a:prstGeom prst="rect">
                      <a:avLst/>
                    </a:prstGeom>
                    <a:noFill/>
                    <a:ln>
                      <a:noFill/>
                    </a:ln>
                  </pic:spPr>
                </pic:pic>
              </a:graphicData>
            </a:graphic>
          </wp:inline>
        </w:drawing>
      </w:r>
    </w:p>
    <w:p w:rsidR="003066D4" w:rsidRDefault="003066D4">
      <w:pPr>
        <w:spacing w:after="0" w:line="240" w:lineRule="auto"/>
        <w:rPr>
          <w:rFonts w:cstheme="minorHAnsi"/>
          <w:sz w:val="24"/>
          <w:szCs w:val="24"/>
        </w:rPr>
      </w:pPr>
      <w:r>
        <w:rPr>
          <w:rFonts w:cstheme="minorHAnsi"/>
          <w:sz w:val="24"/>
          <w:szCs w:val="24"/>
        </w:rPr>
        <w:br w:type="page"/>
      </w:r>
    </w:p>
    <w:p w:rsidR="00885411" w:rsidRDefault="003066D4" w:rsidP="00885411">
      <w:pPr>
        <w:tabs>
          <w:tab w:val="left" w:pos="2439"/>
        </w:tabs>
        <w:rPr>
          <w:rFonts w:cstheme="minorHAnsi"/>
          <w:sz w:val="24"/>
          <w:szCs w:val="24"/>
        </w:rPr>
      </w:pPr>
      <w:r w:rsidRPr="003D7612">
        <w:rPr>
          <w:rFonts w:cs="Times"/>
          <w:b/>
          <w:noProof/>
          <w:sz w:val="24"/>
          <w:szCs w:val="24"/>
          <w:lang w:val="en-IN" w:eastAsia="en-IN"/>
        </w:rPr>
        <w:lastRenderedPageBreak/>
        <mc:AlternateContent>
          <mc:Choice Requires="wps">
            <w:drawing>
              <wp:anchor distT="45720" distB="45720" distL="114300" distR="114300" simplePos="0" relativeHeight="251697152" behindDoc="0" locked="0" layoutInCell="1" allowOverlap="1" wp14:anchorId="46CE66D3" wp14:editId="774B89C9">
                <wp:simplePos x="0" y="0"/>
                <wp:positionH relativeFrom="margin">
                  <wp:posOffset>189230</wp:posOffset>
                </wp:positionH>
                <wp:positionV relativeFrom="paragraph">
                  <wp:posOffset>6812280</wp:posOffset>
                </wp:positionV>
                <wp:extent cx="6276340" cy="70802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708025"/>
                        </a:xfrm>
                        <a:prstGeom prst="rect">
                          <a:avLst/>
                        </a:prstGeom>
                        <a:solidFill>
                          <a:srgbClr val="FFFFFF"/>
                        </a:solidFill>
                        <a:ln w="9525">
                          <a:noFill/>
                          <a:miter lim="800000"/>
                          <a:headEnd/>
                          <a:tailEnd/>
                        </a:ln>
                      </wps:spPr>
                      <wps:txbx>
                        <w:txbxContent>
                          <w:p w:rsidR="003066D4" w:rsidRDefault="003066D4" w:rsidP="003066D4">
                            <w:pPr>
                              <w:jc w:val="both"/>
                            </w:pPr>
                            <w:r w:rsidRPr="007945C6">
                              <w:rPr>
                                <w:b/>
                              </w:rPr>
                              <w:t>Fig.</w:t>
                            </w:r>
                            <w:r>
                              <w:rPr>
                                <w:b/>
                              </w:rPr>
                              <w:t>S7</w:t>
                            </w:r>
                            <w:r>
                              <w:t>: Distribution of stiffness; apparent Young’s modulus maps of Fao cells after exposure to 25</w:t>
                            </w:r>
                            <w:r w:rsidRPr="00354E0E">
                              <w:t xml:space="preserve">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t>of NDs nanodiamond (ND): maps for cell exposed to 25</w:t>
                            </w:r>
                            <w:r w:rsidRPr="00354E0E">
                              <w:t xml:space="preserve">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t xml:space="preserve">of NDs confirmed shift in the cell stiffness after exposure to NDs for 48 h (day 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E66D3" id="_x0000_s1031" type="#_x0000_t202" style="position:absolute;margin-left:14.9pt;margin-top:536.4pt;width:494.2pt;height:55.7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kY1IAIAACIEAAAOAAAAZHJzL2Uyb0RvYy54bWysU9tu2zAMfR+wfxD0vtjxcqsRp+jSZRjQ&#10;XYB2HyDLcixMEjVJiZ19/Sg5TbPtbZgeBFIkD8lDan07aEWOwnkJpqLTSU6JMBwaafYV/fa0e7Oi&#10;xAdmGqbAiIqehKe3m9ev1r0tRQEdqEY4giDGl72taBeCLbPM805o5idghUFjC06zgKrbZ41jPaJr&#10;lRV5vsh6cI11wIX3+Ho/Gukm4bet4OFL23oRiKoo1hbS7dJdxzvbrFm5d8x2kp/LYP9QhWbSYNIL&#10;1D0LjByc/AtKS+7AQxsmHHQGbSu5SD1gN9P8j24eO2ZF6gXJ8fZCk/9/sPzz8asjsqnokhLDNI7o&#10;SQyBvIOBFJGd3voSnR4tuoUBn3HKqVNvH4B/98TAtmNmL+6cg74TrMHqpjEyuwodcXwEqftP0GAa&#10;dgiQgIbW6UgdkkEQHad0ukwmlsLxcVEsF29naOJoW+arvJinFKx8jrbOhw8CNIlCRR1OPqGz44MP&#10;sRpWPrvEZB6UbHZSqaS4fb1VjhwZbskunTP6b27KkL6iN3PMHaMMxPi0QFoG3GIldUVXeTwxnJWR&#10;jfemSXJgUo0yVqLMmZ7IyMhNGOohzSE1FqmroTkhXw7GpcVPhkIH7iclPS5sRf2PA3OCEvXRIOc3&#10;01kkKCRlNl8WqLhrS31tYYYjVEUDJaO4DelXjI3d4WxamWh7qeRcMi5iYvP8aeKmX+vJ6+Vrb34B&#10;AAD//wMAUEsDBBQABgAIAAAAIQCdmCUd4AAAAA0BAAAPAAAAZHJzL2Rvd25yZXYueG1sTI9BT4NA&#10;EIXvJv6HzZh4MXYBa6GUpVETjdfW/oCFnQIpO0vYbaH/3ulJb2/mvbz5ptjOthcXHH3nSEG8iEAg&#10;1c501Cg4/Hw+ZyB80GR07wgVXNHDtry/K3Ru3EQ7vOxDI7iEfK4VtCEMuZS+btFqv3ADEntHN1od&#10;eBwbaUY9cbntZRJFK2l1R3yh1QN+tFif9mer4Pg9Pb2up+orHNLdcvWuu7RyV6UeH+a3DYiAc/gL&#10;ww2f0aFkpsqdyXjRK0jWTB54H6UJq1siirMERMUqzpYvIMtC/v+i/AUAAP//AwBQSwECLQAUAAYA&#10;CAAAACEAtoM4kv4AAADhAQAAEwAAAAAAAAAAAAAAAAAAAAAAW0NvbnRlbnRfVHlwZXNdLnhtbFBL&#10;AQItABQABgAIAAAAIQA4/SH/1gAAAJQBAAALAAAAAAAAAAAAAAAAAC8BAABfcmVscy8ucmVsc1BL&#10;AQItABQABgAIAAAAIQAJJkY1IAIAACIEAAAOAAAAAAAAAAAAAAAAAC4CAABkcnMvZTJvRG9jLnht&#10;bFBLAQItABQABgAIAAAAIQCdmCUd4AAAAA0BAAAPAAAAAAAAAAAAAAAAAHoEAABkcnMvZG93bnJl&#10;di54bWxQSwUGAAAAAAQABADzAAAAhwUAAAAA&#10;" stroked="f">
                <v:textbox>
                  <w:txbxContent>
                    <w:p w:rsidR="003066D4" w:rsidRDefault="003066D4" w:rsidP="003066D4">
                      <w:pPr>
                        <w:jc w:val="both"/>
                      </w:pPr>
                      <w:r w:rsidRPr="007945C6">
                        <w:rPr>
                          <w:b/>
                        </w:rPr>
                        <w:t>Fig.</w:t>
                      </w:r>
                      <w:r>
                        <w:rPr>
                          <w:b/>
                        </w:rPr>
                        <w:t>S7</w:t>
                      </w:r>
                      <w:r>
                        <w:t>: Distribution of stiffness; apparent Young’s modulus maps of Fao cells after exposure to 25</w:t>
                      </w:r>
                      <w:r w:rsidRPr="00354E0E">
                        <w:t xml:space="preserve">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t>of NDs nanodiamond (ND): maps for cell exposed to 25</w:t>
                      </w:r>
                      <w:r w:rsidRPr="00354E0E">
                        <w:t xml:space="preserve"> </w:t>
                      </w:r>
                      <w:r w:rsidR="00214FC9">
                        <w:sym w:font="Symbol" w:char="F06D"/>
                      </w:r>
                      <w:r w:rsidR="00214FC9">
                        <w:t>g</w:t>
                      </w:r>
                      <w:r w:rsidR="00214FC9" w:rsidRPr="00E70220">
                        <w:rPr>
                          <w:rFonts w:cs="Times"/>
                          <w:sz w:val="24"/>
                          <w:szCs w:val="24"/>
                        </w:rPr>
                        <w:t>·</w:t>
                      </w:r>
                      <w:r w:rsidR="00214FC9">
                        <w:t>mL</w:t>
                      </w:r>
                      <w:r w:rsidR="00214FC9" w:rsidRPr="002E30B2">
                        <w:rPr>
                          <w:vertAlign w:val="superscript"/>
                        </w:rPr>
                        <w:t>-1</w:t>
                      </w:r>
                      <w:r w:rsidR="00214FC9">
                        <w:t xml:space="preserve"> </w:t>
                      </w:r>
                      <w:r>
                        <w:t xml:space="preserve">of NDs confirmed shift in the cell stiffness after exposure to NDs for 48 h (day 2). </w:t>
                      </w:r>
                    </w:p>
                  </w:txbxContent>
                </v:textbox>
                <w10:wrap type="square" anchorx="margin"/>
              </v:shape>
            </w:pict>
          </mc:Fallback>
        </mc:AlternateContent>
      </w:r>
      <w:r w:rsidRPr="003066D4">
        <w:rPr>
          <w:rFonts w:cstheme="minorHAnsi"/>
          <w:noProof/>
          <w:sz w:val="24"/>
          <w:szCs w:val="24"/>
          <w:lang w:val="en-IN" w:eastAsia="en-IN"/>
        </w:rPr>
        <w:drawing>
          <wp:anchor distT="0" distB="0" distL="114300" distR="114300" simplePos="0" relativeHeight="251696128" behindDoc="0" locked="0" layoutInCell="1" allowOverlap="1" wp14:anchorId="019CD3D0" wp14:editId="7876818A">
            <wp:simplePos x="0" y="0"/>
            <wp:positionH relativeFrom="column">
              <wp:posOffset>1093470</wp:posOffset>
            </wp:positionH>
            <wp:positionV relativeFrom="paragraph">
              <wp:posOffset>3454400</wp:posOffset>
            </wp:positionV>
            <wp:extent cx="3811270" cy="3371850"/>
            <wp:effectExtent l="0" t="0" r="0" b="0"/>
            <wp:wrapTopAndBottom/>
            <wp:docPr id="6" name="Picture 6" descr="Z:\particle and fibre toxicology paper final version\Manuscript draft with all the figures\Supplementary figure for stiffness of 25 micro 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article and fibre toxicology paper final version\Manuscript draft with all the figures\Supplementary figure for stiffness of 25 micro gram.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7418" t="5318" r="38622" b="9813"/>
                    <a:stretch/>
                  </pic:blipFill>
                  <pic:spPr bwMode="auto">
                    <a:xfrm>
                      <a:off x="0" y="0"/>
                      <a:ext cx="3811270" cy="3371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6676E">
        <w:rPr>
          <w:rFonts w:cs="Times"/>
          <w:b/>
          <w:noProof/>
          <w:sz w:val="24"/>
          <w:szCs w:val="24"/>
          <w:lang w:val="en-IN" w:eastAsia="en-IN"/>
        </w:rPr>
        <mc:AlternateContent>
          <mc:Choice Requires="wps">
            <w:drawing>
              <wp:anchor distT="45720" distB="45720" distL="114300" distR="114300" simplePos="0" relativeHeight="251694080" behindDoc="0" locked="0" layoutInCell="1" allowOverlap="1" wp14:anchorId="7C6EE969" wp14:editId="522BCB3B">
                <wp:simplePos x="0" y="0"/>
                <wp:positionH relativeFrom="column">
                  <wp:posOffset>251460</wp:posOffset>
                </wp:positionH>
                <wp:positionV relativeFrom="paragraph">
                  <wp:posOffset>3061970</wp:posOffset>
                </wp:positionV>
                <wp:extent cx="6276340" cy="456565"/>
                <wp:effectExtent l="0" t="0" r="0" b="6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56565"/>
                        </a:xfrm>
                        <a:prstGeom prst="rect">
                          <a:avLst/>
                        </a:prstGeom>
                        <a:solidFill>
                          <a:srgbClr val="FFFFFF"/>
                        </a:solidFill>
                        <a:ln w="9525">
                          <a:noFill/>
                          <a:miter lim="800000"/>
                          <a:headEnd/>
                          <a:tailEnd/>
                        </a:ln>
                      </wps:spPr>
                      <wps:txbx>
                        <w:txbxContent>
                          <w:p w:rsidR="00A95667" w:rsidRDefault="00A95667" w:rsidP="00A95667">
                            <w:pPr>
                              <w:jc w:val="both"/>
                            </w:pPr>
                            <w:r w:rsidRPr="00B614B7">
                              <w:rPr>
                                <w:b/>
                              </w:rPr>
                              <w:t>Fig.S6:</w:t>
                            </w:r>
                            <w:r>
                              <w:t xml:space="preserve"> Evaluation of spheroid shrinkage with custom build Cytox® softw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EE969" id="_x0000_s1032" type="#_x0000_t202" style="position:absolute;margin-left:19.8pt;margin-top:241.1pt;width:494.2pt;height:35.9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h+HIAIAACIEAAAOAAAAZHJzL2Uyb0RvYy54bWysU9tu2zAMfR+wfxD0vjjxkrQ14hRdugwD&#10;ugvQ7gNoWY6FSaInKbGzry8lp2mwvQ2zAYEUyaOjQ2p1OxjNDtJ5hbbks8mUM2kF1sruSv7jafvu&#10;mjMfwNag0cqSH6Xnt+u3b1Z9V8gcW9S1dIxArC/6ruRtCF2RZV600oCfYCctBRt0BgK5bpfVDnpC&#10;NzrLp9Nl1qOrO4dCek+792OQrxN+00gRvjWNl4HpkhO3kFaX1iqu2XoFxc5B1ypxogH/wMKAsnTo&#10;GeoeArC9U39BGSUcemzCRKDJsGmUkOkOdJvZ9I/bPLbQyXQXEsd3Z5n8/4MVXw/fHVM19Y4zC4Za&#10;9CSHwD7gwPKoTt/5gpIeO0oLA23HzHhT3z2g+OmZxU0LdifvnMO+lVATu1mszC5KRxwfQar+C9Z0&#10;DOwDJqChcSYCkhiM0KlLx3NnIhVBm8v8avl+TiFBsfliSX86AoqX6s758EmiYdEouaPOJ3Q4PPgQ&#10;2UDxkpLYo1b1VmmdHLerNtqxA9CUbNN3QveXadqyvuQ3i3yRkC3G+jRARgWaYq1Mya+n8YvlUEQ1&#10;Pto62QGUHm1iou1JnqjIqE0YqiH1YRlro3QV1kfSy+E4tPTIyGjR/easp4Etuf+1Byc5058taX4z&#10;m0eBQnLmi6ucHHcZqS4jYAVBlTxwNpqbkF5FpG3xjnrTqCTbK5MTZRrEpObp0cRJv/RT1uvTXj8D&#10;AAD//wMAUEsDBBQABgAIAAAAIQCbAhwv3wAAAAsBAAAPAAAAZHJzL2Rvd25yZXYueG1sTI9BboMw&#10;EEX3lXoHayJ1UzUmFAihDFFbqVW3SXMAAxNAwWOEnUBuX2fVLEfz9P/7+XbWvbjQaDvDCKtlAIK4&#10;MnXHDcLh9+slBWGd4lr1hgnhSha2xeNDrrLaTLyjy941woewzRRC69yQSWmrlrSySzMQ+9/RjFo5&#10;f46NrEc1+XDdyzAIEqlVx76hVQN9tlSd9meNcPyZnuPNVH67w3oXJR+qW5fmivi0mN/fQDia3T8M&#10;N32vDoV3Ks2Zayt6hNdN4kmEKA1DEDcgCFO/rkSI42gFssjl/YbiDwAA//8DAFBLAQItABQABgAI&#10;AAAAIQC2gziS/gAAAOEBAAATAAAAAAAAAAAAAAAAAAAAAABbQ29udGVudF9UeXBlc10ueG1sUEsB&#10;Ai0AFAAGAAgAAAAhADj9If/WAAAAlAEAAAsAAAAAAAAAAAAAAAAALwEAAF9yZWxzLy5yZWxzUEsB&#10;Ai0AFAAGAAgAAAAhAHKeH4cgAgAAIgQAAA4AAAAAAAAAAAAAAAAALgIAAGRycy9lMm9Eb2MueG1s&#10;UEsBAi0AFAAGAAgAAAAhAJsCHC/fAAAACwEAAA8AAAAAAAAAAAAAAAAAegQAAGRycy9kb3ducmV2&#10;LnhtbFBLBQYAAAAABAAEAPMAAACGBQAAAAA=&#10;" stroked="f">
                <v:textbox>
                  <w:txbxContent>
                    <w:p w:rsidR="00A95667" w:rsidRDefault="00A95667" w:rsidP="00A95667">
                      <w:pPr>
                        <w:jc w:val="both"/>
                      </w:pPr>
                      <w:r w:rsidRPr="00B614B7">
                        <w:rPr>
                          <w:b/>
                        </w:rPr>
                        <w:t>Fig.S6:</w:t>
                      </w:r>
                      <w:r>
                        <w:t xml:space="preserve"> Evaluation of spheroid shrinkage with custom build Cytox® software</w:t>
                      </w:r>
                    </w:p>
                  </w:txbxContent>
                </v:textbox>
                <w10:wrap type="square"/>
              </v:shape>
            </w:pict>
          </mc:Fallback>
        </mc:AlternateContent>
      </w:r>
      <w:r w:rsidRPr="009022C5">
        <w:rPr>
          <w:rFonts w:cstheme="minorHAnsi"/>
          <w:b/>
          <w:noProof/>
          <w:sz w:val="24"/>
          <w:szCs w:val="24"/>
          <w:lang w:val="en-IN" w:eastAsia="en-IN"/>
        </w:rPr>
        <w:drawing>
          <wp:anchor distT="0" distB="0" distL="114300" distR="114300" simplePos="0" relativeHeight="251692032" behindDoc="0" locked="0" layoutInCell="1" allowOverlap="1" wp14:anchorId="7709EA62" wp14:editId="5271B6F9">
            <wp:simplePos x="0" y="0"/>
            <wp:positionH relativeFrom="margin">
              <wp:posOffset>247650</wp:posOffset>
            </wp:positionH>
            <wp:positionV relativeFrom="paragraph">
              <wp:posOffset>0</wp:posOffset>
            </wp:positionV>
            <wp:extent cx="5889625" cy="3055620"/>
            <wp:effectExtent l="0" t="0" r="3175" b="0"/>
            <wp:wrapTopAndBottom/>
            <wp:docPr id="10" name="Picture 10" descr="Z:\particle and fibre toxicology paper final version\Manuscript draft with all the figures\Sup.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particle and fibre toxicology paper final version\Manuscript draft with all the figures\Sup.Fig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11849" b="18719"/>
                    <a:stretch/>
                  </pic:blipFill>
                  <pic:spPr bwMode="auto">
                    <a:xfrm>
                      <a:off x="0" y="0"/>
                      <a:ext cx="5889625" cy="3055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95667" w:rsidRDefault="00A95667">
      <w:pPr>
        <w:spacing w:after="0" w:line="240" w:lineRule="auto"/>
      </w:pPr>
    </w:p>
    <w:sectPr w:rsidR="00A95667" w:rsidSect="00D5557B">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3EC6" w:rsidRDefault="005A3EC6">
      <w:pPr>
        <w:spacing w:after="0" w:line="240" w:lineRule="auto"/>
      </w:pPr>
      <w:r>
        <w:separator/>
      </w:r>
    </w:p>
  </w:endnote>
  <w:endnote w:type="continuationSeparator" w:id="0">
    <w:p w:rsidR="005A3EC6" w:rsidRDefault="005A3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382338"/>
      <w:docPartObj>
        <w:docPartGallery w:val="Page Numbers (Bottom of Page)"/>
        <w:docPartUnique/>
      </w:docPartObj>
    </w:sdtPr>
    <w:sdtEndPr>
      <w:rPr>
        <w:noProof/>
      </w:rPr>
    </w:sdtEndPr>
    <w:sdtContent>
      <w:p w:rsidR="00E82AA5" w:rsidRDefault="00A95667">
        <w:pPr>
          <w:pStyle w:val="Footer"/>
          <w:jc w:val="center"/>
        </w:pPr>
        <w:r>
          <w:fldChar w:fldCharType="begin"/>
        </w:r>
        <w:r>
          <w:instrText xml:space="preserve"> PAGE   \* MERGEFORMAT </w:instrText>
        </w:r>
        <w:r>
          <w:fldChar w:fldCharType="separate"/>
        </w:r>
        <w:r w:rsidR="000639D2">
          <w:rPr>
            <w:noProof/>
          </w:rPr>
          <w:t>5</w:t>
        </w:r>
        <w:r>
          <w:rPr>
            <w:noProof/>
          </w:rPr>
          <w:fldChar w:fldCharType="end"/>
        </w:r>
      </w:p>
    </w:sdtContent>
  </w:sdt>
  <w:p w:rsidR="00E82AA5" w:rsidRDefault="005A3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3EC6" w:rsidRDefault="005A3EC6">
      <w:pPr>
        <w:spacing w:after="0" w:line="240" w:lineRule="auto"/>
      </w:pPr>
      <w:r>
        <w:separator/>
      </w:r>
    </w:p>
  </w:footnote>
  <w:footnote w:type="continuationSeparator" w:id="0">
    <w:p w:rsidR="005A3EC6" w:rsidRDefault="005A3E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411"/>
    <w:rsid w:val="000051D3"/>
    <w:rsid w:val="000639D2"/>
    <w:rsid w:val="000C02C4"/>
    <w:rsid w:val="000E2B31"/>
    <w:rsid w:val="001150C3"/>
    <w:rsid w:val="001348CE"/>
    <w:rsid w:val="00152A44"/>
    <w:rsid w:val="001F07E6"/>
    <w:rsid w:val="00214FC9"/>
    <w:rsid w:val="00243F55"/>
    <w:rsid w:val="00264FBC"/>
    <w:rsid w:val="00294216"/>
    <w:rsid w:val="002A6C13"/>
    <w:rsid w:val="002D4E7D"/>
    <w:rsid w:val="002E30B2"/>
    <w:rsid w:val="00305226"/>
    <w:rsid w:val="003066D4"/>
    <w:rsid w:val="00362A95"/>
    <w:rsid w:val="004A25B1"/>
    <w:rsid w:val="004A517D"/>
    <w:rsid w:val="00520FA7"/>
    <w:rsid w:val="00560DB1"/>
    <w:rsid w:val="0057030C"/>
    <w:rsid w:val="005A3EC6"/>
    <w:rsid w:val="005A4F02"/>
    <w:rsid w:val="0061259C"/>
    <w:rsid w:val="006C1290"/>
    <w:rsid w:val="006D7DDC"/>
    <w:rsid w:val="00826D05"/>
    <w:rsid w:val="00853BC2"/>
    <w:rsid w:val="00885411"/>
    <w:rsid w:val="0088781E"/>
    <w:rsid w:val="008B4EDB"/>
    <w:rsid w:val="009115A7"/>
    <w:rsid w:val="0092267C"/>
    <w:rsid w:val="009253B8"/>
    <w:rsid w:val="0095107B"/>
    <w:rsid w:val="009A4601"/>
    <w:rsid w:val="00A95667"/>
    <w:rsid w:val="00B614B7"/>
    <w:rsid w:val="00C60864"/>
    <w:rsid w:val="00C8582C"/>
    <w:rsid w:val="00CA0670"/>
    <w:rsid w:val="00CB13D7"/>
    <w:rsid w:val="00D63E33"/>
    <w:rsid w:val="00DF1D3C"/>
    <w:rsid w:val="00DF5AD6"/>
    <w:rsid w:val="00E13F90"/>
    <w:rsid w:val="00E36C56"/>
    <w:rsid w:val="00E5184A"/>
    <w:rsid w:val="00FC7192"/>
    <w:rsid w:val="00FE7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41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54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411"/>
    <w:rPr>
      <w:sz w:val="22"/>
      <w:szCs w:val="22"/>
    </w:rPr>
  </w:style>
  <w:style w:type="character" w:styleId="LineNumber">
    <w:name w:val="line number"/>
    <w:basedOn w:val="DefaultParagraphFont"/>
    <w:uiPriority w:val="99"/>
    <w:semiHidden/>
    <w:unhideWhenUsed/>
    <w:rsid w:val="00885411"/>
  </w:style>
  <w:style w:type="character" w:styleId="Hyperlink">
    <w:name w:val="Hyperlink"/>
    <w:basedOn w:val="DefaultParagraphFont"/>
    <w:uiPriority w:val="99"/>
    <w:unhideWhenUsed/>
    <w:rsid w:val="00152A44"/>
    <w:rPr>
      <w:color w:val="0563C1" w:themeColor="hyperlink"/>
      <w:u w:val="single"/>
    </w:rPr>
  </w:style>
  <w:style w:type="paragraph" w:styleId="BalloonText">
    <w:name w:val="Balloon Text"/>
    <w:basedOn w:val="Normal"/>
    <w:link w:val="BalloonTextChar"/>
    <w:uiPriority w:val="99"/>
    <w:semiHidden/>
    <w:unhideWhenUsed/>
    <w:rsid w:val="009115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15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mailto:wojciech.chrzanowski@sydney.edu.au"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060</Words>
  <Characters>1174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3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atheesh Mohan</cp:lastModifiedBy>
  <cp:revision>2</cp:revision>
  <dcterms:created xsi:type="dcterms:W3CDTF">2019-08-14T10:46:00Z</dcterms:created>
  <dcterms:modified xsi:type="dcterms:W3CDTF">2019-08-14T10:46:00Z</dcterms:modified>
</cp:coreProperties>
</file>